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DE646" w14:textId="7E6D6A3B" w:rsidR="00240AD6" w:rsidRDefault="00692FD7" w:rsidP="00692FD7">
      <w:pPr>
        <w:pStyle w:val="Title"/>
        <w:outlineLvl w:val="9"/>
      </w:pPr>
      <w:bookmarkStart w:id="0" w:name="_Toc384637761"/>
      <w:bookmarkStart w:id="1" w:name="_Toc384762019"/>
      <w:bookmarkStart w:id="2" w:name="_Toc384763847"/>
      <w:r w:rsidRPr="00730165">
        <w:t xml:space="preserve">Research Higher Degree </w:t>
      </w:r>
      <w:bookmarkEnd w:id="0"/>
      <w:bookmarkEnd w:id="1"/>
      <w:bookmarkEnd w:id="2"/>
      <w:r w:rsidR="00240AD6">
        <w:t>Database</w:t>
      </w:r>
    </w:p>
    <w:p w14:paraId="64E78B62" w14:textId="7CF9C3A7" w:rsidR="00692FD7" w:rsidRPr="00730165" w:rsidRDefault="00240AD6" w:rsidP="00692FD7">
      <w:pPr>
        <w:pStyle w:val="Title"/>
        <w:outlineLvl w:val="9"/>
      </w:pPr>
      <w:r>
        <w:t>Physical</w:t>
      </w:r>
      <w:r w:rsidR="00692FD7" w:rsidRPr="00730165">
        <w:t xml:space="preserve"> Model</w:t>
      </w:r>
    </w:p>
    <w:p w14:paraId="21DB2404" w14:textId="77777777" w:rsidR="00692FD7" w:rsidRPr="00730165" w:rsidRDefault="00692FD7" w:rsidP="00692FD7">
      <w:pPr>
        <w:pStyle w:val="Subtitle"/>
        <w:jc w:val="right"/>
        <w:outlineLvl w:val="9"/>
        <w:rPr>
          <w:b/>
          <w:u w:val="single"/>
        </w:rPr>
      </w:pPr>
      <w:bookmarkStart w:id="3" w:name="_Toc384637763"/>
      <w:bookmarkStart w:id="4" w:name="_Toc384762020"/>
      <w:bookmarkStart w:id="5" w:name="_Toc384763848"/>
      <w:r w:rsidRPr="00730165">
        <w:t>Prepared by:</w:t>
      </w:r>
      <w:bookmarkEnd w:id="3"/>
      <w:bookmarkEnd w:id="4"/>
      <w:bookmarkEnd w:id="5"/>
      <w:r w:rsidRPr="00730165">
        <w:br/>
        <w:t xml:space="preserve">Thursdays </w:t>
      </w:r>
      <w:r w:rsidRPr="00730165">
        <w:rPr>
          <w:b/>
          <w:u w:val="single"/>
        </w:rPr>
        <w:t>Group 4</w:t>
      </w:r>
    </w:p>
    <w:p w14:paraId="6F017921" w14:textId="77777777" w:rsidR="00692FD7" w:rsidRPr="00730165" w:rsidRDefault="00692FD7" w:rsidP="00692FD7">
      <w:pPr>
        <w:pStyle w:val="Subtitle"/>
        <w:jc w:val="right"/>
        <w:outlineLvl w:val="9"/>
      </w:pPr>
      <w:bookmarkStart w:id="6" w:name="_Toc384637764"/>
      <w:bookmarkStart w:id="7" w:name="_Toc384762021"/>
      <w:bookmarkStart w:id="8" w:name="_Toc384763849"/>
      <w:r w:rsidRPr="00730165">
        <w:t>Sam Deane dean0109</w:t>
      </w:r>
      <w:bookmarkEnd w:id="6"/>
      <w:bookmarkEnd w:id="7"/>
      <w:bookmarkEnd w:id="8"/>
    </w:p>
    <w:p w14:paraId="2690D25D" w14:textId="77777777" w:rsidR="00692FD7" w:rsidRPr="00730165" w:rsidRDefault="00692FD7" w:rsidP="00692FD7">
      <w:pPr>
        <w:pStyle w:val="Subtitle"/>
        <w:jc w:val="right"/>
        <w:outlineLvl w:val="9"/>
      </w:pPr>
      <w:bookmarkStart w:id="9" w:name="_Toc384637765"/>
      <w:bookmarkStart w:id="10" w:name="_Toc384762022"/>
      <w:bookmarkStart w:id="11" w:name="_Toc384763850"/>
      <w:r w:rsidRPr="00730165">
        <w:t>Andrew Zschorn zsch0003</w:t>
      </w:r>
      <w:bookmarkEnd w:id="9"/>
      <w:bookmarkEnd w:id="10"/>
      <w:bookmarkEnd w:id="11"/>
    </w:p>
    <w:p w14:paraId="1CE2F881" w14:textId="77777777" w:rsidR="00692FD7" w:rsidRPr="00730165" w:rsidRDefault="00692FD7" w:rsidP="00692FD7">
      <w:pPr>
        <w:pStyle w:val="Subtitle"/>
        <w:jc w:val="right"/>
        <w:outlineLvl w:val="9"/>
      </w:pPr>
      <w:bookmarkStart w:id="12" w:name="_Toc384637762"/>
    </w:p>
    <w:p w14:paraId="4A64219D" w14:textId="77777777" w:rsidR="00692FD7" w:rsidRPr="00730165" w:rsidRDefault="00692FD7" w:rsidP="00692FD7">
      <w:pPr>
        <w:pStyle w:val="Subtitle"/>
        <w:jc w:val="right"/>
        <w:outlineLvl w:val="9"/>
      </w:pPr>
      <w:bookmarkStart w:id="13" w:name="_Toc384762023"/>
      <w:bookmarkStart w:id="14" w:name="_Toc384763851"/>
      <w:r w:rsidRPr="00730165">
        <w:t xml:space="preserve">Version </w:t>
      </w:r>
      <w:bookmarkEnd w:id="12"/>
      <w:bookmarkEnd w:id="13"/>
      <w:bookmarkEnd w:id="14"/>
      <w:r w:rsidRPr="00730165">
        <w:t>0.1-DRAFT</w:t>
      </w:r>
    </w:p>
    <w:p w14:paraId="7E6A5913" w14:textId="496760EB" w:rsidR="00692FD7" w:rsidRPr="00730165" w:rsidRDefault="00240AD6" w:rsidP="00692FD7">
      <w:pPr>
        <w:pStyle w:val="Subtitle"/>
        <w:spacing w:line="240" w:lineRule="auto"/>
        <w:jc w:val="right"/>
        <w:outlineLvl w:val="9"/>
      </w:pPr>
      <w:bookmarkStart w:id="15" w:name="_Toc384637767"/>
      <w:bookmarkStart w:id="16" w:name="_Toc384762024"/>
      <w:bookmarkStart w:id="17" w:name="_Toc384763852"/>
      <w:r>
        <w:t>17</w:t>
      </w:r>
      <w:r w:rsidR="000F3411" w:rsidRPr="00730165">
        <w:t>/5</w:t>
      </w:r>
      <w:r w:rsidR="00692FD7" w:rsidRPr="00730165">
        <w:t>/2014</w:t>
      </w:r>
      <w:bookmarkEnd w:id="15"/>
      <w:bookmarkEnd w:id="16"/>
      <w:bookmarkEnd w:id="17"/>
    </w:p>
    <w:p w14:paraId="50E83453" w14:textId="77777777" w:rsidR="00692FD7" w:rsidRPr="00730165" w:rsidRDefault="00692FD7" w:rsidP="00692FD7">
      <w:pPr>
        <w:jc w:val="right"/>
      </w:pPr>
    </w:p>
    <w:p w14:paraId="772C28E5" w14:textId="77777777" w:rsidR="00692FD7" w:rsidRPr="00730165" w:rsidRDefault="00692FD7" w:rsidP="00692FD7">
      <w:pPr>
        <w:pStyle w:val="Subtitle"/>
        <w:jc w:val="right"/>
        <w:outlineLvl w:val="9"/>
      </w:pPr>
      <w:bookmarkStart w:id="18" w:name="_Toc384637766"/>
      <w:bookmarkStart w:id="19" w:name="_Toc384762025"/>
      <w:bookmarkStart w:id="20" w:name="_Toc384763853"/>
      <w:r w:rsidRPr="00730165">
        <w:t>Created as part of the requirements for Advanced Database</w:t>
      </w:r>
      <w:bookmarkEnd w:id="18"/>
      <w:r w:rsidRPr="00730165">
        <w:t xml:space="preserve"> GE 2014</w:t>
      </w:r>
      <w:bookmarkEnd w:id="19"/>
      <w:bookmarkEnd w:id="20"/>
    </w:p>
    <w:p w14:paraId="7429C3BD" w14:textId="77777777" w:rsidR="000F3411" w:rsidRPr="00730165" w:rsidRDefault="000F3411" w:rsidP="000F3411"/>
    <w:sdt>
      <w:sdtPr>
        <w:rPr>
          <w:rFonts w:asciiTheme="minorHAnsi" w:eastAsiaTheme="minorHAnsi" w:hAnsiTheme="minorHAnsi" w:cstheme="minorBidi"/>
          <w:b w:val="0"/>
          <w:bCs w:val="0"/>
          <w:color w:val="auto"/>
          <w:sz w:val="22"/>
          <w:szCs w:val="22"/>
          <w:lang w:val="en-AU" w:eastAsia="en-US"/>
        </w:rPr>
        <w:id w:val="-1304770251"/>
        <w:docPartObj>
          <w:docPartGallery w:val="Table of Contents"/>
          <w:docPartUnique/>
        </w:docPartObj>
      </w:sdtPr>
      <w:sdtEndPr>
        <w:rPr>
          <w:noProof/>
        </w:rPr>
      </w:sdtEndPr>
      <w:sdtContent>
        <w:p w14:paraId="01470EE4" w14:textId="77777777" w:rsidR="00261290" w:rsidRPr="00730165" w:rsidRDefault="00261290" w:rsidP="005E4DF4">
          <w:pPr>
            <w:pStyle w:val="TOCHeading"/>
          </w:pPr>
          <w:r w:rsidRPr="00730165">
            <w:t>Contents</w:t>
          </w:r>
        </w:p>
        <w:p w14:paraId="03F8C71A" w14:textId="77777777" w:rsidR="00C838ED" w:rsidRDefault="00261290">
          <w:pPr>
            <w:pStyle w:val="TOC1"/>
            <w:tabs>
              <w:tab w:val="left" w:pos="440"/>
              <w:tab w:val="right" w:leader="dot" w:pos="9016"/>
            </w:tabs>
            <w:rPr>
              <w:ins w:id="21" w:author="shorny" w:date="2014-06-11T18:16:00Z"/>
              <w:rFonts w:eastAsiaTheme="minorEastAsia"/>
              <w:noProof/>
              <w:lang w:eastAsia="en-AU"/>
            </w:rPr>
          </w:pPr>
          <w:r w:rsidRPr="00730165">
            <w:fldChar w:fldCharType="begin"/>
          </w:r>
          <w:r w:rsidRPr="00730165">
            <w:instrText xml:space="preserve"> TOC \o "1-3" \h \z \u </w:instrText>
          </w:r>
          <w:r w:rsidRPr="00730165">
            <w:fldChar w:fldCharType="separate"/>
          </w:r>
          <w:ins w:id="22" w:author="shorny" w:date="2014-06-11T18:16:00Z">
            <w:r w:rsidR="00C838ED" w:rsidRPr="00192271">
              <w:rPr>
                <w:rStyle w:val="Hyperlink"/>
                <w:noProof/>
              </w:rPr>
              <w:fldChar w:fldCharType="begin"/>
            </w:r>
            <w:r w:rsidR="00C838ED" w:rsidRPr="00192271">
              <w:rPr>
                <w:rStyle w:val="Hyperlink"/>
                <w:noProof/>
              </w:rPr>
              <w:instrText xml:space="preserve"> </w:instrText>
            </w:r>
            <w:r w:rsidR="00C838ED">
              <w:rPr>
                <w:noProof/>
              </w:rPr>
              <w:instrText>HYPERLINK \l "_Toc390273915"</w:instrText>
            </w:r>
            <w:r w:rsidR="00C838ED" w:rsidRPr="00192271">
              <w:rPr>
                <w:rStyle w:val="Hyperlink"/>
                <w:noProof/>
              </w:rPr>
              <w:instrText xml:space="preserve"> </w:instrText>
            </w:r>
            <w:r w:rsidR="00C838ED" w:rsidRPr="00192271">
              <w:rPr>
                <w:rStyle w:val="Hyperlink"/>
                <w:noProof/>
              </w:rPr>
            </w:r>
            <w:r w:rsidR="00C838ED" w:rsidRPr="00192271">
              <w:rPr>
                <w:rStyle w:val="Hyperlink"/>
                <w:noProof/>
              </w:rPr>
              <w:fldChar w:fldCharType="separate"/>
            </w:r>
            <w:r w:rsidR="00C838ED" w:rsidRPr="00192271">
              <w:rPr>
                <w:rStyle w:val="Hyperlink"/>
                <w:noProof/>
              </w:rPr>
              <w:t>1.</w:t>
            </w:r>
            <w:r w:rsidR="00C838ED">
              <w:rPr>
                <w:rFonts w:eastAsiaTheme="minorEastAsia"/>
                <w:noProof/>
                <w:lang w:eastAsia="en-AU"/>
              </w:rPr>
              <w:tab/>
            </w:r>
            <w:r w:rsidR="00C838ED" w:rsidRPr="00192271">
              <w:rPr>
                <w:rStyle w:val="Hyperlink"/>
                <w:noProof/>
              </w:rPr>
              <w:t>Translate logical data model for target DBMS</w:t>
            </w:r>
            <w:r w:rsidR="00C838ED">
              <w:rPr>
                <w:noProof/>
                <w:webHidden/>
              </w:rPr>
              <w:tab/>
            </w:r>
            <w:r w:rsidR="00C838ED">
              <w:rPr>
                <w:noProof/>
                <w:webHidden/>
              </w:rPr>
              <w:fldChar w:fldCharType="begin"/>
            </w:r>
            <w:r w:rsidR="00C838ED">
              <w:rPr>
                <w:noProof/>
                <w:webHidden/>
              </w:rPr>
              <w:instrText xml:space="preserve"> PAGEREF _Toc390273915 \h </w:instrText>
            </w:r>
            <w:r w:rsidR="00C838ED">
              <w:rPr>
                <w:noProof/>
                <w:webHidden/>
              </w:rPr>
            </w:r>
          </w:ins>
          <w:r w:rsidR="00C838ED">
            <w:rPr>
              <w:noProof/>
              <w:webHidden/>
            </w:rPr>
            <w:fldChar w:fldCharType="separate"/>
          </w:r>
          <w:ins w:id="23" w:author="shorny" w:date="2014-06-11T18:16:00Z">
            <w:r w:rsidR="00C838ED">
              <w:rPr>
                <w:noProof/>
                <w:webHidden/>
              </w:rPr>
              <w:t>2</w:t>
            </w:r>
            <w:r w:rsidR="00C838ED">
              <w:rPr>
                <w:noProof/>
                <w:webHidden/>
              </w:rPr>
              <w:fldChar w:fldCharType="end"/>
            </w:r>
            <w:r w:rsidR="00C838ED" w:rsidRPr="00192271">
              <w:rPr>
                <w:rStyle w:val="Hyperlink"/>
                <w:noProof/>
              </w:rPr>
              <w:fldChar w:fldCharType="end"/>
            </w:r>
          </w:ins>
        </w:p>
        <w:p w14:paraId="79FAE0D9" w14:textId="77777777" w:rsidR="00C838ED" w:rsidRDefault="00C838ED">
          <w:pPr>
            <w:pStyle w:val="TOC2"/>
            <w:tabs>
              <w:tab w:val="left" w:pos="880"/>
              <w:tab w:val="right" w:leader="dot" w:pos="9016"/>
            </w:tabs>
            <w:rPr>
              <w:ins w:id="24" w:author="shorny" w:date="2014-06-11T18:16:00Z"/>
              <w:rFonts w:eastAsiaTheme="minorEastAsia"/>
              <w:noProof/>
              <w:lang w:eastAsia="en-AU"/>
            </w:rPr>
          </w:pPr>
          <w:ins w:id="25"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16"</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1.1.</w:t>
            </w:r>
            <w:r>
              <w:rPr>
                <w:rFonts w:eastAsiaTheme="minorEastAsia"/>
                <w:noProof/>
                <w:lang w:eastAsia="en-AU"/>
              </w:rPr>
              <w:tab/>
            </w:r>
            <w:r w:rsidRPr="00192271">
              <w:rPr>
                <w:rStyle w:val="Hyperlink"/>
                <w:noProof/>
              </w:rPr>
              <w:t>Select target DBMS</w:t>
            </w:r>
            <w:r>
              <w:rPr>
                <w:noProof/>
                <w:webHidden/>
              </w:rPr>
              <w:tab/>
            </w:r>
            <w:r>
              <w:rPr>
                <w:noProof/>
                <w:webHidden/>
              </w:rPr>
              <w:fldChar w:fldCharType="begin"/>
            </w:r>
            <w:r>
              <w:rPr>
                <w:noProof/>
                <w:webHidden/>
              </w:rPr>
              <w:instrText xml:space="preserve"> PAGEREF _Toc390273916 \h </w:instrText>
            </w:r>
            <w:r>
              <w:rPr>
                <w:noProof/>
                <w:webHidden/>
              </w:rPr>
            </w:r>
          </w:ins>
          <w:r>
            <w:rPr>
              <w:noProof/>
              <w:webHidden/>
            </w:rPr>
            <w:fldChar w:fldCharType="separate"/>
          </w:r>
          <w:ins w:id="26" w:author="shorny" w:date="2014-06-11T18:16:00Z">
            <w:r>
              <w:rPr>
                <w:noProof/>
                <w:webHidden/>
              </w:rPr>
              <w:t>2</w:t>
            </w:r>
            <w:r>
              <w:rPr>
                <w:noProof/>
                <w:webHidden/>
              </w:rPr>
              <w:fldChar w:fldCharType="end"/>
            </w:r>
            <w:r w:rsidRPr="00192271">
              <w:rPr>
                <w:rStyle w:val="Hyperlink"/>
                <w:noProof/>
              </w:rPr>
              <w:fldChar w:fldCharType="end"/>
            </w:r>
          </w:ins>
        </w:p>
        <w:p w14:paraId="2890CBB6" w14:textId="77777777" w:rsidR="00C838ED" w:rsidRDefault="00C838ED">
          <w:pPr>
            <w:pStyle w:val="TOC2"/>
            <w:tabs>
              <w:tab w:val="left" w:pos="880"/>
              <w:tab w:val="right" w:leader="dot" w:pos="9016"/>
            </w:tabs>
            <w:rPr>
              <w:ins w:id="27" w:author="shorny" w:date="2014-06-11T18:16:00Z"/>
              <w:rFonts w:eastAsiaTheme="minorEastAsia"/>
              <w:noProof/>
              <w:lang w:eastAsia="en-AU"/>
            </w:rPr>
          </w:pPr>
          <w:ins w:id="28"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17"</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1.2.</w:t>
            </w:r>
            <w:r>
              <w:rPr>
                <w:rFonts w:eastAsiaTheme="minorEastAsia"/>
                <w:noProof/>
                <w:lang w:eastAsia="en-AU"/>
              </w:rPr>
              <w:tab/>
            </w:r>
            <w:r w:rsidRPr="00192271">
              <w:rPr>
                <w:rStyle w:val="Hyperlink"/>
                <w:noProof/>
              </w:rPr>
              <w:t>Design base relations</w:t>
            </w:r>
            <w:r>
              <w:rPr>
                <w:noProof/>
                <w:webHidden/>
              </w:rPr>
              <w:tab/>
            </w:r>
            <w:r>
              <w:rPr>
                <w:noProof/>
                <w:webHidden/>
              </w:rPr>
              <w:fldChar w:fldCharType="begin"/>
            </w:r>
            <w:r>
              <w:rPr>
                <w:noProof/>
                <w:webHidden/>
              </w:rPr>
              <w:instrText xml:space="preserve"> PAGEREF _Toc390273917 \h </w:instrText>
            </w:r>
            <w:r>
              <w:rPr>
                <w:noProof/>
                <w:webHidden/>
              </w:rPr>
            </w:r>
          </w:ins>
          <w:r>
            <w:rPr>
              <w:noProof/>
              <w:webHidden/>
            </w:rPr>
            <w:fldChar w:fldCharType="separate"/>
          </w:r>
          <w:ins w:id="29" w:author="shorny" w:date="2014-06-11T18:16:00Z">
            <w:r>
              <w:rPr>
                <w:noProof/>
                <w:webHidden/>
              </w:rPr>
              <w:t>2</w:t>
            </w:r>
            <w:r>
              <w:rPr>
                <w:noProof/>
                <w:webHidden/>
              </w:rPr>
              <w:fldChar w:fldCharType="end"/>
            </w:r>
            <w:r w:rsidRPr="00192271">
              <w:rPr>
                <w:rStyle w:val="Hyperlink"/>
                <w:noProof/>
              </w:rPr>
              <w:fldChar w:fldCharType="end"/>
            </w:r>
          </w:ins>
        </w:p>
        <w:p w14:paraId="55E3C7BA" w14:textId="77777777" w:rsidR="00C838ED" w:rsidRDefault="00C838ED">
          <w:pPr>
            <w:pStyle w:val="TOC2"/>
            <w:tabs>
              <w:tab w:val="left" w:pos="880"/>
              <w:tab w:val="right" w:leader="dot" w:pos="9016"/>
            </w:tabs>
            <w:rPr>
              <w:ins w:id="30" w:author="shorny" w:date="2014-06-11T18:16:00Z"/>
              <w:rFonts w:eastAsiaTheme="minorEastAsia"/>
              <w:noProof/>
              <w:lang w:eastAsia="en-AU"/>
            </w:rPr>
          </w:pPr>
          <w:ins w:id="31"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18"</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1.3.</w:t>
            </w:r>
            <w:r>
              <w:rPr>
                <w:rFonts w:eastAsiaTheme="minorEastAsia"/>
                <w:noProof/>
                <w:lang w:eastAsia="en-AU"/>
              </w:rPr>
              <w:tab/>
            </w:r>
            <w:r w:rsidRPr="00192271">
              <w:rPr>
                <w:rStyle w:val="Hyperlink"/>
                <w:noProof/>
              </w:rPr>
              <w:t>Design representation of derived data</w:t>
            </w:r>
            <w:r>
              <w:rPr>
                <w:noProof/>
                <w:webHidden/>
              </w:rPr>
              <w:tab/>
            </w:r>
            <w:r>
              <w:rPr>
                <w:noProof/>
                <w:webHidden/>
              </w:rPr>
              <w:fldChar w:fldCharType="begin"/>
            </w:r>
            <w:r>
              <w:rPr>
                <w:noProof/>
                <w:webHidden/>
              </w:rPr>
              <w:instrText xml:space="preserve"> PAGEREF _Toc390273918 \h </w:instrText>
            </w:r>
            <w:r>
              <w:rPr>
                <w:noProof/>
                <w:webHidden/>
              </w:rPr>
            </w:r>
          </w:ins>
          <w:r>
            <w:rPr>
              <w:noProof/>
              <w:webHidden/>
            </w:rPr>
            <w:fldChar w:fldCharType="separate"/>
          </w:r>
          <w:ins w:id="32" w:author="shorny" w:date="2014-06-11T18:16:00Z">
            <w:r>
              <w:rPr>
                <w:noProof/>
                <w:webHidden/>
              </w:rPr>
              <w:t>2</w:t>
            </w:r>
            <w:r>
              <w:rPr>
                <w:noProof/>
                <w:webHidden/>
              </w:rPr>
              <w:fldChar w:fldCharType="end"/>
            </w:r>
            <w:r w:rsidRPr="00192271">
              <w:rPr>
                <w:rStyle w:val="Hyperlink"/>
                <w:noProof/>
              </w:rPr>
              <w:fldChar w:fldCharType="end"/>
            </w:r>
          </w:ins>
        </w:p>
        <w:p w14:paraId="1E7216C5" w14:textId="77777777" w:rsidR="00C838ED" w:rsidRDefault="00C838ED">
          <w:pPr>
            <w:pStyle w:val="TOC2"/>
            <w:tabs>
              <w:tab w:val="left" w:pos="880"/>
              <w:tab w:val="right" w:leader="dot" w:pos="9016"/>
            </w:tabs>
            <w:rPr>
              <w:ins w:id="33" w:author="shorny" w:date="2014-06-11T18:16:00Z"/>
              <w:rFonts w:eastAsiaTheme="minorEastAsia"/>
              <w:noProof/>
              <w:lang w:eastAsia="en-AU"/>
            </w:rPr>
          </w:pPr>
          <w:ins w:id="34"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19"</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1.4.</w:t>
            </w:r>
            <w:r>
              <w:rPr>
                <w:rFonts w:eastAsiaTheme="minorEastAsia"/>
                <w:noProof/>
                <w:lang w:eastAsia="en-AU"/>
              </w:rPr>
              <w:tab/>
            </w:r>
            <w:r w:rsidRPr="00192271">
              <w:rPr>
                <w:rStyle w:val="Hyperlink"/>
                <w:noProof/>
              </w:rPr>
              <w:t>Design general constraints</w:t>
            </w:r>
            <w:r>
              <w:rPr>
                <w:noProof/>
                <w:webHidden/>
              </w:rPr>
              <w:tab/>
            </w:r>
            <w:r>
              <w:rPr>
                <w:noProof/>
                <w:webHidden/>
              </w:rPr>
              <w:fldChar w:fldCharType="begin"/>
            </w:r>
            <w:r>
              <w:rPr>
                <w:noProof/>
                <w:webHidden/>
              </w:rPr>
              <w:instrText xml:space="preserve"> PAGEREF _Toc390273919 \h </w:instrText>
            </w:r>
            <w:r>
              <w:rPr>
                <w:noProof/>
                <w:webHidden/>
              </w:rPr>
            </w:r>
          </w:ins>
          <w:r>
            <w:rPr>
              <w:noProof/>
              <w:webHidden/>
            </w:rPr>
            <w:fldChar w:fldCharType="separate"/>
          </w:r>
          <w:ins w:id="35" w:author="shorny" w:date="2014-06-11T18:16:00Z">
            <w:r>
              <w:rPr>
                <w:noProof/>
                <w:webHidden/>
              </w:rPr>
              <w:t>2</w:t>
            </w:r>
            <w:r>
              <w:rPr>
                <w:noProof/>
                <w:webHidden/>
              </w:rPr>
              <w:fldChar w:fldCharType="end"/>
            </w:r>
            <w:r w:rsidRPr="00192271">
              <w:rPr>
                <w:rStyle w:val="Hyperlink"/>
                <w:noProof/>
              </w:rPr>
              <w:fldChar w:fldCharType="end"/>
            </w:r>
          </w:ins>
        </w:p>
        <w:p w14:paraId="19E04222" w14:textId="77777777" w:rsidR="00C838ED" w:rsidRDefault="00C838ED">
          <w:pPr>
            <w:pStyle w:val="TOC1"/>
            <w:tabs>
              <w:tab w:val="left" w:pos="440"/>
              <w:tab w:val="right" w:leader="dot" w:pos="9016"/>
            </w:tabs>
            <w:rPr>
              <w:ins w:id="36" w:author="shorny" w:date="2014-06-11T18:16:00Z"/>
              <w:rFonts w:eastAsiaTheme="minorEastAsia"/>
              <w:noProof/>
              <w:lang w:eastAsia="en-AU"/>
            </w:rPr>
          </w:pPr>
          <w:ins w:id="37"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0"</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2.</w:t>
            </w:r>
            <w:r>
              <w:rPr>
                <w:rFonts w:eastAsiaTheme="minorEastAsia"/>
                <w:noProof/>
                <w:lang w:eastAsia="en-AU"/>
              </w:rPr>
              <w:tab/>
            </w:r>
            <w:r w:rsidRPr="00192271">
              <w:rPr>
                <w:rStyle w:val="Hyperlink"/>
                <w:noProof/>
              </w:rPr>
              <w:t>Design file organisations and indices</w:t>
            </w:r>
            <w:r>
              <w:rPr>
                <w:noProof/>
                <w:webHidden/>
              </w:rPr>
              <w:tab/>
            </w:r>
            <w:r>
              <w:rPr>
                <w:noProof/>
                <w:webHidden/>
              </w:rPr>
              <w:fldChar w:fldCharType="begin"/>
            </w:r>
            <w:r>
              <w:rPr>
                <w:noProof/>
                <w:webHidden/>
              </w:rPr>
              <w:instrText xml:space="preserve"> PAGEREF _Toc390273920 \h </w:instrText>
            </w:r>
            <w:r>
              <w:rPr>
                <w:noProof/>
                <w:webHidden/>
              </w:rPr>
            </w:r>
          </w:ins>
          <w:r>
            <w:rPr>
              <w:noProof/>
              <w:webHidden/>
            </w:rPr>
            <w:fldChar w:fldCharType="separate"/>
          </w:r>
          <w:ins w:id="38" w:author="shorny" w:date="2014-06-11T18:16:00Z">
            <w:r>
              <w:rPr>
                <w:noProof/>
                <w:webHidden/>
              </w:rPr>
              <w:t>2</w:t>
            </w:r>
            <w:r>
              <w:rPr>
                <w:noProof/>
                <w:webHidden/>
              </w:rPr>
              <w:fldChar w:fldCharType="end"/>
            </w:r>
            <w:r w:rsidRPr="00192271">
              <w:rPr>
                <w:rStyle w:val="Hyperlink"/>
                <w:noProof/>
              </w:rPr>
              <w:fldChar w:fldCharType="end"/>
            </w:r>
          </w:ins>
        </w:p>
        <w:p w14:paraId="4B55DF87" w14:textId="77777777" w:rsidR="00C838ED" w:rsidRDefault="00C838ED">
          <w:pPr>
            <w:pStyle w:val="TOC2"/>
            <w:tabs>
              <w:tab w:val="left" w:pos="880"/>
              <w:tab w:val="right" w:leader="dot" w:pos="9016"/>
            </w:tabs>
            <w:rPr>
              <w:ins w:id="39" w:author="shorny" w:date="2014-06-11T18:16:00Z"/>
              <w:rFonts w:eastAsiaTheme="minorEastAsia"/>
              <w:noProof/>
              <w:lang w:eastAsia="en-AU"/>
            </w:rPr>
          </w:pPr>
          <w:ins w:id="40"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1"</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2.1.</w:t>
            </w:r>
            <w:r>
              <w:rPr>
                <w:rFonts w:eastAsiaTheme="minorEastAsia"/>
                <w:noProof/>
                <w:lang w:eastAsia="en-AU"/>
              </w:rPr>
              <w:tab/>
            </w:r>
            <w:r w:rsidRPr="00192271">
              <w:rPr>
                <w:rStyle w:val="Hyperlink"/>
                <w:noProof/>
              </w:rPr>
              <w:t>Analyse transactions NOT DONE</w:t>
            </w:r>
            <w:r>
              <w:rPr>
                <w:noProof/>
                <w:webHidden/>
              </w:rPr>
              <w:tab/>
            </w:r>
            <w:r>
              <w:rPr>
                <w:noProof/>
                <w:webHidden/>
              </w:rPr>
              <w:fldChar w:fldCharType="begin"/>
            </w:r>
            <w:r>
              <w:rPr>
                <w:noProof/>
                <w:webHidden/>
              </w:rPr>
              <w:instrText xml:space="preserve"> PAGEREF _Toc390273921 \h </w:instrText>
            </w:r>
            <w:r>
              <w:rPr>
                <w:noProof/>
                <w:webHidden/>
              </w:rPr>
            </w:r>
          </w:ins>
          <w:r>
            <w:rPr>
              <w:noProof/>
              <w:webHidden/>
            </w:rPr>
            <w:fldChar w:fldCharType="separate"/>
          </w:r>
          <w:ins w:id="41" w:author="shorny" w:date="2014-06-11T18:16:00Z">
            <w:r>
              <w:rPr>
                <w:noProof/>
                <w:webHidden/>
              </w:rPr>
              <w:t>2</w:t>
            </w:r>
            <w:r>
              <w:rPr>
                <w:noProof/>
                <w:webHidden/>
              </w:rPr>
              <w:fldChar w:fldCharType="end"/>
            </w:r>
            <w:r w:rsidRPr="00192271">
              <w:rPr>
                <w:rStyle w:val="Hyperlink"/>
                <w:noProof/>
              </w:rPr>
              <w:fldChar w:fldCharType="end"/>
            </w:r>
          </w:ins>
        </w:p>
        <w:p w14:paraId="386D1B54" w14:textId="77777777" w:rsidR="00C838ED" w:rsidRDefault="00C838ED">
          <w:pPr>
            <w:pStyle w:val="TOC2"/>
            <w:tabs>
              <w:tab w:val="left" w:pos="880"/>
              <w:tab w:val="right" w:leader="dot" w:pos="9016"/>
            </w:tabs>
            <w:rPr>
              <w:ins w:id="42" w:author="shorny" w:date="2014-06-11T18:16:00Z"/>
              <w:rFonts w:eastAsiaTheme="minorEastAsia"/>
              <w:noProof/>
              <w:lang w:eastAsia="en-AU"/>
            </w:rPr>
          </w:pPr>
          <w:ins w:id="43"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2"</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2.2.</w:t>
            </w:r>
            <w:r>
              <w:rPr>
                <w:rFonts w:eastAsiaTheme="minorEastAsia"/>
                <w:noProof/>
                <w:lang w:eastAsia="en-AU"/>
              </w:rPr>
              <w:tab/>
            </w:r>
            <w:r w:rsidRPr="00192271">
              <w:rPr>
                <w:rStyle w:val="Hyperlink"/>
                <w:noProof/>
              </w:rPr>
              <w:t>Select file organisations DONE</w:t>
            </w:r>
            <w:r>
              <w:rPr>
                <w:noProof/>
                <w:webHidden/>
              </w:rPr>
              <w:tab/>
            </w:r>
            <w:r>
              <w:rPr>
                <w:noProof/>
                <w:webHidden/>
              </w:rPr>
              <w:fldChar w:fldCharType="begin"/>
            </w:r>
            <w:r>
              <w:rPr>
                <w:noProof/>
                <w:webHidden/>
              </w:rPr>
              <w:instrText xml:space="preserve"> PAGEREF _Toc390273922 \h </w:instrText>
            </w:r>
            <w:r>
              <w:rPr>
                <w:noProof/>
                <w:webHidden/>
              </w:rPr>
            </w:r>
          </w:ins>
          <w:r>
            <w:rPr>
              <w:noProof/>
              <w:webHidden/>
            </w:rPr>
            <w:fldChar w:fldCharType="separate"/>
          </w:r>
          <w:ins w:id="44" w:author="shorny" w:date="2014-06-11T18:16:00Z">
            <w:r>
              <w:rPr>
                <w:noProof/>
                <w:webHidden/>
              </w:rPr>
              <w:t>3</w:t>
            </w:r>
            <w:r>
              <w:rPr>
                <w:noProof/>
                <w:webHidden/>
              </w:rPr>
              <w:fldChar w:fldCharType="end"/>
            </w:r>
            <w:r w:rsidRPr="00192271">
              <w:rPr>
                <w:rStyle w:val="Hyperlink"/>
                <w:noProof/>
              </w:rPr>
              <w:fldChar w:fldCharType="end"/>
            </w:r>
          </w:ins>
        </w:p>
        <w:p w14:paraId="4CBE44D3" w14:textId="77777777" w:rsidR="00C838ED" w:rsidRDefault="00C838ED">
          <w:pPr>
            <w:pStyle w:val="TOC2"/>
            <w:tabs>
              <w:tab w:val="left" w:pos="880"/>
              <w:tab w:val="right" w:leader="dot" w:pos="9016"/>
            </w:tabs>
            <w:rPr>
              <w:ins w:id="45" w:author="shorny" w:date="2014-06-11T18:16:00Z"/>
              <w:rFonts w:eastAsiaTheme="minorEastAsia"/>
              <w:noProof/>
              <w:lang w:eastAsia="en-AU"/>
            </w:rPr>
          </w:pPr>
          <w:ins w:id="46"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3"</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2.3.</w:t>
            </w:r>
            <w:r>
              <w:rPr>
                <w:rFonts w:eastAsiaTheme="minorEastAsia"/>
                <w:noProof/>
                <w:lang w:eastAsia="en-AU"/>
              </w:rPr>
              <w:tab/>
            </w:r>
            <w:r w:rsidRPr="00192271">
              <w:rPr>
                <w:rStyle w:val="Hyperlink"/>
                <w:noProof/>
              </w:rPr>
              <w:t>Select indices REVIEW</w:t>
            </w:r>
            <w:r>
              <w:rPr>
                <w:noProof/>
                <w:webHidden/>
              </w:rPr>
              <w:tab/>
            </w:r>
            <w:r>
              <w:rPr>
                <w:noProof/>
                <w:webHidden/>
              </w:rPr>
              <w:fldChar w:fldCharType="begin"/>
            </w:r>
            <w:r>
              <w:rPr>
                <w:noProof/>
                <w:webHidden/>
              </w:rPr>
              <w:instrText xml:space="preserve"> PAGEREF _Toc390273923 \h </w:instrText>
            </w:r>
            <w:r>
              <w:rPr>
                <w:noProof/>
                <w:webHidden/>
              </w:rPr>
            </w:r>
          </w:ins>
          <w:r>
            <w:rPr>
              <w:noProof/>
              <w:webHidden/>
            </w:rPr>
            <w:fldChar w:fldCharType="separate"/>
          </w:r>
          <w:ins w:id="47" w:author="shorny" w:date="2014-06-11T18:16:00Z">
            <w:r>
              <w:rPr>
                <w:noProof/>
                <w:webHidden/>
              </w:rPr>
              <w:t>3</w:t>
            </w:r>
            <w:r>
              <w:rPr>
                <w:noProof/>
                <w:webHidden/>
              </w:rPr>
              <w:fldChar w:fldCharType="end"/>
            </w:r>
            <w:r w:rsidRPr="00192271">
              <w:rPr>
                <w:rStyle w:val="Hyperlink"/>
                <w:noProof/>
              </w:rPr>
              <w:fldChar w:fldCharType="end"/>
            </w:r>
          </w:ins>
        </w:p>
        <w:p w14:paraId="3A632E4A" w14:textId="77777777" w:rsidR="00C838ED" w:rsidRDefault="00C838ED">
          <w:pPr>
            <w:pStyle w:val="TOC2"/>
            <w:tabs>
              <w:tab w:val="left" w:pos="880"/>
              <w:tab w:val="right" w:leader="dot" w:pos="9016"/>
            </w:tabs>
            <w:rPr>
              <w:ins w:id="48" w:author="shorny" w:date="2014-06-11T18:16:00Z"/>
              <w:rFonts w:eastAsiaTheme="minorEastAsia"/>
              <w:noProof/>
              <w:lang w:eastAsia="en-AU"/>
            </w:rPr>
          </w:pPr>
          <w:ins w:id="49"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4"</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2.4.</w:t>
            </w:r>
            <w:r>
              <w:rPr>
                <w:rFonts w:eastAsiaTheme="minorEastAsia"/>
                <w:noProof/>
                <w:lang w:eastAsia="en-AU"/>
              </w:rPr>
              <w:tab/>
            </w:r>
            <w:r w:rsidRPr="00192271">
              <w:rPr>
                <w:rStyle w:val="Hyperlink"/>
                <w:noProof/>
              </w:rPr>
              <w:t>Estimate disk space requirements 556 NOT DONE</w:t>
            </w:r>
            <w:r>
              <w:rPr>
                <w:noProof/>
                <w:webHidden/>
              </w:rPr>
              <w:tab/>
            </w:r>
            <w:r>
              <w:rPr>
                <w:noProof/>
                <w:webHidden/>
              </w:rPr>
              <w:fldChar w:fldCharType="begin"/>
            </w:r>
            <w:r>
              <w:rPr>
                <w:noProof/>
                <w:webHidden/>
              </w:rPr>
              <w:instrText xml:space="preserve"> PAGEREF _Toc390273924 \h </w:instrText>
            </w:r>
            <w:r>
              <w:rPr>
                <w:noProof/>
                <w:webHidden/>
              </w:rPr>
            </w:r>
          </w:ins>
          <w:r>
            <w:rPr>
              <w:noProof/>
              <w:webHidden/>
            </w:rPr>
            <w:fldChar w:fldCharType="separate"/>
          </w:r>
          <w:ins w:id="50" w:author="shorny" w:date="2014-06-11T18:16:00Z">
            <w:r>
              <w:rPr>
                <w:noProof/>
                <w:webHidden/>
              </w:rPr>
              <w:t>3</w:t>
            </w:r>
            <w:r>
              <w:rPr>
                <w:noProof/>
                <w:webHidden/>
              </w:rPr>
              <w:fldChar w:fldCharType="end"/>
            </w:r>
            <w:r w:rsidRPr="00192271">
              <w:rPr>
                <w:rStyle w:val="Hyperlink"/>
                <w:noProof/>
              </w:rPr>
              <w:fldChar w:fldCharType="end"/>
            </w:r>
          </w:ins>
        </w:p>
        <w:p w14:paraId="09F3AC58" w14:textId="77777777" w:rsidR="00C838ED" w:rsidRDefault="00C838ED">
          <w:pPr>
            <w:pStyle w:val="TOC1"/>
            <w:tabs>
              <w:tab w:val="left" w:pos="440"/>
              <w:tab w:val="right" w:leader="dot" w:pos="9016"/>
            </w:tabs>
            <w:rPr>
              <w:ins w:id="51" w:author="shorny" w:date="2014-06-11T18:16:00Z"/>
              <w:rFonts w:eastAsiaTheme="minorEastAsia"/>
              <w:noProof/>
              <w:lang w:eastAsia="en-AU"/>
            </w:rPr>
          </w:pPr>
          <w:ins w:id="52"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5"</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3.</w:t>
            </w:r>
            <w:r>
              <w:rPr>
                <w:rFonts w:eastAsiaTheme="minorEastAsia"/>
                <w:noProof/>
                <w:lang w:eastAsia="en-AU"/>
              </w:rPr>
              <w:tab/>
            </w:r>
            <w:r w:rsidRPr="00192271">
              <w:rPr>
                <w:rStyle w:val="Hyperlink"/>
                <w:noProof/>
                <w:lang w:eastAsia="en-AU"/>
              </w:rPr>
              <w:t>Design user views</w:t>
            </w:r>
            <w:r>
              <w:rPr>
                <w:noProof/>
                <w:webHidden/>
              </w:rPr>
              <w:tab/>
            </w:r>
            <w:r>
              <w:rPr>
                <w:noProof/>
                <w:webHidden/>
              </w:rPr>
              <w:fldChar w:fldCharType="begin"/>
            </w:r>
            <w:r>
              <w:rPr>
                <w:noProof/>
                <w:webHidden/>
              </w:rPr>
              <w:instrText xml:space="preserve"> PAGEREF _Toc390273925 \h </w:instrText>
            </w:r>
            <w:r>
              <w:rPr>
                <w:noProof/>
                <w:webHidden/>
              </w:rPr>
            </w:r>
          </w:ins>
          <w:r>
            <w:rPr>
              <w:noProof/>
              <w:webHidden/>
            </w:rPr>
            <w:fldChar w:fldCharType="separate"/>
          </w:r>
          <w:ins w:id="53" w:author="shorny" w:date="2014-06-11T18:16:00Z">
            <w:r>
              <w:rPr>
                <w:noProof/>
                <w:webHidden/>
              </w:rPr>
              <w:t>6</w:t>
            </w:r>
            <w:r>
              <w:rPr>
                <w:noProof/>
                <w:webHidden/>
              </w:rPr>
              <w:fldChar w:fldCharType="end"/>
            </w:r>
            <w:r w:rsidRPr="00192271">
              <w:rPr>
                <w:rStyle w:val="Hyperlink"/>
                <w:noProof/>
              </w:rPr>
              <w:fldChar w:fldCharType="end"/>
            </w:r>
          </w:ins>
        </w:p>
        <w:p w14:paraId="64276F2D" w14:textId="77777777" w:rsidR="00C838ED" w:rsidRDefault="00C838ED">
          <w:pPr>
            <w:pStyle w:val="TOC1"/>
            <w:tabs>
              <w:tab w:val="left" w:pos="440"/>
              <w:tab w:val="right" w:leader="dot" w:pos="9016"/>
            </w:tabs>
            <w:rPr>
              <w:ins w:id="54" w:author="shorny" w:date="2014-06-11T18:16:00Z"/>
              <w:rFonts w:eastAsiaTheme="minorEastAsia"/>
              <w:noProof/>
              <w:lang w:eastAsia="en-AU"/>
            </w:rPr>
          </w:pPr>
          <w:ins w:id="55"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6"</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4.</w:t>
            </w:r>
            <w:r>
              <w:rPr>
                <w:rFonts w:eastAsiaTheme="minorEastAsia"/>
                <w:noProof/>
                <w:lang w:eastAsia="en-AU"/>
              </w:rPr>
              <w:tab/>
            </w:r>
            <w:r w:rsidRPr="00192271">
              <w:rPr>
                <w:rStyle w:val="Hyperlink"/>
                <w:noProof/>
                <w:lang w:eastAsia="en-AU"/>
              </w:rPr>
              <w:t>Design security mechanisms</w:t>
            </w:r>
            <w:r>
              <w:rPr>
                <w:noProof/>
                <w:webHidden/>
              </w:rPr>
              <w:tab/>
            </w:r>
            <w:r>
              <w:rPr>
                <w:noProof/>
                <w:webHidden/>
              </w:rPr>
              <w:fldChar w:fldCharType="begin"/>
            </w:r>
            <w:r>
              <w:rPr>
                <w:noProof/>
                <w:webHidden/>
              </w:rPr>
              <w:instrText xml:space="preserve"> PAGEREF _Toc390273926 \h </w:instrText>
            </w:r>
            <w:r>
              <w:rPr>
                <w:noProof/>
                <w:webHidden/>
              </w:rPr>
            </w:r>
          </w:ins>
          <w:r>
            <w:rPr>
              <w:noProof/>
              <w:webHidden/>
            </w:rPr>
            <w:fldChar w:fldCharType="separate"/>
          </w:r>
          <w:ins w:id="56" w:author="shorny" w:date="2014-06-11T18:16:00Z">
            <w:r>
              <w:rPr>
                <w:noProof/>
                <w:webHidden/>
              </w:rPr>
              <w:t>7</w:t>
            </w:r>
            <w:r>
              <w:rPr>
                <w:noProof/>
                <w:webHidden/>
              </w:rPr>
              <w:fldChar w:fldCharType="end"/>
            </w:r>
            <w:r w:rsidRPr="00192271">
              <w:rPr>
                <w:rStyle w:val="Hyperlink"/>
                <w:noProof/>
              </w:rPr>
              <w:fldChar w:fldCharType="end"/>
            </w:r>
          </w:ins>
        </w:p>
        <w:p w14:paraId="57E10EED" w14:textId="77777777" w:rsidR="00C838ED" w:rsidRDefault="00C838ED">
          <w:pPr>
            <w:pStyle w:val="TOC1"/>
            <w:tabs>
              <w:tab w:val="left" w:pos="440"/>
              <w:tab w:val="right" w:leader="dot" w:pos="9016"/>
            </w:tabs>
            <w:rPr>
              <w:ins w:id="57" w:author="shorny" w:date="2014-06-11T18:16:00Z"/>
              <w:rFonts w:eastAsiaTheme="minorEastAsia"/>
              <w:noProof/>
              <w:lang w:eastAsia="en-AU"/>
            </w:rPr>
          </w:pPr>
          <w:ins w:id="58"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7"</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5.</w:t>
            </w:r>
            <w:r>
              <w:rPr>
                <w:rFonts w:eastAsiaTheme="minorEastAsia"/>
                <w:noProof/>
                <w:lang w:eastAsia="en-AU"/>
              </w:rPr>
              <w:tab/>
            </w:r>
            <w:r w:rsidRPr="00192271">
              <w:rPr>
                <w:rStyle w:val="Hyperlink"/>
                <w:noProof/>
                <w:lang w:eastAsia="en-AU"/>
              </w:rPr>
              <w:t>Introduce controlled redundancy if necessary</w:t>
            </w:r>
            <w:r>
              <w:rPr>
                <w:noProof/>
                <w:webHidden/>
              </w:rPr>
              <w:tab/>
            </w:r>
            <w:r>
              <w:rPr>
                <w:noProof/>
                <w:webHidden/>
              </w:rPr>
              <w:fldChar w:fldCharType="begin"/>
            </w:r>
            <w:r>
              <w:rPr>
                <w:noProof/>
                <w:webHidden/>
              </w:rPr>
              <w:instrText xml:space="preserve"> PAGEREF _Toc390273927 \h </w:instrText>
            </w:r>
            <w:r>
              <w:rPr>
                <w:noProof/>
                <w:webHidden/>
              </w:rPr>
            </w:r>
          </w:ins>
          <w:r>
            <w:rPr>
              <w:noProof/>
              <w:webHidden/>
            </w:rPr>
            <w:fldChar w:fldCharType="separate"/>
          </w:r>
          <w:ins w:id="59" w:author="shorny" w:date="2014-06-11T18:16:00Z">
            <w:r>
              <w:rPr>
                <w:noProof/>
                <w:webHidden/>
              </w:rPr>
              <w:t>7</w:t>
            </w:r>
            <w:r>
              <w:rPr>
                <w:noProof/>
                <w:webHidden/>
              </w:rPr>
              <w:fldChar w:fldCharType="end"/>
            </w:r>
            <w:r w:rsidRPr="00192271">
              <w:rPr>
                <w:rStyle w:val="Hyperlink"/>
                <w:noProof/>
              </w:rPr>
              <w:fldChar w:fldCharType="end"/>
            </w:r>
          </w:ins>
        </w:p>
        <w:p w14:paraId="7006846B" w14:textId="77777777" w:rsidR="00C838ED" w:rsidRDefault="00C838ED">
          <w:pPr>
            <w:pStyle w:val="TOC1"/>
            <w:tabs>
              <w:tab w:val="left" w:pos="440"/>
              <w:tab w:val="right" w:leader="dot" w:pos="9016"/>
            </w:tabs>
            <w:rPr>
              <w:ins w:id="60" w:author="shorny" w:date="2014-06-11T18:16:00Z"/>
              <w:rFonts w:eastAsiaTheme="minorEastAsia"/>
              <w:noProof/>
              <w:lang w:eastAsia="en-AU"/>
            </w:rPr>
          </w:pPr>
          <w:ins w:id="61"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8"</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6.</w:t>
            </w:r>
            <w:r>
              <w:rPr>
                <w:rFonts w:eastAsiaTheme="minorEastAsia"/>
                <w:noProof/>
                <w:lang w:eastAsia="en-AU"/>
              </w:rPr>
              <w:tab/>
            </w:r>
            <w:r w:rsidRPr="00192271">
              <w:rPr>
                <w:rStyle w:val="Hyperlink"/>
                <w:noProof/>
                <w:lang w:eastAsia="en-AU"/>
              </w:rPr>
              <w:t>Create SQL scripts for data definition</w:t>
            </w:r>
            <w:r>
              <w:rPr>
                <w:noProof/>
                <w:webHidden/>
              </w:rPr>
              <w:tab/>
            </w:r>
            <w:r>
              <w:rPr>
                <w:noProof/>
                <w:webHidden/>
              </w:rPr>
              <w:fldChar w:fldCharType="begin"/>
            </w:r>
            <w:r>
              <w:rPr>
                <w:noProof/>
                <w:webHidden/>
              </w:rPr>
              <w:instrText xml:space="preserve"> PAGEREF _Toc390273928 \h </w:instrText>
            </w:r>
            <w:r>
              <w:rPr>
                <w:noProof/>
                <w:webHidden/>
              </w:rPr>
            </w:r>
          </w:ins>
          <w:r>
            <w:rPr>
              <w:noProof/>
              <w:webHidden/>
            </w:rPr>
            <w:fldChar w:fldCharType="separate"/>
          </w:r>
          <w:ins w:id="62" w:author="shorny" w:date="2014-06-11T18:16:00Z">
            <w:r>
              <w:rPr>
                <w:noProof/>
                <w:webHidden/>
              </w:rPr>
              <w:t>9</w:t>
            </w:r>
            <w:r>
              <w:rPr>
                <w:noProof/>
                <w:webHidden/>
              </w:rPr>
              <w:fldChar w:fldCharType="end"/>
            </w:r>
            <w:r w:rsidRPr="00192271">
              <w:rPr>
                <w:rStyle w:val="Hyperlink"/>
                <w:noProof/>
              </w:rPr>
              <w:fldChar w:fldCharType="end"/>
            </w:r>
          </w:ins>
        </w:p>
        <w:p w14:paraId="4512F368" w14:textId="77777777" w:rsidR="00C838ED" w:rsidRDefault="00C838ED">
          <w:pPr>
            <w:pStyle w:val="TOC2"/>
            <w:tabs>
              <w:tab w:val="left" w:pos="880"/>
              <w:tab w:val="right" w:leader="dot" w:pos="9016"/>
            </w:tabs>
            <w:rPr>
              <w:ins w:id="63" w:author="shorny" w:date="2014-06-11T18:16:00Z"/>
              <w:rFonts w:eastAsiaTheme="minorEastAsia"/>
              <w:noProof/>
              <w:lang w:eastAsia="en-AU"/>
            </w:rPr>
          </w:pPr>
          <w:ins w:id="64"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29"</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6.1.</w:t>
            </w:r>
            <w:r>
              <w:rPr>
                <w:rFonts w:eastAsiaTheme="minorEastAsia"/>
                <w:noProof/>
                <w:lang w:eastAsia="en-AU"/>
              </w:rPr>
              <w:tab/>
            </w:r>
            <w:r w:rsidRPr="00192271">
              <w:rPr>
                <w:rStyle w:val="Hyperlink"/>
                <w:noProof/>
              </w:rPr>
              <w:t>Create base tables, constraints and indexes</w:t>
            </w:r>
            <w:r>
              <w:rPr>
                <w:noProof/>
                <w:webHidden/>
              </w:rPr>
              <w:tab/>
            </w:r>
            <w:r>
              <w:rPr>
                <w:noProof/>
                <w:webHidden/>
              </w:rPr>
              <w:fldChar w:fldCharType="begin"/>
            </w:r>
            <w:r>
              <w:rPr>
                <w:noProof/>
                <w:webHidden/>
              </w:rPr>
              <w:instrText xml:space="preserve"> PAGEREF _Toc390273929 \h </w:instrText>
            </w:r>
            <w:r>
              <w:rPr>
                <w:noProof/>
                <w:webHidden/>
              </w:rPr>
            </w:r>
          </w:ins>
          <w:r>
            <w:rPr>
              <w:noProof/>
              <w:webHidden/>
            </w:rPr>
            <w:fldChar w:fldCharType="separate"/>
          </w:r>
          <w:ins w:id="65" w:author="shorny" w:date="2014-06-11T18:16:00Z">
            <w:r>
              <w:rPr>
                <w:noProof/>
                <w:webHidden/>
              </w:rPr>
              <w:t>9</w:t>
            </w:r>
            <w:r>
              <w:rPr>
                <w:noProof/>
                <w:webHidden/>
              </w:rPr>
              <w:fldChar w:fldCharType="end"/>
            </w:r>
            <w:r w:rsidRPr="00192271">
              <w:rPr>
                <w:rStyle w:val="Hyperlink"/>
                <w:noProof/>
              </w:rPr>
              <w:fldChar w:fldCharType="end"/>
            </w:r>
          </w:ins>
        </w:p>
        <w:p w14:paraId="0310C443" w14:textId="77777777" w:rsidR="00C838ED" w:rsidRDefault="00C838ED">
          <w:pPr>
            <w:pStyle w:val="TOC2"/>
            <w:tabs>
              <w:tab w:val="left" w:pos="880"/>
              <w:tab w:val="right" w:leader="dot" w:pos="9016"/>
            </w:tabs>
            <w:rPr>
              <w:ins w:id="66" w:author="shorny" w:date="2014-06-11T18:16:00Z"/>
              <w:rFonts w:eastAsiaTheme="minorEastAsia"/>
              <w:noProof/>
              <w:lang w:eastAsia="en-AU"/>
            </w:rPr>
          </w:pPr>
          <w:ins w:id="67"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0"</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6.2.</w:t>
            </w:r>
            <w:r>
              <w:rPr>
                <w:rFonts w:eastAsiaTheme="minorEastAsia"/>
                <w:noProof/>
                <w:lang w:eastAsia="en-AU"/>
              </w:rPr>
              <w:tab/>
            </w:r>
            <w:r w:rsidRPr="00192271">
              <w:rPr>
                <w:rStyle w:val="Hyperlink"/>
                <w:noProof/>
              </w:rPr>
              <w:t>Create views</w:t>
            </w:r>
            <w:r>
              <w:rPr>
                <w:noProof/>
                <w:webHidden/>
              </w:rPr>
              <w:tab/>
            </w:r>
            <w:r>
              <w:rPr>
                <w:noProof/>
                <w:webHidden/>
              </w:rPr>
              <w:fldChar w:fldCharType="begin"/>
            </w:r>
            <w:r>
              <w:rPr>
                <w:noProof/>
                <w:webHidden/>
              </w:rPr>
              <w:instrText xml:space="preserve"> PAGEREF _Toc390273930 \h </w:instrText>
            </w:r>
            <w:r>
              <w:rPr>
                <w:noProof/>
                <w:webHidden/>
              </w:rPr>
            </w:r>
          </w:ins>
          <w:r>
            <w:rPr>
              <w:noProof/>
              <w:webHidden/>
            </w:rPr>
            <w:fldChar w:fldCharType="separate"/>
          </w:r>
          <w:ins w:id="68" w:author="shorny" w:date="2014-06-11T18:16:00Z">
            <w:r>
              <w:rPr>
                <w:noProof/>
                <w:webHidden/>
              </w:rPr>
              <w:t>19</w:t>
            </w:r>
            <w:r>
              <w:rPr>
                <w:noProof/>
                <w:webHidden/>
              </w:rPr>
              <w:fldChar w:fldCharType="end"/>
            </w:r>
            <w:r w:rsidRPr="00192271">
              <w:rPr>
                <w:rStyle w:val="Hyperlink"/>
                <w:noProof/>
              </w:rPr>
              <w:fldChar w:fldCharType="end"/>
            </w:r>
          </w:ins>
        </w:p>
        <w:p w14:paraId="3545EBE6" w14:textId="77777777" w:rsidR="00C838ED" w:rsidRDefault="00C838ED">
          <w:pPr>
            <w:pStyle w:val="TOC3"/>
            <w:tabs>
              <w:tab w:val="left" w:pos="1320"/>
              <w:tab w:val="right" w:leader="dot" w:pos="9016"/>
            </w:tabs>
            <w:rPr>
              <w:ins w:id="69" w:author="shorny" w:date="2014-06-11T18:16:00Z"/>
              <w:rFonts w:eastAsiaTheme="minorEastAsia"/>
              <w:noProof/>
              <w:lang w:eastAsia="en-AU"/>
            </w:rPr>
          </w:pPr>
          <w:ins w:id="70"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1"</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6.2.1.</w:t>
            </w:r>
            <w:r>
              <w:rPr>
                <w:rFonts w:eastAsiaTheme="minorEastAsia"/>
                <w:noProof/>
                <w:lang w:eastAsia="en-AU"/>
              </w:rPr>
              <w:tab/>
            </w:r>
            <w:r w:rsidRPr="00192271">
              <w:rPr>
                <w:rStyle w:val="Hyperlink"/>
                <w:noProof/>
              </w:rPr>
              <w:t>Utilities</w:t>
            </w:r>
            <w:r>
              <w:rPr>
                <w:noProof/>
                <w:webHidden/>
              </w:rPr>
              <w:tab/>
            </w:r>
            <w:r>
              <w:rPr>
                <w:noProof/>
                <w:webHidden/>
              </w:rPr>
              <w:fldChar w:fldCharType="begin"/>
            </w:r>
            <w:r>
              <w:rPr>
                <w:noProof/>
                <w:webHidden/>
              </w:rPr>
              <w:instrText xml:space="preserve"> PAGEREF _Toc390273931 \h </w:instrText>
            </w:r>
            <w:r>
              <w:rPr>
                <w:noProof/>
                <w:webHidden/>
              </w:rPr>
            </w:r>
          </w:ins>
          <w:r>
            <w:rPr>
              <w:noProof/>
              <w:webHidden/>
            </w:rPr>
            <w:fldChar w:fldCharType="separate"/>
          </w:r>
          <w:ins w:id="71" w:author="shorny" w:date="2014-06-11T18:16:00Z">
            <w:r>
              <w:rPr>
                <w:noProof/>
                <w:webHidden/>
              </w:rPr>
              <w:t>19</w:t>
            </w:r>
            <w:r>
              <w:rPr>
                <w:noProof/>
                <w:webHidden/>
              </w:rPr>
              <w:fldChar w:fldCharType="end"/>
            </w:r>
            <w:r w:rsidRPr="00192271">
              <w:rPr>
                <w:rStyle w:val="Hyperlink"/>
                <w:noProof/>
              </w:rPr>
              <w:fldChar w:fldCharType="end"/>
            </w:r>
          </w:ins>
        </w:p>
        <w:p w14:paraId="56779AD1" w14:textId="77777777" w:rsidR="00C838ED" w:rsidRDefault="00C838ED">
          <w:pPr>
            <w:pStyle w:val="TOC3"/>
            <w:tabs>
              <w:tab w:val="left" w:pos="1320"/>
              <w:tab w:val="right" w:leader="dot" w:pos="9016"/>
            </w:tabs>
            <w:rPr>
              <w:ins w:id="72" w:author="shorny" w:date="2014-06-11T18:16:00Z"/>
              <w:rFonts w:eastAsiaTheme="minorEastAsia"/>
              <w:noProof/>
              <w:lang w:eastAsia="en-AU"/>
            </w:rPr>
          </w:pPr>
          <w:ins w:id="73"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2"</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6.2.2.</w:t>
            </w:r>
            <w:r>
              <w:rPr>
                <w:rFonts w:eastAsiaTheme="minorEastAsia"/>
                <w:noProof/>
                <w:lang w:eastAsia="en-AU"/>
              </w:rPr>
              <w:tab/>
            </w:r>
            <w:r w:rsidRPr="00192271">
              <w:rPr>
                <w:rStyle w:val="Hyperlink"/>
                <w:noProof/>
              </w:rPr>
              <w:t>Views for all staff, including professional staff</w:t>
            </w:r>
            <w:r>
              <w:rPr>
                <w:noProof/>
                <w:webHidden/>
              </w:rPr>
              <w:tab/>
            </w:r>
            <w:r>
              <w:rPr>
                <w:noProof/>
                <w:webHidden/>
              </w:rPr>
              <w:fldChar w:fldCharType="begin"/>
            </w:r>
            <w:r>
              <w:rPr>
                <w:noProof/>
                <w:webHidden/>
              </w:rPr>
              <w:instrText xml:space="preserve"> PAGEREF _Toc390273932 \h </w:instrText>
            </w:r>
            <w:r>
              <w:rPr>
                <w:noProof/>
                <w:webHidden/>
              </w:rPr>
            </w:r>
          </w:ins>
          <w:r>
            <w:rPr>
              <w:noProof/>
              <w:webHidden/>
            </w:rPr>
            <w:fldChar w:fldCharType="separate"/>
          </w:r>
          <w:ins w:id="74" w:author="shorny" w:date="2014-06-11T18:16:00Z">
            <w:r>
              <w:rPr>
                <w:noProof/>
                <w:webHidden/>
              </w:rPr>
              <w:t>20</w:t>
            </w:r>
            <w:r>
              <w:rPr>
                <w:noProof/>
                <w:webHidden/>
              </w:rPr>
              <w:fldChar w:fldCharType="end"/>
            </w:r>
            <w:r w:rsidRPr="00192271">
              <w:rPr>
                <w:rStyle w:val="Hyperlink"/>
                <w:noProof/>
              </w:rPr>
              <w:fldChar w:fldCharType="end"/>
            </w:r>
          </w:ins>
        </w:p>
        <w:p w14:paraId="457B209D" w14:textId="77777777" w:rsidR="00C838ED" w:rsidRDefault="00C838ED">
          <w:pPr>
            <w:pStyle w:val="TOC3"/>
            <w:tabs>
              <w:tab w:val="left" w:pos="1320"/>
              <w:tab w:val="right" w:leader="dot" w:pos="9016"/>
            </w:tabs>
            <w:rPr>
              <w:ins w:id="75" w:author="shorny" w:date="2014-06-11T18:16:00Z"/>
              <w:rFonts w:eastAsiaTheme="minorEastAsia"/>
              <w:noProof/>
              <w:lang w:eastAsia="en-AU"/>
            </w:rPr>
          </w:pPr>
          <w:ins w:id="76"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3"</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6.2.3.</w:t>
            </w:r>
            <w:r>
              <w:rPr>
                <w:rFonts w:eastAsiaTheme="minorEastAsia"/>
                <w:noProof/>
                <w:lang w:eastAsia="en-AU"/>
              </w:rPr>
              <w:tab/>
            </w:r>
            <w:r w:rsidRPr="00192271">
              <w:rPr>
                <w:rStyle w:val="Hyperlink"/>
                <w:noProof/>
              </w:rPr>
              <w:t>Views for academic staff</w:t>
            </w:r>
            <w:r>
              <w:rPr>
                <w:noProof/>
                <w:webHidden/>
              </w:rPr>
              <w:tab/>
            </w:r>
            <w:r>
              <w:rPr>
                <w:noProof/>
                <w:webHidden/>
              </w:rPr>
              <w:fldChar w:fldCharType="begin"/>
            </w:r>
            <w:r>
              <w:rPr>
                <w:noProof/>
                <w:webHidden/>
              </w:rPr>
              <w:instrText xml:space="preserve"> PAGEREF _Toc390273933 \h </w:instrText>
            </w:r>
            <w:r>
              <w:rPr>
                <w:noProof/>
                <w:webHidden/>
              </w:rPr>
            </w:r>
          </w:ins>
          <w:r>
            <w:rPr>
              <w:noProof/>
              <w:webHidden/>
            </w:rPr>
            <w:fldChar w:fldCharType="separate"/>
          </w:r>
          <w:ins w:id="77" w:author="shorny" w:date="2014-06-11T18:16:00Z">
            <w:r>
              <w:rPr>
                <w:noProof/>
                <w:webHidden/>
              </w:rPr>
              <w:t>22</w:t>
            </w:r>
            <w:r>
              <w:rPr>
                <w:noProof/>
                <w:webHidden/>
              </w:rPr>
              <w:fldChar w:fldCharType="end"/>
            </w:r>
            <w:r w:rsidRPr="00192271">
              <w:rPr>
                <w:rStyle w:val="Hyperlink"/>
                <w:noProof/>
              </w:rPr>
              <w:fldChar w:fldCharType="end"/>
            </w:r>
          </w:ins>
        </w:p>
        <w:p w14:paraId="1F9EF4F6" w14:textId="77777777" w:rsidR="00C838ED" w:rsidRDefault="00C838ED">
          <w:pPr>
            <w:pStyle w:val="TOC3"/>
            <w:tabs>
              <w:tab w:val="left" w:pos="1320"/>
              <w:tab w:val="right" w:leader="dot" w:pos="9016"/>
            </w:tabs>
            <w:rPr>
              <w:ins w:id="78" w:author="shorny" w:date="2014-06-11T18:16:00Z"/>
              <w:rFonts w:eastAsiaTheme="minorEastAsia"/>
              <w:noProof/>
              <w:lang w:eastAsia="en-AU"/>
            </w:rPr>
          </w:pPr>
          <w:ins w:id="79" w:author="shorny" w:date="2014-06-11T18:16:00Z">
            <w:r w:rsidRPr="00192271">
              <w:rPr>
                <w:rStyle w:val="Hyperlink"/>
                <w:noProof/>
              </w:rPr>
              <w:lastRenderedPageBreak/>
              <w:fldChar w:fldCharType="begin"/>
            </w:r>
            <w:r w:rsidRPr="00192271">
              <w:rPr>
                <w:rStyle w:val="Hyperlink"/>
                <w:noProof/>
              </w:rPr>
              <w:instrText xml:space="preserve"> </w:instrText>
            </w:r>
            <w:r>
              <w:rPr>
                <w:noProof/>
              </w:rPr>
              <w:instrText>HYPERLINK \l "_Toc390273934"</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6.2.4.</w:t>
            </w:r>
            <w:r>
              <w:rPr>
                <w:rFonts w:eastAsiaTheme="minorEastAsia"/>
                <w:noProof/>
                <w:lang w:eastAsia="en-AU"/>
              </w:rPr>
              <w:tab/>
            </w:r>
            <w:r w:rsidRPr="00192271">
              <w:rPr>
                <w:rStyle w:val="Hyperlink"/>
                <w:noProof/>
              </w:rPr>
              <w:t>Views for RHD administration staff</w:t>
            </w:r>
            <w:r>
              <w:rPr>
                <w:noProof/>
                <w:webHidden/>
              </w:rPr>
              <w:tab/>
            </w:r>
            <w:r>
              <w:rPr>
                <w:noProof/>
                <w:webHidden/>
              </w:rPr>
              <w:fldChar w:fldCharType="begin"/>
            </w:r>
            <w:r>
              <w:rPr>
                <w:noProof/>
                <w:webHidden/>
              </w:rPr>
              <w:instrText xml:space="preserve"> PAGEREF _Toc390273934 \h </w:instrText>
            </w:r>
            <w:r>
              <w:rPr>
                <w:noProof/>
                <w:webHidden/>
              </w:rPr>
            </w:r>
          </w:ins>
          <w:r>
            <w:rPr>
              <w:noProof/>
              <w:webHidden/>
            </w:rPr>
            <w:fldChar w:fldCharType="separate"/>
          </w:r>
          <w:ins w:id="80" w:author="shorny" w:date="2014-06-11T18:16:00Z">
            <w:r>
              <w:rPr>
                <w:noProof/>
                <w:webHidden/>
              </w:rPr>
              <w:t>22</w:t>
            </w:r>
            <w:r>
              <w:rPr>
                <w:noProof/>
                <w:webHidden/>
              </w:rPr>
              <w:fldChar w:fldCharType="end"/>
            </w:r>
            <w:r w:rsidRPr="00192271">
              <w:rPr>
                <w:rStyle w:val="Hyperlink"/>
                <w:noProof/>
              </w:rPr>
              <w:fldChar w:fldCharType="end"/>
            </w:r>
          </w:ins>
        </w:p>
        <w:p w14:paraId="3028579C" w14:textId="77777777" w:rsidR="00C838ED" w:rsidRDefault="00C838ED">
          <w:pPr>
            <w:pStyle w:val="TOC2"/>
            <w:tabs>
              <w:tab w:val="left" w:pos="880"/>
              <w:tab w:val="right" w:leader="dot" w:pos="9016"/>
            </w:tabs>
            <w:rPr>
              <w:ins w:id="81" w:author="shorny" w:date="2014-06-11T18:16:00Z"/>
              <w:rFonts w:eastAsiaTheme="minorEastAsia"/>
              <w:noProof/>
              <w:lang w:eastAsia="en-AU"/>
            </w:rPr>
          </w:pPr>
          <w:ins w:id="82"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5"</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6.3.</w:t>
            </w:r>
            <w:r>
              <w:rPr>
                <w:rFonts w:eastAsiaTheme="minorEastAsia"/>
                <w:noProof/>
                <w:lang w:eastAsia="en-AU"/>
              </w:rPr>
              <w:tab/>
            </w:r>
            <w:r w:rsidRPr="00192271">
              <w:rPr>
                <w:rStyle w:val="Hyperlink"/>
                <w:noProof/>
              </w:rPr>
              <w:t>Create procedure for setting user privileges</w:t>
            </w:r>
            <w:r>
              <w:rPr>
                <w:noProof/>
                <w:webHidden/>
              </w:rPr>
              <w:tab/>
            </w:r>
            <w:r>
              <w:rPr>
                <w:noProof/>
                <w:webHidden/>
              </w:rPr>
              <w:fldChar w:fldCharType="begin"/>
            </w:r>
            <w:r>
              <w:rPr>
                <w:noProof/>
                <w:webHidden/>
              </w:rPr>
              <w:instrText xml:space="preserve"> PAGEREF _Toc390273935 \h </w:instrText>
            </w:r>
            <w:r>
              <w:rPr>
                <w:noProof/>
                <w:webHidden/>
              </w:rPr>
            </w:r>
          </w:ins>
          <w:r>
            <w:rPr>
              <w:noProof/>
              <w:webHidden/>
            </w:rPr>
            <w:fldChar w:fldCharType="separate"/>
          </w:r>
          <w:ins w:id="83" w:author="shorny" w:date="2014-06-11T18:16:00Z">
            <w:r>
              <w:rPr>
                <w:noProof/>
                <w:webHidden/>
              </w:rPr>
              <w:t>23</w:t>
            </w:r>
            <w:r>
              <w:rPr>
                <w:noProof/>
                <w:webHidden/>
              </w:rPr>
              <w:fldChar w:fldCharType="end"/>
            </w:r>
            <w:r w:rsidRPr="00192271">
              <w:rPr>
                <w:rStyle w:val="Hyperlink"/>
                <w:noProof/>
              </w:rPr>
              <w:fldChar w:fldCharType="end"/>
            </w:r>
          </w:ins>
        </w:p>
        <w:p w14:paraId="16B5D823" w14:textId="77777777" w:rsidR="00C838ED" w:rsidRDefault="00C838ED">
          <w:pPr>
            <w:pStyle w:val="TOC2"/>
            <w:tabs>
              <w:tab w:val="left" w:pos="880"/>
              <w:tab w:val="right" w:leader="dot" w:pos="9016"/>
            </w:tabs>
            <w:rPr>
              <w:ins w:id="84" w:author="shorny" w:date="2014-06-11T18:16:00Z"/>
              <w:rFonts w:eastAsiaTheme="minorEastAsia"/>
              <w:noProof/>
              <w:lang w:eastAsia="en-AU"/>
            </w:rPr>
          </w:pPr>
          <w:ins w:id="85"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6"</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6.4.</w:t>
            </w:r>
            <w:r>
              <w:rPr>
                <w:rFonts w:eastAsiaTheme="minorEastAsia"/>
                <w:noProof/>
                <w:lang w:eastAsia="en-AU"/>
              </w:rPr>
              <w:tab/>
            </w:r>
            <w:r w:rsidRPr="00192271">
              <w:rPr>
                <w:rStyle w:val="Hyperlink"/>
                <w:noProof/>
              </w:rPr>
              <w:t>Create triggers for tracking changes and enforcing constraints</w:t>
            </w:r>
            <w:r>
              <w:rPr>
                <w:noProof/>
                <w:webHidden/>
              </w:rPr>
              <w:tab/>
            </w:r>
            <w:r>
              <w:rPr>
                <w:noProof/>
                <w:webHidden/>
              </w:rPr>
              <w:fldChar w:fldCharType="begin"/>
            </w:r>
            <w:r>
              <w:rPr>
                <w:noProof/>
                <w:webHidden/>
              </w:rPr>
              <w:instrText xml:space="preserve"> PAGEREF _Toc390273936 \h </w:instrText>
            </w:r>
            <w:r>
              <w:rPr>
                <w:noProof/>
                <w:webHidden/>
              </w:rPr>
            </w:r>
          </w:ins>
          <w:r>
            <w:rPr>
              <w:noProof/>
              <w:webHidden/>
            </w:rPr>
            <w:fldChar w:fldCharType="separate"/>
          </w:r>
          <w:ins w:id="86" w:author="shorny" w:date="2014-06-11T18:16:00Z">
            <w:r>
              <w:rPr>
                <w:noProof/>
                <w:webHidden/>
              </w:rPr>
              <w:t>25</w:t>
            </w:r>
            <w:r>
              <w:rPr>
                <w:noProof/>
                <w:webHidden/>
              </w:rPr>
              <w:fldChar w:fldCharType="end"/>
            </w:r>
            <w:r w:rsidRPr="00192271">
              <w:rPr>
                <w:rStyle w:val="Hyperlink"/>
                <w:noProof/>
              </w:rPr>
              <w:fldChar w:fldCharType="end"/>
            </w:r>
          </w:ins>
        </w:p>
        <w:p w14:paraId="59316FBC" w14:textId="77777777" w:rsidR="00C838ED" w:rsidRDefault="00C838ED">
          <w:pPr>
            <w:pStyle w:val="TOC1"/>
            <w:tabs>
              <w:tab w:val="left" w:pos="440"/>
              <w:tab w:val="right" w:leader="dot" w:pos="9016"/>
            </w:tabs>
            <w:rPr>
              <w:ins w:id="87" w:author="shorny" w:date="2014-06-11T18:16:00Z"/>
              <w:rFonts w:eastAsiaTheme="minorEastAsia"/>
              <w:noProof/>
              <w:lang w:eastAsia="en-AU"/>
            </w:rPr>
          </w:pPr>
          <w:ins w:id="88"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7"</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7.</w:t>
            </w:r>
            <w:r>
              <w:rPr>
                <w:rFonts w:eastAsiaTheme="minorEastAsia"/>
                <w:noProof/>
                <w:lang w:eastAsia="en-AU"/>
              </w:rPr>
              <w:tab/>
            </w:r>
            <w:r w:rsidRPr="00192271">
              <w:rPr>
                <w:rStyle w:val="Hyperlink"/>
                <w:noProof/>
                <w:lang w:eastAsia="en-AU"/>
              </w:rPr>
              <w:t>Create SQL scripts to populate all tables with data</w:t>
            </w:r>
            <w:r>
              <w:rPr>
                <w:noProof/>
                <w:webHidden/>
              </w:rPr>
              <w:tab/>
            </w:r>
            <w:r>
              <w:rPr>
                <w:noProof/>
                <w:webHidden/>
              </w:rPr>
              <w:fldChar w:fldCharType="begin"/>
            </w:r>
            <w:r>
              <w:rPr>
                <w:noProof/>
                <w:webHidden/>
              </w:rPr>
              <w:instrText xml:space="preserve"> PAGEREF _Toc390273937 \h </w:instrText>
            </w:r>
            <w:r>
              <w:rPr>
                <w:noProof/>
                <w:webHidden/>
              </w:rPr>
            </w:r>
          </w:ins>
          <w:r>
            <w:rPr>
              <w:noProof/>
              <w:webHidden/>
            </w:rPr>
            <w:fldChar w:fldCharType="separate"/>
          </w:r>
          <w:ins w:id="89" w:author="shorny" w:date="2014-06-11T18:16:00Z">
            <w:r>
              <w:rPr>
                <w:noProof/>
                <w:webHidden/>
              </w:rPr>
              <w:t>32</w:t>
            </w:r>
            <w:r>
              <w:rPr>
                <w:noProof/>
                <w:webHidden/>
              </w:rPr>
              <w:fldChar w:fldCharType="end"/>
            </w:r>
            <w:r w:rsidRPr="00192271">
              <w:rPr>
                <w:rStyle w:val="Hyperlink"/>
                <w:noProof/>
              </w:rPr>
              <w:fldChar w:fldCharType="end"/>
            </w:r>
          </w:ins>
        </w:p>
        <w:p w14:paraId="589861E7" w14:textId="77777777" w:rsidR="00C838ED" w:rsidRDefault="00C838ED">
          <w:pPr>
            <w:pStyle w:val="TOC2"/>
            <w:tabs>
              <w:tab w:val="left" w:pos="880"/>
              <w:tab w:val="right" w:leader="dot" w:pos="9016"/>
            </w:tabs>
            <w:rPr>
              <w:ins w:id="90" w:author="shorny" w:date="2014-06-11T18:16:00Z"/>
              <w:rFonts w:eastAsiaTheme="minorEastAsia"/>
              <w:noProof/>
              <w:lang w:eastAsia="en-AU"/>
            </w:rPr>
          </w:pPr>
          <w:ins w:id="91"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8"</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7.1.</w:t>
            </w:r>
            <w:r>
              <w:rPr>
                <w:rFonts w:eastAsiaTheme="minorEastAsia"/>
                <w:noProof/>
                <w:lang w:eastAsia="en-AU"/>
              </w:rPr>
              <w:tab/>
            </w:r>
            <w:r w:rsidRPr="00192271">
              <w:rPr>
                <w:rStyle w:val="Hyperlink"/>
                <w:noProof/>
              </w:rPr>
              <w:t>Populate Country relation</w:t>
            </w:r>
            <w:r>
              <w:rPr>
                <w:noProof/>
                <w:webHidden/>
              </w:rPr>
              <w:tab/>
            </w:r>
            <w:r>
              <w:rPr>
                <w:noProof/>
                <w:webHidden/>
              </w:rPr>
              <w:fldChar w:fldCharType="begin"/>
            </w:r>
            <w:r>
              <w:rPr>
                <w:noProof/>
                <w:webHidden/>
              </w:rPr>
              <w:instrText xml:space="preserve"> PAGEREF _Toc390273938 \h </w:instrText>
            </w:r>
            <w:r>
              <w:rPr>
                <w:noProof/>
                <w:webHidden/>
              </w:rPr>
            </w:r>
          </w:ins>
          <w:r>
            <w:rPr>
              <w:noProof/>
              <w:webHidden/>
            </w:rPr>
            <w:fldChar w:fldCharType="separate"/>
          </w:r>
          <w:ins w:id="92" w:author="shorny" w:date="2014-06-11T18:16:00Z">
            <w:r>
              <w:rPr>
                <w:noProof/>
                <w:webHidden/>
              </w:rPr>
              <w:t>32</w:t>
            </w:r>
            <w:r>
              <w:rPr>
                <w:noProof/>
                <w:webHidden/>
              </w:rPr>
              <w:fldChar w:fldCharType="end"/>
            </w:r>
            <w:r w:rsidRPr="00192271">
              <w:rPr>
                <w:rStyle w:val="Hyperlink"/>
                <w:noProof/>
              </w:rPr>
              <w:fldChar w:fldCharType="end"/>
            </w:r>
          </w:ins>
        </w:p>
        <w:p w14:paraId="68F0B641" w14:textId="77777777" w:rsidR="00C838ED" w:rsidRDefault="00C838ED">
          <w:pPr>
            <w:pStyle w:val="TOC2"/>
            <w:tabs>
              <w:tab w:val="left" w:pos="880"/>
              <w:tab w:val="right" w:leader="dot" w:pos="9016"/>
            </w:tabs>
            <w:rPr>
              <w:ins w:id="93" w:author="shorny" w:date="2014-06-11T18:16:00Z"/>
              <w:rFonts w:eastAsiaTheme="minorEastAsia"/>
              <w:noProof/>
              <w:lang w:eastAsia="en-AU"/>
            </w:rPr>
          </w:pPr>
          <w:ins w:id="94"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39"</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7.2.</w:t>
            </w:r>
            <w:r>
              <w:rPr>
                <w:rFonts w:eastAsiaTheme="minorEastAsia"/>
                <w:noProof/>
                <w:lang w:eastAsia="en-AU"/>
              </w:rPr>
              <w:tab/>
            </w:r>
            <w:r w:rsidRPr="00192271">
              <w:rPr>
                <w:rStyle w:val="Hyperlink"/>
                <w:noProof/>
              </w:rPr>
              <w:t>Populate lookup relations</w:t>
            </w:r>
            <w:r>
              <w:rPr>
                <w:noProof/>
                <w:webHidden/>
              </w:rPr>
              <w:tab/>
            </w:r>
            <w:r>
              <w:rPr>
                <w:noProof/>
                <w:webHidden/>
              </w:rPr>
              <w:fldChar w:fldCharType="begin"/>
            </w:r>
            <w:r>
              <w:rPr>
                <w:noProof/>
                <w:webHidden/>
              </w:rPr>
              <w:instrText xml:space="preserve"> PAGEREF _Toc390273939 \h </w:instrText>
            </w:r>
            <w:r>
              <w:rPr>
                <w:noProof/>
                <w:webHidden/>
              </w:rPr>
            </w:r>
          </w:ins>
          <w:r>
            <w:rPr>
              <w:noProof/>
              <w:webHidden/>
            </w:rPr>
            <w:fldChar w:fldCharType="separate"/>
          </w:r>
          <w:ins w:id="95" w:author="shorny" w:date="2014-06-11T18:16:00Z">
            <w:r>
              <w:rPr>
                <w:noProof/>
                <w:webHidden/>
              </w:rPr>
              <w:t>35</w:t>
            </w:r>
            <w:r>
              <w:rPr>
                <w:noProof/>
                <w:webHidden/>
              </w:rPr>
              <w:fldChar w:fldCharType="end"/>
            </w:r>
            <w:r w:rsidRPr="00192271">
              <w:rPr>
                <w:rStyle w:val="Hyperlink"/>
                <w:noProof/>
              </w:rPr>
              <w:fldChar w:fldCharType="end"/>
            </w:r>
          </w:ins>
        </w:p>
        <w:p w14:paraId="758CC58F" w14:textId="77777777" w:rsidR="00C838ED" w:rsidRDefault="00C838ED">
          <w:pPr>
            <w:pStyle w:val="TOC2"/>
            <w:tabs>
              <w:tab w:val="left" w:pos="880"/>
              <w:tab w:val="right" w:leader="dot" w:pos="9016"/>
            </w:tabs>
            <w:rPr>
              <w:ins w:id="96" w:author="shorny" w:date="2014-06-11T18:16:00Z"/>
              <w:rFonts w:eastAsiaTheme="minorEastAsia"/>
              <w:noProof/>
              <w:lang w:eastAsia="en-AU"/>
            </w:rPr>
          </w:pPr>
          <w:ins w:id="97"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40"</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7.3.</w:t>
            </w:r>
            <w:r>
              <w:rPr>
                <w:rFonts w:eastAsiaTheme="minorEastAsia"/>
                <w:noProof/>
                <w:lang w:eastAsia="en-AU"/>
              </w:rPr>
              <w:tab/>
            </w:r>
            <w:r w:rsidRPr="00192271">
              <w:rPr>
                <w:rStyle w:val="Hyperlink"/>
                <w:noProof/>
              </w:rPr>
              <w:t>Populate staff information</w:t>
            </w:r>
            <w:r>
              <w:rPr>
                <w:noProof/>
                <w:webHidden/>
              </w:rPr>
              <w:tab/>
            </w:r>
            <w:r>
              <w:rPr>
                <w:noProof/>
                <w:webHidden/>
              </w:rPr>
              <w:fldChar w:fldCharType="begin"/>
            </w:r>
            <w:r>
              <w:rPr>
                <w:noProof/>
                <w:webHidden/>
              </w:rPr>
              <w:instrText xml:space="preserve"> PAGEREF _Toc390273940 \h </w:instrText>
            </w:r>
            <w:r>
              <w:rPr>
                <w:noProof/>
                <w:webHidden/>
              </w:rPr>
            </w:r>
          </w:ins>
          <w:r>
            <w:rPr>
              <w:noProof/>
              <w:webHidden/>
            </w:rPr>
            <w:fldChar w:fldCharType="separate"/>
          </w:r>
          <w:ins w:id="98" w:author="shorny" w:date="2014-06-11T18:16:00Z">
            <w:r>
              <w:rPr>
                <w:noProof/>
                <w:webHidden/>
              </w:rPr>
              <w:t>38</w:t>
            </w:r>
            <w:r>
              <w:rPr>
                <w:noProof/>
                <w:webHidden/>
              </w:rPr>
              <w:fldChar w:fldCharType="end"/>
            </w:r>
            <w:r w:rsidRPr="00192271">
              <w:rPr>
                <w:rStyle w:val="Hyperlink"/>
                <w:noProof/>
              </w:rPr>
              <w:fldChar w:fldCharType="end"/>
            </w:r>
          </w:ins>
        </w:p>
        <w:p w14:paraId="3483F902" w14:textId="77777777" w:rsidR="00C838ED" w:rsidRDefault="00C838ED">
          <w:pPr>
            <w:pStyle w:val="TOC2"/>
            <w:tabs>
              <w:tab w:val="left" w:pos="880"/>
              <w:tab w:val="right" w:leader="dot" w:pos="9016"/>
            </w:tabs>
            <w:rPr>
              <w:ins w:id="99" w:author="shorny" w:date="2014-06-11T18:16:00Z"/>
              <w:rFonts w:eastAsiaTheme="minorEastAsia"/>
              <w:noProof/>
              <w:lang w:eastAsia="en-AU"/>
            </w:rPr>
          </w:pPr>
          <w:ins w:id="100"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41"</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rPr>
              <w:t>7.4.</w:t>
            </w:r>
            <w:r>
              <w:rPr>
                <w:rFonts w:eastAsiaTheme="minorEastAsia"/>
                <w:noProof/>
                <w:lang w:eastAsia="en-AU"/>
              </w:rPr>
              <w:tab/>
            </w:r>
            <w:r w:rsidRPr="00192271">
              <w:rPr>
                <w:rStyle w:val="Hyperlink"/>
                <w:noProof/>
              </w:rPr>
              <w:t>Populate applicant and applicant information</w:t>
            </w:r>
            <w:r>
              <w:rPr>
                <w:noProof/>
                <w:webHidden/>
              </w:rPr>
              <w:tab/>
            </w:r>
            <w:r>
              <w:rPr>
                <w:noProof/>
                <w:webHidden/>
              </w:rPr>
              <w:fldChar w:fldCharType="begin"/>
            </w:r>
            <w:r>
              <w:rPr>
                <w:noProof/>
                <w:webHidden/>
              </w:rPr>
              <w:instrText xml:space="preserve"> PAGEREF _Toc390273941 \h </w:instrText>
            </w:r>
            <w:r>
              <w:rPr>
                <w:noProof/>
                <w:webHidden/>
              </w:rPr>
            </w:r>
          </w:ins>
          <w:r>
            <w:rPr>
              <w:noProof/>
              <w:webHidden/>
            </w:rPr>
            <w:fldChar w:fldCharType="separate"/>
          </w:r>
          <w:ins w:id="101" w:author="shorny" w:date="2014-06-11T18:16:00Z">
            <w:r>
              <w:rPr>
                <w:noProof/>
                <w:webHidden/>
              </w:rPr>
              <w:t>40</w:t>
            </w:r>
            <w:r>
              <w:rPr>
                <w:noProof/>
                <w:webHidden/>
              </w:rPr>
              <w:fldChar w:fldCharType="end"/>
            </w:r>
            <w:r w:rsidRPr="00192271">
              <w:rPr>
                <w:rStyle w:val="Hyperlink"/>
                <w:noProof/>
              </w:rPr>
              <w:fldChar w:fldCharType="end"/>
            </w:r>
          </w:ins>
        </w:p>
        <w:p w14:paraId="45F49785" w14:textId="77777777" w:rsidR="00C838ED" w:rsidRDefault="00C838ED">
          <w:pPr>
            <w:pStyle w:val="TOC1"/>
            <w:tabs>
              <w:tab w:val="left" w:pos="440"/>
              <w:tab w:val="right" w:leader="dot" w:pos="9016"/>
            </w:tabs>
            <w:rPr>
              <w:ins w:id="102" w:author="shorny" w:date="2014-06-11T18:16:00Z"/>
              <w:rFonts w:eastAsiaTheme="minorEastAsia"/>
              <w:noProof/>
              <w:lang w:eastAsia="en-AU"/>
            </w:rPr>
          </w:pPr>
          <w:ins w:id="103"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42"</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8.</w:t>
            </w:r>
            <w:r>
              <w:rPr>
                <w:rFonts w:eastAsiaTheme="minorEastAsia"/>
                <w:noProof/>
                <w:lang w:eastAsia="en-AU"/>
              </w:rPr>
              <w:tab/>
            </w:r>
            <w:r w:rsidRPr="00192271">
              <w:rPr>
                <w:rStyle w:val="Hyperlink"/>
                <w:noProof/>
                <w:lang w:eastAsia="en-AU"/>
              </w:rPr>
              <w:t>Create SQL scripts for required queries</w:t>
            </w:r>
            <w:r>
              <w:rPr>
                <w:noProof/>
                <w:webHidden/>
              </w:rPr>
              <w:tab/>
            </w:r>
            <w:r>
              <w:rPr>
                <w:noProof/>
                <w:webHidden/>
              </w:rPr>
              <w:fldChar w:fldCharType="begin"/>
            </w:r>
            <w:r>
              <w:rPr>
                <w:noProof/>
                <w:webHidden/>
              </w:rPr>
              <w:instrText xml:space="preserve"> PAGEREF _Toc390273942 \h </w:instrText>
            </w:r>
            <w:r>
              <w:rPr>
                <w:noProof/>
                <w:webHidden/>
              </w:rPr>
            </w:r>
          </w:ins>
          <w:r>
            <w:rPr>
              <w:noProof/>
              <w:webHidden/>
            </w:rPr>
            <w:fldChar w:fldCharType="separate"/>
          </w:r>
          <w:ins w:id="104" w:author="shorny" w:date="2014-06-11T18:16:00Z">
            <w:r>
              <w:rPr>
                <w:noProof/>
                <w:webHidden/>
              </w:rPr>
              <w:t>46</w:t>
            </w:r>
            <w:r>
              <w:rPr>
                <w:noProof/>
                <w:webHidden/>
              </w:rPr>
              <w:fldChar w:fldCharType="end"/>
            </w:r>
            <w:r w:rsidRPr="00192271">
              <w:rPr>
                <w:rStyle w:val="Hyperlink"/>
                <w:noProof/>
              </w:rPr>
              <w:fldChar w:fldCharType="end"/>
            </w:r>
          </w:ins>
        </w:p>
        <w:p w14:paraId="5365A255" w14:textId="77777777" w:rsidR="00C838ED" w:rsidRDefault="00C838ED">
          <w:pPr>
            <w:pStyle w:val="TOC1"/>
            <w:tabs>
              <w:tab w:val="left" w:pos="440"/>
              <w:tab w:val="right" w:leader="dot" w:pos="9016"/>
            </w:tabs>
            <w:rPr>
              <w:ins w:id="105" w:author="shorny" w:date="2014-06-11T18:16:00Z"/>
              <w:rFonts w:eastAsiaTheme="minorEastAsia"/>
              <w:noProof/>
              <w:lang w:eastAsia="en-AU"/>
            </w:rPr>
          </w:pPr>
          <w:ins w:id="106"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43"</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9.</w:t>
            </w:r>
            <w:r>
              <w:rPr>
                <w:rFonts w:eastAsiaTheme="minorEastAsia"/>
                <w:noProof/>
                <w:lang w:eastAsia="en-AU"/>
              </w:rPr>
              <w:tab/>
            </w:r>
            <w:r w:rsidRPr="00192271">
              <w:rPr>
                <w:rStyle w:val="Hyperlink"/>
                <w:noProof/>
                <w:lang w:eastAsia="en-AU"/>
              </w:rPr>
              <w:t>Monitor and tune the operational system</w:t>
            </w:r>
            <w:r>
              <w:rPr>
                <w:noProof/>
                <w:webHidden/>
              </w:rPr>
              <w:tab/>
            </w:r>
            <w:r>
              <w:rPr>
                <w:noProof/>
                <w:webHidden/>
              </w:rPr>
              <w:fldChar w:fldCharType="begin"/>
            </w:r>
            <w:r>
              <w:rPr>
                <w:noProof/>
                <w:webHidden/>
              </w:rPr>
              <w:instrText xml:space="preserve"> PAGEREF _Toc390273943 \h </w:instrText>
            </w:r>
            <w:r>
              <w:rPr>
                <w:noProof/>
                <w:webHidden/>
              </w:rPr>
            </w:r>
          </w:ins>
          <w:r>
            <w:rPr>
              <w:noProof/>
              <w:webHidden/>
            </w:rPr>
            <w:fldChar w:fldCharType="separate"/>
          </w:r>
          <w:ins w:id="107" w:author="shorny" w:date="2014-06-11T18:16:00Z">
            <w:r>
              <w:rPr>
                <w:noProof/>
                <w:webHidden/>
              </w:rPr>
              <w:t>46</w:t>
            </w:r>
            <w:r>
              <w:rPr>
                <w:noProof/>
                <w:webHidden/>
              </w:rPr>
              <w:fldChar w:fldCharType="end"/>
            </w:r>
            <w:r w:rsidRPr="00192271">
              <w:rPr>
                <w:rStyle w:val="Hyperlink"/>
                <w:noProof/>
              </w:rPr>
              <w:fldChar w:fldCharType="end"/>
            </w:r>
          </w:ins>
        </w:p>
        <w:p w14:paraId="7D11689F" w14:textId="77777777" w:rsidR="00C838ED" w:rsidRDefault="00C838ED">
          <w:pPr>
            <w:pStyle w:val="TOC1"/>
            <w:tabs>
              <w:tab w:val="left" w:pos="660"/>
              <w:tab w:val="right" w:leader="dot" w:pos="9016"/>
            </w:tabs>
            <w:rPr>
              <w:ins w:id="108" w:author="shorny" w:date="2014-06-11T18:16:00Z"/>
              <w:rFonts w:eastAsiaTheme="minorEastAsia"/>
              <w:noProof/>
              <w:lang w:eastAsia="en-AU"/>
            </w:rPr>
          </w:pPr>
          <w:ins w:id="109"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44"</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10.</w:t>
            </w:r>
            <w:r>
              <w:rPr>
                <w:rFonts w:eastAsiaTheme="minorEastAsia"/>
                <w:noProof/>
                <w:lang w:eastAsia="en-AU"/>
              </w:rPr>
              <w:tab/>
            </w:r>
            <w:r w:rsidRPr="00192271">
              <w:rPr>
                <w:rStyle w:val="Hyperlink"/>
                <w:noProof/>
                <w:lang w:eastAsia="en-AU"/>
              </w:rPr>
              <w:t>Update test plan</w:t>
            </w:r>
            <w:r>
              <w:rPr>
                <w:noProof/>
                <w:webHidden/>
              </w:rPr>
              <w:tab/>
            </w:r>
            <w:r>
              <w:rPr>
                <w:noProof/>
                <w:webHidden/>
              </w:rPr>
              <w:fldChar w:fldCharType="begin"/>
            </w:r>
            <w:r>
              <w:rPr>
                <w:noProof/>
                <w:webHidden/>
              </w:rPr>
              <w:instrText xml:space="preserve"> PAGEREF _Toc390273944 \h </w:instrText>
            </w:r>
            <w:r>
              <w:rPr>
                <w:noProof/>
                <w:webHidden/>
              </w:rPr>
            </w:r>
          </w:ins>
          <w:r>
            <w:rPr>
              <w:noProof/>
              <w:webHidden/>
            </w:rPr>
            <w:fldChar w:fldCharType="separate"/>
          </w:r>
          <w:ins w:id="110" w:author="shorny" w:date="2014-06-11T18:16:00Z">
            <w:r>
              <w:rPr>
                <w:noProof/>
                <w:webHidden/>
              </w:rPr>
              <w:t>46</w:t>
            </w:r>
            <w:r>
              <w:rPr>
                <w:noProof/>
                <w:webHidden/>
              </w:rPr>
              <w:fldChar w:fldCharType="end"/>
            </w:r>
            <w:r w:rsidRPr="00192271">
              <w:rPr>
                <w:rStyle w:val="Hyperlink"/>
                <w:noProof/>
              </w:rPr>
              <w:fldChar w:fldCharType="end"/>
            </w:r>
          </w:ins>
        </w:p>
        <w:p w14:paraId="1FE7A27C" w14:textId="77777777" w:rsidR="00C838ED" w:rsidRDefault="00C838ED">
          <w:pPr>
            <w:pStyle w:val="TOC1"/>
            <w:tabs>
              <w:tab w:val="left" w:pos="660"/>
              <w:tab w:val="right" w:leader="dot" w:pos="9016"/>
            </w:tabs>
            <w:rPr>
              <w:ins w:id="111" w:author="shorny" w:date="2014-06-11T18:16:00Z"/>
              <w:rFonts w:eastAsiaTheme="minorEastAsia"/>
              <w:noProof/>
              <w:lang w:eastAsia="en-AU"/>
            </w:rPr>
          </w:pPr>
          <w:ins w:id="112"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45"</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11.</w:t>
            </w:r>
            <w:r>
              <w:rPr>
                <w:rFonts w:eastAsiaTheme="minorEastAsia"/>
                <w:noProof/>
                <w:lang w:eastAsia="en-AU"/>
              </w:rPr>
              <w:tab/>
            </w:r>
            <w:r w:rsidRPr="00192271">
              <w:rPr>
                <w:rStyle w:val="Hyperlink"/>
                <w:noProof/>
                <w:lang w:eastAsia="en-AU"/>
              </w:rPr>
              <w:t>Create SQL scripts to test system</w:t>
            </w:r>
            <w:r>
              <w:rPr>
                <w:noProof/>
                <w:webHidden/>
              </w:rPr>
              <w:tab/>
            </w:r>
            <w:r>
              <w:rPr>
                <w:noProof/>
                <w:webHidden/>
              </w:rPr>
              <w:fldChar w:fldCharType="begin"/>
            </w:r>
            <w:r>
              <w:rPr>
                <w:noProof/>
                <w:webHidden/>
              </w:rPr>
              <w:instrText xml:space="preserve"> PAGEREF _Toc390273945 \h </w:instrText>
            </w:r>
            <w:r>
              <w:rPr>
                <w:noProof/>
                <w:webHidden/>
              </w:rPr>
            </w:r>
          </w:ins>
          <w:r>
            <w:rPr>
              <w:noProof/>
              <w:webHidden/>
            </w:rPr>
            <w:fldChar w:fldCharType="separate"/>
          </w:r>
          <w:ins w:id="113" w:author="shorny" w:date="2014-06-11T18:16:00Z">
            <w:r>
              <w:rPr>
                <w:noProof/>
                <w:webHidden/>
              </w:rPr>
              <w:t>46</w:t>
            </w:r>
            <w:r>
              <w:rPr>
                <w:noProof/>
                <w:webHidden/>
              </w:rPr>
              <w:fldChar w:fldCharType="end"/>
            </w:r>
            <w:r w:rsidRPr="00192271">
              <w:rPr>
                <w:rStyle w:val="Hyperlink"/>
                <w:noProof/>
              </w:rPr>
              <w:fldChar w:fldCharType="end"/>
            </w:r>
          </w:ins>
        </w:p>
        <w:p w14:paraId="14513927" w14:textId="77777777" w:rsidR="00C838ED" w:rsidRDefault="00C838ED">
          <w:pPr>
            <w:pStyle w:val="TOC1"/>
            <w:tabs>
              <w:tab w:val="left" w:pos="660"/>
              <w:tab w:val="right" w:leader="dot" w:pos="9016"/>
            </w:tabs>
            <w:rPr>
              <w:ins w:id="114" w:author="shorny" w:date="2014-06-11T18:16:00Z"/>
              <w:rFonts w:eastAsiaTheme="minorEastAsia"/>
              <w:noProof/>
              <w:lang w:eastAsia="en-AU"/>
            </w:rPr>
          </w:pPr>
          <w:ins w:id="115"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46"</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12.</w:t>
            </w:r>
            <w:r>
              <w:rPr>
                <w:rFonts w:eastAsiaTheme="minorEastAsia"/>
                <w:noProof/>
                <w:lang w:eastAsia="en-AU"/>
              </w:rPr>
              <w:tab/>
            </w:r>
            <w:r w:rsidRPr="00192271">
              <w:rPr>
                <w:rStyle w:val="Hyperlink"/>
                <w:noProof/>
                <w:lang w:eastAsia="en-AU"/>
              </w:rPr>
              <w:t>Test operational system</w:t>
            </w:r>
            <w:r>
              <w:rPr>
                <w:noProof/>
                <w:webHidden/>
              </w:rPr>
              <w:tab/>
            </w:r>
            <w:r>
              <w:rPr>
                <w:noProof/>
                <w:webHidden/>
              </w:rPr>
              <w:fldChar w:fldCharType="begin"/>
            </w:r>
            <w:r>
              <w:rPr>
                <w:noProof/>
                <w:webHidden/>
              </w:rPr>
              <w:instrText xml:space="preserve"> PAGEREF _Toc390273946 \h </w:instrText>
            </w:r>
            <w:r>
              <w:rPr>
                <w:noProof/>
                <w:webHidden/>
              </w:rPr>
            </w:r>
          </w:ins>
          <w:r>
            <w:rPr>
              <w:noProof/>
              <w:webHidden/>
            </w:rPr>
            <w:fldChar w:fldCharType="separate"/>
          </w:r>
          <w:ins w:id="116" w:author="shorny" w:date="2014-06-11T18:16:00Z">
            <w:r>
              <w:rPr>
                <w:noProof/>
                <w:webHidden/>
              </w:rPr>
              <w:t>64</w:t>
            </w:r>
            <w:r>
              <w:rPr>
                <w:noProof/>
                <w:webHidden/>
              </w:rPr>
              <w:fldChar w:fldCharType="end"/>
            </w:r>
            <w:r w:rsidRPr="00192271">
              <w:rPr>
                <w:rStyle w:val="Hyperlink"/>
                <w:noProof/>
              </w:rPr>
              <w:fldChar w:fldCharType="end"/>
            </w:r>
          </w:ins>
        </w:p>
        <w:p w14:paraId="0B0A594C" w14:textId="77777777" w:rsidR="00C838ED" w:rsidRDefault="00C838ED">
          <w:pPr>
            <w:pStyle w:val="TOC1"/>
            <w:tabs>
              <w:tab w:val="left" w:pos="660"/>
              <w:tab w:val="right" w:leader="dot" w:pos="9016"/>
            </w:tabs>
            <w:rPr>
              <w:ins w:id="117" w:author="shorny" w:date="2014-06-11T18:16:00Z"/>
              <w:rFonts w:eastAsiaTheme="minorEastAsia"/>
              <w:noProof/>
              <w:lang w:eastAsia="en-AU"/>
            </w:rPr>
          </w:pPr>
          <w:ins w:id="118" w:author="shorny" w:date="2014-06-11T18:16:00Z">
            <w:r w:rsidRPr="00192271">
              <w:rPr>
                <w:rStyle w:val="Hyperlink"/>
                <w:noProof/>
              </w:rPr>
              <w:fldChar w:fldCharType="begin"/>
            </w:r>
            <w:r w:rsidRPr="00192271">
              <w:rPr>
                <w:rStyle w:val="Hyperlink"/>
                <w:noProof/>
              </w:rPr>
              <w:instrText xml:space="preserve"> </w:instrText>
            </w:r>
            <w:r>
              <w:rPr>
                <w:noProof/>
              </w:rPr>
              <w:instrText>HYPERLINK \l "_Toc390273947"</w:instrText>
            </w:r>
            <w:r w:rsidRPr="00192271">
              <w:rPr>
                <w:rStyle w:val="Hyperlink"/>
                <w:noProof/>
              </w:rPr>
              <w:instrText xml:space="preserve"> </w:instrText>
            </w:r>
            <w:r w:rsidRPr="00192271">
              <w:rPr>
                <w:rStyle w:val="Hyperlink"/>
                <w:noProof/>
              </w:rPr>
            </w:r>
            <w:r w:rsidRPr="00192271">
              <w:rPr>
                <w:rStyle w:val="Hyperlink"/>
                <w:noProof/>
              </w:rPr>
              <w:fldChar w:fldCharType="separate"/>
            </w:r>
            <w:r w:rsidRPr="00192271">
              <w:rPr>
                <w:rStyle w:val="Hyperlink"/>
                <w:noProof/>
                <w:lang w:eastAsia="en-AU"/>
              </w:rPr>
              <w:t>13.</w:t>
            </w:r>
            <w:r>
              <w:rPr>
                <w:rFonts w:eastAsiaTheme="minorEastAsia"/>
                <w:noProof/>
                <w:lang w:eastAsia="en-AU"/>
              </w:rPr>
              <w:tab/>
            </w:r>
            <w:r w:rsidRPr="00192271">
              <w:rPr>
                <w:rStyle w:val="Hyperlink"/>
                <w:noProof/>
                <w:lang w:eastAsia="en-AU"/>
              </w:rPr>
              <w:t>References</w:t>
            </w:r>
            <w:r>
              <w:rPr>
                <w:noProof/>
                <w:webHidden/>
              </w:rPr>
              <w:tab/>
            </w:r>
            <w:r>
              <w:rPr>
                <w:noProof/>
                <w:webHidden/>
              </w:rPr>
              <w:fldChar w:fldCharType="begin"/>
            </w:r>
            <w:r>
              <w:rPr>
                <w:noProof/>
                <w:webHidden/>
              </w:rPr>
              <w:instrText xml:space="preserve"> PAGEREF _Toc390273947 \h </w:instrText>
            </w:r>
            <w:r>
              <w:rPr>
                <w:noProof/>
                <w:webHidden/>
              </w:rPr>
            </w:r>
          </w:ins>
          <w:r>
            <w:rPr>
              <w:noProof/>
              <w:webHidden/>
            </w:rPr>
            <w:fldChar w:fldCharType="separate"/>
          </w:r>
          <w:ins w:id="119" w:author="shorny" w:date="2014-06-11T18:16:00Z">
            <w:r>
              <w:rPr>
                <w:noProof/>
                <w:webHidden/>
              </w:rPr>
              <w:t>65</w:t>
            </w:r>
            <w:r>
              <w:rPr>
                <w:noProof/>
                <w:webHidden/>
              </w:rPr>
              <w:fldChar w:fldCharType="end"/>
            </w:r>
            <w:r w:rsidRPr="00192271">
              <w:rPr>
                <w:rStyle w:val="Hyperlink"/>
                <w:noProof/>
              </w:rPr>
              <w:fldChar w:fldCharType="end"/>
            </w:r>
          </w:ins>
        </w:p>
        <w:p w14:paraId="7DF8223E" w14:textId="77777777" w:rsidR="00855BD1" w:rsidDel="00C838ED" w:rsidRDefault="00855BD1">
          <w:pPr>
            <w:pStyle w:val="TOC1"/>
            <w:tabs>
              <w:tab w:val="left" w:pos="440"/>
              <w:tab w:val="right" w:leader="dot" w:pos="9016"/>
            </w:tabs>
            <w:rPr>
              <w:del w:id="120" w:author="shorny" w:date="2014-06-11T18:16:00Z"/>
              <w:rFonts w:eastAsiaTheme="minorEastAsia"/>
              <w:noProof/>
              <w:lang w:eastAsia="en-AU"/>
            </w:rPr>
          </w:pPr>
          <w:del w:id="121" w:author="shorny" w:date="2014-06-11T18:16:00Z">
            <w:r w:rsidRPr="00C838ED" w:rsidDel="00C838ED">
              <w:rPr>
                <w:noProof/>
                <w:rPrChange w:id="122" w:author="shorny" w:date="2014-06-11T18:16:00Z">
                  <w:rPr>
                    <w:rStyle w:val="Hyperlink"/>
                    <w:noProof/>
                  </w:rPr>
                </w:rPrChange>
              </w:rPr>
              <w:delText>1.</w:delText>
            </w:r>
            <w:r w:rsidDel="00C838ED">
              <w:rPr>
                <w:rFonts w:eastAsiaTheme="minorEastAsia"/>
                <w:noProof/>
                <w:lang w:eastAsia="en-AU"/>
              </w:rPr>
              <w:tab/>
            </w:r>
            <w:r w:rsidRPr="00C838ED" w:rsidDel="00C838ED">
              <w:rPr>
                <w:noProof/>
                <w:rPrChange w:id="123" w:author="shorny" w:date="2014-06-11T18:16:00Z">
                  <w:rPr>
                    <w:rStyle w:val="Hyperlink"/>
                    <w:noProof/>
                  </w:rPr>
                </w:rPrChange>
              </w:rPr>
              <w:delText>Translate logical data model for target DBMS</w:delText>
            </w:r>
            <w:r w:rsidDel="00C838ED">
              <w:rPr>
                <w:noProof/>
                <w:webHidden/>
              </w:rPr>
              <w:tab/>
              <w:delText>2</w:delText>
            </w:r>
          </w:del>
        </w:p>
        <w:p w14:paraId="33468FE6" w14:textId="77777777" w:rsidR="00855BD1" w:rsidDel="00C838ED" w:rsidRDefault="00855BD1">
          <w:pPr>
            <w:pStyle w:val="TOC2"/>
            <w:tabs>
              <w:tab w:val="left" w:pos="880"/>
              <w:tab w:val="right" w:leader="dot" w:pos="9016"/>
            </w:tabs>
            <w:rPr>
              <w:del w:id="124" w:author="shorny" w:date="2014-06-11T18:16:00Z"/>
              <w:rFonts w:eastAsiaTheme="minorEastAsia"/>
              <w:noProof/>
              <w:lang w:eastAsia="en-AU"/>
            </w:rPr>
          </w:pPr>
          <w:del w:id="125" w:author="shorny" w:date="2014-06-11T18:16:00Z">
            <w:r w:rsidRPr="00C838ED" w:rsidDel="00C838ED">
              <w:rPr>
                <w:noProof/>
                <w:rPrChange w:id="126" w:author="shorny" w:date="2014-06-11T18:16:00Z">
                  <w:rPr>
                    <w:rStyle w:val="Hyperlink"/>
                    <w:noProof/>
                  </w:rPr>
                </w:rPrChange>
              </w:rPr>
              <w:delText>1.1.</w:delText>
            </w:r>
            <w:r w:rsidDel="00C838ED">
              <w:rPr>
                <w:rFonts w:eastAsiaTheme="minorEastAsia"/>
                <w:noProof/>
                <w:lang w:eastAsia="en-AU"/>
              </w:rPr>
              <w:tab/>
            </w:r>
            <w:r w:rsidRPr="00C838ED" w:rsidDel="00C838ED">
              <w:rPr>
                <w:noProof/>
                <w:rPrChange w:id="127" w:author="shorny" w:date="2014-06-11T18:16:00Z">
                  <w:rPr>
                    <w:rStyle w:val="Hyperlink"/>
                    <w:noProof/>
                  </w:rPr>
                </w:rPrChange>
              </w:rPr>
              <w:delText>Select target DBMS</w:delText>
            </w:r>
            <w:r w:rsidDel="00C838ED">
              <w:rPr>
                <w:noProof/>
                <w:webHidden/>
              </w:rPr>
              <w:tab/>
              <w:delText>2</w:delText>
            </w:r>
          </w:del>
        </w:p>
        <w:p w14:paraId="350B2945" w14:textId="77777777" w:rsidR="00855BD1" w:rsidDel="00C838ED" w:rsidRDefault="00855BD1">
          <w:pPr>
            <w:pStyle w:val="TOC2"/>
            <w:tabs>
              <w:tab w:val="left" w:pos="880"/>
              <w:tab w:val="right" w:leader="dot" w:pos="9016"/>
            </w:tabs>
            <w:rPr>
              <w:del w:id="128" w:author="shorny" w:date="2014-06-11T18:16:00Z"/>
              <w:rFonts w:eastAsiaTheme="minorEastAsia"/>
              <w:noProof/>
              <w:lang w:eastAsia="en-AU"/>
            </w:rPr>
          </w:pPr>
          <w:del w:id="129" w:author="shorny" w:date="2014-06-11T18:16:00Z">
            <w:r w:rsidRPr="00C838ED" w:rsidDel="00C838ED">
              <w:rPr>
                <w:noProof/>
                <w:rPrChange w:id="130" w:author="shorny" w:date="2014-06-11T18:16:00Z">
                  <w:rPr>
                    <w:rStyle w:val="Hyperlink"/>
                    <w:noProof/>
                  </w:rPr>
                </w:rPrChange>
              </w:rPr>
              <w:delText>1.2.</w:delText>
            </w:r>
            <w:r w:rsidDel="00C838ED">
              <w:rPr>
                <w:rFonts w:eastAsiaTheme="minorEastAsia"/>
                <w:noProof/>
                <w:lang w:eastAsia="en-AU"/>
              </w:rPr>
              <w:tab/>
            </w:r>
            <w:r w:rsidRPr="00C838ED" w:rsidDel="00C838ED">
              <w:rPr>
                <w:noProof/>
                <w:rPrChange w:id="131" w:author="shorny" w:date="2014-06-11T18:16:00Z">
                  <w:rPr>
                    <w:rStyle w:val="Hyperlink"/>
                    <w:noProof/>
                  </w:rPr>
                </w:rPrChange>
              </w:rPr>
              <w:delText>Design base relations</w:delText>
            </w:r>
            <w:r w:rsidDel="00C838ED">
              <w:rPr>
                <w:noProof/>
                <w:webHidden/>
              </w:rPr>
              <w:tab/>
              <w:delText>2</w:delText>
            </w:r>
          </w:del>
        </w:p>
        <w:p w14:paraId="083B172F" w14:textId="77777777" w:rsidR="00855BD1" w:rsidDel="00C838ED" w:rsidRDefault="00855BD1">
          <w:pPr>
            <w:pStyle w:val="TOC2"/>
            <w:tabs>
              <w:tab w:val="left" w:pos="880"/>
              <w:tab w:val="right" w:leader="dot" w:pos="9016"/>
            </w:tabs>
            <w:rPr>
              <w:del w:id="132" w:author="shorny" w:date="2014-06-11T18:16:00Z"/>
              <w:rFonts w:eastAsiaTheme="minorEastAsia"/>
              <w:noProof/>
              <w:lang w:eastAsia="en-AU"/>
            </w:rPr>
          </w:pPr>
          <w:del w:id="133" w:author="shorny" w:date="2014-06-11T18:16:00Z">
            <w:r w:rsidRPr="00C838ED" w:rsidDel="00C838ED">
              <w:rPr>
                <w:noProof/>
                <w:rPrChange w:id="134" w:author="shorny" w:date="2014-06-11T18:16:00Z">
                  <w:rPr>
                    <w:rStyle w:val="Hyperlink"/>
                    <w:noProof/>
                  </w:rPr>
                </w:rPrChange>
              </w:rPr>
              <w:delText>1.3.</w:delText>
            </w:r>
            <w:r w:rsidDel="00C838ED">
              <w:rPr>
                <w:rFonts w:eastAsiaTheme="minorEastAsia"/>
                <w:noProof/>
                <w:lang w:eastAsia="en-AU"/>
              </w:rPr>
              <w:tab/>
            </w:r>
            <w:r w:rsidRPr="00C838ED" w:rsidDel="00C838ED">
              <w:rPr>
                <w:noProof/>
                <w:rPrChange w:id="135" w:author="shorny" w:date="2014-06-11T18:16:00Z">
                  <w:rPr>
                    <w:rStyle w:val="Hyperlink"/>
                    <w:noProof/>
                  </w:rPr>
                </w:rPrChange>
              </w:rPr>
              <w:delText>Design representation of derived data</w:delText>
            </w:r>
            <w:r w:rsidDel="00C838ED">
              <w:rPr>
                <w:noProof/>
                <w:webHidden/>
              </w:rPr>
              <w:tab/>
              <w:delText>2</w:delText>
            </w:r>
          </w:del>
        </w:p>
        <w:p w14:paraId="5DF514C1" w14:textId="77777777" w:rsidR="00855BD1" w:rsidDel="00C838ED" w:rsidRDefault="00855BD1">
          <w:pPr>
            <w:pStyle w:val="TOC2"/>
            <w:tabs>
              <w:tab w:val="left" w:pos="880"/>
              <w:tab w:val="right" w:leader="dot" w:pos="9016"/>
            </w:tabs>
            <w:rPr>
              <w:del w:id="136" w:author="shorny" w:date="2014-06-11T18:16:00Z"/>
              <w:rFonts w:eastAsiaTheme="minorEastAsia"/>
              <w:noProof/>
              <w:lang w:eastAsia="en-AU"/>
            </w:rPr>
          </w:pPr>
          <w:del w:id="137" w:author="shorny" w:date="2014-06-11T18:16:00Z">
            <w:r w:rsidRPr="00C838ED" w:rsidDel="00C838ED">
              <w:rPr>
                <w:noProof/>
                <w:rPrChange w:id="138" w:author="shorny" w:date="2014-06-11T18:16:00Z">
                  <w:rPr>
                    <w:rStyle w:val="Hyperlink"/>
                    <w:noProof/>
                  </w:rPr>
                </w:rPrChange>
              </w:rPr>
              <w:delText>1.4.</w:delText>
            </w:r>
            <w:r w:rsidDel="00C838ED">
              <w:rPr>
                <w:rFonts w:eastAsiaTheme="minorEastAsia"/>
                <w:noProof/>
                <w:lang w:eastAsia="en-AU"/>
              </w:rPr>
              <w:tab/>
            </w:r>
            <w:r w:rsidRPr="00C838ED" w:rsidDel="00C838ED">
              <w:rPr>
                <w:noProof/>
                <w:rPrChange w:id="139" w:author="shorny" w:date="2014-06-11T18:16:00Z">
                  <w:rPr>
                    <w:rStyle w:val="Hyperlink"/>
                    <w:noProof/>
                  </w:rPr>
                </w:rPrChange>
              </w:rPr>
              <w:delText>Design general constraints</w:delText>
            </w:r>
            <w:r w:rsidDel="00C838ED">
              <w:rPr>
                <w:noProof/>
                <w:webHidden/>
              </w:rPr>
              <w:tab/>
              <w:delText>2</w:delText>
            </w:r>
          </w:del>
        </w:p>
        <w:p w14:paraId="1E2A102C" w14:textId="77777777" w:rsidR="00855BD1" w:rsidDel="00C838ED" w:rsidRDefault="00855BD1">
          <w:pPr>
            <w:pStyle w:val="TOC1"/>
            <w:tabs>
              <w:tab w:val="left" w:pos="440"/>
              <w:tab w:val="right" w:leader="dot" w:pos="9016"/>
            </w:tabs>
            <w:rPr>
              <w:del w:id="140" w:author="shorny" w:date="2014-06-11T18:16:00Z"/>
              <w:rFonts w:eastAsiaTheme="minorEastAsia"/>
              <w:noProof/>
              <w:lang w:eastAsia="en-AU"/>
            </w:rPr>
          </w:pPr>
          <w:del w:id="141" w:author="shorny" w:date="2014-06-11T18:16:00Z">
            <w:r w:rsidRPr="00C838ED" w:rsidDel="00C838ED">
              <w:rPr>
                <w:noProof/>
                <w:rPrChange w:id="142" w:author="shorny" w:date="2014-06-11T18:16:00Z">
                  <w:rPr>
                    <w:rStyle w:val="Hyperlink"/>
                    <w:noProof/>
                  </w:rPr>
                </w:rPrChange>
              </w:rPr>
              <w:delText>2.</w:delText>
            </w:r>
            <w:r w:rsidDel="00C838ED">
              <w:rPr>
                <w:rFonts w:eastAsiaTheme="minorEastAsia"/>
                <w:noProof/>
                <w:lang w:eastAsia="en-AU"/>
              </w:rPr>
              <w:tab/>
            </w:r>
            <w:r w:rsidRPr="00C838ED" w:rsidDel="00C838ED">
              <w:rPr>
                <w:noProof/>
                <w:rPrChange w:id="143" w:author="shorny" w:date="2014-06-11T18:16:00Z">
                  <w:rPr>
                    <w:rStyle w:val="Hyperlink"/>
                    <w:noProof/>
                  </w:rPr>
                </w:rPrChange>
              </w:rPr>
              <w:delText>Design file organisations and indices</w:delText>
            </w:r>
            <w:r w:rsidDel="00C838ED">
              <w:rPr>
                <w:noProof/>
                <w:webHidden/>
              </w:rPr>
              <w:tab/>
              <w:delText>2</w:delText>
            </w:r>
          </w:del>
        </w:p>
        <w:p w14:paraId="4EBB3C94" w14:textId="77777777" w:rsidR="00855BD1" w:rsidDel="00C838ED" w:rsidRDefault="00855BD1">
          <w:pPr>
            <w:pStyle w:val="TOC2"/>
            <w:tabs>
              <w:tab w:val="left" w:pos="880"/>
              <w:tab w:val="right" w:leader="dot" w:pos="9016"/>
            </w:tabs>
            <w:rPr>
              <w:del w:id="144" w:author="shorny" w:date="2014-06-11T18:16:00Z"/>
              <w:rFonts w:eastAsiaTheme="minorEastAsia"/>
              <w:noProof/>
              <w:lang w:eastAsia="en-AU"/>
            </w:rPr>
          </w:pPr>
          <w:del w:id="145" w:author="shorny" w:date="2014-06-11T18:16:00Z">
            <w:r w:rsidRPr="00C838ED" w:rsidDel="00C838ED">
              <w:rPr>
                <w:noProof/>
                <w:rPrChange w:id="146" w:author="shorny" w:date="2014-06-11T18:16:00Z">
                  <w:rPr>
                    <w:rStyle w:val="Hyperlink"/>
                    <w:noProof/>
                  </w:rPr>
                </w:rPrChange>
              </w:rPr>
              <w:delText>2.1.</w:delText>
            </w:r>
            <w:r w:rsidDel="00C838ED">
              <w:rPr>
                <w:rFonts w:eastAsiaTheme="minorEastAsia"/>
                <w:noProof/>
                <w:lang w:eastAsia="en-AU"/>
              </w:rPr>
              <w:tab/>
            </w:r>
            <w:r w:rsidRPr="00C838ED" w:rsidDel="00C838ED">
              <w:rPr>
                <w:noProof/>
                <w:rPrChange w:id="147" w:author="shorny" w:date="2014-06-11T18:16:00Z">
                  <w:rPr>
                    <w:rStyle w:val="Hyperlink"/>
                    <w:noProof/>
                  </w:rPr>
                </w:rPrChange>
              </w:rPr>
              <w:delText>Analyse transactions</w:delText>
            </w:r>
            <w:r w:rsidDel="00C838ED">
              <w:rPr>
                <w:noProof/>
                <w:webHidden/>
              </w:rPr>
              <w:tab/>
              <w:delText>2</w:delText>
            </w:r>
          </w:del>
        </w:p>
        <w:p w14:paraId="000FD662" w14:textId="77777777" w:rsidR="00855BD1" w:rsidDel="00C838ED" w:rsidRDefault="00855BD1">
          <w:pPr>
            <w:pStyle w:val="TOC2"/>
            <w:tabs>
              <w:tab w:val="left" w:pos="880"/>
              <w:tab w:val="right" w:leader="dot" w:pos="9016"/>
            </w:tabs>
            <w:rPr>
              <w:del w:id="148" w:author="shorny" w:date="2014-06-11T18:16:00Z"/>
              <w:rFonts w:eastAsiaTheme="minorEastAsia"/>
              <w:noProof/>
              <w:lang w:eastAsia="en-AU"/>
            </w:rPr>
          </w:pPr>
          <w:del w:id="149" w:author="shorny" w:date="2014-06-11T18:16:00Z">
            <w:r w:rsidRPr="00C838ED" w:rsidDel="00C838ED">
              <w:rPr>
                <w:noProof/>
                <w:rPrChange w:id="150" w:author="shorny" w:date="2014-06-11T18:16:00Z">
                  <w:rPr>
                    <w:rStyle w:val="Hyperlink"/>
                    <w:noProof/>
                  </w:rPr>
                </w:rPrChange>
              </w:rPr>
              <w:delText>2.2.</w:delText>
            </w:r>
            <w:r w:rsidDel="00C838ED">
              <w:rPr>
                <w:rFonts w:eastAsiaTheme="minorEastAsia"/>
                <w:noProof/>
                <w:lang w:eastAsia="en-AU"/>
              </w:rPr>
              <w:tab/>
            </w:r>
            <w:r w:rsidRPr="00C838ED" w:rsidDel="00C838ED">
              <w:rPr>
                <w:noProof/>
                <w:rPrChange w:id="151" w:author="shorny" w:date="2014-06-11T18:16:00Z">
                  <w:rPr>
                    <w:rStyle w:val="Hyperlink"/>
                    <w:noProof/>
                  </w:rPr>
                </w:rPrChange>
              </w:rPr>
              <w:delText>Select file organisations</w:delText>
            </w:r>
            <w:r w:rsidDel="00C838ED">
              <w:rPr>
                <w:noProof/>
                <w:webHidden/>
              </w:rPr>
              <w:tab/>
              <w:delText>2</w:delText>
            </w:r>
          </w:del>
        </w:p>
        <w:p w14:paraId="7AA00E31" w14:textId="77777777" w:rsidR="00855BD1" w:rsidDel="00C838ED" w:rsidRDefault="00855BD1">
          <w:pPr>
            <w:pStyle w:val="TOC2"/>
            <w:tabs>
              <w:tab w:val="left" w:pos="880"/>
              <w:tab w:val="right" w:leader="dot" w:pos="9016"/>
            </w:tabs>
            <w:rPr>
              <w:del w:id="152" w:author="shorny" w:date="2014-06-11T18:16:00Z"/>
              <w:rFonts w:eastAsiaTheme="minorEastAsia"/>
              <w:noProof/>
              <w:lang w:eastAsia="en-AU"/>
            </w:rPr>
          </w:pPr>
          <w:del w:id="153" w:author="shorny" w:date="2014-06-11T18:16:00Z">
            <w:r w:rsidRPr="00C838ED" w:rsidDel="00C838ED">
              <w:rPr>
                <w:noProof/>
                <w:rPrChange w:id="154" w:author="shorny" w:date="2014-06-11T18:16:00Z">
                  <w:rPr>
                    <w:rStyle w:val="Hyperlink"/>
                    <w:noProof/>
                  </w:rPr>
                </w:rPrChange>
              </w:rPr>
              <w:delText>2.3.</w:delText>
            </w:r>
            <w:r w:rsidDel="00C838ED">
              <w:rPr>
                <w:rFonts w:eastAsiaTheme="minorEastAsia"/>
                <w:noProof/>
                <w:lang w:eastAsia="en-AU"/>
              </w:rPr>
              <w:tab/>
            </w:r>
            <w:r w:rsidRPr="00C838ED" w:rsidDel="00C838ED">
              <w:rPr>
                <w:noProof/>
                <w:rPrChange w:id="155" w:author="shorny" w:date="2014-06-11T18:16:00Z">
                  <w:rPr>
                    <w:rStyle w:val="Hyperlink"/>
                    <w:noProof/>
                  </w:rPr>
                </w:rPrChange>
              </w:rPr>
              <w:delText>Select indices</w:delText>
            </w:r>
            <w:r w:rsidDel="00C838ED">
              <w:rPr>
                <w:noProof/>
                <w:webHidden/>
              </w:rPr>
              <w:tab/>
              <w:delText>2</w:delText>
            </w:r>
          </w:del>
        </w:p>
        <w:p w14:paraId="694D6E87" w14:textId="77777777" w:rsidR="00855BD1" w:rsidDel="00C838ED" w:rsidRDefault="00855BD1">
          <w:pPr>
            <w:pStyle w:val="TOC2"/>
            <w:tabs>
              <w:tab w:val="left" w:pos="880"/>
              <w:tab w:val="right" w:leader="dot" w:pos="9016"/>
            </w:tabs>
            <w:rPr>
              <w:del w:id="156" w:author="shorny" w:date="2014-06-11T18:16:00Z"/>
              <w:rFonts w:eastAsiaTheme="minorEastAsia"/>
              <w:noProof/>
              <w:lang w:eastAsia="en-AU"/>
            </w:rPr>
          </w:pPr>
          <w:del w:id="157" w:author="shorny" w:date="2014-06-11T18:16:00Z">
            <w:r w:rsidRPr="00C838ED" w:rsidDel="00C838ED">
              <w:rPr>
                <w:noProof/>
                <w:rPrChange w:id="158" w:author="shorny" w:date="2014-06-11T18:16:00Z">
                  <w:rPr>
                    <w:rStyle w:val="Hyperlink"/>
                    <w:noProof/>
                  </w:rPr>
                </w:rPrChange>
              </w:rPr>
              <w:delText>2.4.</w:delText>
            </w:r>
            <w:r w:rsidDel="00C838ED">
              <w:rPr>
                <w:rFonts w:eastAsiaTheme="minorEastAsia"/>
                <w:noProof/>
                <w:lang w:eastAsia="en-AU"/>
              </w:rPr>
              <w:tab/>
            </w:r>
            <w:r w:rsidRPr="00C838ED" w:rsidDel="00C838ED">
              <w:rPr>
                <w:noProof/>
                <w:rPrChange w:id="159" w:author="shorny" w:date="2014-06-11T18:16:00Z">
                  <w:rPr>
                    <w:rStyle w:val="Hyperlink"/>
                    <w:noProof/>
                  </w:rPr>
                </w:rPrChange>
              </w:rPr>
              <w:delText>Estimate disk space requirements</w:delText>
            </w:r>
            <w:r w:rsidDel="00C838ED">
              <w:rPr>
                <w:noProof/>
                <w:webHidden/>
              </w:rPr>
              <w:tab/>
              <w:delText>2</w:delText>
            </w:r>
          </w:del>
        </w:p>
        <w:p w14:paraId="5A961AC4" w14:textId="77777777" w:rsidR="00855BD1" w:rsidDel="00C838ED" w:rsidRDefault="00855BD1">
          <w:pPr>
            <w:pStyle w:val="TOC1"/>
            <w:tabs>
              <w:tab w:val="left" w:pos="440"/>
              <w:tab w:val="right" w:leader="dot" w:pos="9016"/>
            </w:tabs>
            <w:rPr>
              <w:del w:id="160" w:author="shorny" w:date="2014-06-11T18:16:00Z"/>
              <w:rFonts w:eastAsiaTheme="minorEastAsia"/>
              <w:noProof/>
              <w:lang w:eastAsia="en-AU"/>
            </w:rPr>
          </w:pPr>
          <w:del w:id="161" w:author="shorny" w:date="2014-06-11T18:16:00Z">
            <w:r w:rsidRPr="00C838ED" w:rsidDel="00C838ED">
              <w:rPr>
                <w:noProof/>
                <w:lang w:eastAsia="en-AU"/>
                <w:rPrChange w:id="162" w:author="shorny" w:date="2014-06-11T18:16:00Z">
                  <w:rPr>
                    <w:rStyle w:val="Hyperlink"/>
                    <w:noProof/>
                    <w:lang w:eastAsia="en-AU"/>
                  </w:rPr>
                </w:rPrChange>
              </w:rPr>
              <w:delText>3.</w:delText>
            </w:r>
            <w:r w:rsidDel="00C838ED">
              <w:rPr>
                <w:rFonts w:eastAsiaTheme="minorEastAsia"/>
                <w:noProof/>
                <w:lang w:eastAsia="en-AU"/>
              </w:rPr>
              <w:tab/>
            </w:r>
            <w:r w:rsidRPr="00C838ED" w:rsidDel="00C838ED">
              <w:rPr>
                <w:noProof/>
                <w:lang w:eastAsia="en-AU"/>
                <w:rPrChange w:id="163" w:author="shorny" w:date="2014-06-11T18:16:00Z">
                  <w:rPr>
                    <w:rStyle w:val="Hyperlink"/>
                    <w:noProof/>
                    <w:lang w:eastAsia="en-AU"/>
                  </w:rPr>
                </w:rPrChange>
              </w:rPr>
              <w:delText>Design user views</w:delText>
            </w:r>
            <w:r w:rsidDel="00C838ED">
              <w:rPr>
                <w:noProof/>
                <w:webHidden/>
              </w:rPr>
              <w:tab/>
              <w:delText>2</w:delText>
            </w:r>
          </w:del>
        </w:p>
        <w:p w14:paraId="4B8DB65B" w14:textId="77777777" w:rsidR="00855BD1" w:rsidDel="00C838ED" w:rsidRDefault="00855BD1">
          <w:pPr>
            <w:pStyle w:val="TOC1"/>
            <w:tabs>
              <w:tab w:val="left" w:pos="440"/>
              <w:tab w:val="right" w:leader="dot" w:pos="9016"/>
            </w:tabs>
            <w:rPr>
              <w:del w:id="164" w:author="shorny" w:date="2014-06-11T18:16:00Z"/>
              <w:rFonts w:eastAsiaTheme="minorEastAsia"/>
              <w:noProof/>
              <w:lang w:eastAsia="en-AU"/>
            </w:rPr>
          </w:pPr>
          <w:del w:id="165" w:author="shorny" w:date="2014-06-11T18:16:00Z">
            <w:r w:rsidRPr="00C838ED" w:rsidDel="00C838ED">
              <w:rPr>
                <w:noProof/>
                <w:lang w:eastAsia="en-AU"/>
                <w:rPrChange w:id="166" w:author="shorny" w:date="2014-06-11T18:16:00Z">
                  <w:rPr>
                    <w:rStyle w:val="Hyperlink"/>
                    <w:noProof/>
                    <w:lang w:eastAsia="en-AU"/>
                  </w:rPr>
                </w:rPrChange>
              </w:rPr>
              <w:delText>4.</w:delText>
            </w:r>
            <w:r w:rsidDel="00C838ED">
              <w:rPr>
                <w:rFonts w:eastAsiaTheme="minorEastAsia"/>
                <w:noProof/>
                <w:lang w:eastAsia="en-AU"/>
              </w:rPr>
              <w:tab/>
            </w:r>
            <w:r w:rsidRPr="00C838ED" w:rsidDel="00C838ED">
              <w:rPr>
                <w:noProof/>
                <w:lang w:eastAsia="en-AU"/>
                <w:rPrChange w:id="167" w:author="shorny" w:date="2014-06-11T18:16:00Z">
                  <w:rPr>
                    <w:rStyle w:val="Hyperlink"/>
                    <w:noProof/>
                    <w:lang w:eastAsia="en-AU"/>
                  </w:rPr>
                </w:rPrChange>
              </w:rPr>
              <w:delText>Design security mechanisms</w:delText>
            </w:r>
            <w:r w:rsidDel="00C838ED">
              <w:rPr>
                <w:noProof/>
                <w:webHidden/>
              </w:rPr>
              <w:tab/>
              <w:delText>2</w:delText>
            </w:r>
          </w:del>
        </w:p>
        <w:p w14:paraId="1699A325" w14:textId="77777777" w:rsidR="00855BD1" w:rsidDel="00C838ED" w:rsidRDefault="00855BD1">
          <w:pPr>
            <w:pStyle w:val="TOC1"/>
            <w:tabs>
              <w:tab w:val="left" w:pos="440"/>
              <w:tab w:val="right" w:leader="dot" w:pos="9016"/>
            </w:tabs>
            <w:rPr>
              <w:del w:id="168" w:author="shorny" w:date="2014-06-11T18:16:00Z"/>
              <w:rFonts w:eastAsiaTheme="minorEastAsia"/>
              <w:noProof/>
              <w:lang w:eastAsia="en-AU"/>
            </w:rPr>
          </w:pPr>
          <w:del w:id="169" w:author="shorny" w:date="2014-06-11T18:16:00Z">
            <w:r w:rsidRPr="00C838ED" w:rsidDel="00C838ED">
              <w:rPr>
                <w:noProof/>
                <w:lang w:eastAsia="en-AU"/>
                <w:rPrChange w:id="170" w:author="shorny" w:date="2014-06-11T18:16:00Z">
                  <w:rPr>
                    <w:rStyle w:val="Hyperlink"/>
                    <w:noProof/>
                    <w:lang w:eastAsia="en-AU"/>
                  </w:rPr>
                </w:rPrChange>
              </w:rPr>
              <w:delText>5.</w:delText>
            </w:r>
            <w:r w:rsidDel="00C838ED">
              <w:rPr>
                <w:rFonts w:eastAsiaTheme="minorEastAsia"/>
                <w:noProof/>
                <w:lang w:eastAsia="en-AU"/>
              </w:rPr>
              <w:tab/>
            </w:r>
            <w:r w:rsidRPr="00C838ED" w:rsidDel="00C838ED">
              <w:rPr>
                <w:noProof/>
                <w:lang w:eastAsia="en-AU"/>
                <w:rPrChange w:id="171" w:author="shorny" w:date="2014-06-11T18:16:00Z">
                  <w:rPr>
                    <w:rStyle w:val="Hyperlink"/>
                    <w:noProof/>
                    <w:lang w:eastAsia="en-AU"/>
                  </w:rPr>
                </w:rPrChange>
              </w:rPr>
              <w:delText>Introduce controlled redundancy if necessary</w:delText>
            </w:r>
            <w:r w:rsidDel="00C838ED">
              <w:rPr>
                <w:noProof/>
                <w:webHidden/>
              </w:rPr>
              <w:tab/>
              <w:delText>2</w:delText>
            </w:r>
          </w:del>
        </w:p>
        <w:p w14:paraId="1F146D01" w14:textId="77777777" w:rsidR="00855BD1" w:rsidDel="00C838ED" w:rsidRDefault="00855BD1">
          <w:pPr>
            <w:pStyle w:val="TOC1"/>
            <w:tabs>
              <w:tab w:val="left" w:pos="440"/>
              <w:tab w:val="right" w:leader="dot" w:pos="9016"/>
            </w:tabs>
            <w:rPr>
              <w:del w:id="172" w:author="shorny" w:date="2014-06-11T18:16:00Z"/>
              <w:rFonts w:eastAsiaTheme="minorEastAsia"/>
              <w:noProof/>
              <w:lang w:eastAsia="en-AU"/>
            </w:rPr>
          </w:pPr>
          <w:del w:id="173" w:author="shorny" w:date="2014-06-11T18:16:00Z">
            <w:r w:rsidRPr="00C838ED" w:rsidDel="00C838ED">
              <w:rPr>
                <w:noProof/>
                <w:lang w:eastAsia="en-AU"/>
                <w:rPrChange w:id="174" w:author="shorny" w:date="2014-06-11T18:16:00Z">
                  <w:rPr>
                    <w:rStyle w:val="Hyperlink"/>
                    <w:noProof/>
                    <w:lang w:eastAsia="en-AU"/>
                  </w:rPr>
                </w:rPrChange>
              </w:rPr>
              <w:delText>6.</w:delText>
            </w:r>
            <w:r w:rsidDel="00C838ED">
              <w:rPr>
                <w:rFonts w:eastAsiaTheme="minorEastAsia"/>
                <w:noProof/>
                <w:lang w:eastAsia="en-AU"/>
              </w:rPr>
              <w:tab/>
            </w:r>
            <w:r w:rsidRPr="00C838ED" w:rsidDel="00C838ED">
              <w:rPr>
                <w:noProof/>
                <w:lang w:eastAsia="en-AU"/>
                <w:rPrChange w:id="175" w:author="shorny" w:date="2014-06-11T18:16:00Z">
                  <w:rPr>
                    <w:rStyle w:val="Hyperlink"/>
                    <w:noProof/>
                    <w:lang w:eastAsia="en-AU"/>
                  </w:rPr>
                </w:rPrChange>
              </w:rPr>
              <w:delText>Create SQL scripts for data definition</w:delText>
            </w:r>
            <w:r w:rsidDel="00C838ED">
              <w:rPr>
                <w:noProof/>
                <w:webHidden/>
              </w:rPr>
              <w:tab/>
              <w:delText>2</w:delText>
            </w:r>
          </w:del>
        </w:p>
        <w:p w14:paraId="6DA6796E" w14:textId="77777777" w:rsidR="00855BD1" w:rsidDel="00C838ED" w:rsidRDefault="00855BD1">
          <w:pPr>
            <w:pStyle w:val="TOC1"/>
            <w:tabs>
              <w:tab w:val="left" w:pos="440"/>
              <w:tab w:val="right" w:leader="dot" w:pos="9016"/>
            </w:tabs>
            <w:rPr>
              <w:del w:id="176" w:author="shorny" w:date="2014-06-11T18:16:00Z"/>
              <w:rFonts w:eastAsiaTheme="minorEastAsia"/>
              <w:noProof/>
              <w:lang w:eastAsia="en-AU"/>
            </w:rPr>
          </w:pPr>
          <w:del w:id="177" w:author="shorny" w:date="2014-06-11T18:16:00Z">
            <w:r w:rsidRPr="00C838ED" w:rsidDel="00C838ED">
              <w:rPr>
                <w:noProof/>
                <w:lang w:eastAsia="en-AU"/>
                <w:rPrChange w:id="178" w:author="shorny" w:date="2014-06-11T18:16:00Z">
                  <w:rPr>
                    <w:rStyle w:val="Hyperlink"/>
                    <w:noProof/>
                    <w:lang w:eastAsia="en-AU"/>
                  </w:rPr>
                </w:rPrChange>
              </w:rPr>
              <w:delText>7.</w:delText>
            </w:r>
            <w:r w:rsidDel="00C838ED">
              <w:rPr>
                <w:rFonts w:eastAsiaTheme="minorEastAsia"/>
                <w:noProof/>
                <w:lang w:eastAsia="en-AU"/>
              </w:rPr>
              <w:tab/>
            </w:r>
            <w:r w:rsidRPr="00C838ED" w:rsidDel="00C838ED">
              <w:rPr>
                <w:noProof/>
                <w:lang w:eastAsia="en-AU"/>
                <w:rPrChange w:id="179" w:author="shorny" w:date="2014-06-11T18:16:00Z">
                  <w:rPr>
                    <w:rStyle w:val="Hyperlink"/>
                    <w:noProof/>
                    <w:lang w:eastAsia="en-AU"/>
                  </w:rPr>
                </w:rPrChange>
              </w:rPr>
              <w:delText>Create SQL scripts to populate all tables with data</w:delText>
            </w:r>
            <w:r w:rsidDel="00C838ED">
              <w:rPr>
                <w:noProof/>
                <w:webHidden/>
              </w:rPr>
              <w:tab/>
              <w:delText>2</w:delText>
            </w:r>
          </w:del>
        </w:p>
        <w:p w14:paraId="268D6866" w14:textId="77777777" w:rsidR="00855BD1" w:rsidDel="00C838ED" w:rsidRDefault="00855BD1">
          <w:pPr>
            <w:pStyle w:val="TOC1"/>
            <w:tabs>
              <w:tab w:val="left" w:pos="440"/>
              <w:tab w:val="right" w:leader="dot" w:pos="9016"/>
            </w:tabs>
            <w:rPr>
              <w:del w:id="180" w:author="shorny" w:date="2014-06-11T18:16:00Z"/>
              <w:rFonts w:eastAsiaTheme="minorEastAsia"/>
              <w:noProof/>
              <w:lang w:eastAsia="en-AU"/>
            </w:rPr>
          </w:pPr>
          <w:del w:id="181" w:author="shorny" w:date="2014-06-11T18:16:00Z">
            <w:r w:rsidRPr="00C838ED" w:rsidDel="00C838ED">
              <w:rPr>
                <w:noProof/>
                <w:lang w:eastAsia="en-AU"/>
                <w:rPrChange w:id="182" w:author="shorny" w:date="2014-06-11T18:16:00Z">
                  <w:rPr>
                    <w:rStyle w:val="Hyperlink"/>
                    <w:noProof/>
                    <w:lang w:eastAsia="en-AU"/>
                  </w:rPr>
                </w:rPrChange>
              </w:rPr>
              <w:delText>8.</w:delText>
            </w:r>
            <w:r w:rsidDel="00C838ED">
              <w:rPr>
                <w:rFonts w:eastAsiaTheme="minorEastAsia"/>
                <w:noProof/>
                <w:lang w:eastAsia="en-AU"/>
              </w:rPr>
              <w:tab/>
            </w:r>
            <w:r w:rsidRPr="00C838ED" w:rsidDel="00C838ED">
              <w:rPr>
                <w:noProof/>
                <w:lang w:eastAsia="en-AU"/>
                <w:rPrChange w:id="183" w:author="shorny" w:date="2014-06-11T18:16:00Z">
                  <w:rPr>
                    <w:rStyle w:val="Hyperlink"/>
                    <w:noProof/>
                    <w:lang w:eastAsia="en-AU"/>
                  </w:rPr>
                </w:rPrChange>
              </w:rPr>
              <w:delText>Create SQL scripts for required queries</w:delText>
            </w:r>
            <w:r w:rsidDel="00C838ED">
              <w:rPr>
                <w:noProof/>
                <w:webHidden/>
              </w:rPr>
              <w:tab/>
              <w:delText>2</w:delText>
            </w:r>
          </w:del>
        </w:p>
        <w:p w14:paraId="19EAD910" w14:textId="77777777" w:rsidR="00855BD1" w:rsidDel="00C838ED" w:rsidRDefault="00855BD1">
          <w:pPr>
            <w:pStyle w:val="TOC1"/>
            <w:tabs>
              <w:tab w:val="left" w:pos="440"/>
              <w:tab w:val="right" w:leader="dot" w:pos="9016"/>
            </w:tabs>
            <w:rPr>
              <w:del w:id="184" w:author="shorny" w:date="2014-06-11T18:16:00Z"/>
              <w:rFonts w:eastAsiaTheme="minorEastAsia"/>
              <w:noProof/>
              <w:lang w:eastAsia="en-AU"/>
            </w:rPr>
          </w:pPr>
          <w:del w:id="185" w:author="shorny" w:date="2014-06-11T18:16:00Z">
            <w:r w:rsidRPr="00C838ED" w:rsidDel="00C838ED">
              <w:rPr>
                <w:noProof/>
                <w:lang w:eastAsia="en-AU"/>
                <w:rPrChange w:id="186" w:author="shorny" w:date="2014-06-11T18:16:00Z">
                  <w:rPr>
                    <w:rStyle w:val="Hyperlink"/>
                    <w:noProof/>
                    <w:lang w:eastAsia="en-AU"/>
                  </w:rPr>
                </w:rPrChange>
              </w:rPr>
              <w:delText>9.</w:delText>
            </w:r>
            <w:r w:rsidDel="00C838ED">
              <w:rPr>
                <w:rFonts w:eastAsiaTheme="minorEastAsia"/>
                <w:noProof/>
                <w:lang w:eastAsia="en-AU"/>
              </w:rPr>
              <w:tab/>
            </w:r>
            <w:r w:rsidRPr="00C838ED" w:rsidDel="00C838ED">
              <w:rPr>
                <w:noProof/>
                <w:lang w:eastAsia="en-AU"/>
                <w:rPrChange w:id="187" w:author="shorny" w:date="2014-06-11T18:16:00Z">
                  <w:rPr>
                    <w:rStyle w:val="Hyperlink"/>
                    <w:noProof/>
                    <w:lang w:eastAsia="en-AU"/>
                  </w:rPr>
                </w:rPrChange>
              </w:rPr>
              <w:delText>Monitor and tune the operational system</w:delText>
            </w:r>
            <w:r w:rsidDel="00C838ED">
              <w:rPr>
                <w:noProof/>
                <w:webHidden/>
              </w:rPr>
              <w:tab/>
              <w:delText>2</w:delText>
            </w:r>
          </w:del>
        </w:p>
        <w:p w14:paraId="619603A4" w14:textId="77777777" w:rsidR="00855BD1" w:rsidDel="00C838ED" w:rsidRDefault="00855BD1">
          <w:pPr>
            <w:pStyle w:val="TOC1"/>
            <w:tabs>
              <w:tab w:val="left" w:pos="660"/>
              <w:tab w:val="right" w:leader="dot" w:pos="9016"/>
            </w:tabs>
            <w:rPr>
              <w:del w:id="188" w:author="shorny" w:date="2014-06-11T18:16:00Z"/>
              <w:rFonts w:eastAsiaTheme="minorEastAsia"/>
              <w:noProof/>
              <w:lang w:eastAsia="en-AU"/>
            </w:rPr>
          </w:pPr>
          <w:del w:id="189" w:author="shorny" w:date="2014-06-11T18:16:00Z">
            <w:r w:rsidRPr="00C838ED" w:rsidDel="00C838ED">
              <w:rPr>
                <w:noProof/>
                <w:lang w:eastAsia="en-AU"/>
                <w:rPrChange w:id="190" w:author="shorny" w:date="2014-06-11T18:16:00Z">
                  <w:rPr>
                    <w:rStyle w:val="Hyperlink"/>
                    <w:noProof/>
                    <w:lang w:eastAsia="en-AU"/>
                  </w:rPr>
                </w:rPrChange>
              </w:rPr>
              <w:delText>10.</w:delText>
            </w:r>
            <w:r w:rsidDel="00C838ED">
              <w:rPr>
                <w:rFonts w:eastAsiaTheme="minorEastAsia"/>
                <w:noProof/>
                <w:lang w:eastAsia="en-AU"/>
              </w:rPr>
              <w:tab/>
            </w:r>
            <w:r w:rsidRPr="00C838ED" w:rsidDel="00C838ED">
              <w:rPr>
                <w:noProof/>
                <w:lang w:eastAsia="en-AU"/>
                <w:rPrChange w:id="191" w:author="shorny" w:date="2014-06-11T18:16:00Z">
                  <w:rPr>
                    <w:rStyle w:val="Hyperlink"/>
                    <w:noProof/>
                    <w:lang w:eastAsia="en-AU"/>
                  </w:rPr>
                </w:rPrChange>
              </w:rPr>
              <w:delText>Update test plan</w:delText>
            </w:r>
            <w:r w:rsidDel="00C838ED">
              <w:rPr>
                <w:noProof/>
                <w:webHidden/>
              </w:rPr>
              <w:tab/>
              <w:delText>2</w:delText>
            </w:r>
          </w:del>
        </w:p>
        <w:p w14:paraId="531699B2" w14:textId="77777777" w:rsidR="00855BD1" w:rsidDel="00C838ED" w:rsidRDefault="00855BD1">
          <w:pPr>
            <w:pStyle w:val="TOC1"/>
            <w:tabs>
              <w:tab w:val="left" w:pos="660"/>
              <w:tab w:val="right" w:leader="dot" w:pos="9016"/>
            </w:tabs>
            <w:rPr>
              <w:del w:id="192" w:author="shorny" w:date="2014-06-11T18:16:00Z"/>
              <w:rFonts w:eastAsiaTheme="minorEastAsia"/>
              <w:noProof/>
              <w:lang w:eastAsia="en-AU"/>
            </w:rPr>
          </w:pPr>
          <w:del w:id="193" w:author="shorny" w:date="2014-06-11T18:16:00Z">
            <w:r w:rsidRPr="00C838ED" w:rsidDel="00C838ED">
              <w:rPr>
                <w:noProof/>
                <w:lang w:eastAsia="en-AU"/>
                <w:rPrChange w:id="194" w:author="shorny" w:date="2014-06-11T18:16:00Z">
                  <w:rPr>
                    <w:rStyle w:val="Hyperlink"/>
                    <w:noProof/>
                    <w:lang w:eastAsia="en-AU"/>
                  </w:rPr>
                </w:rPrChange>
              </w:rPr>
              <w:delText>11.</w:delText>
            </w:r>
            <w:r w:rsidDel="00C838ED">
              <w:rPr>
                <w:rFonts w:eastAsiaTheme="minorEastAsia"/>
                <w:noProof/>
                <w:lang w:eastAsia="en-AU"/>
              </w:rPr>
              <w:tab/>
            </w:r>
            <w:r w:rsidRPr="00C838ED" w:rsidDel="00C838ED">
              <w:rPr>
                <w:noProof/>
                <w:lang w:eastAsia="en-AU"/>
                <w:rPrChange w:id="195" w:author="shorny" w:date="2014-06-11T18:16:00Z">
                  <w:rPr>
                    <w:rStyle w:val="Hyperlink"/>
                    <w:noProof/>
                    <w:lang w:eastAsia="en-AU"/>
                  </w:rPr>
                </w:rPrChange>
              </w:rPr>
              <w:delText>Create SQL scripts to test system</w:delText>
            </w:r>
            <w:r w:rsidDel="00C838ED">
              <w:rPr>
                <w:noProof/>
                <w:webHidden/>
              </w:rPr>
              <w:tab/>
              <w:delText>2</w:delText>
            </w:r>
          </w:del>
        </w:p>
        <w:p w14:paraId="251329D1" w14:textId="77777777" w:rsidR="00855BD1" w:rsidDel="00C838ED" w:rsidRDefault="00855BD1">
          <w:pPr>
            <w:pStyle w:val="TOC1"/>
            <w:tabs>
              <w:tab w:val="left" w:pos="660"/>
              <w:tab w:val="right" w:leader="dot" w:pos="9016"/>
            </w:tabs>
            <w:rPr>
              <w:del w:id="196" w:author="shorny" w:date="2014-06-11T18:16:00Z"/>
              <w:rFonts w:eastAsiaTheme="minorEastAsia"/>
              <w:noProof/>
              <w:lang w:eastAsia="en-AU"/>
            </w:rPr>
          </w:pPr>
          <w:del w:id="197" w:author="shorny" w:date="2014-06-11T18:16:00Z">
            <w:r w:rsidRPr="00C838ED" w:rsidDel="00C838ED">
              <w:rPr>
                <w:noProof/>
                <w:lang w:eastAsia="en-AU"/>
                <w:rPrChange w:id="198" w:author="shorny" w:date="2014-06-11T18:16:00Z">
                  <w:rPr>
                    <w:rStyle w:val="Hyperlink"/>
                    <w:noProof/>
                    <w:lang w:eastAsia="en-AU"/>
                  </w:rPr>
                </w:rPrChange>
              </w:rPr>
              <w:delText>12.</w:delText>
            </w:r>
            <w:r w:rsidDel="00C838ED">
              <w:rPr>
                <w:rFonts w:eastAsiaTheme="minorEastAsia"/>
                <w:noProof/>
                <w:lang w:eastAsia="en-AU"/>
              </w:rPr>
              <w:tab/>
            </w:r>
            <w:r w:rsidRPr="00C838ED" w:rsidDel="00C838ED">
              <w:rPr>
                <w:noProof/>
                <w:lang w:eastAsia="en-AU"/>
                <w:rPrChange w:id="199" w:author="shorny" w:date="2014-06-11T18:16:00Z">
                  <w:rPr>
                    <w:rStyle w:val="Hyperlink"/>
                    <w:noProof/>
                    <w:lang w:eastAsia="en-AU"/>
                  </w:rPr>
                </w:rPrChange>
              </w:rPr>
              <w:delText>Test operational system</w:delText>
            </w:r>
            <w:r w:rsidDel="00C838ED">
              <w:rPr>
                <w:noProof/>
                <w:webHidden/>
              </w:rPr>
              <w:tab/>
              <w:delText>2</w:delText>
            </w:r>
          </w:del>
        </w:p>
        <w:p w14:paraId="3EC61683" w14:textId="77777777" w:rsidR="00261290" w:rsidRDefault="00261290">
          <w:pPr>
            <w:rPr>
              <w:ins w:id="200" w:author="shorny" w:date="2014-06-11T18:19:00Z"/>
              <w:noProof/>
            </w:rPr>
          </w:pPr>
          <w:r w:rsidRPr="00730165">
            <w:rPr>
              <w:b/>
              <w:bCs/>
              <w:noProof/>
            </w:rPr>
            <w:fldChar w:fldCharType="end"/>
          </w:r>
        </w:p>
      </w:sdtContent>
    </w:sdt>
    <w:p w14:paraId="4B52CCEE" w14:textId="66499D44" w:rsidR="00391D97" w:rsidDel="00391D97" w:rsidRDefault="00391D97" w:rsidP="00391D97">
      <w:pPr>
        <w:pStyle w:val="Heading1"/>
        <w:rPr>
          <w:del w:id="201" w:author="shorny" w:date="2014-06-11T18:19:00Z"/>
        </w:rPr>
        <w:pPrChange w:id="202" w:author="shorny" w:date="2014-06-11T18:19:00Z">
          <w:pPr>
            <w:pStyle w:val="Heading1"/>
            <w:numPr>
              <w:numId w:val="17"/>
            </w:numPr>
          </w:pPr>
        </w:pPrChange>
      </w:pPr>
    </w:p>
    <w:p w14:paraId="2F02E114" w14:textId="77777777" w:rsidR="00391D97" w:rsidRPr="00391D97" w:rsidRDefault="00391D97" w:rsidP="00391D97">
      <w:pPr>
        <w:rPr>
          <w:ins w:id="203" w:author="shorny" w:date="2014-06-11T18:20:00Z"/>
          <w:rPrChange w:id="204" w:author="shorny" w:date="2014-06-11T18:20:00Z">
            <w:rPr>
              <w:ins w:id="205" w:author="shorny" w:date="2014-06-11T18:20:00Z"/>
            </w:rPr>
          </w:rPrChange>
        </w:rPr>
        <w:pPrChange w:id="206" w:author="shorny" w:date="2014-06-11T18:20:00Z">
          <w:pPr/>
        </w:pPrChange>
      </w:pPr>
    </w:p>
    <w:p w14:paraId="7772F043" w14:textId="77777777" w:rsidR="00391D97" w:rsidRDefault="00391D97" w:rsidP="00391D97">
      <w:pPr>
        <w:pStyle w:val="Heading1"/>
        <w:rPr>
          <w:ins w:id="207" w:author="shorny" w:date="2014-06-11T18:20:00Z"/>
        </w:rPr>
        <w:sectPr w:rsidR="00391D97" w:rsidSect="00391D97">
          <w:headerReference w:type="default" r:id="rId9"/>
          <w:footerReference w:type="default" r:id="rId10"/>
          <w:type w:val="continuous"/>
          <w:pgSz w:w="11906" w:h="16838"/>
          <w:pgMar w:top="1440" w:right="1440" w:bottom="1440" w:left="1440" w:header="708" w:footer="708" w:gutter="0"/>
          <w:pgNumType w:fmt="lowerRoman" w:start="1"/>
          <w:cols w:space="708"/>
          <w:docGrid w:linePitch="360"/>
          <w:sectPrChange w:id="208" w:author="shorny" w:date="2014-06-11T18:20:00Z">
            <w:sectPr w:rsidR="00391D97" w:rsidSect="00391D97">
              <w:pgMar w:top="1440" w:right="1440" w:bottom="1440" w:left="1440" w:header="708" w:footer="708" w:gutter="0"/>
              <w:pgNumType w:fmt="decimal"/>
            </w:sectPr>
          </w:sectPrChange>
        </w:sectPr>
      </w:pPr>
    </w:p>
    <w:p w14:paraId="7F7C6DEB" w14:textId="789B4354" w:rsidR="00855BD1" w:rsidDel="00F25F55" w:rsidRDefault="00D66516" w:rsidP="00D66516">
      <w:pPr>
        <w:pStyle w:val="Heading1"/>
        <w:numPr>
          <w:ilvl w:val="0"/>
          <w:numId w:val="0"/>
        </w:numPr>
        <w:ind w:left="360" w:hanging="360"/>
        <w:rPr>
          <w:del w:id="209" w:author="shorny" w:date="2014-06-11T18:08:00Z"/>
        </w:rPr>
      </w:pPr>
      <w:del w:id="210" w:author="shorny" w:date="2014-06-11T18:08:00Z">
        <w:r w:rsidDel="00F25F55">
          <w:lastRenderedPageBreak/>
          <w:delText xml:space="preserve">Questions   </w:delText>
        </w:r>
        <w:bookmarkStart w:id="211" w:name="_Toc390273913"/>
        <w:bookmarkEnd w:id="211"/>
      </w:del>
    </w:p>
    <w:p w14:paraId="5935AEA2" w14:textId="24734BCA" w:rsidR="00D66516" w:rsidDel="00F25F55" w:rsidRDefault="00D66516" w:rsidP="00F25F55">
      <w:pPr>
        <w:ind w:left="360" w:hanging="360"/>
        <w:rPr>
          <w:del w:id="212" w:author="shorny" w:date="2014-06-11T18:08:00Z"/>
        </w:rPr>
        <w:pPrChange w:id="213" w:author="shorny" w:date="2014-06-11T18:08:00Z">
          <w:pPr/>
        </w:pPrChange>
      </w:pPr>
      <w:bookmarkStart w:id="214" w:name="_Toc390273914"/>
      <w:bookmarkEnd w:id="214"/>
    </w:p>
    <w:p w14:paraId="749316FF" w14:textId="7F81187F" w:rsidR="00D66516" w:rsidDel="00391D97" w:rsidRDefault="00D66516" w:rsidP="00391D97">
      <w:pPr>
        <w:pStyle w:val="Heading1"/>
        <w:rPr>
          <w:del w:id="215" w:author="shorny" w:date="2014-06-11T18:07:00Z"/>
        </w:rPr>
        <w:pPrChange w:id="216" w:author="shorny" w:date="2014-06-11T18:19:00Z">
          <w:pPr>
            <w:pStyle w:val="Heading1"/>
            <w:numPr>
              <w:numId w:val="17"/>
            </w:numPr>
          </w:pPr>
        </w:pPrChange>
      </w:pPr>
    </w:p>
    <w:p w14:paraId="66509659" w14:textId="6A0FE977" w:rsidR="00240AD6" w:rsidRDefault="005E4DF4" w:rsidP="00391D97">
      <w:pPr>
        <w:pStyle w:val="Heading1"/>
        <w:pPrChange w:id="217" w:author="shorny" w:date="2014-06-11T18:19:00Z">
          <w:pPr>
            <w:pStyle w:val="Heading1"/>
            <w:numPr>
              <w:numId w:val="17"/>
            </w:numPr>
          </w:pPr>
        </w:pPrChange>
      </w:pPr>
      <w:bookmarkStart w:id="218" w:name="_Toc390273915"/>
      <w:r>
        <w:t>Translate logical data model for target DBMS</w:t>
      </w:r>
      <w:bookmarkEnd w:id="218"/>
    </w:p>
    <w:p w14:paraId="46684DE1" w14:textId="2A8089FB" w:rsidR="005E4DF4" w:rsidRDefault="005E4DF4" w:rsidP="00597C9F">
      <w:pPr>
        <w:pStyle w:val="Heading2"/>
      </w:pPr>
      <w:bookmarkStart w:id="219" w:name="_Toc390273916"/>
      <w:r>
        <w:t>Select target DBMS</w:t>
      </w:r>
      <w:bookmarkEnd w:id="219"/>
    </w:p>
    <w:p w14:paraId="1BF10516" w14:textId="1133855E" w:rsidR="00FF7EAA" w:rsidRDefault="00FF7EAA" w:rsidP="00FF7EAA">
      <w:pPr>
        <w:rPr>
          <w:lang w:eastAsia="en-AU"/>
        </w:rPr>
      </w:pPr>
      <w:r>
        <w:rPr>
          <w:lang w:eastAsia="en-AU"/>
        </w:rPr>
        <w:t>The target DBMS is MySQL, since this was known to be the target DBMS at the initialisation</w:t>
      </w:r>
      <w:r w:rsidR="00932731">
        <w:rPr>
          <w:lang w:eastAsia="en-AU"/>
        </w:rPr>
        <w:t xml:space="preserve"> of the project, </w:t>
      </w:r>
      <w:r>
        <w:rPr>
          <w:lang w:eastAsia="en-AU"/>
        </w:rPr>
        <w:t>the</w:t>
      </w:r>
      <w:r w:rsidR="00932731">
        <w:rPr>
          <w:lang w:eastAsia="en-AU"/>
        </w:rPr>
        <w:t xml:space="preserve"> previous</w:t>
      </w:r>
      <w:r>
        <w:rPr>
          <w:lang w:eastAsia="en-AU"/>
        </w:rPr>
        <w:t xml:space="preserve"> two </w:t>
      </w:r>
      <w:r w:rsidR="00463A6A">
        <w:rPr>
          <w:lang w:eastAsia="en-AU"/>
        </w:rPr>
        <w:t>models that</w:t>
      </w:r>
      <w:r w:rsidR="00932731">
        <w:rPr>
          <w:lang w:eastAsia="en-AU"/>
        </w:rPr>
        <w:t xml:space="preserve"> of the conceptual and logical have been designed to</w:t>
      </w:r>
      <w:r>
        <w:rPr>
          <w:lang w:eastAsia="en-AU"/>
        </w:rPr>
        <w:t xml:space="preserve"> be compatible with </w:t>
      </w:r>
      <w:r w:rsidR="00932731">
        <w:rPr>
          <w:lang w:eastAsia="en-AU"/>
        </w:rPr>
        <w:t>MySQL, with limited amount of</w:t>
      </w:r>
      <w:r>
        <w:rPr>
          <w:lang w:eastAsia="en-AU"/>
        </w:rPr>
        <w:t xml:space="preserve"> specific implementation required. This is seen (though noted not technically correct) in the form of adding variables applicable to MySQL (such as setting variables as Var</w:t>
      </w:r>
      <w:r w:rsidR="00635418">
        <w:rPr>
          <w:lang w:eastAsia="en-AU"/>
        </w:rPr>
        <w:t>C</w:t>
      </w:r>
      <w:r>
        <w:rPr>
          <w:lang w:eastAsia="en-AU"/>
        </w:rPr>
        <w:t>hars in place of more general Strings variables)</w:t>
      </w:r>
      <w:r w:rsidR="00932731">
        <w:rPr>
          <w:lang w:eastAsia="en-AU"/>
        </w:rPr>
        <w:t xml:space="preserve"> in the conceptual diagram.</w:t>
      </w:r>
    </w:p>
    <w:p w14:paraId="43ED3DA0" w14:textId="00902F02" w:rsidR="00932731" w:rsidRDefault="00932731" w:rsidP="00FF7EAA">
      <w:pPr>
        <w:rPr>
          <w:lang w:eastAsia="en-AU"/>
        </w:rPr>
      </w:pPr>
      <w:r>
        <w:rPr>
          <w:lang w:eastAsia="en-AU"/>
        </w:rPr>
        <w:t>The information gathered the in the previous three sections of requirements gathering and analysis, Conceptual model Diagram and documentation and logical model Diagram and documentation in their latest iteration have been reviewed and collected into a single information source.</w:t>
      </w:r>
      <w:r w:rsidR="00463A6A">
        <w:rPr>
          <w:lang w:eastAsia="en-AU"/>
        </w:rPr>
        <w:t xml:space="preserve"> </w:t>
      </w:r>
    </w:p>
    <w:p w14:paraId="71935C53" w14:textId="34BFA18D" w:rsidR="00463A6A" w:rsidRDefault="00463A6A" w:rsidP="00FF7EAA">
      <w:pPr>
        <w:rPr>
          <w:lang w:eastAsia="en-AU"/>
        </w:rPr>
      </w:pPr>
      <w:r>
        <w:rPr>
          <w:lang w:eastAsia="en-AU"/>
        </w:rPr>
        <w:t>The target, MySQL, DBMS has been studied revealing how to preform base transactions (</w:t>
      </w:r>
      <w:r w:rsidR="00C11AA7">
        <w:rPr>
          <w:lang w:eastAsia="en-AU"/>
        </w:rPr>
        <w:t xml:space="preserve">such that </w:t>
      </w:r>
      <w:r>
        <w:rPr>
          <w:lang w:eastAsia="en-AU"/>
        </w:rPr>
        <w:t>Create, Read Update and Delete Base Relations are done</w:t>
      </w:r>
      <w:r w:rsidR="00C11AA7">
        <w:rPr>
          <w:lang w:eastAsia="en-AU"/>
        </w:rPr>
        <w:t xml:space="preserve"> for the most part</w:t>
      </w:r>
      <w:r>
        <w:rPr>
          <w:lang w:eastAsia="en-AU"/>
        </w:rPr>
        <w:t xml:space="preserve"> through standard SQL</w:t>
      </w:r>
      <w:r w:rsidR="00C974F6">
        <w:rPr>
          <w:lang w:eastAsia="en-AU"/>
        </w:rPr>
        <w:t xml:space="preserve"> (see </w:t>
      </w:r>
      <w:hyperlink r:id="rId11" w:history="1">
        <w:r w:rsidR="00C974F6" w:rsidRPr="009D1B6A">
          <w:rPr>
            <w:rStyle w:val="Hyperlink"/>
            <w:lang w:eastAsia="en-AU"/>
          </w:rPr>
          <w:t>http://dev.mysql.com/doc/refman/5.0/en/differences-from-ansi.html</w:t>
        </w:r>
      </w:hyperlink>
      <w:r w:rsidR="00C974F6">
        <w:rPr>
          <w:lang w:eastAsia="en-AU"/>
        </w:rPr>
        <w:t>.)</w:t>
      </w:r>
      <w:r>
        <w:rPr>
          <w:lang w:eastAsia="en-AU"/>
        </w:rPr>
        <w:t>) and that most</w:t>
      </w:r>
      <w:r w:rsidR="00C11AA7">
        <w:rPr>
          <w:lang w:eastAsia="en-AU"/>
        </w:rPr>
        <w:t>,</w:t>
      </w:r>
      <w:r>
        <w:rPr>
          <w:lang w:eastAsia="en-AU"/>
        </w:rPr>
        <w:t xml:space="preserve"> if not all of the required functionality (that of. Keys, Domains and constraints) is ava</w:t>
      </w:r>
      <w:r w:rsidR="008E285A">
        <w:rPr>
          <w:lang w:eastAsia="en-AU"/>
        </w:rPr>
        <w:t>ilable through the standard enterprise</w:t>
      </w:r>
      <w:r>
        <w:rPr>
          <w:lang w:eastAsia="en-AU"/>
        </w:rPr>
        <w:t xml:space="preserve"> version as will be used in the final implementation of the database. </w:t>
      </w:r>
      <w:r w:rsidR="00DD15B6">
        <w:rPr>
          <w:lang w:eastAsia="en-AU"/>
        </w:rPr>
        <w:t xml:space="preserve"> </w:t>
      </w:r>
    </w:p>
    <w:p w14:paraId="45F1C8CA" w14:textId="0181A315" w:rsidR="00463A6A" w:rsidRPr="00463A6A" w:rsidRDefault="00463A6A" w:rsidP="00463A6A">
      <w:pPr>
        <w:rPr>
          <w:b/>
          <w:lang w:eastAsia="en-AU"/>
        </w:rPr>
      </w:pPr>
      <w:r>
        <w:rPr>
          <w:lang w:eastAsia="en-AU"/>
        </w:rPr>
        <w:t xml:space="preserve">This was then used to produce the following </w:t>
      </w:r>
      <w:r w:rsidRPr="00463A6A">
        <w:rPr>
          <w:b/>
        </w:rPr>
        <w:t>Relational database schema</w:t>
      </w:r>
    </w:p>
    <w:p w14:paraId="4449BF32" w14:textId="43A79F31" w:rsidR="00932731" w:rsidRDefault="00463A6A" w:rsidP="00FF7EAA">
      <w:pPr>
        <w:rPr>
          <w:lang w:eastAsia="en-AU"/>
        </w:rPr>
      </w:pPr>
      <w:r>
        <w:rPr>
          <w:lang w:eastAsia="en-AU"/>
        </w:rPr>
        <w:t>SCHEMA HERE</w:t>
      </w:r>
      <w:r w:rsidR="00C11AA7">
        <w:rPr>
          <w:lang w:eastAsia="en-AU"/>
        </w:rPr>
        <w:t xml:space="preserve"> MAYBE?</w:t>
      </w:r>
    </w:p>
    <w:p w14:paraId="1C5A4A2B" w14:textId="54E49FCA" w:rsidR="008141FC" w:rsidRDefault="008141FC" w:rsidP="00597C9F">
      <w:pPr>
        <w:pStyle w:val="Heading2"/>
      </w:pPr>
      <w:bookmarkStart w:id="220" w:name="_Toc390273917"/>
      <w:r>
        <w:t>Design base relations</w:t>
      </w:r>
      <w:bookmarkEnd w:id="220"/>
    </w:p>
    <w:p w14:paraId="6425DE41" w14:textId="1BCC4699" w:rsidR="00C11AA7" w:rsidRPr="006327DE" w:rsidRDefault="00C11AA7" w:rsidP="00C11AA7">
      <w:pPr>
        <w:rPr>
          <w:b/>
          <w:lang w:eastAsia="en-AU"/>
        </w:rPr>
      </w:pPr>
      <w:r w:rsidRPr="006327DE">
        <w:rPr>
          <w:b/>
        </w:rPr>
        <w:t>Implementing base relations</w:t>
      </w:r>
    </w:p>
    <w:p w14:paraId="11021212" w14:textId="07C32317" w:rsidR="00C11AA7" w:rsidRDefault="00C11AA7" w:rsidP="00C11AA7">
      <w:pPr>
        <w:rPr>
          <w:lang w:eastAsia="en-AU"/>
        </w:rPr>
      </w:pPr>
      <w:r>
        <w:rPr>
          <w:lang w:eastAsia="en-AU"/>
        </w:rPr>
        <w:t xml:space="preserve">The data base relation have been implemented using ISO SQL standard (Section 6.1) with some specific minor MySQL specific adjustments. </w:t>
      </w:r>
    </w:p>
    <w:p w14:paraId="4689ADCF" w14:textId="1689EAA1" w:rsidR="002348C8" w:rsidRDefault="009835BE" w:rsidP="00C11AA7">
      <w:pPr>
        <w:rPr>
          <w:lang w:eastAsia="en-AU"/>
        </w:rPr>
      </w:pPr>
      <w:r>
        <w:rPr>
          <w:lang w:eastAsia="en-AU"/>
        </w:rPr>
        <w:t xml:space="preserve">In implementating the base relations the following was </w:t>
      </w:r>
      <w:r w:rsidR="00071752">
        <w:rPr>
          <w:lang w:eastAsia="en-AU"/>
        </w:rPr>
        <w:t>adhered</w:t>
      </w:r>
      <w:r>
        <w:rPr>
          <w:lang w:eastAsia="en-AU"/>
        </w:rPr>
        <w:t xml:space="preserve"> to </w:t>
      </w:r>
    </w:p>
    <w:p w14:paraId="177C0406" w14:textId="77777777" w:rsidR="00C11AA7" w:rsidRPr="006327DE" w:rsidRDefault="00C11AA7" w:rsidP="00C11AA7">
      <w:pPr>
        <w:rPr>
          <w:b/>
          <w:lang w:eastAsia="en-AU"/>
        </w:rPr>
      </w:pPr>
      <w:r w:rsidRPr="006327DE">
        <w:rPr>
          <w:b/>
          <w:lang w:eastAsia="en-AU"/>
        </w:rPr>
        <w:t>Document design of base relations</w:t>
      </w:r>
    </w:p>
    <w:p w14:paraId="06BD0D0A" w14:textId="3C206C8A" w:rsidR="00C11AA7" w:rsidRDefault="00C11AA7" w:rsidP="00C11AA7">
      <w:r>
        <w:t>DBDL definitions of Relations</w:t>
      </w:r>
    </w:p>
    <w:p w14:paraId="6BDC3936" w14:textId="2250164F" w:rsidR="00071752" w:rsidRDefault="00071752" w:rsidP="00C11AA7">
      <w:r>
        <w:t>Changes</w:t>
      </w:r>
    </w:p>
    <w:p w14:paraId="19262F92" w14:textId="77777777" w:rsidR="002348C8" w:rsidRDefault="002348C8" w:rsidP="002348C8">
      <w:pPr>
        <w:pStyle w:val="Heading2"/>
        <w:numPr>
          <w:ilvl w:val="0"/>
          <w:numId w:val="0"/>
        </w:numPr>
      </w:pPr>
    </w:p>
    <w:p w14:paraId="7893B070" w14:textId="71E17A84" w:rsidR="008141FC" w:rsidRDefault="008141FC" w:rsidP="00597C9F">
      <w:pPr>
        <w:pStyle w:val="Heading2"/>
      </w:pPr>
      <w:bookmarkStart w:id="221" w:name="_Toc390273918"/>
      <w:r>
        <w:t>Design representation of derived data</w:t>
      </w:r>
      <w:bookmarkEnd w:id="221"/>
    </w:p>
    <w:p w14:paraId="472E025D" w14:textId="688DC3B0" w:rsidR="00C11AA7" w:rsidRDefault="00C11AA7" w:rsidP="00C11AA7">
      <w:pPr>
        <w:rPr>
          <w:lang w:eastAsia="en-AU"/>
        </w:rPr>
      </w:pPr>
      <w:r>
        <w:rPr>
          <w:lang w:eastAsia="en-AU"/>
        </w:rPr>
        <w:t xml:space="preserve">No derived </w:t>
      </w:r>
      <w:r w:rsidR="002348C8">
        <w:rPr>
          <w:lang w:eastAsia="en-AU"/>
        </w:rPr>
        <w:t>data fields</w:t>
      </w:r>
      <w:r>
        <w:rPr>
          <w:lang w:eastAsia="en-AU"/>
        </w:rPr>
        <w:t xml:space="preserve"> have been identified except those of the checklists of which will be adjust whenever a change is made through a background update of the DB by the application. This derived data exists to make referencing the completeness of an application quick and to provide hard coded information checklist as per the initial requirements.</w:t>
      </w:r>
    </w:p>
    <w:p w14:paraId="4B1D7ADB" w14:textId="21992203" w:rsidR="00C11AA7" w:rsidRDefault="00C11AA7" w:rsidP="00C11AA7">
      <w:pPr>
        <w:rPr>
          <w:lang w:eastAsia="en-AU"/>
        </w:rPr>
      </w:pPr>
      <w:r>
        <w:rPr>
          <w:lang w:eastAsia="en-AU"/>
        </w:rPr>
        <w:t xml:space="preserve">It is presumed that other derived information, will be calculated as required. This include the age of an application, number of applications flagged, number of applications managed, application history etc.. To aid such queries, index have been placed on the relevant foreign and primary keys that are expected to be used often. </w:t>
      </w:r>
    </w:p>
    <w:p w14:paraId="61D2DFD3" w14:textId="72260420" w:rsidR="008141FC" w:rsidRDefault="008141FC" w:rsidP="00597C9F">
      <w:pPr>
        <w:pStyle w:val="Heading2"/>
      </w:pPr>
      <w:bookmarkStart w:id="222" w:name="_Toc390273919"/>
      <w:r>
        <w:lastRenderedPageBreak/>
        <w:t>Design general constraints</w:t>
      </w:r>
      <w:bookmarkEnd w:id="222"/>
    </w:p>
    <w:p w14:paraId="6015FB1C" w14:textId="4CF3E80C" w:rsidR="003F0E61" w:rsidRDefault="00FD277B" w:rsidP="003F0E61">
      <w:pPr>
        <w:rPr>
          <w:lang w:eastAsia="en-AU"/>
        </w:rPr>
      </w:pPr>
      <w:r>
        <w:rPr>
          <w:lang w:eastAsia="en-AU"/>
        </w:rPr>
        <w:t>There are a few design constraints that have been implemented, these are</w:t>
      </w:r>
    </w:p>
    <w:p w14:paraId="7413F64C" w14:textId="0A493BD5" w:rsidR="00FD277B" w:rsidRDefault="00FD277B" w:rsidP="00FD277B">
      <w:pPr>
        <w:pStyle w:val="ListParagraph"/>
        <w:numPr>
          <w:ilvl w:val="0"/>
          <w:numId w:val="26"/>
        </w:numPr>
        <w:rPr>
          <w:lang w:eastAsia="en-AU"/>
        </w:rPr>
      </w:pPr>
      <w:r>
        <w:rPr>
          <w:lang w:eastAsia="en-AU"/>
        </w:rPr>
        <w:t>Only those who can supervise can add themselves to the supervised by table. This is enforces through the use of permissions</w:t>
      </w:r>
    </w:p>
    <w:p w14:paraId="0ABA9639" w14:textId="0D62F72A" w:rsidR="0062590E" w:rsidRDefault="00FD277B" w:rsidP="003F0E61">
      <w:pPr>
        <w:rPr>
          <w:lang w:eastAsia="en-AU"/>
        </w:rPr>
      </w:pPr>
      <w:r>
        <w:rPr>
          <w:lang w:eastAsia="en-AU"/>
        </w:rPr>
        <w:t xml:space="preserve">General constraints such as text and dates being non empty is assumed to be </w:t>
      </w:r>
      <w:r w:rsidR="00E5700B">
        <w:rPr>
          <w:lang w:eastAsia="en-AU"/>
        </w:rPr>
        <w:t xml:space="preserve">enforced by the application interface. This is mainly because </w:t>
      </w:r>
      <w:r w:rsidR="0062590E">
        <w:rPr>
          <w:lang w:eastAsia="en-AU"/>
        </w:rPr>
        <w:t>MySQL does not support constraints</w:t>
      </w:r>
      <w:r>
        <w:rPr>
          <w:lang w:eastAsia="en-AU"/>
        </w:rPr>
        <w:t xml:space="preserve"> or partial indexes making enforcing of </w:t>
      </w:r>
      <w:r w:rsidR="00E5700B">
        <w:rPr>
          <w:lang w:eastAsia="en-AU"/>
        </w:rPr>
        <w:t xml:space="preserve">such </w:t>
      </w:r>
      <w:r>
        <w:rPr>
          <w:lang w:eastAsia="en-AU"/>
        </w:rPr>
        <w:t xml:space="preserve">constraints difficult. However there are workarounds using ‘Trigger’s but since these can have a significant impact on performance (running every time on an update/insert event if implemented in most cases) they have not be included unless deemed absolutely necessary. </w:t>
      </w:r>
    </w:p>
    <w:p w14:paraId="421DA7CB" w14:textId="77777777" w:rsidR="002348C8" w:rsidRDefault="002348C8" w:rsidP="003F0E61">
      <w:pPr>
        <w:rPr>
          <w:lang w:eastAsia="en-AU"/>
        </w:rPr>
      </w:pPr>
    </w:p>
    <w:p w14:paraId="4CC21E0B" w14:textId="5473BEC6" w:rsidR="005E4DF4" w:rsidRDefault="005E4DF4" w:rsidP="00597C9F">
      <w:pPr>
        <w:pStyle w:val="Heading1"/>
        <w:numPr>
          <w:ilvl w:val="0"/>
          <w:numId w:val="17"/>
        </w:numPr>
      </w:pPr>
      <w:bookmarkStart w:id="223" w:name="_Toc390273920"/>
      <w:r w:rsidRPr="005E4DF4">
        <w:t>Design file organisations</w:t>
      </w:r>
      <w:r>
        <w:t xml:space="preserve"> and indices</w:t>
      </w:r>
      <w:bookmarkEnd w:id="223"/>
    </w:p>
    <w:p w14:paraId="203A2279" w14:textId="703C7BF8" w:rsidR="005E4DF4" w:rsidRDefault="005E4DF4" w:rsidP="00597C9F">
      <w:pPr>
        <w:pStyle w:val="Heading2"/>
      </w:pPr>
      <w:bookmarkStart w:id="224" w:name="_Toc390273921"/>
      <w:r w:rsidRPr="00597C9F">
        <w:t>Analyse transactions</w:t>
      </w:r>
      <w:r w:rsidR="007950AC">
        <w:t xml:space="preserve"> </w:t>
      </w:r>
      <w:del w:id="225" w:author="shorny" w:date="2014-06-11T23:13:00Z">
        <w:r w:rsidR="007950AC" w:rsidDel="00FE3B6A">
          <w:delText>NOT DONE</w:delText>
        </w:r>
      </w:del>
      <w:bookmarkEnd w:id="224"/>
    </w:p>
    <w:p w14:paraId="5B6CCA16" w14:textId="71ED5A84" w:rsidR="00FE3B6A" w:rsidRDefault="00FE3B6A" w:rsidP="004B7DE3">
      <w:pPr>
        <w:pStyle w:val="NoSpacing"/>
        <w:rPr>
          <w:ins w:id="226" w:author="shorny" w:date="2014-06-11T23:13:00Z"/>
        </w:rPr>
      </w:pPr>
      <w:ins w:id="227" w:author="shorny" w:date="2014-06-11T23:13:00Z">
        <w:r>
          <w:t>In this section we analyse the most frequent transactions with respect to which base relations they operate on and wh</w:t>
        </w:r>
      </w:ins>
      <w:ins w:id="228" w:author="shorny" w:date="2014-06-11T23:17:00Z">
        <w:r>
          <w:t xml:space="preserve">ich operations are performed. This will serve to guide us as to where we can expect bottlenecks in the running system, and therefore what will be the most appropriate </w:t>
        </w:r>
      </w:ins>
      <w:ins w:id="229" w:author="shorny" w:date="2014-06-11T23:18:00Z">
        <w:r w:rsidR="009C2AF0">
          <w:t>design decisions to ensure good system performance.</w:t>
        </w:r>
      </w:ins>
    </w:p>
    <w:p w14:paraId="32B953BA" w14:textId="45E6249D" w:rsidR="004B7DE3" w:rsidRDefault="001531AA" w:rsidP="004B7DE3">
      <w:pPr>
        <w:pStyle w:val="NoSpacing"/>
        <w:rPr>
          <w:ins w:id="230" w:author="shorny" w:date="2014-06-11T22:48:00Z"/>
        </w:rPr>
      </w:pPr>
      <w:ins w:id="231" w:author="shorny" w:date="2014-06-11T22:49:00Z">
        <w:r>
          <w:t xml:space="preserve">The user transactions are shown in </w:t>
        </w:r>
      </w:ins>
      <w:ins w:id="232" w:author="shorny" w:date="2014-06-11T22:52:00Z">
        <w:r w:rsidR="00774A28">
          <w:fldChar w:fldCharType="begin"/>
        </w:r>
        <w:r w:rsidR="00774A28">
          <w:instrText xml:space="preserve"> REF _Ref390290459 \h </w:instrText>
        </w:r>
      </w:ins>
      <w:r w:rsidR="00774A28">
        <w:fldChar w:fldCharType="separate"/>
      </w:r>
      <w:ins w:id="233" w:author="shorny" w:date="2014-06-11T22:52:00Z">
        <w:r w:rsidR="00774A28" w:rsidRPr="00980403">
          <w:rPr>
            <w:rPrChange w:id="234" w:author="shorny" w:date="2014-06-11T21:25:00Z">
              <w:rPr/>
            </w:rPrChange>
          </w:rPr>
          <w:t xml:space="preserve">Table </w:t>
        </w:r>
        <w:r w:rsidR="00774A28">
          <w:rPr>
            <w:noProof/>
          </w:rPr>
          <w:t>1</w:t>
        </w:r>
        <w:r w:rsidR="00774A28">
          <w:fldChar w:fldCharType="end"/>
        </w:r>
      </w:ins>
      <w:ins w:id="235" w:author="shorny" w:date="2014-06-11T22:58:00Z">
        <w:r w:rsidR="00774A28">
          <w:t xml:space="preserve">, </w:t>
        </w:r>
        <w:r w:rsidR="00774A28">
          <w:fldChar w:fldCharType="begin"/>
        </w:r>
        <w:r w:rsidR="00774A28">
          <w:instrText xml:space="preserve"> REF _Ref390290809 \h </w:instrText>
        </w:r>
      </w:ins>
      <w:r w:rsidR="00774A28">
        <w:fldChar w:fldCharType="separate"/>
      </w:r>
      <w:ins w:id="236" w:author="shorny" w:date="2014-06-11T22:58:00Z">
        <w:r w:rsidR="00774A28" w:rsidRPr="00980403">
          <w:rPr>
            <w:rPrChange w:id="237" w:author="shorny" w:date="2014-06-11T21:26:00Z">
              <w:rPr/>
            </w:rPrChange>
          </w:rPr>
          <w:t xml:space="preserve">Table </w:t>
        </w:r>
        <w:r w:rsidR="00774A28">
          <w:rPr>
            <w:noProof/>
          </w:rPr>
          <w:t>2</w:t>
        </w:r>
        <w:r w:rsidR="00774A28">
          <w:fldChar w:fldCharType="end"/>
        </w:r>
        <w:r w:rsidR="00774A28">
          <w:t xml:space="preserve"> and </w:t>
        </w:r>
        <w:r w:rsidR="00774A28">
          <w:fldChar w:fldCharType="begin"/>
        </w:r>
        <w:r w:rsidR="00774A28">
          <w:instrText xml:space="preserve"> REF _Ref390290811 \h </w:instrText>
        </w:r>
      </w:ins>
      <w:r w:rsidR="00774A28">
        <w:fldChar w:fldCharType="separate"/>
      </w:r>
      <w:ins w:id="238" w:author="shorny" w:date="2014-06-11T22:58:00Z">
        <w:r w:rsidR="00774A28" w:rsidRPr="00980403">
          <w:rPr>
            <w:rPrChange w:id="239" w:author="shorny" w:date="2014-06-11T21:28:00Z">
              <w:rPr/>
            </w:rPrChange>
          </w:rPr>
          <w:t xml:space="preserve">Table </w:t>
        </w:r>
        <w:r w:rsidR="00774A28">
          <w:rPr>
            <w:noProof/>
          </w:rPr>
          <w:t>3</w:t>
        </w:r>
        <w:r w:rsidR="00774A28">
          <w:fldChar w:fldCharType="end"/>
        </w:r>
        <w:r w:rsidR="00774A28">
          <w:t xml:space="preserve">. </w:t>
        </w:r>
      </w:ins>
      <w:ins w:id="240" w:author="shorny" w:date="2014-06-11T22:59:00Z">
        <w:r w:rsidR="00FC1586">
          <w:t xml:space="preserve">These transactions are cross-referenced </w:t>
        </w:r>
        <w:r w:rsidR="003F477A">
          <w:t xml:space="preserve">to base relations in </w:t>
        </w:r>
      </w:ins>
      <w:ins w:id="241" w:author="shorny" w:date="2014-06-11T22:58:00Z">
        <w:r w:rsidR="00774A28">
          <w:fldChar w:fldCharType="begin"/>
        </w:r>
        <w:r w:rsidR="00774A28">
          <w:instrText xml:space="preserve"> REF _Ref390290813 \h </w:instrText>
        </w:r>
      </w:ins>
      <w:r w:rsidR="00774A28">
        <w:fldChar w:fldCharType="separate"/>
      </w:r>
      <w:ins w:id="242" w:author="shorny" w:date="2014-06-11T22:58:00Z">
        <w:r w:rsidR="00774A28" w:rsidRPr="000560DA">
          <w:rPr>
            <w:rPrChange w:id="243" w:author="shorny" w:date="2014-06-11T22:41:00Z">
              <w:rPr/>
            </w:rPrChange>
          </w:rPr>
          <w:t xml:space="preserve">Table </w:t>
        </w:r>
        <w:r w:rsidR="00774A28">
          <w:rPr>
            <w:noProof/>
          </w:rPr>
          <w:t>4</w:t>
        </w:r>
        <w:r w:rsidR="00774A28">
          <w:fldChar w:fldCharType="end"/>
        </w:r>
      </w:ins>
      <w:ins w:id="244" w:author="shorny" w:date="2014-06-11T22:59:00Z">
        <w:r w:rsidR="003F477A">
          <w:t xml:space="preserve"> and </w:t>
        </w:r>
      </w:ins>
      <w:ins w:id="245" w:author="shorny" w:date="2014-06-11T22:58:00Z">
        <w:r w:rsidR="00774A28">
          <w:fldChar w:fldCharType="begin"/>
        </w:r>
        <w:r w:rsidR="00774A28">
          <w:instrText xml:space="preserve"> REF _Ref390290816 \h </w:instrText>
        </w:r>
      </w:ins>
      <w:r w:rsidR="00774A28">
        <w:fldChar w:fldCharType="separate"/>
      </w:r>
      <w:ins w:id="246" w:author="shorny" w:date="2014-06-11T22:58:00Z">
        <w:r w:rsidR="00774A28" w:rsidRPr="005E7BCF">
          <w:rPr>
            <w:rPrChange w:id="247" w:author="shorny" w:date="2014-06-11T22:47:00Z">
              <w:rPr/>
            </w:rPrChange>
          </w:rPr>
          <w:t xml:space="preserve">Table </w:t>
        </w:r>
        <w:r w:rsidR="00774A28" w:rsidRPr="005E7BCF">
          <w:rPr>
            <w:noProof/>
            <w:rPrChange w:id="248" w:author="shorny" w:date="2014-06-11T22:47:00Z">
              <w:rPr>
                <w:noProof/>
              </w:rPr>
            </w:rPrChange>
          </w:rPr>
          <w:t>5</w:t>
        </w:r>
        <w:r w:rsidR="00774A28">
          <w:fldChar w:fldCharType="end"/>
        </w:r>
      </w:ins>
      <w:ins w:id="249" w:author="shorny" w:date="2014-06-11T22:59:00Z">
        <w:r w:rsidR="003F477A">
          <w:t>.</w:t>
        </w:r>
      </w:ins>
      <w:ins w:id="250" w:author="shorny" w:date="2014-06-11T23:08:00Z">
        <w:r w:rsidR="00B02124">
          <w:t xml:space="preserve"> </w:t>
        </w:r>
      </w:ins>
      <w:ins w:id="251" w:author="shorny" w:date="2014-06-11T23:09:00Z">
        <w:r w:rsidR="00B02124">
          <w:fldChar w:fldCharType="begin"/>
        </w:r>
        <w:r w:rsidR="00B02124">
          <w:instrText xml:space="preserve"> REF _Ref390291470 \h </w:instrText>
        </w:r>
      </w:ins>
      <w:r w:rsidR="00B02124">
        <w:fldChar w:fldCharType="separate"/>
      </w:r>
      <w:ins w:id="252" w:author="shorny" w:date="2014-06-11T23:09:00Z">
        <w:r w:rsidR="00B02124" w:rsidRPr="00F9372B">
          <w:rPr>
            <w:rPrChange w:id="253" w:author="shorny" w:date="2014-06-11T23:07:00Z">
              <w:rPr/>
            </w:rPrChange>
          </w:rPr>
          <w:t xml:space="preserve">Figure </w:t>
        </w:r>
        <w:r w:rsidR="00B02124" w:rsidRPr="00F9372B">
          <w:rPr>
            <w:noProof/>
            <w:rPrChange w:id="254" w:author="shorny" w:date="2014-06-11T23:07:00Z">
              <w:rPr>
                <w:noProof/>
              </w:rPr>
            </w:rPrChange>
          </w:rPr>
          <w:t>1</w:t>
        </w:r>
        <w:r w:rsidR="00B02124">
          <w:fldChar w:fldCharType="end"/>
        </w:r>
        <w:r w:rsidR="00805F45">
          <w:t xml:space="preserve"> shows the corresponding t</w:t>
        </w:r>
      </w:ins>
      <w:ins w:id="255" w:author="shorny" w:date="2014-06-11T23:08:00Z">
        <w:r w:rsidR="00B02124">
          <w:t>ransaction</w:t>
        </w:r>
        <w:r w:rsidR="00805F45">
          <w:t xml:space="preserve"> pathways</w:t>
        </w:r>
      </w:ins>
      <w:ins w:id="256" w:author="shorny" w:date="2014-06-11T23:09:00Z">
        <w:r w:rsidR="00805F45">
          <w:t>.</w:t>
        </w:r>
      </w:ins>
    </w:p>
    <w:p w14:paraId="0FF01DEA" w14:textId="77777777" w:rsidR="001531AA" w:rsidRDefault="001531AA" w:rsidP="004B7DE3">
      <w:pPr>
        <w:pStyle w:val="NoSpacing"/>
        <w:rPr>
          <w:ins w:id="257" w:author="shorny" w:date="2014-06-11T20:27:00Z"/>
        </w:rPr>
      </w:pPr>
    </w:p>
    <w:p w14:paraId="43855CBD" w14:textId="253E8A54" w:rsidR="004B7DE3" w:rsidRPr="00980403" w:rsidRDefault="004B7DE3" w:rsidP="004B7DE3">
      <w:pPr>
        <w:pStyle w:val="Caption"/>
        <w:keepNext/>
        <w:rPr>
          <w:ins w:id="258" w:author="shorny" w:date="2014-06-11T21:25:00Z"/>
          <w:color w:val="auto"/>
          <w:rPrChange w:id="259" w:author="shorny" w:date="2014-06-11T21:25:00Z">
            <w:rPr>
              <w:ins w:id="260" w:author="shorny" w:date="2014-06-11T21:25:00Z"/>
            </w:rPr>
          </w:rPrChange>
        </w:rPr>
        <w:pPrChange w:id="261" w:author="shorny" w:date="2014-06-11T21:25:00Z">
          <w:pPr/>
        </w:pPrChange>
      </w:pPr>
      <w:bookmarkStart w:id="262" w:name="_Ref390290459"/>
      <w:ins w:id="263" w:author="shorny" w:date="2014-06-11T21:25:00Z">
        <w:r w:rsidRPr="00980403">
          <w:rPr>
            <w:color w:val="auto"/>
            <w:rPrChange w:id="264" w:author="shorny" w:date="2014-06-11T21:25:00Z">
              <w:rPr/>
            </w:rPrChange>
          </w:rPr>
          <w:t xml:space="preserve">Table </w:t>
        </w:r>
        <w:r w:rsidRPr="00980403">
          <w:rPr>
            <w:color w:val="auto"/>
            <w:rPrChange w:id="265" w:author="shorny" w:date="2014-06-11T21:25:00Z">
              <w:rPr/>
            </w:rPrChange>
          </w:rPr>
          <w:fldChar w:fldCharType="begin"/>
        </w:r>
        <w:r w:rsidRPr="00980403">
          <w:rPr>
            <w:color w:val="auto"/>
            <w:rPrChange w:id="266" w:author="shorny" w:date="2014-06-11T21:25:00Z">
              <w:rPr/>
            </w:rPrChange>
          </w:rPr>
          <w:instrText xml:space="preserve"> SEQ Table \* ARABIC </w:instrText>
        </w:r>
      </w:ins>
      <w:r w:rsidRPr="00980403">
        <w:rPr>
          <w:color w:val="auto"/>
          <w:rPrChange w:id="267" w:author="shorny" w:date="2014-06-11T21:25:00Z">
            <w:rPr/>
          </w:rPrChange>
        </w:rPr>
        <w:fldChar w:fldCharType="separate"/>
      </w:r>
      <w:ins w:id="268" w:author="shorny" w:date="2014-06-11T22:47:00Z">
        <w:r w:rsidR="005E7BCF">
          <w:rPr>
            <w:noProof/>
            <w:color w:val="auto"/>
          </w:rPr>
          <w:t>1</w:t>
        </w:r>
      </w:ins>
      <w:ins w:id="269" w:author="shorny" w:date="2014-06-11T21:25:00Z">
        <w:r w:rsidRPr="00980403">
          <w:rPr>
            <w:color w:val="auto"/>
            <w:rPrChange w:id="270" w:author="shorny" w:date="2014-06-11T21:25:00Z">
              <w:rPr/>
            </w:rPrChange>
          </w:rPr>
          <w:fldChar w:fldCharType="end"/>
        </w:r>
        <w:bookmarkEnd w:id="262"/>
        <w:r w:rsidRPr="00980403">
          <w:rPr>
            <w:color w:val="auto"/>
            <w:rPrChange w:id="271" w:author="shorny" w:date="2014-06-11T21:25:00Z">
              <w:rPr/>
            </w:rPrChange>
          </w:rPr>
          <w:t xml:space="preserve"> </w:t>
        </w:r>
        <w:r w:rsidR="00021707" w:rsidRPr="00980403">
          <w:rPr>
            <w:color w:val="auto"/>
            <w:rPrChange w:id="272" w:author="shorny" w:date="2014-06-11T21:25:00Z">
              <w:rPr/>
            </w:rPrChange>
          </w:rPr>
          <w:t>User transactions</w:t>
        </w:r>
        <w:r w:rsidRPr="00980403">
          <w:rPr>
            <w:color w:val="auto"/>
            <w:rPrChange w:id="273" w:author="shorny" w:date="2014-06-11T21:25:00Z">
              <w:rPr/>
            </w:rPrChange>
          </w:rPr>
          <w:t xml:space="preserve"> for all staff, including professional</w:t>
        </w:r>
      </w:ins>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0D54AE5E" w14:textId="77777777" w:rsidTr="004B7DE3">
        <w:trPr>
          <w:ins w:id="274"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C0384F9" w14:textId="77777777" w:rsidR="004B7DE3" w:rsidRPr="00730165" w:rsidRDefault="004B7DE3" w:rsidP="004B7DE3">
            <w:pPr>
              <w:pStyle w:val="NoSpacing"/>
              <w:numPr>
                <w:ilvl w:val="0"/>
                <w:numId w:val="9"/>
              </w:numPr>
              <w:tabs>
                <w:tab w:val="left" w:pos="284"/>
              </w:tabs>
              <w:ind w:left="142" w:hanging="163"/>
              <w:rPr>
                <w:ins w:id="275"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1E1100B4" w14:textId="77777777" w:rsidR="004B7DE3" w:rsidRPr="00730165" w:rsidRDefault="004B7DE3" w:rsidP="004B7DE3">
            <w:pPr>
              <w:pStyle w:val="NoSpacing"/>
              <w:rPr>
                <w:ins w:id="276" w:author="shorny" w:date="2014-06-11T20:26:00Z"/>
              </w:rPr>
            </w:pPr>
            <w:ins w:id="277" w:author="shorny" w:date="2014-06-11T20:26:00Z">
              <w:r w:rsidRPr="00730165">
                <w:t>Look up applicant + publications + degrees + visa Status + Associated documents by applicant name</w:t>
              </w:r>
            </w:ins>
          </w:p>
        </w:tc>
      </w:tr>
      <w:tr w:rsidR="004B7DE3" w:rsidRPr="00730165" w14:paraId="64D24FFD" w14:textId="77777777" w:rsidTr="004B7DE3">
        <w:trPr>
          <w:ins w:id="278"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4B20FBD" w14:textId="77777777" w:rsidR="004B7DE3" w:rsidRPr="00730165" w:rsidRDefault="004B7DE3" w:rsidP="004B7DE3">
            <w:pPr>
              <w:pStyle w:val="NoSpacing"/>
              <w:numPr>
                <w:ilvl w:val="0"/>
                <w:numId w:val="9"/>
              </w:numPr>
              <w:tabs>
                <w:tab w:val="left" w:pos="284"/>
              </w:tabs>
              <w:ind w:left="142" w:hanging="163"/>
              <w:rPr>
                <w:ins w:id="279"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3E1272FE" w14:textId="77777777" w:rsidR="004B7DE3" w:rsidRPr="00730165" w:rsidRDefault="004B7DE3" w:rsidP="004B7DE3">
            <w:pPr>
              <w:pStyle w:val="NoSpacing"/>
              <w:rPr>
                <w:ins w:id="280" w:author="shorny" w:date="2014-06-11T20:26:00Z"/>
              </w:rPr>
            </w:pPr>
            <w:ins w:id="281" w:author="shorny" w:date="2014-06-11T20:26:00Z">
              <w:r w:rsidRPr="00730165">
                <w:t>Look up applicant’s applications by applicant name</w:t>
              </w:r>
            </w:ins>
          </w:p>
        </w:tc>
      </w:tr>
      <w:tr w:rsidR="004B7DE3" w:rsidRPr="00730165" w14:paraId="1A814D04" w14:textId="77777777" w:rsidTr="004B7DE3">
        <w:trPr>
          <w:ins w:id="282" w:author="shorny" w:date="2014-06-11T20:26:00Z"/>
        </w:trPr>
        <w:tc>
          <w:tcPr>
            <w:tcW w:w="378" w:type="dxa"/>
            <w:tcBorders>
              <w:top w:val="single" w:sz="4" w:space="0" w:color="auto"/>
              <w:left w:val="single" w:sz="4" w:space="0" w:color="auto"/>
              <w:bottom w:val="single" w:sz="4" w:space="0" w:color="auto"/>
              <w:right w:val="single" w:sz="4" w:space="0" w:color="auto"/>
            </w:tcBorders>
          </w:tcPr>
          <w:p w14:paraId="73539551" w14:textId="77777777" w:rsidR="004B7DE3" w:rsidRPr="00730165" w:rsidRDefault="004B7DE3" w:rsidP="004B7DE3">
            <w:pPr>
              <w:pStyle w:val="NoSpacing"/>
              <w:numPr>
                <w:ilvl w:val="0"/>
                <w:numId w:val="9"/>
              </w:numPr>
              <w:tabs>
                <w:tab w:val="left" w:pos="284"/>
              </w:tabs>
              <w:ind w:left="142" w:hanging="163"/>
              <w:rPr>
                <w:ins w:id="283"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689440A8" w14:textId="77777777" w:rsidR="004B7DE3" w:rsidRPr="00730165" w:rsidRDefault="004B7DE3" w:rsidP="004B7DE3">
            <w:pPr>
              <w:pStyle w:val="NoSpacing"/>
              <w:rPr>
                <w:ins w:id="284" w:author="shorny" w:date="2014-06-11T20:26:00Z"/>
              </w:rPr>
            </w:pPr>
            <w:ins w:id="285" w:author="shorny" w:date="2014-06-11T20:26:00Z">
              <w:r w:rsidRPr="00730165">
                <w:t>Look up applicant’s applications by applicant email</w:t>
              </w:r>
            </w:ins>
          </w:p>
        </w:tc>
      </w:tr>
      <w:tr w:rsidR="004B7DE3" w:rsidRPr="00730165" w14:paraId="465086A8" w14:textId="77777777" w:rsidTr="004B7DE3">
        <w:trPr>
          <w:ins w:id="286" w:author="shorny" w:date="2014-06-11T20:26:00Z"/>
        </w:trPr>
        <w:tc>
          <w:tcPr>
            <w:tcW w:w="378" w:type="dxa"/>
            <w:tcBorders>
              <w:top w:val="single" w:sz="4" w:space="0" w:color="auto"/>
              <w:left w:val="single" w:sz="4" w:space="0" w:color="auto"/>
              <w:bottom w:val="single" w:sz="4" w:space="0" w:color="auto"/>
              <w:right w:val="single" w:sz="4" w:space="0" w:color="auto"/>
            </w:tcBorders>
          </w:tcPr>
          <w:p w14:paraId="6D746014" w14:textId="77777777" w:rsidR="004B7DE3" w:rsidRPr="00730165" w:rsidRDefault="004B7DE3" w:rsidP="004B7DE3">
            <w:pPr>
              <w:pStyle w:val="NoSpacing"/>
              <w:numPr>
                <w:ilvl w:val="0"/>
                <w:numId w:val="9"/>
              </w:numPr>
              <w:tabs>
                <w:tab w:val="left" w:pos="284"/>
              </w:tabs>
              <w:ind w:left="142" w:hanging="163"/>
              <w:rPr>
                <w:ins w:id="287"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496C000" w14:textId="77777777" w:rsidR="004B7DE3" w:rsidRPr="00730165" w:rsidRDefault="004B7DE3" w:rsidP="004B7DE3">
            <w:pPr>
              <w:pStyle w:val="NoSpacing"/>
              <w:rPr>
                <w:ins w:id="288" w:author="shorny" w:date="2014-06-11T20:26:00Z"/>
              </w:rPr>
            </w:pPr>
            <w:ins w:id="289" w:author="shorny" w:date="2014-06-11T20:26:00Z">
              <w:r w:rsidRPr="00730165">
                <w:t xml:space="preserve">Look up incomplete applications </w:t>
              </w:r>
            </w:ins>
          </w:p>
        </w:tc>
      </w:tr>
      <w:tr w:rsidR="004B7DE3" w:rsidRPr="00730165" w14:paraId="41D500E4" w14:textId="77777777" w:rsidTr="004B7DE3">
        <w:trPr>
          <w:ins w:id="290"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A4ABFE3" w14:textId="77777777" w:rsidR="004B7DE3" w:rsidRPr="00730165" w:rsidRDefault="004B7DE3" w:rsidP="004B7DE3">
            <w:pPr>
              <w:pStyle w:val="NoSpacing"/>
              <w:numPr>
                <w:ilvl w:val="0"/>
                <w:numId w:val="9"/>
              </w:numPr>
              <w:tabs>
                <w:tab w:val="left" w:pos="284"/>
              </w:tabs>
              <w:ind w:left="142" w:hanging="163"/>
              <w:rPr>
                <w:ins w:id="291" w:author="shorny" w:date="2014-06-11T20:26:00Z"/>
              </w:rPr>
            </w:pPr>
            <w:bookmarkStart w:id="292" w:name="_Ref387388001"/>
          </w:p>
        </w:tc>
        <w:bookmarkEnd w:id="292"/>
        <w:tc>
          <w:tcPr>
            <w:tcW w:w="8010" w:type="dxa"/>
            <w:tcBorders>
              <w:top w:val="single" w:sz="4" w:space="0" w:color="auto"/>
              <w:left w:val="single" w:sz="4" w:space="0" w:color="auto"/>
              <w:bottom w:val="single" w:sz="4" w:space="0" w:color="auto"/>
              <w:right w:val="single" w:sz="4" w:space="0" w:color="auto"/>
            </w:tcBorders>
            <w:hideMark/>
          </w:tcPr>
          <w:p w14:paraId="40B02DAC" w14:textId="77777777" w:rsidR="004B7DE3" w:rsidRPr="00730165" w:rsidRDefault="004B7DE3" w:rsidP="004B7DE3">
            <w:pPr>
              <w:pStyle w:val="NoSpacing"/>
              <w:rPr>
                <w:ins w:id="293" w:author="shorny" w:date="2014-06-11T20:26:00Z"/>
              </w:rPr>
            </w:pPr>
            <w:ins w:id="294" w:author="shorny" w:date="2014-06-11T20:26:00Z">
              <w:r w:rsidRPr="00730165">
                <w:t>Look up all correspondences relevant to an application</w:t>
              </w:r>
            </w:ins>
          </w:p>
        </w:tc>
      </w:tr>
      <w:tr w:rsidR="004B7DE3" w:rsidRPr="00730165" w14:paraId="32A396B4" w14:textId="77777777" w:rsidTr="004B7DE3">
        <w:trPr>
          <w:ins w:id="295"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39009C4" w14:textId="77777777" w:rsidR="004B7DE3" w:rsidRPr="00730165" w:rsidRDefault="004B7DE3" w:rsidP="004B7DE3">
            <w:pPr>
              <w:pStyle w:val="NoSpacing"/>
              <w:numPr>
                <w:ilvl w:val="0"/>
                <w:numId w:val="9"/>
              </w:numPr>
              <w:tabs>
                <w:tab w:val="left" w:pos="284"/>
              </w:tabs>
              <w:ind w:left="142" w:hanging="163"/>
              <w:rPr>
                <w:ins w:id="296" w:author="shorny" w:date="2014-06-11T20:26:00Z"/>
              </w:rPr>
            </w:pPr>
            <w:bookmarkStart w:id="297" w:name="_Ref384908147" w:colFirst="0" w:colLast="0"/>
          </w:p>
        </w:tc>
        <w:tc>
          <w:tcPr>
            <w:tcW w:w="8010" w:type="dxa"/>
            <w:tcBorders>
              <w:top w:val="single" w:sz="4" w:space="0" w:color="auto"/>
              <w:left w:val="single" w:sz="4" w:space="0" w:color="auto"/>
              <w:bottom w:val="single" w:sz="4" w:space="0" w:color="auto"/>
              <w:right w:val="single" w:sz="4" w:space="0" w:color="auto"/>
            </w:tcBorders>
            <w:hideMark/>
          </w:tcPr>
          <w:p w14:paraId="67D35CFF" w14:textId="77777777" w:rsidR="004B7DE3" w:rsidRPr="00730165" w:rsidRDefault="004B7DE3" w:rsidP="004B7DE3">
            <w:pPr>
              <w:pStyle w:val="NoSpacing"/>
              <w:rPr>
                <w:ins w:id="298" w:author="shorny" w:date="2014-06-11T20:26:00Z"/>
              </w:rPr>
            </w:pPr>
            <w:ins w:id="299" w:author="shorny" w:date="2014-06-11T20:26:00Z">
              <w:r w:rsidRPr="00730165">
                <w:t>Create new applicant and associated application records</w:t>
              </w:r>
            </w:ins>
          </w:p>
        </w:tc>
      </w:tr>
      <w:bookmarkEnd w:id="297"/>
      <w:tr w:rsidR="004B7DE3" w:rsidRPr="00730165" w14:paraId="5F81A0F3" w14:textId="77777777" w:rsidTr="004B7DE3">
        <w:trPr>
          <w:ins w:id="300"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8D938BA" w14:textId="77777777" w:rsidR="004B7DE3" w:rsidRPr="00730165" w:rsidRDefault="004B7DE3" w:rsidP="004B7DE3">
            <w:pPr>
              <w:pStyle w:val="NoSpacing"/>
              <w:numPr>
                <w:ilvl w:val="0"/>
                <w:numId w:val="9"/>
              </w:numPr>
              <w:tabs>
                <w:tab w:val="left" w:pos="284"/>
              </w:tabs>
              <w:ind w:left="142" w:hanging="163"/>
              <w:rPr>
                <w:ins w:id="301"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0622065" w14:textId="77777777" w:rsidR="004B7DE3" w:rsidRPr="00730165" w:rsidRDefault="004B7DE3" w:rsidP="004B7DE3">
            <w:pPr>
              <w:pStyle w:val="NoSpacing"/>
              <w:rPr>
                <w:ins w:id="302" w:author="shorny" w:date="2014-06-11T20:26:00Z"/>
              </w:rPr>
            </w:pPr>
            <w:ins w:id="303" w:author="shorny" w:date="2014-06-11T20:26:00Z">
              <w:r w:rsidRPr="00730165">
                <w:t>Look up which staff member updated an Application most recently</w:t>
              </w:r>
            </w:ins>
          </w:p>
        </w:tc>
      </w:tr>
      <w:tr w:rsidR="004B7DE3" w:rsidRPr="00730165" w14:paraId="1CAE0639" w14:textId="77777777" w:rsidTr="004B7DE3">
        <w:trPr>
          <w:ins w:id="304"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B087774" w14:textId="77777777" w:rsidR="004B7DE3" w:rsidRPr="00730165" w:rsidRDefault="004B7DE3" w:rsidP="004B7DE3">
            <w:pPr>
              <w:pStyle w:val="NoSpacing"/>
              <w:numPr>
                <w:ilvl w:val="0"/>
                <w:numId w:val="9"/>
              </w:numPr>
              <w:tabs>
                <w:tab w:val="left" w:pos="284"/>
              </w:tabs>
              <w:ind w:left="142" w:hanging="163"/>
              <w:rPr>
                <w:ins w:id="305"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EDB4334" w14:textId="77777777" w:rsidR="004B7DE3" w:rsidRPr="00730165" w:rsidRDefault="004B7DE3" w:rsidP="004B7DE3">
            <w:pPr>
              <w:pStyle w:val="NoSpacing"/>
              <w:rPr>
                <w:ins w:id="306" w:author="shorny" w:date="2014-06-11T20:26:00Z"/>
              </w:rPr>
            </w:pPr>
            <w:ins w:id="307" w:author="shorny" w:date="2014-06-11T20:26:00Z">
              <w:r w:rsidRPr="00730165">
                <w:t>Check for any decision recorded about an application</w:t>
              </w:r>
            </w:ins>
          </w:p>
        </w:tc>
      </w:tr>
      <w:tr w:rsidR="004B7DE3" w:rsidRPr="00730165" w14:paraId="5F1A1AA3" w14:textId="77777777" w:rsidTr="004B7DE3">
        <w:trPr>
          <w:ins w:id="308"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B317480" w14:textId="77777777" w:rsidR="004B7DE3" w:rsidRPr="00730165" w:rsidRDefault="004B7DE3" w:rsidP="004B7DE3">
            <w:pPr>
              <w:pStyle w:val="NoSpacing"/>
              <w:numPr>
                <w:ilvl w:val="0"/>
                <w:numId w:val="9"/>
              </w:numPr>
              <w:tabs>
                <w:tab w:val="left" w:pos="284"/>
              </w:tabs>
              <w:ind w:left="142" w:hanging="163"/>
              <w:rPr>
                <w:ins w:id="309"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134F2A65" w14:textId="77777777" w:rsidR="004B7DE3" w:rsidRPr="00730165" w:rsidRDefault="004B7DE3" w:rsidP="004B7DE3">
            <w:pPr>
              <w:pStyle w:val="NoSpacing"/>
              <w:rPr>
                <w:ins w:id="310" w:author="shorny" w:date="2014-06-11T20:26:00Z"/>
              </w:rPr>
            </w:pPr>
            <w:ins w:id="311" w:author="shorny" w:date="2014-06-11T20:26:00Z">
              <w:r w:rsidRPr="00730165">
                <w:t>Look up an existing application and attach a new standard type document to an application</w:t>
              </w:r>
            </w:ins>
          </w:p>
        </w:tc>
      </w:tr>
      <w:tr w:rsidR="004B7DE3" w:rsidRPr="00730165" w14:paraId="70D8A321" w14:textId="77777777" w:rsidTr="004B7DE3">
        <w:trPr>
          <w:ins w:id="312"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77CD707" w14:textId="77777777" w:rsidR="004B7DE3" w:rsidRPr="00730165" w:rsidRDefault="004B7DE3" w:rsidP="004B7DE3">
            <w:pPr>
              <w:pStyle w:val="NoSpacing"/>
              <w:numPr>
                <w:ilvl w:val="0"/>
                <w:numId w:val="9"/>
              </w:numPr>
              <w:tabs>
                <w:tab w:val="left" w:pos="284"/>
              </w:tabs>
              <w:ind w:left="142" w:hanging="163"/>
              <w:rPr>
                <w:ins w:id="313"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B51EC07" w14:textId="77777777" w:rsidR="004B7DE3" w:rsidRPr="00730165" w:rsidRDefault="004B7DE3" w:rsidP="004B7DE3">
            <w:pPr>
              <w:pStyle w:val="NoSpacing"/>
              <w:rPr>
                <w:ins w:id="314" w:author="shorny" w:date="2014-06-11T20:26:00Z"/>
              </w:rPr>
            </w:pPr>
            <w:ins w:id="315" w:author="shorny" w:date="2014-06-11T20:26:00Z">
              <w:r w:rsidRPr="00730165">
                <w:t>Look up an existing application and attached a new exceptional type document to an application</w:t>
              </w:r>
            </w:ins>
          </w:p>
        </w:tc>
      </w:tr>
      <w:tr w:rsidR="004B7DE3" w:rsidRPr="00730165" w14:paraId="5906198A" w14:textId="77777777" w:rsidTr="004B7DE3">
        <w:trPr>
          <w:ins w:id="316"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1F719FB" w14:textId="77777777" w:rsidR="004B7DE3" w:rsidRPr="00730165" w:rsidRDefault="004B7DE3" w:rsidP="004B7DE3">
            <w:pPr>
              <w:pStyle w:val="NoSpacing"/>
              <w:numPr>
                <w:ilvl w:val="0"/>
                <w:numId w:val="9"/>
              </w:numPr>
              <w:tabs>
                <w:tab w:val="left" w:pos="284"/>
              </w:tabs>
              <w:ind w:left="142" w:hanging="163"/>
              <w:rPr>
                <w:ins w:id="317"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3FAC88BA" w14:textId="77777777" w:rsidR="004B7DE3" w:rsidRPr="00730165" w:rsidRDefault="004B7DE3" w:rsidP="004B7DE3">
            <w:pPr>
              <w:pStyle w:val="NoSpacing"/>
              <w:rPr>
                <w:ins w:id="318" w:author="shorny" w:date="2014-06-11T20:26:00Z"/>
              </w:rPr>
            </w:pPr>
            <w:ins w:id="319" w:author="shorny" w:date="2014-06-11T20:26:00Z">
              <w:r w:rsidRPr="00730165">
                <w:t>Look up an existing application and list outstanding information (checklist).</w:t>
              </w:r>
            </w:ins>
          </w:p>
        </w:tc>
      </w:tr>
      <w:tr w:rsidR="004B7DE3" w:rsidRPr="00730165" w14:paraId="78A4055B" w14:textId="77777777" w:rsidTr="004B7DE3">
        <w:trPr>
          <w:ins w:id="320"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A0EB865" w14:textId="77777777" w:rsidR="004B7DE3" w:rsidRPr="00730165" w:rsidRDefault="004B7DE3" w:rsidP="004B7DE3">
            <w:pPr>
              <w:pStyle w:val="NoSpacing"/>
              <w:numPr>
                <w:ilvl w:val="0"/>
                <w:numId w:val="9"/>
              </w:numPr>
              <w:tabs>
                <w:tab w:val="left" w:pos="284"/>
              </w:tabs>
              <w:ind w:left="142" w:hanging="163"/>
              <w:rPr>
                <w:ins w:id="321"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1C4DECD" w14:textId="77777777" w:rsidR="004B7DE3" w:rsidRPr="00730165" w:rsidRDefault="004B7DE3" w:rsidP="004B7DE3">
            <w:pPr>
              <w:pStyle w:val="NoSpacing"/>
              <w:rPr>
                <w:ins w:id="322" w:author="shorny" w:date="2014-06-11T20:26:00Z"/>
              </w:rPr>
            </w:pPr>
            <w:ins w:id="323" w:author="shorny" w:date="2014-06-11T20:26:00Z">
              <w:r w:rsidRPr="00730165">
                <w:t>Update the checklist to confirm that a mandatory information requirement has been met</w:t>
              </w:r>
            </w:ins>
          </w:p>
        </w:tc>
      </w:tr>
      <w:tr w:rsidR="004B7DE3" w:rsidRPr="00730165" w14:paraId="680B63B5" w14:textId="77777777" w:rsidTr="004B7DE3">
        <w:trPr>
          <w:ins w:id="324"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76E7EAE" w14:textId="77777777" w:rsidR="004B7DE3" w:rsidRPr="00730165" w:rsidRDefault="004B7DE3" w:rsidP="004B7DE3">
            <w:pPr>
              <w:pStyle w:val="NoSpacing"/>
              <w:numPr>
                <w:ilvl w:val="0"/>
                <w:numId w:val="9"/>
              </w:numPr>
              <w:tabs>
                <w:tab w:val="left" w:pos="284"/>
              </w:tabs>
              <w:ind w:left="142" w:hanging="163"/>
              <w:rPr>
                <w:ins w:id="325"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74FEA4F6" w14:textId="77777777" w:rsidR="004B7DE3" w:rsidRPr="00730165" w:rsidRDefault="004B7DE3" w:rsidP="004B7DE3">
            <w:pPr>
              <w:pStyle w:val="NoSpacing"/>
              <w:rPr>
                <w:ins w:id="326" w:author="shorny" w:date="2014-06-11T20:26:00Z"/>
              </w:rPr>
            </w:pPr>
            <w:ins w:id="327" w:author="shorny" w:date="2014-06-11T20:26:00Z">
              <w:r w:rsidRPr="00730165">
                <w:t>Retrieve all on-going applications for which the user has made the most recent correspondence</w:t>
              </w:r>
            </w:ins>
          </w:p>
        </w:tc>
      </w:tr>
      <w:tr w:rsidR="004B7DE3" w:rsidRPr="00730165" w14:paraId="60508DF0" w14:textId="77777777" w:rsidTr="004B7DE3">
        <w:trPr>
          <w:ins w:id="328"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7FCF7A4" w14:textId="77777777" w:rsidR="004B7DE3" w:rsidRPr="00730165" w:rsidRDefault="004B7DE3" w:rsidP="004B7DE3">
            <w:pPr>
              <w:pStyle w:val="NoSpacing"/>
              <w:numPr>
                <w:ilvl w:val="0"/>
                <w:numId w:val="9"/>
              </w:numPr>
              <w:tabs>
                <w:tab w:val="left" w:pos="284"/>
              </w:tabs>
              <w:ind w:left="142" w:hanging="163"/>
              <w:rPr>
                <w:ins w:id="329"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EB4FCBB" w14:textId="77777777" w:rsidR="004B7DE3" w:rsidRPr="00730165" w:rsidRDefault="004B7DE3" w:rsidP="004B7DE3">
            <w:pPr>
              <w:pStyle w:val="NoSpacing"/>
              <w:rPr>
                <w:ins w:id="330" w:author="shorny" w:date="2014-06-11T20:26:00Z"/>
              </w:rPr>
            </w:pPr>
            <w:ins w:id="331" w:author="shorny" w:date="2014-06-11T20:26:00Z">
              <w:r w:rsidRPr="00730165">
                <w:t>Record making a decision about an application</w:t>
              </w:r>
            </w:ins>
          </w:p>
        </w:tc>
      </w:tr>
      <w:tr w:rsidR="004B7DE3" w:rsidRPr="00730165" w14:paraId="0812E2EF" w14:textId="77777777" w:rsidTr="004B7DE3">
        <w:trPr>
          <w:ins w:id="332"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D6221A2" w14:textId="77777777" w:rsidR="004B7DE3" w:rsidRPr="00730165" w:rsidRDefault="004B7DE3" w:rsidP="004B7DE3">
            <w:pPr>
              <w:pStyle w:val="NoSpacing"/>
              <w:numPr>
                <w:ilvl w:val="0"/>
                <w:numId w:val="9"/>
              </w:numPr>
              <w:tabs>
                <w:tab w:val="left" w:pos="284"/>
              </w:tabs>
              <w:ind w:left="142" w:hanging="163"/>
              <w:rPr>
                <w:ins w:id="333"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8B0F77B" w14:textId="77777777" w:rsidR="004B7DE3" w:rsidRPr="00730165" w:rsidRDefault="004B7DE3" w:rsidP="004B7DE3">
            <w:pPr>
              <w:pStyle w:val="NoSpacing"/>
              <w:rPr>
                <w:ins w:id="334" w:author="shorny" w:date="2014-06-11T20:26:00Z"/>
              </w:rPr>
            </w:pPr>
            <w:ins w:id="335" w:author="shorny" w:date="2014-06-11T20:26:00Z">
              <w:r w:rsidRPr="00730165">
                <w:t>Update the status of an application</w:t>
              </w:r>
            </w:ins>
          </w:p>
        </w:tc>
      </w:tr>
    </w:tbl>
    <w:p w14:paraId="5798959B" w14:textId="77777777" w:rsidR="004B7DE3" w:rsidRPr="00730165" w:rsidRDefault="004B7DE3" w:rsidP="004B7DE3">
      <w:pPr>
        <w:pStyle w:val="NoSpacing"/>
        <w:rPr>
          <w:ins w:id="336" w:author="shorny" w:date="2014-06-11T20:26:00Z"/>
          <w:rFonts w:ascii="Calibri" w:hAnsi="Calibri"/>
        </w:rPr>
      </w:pPr>
    </w:p>
    <w:p w14:paraId="7DD8F347" w14:textId="186040F5" w:rsidR="00980403" w:rsidRPr="00980403" w:rsidRDefault="00980403" w:rsidP="00980403">
      <w:pPr>
        <w:pStyle w:val="Caption"/>
        <w:keepNext/>
        <w:rPr>
          <w:ins w:id="337" w:author="shorny" w:date="2014-06-11T21:26:00Z"/>
          <w:color w:val="auto"/>
          <w:rPrChange w:id="338" w:author="shorny" w:date="2014-06-11T21:26:00Z">
            <w:rPr>
              <w:ins w:id="339" w:author="shorny" w:date="2014-06-11T21:26:00Z"/>
            </w:rPr>
          </w:rPrChange>
        </w:rPr>
        <w:pPrChange w:id="340" w:author="shorny" w:date="2014-06-11T21:26:00Z">
          <w:pPr/>
        </w:pPrChange>
      </w:pPr>
      <w:bookmarkStart w:id="341" w:name="_Ref390290809"/>
      <w:ins w:id="342" w:author="shorny" w:date="2014-06-11T21:26:00Z">
        <w:r w:rsidRPr="00980403">
          <w:rPr>
            <w:color w:val="auto"/>
            <w:rPrChange w:id="343" w:author="shorny" w:date="2014-06-11T21:26:00Z">
              <w:rPr/>
            </w:rPrChange>
          </w:rPr>
          <w:lastRenderedPageBreak/>
          <w:t xml:space="preserve">Table </w:t>
        </w:r>
        <w:r w:rsidRPr="00980403">
          <w:rPr>
            <w:color w:val="auto"/>
            <w:rPrChange w:id="344" w:author="shorny" w:date="2014-06-11T21:26:00Z">
              <w:rPr/>
            </w:rPrChange>
          </w:rPr>
          <w:fldChar w:fldCharType="begin"/>
        </w:r>
        <w:r w:rsidRPr="00980403">
          <w:rPr>
            <w:color w:val="auto"/>
            <w:rPrChange w:id="345" w:author="shorny" w:date="2014-06-11T21:26:00Z">
              <w:rPr/>
            </w:rPrChange>
          </w:rPr>
          <w:instrText xml:space="preserve"> SEQ Table \* ARABIC </w:instrText>
        </w:r>
      </w:ins>
      <w:r w:rsidRPr="00980403">
        <w:rPr>
          <w:color w:val="auto"/>
          <w:rPrChange w:id="346" w:author="shorny" w:date="2014-06-11T21:26:00Z">
            <w:rPr/>
          </w:rPrChange>
        </w:rPr>
        <w:fldChar w:fldCharType="separate"/>
      </w:r>
      <w:ins w:id="347" w:author="shorny" w:date="2014-06-11T22:47:00Z">
        <w:r w:rsidR="005E7BCF">
          <w:rPr>
            <w:noProof/>
            <w:color w:val="auto"/>
          </w:rPr>
          <w:t>2</w:t>
        </w:r>
      </w:ins>
      <w:ins w:id="348" w:author="shorny" w:date="2014-06-11T21:26:00Z">
        <w:r w:rsidRPr="00980403">
          <w:rPr>
            <w:color w:val="auto"/>
            <w:rPrChange w:id="349" w:author="shorny" w:date="2014-06-11T21:26:00Z">
              <w:rPr/>
            </w:rPrChange>
          </w:rPr>
          <w:fldChar w:fldCharType="end"/>
        </w:r>
        <w:bookmarkEnd w:id="341"/>
        <w:r w:rsidRPr="00980403">
          <w:rPr>
            <w:color w:val="auto"/>
            <w:rPrChange w:id="350" w:author="shorny" w:date="2014-06-11T21:26:00Z">
              <w:rPr/>
            </w:rPrChange>
          </w:rPr>
          <w:t xml:space="preserve"> User transactions for academic staff</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1AB491A5" w14:textId="77777777" w:rsidTr="004B7DE3">
        <w:trPr>
          <w:ins w:id="351" w:author="shorny" w:date="2014-06-11T20:26:00Z"/>
        </w:trPr>
        <w:tc>
          <w:tcPr>
            <w:tcW w:w="378" w:type="dxa"/>
            <w:tcBorders>
              <w:top w:val="single" w:sz="4" w:space="0" w:color="auto"/>
              <w:left w:val="single" w:sz="4" w:space="0" w:color="auto"/>
              <w:bottom w:val="single" w:sz="4" w:space="0" w:color="auto"/>
              <w:right w:val="single" w:sz="4" w:space="0" w:color="auto"/>
            </w:tcBorders>
          </w:tcPr>
          <w:p w14:paraId="60E6BD24" w14:textId="77777777" w:rsidR="004B7DE3" w:rsidRPr="00730165" w:rsidRDefault="004B7DE3" w:rsidP="004B7DE3">
            <w:pPr>
              <w:pStyle w:val="NoSpacing"/>
              <w:numPr>
                <w:ilvl w:val="0"/>
                <w:numId w:val="9"/>
              </w:numPr>
              <w:tabs>
                <w:tab w:val="left" w:pos="284"/>
              </w:tabs>
              <w:ind w:left="142" w:hanging="163"/>
              <w:rPr>
                <w:ins w:id="352"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EF2FBDA" w14:textId="77777777" w:rsidR="004B7DE3" w:rsidRPr="00730165" w:rsidRDefault="004B7DE3" w:rsidP="004B7DE3">
            <w:pPr>
              <w:pStyle w:val="NoSpacing"/>
              <w:rPr>
                <w:ins w:id="353" w:author="shorny" w:date="2014-06-11T20:26:00Z"/>
              </w:rPr>
            </w:pPr>
            <w:ins w:id="354" w:author="shorny" w:date="2014-06-11T20:26:00Z">
              <w:r w:rsidRPr="00730165">
                <w:t>Look up, add to, and delete from own current research areas</w:t>
              </w:r>
            </w:ins>
          </w:p>
        </w:tc>
      </w:tr>
      <w:tr w:rsidR="004B7DE3" w:rsidRPr="00730165" w14:paraId="6DF2FAB4" w14:textId="77777777" w:rsidTr="004B7DE3">
        <w:trPr>
          <w:ins w:id="355"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C442A4E" w14:textId="77777777" w:rsidR="004B7DE3" w:rsidRPr="00730165" w:rsidRDefault="004B7DE3" w:rsidP="004B7DE3">
            <w:pPr>
              <w:pStyle w:val="NoSpacing"/>
              <w:numPr>
                <w:ilvl w:val="0"/>
                <w:numId w:val="9"/>
              </w:numPr>
              <w:tabs>
                <w:tab w:val="left" w:pos="284"/>
              </w:tabs>
              <w:ind w:left="142" w:hanging="163"/>
              <w:rPr>
                <w:ins w:id="356"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7E17B11F" w14:textId="77777777" w:rsidR="004B7DE3" w:rsidRPr="00730165" w:rsidRDefault="004B7DE3" w:rsidP="004B7DE3">
            <w:pPr>
              <w:pStyle w:val="NoSpacing"/>
              <w:rPr>
                <w:ins w:id="357" w:author="shorny" w:date="2014-06-11T20:26:00Z"/>
              </w:rPr>
            </w:pPr>
            <w:ins w:id="358" w:author="shorny" w:date="2014-06-11T20:26:00Z">
              <w:r w:rsidRPr="00730165">
                <w:t>Search for all applications in certain research areas that have been added since a certain time</w:t>
              </w:r>
            </w:ins>
          </w:p>
        </w:tc>
      </w:tr>
      <w:tr w:rsidR="004B7DE3" w:rsidRPr="00730165" w14:paraId="0E81AFFE" w14:textId="77777777" w:rsidTr="004B7DE3">
        <w:trPr>
          <w:ins w:id="35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D88C2C1" w14:textId="77777777" w:rsidR="004B7DE3" w:rsidRPr="00730165" w:rsidRDefault="004B7DE3" w:rsidP="004B7DE3">
            <w:pPr>
              <w:pStyle w:val="NoSpacing"/>
              <w:numPr>
                <w:ilvl w:val="0"/>
                <w:numId w:val="9"/>
              </w:numPr>
              <w:tabs>
                <w:tab w:val="left" w:pos="284"/>
              </w:tabs>
              <w:ind w:left="142" w:hanging="163"/>
              <w:rPr>
                <w:ins w:id="36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2A4273A" w14:textId="77777777" w:rsidR="004B7DE3" w:rsidRPr="00730165" w:rsidRDefault="004B7DE3" w:rsidP="004B7DE3">
            <w:pPr>
              <w:pStyle w:val="NoSpacing"/>
              <w:rPr>
                <w:ins w:id="361" w:author="shorny" w:date="2014-06-11T20:26:00Z"/>
              </w:rPr>
            </w:pPr>
            <w:ins w:id="362" w:author="shorny" w:date="2014-06-11T20:26:00Z">
              <w:r w:rsidRPr="00730165">
                <w:t>Flag interest in an application</w:t>
              </w:r>
            </w:ins>
          </w:p>
        </w:tc>
      </w:tr>
    </w:tbl>
    <w:p w14:paraId="20496789" w14:textId="77777777" w:rsidR="004B7DE3" w:rsidRPr="00730165" w:rsidRDefault="004B7DE3" w:rsidP="004B7DE3">
      <w:pPr>
        <w:pStyle w:val="NoSpacing"/>
        <w:rPr>
          <w:ins w:id="363" w:author="shorny" w:date="2014-06-11T20:26:00Z"/>
          <w:rFonts w:ascii="Calibri" w:hAnsi="Calibri"/>
        </w:rPr>
      </w:pPr>
    </w:p>
    <w:p w14:paraId="03DA2615" w14:textId="14F7DB87" w:rsidR="00980403" w:rsidRPr="00980403" w:rsidRDefault="00980403" w:rsidP="00980403">
      <w:pPr>
        <w:pStyle w:val="Caption"/>
        <w:keepNext/>
        <w:rPr>
          <w:ins w:id="364" w:author="shorny" w:date="2014-06-11T21:28:00Z"/>
          <w:color w:val="auto"/>
          <w:rPrChange w:id="365" w:author="shorny" w:date="2014-06-11T21:28:00Z">
            <w:rPr>
              <w:ins w:id="366" w:author="shorny" w:date="2014-06-11T21:28:00Z"/>
            </w:rPr>
          </w:rPrChange>
        </w:rPr>
        <w:pPrChange w:id="367" w:author="shorny" w:date="2014-06-11T21:28:00Z">
          <w:pPr/>
        </w:pPrChange>
      </w:pPr>
      <w:bookmarkStart w:id="368" w:name="_Ref390290811"/>
      <w:ins w:id="369" w:author="shorny" w:date="2014-06-11T21:28:00Z">
        <w:r w:rsidRPr="00980403">
          <w:rPr>
            <w:color w:val="auto"/>
            <w:rPrChange w:id="370" w:author="shorny" w:date="2014-06-11T21:28:00Z">
              <w:rPr/>
            </w:rPrChange>
          </w:rPr>
          <w:t xml:space="preserve">Table </w:t>
        </w:r>
        <w:r w:rsidRPr="00980403">
          <w:rPr>
            <w:color w:val="auto"/>
            <w:rPrChange w:id="371" w:author="shorny" w:date="2014-06-11T21:28:00Z">
              <w:rPr/>
            </w:rPrChange>
          </w:rPr>
          <w:fldChar w:fldCharType="begin"/>
        </w:r>
        <w:r w:rsidRPr="00980403">
          <w:rPr>
            <w:color w:val="auto"/>
            <w:rPrChange w:id="372" w:author="shorny" w:date="2014-06-11T21:28:00Z">
              <w:rPr/>
            </w:rPrChange>
          </w:rPr>
          <w:instrText xml:space="preserve"> SEQ Table \* ARABIC </w:instrText>
        </w:r>
      </w:ins>
      <w:r w:rsidRPr="00980403">
        <w:rPr>
          <w:color w:val="auto"/>
          <w:rPrChange w:id="373" w:author="shorny" w:date="2014-06-11T21:28:00Z">
            <w:rPr/>
          </w:rPrChange>
        </w:rPr>
        <w:fldChar w:fldCharType="separate"/>
      </w:r>
      <w:ins w:id="374" w:author="shorny" w:date="2014-06-11T22:47:00Z">
        <w:r w:rsidR="005E7BCF">
          <w:rPr>
            <w:noProof/>
            <w:color w:val="auto"/>
          </w:rPr>
          <w:t>3</w:t>
        </w:r>
      </w:ins>
      <w:ins w:id="375" w:author="shorny" w:date="2014-06-11T21:28:00Z">
        <w:r w:rsidRPr="00980403">
          <w:rPr>
            <w:color w:val="auto"/>
            <w:rPrChange w:id="376" w:author="shorny" w:date="2014-06-11T21:28:00Z">
              <w:rPr/>
            </w:rPrChange>
          </w:rPr>
          <w:fldChar w:fldCharType="end"/>
        </w:r>
        <w:bookmarkEnd w:id="368"/>
        <w:r w:rsidRPr="00980403">
          <w:rPr>
            <w:color w:val="auto"/>
            <w:rPrChange w:id="377" w:author="shorny" w:date="2014-06-11T21:28:00Z">
              <w:rPr/>
            </w:rPrChange>
          </w:rPr>
          <w:t xml:space="preserve"> User transactions for RHD co-ordination staff</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6F70F0EE" w14:textId="77777777" w:rsidTr="004B7DE3">
        <w:trPr>
          <w:ins w:id="378"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CF0CFCD" w14:textId="77777777" w:rsidR="004B7DE3" w:rsidRPr="00730165" w:rsidRDefault="004B7DE3" w:rsidP="004B7DE3">
            <w:pPr>
              <w:pStyle w:val="NoSpacing"/>
              <w:numPr>
                <w:ilvl w:val="0"/>
                <w:numId w:val="9"/>
              </w:numPr>
              <w:tabs>
                <w:tab w:val="left" w:pos="284"/>
              </w:tabs>
              <w:ind w:left="142" w:hanging="163"/>
              <w:rPr>
                <w:ins w:id="379"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D60A399" w14:textId="77777777" w:rsidR="004B7DE3" w:rsidRPr="00730165" w:rsidRDefault="004B7DE3" w:rsidP="004B7DE3">
            <w:pPr>
              <w:pStyle w:val="NoSpacing"/>
              <w:rPr>
                <w:ins w:id="380" w:author="shorny" w:date="2014-06-11T20:26:00Z"/>
              </w:rPr>
            </w:pPr>
            <w:ins w:id="381" w:author="shorny" w:date="2014-06-11T20:26:00Z">
              <w:r w:rsidRPr="00730165">
                <w:t>Retrieve all staff who have flagged an application, or have edited an application or applicant record most recently</w:t>
              </w:r>
            </w:ins>
          </w:p>
        </w:tc>
      </w:tr>
      <w:tr w:rsidR="004B7DE3" w:rsidRPr="00730165" w14:paraId="3B822F36" w14:textId="77777777" w:rsidTr="004B7DE3">
        <w:trPr>
          <w:ins w:id="382"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AD7DE2F" w14:textId="77777777" w:rsidR="004B7DE3" w:rsidRPr="00730165" w:rsidRDefault="004B7DE3" w:rsidP="004B7DE3">
            <w:pPr>
              <w:pStyle w:val="NoSpacing"/>
              <w:numPr>
                <w:ilvl w:val="0"/>
                <w:numId w:val="9"/>
              </w:numPr>
              <w:tabs>
                <w:tab w:val="left" w:pos="284"/>
              </w:tabs>
              <w:ind w:left="142" w:hanging="163"/>
              <w:rPr>
                <w:ins w:id="383"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673975A" w14:textId="77777777" w:rsidR="004B7DE3" w:rsidRPr="00730165" w:rsidRDefault="004B7DE3" w:rsidP="004B7DE3">
            <w:pPr>
              <w:pStyle w:val="NoSpacing"/>
              <w:rPr>
                <w:ins w:id="384" w:author="shorny" w:date="2014-06-11T20:26:00Z"/>
              </w:rPr>
            </w:pPr>
            <w:ins w:id="385" w:author="shorny" w:date="2014-06-11T20:26:00Z">
              <w:r w:rsidRPr="00730165">
                <w:t>Retrieve all ongoing applications</w:t>
              </w:r>
            </w:ins>
          </w:p>
        </w:tc>
      </w:tr>
      <w:tr w:rsidR="004B7DE3" w:rsidRPr="00730165" w14:paraId="4103329C" w14:textId="77777777" w:rsidTr="004B7DE3">
        <w:trPr>
          <w:ins w:id="386"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01884FE" w14:textId="77777777" w:rsidR="004B7DE3" w:rsidRPr="00730165" w:rsidRDefault="004B7DE3" w:rsidP="004B7DE3">
            <w:pPr>
              <w:pStyle w:val="NoSpacing"/>
              <w:numPr>
                <w:ilvl w:val="0"/>
                <w:numId w:val="9"/>
              </w:numPr>
              <w:tabs>
                <w:tab w:val="left" w:pos="284"/>
              </w:tabs>
              <w:ind w:left="142" w:hanging="163"/>
              <w:rPr>
                <w:ins w:id="387" w:author="shorny" w:date="2014-06-11T20:26:00Z"/>
              </w:rPr>
            </w:pPr>
          </w:p>
        </w:tc>
        <w:tc>
          <w:tcPr>
            <w:tcW w:w="8010" w:type="dxa"/>
            <w:tcBorders>
              <w:top w:val="single" w:sz="4" w:space="0" w:color="auto"/>
              <w:left w:val="single" w:sz="4" w:space="0" w:color="auto"/>
              <w:bottom w:val="single" w:sz="4" w:space="0" w:color="auto"/>
              <w:right w:val="single" w:sz="4" w:space="0" w:color="auto"/>
            </w:tcBorders>
          </w:tcPr>
          <w:p w14:paraId="17B2CA2F" w14:textId="476FD5D5" w:rsidR="004B7DE3" w:rsidRPr="00730165" w:rsidRDefault="000743AF" w:rsidP="004B7DE3">
            <w:pPr>
              <w:pStyle w:val="NoSpacing"/>
              <w:rPr>
                <w:ins w:id="388" w:author="shorny" w:date="2014-06-11T20:26:00Z"/>
              </w:rPr>
            </w:pPr>
            <w:ins w:id="389" w:author="shorny" w:date="2014-06-11T21:34:00Z">
              <w:r>
                <w:t>List all applications waiting for supervisor agreement</w:t>
              </w:r>
            </w:ins>
          </w:p>
        </w:tc>
      </w:tr>
    </w:tbl>
    <w:p w14:paraId="220438DA" w14:textId="77777777" w:rsidR="005B3430" w:rsidRDefault="005B3430" w:rsidP="00130E4D">
      <w:pPr>
        <w:rPr>
          <w:ins w:id="390" w:author="shorny" w:date="2014-06-11T21:38:00Z"/>
          <w:lang w:eastAsia="en-AU"/>
        </w:rPr>
        <w:sectPr w:rsidR="005B3430" w:rsidSect="00391D97">
          <w:pgSz w:w="11906" w:h="16838"/>
          <w:pgMar w:top="1440" w:right="1440" w:bottom="1440" w:left="1440" w:header="708" w:footer="708" w:gutter="0"/>
          <w:pgNumType w:start="1"/>
          <w:cols w:space="708"/>
          <w:docGrid w:linePitch="360"/>
        </w:sectPr>
      </w:pPr>
    </w:p>
    <w:p w14:paraId="59F039B8" w14:textId="286D19F2" w:rsidR="000560DA" w:rsidRPr="000560DA" w:rsidRDefault="000560DA" w:rsidP="000560DA">
      <w:pPr>
        <w:pStyle w:val="Caption"/>
        <w:keepNext/>
        <w:rPr>
          <w:ins w:id="391" w:author="shorny" w:date="2014-06-11T22:40:00Z"/>
          <w:color w:val="auto"/>
          <w:rPrChange w:id="392" w:author="shorny" w:date="2014-06-11T22:41:00Z">
            <w:rPr>
              <w:ins w:id="393" w:author="shorny" w:date="2014-06-11T22:40:00Z"/>
            </w:rPr>
          </w:rPrChange>
        </w:rPr>
        <w:pPrChange w:id="394" w:author="shorny" w:date="2014-06-11T22:40:00Z">
          <w:pPr>
            <w:pStyle w:val="Caption"/>
          </w:pPr>
        </w:pPrChange>
      </w:pPr>
      <w:bookmarkStart w:id="395" w:name="_Ref390290813"/>
      <w:ins w:id="396" w:author="shorny" w:date="2014-06-11T22:40:00Z">
        <w:r w:rsidRPr="000560DA">
          <w:rPr>
            <w:color w:val="auto"/>
            <w:rPrChange w:id="397" w:author="shorny" w:date="2014-06-11T22:41:00Z">
              <w:rPr/>
            </w:rPrChange>
          </w:rPr>
          <w:lastRenderedPageBreak/>
          <w:t xml:space="preserve">Table </w:t>
        </w:r>
        <w:r w:rsidRPr="000560DA">
          <w:rPr>
            <w:color w:val="auto"/>
            <w:rPrChange w:id="398" w:author="shorny" w:date="2014-06-11T22:41:00Z">
              <w:rPr/>
            </w:rPrChange>
          </w:rPr>
          <w:fldChar w:fldCharType="begin"/>
        </w:r>
        <w:r w:rsidRPr="000560DA">
          <w:rPr>
            <w:color w:val="auto"/>
            <w:rPrChange w:id="399" w:author="shorny" w:date="2014-06-11T22:41:00Z">
              <w:rPr/>
            </w:rPrChange>
          </w:rPr>
          <w:instrText xml:space="preserve"> SEQ Table \* ARABIC </w:instrText>
        </w:r>
      </w:ins>
      <w:r w:rsidRPr="000560DA">
        <w:rPr>
          <w:color w:val="auto"/>
          <w:rPrChange w:id="400" w:author="shorny" w:date="2014-06-11T22:41:00Z">
            <w:rPr/>
          </w:rPrChange>
        </w:rPr>
        <w:fldChar w:fldCharType="separate"/>
      </w:r>
      <w:ins w:id="401" w:author="shorny" w:date="2014-06-11T22:47:00Z">
        <w:r w:rsidR="005E7BCF">
          <w:rPr>
            <w:noProof/>
            <w:color w:val="auto"/>
          </w:rPr>
          <w:t>4</w:t>
        </w:r>
      </w:ins>
      <w:ins w:id="402" w:author="shorny" w:date="2014-06-11T22:40:00Z">
        <w:r w:rsidRPr="000560DA">
          <w:rPr>
            <w:color w:val="auto"/>
            <w:rPrChange w:id="403" w:author="shorny" w:date="2014-06-11T22:41:00Z">
              <w:rPr/>
            </w:rPrChange>
          </w:rPr>
          <w:fldChar w:fldCharType="end"/>
        </w:r>
        <w:bookmarkEnd w:id="395"/>
        <w:r w:rsidRPr="000560DA">
          <w:rPr>
            <w:color w:val="auto"/>
            <w:rPrChange w:id="404" w:author="shorny" w:date="2014-06-11T22:41:00Z">
              <w:rPr/>
            </w:rPrChange>
          </w:rPr>
          <w:t xml:space="preserve"> Cross referencing transactions and relations. Here shown are transactions for all staff, including professional staff</w:t>
        </w:r>
      </w:ins>
    </w:p>
    <w:p w14:paraId="1F7AD706" w14:textId="73BFD362" w:rsidR="00F9372B" w:rsidRDefault="000560DA">
      <w:pPr>
        <w:rPr>
          <w:ins w:id="405" w:author="shorny" w:date="2014-06-11T23:06:00Z"/>
          <w:lang w:eastAsia="en-AU"/>
        </w:rPr>
      </w:pPr>
      <w:ins w:id="406" w:author="shorny" w:date="2014-06-11T22:39:00Z">
        <w:r w:rsidRPr="000560DA">
          <w:drawing>
            <wp:inline distT="0" distB="0" distL="0" distR="0" wp14:anchorId="68FB1414" wp14:editId="2EF4840E">
              <wp:extent cx="8048625" cy="528658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48625" cy="5286583"/>
                      </a:xfrm>
                      <a:prstGeom prst="rect">
                        <a:avLst/>
                      </a:prstGeom>
                      <a:noFill/>
                      <a:ln>
                        <a:noFill/>
                      </a:ln>
                    </pic:spPr>
                  </pic:pic>
                </a:graphicData>
              </a:graphic>
            </wp:inline>
          </w:drawing>
        </w:r>
      </w:ins>
      <w:ins w:id="407" w:author="shorny" w:date="2014-06-11T23:06:00Z">
        <w:r w:rsidR="00F9372B">
          <w:rPr>
            <w:lang w:eastAsia="en-AU"/>
          </w:rPr>
          <w:br w:type="page"/>
        </w:r>
      </w:ins>
    </w:p>
    <w:p w14:paraId="1B3B4D98" w14:textId="77777777" w:rsidR="00F9372B" w:rsidRDefault="00F9372B" w:rsidP="00F9372B">
      <w:pPr>
        <w:keepNext/>
        <w:rPr>
          <w:ins w:id="408" w:author="shorny" w:date="2014-06-11T23:07:00Z"/>
        </w:rPr>
        <w:pPrChange w:id="409" w:author="shorny" w:date="2014-06-11T23:07:00Z">
          <w:pPr/>
        </w:pPrChange>
      </w:pPr>
      <w:ins w:id="410" w:author="shorny" w:date="2014-06-11T23:06:00Z">
        <w:r>
          <w:rPr>
            <w:noProof/>
            <w:lang w:eastAsia="en-AU"/>
          </w:rPr>
          <w:lastRenderedPageBreak/>
          <mc:AlternateContent>
            <mc:Choice Requires="wpc">
              <w:drawing>
                <wp:inline distT="0" distB="0" distL="0" distR="0" wp14:anchorId="1CBBFAA4" wp14:editId="4981FA0A">
                  <wp:extent cx="8817428" cy="51435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725668" cy="5143500"/>
                            </a:xfrm>
                            <a:prstGeom prst="rect">
                              <a:avLst/>
                            </a:prstGeom>
                          </pic:spPr>
                        </pic:pic>
                        <wps:wsp>
                          <wps:cNvPr id="6" name="TextBox 5"/>
                          <wps:cNvSpPr txBox="1"/>
                          <wps:spPr>
                            <a:xfrm>
                              <a:off x="2356867" y="1385838"/>
                              <a:ext cx="367030" cy="427355"/>
                            </a:xfrm>
                            <a:prstGeom prst="rect">
                              <a:avLst/>
                            </a:prstGeom>
                            <a:noFill/>
                          </wps:spPr>
                          <wps:txbx>
                            <w:txbxContent>
                              <w:p w14:paraId="0664ACEC"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wps:txbx>
                          <wps:bodyPr wrap="none" rtlCol="0">
                            <a:spAutoFit/>
                          </wps:bodyPr>
                        </wps:wsp>
                        <wps:wsp>
                          <wps:cNvPr id="7" name="Up Arrow 7"/>
                          <wps:cNvSpPr/>
                          <wps:spPr>
                            <a:xfrm>
                              <a:off x="3181552" y="1394751"/>
                              <a:ext cx="137427" cy="206141"/>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1022AF" w14:textId="77777777" w:rsidR="00F9372B" w:rsidRDefault="00F9372B" w:rsidP="00F9372B">
                                <w:pPr>
                                  <w:rPr>
                                    <w:rFonts w:eastAsia="Times New Roman"/>
                                  </w:rPr>
                                </w:pPr>
                              </w:p>
                            </w:txbxContent>
                          </wps:txbx>
                          <wps:bodyPr rtlCol="0" anchor="ctr"/>
                        </wps:wsp>
                        <wps:wsp>
                          <wps:cNvPr id="8" name="TextBox 7"/>
                          <wps:cNvSpPr txBox="1"/>
                          <wps:spPr>
                            <a:xfrm>
                              <a:off x="3250099" y="1326037"/>
                              <a:ext cx="367030" cy="427355"/>
                            </a:xfrm>
                            <a:prstGeom prst="rect">
                              <a:avLst/>
                            </a:prstGeom>
                            <a:noFill/>
                          </wps:spPr>
                          <wps:txbx>
                            <w:txbxContent>
                              <w:p w14:paraId="00200C15"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wps:txbx>
                          <wps:bodyPr wrap="none" rtlCol="0">
                            <a:spAutoFit/>
                          </wps:bodyPr>
                        </wps:wsp>
                        <wps:wsp>
                          <wps:cNvPr id="9" name="Left Arrow 9"/>
                          <wps:cNvSpPr/>
                          <wps:spPr>
                            <a:xfrm>
                              <a:off x="1683001" y="2228059"/>
                              <a:ext cx="40167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505857" w14:textId="77777777" w:rsidR="00F9372B" w:rsidRDefault="00F9372B" w:rsidP="00F9372B">
                                <w:pPr>
                                  <w:rPr>
                                    <w:rFonts w:eastAsia="Times New Roman"/>
                                  </w:rPr>
                                </w:pPr>
                              </w:p>
                            </w:txbxContent>
                          </wps:txbx>
                          <wps:bodyPr rtlCol="0" anchor="ctr"/>
                        </wps:wsp>
                        <wps:wsp>
                          <wps:cNvPr id="10" name="TextBox 9"/>
                          <wps:cNvSpPr txBox="1"/>
                          <wps:spPr>
                            <a:xfrm>
                              <a:off x="1772830" y="2296896"/>
                              <a:ext cx="367030" cy="427355"/>
                            </a:xfrm>
                            <a:prstGeom prst="rect">
                              <a:avLst/>
                            </a:prstGeom>
                            <a:noFill/>
                          </wps:spPr>
                          <wps:txbx>
                            <w:txbxContent>
                              <w:p w14:paraId="48DEC925"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wps:txbx>
                          <wps:bodyPr wrap="none" rtlCol="0">
                            <a:spAutoFit/>
                          </wps:bodyPr>
                        </wps:wsp>
                        <wps:wsp>
                          <wps:cNvPr id="11" name="Left Arrow 11"/>
                          <wps:cNvSpPr/>
                          <wps:spPr>
                            <a:xfrm>
                              <a:off x="1652014" y="3632379"/>
                              <a:ext cx="477625"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F0A9C5" w14:textId="77777777" w:rsidR="00F9372B" w:rsidRDefault="00F9372B" w:rsidP="00F9372B">
                                <w:pPr>
                                  <w:rPr>
                                    <w:rFonts w:eastAsia="Times New Roman"/>
                                  </w:rPr>
                                </w:pPr>
                              </w:p>
                            </w:txbxContent>
                          </wps:txbx>
                          <wps:bodyPr rtlCol="0" anchor="ctr"/>
                        </wps:wsp>
                        <wps:wsp>
                          <wps:cNvPr id="12" name="TextBox 11"/>
                          <wps:cNvSpPr txBox="1"/>
                          <wps:spPr>
                            <a:xfrm>
                              <a:off x="1763912" y="3662303"/>
                              <a:ext cx="367030" cy="427355"/>
                            </a:xfrm>
                            <a:prstGeom prst="rect">
                              <a:avLst/>
                            </a:prstGeom>
                            <a:noFill/>
                          </wps:spPr>
                          <wps:txbx>
                            <w:txbxContent>
                              <w:p w14:paraId="19AA5162"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wps:txbx>
                          <wps:bodyPr wrap="none" rtlCol="0">
                            <a:spAutoFit/>
                          </wps:bodyPr>
                        </wps:wsp>
                        <wps:wsp>
                          <wps:cNvPr id="13" name="Left Arrow 13"/>
                          <wps:cNvSpPr/>
                          <wps:spPr>
                            <a:xfrm rot="2846248">
                              <a:off x="1678343" y="1458985"/>
                              <a:ext cx="46870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428DAC" w14:textId="77777777" w:rsidR="00F9372B" w:rsidRDefault="00F9372B" w:rsidP="00F9372B">
                                <w:pPr>
                                  <w:rPr>
                                    <w:rFonts w:eastAsia="Times New Roman"/>
                                  </w:rPr>
                                </w:pPr>
                              </w:p>
                            </w:txbxContent>
                          </wps:txbx>
                          <wps:bodyPr rtlCol="0" anchor="ctr"/>
                        </wps:wsp>
                        <wps:wsp>
                          <wps:cNvPr id="14" name="TextBox 13"/>
                          <wps:cNvSpPr txBox="1"/>
                          <wps:spPr>
                            <a:xfrm>
                              <a:off x="1553912" y="1605324"/>
                              <a:ext cx="691515" cy="427355"/>
                            </a:xfrm>
                            <a:prstGeom prst="rect">
                              <a:avLst/>
                            </a:prstGeom>
                            <a:noFill/>
                          </wps:spPr>
                          <wps:txbx>
                            <w:txbxContent>
                              <w:p w14:paraId="2284AA75"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wps:txbx>
                          <wps:bodyPr wrap="none" rtlCol="0">
                            <a:spAutoFit/>
                          </wps:bodyPr>
                        </wps:wsp>
                        <wps:wsp>
                          <wps:cNvPr id="15" name="Left Arrow 15"/>
                          <wps:cNvSpPr/>
                          <wps:spPr>
                            <a:xfrm flipH="1">
                              <a:off x="3776474" y="3063275"/>
                              <a:ext cx="250202"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718706" w14:textId="77777777" w:rsidR="00F9372B" w:rsidRDefault="00F9372B" w:rsidP="00F9372B">
                                <w:pPr>
                                  <w:rPr>
                                    <w:rFonts w:eastAsia="Times New Roman"/>
                                  </w:rPr>
                                </w:pPr>
                              </w:p>
                            </w:txbxContent>
                          </wps:txbx>
                          <wps:bodyPr rtlCol="0" anchor="ctr"/>
                        </wps:wsp>
                        <wps:wsp>
                          <wps:cNvPr id="16" name="TextBox 15"/>
                          <wps:cNvSpPr txBox="1"/>
                          <wps:spPr>
                            <a:xfrm>
                              <a:off x="3610111" y="2503037"/>
                              <a:ext cx="565785" cy="649605"/>
                            </a:xfrm>
                            <a:prstGeom prst="rect">
                              <a:avLst/>
                            </a:prstGeom>
                            <a:noFill/>
                          </wps:spPr>
                          <wps:txbx>
                            <w:txbxContent>
                              <w:p w14:paraId="55497511"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b, c,</w:t>
                                </w:r>
                              </w:p>
                              <w:p w14:paraId="7E1CFCBE"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f, i</w:t>
                                </w:r>
                              </w:p>
                            </w:txbxContent>
                          </wps:txbx>
                          <wps:bodyPr wrap="none" rtlCol="0">
                            <a:spAutoFit/>
                          </wps:bodyPr>
                        </wps:wsp>
                        <wps:wsp>
                          <wps:cNvPr id="17" name="Up Arrow 17"/>
                          <wps:cNvSpPr/>
                          <wps:spPr>
                            <a:xfrm flipH="1" flipV="1">
                              <a:off x="4156693" y="3914048"/>
                              <a:ext cx="137428" cy="238117"/>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F7B97B" w14:textId="77777777" w:rsidR="00F9372B" w:rsidRDefault="00F9372B" w:rsidP="00F9372B">
                                <w:pPr>
                                  <w:rPr>
                                    <w:rFonts w:eastAsia="Times New Roman"/>
                                  </w:rPr>
                                </w:pPr>
                              </w:p>
                            </w:txbxContent>
                          </wps:txbx>
                          <wps:bodyPr rtlCol="0" anchor="ctr"/>
                        </wps:wsp>
                        <wps:wsp>
                          <wps:cNvPr id="18" name="TextBox 17"/>
                          <wps:cNvSpPr txBox="1"/>
                          <wps:spPr>
                            <a:xfrm>
                              <a:off x="3606799" y="3937157"/>
                              <a:ext cx="588010" cy="370205"/>
                            </a:xfrm>
                            <a:prstGeom prst="rect">
                              <a:avLst/>
                            </a:prstGeom>
                            <a:noFill/>
                          </wps:spPr>
                          <wps:txbx>
                            <w:txbxContent>
                              <w:p w14:paraId="1AEE846E"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e, m</w:t>
                                </w:r>
                              </w:p>
                            </w:txbxContent>
                          </wps:txbx>
                          <wps:bodyPr wrap="none" rtlCol="0">
                            <a:spAutoFit/>
                          </wps:bodyPr>
                        </wps:wsp>
                        <wps:wsp>
                          <wps:cNvPr id="19" name="TextBox 19"/>
                          <wps:cNvSpPr txBox="1"/>
                          <wps:spPr>
                            <a:xfrm>
                              <a:off x="5461972" y="2769025"/>
                              <a:ext cx="262890" cy="370205"/>
                            </a:xfrm>
                            <a:prstGeom prst="rect">
                              <a:avLst/>
                            </a:prstGeom>
                            <a:noFill/>
                          </wps:spPr>
                          <wps:txbx>
                            <w:txbxContent>
                              <w:p w14:paraId="1E8F2380"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r</w:t>
                                </w:r>
                              </w:p>
                            </w:txbxContent>
                          </wps:txbx>
                          <wps:bodyPr wrap="none" rtlCol="0">
                            <a:spAutoFit/>
                          </wps:bodyPr>
                        </wps:wsp>
                        <wps:wsp>
                          <wps:cNvPr id="20" name="TextBox 21"/>
                          <wps:cNvSpPr txBox="1"/>
                          <wps:spPr>
                            <a:xfrm>
                              <a:off x="5728066" y="2769025"/>
                              <a:ext cx="272415" cy="370205"/>
                            </a:xfrm>
                            <a:prstGeom prst="rect">
                              <a:avLst/>
                            </a:prstGeom>
                            <a:noFill/>
                          </wps:spPr>
                          <wps:txbx>
                            <w:txbxContent>
                              <w:p w14:paraId="0779287D"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s</w:t>
                                </w:r>
                              </w:p>
                            </w:txbxContent>
                          </wps:txbx>
                          <wps:bodyPr wrap="none" rtlCol="0">
                            <a:spAutoFit/>
                          </wps:bodyPr>
                        </wps:wsp>
                        <wps:wsp>
                          <wps:cNvPr id="21" name="TextBox 23"/>
                          <wps:cNvSpPr txBox="1"/>
                          <wps:spPr>
                            <a:xfrm>
                              <a:off x="6193624" y="3456161"/>
                              <a:ext cx="491490" cy="370205"/>
                            </a:xfrm>
                            <a:prstGeom prst="rect">
                              <a:avLst/>
                            </a:prstGeom>
                            <a:noFill/>
                          </wps:spPr>
                          <wps:txbx>
                            <w:txbxContent>
                              <w:p w14:paraId="5CE85B83"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g, s</w:t>
                                </w:r>
                              </w:p>
                            </w:txbxContent>
                          </wps:txbx>
                          <wps:bodyPr wrap="none" rtlCol="0">
                            <a:spAutoFit/>
                          </wps:bodyPr>
                        </wps:wsp>
                        <wps:wsp>
                          <wps:cNvPr id="22" name="TextBox 25"/>
                          <wps:cNvSpPr txBox="1"/>
                          <wps:spPr>
                            <a:xfrm>
                              <a:off x="7144190" y="3211230"/>
                              <a:ext cx="367665" cy="370205"/>
                            </a:xfrm>
                            <a:prstGeom prst="rect">
                              <a:avLst/>
                            </a:prstGeom>
                            <a:noFill/>
                          </wps:spPr>
                          <wps:txbx>
                            <w:txbxContent>
                              <w:p w14:paraId="644A333A"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r</w:t>
                                </w:r>
                              </w:p>
                            </w:txbxContent>
                          </wps:txbx>
                          <wps:bodyPr wrap="square" rtlCol="0">
                            <a:spAutoFit/>
                          </wps:bodyPr>
                        </wps:wsp>
                        <wps:wsp>
                          <wps:cNvPr id="23" name="TextBox 27"/>
                          <wps:cNvSpPr txBox="1"/>
                          <wps:spPr>
                            <a:xfrm flipH="1">
                              <a:off x="6943161" y="3043879"/>
                              <a:ext cx="334645" cy="370205"/>
                            </a:xfrm>
                            <a:prstGeom prst="rect">
                              <a:avLst/>
                            </a:prstGeom>
                            <a:noFill/>
                          </wps:spPr>
                          <wps:txbx>
                            <w:txbxContent>
                              <w:p w14:paraId="597044B2"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s</w:t>
                                </w:r>
                              </w:p>
                            </w:txbxContent>
                          </wps:txbx>
                          <wps:bodyPr wrap="square" rtlCol="0">
                            <a:spAutoFit/>
                          </wps:bodyPr>
                        </wps:wsp>
                        <wps:wsp>
                          <wps:cNvPr id="24" name="Up Arrow 24"/>
                          <wps:cNvSpPr/>
                          <wps:spPr>
                            <a:xfrm>
                              <a:off x="7616661" y="3103726"/>
                              <a:ext cx="143135" cy="407849"/>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4D027C" w14:textId="77777777" w:rsidR="00F9372B" w:rsidRDefault="00F9372B" w:rsidP="00F9372B">
                                <w:pPr>
                                  <w:rPr>
                                    <w:rFonts w:eastAsia="Times New Roman"/>
                                  </w:rPr>
                                </w:pPr>
                              </w:p>
                            </w:txbxContent>
                          </wps:txbx>
                          <wps:bodyPr rtlCol="0" anchor="ctr"/>
                        </wps:wsp>
                        <wps:wsp>
                          <wps:cNvPr id="25" name="TextBox 29"/>
                          <wps:cNvSpPr txBox="1"/>
                          <wps:spPr>
                            <a:xfrm>
                              <a:off x="7669567" y="3232287"/>
                              <a:ext cx="303530" cy="370205"/>
                            </a:xfrm>
                            <a:prstGeom prst="rect">
                              <a:avLst/>
                            </a:prstGeom>
                            <a:noFill/>
                          </wps:spPr>
                          <wps:txbx>
                            <w:txbxContent>
                              <w:p w14:paraId="08DB57B4"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p</w:t>
                                </w:r>
                              </w:p>
                            </w:txbxContent>
                          </wps:txbx>
                          <wps:bodyPr wrap="none" rtlCol="0">
                            <a:spAutoFit/>
                          </wps:bodyPr>
                        </wps:wsp>
                        <wps:wsp>
                          <wps:cNvPr id="26" name="Up Arrow 26"/>
                          <wps:cNvSpPr/>
                          <wps:spPr>
                            <a:xfrm>
                              <a:off x="6871951" y="2187585"/>
                              <a:ext cx="143135" cy="270422"/>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1D431A" w14:textId="77777777" w:rsidR="00F9372B" w:rsidRDefault="00F9372B" w:rsidP="00F9372B">
                                <w:pPr>
                                  <w:rPr>
                                    <w:rFonts w:eastAsia="Times New Roman"/>
                                  </w:rPr>
                                </w:pPr>
                              </w:p>
                            </w:txbxContent>
                          </wps:txbx>
                          <wps:bodyPr rtlCol="0" anchor="ctr"/>
                        </wps:wsp>
                        <wps:wsp>
                          <wps:cNvPr id="27" name="TextBox 31"/>
                          <wps:cNvSpPr txBox="1"/>
                          <wps:spPr>
                            <a:xfrm>
                              <a:off x="6993715" y="2242775"/>
                              <a:ext cx="303530" cy="370205"/>
                            </a:xfrm>
                            <a:prstGeom prst="rect">
                              <a:avLst/>
                            </a:prstGeom>
                            <a:noFill/>
                          </wps:spPr>
                          <wps:txbx>
                            <w:txbxContent>
                              <w:p w14:paraId="0E0FC2BE"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p</w:t>
                                </w:r>
                              </w:p>
                            </w:txbxContent>
                          </wps:txbx>
                          <wps:bodyPr wrap="none" rtlCol="0">
                            <a:spAutoFit/>
                          </wps:bodyPr>
                        </wps:wsp>
                        <wps:wsp>
                          <wps:cNvPr id="28" name="Left Arrow 28"/>
                          <wps:cNvSpPr/>
                          <wps:spPr>
                            <a:xfrm flipH="1">
                              <a:off x="5548115" y="181368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74E224" w14:textId="77777777" w:rsidR="00F9372B" w:rsidRDefault="00F9372B" w:rsidP="00F9372B">
                                <w:pPr>
                                  <w:rPr>
                                    <w:rFonts w:eastAsia="Times New Roman"/>
                                  </w:rPr>
                                </w:pPr>
                              </w:p>
                            </w:txbxContent>
                          </wps:txbx>
                          <wps:bodyPr rtlCol="0" anchor="ctr"/>
                        </wps:wsp>
                        <wps:wsp>
                          <wps:cNvPr id="29" name="TextBox 33"/>
                          <wps:cNvSpPr txBox="1"/>
                          <wps:spPr>
                            <a:xfrm>
                              <a:off x="5508960" y="1875747"/>
                              <a:ext cx="303530" cy="370205"/>
                            </a:xfrm>
                            <a:prstGeom prst="rect">
                              <a:avLst/>
                            </a:prstGeom>
                            <a:noFill/>
                          </wps:spPr>
                          <wps:txbx>
                            <w:txbxContent>
                              <w:p w14:paraId="7CAE2C53"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q</w:t>
                                </w:r>
                              </w:p>
                            </w:txbxContent>
                          </wps:txbx>
                          <wps:bodyPr wrap="none" rtlCol="0">
                            <a:spAutoFit/>
                          </wps:bodyPr>
                        </wps:wsp>
                        <wps:wsp>
                          <wps:cNvPr id="30" name="Left Arrow 30"/>
                          <wps:cNvSpPr/>
                          <wps:spPr>
                            <a:xfrm flipH="1">
                              <a:off x="6484211" y="18070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3E02F4" w14:textId="77777777" w:rsidR="00F9372B" w:rsidRDefault="00F9372B" w:rsidP="00F9372B">
                                <w:pPr>
                                  <w:rPr>
                                    <w:rFonts w:eastAsia="Times New Roman"/>
                                  </w:rPr>
                                </w:pPr>
                              </w:p>
                            </w:txbxContent>
                          </wps:txbx>
                          <wps:bodyPr rtlCol="0" anchor="ctr"/>
                        </wps:wsp>
                        <wps:wsp>
                          <wps:cNvPr id="31" name="TextBox 35"/>
                          <wps:cNvSpPr txBox="1"/>
                          <wps:spPr>
                            <a:xfrm>
                              <a:off x="6497102" y="1880181"/>
                              <a:ext cx="303530" cy="370205"/>
                            </a:xfrm>
                            <a:prstGeom prst="rect">
                              <a:avLst/>
                            </a:prstGeom>
                            <a:noFill/>
                          </wps:spPr>
                          <wps:txbx>
                            <w:txbxContent>
                              <w:p w14:paraId="5B663624"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q</w:t>
                                </w:r>
                              </w:p>
                            </w:txbxContent>
                          </wps:txbx>
                          <wps:bodyPr wrap="none" rtlCol="0">
                            <a:spAutoFit/>
                          </wps:bodyPr>
                        </wps:wsp>
                        <wps:wsp>
                          <wps:cNvPr id="32" name="Left Arrow 32"/>
                          <wps:cNvSpPr/>
                          <wps:spPr>
                            <a:xfrm flipH="1">
                              <a:off x="5841257" y="1133197"/>
                              <a:ext cx="536484"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59E803" w14:textId="77777777" w:rsidR="00F9372B" w:rsidRDefault="00F9372B" w:rsidP="00F9372B">
                                <w:pPr>
                                  <w:rPr>
                                    <w:rFonts w:eastAsia="Times New Roman"/>
                                  </w:rPr>
                                </w:pPr>
                              </w:p>
                            </w:txbxContent>
                          </wps:txbx>
                          <wps:bodyPr rtlCol="0" anchor="ctr"/>
                        </wps:wsp>
                        <wps:wsp>
                          <wps:cNvPr id="33" name="TextBox 37"/>
                          <wps:cNvSpPr txBox="1"/>
                          <wps:spPr>
                            <a:xfrm>
                              <a:off x="6321927" y="1060049"/>
                              <a:ext cx="532130" cy="370205"/>
                            </a:xfrm>
                            <a:prstGeom prst="rect">
                              <a:avLst/>
                            </a:prstGeom>
                            <a:noFill/>
                          </wps:spPr>
                          <wps:txbx>
                            <w:txbxContent>
                              <w:p w14:paraId="7BE7CA3E"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h, n</w:t>
                                </w:r>
                              </w:p>
                            </w:txbxContent>
                          </wps:txbx>
                          <wps:bodyPr wrap="none" rtlCol="0">
                            <a:spAutoFit/>
                          </wps:bodyPr>
                        </wps:wsp>
                        <wps:wsp>
                          <wps:cNvPr id="34" name="Left Arrow 34"/>
                          <wps:cNvSpPr/>
                          <wps:spPr>
                            <a:xfrm flipH="1">
                              <a:off x="4919430" y="922622"/>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C69250" w14:textId="77777777" w:rsidR="00F9372B" w:rsidRDefault="00F9372B" w:rsidP="00F9372B">
                                <w:pPr>
                                  <w:rPr>
                                    <w:rFonts w:eastAsia="Times New Roman"/>
                                  </w:rPr>
                                </w:pPr>
                              </w:p>
                            </w:txbxContent>
                          </wps:txbx>
                          <wps:bodyPr rtlCol="0" anchor="ctr"/>
                        </wps:wsp>
                        <wps:wsp>
                          <wps:cNvPr id="35" name="TextBox 39"/>
                          <wps:cNvSpPr txBox="1"/>
                          <wps:spPr>
                            <a:xfrm>
                              <a:off x="4774871" y="991336"/>
                              <a:ext cx="717550" cy="370205"/>
                            </a:xfrm>
                            <a:prstGeom prst="rect">
                              <a:avLst/>
                            </a:prstGeom>
                            <a:noFill/>
                          </wps:spPr>
                          <wps:txbx>
                            <w:txbxContent>
                              <w:p w14:paraId="4517A3E2"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d, t, o</w:t>
                                </w:r>
                              </w:p>
                            </w:txbxContent>
                          </wps:txbx>
                          <wps:bodyPr wrap="none" rtlCol="0">
                            <a:spAutoFit/>
                          </wps:bodyPr>
                        </wps:wsp>
                        <wps:wsp>
                          <wps:cNvPr id="36" name="Circular Arrow 36"/>
                          <wps:cNvSpPr/>
                          <wps:spPr>
                            <a:xfrm>
                              <a:off x="3922387" y="1357157"/>
                              <a:ext cx="412282" cy="365866"/>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506D96" w14:textId="77777777" w:rsidR="00F9372B" w:rsidRDefault="00F9372B" w:rsidP="00F9372B">
                                <w:pPr>
                                  <w:rPr>
                                    <w:rFonts w:eastAsia="Times New Roman"/>
                                  </w:rPr>
                                </w:pPr>
                              </w:p>
                            </w:txbxContent>
                          </wps:txbx>
                          <wps:bodyPr rtlCol="0" anchor="ctr"/>
                        </wps:wsp>
                        <wps:wsp>
                          <wps:cNvPr id="37" name="TextBox 41"/>
                          <wps:cNvSpPr txBox="1"/>
                          <wps:spPr>
                            <a:xfrm>
                              <a:off x="3597747" y="1156951"/>
                              <a:ext cx="677545" cy="370205"/>
                            </a:xfrm>
                            <a:prstGeom prst="rect">
                              <a:avLst/>
                            </a:prstGeom>
                            <a:noFill/>
                          </wps:spPr>
                          <wps:txbx>
                            <w:txbxContent>
                              <w:p w14:paraId="56C39B13"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k, l, o</w:t>
                                </w:r>
                              </w:p>
                            </w:txbxContent>
                          </wps:txbx>
                          <wps:bodyPr wrap="none" rtlCol="0">
                            <a:spAutoFit/>
                          </wps:bodyPr>
                        </wps:wsp>
                        <wps:wsp>
                          <wps:cNvPr id="38" name="Circular Arrow 38"/>
                          <wps:cNvSpPr/>
                          <wps:spPr>
                            <a:xfrm>
                              <a:off x="2307998" y="1405815"/>
                              <a:ext cx="412283" cy="365865"/>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724F47" w14:textId="77777777" w:rsidR="00F9372B" w:rsidRDefault="00F9372B" w:rsidP="00F9372B">
                                <w:pPr>
                                  <w:rPr>
                                    <w:rFonts w:eastAsia="Times New Roman"/>
                                  </w:rPr>
                                </w:pPr>
                              </w:p>
                            </w:txbxContent>
                          </wps:txbx>
                          <wps:bodyPr rtlCol="0" anchor="ctr"/>
                        </wps:wsp>
                        <wps:wsp>
                          <wps:cNvPr id="39" name="Left Arrow 39"/>
                          <wps:cNvSpPr/>
                          <wps:spPr>
                            <a:xfrm flipH="1">
                              <a:off x="6621638" y="3520946"/>
                              <a:ext cx="343569"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F17202" w14:textId="77777777" w:rsidR="00F9372B" w:rsidRDefault="00F9372B" w:rsidP="00F9372B">
                                <w:pPr>
                                  <w:rPr>
                                    <w:rFonts w:eastAsia="Times New Roman"/>
                                  </w:rPr>
                                </w:pPr>
                              </w:p>
                            </w:txbxContent>
                          </wps:txbx>
                          <wps:bodyPr rtlCol="0" anchor="ctr"/>
                        </wps:wsp>
                        <wps:wsp>
                          <wps:cNvPr id="40" name="Left-Right Arrow 40"/>
                          <wps:cNvSpPr/>
                          <wps:spPr>
                            <a:xfrm rot="2045663">
                              <a:off x="6887560" y="3390868"/>
                              <a:ext cx="513995"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728A5A" w14:textId="77777777" w:rsidR="00F9372B" w:rsidRDefault="00F9372B" w:rsidP="00F9372B">
                                <w:pPr>
                                  <w:rPr>
                                    <w:rFonts w:eastAsia="Times New Roman"/>
                                  </w:rPr>
                                </w:pPr>
                              </w:p>
                            </w:txbxContent>
                          </wps:txbx>
                          <wps:bodyPr rtlCol="0" anchor="ctr"/>
                        </wps:wsp>
                        <wps:wsp>
                          <wps:cNvPr id="41" name="Left-Right Arrow 41"/>
                          <wps:cNvSpPr/>
                          <wps:spPr>
                            <a:xfrm>
                              <a:off x="5548115" y="2999067"/>
                              <a:ext cx="320887"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CBB997" w14:textId="77777777" w:rsidR="00F9372B" w:rsidRDefault="00F9372B" w:rsidP="00F9372B">
                                <w:pPr>
                                  <w:rPr>
                                    <w:rFonts w:eastAsia="Times New Roman"/>
                                  </w:rPr>
                                </w:pPr>
                              </w:p>
                            </w:txbxContent>
                          </wps:txbx>
                          <wps:bodyPr rtlCol="0" anchor="ctr"/>
                        </wps:wsp>
                        <wps:wsp>
                          <wps:cNvPr id="42" name="Left Arrow 42"/>
                          <wps:cNvSpPr/>
                          <wps:spPr>
                            <a:xfrm flipH="1">
                              <a:off x="5513282" y="23943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008D7E" w14:textId="77777777" w:rsidR="00F9372B" w:rsidRDefault="00F9372B" w:rsidP="00F9372B">
                                <w:pPr>
                                  <w:rPr>
                                    <w:rFonts w:eastAsia="Times New Roman"/>
                                  </w:rPr>
                                </w:pPr>
                              </w:p>
                            </w:txbxContent>
                          </wps:txbx>
                          <wps:bodyPr rtlCol="0" anchor="ctr"/>
                        </wps:wsp>
                        <wps:wsp>
                          <wps:cNvPr id="43" name="TextBox 47"/>
                          <wps:cNvSpPr txBox="1"/>
                          <wps:spPr>
                            <a:xfrm>
                              <a:off x="5508960" y="2144969"/>
                              <a:ext cx="303530" cy="370205"/>
                            </a:xfrm>
                            <a:prstGeom prst="rect">
                              <a:avLst/>
                            </a:prstGeom>
                            <a:noFill/>
                          </wps:spPr>
                          <wps:txbx>
                            <w:txbxContent>
                              <w:p w14:paraId="25019A1C"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u</w:t>
                                </w:r>
                              </w:p>
                            </w:txbxContent>
                          </wps:txbx>
                          <wps:bodyPr wrap="none" rtlCol="0">
                            <a:spAutoFit/>
                          </wps:bodyPr>
                        </wps:wsp>
                      </wpc:wpc>
                    </a:graphicData>
                  </a:graphic>
                </wp:inline>
              </w:drawing>
            </mc:Choice>
            <mc:Fallback>
              <w:pict>
                <v:group id="Canvas 4" o:spid="_x0000_s1026" editas="canvas" style="width:694.3pt;height:405pt;mso-position-horizontal-relative:char;mso-position-vertical-relative:line" coordsize="88169,51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8169;height:51435;visibility:visible;mso-wrap-style:square">
                    <v:fill o:detectmouseclick="t"/>
                    <v:path o:connecttype="none"/>
                  </v:shape>
                  <v:shape id="Picture 5" o:spid="_x0000_s1028" type="#_x0000_t75" style="position:absolute;width:87256;height:51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GSrDBAAAA2gAAAA8AAABkcnMvZG93bnJldi54bWxEj81qwkAUhfcF32G4gpuikwpKiI5BhEIW&#10;LmpsXV8y10wwcydkxiR9+06h0OXh/HycfT7ZVgzU+8axgrdVAoK4crrhWsHn9X2ZgvABWWPrmBR8&#10;k4f8MHvZY6bdyBcaylCLOMI+QwUmhC6T0leGLPqV64ijd3e9xRBlX0vd4xjHbSvXSbKVFhuOBIMd&#10;nQxVj/JpFdzMmJwjMTXp7aNKX8l8FZ1RajGfjjsQgabwH/5rF1rBBn6vxBsgD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UGSrDBAAAA2gAAAA8AAAAAAAAAAAAAAAAAnwIA&#10;AGRycy9kb3ducmV2LnhtbFBLBQYAAAAABAAEAPcAAACNAwAAAAA=&#10;">
                    <v:imagedata r:id="rId14" o:title=""/>
                    <v:path arrowok="t"/>
                  </v:shape>
                  <v:shapetype id="_x0000_t202" coordsize="21600,21600" o:spt="202" path="m,l,21600r21600,l21600,xe">
                    <v:stroke joinstyle="miter"/>
                    <v:path gradientshapeok="t" o:connecttype="rect"/>
                  </v:shapetype>
                  <v:shape id="TextBox 5" o:spid="_x0000_s1029" type="#_x0000_t202" style="position:absolute;left:23568;top:13858;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x9BsIA&#10;AADaAAAADwAAAGRycy9kb3ducmV2LnhtbESP3YrCMBSE7wXfIRzBO00VFbdrFPEH9k7X3Qc4NMem&#10;tjkpTdS6T28EYS+HmfmGWaxaW4kbNb5wrGA0TEAQZ04XnCv4/dkP5iB8QNZYOSYFD/KwWnY7C0y1&#10;u/M33U4hFxHCPkUFJoQ6ldJnhiz6oauJo3d2jcUQZZNL3eA9wm0lx0kykxYLjgsGa9oYysrT1SqY&#10;J/ZQlh/jo7eTv9HUbLZuV1+U6vfa9SeIQG34D7/bX1rBDF5X4g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TH0GwgAAANoAAAAPAAAAAAAAAAAAAAAAAJgCAABkcnMvZG93&#10;bnJldi54bWxQSwUGAAAAAAQABAD1AAAAhwMAAAAA&#10;" filled="f" stroked="f">
                    <v:textbox style="mso-fit-shape-to-text:t">
                      <w:txbxContent>
                        <w:p w14:paraId="0664ACEC"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7" o:spid="_x0000_s1030" type="#_x0000_t68" style="position:absolute;left:31815;top:13947;width:1374;height:20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mWucQA&#10;AADaAAAADwAAAGRycy9kb3ducmV2LnhtbESPT2vCQBTE7wW/w/KE3urGglpiVpFCodBWbOLF2zP7&#10;8gezb9Ps1iTf3hUKPQ4z8xsm2Q6mEVfqXG1ZwXwWgSDOra65VHDM3p5eQDiPrLGxTApGcrDdTB4S&#10;jLXt+ZuuqS9FgLCLUUHlfRtL6fKKDLqZbYmDV9jOoA+yK6XusA9w08jnKFpKgzWHhQpbeq0ov6S/&#10;RsHnaPqPr31xGs7ykOJPtqjHxUmpx+mwW4PwNPj/8F/7XStYwf1KuAFy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ZlrnEAAAA2gAAAA8AAAAAAAAAAAAAAAAAmAIAAGRycy9k&#10;b3ducmV2LnhtbFBLBQYAAAAABAAEAPUAAACJAwAAAAA=&#10;" adj="7200" fillcolor="#4f81bd [3204]" strokecolor="#243f60 [1604]" strokeweight="2pt">
                    <v:textbox>
                      <w:txbxContent>
                        <w:p w14:paraId="441022AF" w14:textId="77777777" w:rsidR="00F9372B" w:rsidRDefault="00F9372B" w:rsidP="00F9372B">
                          <w:pPr>
                            <w:rPr>
                              <w:rFonts w:eastAsia="Times New Roman"/>
                            </w:rPr>
                          </w:pPr>
                        </w:p>
                      </w:txbxContent>
                    </v:textbox>
                  </v:shape>
                  <v:shape id="TextBox 7" o:spid="_x0000_s1031" type="#_x0000_t202" style="position:absolute;left:32500;top:13260;width:3671;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14:paraId="00200C15"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9" o:spid="_x0000_s1032" type="#_x0000_t66" style="position:absolute;left:16830;top:22280;width:401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vsEA&#10;AADaAAAADwAAAGRycy9kb3ducmV2LnhtbESPT4vCMBTE7wt+h/AEb2vqgotWo4go7Emw/jk/mmdb&#10;bF5KE9v47Y2w4HGYmd8wy3UwteiodZVlBZNxAoI4t7riQsH5tP+egXAeWWNtmRQ8ycF6NfhaYqpt&#10;z0fqMl+ICGGXooLS+yaV0uUlGXRj2xBH72Zbgz7KtpC6xT7CTS1/kuRXGqw4LpTY0Lak/J49jILr&#10;JZvMZ4/poX/qYtfd7sdw2AelRsOwWYDwFPwn/N/+0wrm8L4Sb4B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5f77BAAAA2gAAAA8AAAAAAAAAAAAAAAAAmAIAAGRycy9kb3du&#10;cmV2LnhtbFBLBQYAAAAABAAEAPUAAACGAwAAAAA=&#10;" adj="5543" fillcolor="#4f81bd [3204]" strokecolor="#243f60 [1604]" strokeweight="2pt">
                    <v:textbox>
                      <w:txbxContent>
                        <w:p w14:paraId="7B505857" w14:textId="77777777" w:rsidR="00F9372B" w:rsidRDefault="00F9372B" w:rsidP="00F9372B">
                          <w:pPr>
                            <w:rPr>
                              <w:rFonts w:eastAsia="Times New Roman"/>
                            </w:rPr>
                          </w:pPr>
                        </w:p>
                      </w:txbxContent>
                    </v:textbox>
                  </v:shape>
                  <v:shape id="TextBox 9" o:spid="_x0000_s1033" type="#_x0000_t202" style="position:absolute;left:17728;top:22968;width:3670;height:42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48DEC925"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v:textbox>
                  </v:shape>
                  <v:shape id="Left Arrow 11" o:spid="_x0000_s1034" type="#_x0000_t66" style="position:absolute;left:16520;top:36323;width:477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YXiMIA&#10;AADbAAAADwAAAGRycy9kb3ducmV2LnhtbERPS4vCMBC+C/sfwizsRTRVQaQaRZYVFDysL/Q4NGNT&#10;bCa1yWr992ZB8DYf33Mms8aW4ka1Lxwr6HUTEMSZ0wXnCva7RWcEwgdkjaVjUvAgD7PpR2uCqXZ3&#10;3tBtG3IRQ9inqMCEUKVS+syQRd91FXHkzq62GCKsc6lrvMdwW8p+kgylxYJjg8GKvg1ll+2fVXB4&#10;/DY//tC+Dmm/MvPjYHlarE9KfX028zGIQE14i1/upY7ze/D/Szx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RheIwgAAANsAAAAPAAAAAAAAAAAAAAAAAJgCAABkcnMvZG93&#10;bnJldi54bWxQSwUGAAAAAAQABAD1AAAAhwMAAAAA&#10;" adj="4661" fillcolor="#4f81bd [3204]" strokecolor="#243f60 [1604]" strokeweight="2pt">
                    <v:textbox>
                      <w:txbxContent>
                        <w:p w14:paraId="6AF0A9C5" w14:textId="77777777" w:rsidR="00F9372B" w:rsidRDefault="00F9372B" w:rsidP="00F9372B">
                          <w:pPr>
                            <w:rPr>
                              <w:rFonts w:eastAsia="Times New Roman"/>
                            </w:rPr>
                          </w:pPr>
                        </w:p>
                      </w:txbxContent>
                    </v:textbox>
                  </v:shape>
                  <v:shape id="TextBox 11" o:spid="_x0000_s1035" type="#_x0000_t202" style="position:absolute;left:17639;top:36623;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19AA5162"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v:textbox>
                  </v:shape>
                  <v:shape id="Left Arrow 13" o:spid="_x0000_s1036" type="#_x0000_t66" style="position:absolute;left:16783;top:14590;width:4687;height:2061;rotation:310886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lqQcEA&#10;AADbAAAADwAAAGRycy9kb3ducmV2LnhtbERPS2vCQBC+F/oflhG8lLoxQinRVaQivk7aQD0O2Wk2&#10;NDsbsquJ/94VhN7m43vObNHbWlyp9ZVjBeNRAoK4cLriUkH+vX7/BOEDssbaMSm4kYfF/PVlhpl2&#10;HR/pegqliCHsM1RgQmgyKX1hyKIfuYY4cr+utRgibEupW+xiuK1lmiQf0mLFscFgQ1+Gir/TxSro&#10;u31KP9WhcG9ytVtt0tycKVdqOOiXUxCB+vAvfrq3Os6fwOOXeIC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5akHBAAAA2wAAAA8AAAAAAAAAAAAAAAAAmAIAAGRycy9kb3du&#10;cmV2LnhtbFBLBQYAAAAABAAEAPUAAACGAwAAAAA=&#10;" adj="4750" fillcolor="#4f81bd [3204]" strokecolor="#243f60 [1604]" strokeweight="2pt">
                    <v:textbox>
                      <w:txbxContent>
                        <w:p w14:paraId="2A428DAC" w14:textId="77777777" w:rsidR="00F9372B" w:rsidRDefault="00F9372B" w:rsidP="00F9372B">
                          <w:pPr>
                            <w:rPr>
                              <w:rFonts w:eastAsia="Times New Roman"/>
                            </w:rPr>
                          </w:pPr>
                        </w:p>
                      </w:txbxContent>
                    </v:textbox>
                  </v:shape>
                  <v:shape id="TextBox 13" o:spid="_x0000_s1037" type="#_x0000_t202" style="position:absolute;left:15539;top:16053;width:6915;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2284AA75"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v:textbox>
                  </v:shape>
                  <v:shape id="Left Arrow 15" o:spid="_x0000_s1038" type="#_x0000_t66" style="position:absolute;left:37764;top:30632;width:2502;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2N8cIA&#10;AADbAAAADwAAAGRycy9kb3ducmV2LnhtbERPzWoCMRC+C32HMIVeRLMuVcpqlFoQetCD2geYbKab&#10;xc1kSVJ3+/ZNodDbfHy/s9mNrhN3CrH1rGAxL0AQ19603Cj4uB5mLyBiQjbYeSYF3xRht32YbLAy&#10;fuAz3S+pETmEY4UKbEp9JWWsLTmMc98TZ+7TB4cpw9BIE3DI4a6TZVGspMOWc4PFnt4s1bfLl1Nw&#10;0DrcTqfpc2mG47GMndVa75V6ehxf1yASjelf/Od+N3n+En5/yQfI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TY3xwgAAANsAAAAPAAAAAAAAAAAAAAAAAJgCAABkcnMvZG93&#10;bnJldi54bWxQSwUGAAAAAAQABAD1AAAAhwMAAAAA&#10;" adj="8898" fillcolor="#4f81bd [3204]" strokecolor="#243f60 [1604]" strokeweight="2pt">
                    <v:textbox>
                      <w:txbxContent>
                        <w:p w14:paraId="63718706" w14:textId="77777777" w:rsidR="00F9372B" w:rsidRDefault="00F9372B" w:rsidP="00F9372B">
                          <w:pPr>
                            <w:rPr>
                              <w:rFonts w:eastAsia="Times New Roman"/>
                            </w:rPr>
                          </w:pPr>
                        </w:p>
                      </w:txbxContent>
                    </v:textbox>
                  </v:shape>
                  <v:shape id="TextBox 15" o:spid="_x0000_s1039" type="#_x0000_t202" style="position:absolute;left:36101;top:25030;width:5657;height:64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14:paraId="55497511"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b, c,</w:t>
                          </w:r>
                        </w:p>
                        <w:p w14:paraId="7E1CFCBE"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f, i</w:t>
                          </w:r>
                        </w:p>
                      </w:txbxContent>
                    </v:textbox>
                  </v:shape>
                  <v:shape id="Up Arrow 17" o:spid="_x0000_s1040" type="#_x0000_t68" style="position:absolute;left:41566;top:39140;width:1375;height:2381;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f8VMQA&#10;AADbAAAADwAAAGRycy9kb3ducmV2LnhtbERPS2vCQBC+F/oflin0UszG1hcxq9hQwYtC1Iu3MTtN&#10;UrOzIbvV+O+7hUJv8/E9J132phFX6lxtWcEwikEQF1bXXCo4HtaDGQjnkTU2lknBnRwsF48PKSba&#10;3jin696XIoSwS1BB5X2bSOmKigy6yLbEgfu0nUEfYFdK3eEthJtGvsbxRBqsOTRU2FJWUXHZfxsF&#10;+bk9jbfZ8d2Xo2w37r9eLm8fO6Wen/rVHISn3v+L/9wbHeZP4feXcIB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n/FTEAAAA2wAAAA8AAAAAAAAAAAAAAAAAmAIAAGRycy9k&#10;b3ducmV2LnhtbFBLBQYAAAAABAAEAPUAAACJAwAAAAA=&#10;" adj="6233" fillcolor="#4f81bd [3204]" strokecolor="#243f60 [1604]" strokeweight="2pt">
                    <v:textbox>
                      <w:txbxContent>
                        <w:p w14:paraId="35F7B97B" w14:textId="77777777" w:rsidR="00F9372B" w:rsidRDefault="00F9372B" w:rsidP="00F9372B">
                          <w:pPr>
                            <w:rPr>
                              <w:rFonts w:eastAsia="Times New Roman"/>
                            </w:rPr>
                          </w:pPr>
                        </w:p>
                      </w:txbxContent>
                    </v:textbox>
                  </v:shape>
                  <v:shape id="TextBox 17" o:spid="_x0000_s1041" type="#_x0000_t202" style="position:absolute;left:36067;top:39371;width:588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14:paraId="1AEE846E"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e, m</w:t>
                          </w:r>
                        </w:p>
                      </w:txbxContent>
                    </v:textbox>
                  </v:shape>
                  <v:shape id="TextBox 19" o:spid="_x0000_s1042" type="#_x0000_t202" style="position:absolute;left:54619;top:27690;width:2629;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pTRsAA&#10;AADbAAAADwAAAGRycy9kb3ducmV2LnhtbERP24rCMBB9F/yHMIJvmiquaDWKuAr7tt4+YGjGpraZ&#10;lCar3f36jSD4NodzneW6tZW4U+MLxwpGwwQEceZ0wbmCy3k/mIHwAVlj5ZgU/JKH9arbWWKq3YOP&#10;dD+FXMQQ9ikqMCHUqZQ+M2TRD11NHLmrayyGCJtc6gYfMdxWcpwkU2mx4NhgsKatoaw8/VgFs8R+&#10;l+V8fPB28jf6MNtPt6tvSvV77WYBIlAb3uKX+0vH+X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HpTRsAAAADbAAAADwAAAAAAAAAAAAAAAACYAgAAZHJzL2Rvd25y&#10;ZXYueG1sUEsFBgAAAAAEAAQA9QAAAIUDAAAAAA==&#10;" filled="f" stroked="f">
                    <v:textbox style="mso-fit-shape-to-text:t">
                      <w:txbxContent>
                        <w:p w14:paraId="1E8F2380"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r</w:t>
                          </w:r>
                        </w:p>
                      </w:txbxContent>
                    </v:textbox>
                  </v:shape>
                  <v:shape id="TextBox 21" o:spid="_x0000_s1043" type="#_x0000_t202" style="position:absolute;left:57280;top:27690;width:2724;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wZr8A&#10;AADbAAAADwAAAGRycy9kb3ducmV2LnhtbERPy4rCMBTdC/5DuII7TS2OOB2jiA+Yna/5gEtzp6lt&#10;bkoTtfr1ZjEwy8N5L1adrcWdWl86VjAZJyCIc6dLLhT8XPajOQgfkDXWjknBkzyslv3eAjPtHnyi&#10;+zkUIoawz1CBCaHJpPS5IYt+7BriyP261mKIsC2kbvERw20t0ySZSYslxwaDDW0M5dX5ZhXME3uo&#10;qs/06O30Nfkwm63bNVelhoNu/QUiUBf+xX/ub60gjev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LDBmvwAAANsAAAAPAAAAAAAAAAAAAAAAAJgCAABkcnMvZG93bnJl&#10;di54bWxQSwUGAAAAAAQABAD1AAAAhAMAAAAA&#10;" filled="f" stroked="f">
                    <v:textbox style="mso-fit-shape-to-text:t">
                      <w:txbxContent>
                        <w:p w14:paraId="0779287D"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s</w:t>
                          </w:r>
                        </w:p>
                      </w:txbxContent>
                    </v:textbox>
                  </v:shape>
                  <v:shape id="TextBox 23" o:spid="_x0000_s1044" type="#_x0000_t202" style="position:absolute;left:61936;top:34561;width:491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V/cQA&#10;AADbAAAADwAAAGRycy9kb3ducmV2LnhtbESPzWrDMBCE74W8g9hCbo1sk5bEtRxCmkBvbX4eYLG2&#10;lmtrZSw1cfL0VaGQ4zAz3zDFarSdONPgG8cK0lkCgrhyuuFawem4e1qA8AFZY+eYFFzJw6qcPBSY&#10;a3fhPZ0PoRYRwj5HBSaEPpfSV4Ys+pnriaP35QaLIcqhlnrAS4TbTmZJ8iItNhwXDPa0MVS1hx+r&#10;YJHYj7ZdZp/ezm/ps9m8uW3/rdT0cVy/ggg0hnv4v/2uFWQp/H2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glf3EAAAA2wAAAA8AAAAAAAAAAAAAAAAAmAIAAGRycy9k&#10;b3ducmV2LnhtbFBLBQYAAAAABAAEAPUAAACJAwAAAAA=&#10;" filled="f" stroked="f">
                    <v:textbox style="mso-fit-shape-to-text:t">
                      <w:txbxContent>
                        <w:p w14:paraId="5CE85B83"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g, s</w:t>
                          </w:r>
                        </w:p>
                      </w:txbxContent>
                    </v:textbox>
                  </v:shape>
                  <v:shape id="TextBox 25" o:spid="_x0000_s1045" type="#_x0000_t202" style="position:absolute;left:71441;top:32112;width:3677;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14:paraId="644A333A"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r</w:t>
                          </w:r>
                        </w:p>
                      </w:txbxContent>
                    </v:textbox>
                  </v:shape>
                  <v:shape id="TextBox 27" o:spid="_x0000_s1046" type="#_x0000_t202" style="position:absolute;left:69431;top:30438;width:3347;height:3702;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UdtcYA&#10;AADbAAAADwAAAGRycy9kb3ducmV2LnhtbESPT2sCMRTE70K/Q3gFb5qtQltWo6ggehHqVvxze928&#10;7i7dvKxJ1G0/fSMUehxm5jfMeNqaWlzJ+cqygqd+AoI4t7riQsHufdl7BeEDssbaMin4Jg/TyUNn&#10;jKm2N97SNQuFiBD2KSooQ2hSKX1ekkHftw1x9D6tMxiidIXUDm8Rbmo5SJJnabDiuFBiQ4uS8q/s&#10;YhS88cxlK/xx86U9JefD/vixeVkr1X1sZyMQgdrwH/5rr7WCwRDuX+IPkJ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UdtcYAAADbAAAADwAAAAAAAAAAAAAAAACYAgAAZHJz&#10;L2Rvd25yZXYueG1sUEsFBgAAAAAEAAQA9QAAAIsDAAAAAA==&#10;" filled="f" stroked="f">
                    <v:textbox style="mso-fit-shape-to-text:t">
                      <w:txbxContent>
                        <w:p w14:paraId="597044B2"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s</w:t>
                          </w:r>
                        </w:p>
                      </w:txbxContent>
                    </v:textbox>
                  </v:shape>
                  <v:shape id="Up Arrow 24" o:spid="_x0000_s1047" type="#_x0000_t68" style="position:absolute;left:76166;top:31037;width:1431;height:4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myqMEA&#10;AADbAAAADwAAAGRycy9kb3ducmV2LnhtbESPQYvCMBSE74L/ITxhbzZRRJeuUVQQ9ybqen82b5ti&#10;81KaqPXfbxYEj8PMfMPMl52rxZ3aUHnWMMoUCOLCm4pLDT+n7fATRIjIBmvPpOFJAZaLfm+OufEP&#10;PtD9GEuRIBxy1GBjbHIpQ2HJYch8Q5y8X986jEm2pTQtPhLc1XKs1FQ6rDgtWGxoY6m4Hm9Ow2Uv&#10;1VntZzd6rteX1Wxqzzt/0Ppj0K2+QETq4jv8an8bDeMJ/H9JP0A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psqjBAAAA2wAAAA8AAAAAAAAAAAAAAAAAmAIAAGRycy9kb3du&#10;cmV2LnhtbFBLBQYAAAAABAAEAPUAAACGAwAAAAA=&#10;" adj="3790" fillcolor="#4f81bd [3204]" strokecolor="#243f60 [1604]" strokeweight="2pt">
                    <v:textbox>
                      <w:txbxContent>
                        <w:p w14:paraId="594D027C" w14:textId="77777777" w:rsidR="00F9372B" w:rsidRDefault="00F9372B" w:rsidP="00F9372B">
                          <w:pPr>
                            <w:rPr>
                              <w:rFonts w:eastAsia="Times New Roman"/>
                            </w:rPr>
                          </w:pPr>
                        </w:p>
                      </w:txbxContent>
                    </v:textbox>
                  </v:shape>
                  <v:shape id="TextBox 29" o:spid="_x0000_s1048" type="#_x0000_t202" style="position:absolute;left:76695;top:32322;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08DB57B4"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p</w:t>
                          </w:r>
                        </w:p>
                      </w:txbxContent>
                    </v:textbox>
                  </v:shape>
                  <v:shape id="Up Arrow 26" o:spid="_x0000_s1049" type="#_x0000_t68" style="position:absolute;left:68719;top:21875;width:143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20DMMA&#10;AADbAAAADwAAAGRycy9kb3ducmV2LnhtbESPT4vCMBTE7wt+h/AEb2uqhyJdo/gHd/XgYdW9P5pn&#10;W21eShJt/fZGEPY4zMxvmOm8M7W4k/OVZQWjYQKCOLe64kLB6bj5nIDwAVljbZkUPMjDfNb7mGKm&#10;bcu/dD+EQkQI+wwVlCE0mZQ+L8mgH9qGOHpn6wyGKF0htcM2wk0tx0mSSoMVx4USG1qVlF8PN6Ng&#10;9e3+jj8+N10q97d9Ky/L3Wmt1KDfLb5ABOrCf/jd3moF4xReX+IPkL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20DMMAAADbAAAADwAAAAAAAAAAAAAAAACYAgAAZHJzL2Rv&#10;d25yZXYueG1sUEsFBgAAAAAEAAQA9QAAAIgDAAAAAA==&#10;" adj="5716" fillcolor="#4f81bd [3204]" strokecolor="#243f60 [1604]" strokeweight="2pt">
                    <v:textbox>
                      <w:txbxContent>
                        <w:p w14:paraId="1D1D431A" w14:textId="77777777" w:rsidR="00F9372B" w:rsidRDefault="00F9372B" w:rsidP="00F9372B">
                          <w:pPr>
                            <w:rPr>
                              <w:rFonts w:eastAsia="Times New Roman"/>
                            </w:rPr>
                          </w:pPr>
                        </w:p>
                      </w:txbxContent>
                    </v:textbox>
                  </v:shape>
                  <v:shape id="TextBox 31" o:spid="_x0000_s1050" type="#_x0000_t202" style="position:absolute;left:69937;top:2242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14:paraId="0E0FC2BE"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p</w:t>
                          </w:r>
                        </w:p>
                      </w:txbxContent>
                    </v:textbox>
                  </v:shape>
                  <v:shape id="Left Arrow 28" o:spid="_x0000_s1051" type="#_x0000_t66" style="position:absolute;left:55481;top:18136;width:343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nOdr8A&#10;AADbAAAADwAAAGRycy9kb3ducmV2LnhtbERP3WrCMBS+H+wdwhl4NxMVRqmmRYSBerV1PsChOTbV&#10;5qRLonZvv1wMdvnx/W/qyQ3iTiH2njUs5goEcetNz52G09f7awEiJmSDg2fS8EMR6ur5aYOl8Q/+&#10;pHuTOpFDOJaowaY0llLG1pLDOPcjcebOPjhMGYZOmoCPHO4GuVTqTTrsOTdYHGlnqb02N6ehsEc1&#10;XKaP7/M2eCoORjWrndJ69jJt1yASTelf/OfeGw3LPDZ/yT9AV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Sc52vwAAANsAAAAPAAAAAAAAAAAAAAAAAJgCAABkcnMvZG93bnJl&#10;di54bWxQSwUGAAAAAAQABAD1AAAAhAMAAAAA&#10;" adj="6480" fillcolor="#4f81bd [3204]" strokecolor="#243f60 [1604]" strokeweight="2pt">
                    <v:textbox>
                      <w:txbxContent>
                        <w:p w14:paraId="3A74E224" w14:textId="77777777" w:rsidR="00F9372B" w:rsidRDefault="00F9372B" w:rsidP="00F9372B">
                          <w:pPr>
                            <w:rPr>
                              <w:rFonts w:eastAsia="Times New Roman"/>
                            </w:rPr>
                          </w:pPr>
                        </w:p>
                      </w:txbxContent>
                    </v:textbox>
                  </v:shape>
                  <v:shape id="TextBox 33" o:spid="_x0000_s1052" type="#_x0000_t202" style="position:absolute;left:55089;top:1875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14:paraId="7CAE2C53"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q</w:t>
                          </w:r>
                        </w:p>
                      </w:txbxContent>
                    </v:textbox>
                  </v:shape>
                  <v:shape id="Left Arrow 30" o:spid="_x0000_s1053" type="#_x0000_t66" style="position:absolute;left:64842;top:18070;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ZUrb4A&#10;AADbAAAADwAAAGRycy9kb3ducmV2LnhtbERPzWoCMRC+C75DGKE3TaxQltUoIgi1p3b1AYbNuFnd&#10;TNYk6vbtm0PB48f3v9oMrhMPCrH1rGE+UyCIa29abjScjvtpASImZIOdZ9LwSxE26/FohaXxT/6h&#10;R5UakUM4lqjBptSXUsbaksM48z1x5s4+OEwZhkaagM8c7jr5rtSHdNhybrDY085Sfa3uTkNhv1R3&#10;Gb5v523wVByMqhY7pfXbZNguQSQa0kv87/40GhZ5ff6Sf4Bc/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7mVK2+AAAA2wAAAA8AAAAAAAAAAAAAAAAAmAIAAGRycy9kb3ducmV2&#10;LnhtbFBLBQYAAAAABAAEAPUAAACDAwAAAAA=&#10;" adj="6480" fillcolor="#4f81bd [3204]" strokecolor="#243f60 [1604]" strokeweight="2pt">
                    <v:textbox>
                      <w:txbxContent>
                        <w:p w14:paraId="043E02F4" w14:textId="77777777" w:rsidR="00F9372B" w:rsidRDefault="00F9372B" w:rsidP="00F9372B">
                          <w:pPr>
                            <w:rPr>
                              <w:rFonts w:eastAsia="Times New Roman"/>
                            </w:rPr>
                          </w:pPr>
                        </w:p>
                      </w:txbxContent>
                    </v:textbox>
                  </v:shape>
                  <v:shape id="TextBox 35" o:spid="_x0000_s1054" type="#_x0000_t202" style="position:absolute;left:64971;top:18801;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14:paraId="5B663624"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q</w:t>
                          </w:r>
                        </w:p>
                      </w:txbxContent>
                    </v:textbox>
                  </v:shape>
                  <v:shape id="Left Arrow 32" o:spid="_x0000_s1055" type="#_x0000_t66" style="position:absolute;left:58412;top:11331;width:536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0r7sIA&#10;AADbAAAADwAAAGRycy9kb3ducmV2LnhtbESPT4vCMBTE7wt+h/AWvCyaqiClaxQRBC8u/gN7fDRv&#10;07LNS2li7X57Iwgeh5n5DbNY9bYWHbW+cqxgMk5AEBdOV2wUXM7bUQrCB2SNtWNS8E8eVsvBxwIz&#10;7e58pO4UjIgQ9hkqKENoMil9UZJFP3YNcfR+XWsxRNkaqVu8R7it5TRJ5tJixXGhxIY2JRV/p5tV&#10;cDBX/srna60Tkx86qdN6/5MqNfzs198gAvXhHX61d1rBbArP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3SvuwgAAANsAAAAPAAAAAAAAAAAAAAAAAJgCAABkcnMvZG93&#10;bnJldi54bWxQSwUGAAAAAAQABAD1AAAAhwMAAAAA&#10;" adj="4150" fillcolor="#4f81bd [3204]" strokecolor="#243f60 [1604]" strokeweight="2pt">
                    <v:textbox>
                      <w:txbxContent>
                        <w:p w14:paraId="2759E803" w14:textId="77777777" w:rsidR="00F9372B" w:rsidRDefault="00F9372B" w:rsidP="00F9372B">
                          <w:pPr>
                            <w:rPr>
                              <w:rFonts w:eastAsia="Times New Roman"/>
                            </w:rPr>
                          </w:pPr>
                        </w:p>
                      </w:txbxContent>
                    </v:textbox>
                  </v:shape>
                  <v:shape id="TextBox 37" o:spid="_x0000_s1056" type="#_x0000_t202" style="position:absolute;left:63219;top:10600;width:532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c4zMQA&#10;AADbAAAADwAAAGRycy9kb3ducmV2LnhtbESPzW7CMBCE70i8g7VIvYHDTysIGFTRInErDTzAKl7i&#10;kHgdxS6kffoaCYnjaGa+0aw2na3FlVpfOlYwHiUgiHOnSy4UnI674RyED8gaa8ek4Jc8bNb93gpT&#10;7W78TdcsFCJC2KeowITQpFL63JBFP3INcfTOrrUYomwLqVu8Rbit5SRJ3qTFkuOCwYa2hvIq+7EK&#10;5on9qqrF5ODt7G/8arYf7rO5KPUy6N6XIAJ14Rl+tPdawXQK9y/x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nOMzEAAAA2wAAAA8AAAAAAAAAAAAAAAAAmAIAAGRycy9k&#10;b3ducmV2LnhtbFBLBQYAAAAABAAEAPUAAACJAwAAAAA=&#10;" filled="f" stroked="f">
                    <v:textbox style="mso-fit-shape-to-text:t">
                      <w:txbxContent>
                        <w:p w14:paraId="7BE7CA3E"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h, n</w:t>
                          </w:r>
                        </w:p>
                      </w:txbxContent>
                    </v:textbox>
                  </v:shape>
                  <v:shape id="Left Arrow 34" o:spid="_x0000_s1057" type="#_x0000_t66" style="position:absolute;left:49194;top:9226;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1SrsIA&#10;AADbAAAADwAAAGRycy9kb3ducmV2LnhtbESP0WoCMRRE3wv+Q7hC32qilrKsRhFBaH1qVz/gsrlu&#10;Vjc3a5Lq+vdNodDHYWbOMMv14DpxoxBbzxqmEwWCuPam5UbD8bB7KUDEhGyw80waHhRhvRo9LbE0&#10;/s5fdKtSIzKEY4kabEp9KWWsLTmME98TZ+/kg8OUZWikCXjPcNfJmVJv0mHLecFiT1tL9aX6dhoK&#10;u1fdefi8njbBU/FhVDXfKq2fx8NmASLRkP7Df+13o2H+Cr9f8g+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3VKuwgAAANsAAAAPAAAAAAAAAAAAAAAAAJgCAABkcnMvZG93&#10;bnJldi54bWxQSwUGAAAAAAQABAD1AAAAhwMAAAAA&#10;" adj="6480" fillcolor="#4f81bd [3204]" strokecolor="#243f60 [1604]" strokeweight="2pt">
                    <v:textbox>
                      <w:txbxContent>
                        <w:p w14:paraId="69C69250" w14:textId="77777777" w:rsidR="00F9372B" w:rsidRDefault="00F9372B" w:rsidP="00F9372B">
                          <w:pPr>
                            <w:rPr>
                              <w:rFonts w:eastAsia="Times New Roman"/>
                            </w:rPr>
                          </w:pPr>
                        </w:p>
                      </w:txbxContent>
                    </v:textbox>
                  </v:shape>
                  <v:shape id="TextBox 39" o:spid="_x0000_s1058" type="#_x0000_t202" style="position:absolute;left:47748;top:9913;width:7176;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FI8QA&#10;AADbAAAADwAAAGRycy9kb3ducmV2LnhtbESPwW7CMBBE70j8g7VIvRUnUCpIYxCCIvUGpf2AVbzE&#10;aeJ1FBsI/foaqRLH0cy80eSr3jbiQp2vHCtIxwkI4sLpiksF31+75zkIH5A1No5JwY08rJbDQY6Z&#10;dlf+pMsxlCJC2GeowITQZlL6wpBFP3YtcfROrrMYouxKqTu8Rrht5CRJXqXFiuOCwZY2hor6eLYK&#10;5ond1/VicvD25Tedmc3Wvbc/Sj2N+vUbiEB9eIT/2x9awXQ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BSPEAAAA2wAAAA8AAAAAAAAAAAAAAAAAmAIAAGRycy9k&#10;b3ducmV2LnhtbFBLBQYAAAAABAAEAPUAAACJAwAAAAA=&#10;" filled="f" stroked="f">
                    <v:textbox style="mso-fit-shape-to-text:t">
                      <w:txbxContent>
                        <w:p w14:paraId="4517A3E2"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d, t, o</w:t>
                          </w:r>
                        </w:p>
                      </w:txbxContent>
                    </v:textbox>
                  </v:shape>
                  <v:shape id="Circular Arrow 36" o:spid="_x0000_s1059" style="position:absolute;left:39223;top:13571;width:4123;height:3659;visibility:visible;mso-wrap-style:square;v-text-anchor:middle" coordsize="412282,3658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fnisQA&#10;AADbAAAADwAAAGRycy9kb3ducmV2LnhtbESPQWsCMRSE74X+h/AKvYhmW63KahQRFC8eqv6A5+a5&#10;Wbt5WZLU3fbXN4LQ4zAz3zDzZWdrcSMfKscK3gYZCOLC6YpLBafjpj8FESKyxtoxKfihAMvF89Mc&#10;c+1a/qTbIZYiQTjkqMDE2ORShsKQxTBwDXHyLs5bjEn6UmqPbYLbWr5n2VharDgtGGxobaj4Onxb&#10;BbuRnGz3a3P9aHu/K1f1/GSDZ6VeX7rVDESkLv6HH+2dVjAcw/1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X54rEAAAA2wAAAA8AAAAAAAAAAAAAAAAAmAIAAGRycy9k&#10;b3ducmV2LnhtbFBLBQYAAAAABAAEAPUAAACJAwAAAAA=&#10;" adj="-11796480,,5400" path="m22867,182933v,-80639,68684,-148688,160286,-158802c269600,14586,351790,59518,379734,131600r20897,l366549,182933,309165,131600r19875,c301976,86827,242994,61919,183535,70155,117212,79342,68601,127041,68601,182933r-45734,xe" fillcolor="#4f81bd [3204]" strokecolor="#243f60 [1604]" strokeweight="2pt">
                    <v:stroke joinstyle="miter"/>
                    <v:formulas/>
                    <v:path arrowok="t" o:connecttype="custom" o:connectlocs="22867,182933;183153,24131;379734,131600;400631,131600;366549,182933;309165,131600;329040,131600;183535,70155;68601,182933;22867,182933" o:connectangles="0,0,0,0,0,0,0,0,0,0" textboxrect="0,0,412282,365866"/>
                    <v:textbox>
                      <w:txbxContent>
                        <w:p w14:paraId="49506D96" w14:textId="77777777" w:rsidR="00F9372B" w:rsidRDefault="00F9372B" w:rsidP="00F9372B">
                          <w:pPr>
                            <w:rPr>
                              <w:rFonts w:eastAsia="Times New Roman"/>
                            </w:rPr>
                          </w:pPr>
                        </w:p>
                      </w:txbxContent>
                    </v:textbox>
                  </v:shape>
                  <v:shape id="TextBox 41" o:spid="_x0000_s1060" type="#_x0000_t202" style="position:absolute;left:35977;top:11569;width:677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z8QA&#10;AADbAAAADwAAAGRycy9kb3ducmV2LnhtbESPwW7CMBBE70j8g7VIvRUntKU04KAKqMQNCnzAKt7G&#10;IfE6il1I+/W4UiWOo5l5o1kse9uIC3W+cqwgHScgiAunKy4VnI4fjzMQPiBrbByTgh/ysMyHgwVm&#10;2l35ky6HUIoIYZ+hAhNCm0npC0MW/di1xNH7cp3FEGVXSt3hNcJtIydJMpUWK44LBltaGSrqw7dV&#10;MEvsrq7fJntvn3/TF7Nau017Vuph1L/PQQTqwz38395qBU+v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cPs/EAAAA2wAAAA8AAAAAAAAAAAAAAAAAmAIAAGRycy9k&#10;b3ducmV2LnhtbFBLBQYAAAAABAAEAPUAAACJAwAAAAA=&#10;" filled="f" stroked="f">
                    <v:textbox style="mso-fit-shape-to-text:t">
                      <w:txbxContent>
                        <w:p w14:paraId="56C39B13"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k, l, o</w:t>
                          </w:r>
                        </w:p>
                      </w:txbxContent>
                    </v:textbox>
                  </v:shape>
                  <v:shape id="Circular Arrow 38" o:spid="_x0000_s1061" style="position:absolute;left:23079;top:14058;width:4123;height:3658;visibility:visible;mso-wrap-style:square;v-text-anchor:middle" coordsize="412283,3658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wZX8EA&#10;AADbAAAADwAAAGRycy9kb3ducmV2LnhtbERPXWvCMBR9F/Yfwh34pqkKblajyESUwQSrvl+bu7Zb&#10;c1OSWOt+/fIw2OPhfC9WnalFS85XlhWMhgkI4tzqigsF59N28ArCB2SNtWVS8CAPq+VTb4Gptnc+&#10;UpuFQsQQ9ikqKENoUil9XpJBP7QNceQ+rTMYInSF1A7vMdzUcpwkU2mw4thQYkNvJeXf2c0oyNY/&#10;u/cv1x4++OVyksfNaHYNF6X6z916DiJQF/7Ff+69VjCJY+OX+A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MGV/BAAAA2wAAAA8AAAAAAAAAAAAAAAAAmAIAAGRycy9kb3du&#10;cmV2LnhtbFBLBQYAAAAABAAEAPUAAACGAwAAAAA=&#10;" adj="-11796480,,5400" path="m22867,182933v,-80639,68685,-148688,160287,-158802c269601,14586,351792,59518,379736,131599r20896,l366550,182932,309166,131599r19875,c301977,86826,242994,61919,183535,70155,117212,79342,68600,127041,68600,182933r-45733,xe" fillcolor="#4f81bd [3204]" strokecolor="#243f60 [1604]" strokeweight="2pt">
                    <v:stroke joinstyle="miter"/>
                    <v:formulas/>
                    <v:path arrowok="t" o:connecttype="custom" o:connectlocs="22867,182933;183154,24131;379736,131599;400632,131599;366550,182932;309166,131599;329041,131599;183535,70155;68600,182933;22867,182933" o:connectangles="0,0,0,0,0,0,0,0,0,0" textboxrect="0,0,412283,365865"/>
                    <v:textbox>
                      <w:txbxContent>
                        <w:p w14:paraId="48724F47" w14:textId="77777777" w:rsidR="00F9372B" w:rsidRDefault="00F9372B" w:rsidP="00F9372B">
                          <w:pPr>
                            <w:rPr>
                              <w:rFonts w:eastAsia="Times New Roman"/>
                            </w:rPr>
                          </w:pPr>
                        </w:p>
                      </w:txbxContent>
                    </v:textbox>
                  </v:shape>
                  <v:shape id="Left Arrow 39" o:spid="_x0000_s1062" type="#_x0000_t66" style="position:absolute;left:66216;top:35209;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9MMIA&#10;AADbAAAADwAAAGRycy9kb3ducmV2LnhtbESP0WoCMRRE3wv+Q7iCbzVphbJujSKCoH1qVz/gsrlu&#10;tt3crEmq6983gtDHYWbOMIvV4DpxoRBbzxpepgoEce1Ny42G42H7XICICdlg55k03CjCajl6WmBp&#10;/JW/6FKlRmQIxxI12JT6UspYW3IYp74nzt7JB4cpy9BIE/Ca4a6Tr0q9SYct5wWLPW0s1T/Vr9NQ&#10;2A/VfQ+f59M6eCr2RlWzjdJ6Mh7W7yASDek//GjvjIbZHO5f8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P0wwgAAANsAAAAPAAAAAAAAAAAAAAAAAJgCAABkcnMvZG93&#10;bnJldi54bWxQSwUGAAAAAAQABAD1AAAAhwMAAAAA&#10;" adj="6480" fillcolor="#4f81bd [3204]" strokecolor="#243f60 [1604]" strokeweight="2pt">
                    <v:textbox>
                      <w:txbxContent>
                        <w:p w14:paraId="2BF17202" w14:textId="77777777" w:rsidR="00F9372B" w:rsidRDefault="00F9372B" w:rsidP="00F9372B">
                          <w:pPr>
                            <w:rPr>
                              <w:rFonts w:eastAsia="Times New Roman"/>
                            </w:rPr>
                          </w:pP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40" o:spid="_x0000_s1063" type="#_x0000_t69" style="position:absolute;left:68875;top:33908;width:5140;height:2133;rotation:223441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3rAcQA&#10;AADbAAAADwAAAGRycy9kb3ducmV2LnhtbESPwWrDMAyG74O+g1Fht9VpKWNkdUspHdtglyU7bDcR&#10;q0loLAfbad23nw6DHcWv/5O+zS67QV0oxN6zgeWiAEXceNtza+Crfnl4AhUTssXBMxm4UYTddna3&#10;wdL6K3/SpUqtEgjHEg10KY2l1rHpyGFc+JFYspMPDpOModU24FXgbtCronjUDnuWCx2OdOioOVeT&#10;E0qul+F1dVvn73poqvfT9PNxnIy5n+f9M6hEOf0v/7XfrIG1fC8u4gF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N6wHEAAAA2wAAAA8AAAAAAAAAAAAAAAAAmAIAAGRycy9k&#10;b3ducmV2LnhtbFBLBQYAAAAABAAEAPUAAACJAwAAAAA=&#10;" adj="4482" fillcolor="#4f81bd [3204]" strokecolor="#243f60 [1604]" strokeweight="2pt">
                    <v:textbox>
                      <w:txbxContent>
                        <w:p w14:paraId="08728A5A" w14:textId="77777777" w:rsidR="00F9372B" w:rsidRDefault="00F9372B" w:rsidP="00F9372B">
                          <w:pPr>
                            <w:rPr>
                              <w:rFonts w:eastAsia="Times New Roman"/>
                            </w:rPr>
                          </w:pPr>
                        </w:p>
                      </w:txbxContent>
                    </v:textbox>
                  </v:shape>
                  <v:shape id="Left-Right Arrow 41" o:spid="_x0000_s1064" type="#_x0000_t69" style="position:absolute;left:55481;top:29990;width:3209;height:2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h5sQA&#10;AADbAAAADwAAAGRycy9kb3ducmV2LnhtbESPQWvCQBSE74L/YXlCb7pJqKVNsxERpOJF1Hp/zb4m&#10;0ezbJLvV9N93hYLHYWa+YbLFYBpxpd7VlhXEswgEcWF1zaWCz+N6+grCeWSNjWVS8EsOFvl4lGGq&#10;7Y33dD34UgQIuxQVVN63qZSuqMigm9mWOHjftjfog+xLqXu8BbhpZBJFL9JgzWGhwpZWFRWXw49R&#10;sNy+ddu5Tb6SXXw6HV3XnXcfqNTTZFi+g/A0+Ef4v73RCp5juH8JP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hoebEAAAA2wAAAA8AAAAAAAAAAAAAAAAAmAIAAGRycy9k&#10;b3ducmV2LnhtbFBLBQYAAAAABAAEAPUAAACJAwAAAAA=&#10;" adj="7179" fillcolor="#4f81bd [3204]" strokecolor="#243f60 [1604]" strokeweight="2pt">
                    <v:textbox>
                      <w:txbxContent>
                        <w:p w14:paraId="0BCBB997" w14:textId="77777777" w:rsidR="00F9372B" w:rsidRDefault="00F9372B" w:rsidP="00F9372B">
                          <w:pPr>
                            <w:rPr>
                              <w:rFonts w:eastAsia="Times New Roman"/>
                            </w:rPr>
                          </w:pPr>
                        </w:p>
                      </w:txbxContent>
                    </v:textbox>
                  </v:shape>
                  <v:shape id="Left Arrow 42" o:spid="_x0000_s1065" type="#_x0000_t66" style="position:absolute;left:55132;top:23943;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4cPMIA&#10;AADbAAAADwAAAGRycy9kb3ducmV2LnhtbESP0WoCMRRE34X+Q7hC39xEW2RZjSJCoe2TXf2Ay+a6&#10;2XZzs01S3f69KRR8HGbmDLPejq4XFwqx86xhXigQxI03HbcaTseXWQkiJmSDvWfS8EsRtpuHyRor&#10;46/8QZc6tSJDOFaowaY0VFLGxpLDWPiBOHtnHxymLEMrTcBrhrteLpRaSocd5wWLA+0tNV/1j9NQ&#10;2nfVf46H7/MueCrfjKqf9krrx+m4W4FINKZ7+L/9ajQ8L+DvS/4Bcn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fhw8wgAAANsAAAAPAAAAAAAAAAAAAAAAAJgCAABkcnMvZG93&#10;bnJldi54bWxQSwUGAAAAAAQABAD1AAAAhwMAAAAA&#10;" adj="6480" fillcolor="#4f81bd [3204]" strokecolor="#243f60 [1604]" strokeweight="2pt">
                    <v:textbox>
                      <w:txbxContent>
                        <w:p w14:paraId="58008D7E" w14:textId="77777777" w:rsidR="00F9372B" w:rsidRDefault="00F9372B" w:rsidP="00F9372B">
                          <w:pPr>
                            <w:rPr>
                              <w:rFonts w:eastAsia="Times New Roman"/>
                            </w:rPr>
                          </w:pPr>
                        </w:p>
                      </w:txbxContent>
                    </v:textbox>
                  </v:shape>
                  <v:shape id="TextBox 47" o:spid="_x0000_s1066" type="#_x0000_t202" style="position:absolute;left:55089;top:21449;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14:paraId="25019A1C" w14:textId="77777777" w:rsidR="00F9372B" w:rsidRDefault="00F9372B" w:rsidP="00F9372B">
                          <w:pPr>
                            <w:pStyle w:val="NormalWeb"/>
                            <w:spacing w:before="0" w:beforeAutospacing="0" w:after="0" w:afterAutospacing="0"/>
                          </w:pPr>
                          <w:r>
                            <w:rPr>
                              <w:rFonts w:asciiTheme="minorHAnsi" w:hAnsi="Calibri" w:cstheme="minorBidi"/>
                              <w:color w:val="000000" w:themeColor="text1"/>
                              <w:kern w:val="24"/>
                              <w:sz w:val="36"/>
                              <w:szCs w:val="36"/>
                            </w:rPr>
                            <w:t>u</w:t>
                          </w:r>
                        </w:p>
                      </w:txbxContent>
                    </v:textbox>
                  </v:shape>
                  <w10:anchorlock/>
                </v:group>
              </w:pict>
            </mc:Fallback>
          </mc:AlternateContent>
        </w:r>
      </w:ins>
    </w:p>
    <w:p w14:paraId="5F16FEFB" w14:textId="13915C9F" w:rsidR="005E7BCF" w:rsidRPr="00F9372B" w:rsidRDefault="00F9372B" w:rsidP="00F9372B">
      <w:pPr>
        <w:pStyle w:val="Caption"/>
        <w:rPr>
          <w:ins w:id="411" w:author="shorny" w:date="2014-06-11T22:41:00Z"/>
          <w:color w:val="auto"/>
          <w:lang w:eastAsia="en-AU"/>
          <w:rPrChange w:id="412" w:author="shorny" w:date="2014-06-11T23:07:00Z">
            <w:rPr>
              <w:ins w:id="413" w:author="shorny" w:date="2014-06-11T22:41:00Z"/>
              <w:lang w:eastAsia="en-AU"/>
            </w:rPr>
          </w:rPrChange>
        </w:rPr>
        <w:pPrChange w:id="414" w:author="shorny" w:date="2014-06-11T23:07:00Z">
          <w:pPr/>
        </w:pPrChange>
      </w:pPr>
      <w:bookmarkStart w:id="415" w:name="_Ref390291470"/>
      <w:ins w:id="416" w:author="shorny" w:date="2014-06-11T23:07:00Z">
        <w:r w:rsidRPr="00F9372B">
          <w:rPr>
            <w:color w:val="auto"/>
            <w:rPrChange w:id="417" w:author="shorny" w:date="2014-06-11T23:07:00Z">
              <w:rPr/>
            </w:rPrChange>
          </w:rPr>
          <w:t xml:space="preserve">Figure </w:t>
        </w:r>
        <w:r w:rsidRPr="00F9372B">
          <w:rPr>
            <w:color w:val="auto"/>
            <w:rPrChange w:id="418" w:author="shorny" w:date="2014-06-11T23:07:00Z">
              <w:rPr/>
            </w:rPrChange>
          </w:rPr>
          <w:fldChar w:fldCharType="begin"/>
        </w:r>
        <w:r w:rsidRPr="00F9372B">
          <w:rPr>
            <w:color w:val="auto"/>
            <w:rPrChange w:id="419" w:author="shorny" w:date="2014-06-11T23:07:00Z">
              <w:rPr/>
            </w:rPrChange>
          </w:rPr>
          <w:instrText xml:space="preserve"> SEQ Figure \* ARABIC </w:instrText>
        </w:r>
      </w:ins>
      <w:r w:rsidRPr="00F9372B">
        <w:rPr>
          <w:color w:val="auto"/>
          <w:rPrChange w:id="420" w:author="shorny" w:date="2014-06-11T23:07:00Z">
            <w:rPr/>
          </w:rPrChange>
        </w:rPr>
        <w:fldChar w:fldCharType="separate"/>
      </w:r>
      <w:ins w:id="421" w:author="shorny" w:date="2014-06-11T23:07:00Z">
        <w:r w:rsidRPr="00F9372B">
          <w:rPr>
            <w:noProof/>
            <w:color w:val="auto"/>
            <w:rPrChange w:id="422" w:author="shorny" w:date="2014-06-11T23:07:00Z">
              <w:rPr>
                <w:noProof/>
              </w:rPr>
            </w:rPrChange>
          </w:rPr>
          <w:t>1</w:t>
        </w:r>
        <w:r w:rsidRPr="00F9372B">
          <w:rPr>
            <w:color w:val="auto"/>
            <w:rPrChange w:id="423" w:author="shorny" w:date="2014-06-11T23:07:00Z">
              <w:rPr/>
            </w:rPrChange>
          </w:rPr>
          <w:fldChar w:fldCharType="end"/>
        </w:r>
        <w:bookmarkEnd w:id="415"/>
        <w:r w:rsidRPr="00F9372B">
          <w:rPr>
            <w:color w:val="auto"/>
            <w:rPrChange w:id="424" w:author="shorny" w:date="2014-06-11T23:07:00Z">
              <w:rPr/>
            </w:rPrChange>
          </w:rPr>
          <w:t xml:space="preserve"> Transaction pathways</w:t>
        </w:r>
      </w:ins>
    </w:p>
    <w:p w14:paraId="7FF6BF86" w14:textId="77777777" w:rsidR="005E7BCF" w:rsidRDefault="005E7BCF" w:rsidP="00130E4D">
      <w:pPr>
        <w:rPr>
          <w:ins w:id="425" w:author="shorny" w:date="2014-06-11T21:38:00Z"/>
          <w:lang w:eastAsia="en-AU"/>
        </w:rPr>
        <w:sectPr w:rsidR="005E7BCF" w:rsidSect="005B3430">
          <w:pgSz w:w="16838" w:h="11906" w:orient="landscape"/>
          <w:pgMar w:top="1440" w:right="1440" w:bottom="1440" w:left="1440" w:header="708" w:footer="708" w:gutter="0"/>
          <w:pgNumType w:start="1"/>
          <w:cols w:space="708"/>
          <w:docGrid w:linePitch="360"/>
          <w:sectPrChange w:id="426" w:author="shorny" w:date="2014-06-11T21:39:00Z">
            <w:sectPr w:rsidR="005E7BCF" w:rsidSect="005B3430">
              <w:pgSz w:w="11906" w:h="16838" w:orient="portrait"/>
              <w:pgMar w:top="1440" w:right="1440" w:bottom="1440" w:left="1440" w:header="708" w:footer="708" w:gutter="0"/>
            </w:sectPr>
          </w:sectPrChange>
        </w:sectPr>
      </w:pPr>
    </w:p>
    <w:p w14:paraId="447664B6" w14:textId="2EF77D17" w:rsidR="005E7BCF" w:rsidRPr="005E7BCF" w:rsidRDefault="005E7BCF" w:rsidP="005E7BCF">
      <w:pPr>
        <w:pStyle w:val="Caption"/>
        <w:keepNext/>
        <w:rPr>
          <w:ins w:id="427" w:author="shorny" w:date="2014-06-11T22:47:00Z"/>
          <w:color w:val="auto"/>
          <w:rPrChange w:id="428" w:author="shorny" w:date="2014-06-11T22:47:00Z">
            <w:rPr>
              <w:ins w:id="429" w:author="shorny" w:date="2014-06-11T22:47:00Z"/>
            </w:rPr>
          </w:rPrChange>
        </w:rPr>
        <w:pPrChange w:id="430" w:author="shorny" w:date="2014-06-11T22:47:00Z">
          <w:pPr>
            <w:pStyle w:val="Caption"/>
          </w:pPr>
        </w:pPrChange>
      </w:pPr>
      <w:bookmarkStart w:id="431" w:name="_Ref390290816"/>
      <w:ins w:id="432" w:author="shorny" w:date="2014-06-11T22:47:00Z">
        <w:r w:rsidRPr="005E7BCF">
          <w:rPr>
            <w:color w:val="auto"/>
            <w:rPrChange w:id="433" w:author="shorny" w:date="2014-06-11T22:47:00Z">
              <w:rPr/>
            </w:rPrChange>
          </w:rPr>
          <w:lastRenderedPageBreak/>
          <w:t xml:space="preserve">Table </w:t>
        </w:r>
        <w:r w:rsidRPr="005E7BCF">
          <w:rPr>
            <w:color w:val="auto"/>
            <w:rPrChange w:id="434" w:author="shorny" w:date="2014-06-11T22:47:00Z">
              <w:rPr/>
            </w:rPrChange>
          </w:rPr>
          <w:fldChar w:fldCharType="begin"/>
        </w:r>
        <w:r w:rsidRPr="005E7BCF">
          <w:rPr>
            <w:color w:val="auto"/>
            <w:rPrChange w:id="435" w:author="shorny" w:date="2014-06-11T22:47:00Z">
              <w:rPr/>
            </w:rPrChange>
          </w:rPr>
          <w:instrText xml:space="preserve"> SEQ Table \* ARABIC </w:instrText>
        </w:r>
      </w:ins>
      <w:r w:rsidRPr="005E7BCF">
        <w:rPr>
          <w:color w:val="auto"/>
          <w:rPrChange w:id="436" w:author="shorny" w:date="2014-06-11T22:47:00Z">
            <w:rPr/>
          </w:rPrChange>
        </w:rPr>
        <w:fldChar w:fldCharType="separate"/>
      </w:r>
      <w:ins w:id="437" w:author="shorny" w:date="2014-06-11T22:47:00Z">
        <w:r w:rsidRPr="005E7BCF">
          <w:rPr>
            <w:noProof/>
            <w:color w:val="auto"/>
            <w:rPrChange w:id="438" w:author="shorny" w:date="2014-06-11T22:47:00Z">
              <w:rPr>
                <w:noProof/>
              </w:rPr>
            </w:rPrChange>
          </w:rPr>
          <w:t>5</w:t>
        </w:r>
        <w:r w:rsidRPr="005E7BCF">
          <w:rPr>
            <w:color w:val="auto"/>
            <w:rPrChange w:id="439" w:author="shorny" w:date="2014-06-11T22:47:00Z">
              <w:rPr/>
            </w:rPrChange>
          </w:rPr>
          <w:fldChar w:fldCharType="end"/>
        </w:r>
        <w:bookmarkEnd w:id="431"/>
        <w:r w:rsidRPr="005E7BCF">
          <w:rPr>
            <w:color w:val="auto"/>
            <w:rPrChange w:id="440" w:author="shorny" w:date="2014-06-11T22:47:00Z">
              <w:rPr/>
            </w:rPrChange>
          </w:rPr>
          <w:t xml:space="preserve"> Cross-referencing transactions and relations. Shown here are the transactions for academic</w:t>
        </w:r>
        <w:r w:rsidRPr="005E7BCF">
          <w:rPr>
            <w:noProof/>
            <w:color w:val="auto"/>
            <w:rPrChange w:id="441" w:author="shorny" w:date="2014-06-11T22:47:00Z">
              <w:rPr>
                <w:noProof/>
              </w:rPr>
            </w:rPrChange>
          </w:rPr>
          <w:t xml:space="preserve"> and RHD co-ordination staff</w:t>
        </w:r>
      </w:ins>
    </w:p>
    <w:p w14:paraId="3D4B3B4D" w14:textId="1BA0C0F7" w:rsidR="004B7DE3" w:rsidRDefault="005E7BCF" w:rsidP="00130E4D">
      <w:pPr>
        <w:rPr>
          <w:ins w:id="442" w:author="shorny" w:date="2014-06-11T20:24:00Z"/>
          <w:lang w:eastAsia="en-AU"/>
        </w:rPr>
      </w:pPr>
      <w:ins w:id="443" w:author="shorny" w:date="2014-06-11T22:44:00Z">
        <w:r w:rsidRPr="005E7BCF">
          <w:drawing>
            <wp:inline distT="0" distB="0" distL="0" distR="0" wp14:anchorId="2E834BC7" wp14:editId="32D11F0B">
              <wp:extent cx="4600575" cy="5724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0575" cy="5724525"/>
                      </a:xfrm>
                      <a:prstGeom prst="rect">
                        <a:avLst/>
                      </a:prstGeom>
                      <a:noFill/>
                      <a:ln>
                        <a:noFill/>
                      </a:ln>
                    </pic:spPr>
                  </pic:pic>
                </a:graphicData>
              </a:graphic>
            </wp:inline>
          </w:drawing>
        </w:r>
      </w:ins>
    </w:p>
    <w:p w14:paraId="793979EC" w14:textId="6A6691B1" w:rsidR="00130E4D" w:rsidDel="00ED5080" w:rsidRDefault="00D66516" w:rsidP="00130E4D">
      <w:pPr>
        <w:rPr>
          <w:del w:id="444" w:author="shorny" w:date="2014-06-11T23:19:00Z"/>
          <w:lang w:eastAsia="en-AU"/>
        </w:rPr>
      </w:pPr>
      <w:del w:id="445" w:author="shorny" w:date="2014-06-11T23:19:00Z">
        <w:r w:rsidDel="00ED5080">
          <w:rPr>
            <w:lang w:eastAsia="en-AU"/>
          </w:rPr>
          <w:delText>The main transactions of the database, those that</w:delText>
        </w:r>
        <w:r w:rsidR="00130E4D" w:rsidDel="00ED5080">
          <w:rPr>
            <w:lang w:eastAsia="en-AU"/>
          </w:rPr>
          <w:delText xml:space="preserve"> have a high impact, run frequently and or are </w:delText>
        </w:r>
        <w:r w:rsidDel="00ED5080">
          <w:rPr>
            <w:lang w:eastAsia="en-AU"/>
          </w:rPr>
          <w:delText>critical</w:delText>
        </w:r>
        <w:r w:rsidR="00130E4D" w:rsidDel="00ED5080">
          <w:rPr>
            <w:lang w:eastAsia="en-AU"/>
          </w:rPr>
          <w:delText xml:space="preserve"> to creating and updating RHD application a</w:delText>
        </w:r>
        <w:r w:rsidDel="00ED5080">
          <w:rPr>
            <w:lang w:eastAsia="en-AU"/>
          </w:rPr>
          <w:delText xml:space="preserve">nd applicant details have been analysed. The transactions as described by the transaction pathways section of the logical documentation, </w:delText>
        </w:r>
        <w:r w:rsidR="007950AC" w:rsidDel="00ED5080">
          <w:rPr>
            <w:lang w:eastAsia="en-AU"/>
          </w:rPr>
          <w:delText xml:space="preserve">section??? </w:delText>
        </w:r>
        <w:r w:rsidDel="00ED5080">
          <w:rPr>
            <w:lang w:eastAsia="en-AU"/>
          </w:rPr>
          <w:delText xml:space="preserve">have been used to produce </w:delText>
        </w:r>
        <w:r w:rsidR="00633715" w:rsidDel="00ED5080">
          <w:rPr>
            <w:lang w:eastAsia="en-AU"/>
          </w:rPr>
          <w:delText>map the transactional pathways to the relations.</w:delText>
        </w:r>
      </w:del>
    </w:p>
    <w:p w14:paraId="7BAEAEAA" w14:textId="2EA5AC31" w:rsidR="00130E4D" w:rsidDel="00ED5080" w:rsidRDefault="00130E4D" w:rsidP="00D06A43">
      <w:pPr>
        <w:pStyle w:val="ListParagraph"/>
        <w:numPr>
          <w:ilvl w:val="0"/>
          <w:numId w:val="18"/>
        </w:numPr>
        <w:rPr>
          <w:del w:id="446" w:author="shorny" w:date="2014-06-11T23:19:00Z"/>
          <w:lang w:eastAsia="en-AU"/>
        </w:rPr>
      </w:pPr>
      <w:del w:id="447" w:author="shorny" w:date="2014-06-11T23:19:00Z">
        <w:r w:rsidDel="00ED5080">
          <w:rPr>
            <w:lang w:eastAsia="en-AU"/>
          </w:rPr>
          <w:delText>map all transaction paths to relations;</w:delText>
        </w:r>
        <w:r w:rsidR="00D06A43" w:rsidDel="00ED5080">
          <w:rPr>
            <w:lang w:eastAsia="en-AU"/>
          </w:rPr>
          <w:delText xml:space="preserve"> </w:delText>
        </w:r>
      </w:del>
    </w:p>
    <w:p w14:paraId="7B390465" w14:textId="24CBA8C5" w:rsidR="00EA3450" w:rsidDel="00ED5080" w:rsidRDefault="00EA3450" w:rsidP="00EA3450">
      <w:pPr>
        <w:pStyle w:val="ListParagraph"/>
        <w:ind w:left="405"/>
        <w:rPr>
          <w:del w:id="448" w:author="shorny" w:date="2014-06-11T23:19:00Z"/>
          <w:lang w:eastAsia="en-AU"/>
        </w:rPr>
      </w:pPr>
      <w:del w:id="449" w:author="shorny" w:date="2014-06-11T23:19:00Z">
        <w:r w:rsidDel="00ED5080">
          <w:rPr>
            <w:lang w:eastAsia="en-AU"/>
          </w:rPr>
          <w:delText>logical 3.0 plus more</w:delText>
        </w:r>
      </w:del>
    </w:p>
    <w:p w14:paraId="776FABD6" w14:textId="5A6D13BF" w:rsidR="00130E4D" w:rsidDel="00ED5080" w:rsidRDefault="00130E4D" w:rsidP="00CF704D">
      <w:pPr>
        <w:pStyle w:val="ListParagraph"/>
        <w:numPr>
          <w:ilvl w:val="0"/>
          <w:numId w:val="18"/>
        </w:numPr>
        <w:rPr>
          <w:del w:id="450" w:author="shorny" w:date="2014-06-11T23:19:00Z"/>
          <w:lang w:eastAsia="en-AU"/>
        </w:rPr>
      </w:pPr>
      <w:del w:id="451" w:author="shorny" w:date="2014-06-11T23:19:00Z">
        <w:r w:rsidDel="00ED5080">
          <w:rPr>
            <w:lang w:eastAsia="en-AU"/>
          </w:rPr>
          <w:delText>determine which relations are most frequently accessed by transactions;</w:delText>
        </w:r>
      </w:del>
    </w:p>
    <w:p w14:paraId="56BCE05C" w14:textId="46F806BC" w:rsidR="00E5700B" w:rsidRDefault="00E5700B" w:rsidP="00ED5080">
      <w:pPr>
        <w:pStyle w:val="ListParagraph"/>
        <w:ind w:left="0"/>
        <w:rPr>
          <w:lang w:eastAsia="en-AU"/>
        </w:rPr>
        <w:pPrChange w:id="452" w:author="shorny" w:date="2014-06-11T23:19:00Z">
          <w:pPr>
            <w:pStyle w:val="ListParagraph"/>
            <w:ind w:left="405"/>
          </w:pPr>
        </w:pPrChange>
      </w:pPr>
      <w:r>
        <w:rPr>
          <w:lang w:eastAsia="en-AU"/>
        </w:rPr>
        <w:t xml:space="preserve">Analysis of the database has </w:t>
      </w:r>
      <w:r w:rsidR="004765E4">
        <w:rPr>
          <w:lang w:eastAsia="en-AU"/>
        </w:rPr>
        <w:t>revealed</w:t>
      </w:r>
      <w:r>
        <w:rPr>
          <w:lang w:eastAsia="en-AU"/>
        </w:rPr>
        <w:t xml:space="preserve"> that nearly all transactions involve the Applicant and Applications </w:t>
      </w:r>
      <w:r w:rsidR="004765E4">
        <w:rPr>
          <w:lang w:eastAsia="en-AU"/>
        </w:rPr>
        <w:t xml:space="preserve">relations, </w:t>
      </w:r>
      <w:r>
        <w:rPr>
          <w:lang w:eastAsia="en-AU"/>
        </w:rPr>
        <w:t xml:space="preserve">as these represent the </w:t>
      </w:r>
      <w:r w:rsidR="00E36F7F">
        <w:rPr>
          <w:lang w:eastAsia="en-AU"/>
        </w:rPr>
        <w:t>core functionality of the database.</w:t>
      </w:r>
      <w:r w:rsidR="004765E4">
        <w:rPr>
          <w:lang w:eastAsia="en-AU"/>
        </w:rPr>
        <w:t xml:space="preserve"> </w:t>
      </w:r>
    </w:p>
    <w:p w14:paraId="2F16DC84" w14:textId="259B62A0" w:rsidR="00E5700B" w:rsidDel="00ED5080" w:rsidRDefault="00E5700B" w:rsidP="00E5700B">
      <w:pPr>
        <w:pStyle w:val="ListParagraph"/>
        <w:ind w:left="405"/>
        <w:rPr>
          <w:del w:id="453" w:author="shorny" w:date="2014-06-11T23:20:00Z"/>
          <w:lang w:eastAsia="en-AU"/>
        </w:rPr>
      </w:pPr>
    </w:p>
    <w:p w14:paraId="4A30C317" w14:textId="55235E9A" w:rsidR="00E5700B" w:rsidDel="00ED5080" w:rsidRDefault="00E5700B" w:rsidP="00E5700B">
      <w:pPr>
        <w:pStyle w:val="ListParagraph"/>
        <w:ind w:left="405"/>
        <w:rPr>
          <w:del w:id="454" w:author="shorny" w:date="2014-06-11T23:20:00Z"/>
          <w:lang w:eastAsia="en-AU"/>
        </w:rPr>
      </w:pPr>
    </w:p>
    <w:p w14:paraId="2105A034" w14:textId="66BB7338" w:rsidR="00E5700B" w:rsidDel="00ED5080" w:rsidRDefault="00E5700B" w:rsidP="00E5700B">
      <w:pPr>
        <w:pStyle w:val="ListParagraph"/>
        <w:ind w:left="405"/>
        <w:rPr>
          <w:del w:id="455" w:author="shorny" w:date="2014-06-11T23:20:00Z"/>
          <w:lang w:eastAsia="en-AU"/>
        </w:rPr>
      </w:pPr>
      <w:del w:id="456" w:author="shorny" w:date="2014-06-11T23:20:00Z">
        <w:r w:rsidDel="00ED5080">
          <w:rPr>
            <w:lang w:eastAsia="en-AU"/>
          </w:rPr>
          <w:delText>Note that it is assumed that the staff ID will be cached by the application interface reducing impact on looking themselves up in the staff table every session.</w:delText>
        </w:r>
      </w:del>
    </w:p>
    <w:p w14:paraId="13BCE7D0" w14:textId="7712FFB4" w:rsidR="00130E4D" w:rsidDel="00ED5080" w:rsidRDefault="005952EC" w:rsidP="00CF704D">
      <w:pPr>
        <w:pStyle w:val="ListParagraph"/>
        <w:numPr>
          <w:ilvl w:val="0"/>
          <w:numId w:val="18"/>
        </w:numPr>
        <w:rPr>
          <w:del w:id="457" w:author="shorny" w:date="2014-06-11T23:20:00Z"/>
          <w:lang w:eastAsia="en-AU"/>
        </w:rPr>
      </w:pPr>
      <w:del w:id="458" w:author="shorny" w:date="2014-06-11T23:20:00Z">
        <w:r w:rsidDel="00ED5080">
          <w:rPr>
            <w:lang w:eastAsia="en-AU"/>
          </w:rPr>
          <w:delText>Analyse</w:delText>
        </w:r>
        <w:r w:rsidR="00130E4D" w:rsidDel="00ED5080">
          <w:rPr>
            <w:lang w:eastAsia="en-AU"/>
          </w:rPr>
          <w:delText xml:space="preserve"> the data usage of selected transactions that involve these relations.</w:delText>
        </w:r>
      </w:del>
    </w:p>
    <w:p w14:paraId="0332C786" w14:textId="77777777" w:rsidR="00EA3450" w:rsidRDefault="00EA3450" w:rsidP="00EA3450">
      <w:pPr>
        <w:pStyle w:val="ListParagraph"/>
        <w:ind w:left="405"/>
        <w:rPr>
          <w:lang w:eastAsia="en-AU"/>
        </w:rPr>
      </w:pPr>
      <w:bookmarkStart w:id="459" w:name="_GoBack"/>
      <w:bookmarkEnd w:id="459"/>
    </w:p>
    <w:p w14:paraId="3779284D" w14:textId="3291EADA" w:rsidR="008141FC" w:rsidRDefault="008141FC" w:rsidP="00597C9F">
      <w:pPr>
        <w:pStyle w:val="Heading2"/>
        <w:rPr>
          <w:b w:val="0"/>
        </w:rPr>
      </w:pPr>
      <w:bookmarkStart w:id="460" w:name="_Toc390273922"/>
      <w:r>
        <w:t>Select file organisations</w:t>
      </w:r>
      <w:r w:rsidR="009A5CEB">
        <w:t xml:space="preserve"> DONE</w:t>
      </w:r>
      <w:bookmarkEnd w:id="460"/>
    </w:p>
    <w:p w14:paraId="12C96444" w14:textId="237B626D" w:rsidR="00015C48" w:rsidRDefault="007450D1" w:rsidP="00015C48">
      <w:pPr>
        <w:rPr>
          <w:rFonts w:ascii="Calibri Light" w:eastAsia="Times New Roman" w:hAnsi="Calibri Light" w:cs="Times New Roman"/>
          <w:bCs/>
          <w:iCs/>
          <w:sz w:val="24"/>
          <w:szCs w:val="28"/>
          <w:lang w:eastAsia="en-AU"/>
        </w:rPr>
      </w:pPr>
      <w:r w:rsidRPr="007450D1">
        <w:t>The file organisations are grouped by storage engines in MySQL</w:t>
      </w:r>
      <w:r w:rsidRPr="007450D1">
        <w:rPr>
          <w:rStyle w:val="FootnoteReference"/>
        </w:rPr>
        <w:footnoteReference w:id="1"/>
      </w:r>
      <w:r>
        <w:t xml:space="preserve">.  </w:t>
      </w:r>
      <w:r w:rsidR="00015C48" w:rsidRPr="00015C48">
        <w:rPr>
          <w:rFonts w:ascii="Calibri Light" w:eastAsia="Times New Roman" w:hAnsi="Calibri Light" w:cs="Times New Roman"/>
          <w:bCs/>
          <w:iCs/>
          <w:sz w:val="24"/>
          <w:szCs w:val="28"/>
          <w:lang w:eastAsia="en-AU"/>
        </w:rPr>
        <w:t>The de</w:t>
      </w:r>
      <w:r w:rsidR="00015C48">
        <w:rPr>
          <w:rFonts w:ascii="Calibri Light" w:eastAsia="Times New Roman" w:hAnsi="Calibri Light" w:cs="Times New Roman"/>
          <w:bCs/>
          <w:iCs/>
          <w:sz w:val="24"/>
          <w:szCs w:val="28"/>
          <w:lang w:eastAsia="en-AU"/>
        </w:rPr>
        <w:t xml:space="preserve">fault </w:t>
      </w:r>
      <w:ins w:id="461" w:author="shorny" w:date="2014-06-11T18:57:00Z">
        <w:r w:rsidR="00B4355D">
          <w:rPr>
            <w:rFonts w:ascii="Calibri Light" w:eastAsia="Times New Roman" w:hAnsi="Calibri Light" w:cs="Times New Roman"/>
            <w:bCs/>
            <w:iCs/>
            <w:sz w:val="24"/>
            <w:szCs w:val="28"/>
            <w:lang w:eastAsia="en-AU"/>
          </w:rPr>
          <w:t xml:space="preserve">storage engine in MySQL 5.1 is </w:t>
        </w:r>
      </w:ins>
      <w:ins w:id="462" w:author="shorny" w:date="2014-06-11T19:01:00Z">
        <w:r w:rsidR="00B45C8E">
          <w:rPr>
            <w:rFonts w:ascii="Calibri Light" w:eastAsia="Times New Roman" w:hAnsi="Calibri Light" w:cs="Times New Roman"/>
            <w:bCs/>
            <w:iCs/>
            <w:sz w:val="24"/>
            <w:szCs w:val="28"/>
            <w:lang w:eastAsia="en-AU"/>
          </w:rPr>
          <w:t>called MyISAM</w:t>
        </w:r>
      </w:ins>
      <w:ins w:id="463" w:author="shorny" w:date="2014-06-11T19:09:00Z">
        <w:r w:rsidR="0070645B">
          <w:rPr>
            <w:rFonts w:ascii="Calibri Light" w:eastAsia="Times New Roman" w:hAnsi="Calibri Light" w:cs="Times New Roman"/>
            <w:bCs/>
            <w:iCs/>
            <w:sz w:val="24"/>
            <w:szCs w:val="28"/>
            <w:lang w:eastAsia="en-AU"/>
          </w:rPr>
          <w:t xml:space="preserve">. The MyISAM storage engine does not provide sufficient features to help ensure the integrity of a database. For instance, it cannot enforce foreign key constraints, nor </w:t>
        </w:r>
      </w:ins>
      <w:ins w:id="464" w:author="shorny" w:date="2014-06-11T19:13:00Z">
        <w:r w:rsidR="009B3A46">
          <w:rPr>
            <w:rFonts w:ascii="Calibri Light" w:eastAsia="Times New Roman" w:hAnsi="Calibri Light" w:cs="Times New Roman"/>
            <w:bCs/>
            <w:iCs/>
            <w:sz w:val="24"/>
            <w:szCs w:val="28"/>
            <w:lang w:eastAsia="en-AU"/>
          </w:rPr>
          <w:t>is it transaction-safe, thus cannot be relied upon to support multiple concurrent users</w:t>
        </w:r>
      </w:ins>
      <w:r w:rsidR="0073096A">
        <w:rPr>
          <w:rFonts w:ascii="Calibri Light" w:eastAsia="Times New Roman" w:hAnsi="Calibri Light" w:cs="Times New Roman"/>
          <w:bCs/>
          <w:iCs/>
          <w:sz w:val="24"/>
          <w:szCs w:val="28"/>
          <w:lang w:eastAsia="en-AU"/>
        </w:rPr>
        <w:fldChar w:fldCharType="begin"/>
      </w:r>
      <w:r w:rsidR="0073096A">
        <w:rPr>
          <w:rFonts w:ascii="Calibri Light" w:eastAsia="Times New Roman" w:hAnsi="Calibri Light" w:cs="Times New Roman"/>
          <w:bCs/>
          <w:iCs/>
          <w:sz w:val="24"/>
          <w:szCs w:val="28"/>
          <w:lang w:eastAsia="en-AU"/>
        </w:rPr>
        <w:instrText xml:space="preserve"> ADDIN EN.CITE &lt;EndNote&gt;&lt;Cite&gt;&lt;Author&gt;Oracle Inc.&lt;/Author&gt;&lt;Year&gt;2014&lt;/Year&gt;&lt;RecNum&gt;7&lt;/RecNum&gt;&lt;DisplayText&gt;(Oracle Inc. 2014)&lt;/DisplayText&gt;&lt;record&gt;&lt;rec-number&gt;7&lt;/rec-number&gt;&lt;foreign-keys&gt;&lt;key app="EN" db-id="wassad0f8a5w0jeaadxxz0r0t2dxaxptfaxr"&gt;7&lt;/key&gt;&lt;/foreign-keys&gt;&lt;ref-type name="Web Page"&gt;12&lt;/ref-type&gt;&lt;contributors&gt;&lt;authors&gt;&lt;author&gt;Oracle Inc.,&lt;/author&gt;&lt;/authors&gt;&lt;/contributors&gt;&lt;titles&gt;&lt;title&gt;MySQL 5.1 Reference Manual - Chapter 14 Storage Engines&lt;/title&gt;&lt;/titles&gt;&lt;dates&gt;&lt;year&gt;2014&lt;/year&gt;&lt;/dates&gt;&lt;urls&gt;&lt;related-urls&gt;&lt;url&gt;http://dev.mysql.com/doc/refman/5.1/en/storage-engines.html&lt;/url&gt;&lt;/related-urls&gt;&lt;/urls&gt;&lt;custom2&gt;11/6/2014&lt;/custom2&gt;&lt;/record&gt;&lt;/Cite&gt;&lt;/EndNote&gt;</w:instrText>
      </w:r>
      <w:r w:rsidR="0073096A">
        <w:rPr>
          <w:rFonts w:ascii="Calibri Light" w:eastAsia="Times New Roman" w:hAnsi="Calibri Light" w:cs="Times New Roman"/>
          <w:bCs/>
          <w:iCs/>
          <w:sz w:val="24"/>
          <w:szCs w:val="28"/>
          <w:lang w:eastAsia="en-AU"/>
        </w:rPr>
        <w:fldChar w:fldCharType="separate"/>
      </w:r>
      <w:r w:rsidR="0073096A">
        <w:rPr>
          <w:rFonts w:ascii="Calibri Light" w:eastAsia="Times New Roman" w:hAnsi="Calibri Light" w:cs="Times New Roman"/>
          <w:bCs/>
          <w:iCs/>
          <w:noProof/>
          <w:sz w:val="24"/>
          <w:szCs w:val="28"/>
          <w:lang w:eastAsia="en-AU"/>
        </w:rPr>
        <w:t>(</w:t>
      </w:r>
      <w:hyperlink w:anchor="_ENREF_1" w:tooltip="Oracle Inc., 2014 #7" w:history="1">
        <w:r w:rsidR="0073096A">
          <w:rPr>
            <w:rFonts w:ascii="Calibri Light" w:eastAsia="Times New Roman" w:hAnsi="Calibri Light" w:cs="Times New Roman"/>
            <w:bCs/>
            <w:iCs/>
            <w:noProof/>
            <w:sz w:val="24"/>
            <w:szCs w:val="28"/>
            <w:lang w:eastAsia="en-AU"/>
          </w:rPr>
          <w:t>Oracle Inc. 2014</w:t>
        </w:r>
      </w:hyperlink>
      <w:r w:rsidR="0073096A">
        <w:rPr>
          <w:rFonts w:ascii="Calibri Light" w:eastAsia="Times New Roman" w:hAnsi="Calibri Light" w:cs="Times New Roman"/>
          <w:bCs/>
          <w:iCs/>
          <w:noProof/>
          <w:sz w:val="24"/>
          <w:szCs w:val="28"/>
          <w:lang w:eastAsia="en-AU"/>
        </w:rPr>
        <w:t>)</w:t>
      </w:r>
      <w:r w:rsidR="0073096A">
        <w:rPr>
          <w:rFonts w:ascii="Calibri Light" w:eastAsia="Times New Roman" w:hAnsi="Calibri Light" w:cs="Times New Roman"/>
          <w:bCs/>
          <w:iCs/>
          <w:sz w:val="24"/>
          <w:szCs w:val="28"/>
          <w:lang w:eastAsia="en-AU"/>
        </w:rPr>
        <w:fldChar w:fldCharType="end"/>
      </w:r>
      <w:ins w:id="465" w:author="shorny" w:date="2014-06-11T19:13:00Z">
        <w:r w:rsidR="009B3A46">
          <w:rPr>
            <w:rFonts w:ascii="Calibri Light" w:eastAsia="Times New Roman" w:hAnsi="Calibri Light" w:cs="Times New Roman"/>
            <w:bCs/>
            <w:iCs/>
            <w:sz w:val="24"/>
            <w:szCs w:val="28"/>
            <w:lang w:eastAsia="en-AU"/>
          </w:rPr>
          <w:t xml:space="preserve">. </w:t>
        </w:r>
      </w:ins>
      <w:r>
        <w:rPr>
          <w:rFonts w:ascii="Calibri Light" w:eastAsia="Times New Roman" w:hAnsi="Calibri Light" w:cs="Times New Roman"/>
          <w:bCs/>
          <w:iCs/>
          <w:sz w:val="24"/>
          <w:szCs w:val="28"/>
          <w:lang w:eastAsia="en-AU"/>
        </w:rPr>
        <w:t>InnoDB</w:t>
      </w:r>
      <w:r w:rsidR="00015C48">
        <w:rPr>
          <w:rFonts w:ascii="Calibri Light" w:eastAsia="Times New Roman" w:hAnsi="Calibri Light" w:cs="Times New Roman"/>
          <w:bCs/>
          <w:iCs/>
          <w:sz w:val="24"/>
          <w:szCs w:val="28"/>
          <w:lang w:eastAsia="en-AU"/>
        </w:rPr>
        <w:t xml:space="preserve"> storage engine provides the required </w:t>
      </w:r>
      <w:r w:rsidR="00015C48">
        <w:rPr>
          <w:rFonts w:ascii="Calibri Light" w:eastAsia="Times New Roman" w:hAnsi="Calibri Light" w:cs="Times New Roman"/>
          <w:bCs/>
          <w:iCs/>
          <w:sz w:val="24"/>
          <w:szCs w:val="28"/>
          <w:lang w:eastAsia="en-AU"/>
        </w:rPr>
        <w:lastRenderedPageBreak/>
        <w:t>functionality for all relations</w:t>
      </w:r>
      <w:ins w:id="466" w:author="shorny" w:date="2014-06-11T19:45:00Z">
        <w:r w:rsidR="00CF293F">
          <w:rPr>
            <w:rFonts w:ascii="Calibri Light" w:eastAsia="Times New Roman" w:hAnsi="Calibri Light" w:cs="Times New Roman"/>
            <w:bCs/>
            <w:iCs/>
            <w:sz w:val="24"/>
            <w:szCs w:val="28"/>
            <w:lang w:eastAsia="en-AU"/>
          </w:rPr>
          <w:t xml:space="preserve">. MySQL supports other </w:t>
        </w:r>
      </w:ins>
      <w:del w:id="467" w:author="shorny" w:date="2014-06-11T19:45:00Z">
        <w:r w:rsidR="00015C48" w:rsidDel="00CF293F">
          <w:rPr>
            <w:rFonts w:ascii="Calibri Light" w:eastAsia="Times New Roman" w:hAnsi="Calibri Light" w:cs="Times New Roman"/>
            <w:bCs/>
            <w:iCs/>
            <w:sz w:val="24"/>
            <w:szCs w:val="28"/>
            <w:lang w:eastAsia="en-AU"/>
          </w:rPr>
          <w:delText xml:space="preserve">, the other </w:delText>
        </w:r>
      </w:del>
      <w:r w:rsidR="00015C48">
        <w:rPr>
          <w:rFonts w:ascii="Calibri Light" w:eastAsia="Times New Roman" w:hAnsi="Calibri Light" w:cs="Times New Roman"/>
          <w:bCs/>
          <w:iCs/>
          <w:sz w:val="24"/>
          <w:szCs w:val="28"/>
          <w:lang w:eastAsia="en-AU"/>
        </w:rPr>
        <w:t>storage engines</w:t>
      </w:r>
      <w:ins w:id="468" w:author="shorny" w:date="2014-06-11T19:46:00Z">
        <w:r w:rsidR="00CF293F">
          <w:rPr>
            <w:rFonts w:ascii="Calibri Light" w:eastAsia="Times New Roman" w:hAnsi="Calibri Light" w:cs="Times New Roman"/>
            <w:bCs/>
            <w:iCs/>
            <w:sz w:val="24"/>
            <w:szCs w:val="28"/>
            <w:lang w:eastAsia="en-AU"/>
          </w:rPr>
          <w:t>, but they are all</w:t>
        </w:r>
      </w:ins>
      <w:del w:id="469" w:author="shorny" w:date="2014-06-11T19:46:00Z">
        <w:r w:rsidR="00015C48" w:rsidDel="00CF293F">
          <w:rPr>
            <w:rFonts w:ascii="Calibri Light" w:eastAsia="Times New Roman" w:hAnsi="Calibri Light" w:cs="Times New Roman"/>
            <w:bCs/>
            <w:iCs/>
            <w:sz w:val="24"/>
            <w:szCs w:val="28"/>
            <w:lang w:eastAsia="en-AU"/>
          </w:rPr>
          <w:delText xml:space="preserve"> are</w:delText>
        </w:r>
      </w:del>
      <w:r>
        <w:rPr>
          <w:rFonts w:ascii="Calibri Light" w:eastAsia="Times New Roman" w:hAnsi="Calibri Light" w:cs="Times New Roman"/>
          <w:bCs/>
          <w:iCs/>
          <w:sz w:val="24"/>
          <w:szCs w:val="28"/>
          <w:lang w:eastAsia="en-AU"/>
        </w:rPr>
        <w:t xml:space="preserve"> designed for</w:t>
      </w:r>
      <w:r w:rsidR="00015C48">
        <w:rPr>
          <w:rFonts w:ascii="Calibri Light" w:eastAsia="Times New Roman" w:hAnsi="Calibri Light" w:cs="Times New Roman"/>
          <w:bCs/>
          <w:iCs/>
          <w:sz w:val="24"/>
          <w:szCs w:val="28"/>
          <w:lang w:eastAsia="en-AU"/>
        </w:rPr>
        <w:t xml:space="preserve"> specific</w:t>
      </w:r>
      <w:r>
        <w:rPr>
          <w:rFonts w:ascii="Calibri Light" w:eastAsia="Times New Roman" w:hAnsi="Calibri Light" w:cs="Times New Roman"/>
          <w:bCs/>
          <w:iCs/>
          <w:sz w:val="24"/>
          <w:szCs w:val="28"/>
          <w:lang w:eastAsia="en-AU"/>
        </w:rPr>
        <w:t xml:space="preserve"> cases that do not exist in</w:t>
      </w:r>
      <w:r w:rsidR="00015C48">
        <w:rPr>
          <w:rFonts w:ascii="Calibri Light" w:eastAsia="Times New Roman" w:hAnsi="Calibri Light" w:cs="Times New Roman"/>
          <w:bCs/>
          <w:iCs/>
          <w:sz w:val="24"/>
          <w:szCs w:val="28"/>
          <w:lang w:eastAsia="en-AU"/>
        </w:rPr>
        <w:t xml:space="preserve"> the RHD database. </w:t>
      </w:r>
    </w:p>
    <w:p w14:paraId="3E0BE25F" w14:textId="707AD031" w:rsidR="008141FC" w:rsidRDefault="008141FC" w:rsidP="00597C9F">
      <w:pPr>
        <w:pStyle w:val="Heading2"/>
      </w:pPr>
      <w:bookmarkStart w:id="470" w:name="_Toc390273923"/>
      <w:r>
        <w:t>Select indices</w:t>
      </w:r>
      <w:r w:rsidR="009A5CEB">
        <w:t xml:space="preserve"> REVIEW</w:t>
      </w:r>
      <w:bookmarkEnd w:id="470"/>
    </w:p>
    <w:p w14:paraId="264F79AB" w14:textId="507B3239" w:rsidR="00181FF8" w:rsidRDefault="008423EE" w:rsidP="00181FF8">
      <w:pPr>
        <w:rPr>
          <w:lang w:eastAsia="en-AU"/>
        </w:rPr>
      </w:pPr>
      <w:hyperlink r:id="rId16" w:history="1">
        <w:r w:rsidR="007450D1" w:rsidRPr="009D1B6A">
          <w:rPr>
            <w:rStyle w:val="Hyperlink"/>
            <w:lang w:eastAsia="en-AU"/>
          </w:rPr>
          <w:t>http://dev.mysql.com/doc/refman/5.7/en/optimization-indexes.html</w:t>
        </w:r>
      </w:hyperlink>
    </w:p>
    <w:p w14:paraId="111CEB09" w14:textId="2A53A36B" w:rsidR="007450D1" w:rsidRDefault="00682C0D" w:rsidP="00181FF8">
      <w:pPr>
        <w:rPr>
          <w:lang w:eastAsia="en-AU"/>
        </w:rPr>
      </w:pPr>
      <w:r>
        <w:rPr>
          <w:lang w:eastAsia="en-AU"/>
        </w:rPr>
        <w:t>By Default MySQL places indices on the primary key</w:t>
      </w:r>
      <w:r w:rsidR="004B18F6">
        <w:rPr>
          <w:lang w:eastAsia="en-AU"/>
        </w:rPr>
        <w:t xml:space="preserve"> (a clustered index for </w:t>
      </w:r>
      <w:r w:rsidR="007D1470">
        <w:rPr>
          <w:lang w:eastAsia="en-AU"/>
        </w:rPr>
        <w:t xml:space="preserve">the </w:t>
      </w:r>
      <w:r w:rsidR="004B18F6">
        <w:rPr>
          <w:lang w:eastAsia="en-AU"/>
        </w:rPr>
        <w:t>InnoDB</w:t>
      </w:r>
      <w:r w:rsidR="00803224">
        <w:rPr>
          <w:lang w:eastAsia="en-AU"/>
        </w:rPr>
        <w:t xml:space="preserve"> storage engine used here</w:t>
      </w:r>
      <w:r w:rsidR="004B18F6">
        <w:rPr>
          <w:rStyle w:val="FootnoteReference"/>
          <w:lang w:eastAsia="en-AU"/>
        </w:rPr>
        <w:footnoteReference w:id="2"/>
      </w:r>
      <w:r w:rsidR="004B18F6">
        <w:rPr>
          <w:lang w:eastAsia="en-AU"/>
        </w:rPr>
        <w:t>)</w:t>
      </w:r>
      <w:r>
        <w:rPr>
          <w:lang w:eastAsia="en-AU"/>
        </w:rPr>
        <w:t>, these are also not null enabling fast queries.</w:t>
      </w:r>
    </w:p>
    <w:p w14:paraId="64DD85CB" w14:textId="65B111EA" w:rsidR="00682C0D" w:rsidRDefault="007D1470" w:rsidP="00E514F7">
      <w:pPr>
        <w:pStyle w:val="NoSpacing"/>
        <w:rPr>
          <w:lang w:eastAsia="en-AU"/>
        </w:rPr>
      </w:pPr>
      <w:r>
        <w:rPr>
          <w:lang w:eastAsia="en-AU"/>
        </w:rPr>
        <w:t xml:space="preserve">Additional </w:t>
      </w:r>
      <w:r w:rsidR="007950AC">
        <w:rPr>
          <w:lang w:eastAsia="en-AU"/>
        </w:rPr>
        <w:t>I</w:t>
      </w:r>
      <w:r w:rsidR="00682C0D">
        <w:rPr>
          <w:lang w:eastAsia="en-AU"/>
        </w:rPr>
        <w:t>ndices have also been placed on</w:t>
      </w:r>
      <w:r w:rsidR="007116BD">
        <w:rPr>
          <w:lang w:eastAsia="en-AU"/>
        </w:rPr>
        <w:t xml:space="preserve"> the</w:t>
      </w:r>
      <w:r w:rsidR="00682C0D">
        <w:rPr>
          <w:lang w:eastAsia="en-AU"/>
        </w:rPr>
        <w:t xml:space="preserve"> foreign keys of </w:t>
      </w:r>
    </w:p>
    <w:p w14:paraId="53C922C0" w14:textId="2C9F9650" w:rsidR="00682C0D" w:rsidRDefault="00682C0D" w:rsidP="00682C0D">
      <w:pPr>
        <w:pStyle w:val="ListParagraph"/>
        <w:numPr>
          <w:ilvl w:val="0"/>
          <w:numId w:val="22"/>
        </w:numPr>
        <w:rPr>
          <w:lang w:eastAsia="en-AU"/>
        </w:rPr>
      </w:pPr>
      <w:r>
        <w:rPr>
          <w:lang w:eastAsia="en-AU"/>
        </w:rPr>
        <w:t>Primary Relations: application, applicant, university staff member and Research area</w:t>
      </w:r>
    </w:p>
    <w:p w14:paraId="2FCBD25B" w14:textId="6FB86290" w:rsidR="007950AC" w:rsidRDefault="007950AC" w:rsidP="007950AC">
      <w:pPr>
        <w:pStyle w:val="ListParagraph"/>
        <w:rPr>
          <w:lang w:eastAsia="en-AU"/>
        </w:rPr>
      </w:pPr>
      <w:r>
        <w:rPr>
          <w:lang w:eastAsia="en-AU"/>
        </w:rPr>
        <w:t>To enable fast joining between often joined relations</w:t>
      </w:r>
    </w:p>
    <w:p w14:paraId="36B72F55" w14:textId="5E29E484" w:rsidR="00682C0D" w:rsidRDefault="00682C0D" w:rsidP="00682C0D">
      <w:pPr>
        <w:pStyle w:val="ListParagraph"/>
        <w:numPr>
          <w:ilvl w:val="0"/>
          <w:numId w:val="22"/>
        </w:numPr>
        <w:rPr>
          <w:lang w:eastAsia="en-AU"/>
        </w:rPr>
      </w:pPr>
      <w:r>
        <w:rPr>
          <w:lang w:eastAsia="en-AU"/>
        </w:rPr>
        <w:t xml:space="preserve">Status and Type look-up Relations: </w:t>
      </w:r>
      <w:r w:rsidR="007116BD">
        <w:rPr>
          <w:lang w:eastAsia="en-AU"/>
        </w:rPr>
        <w:t xml:space="preserve">Application Status, </w:t>
      </w:r>
      <w:r>
        <w:rPr>
          <w:lang w:eastAsia="en-AU"/>
        </w:rPr>
        <w:t>Document Status,</w:t>
      </w:r>
      <w:r w:rsidR="007116BD">
        <w:rPr>
          <w:lang w:eastAsia="en-AU"/>
        </w:rPr>
        <w:t xml:space="preserve"> Visa Status,</w:t>
      </w:r>
      <w:r>
        <w:rPr>
          <w:lang w:eastAsia="en-AU"/>
        </w:rPr>
        <w:t xml:space="preserve"> Docu</w:t>
      </w:r>
      <w:r w:rsidR="007116BD">
        <w:rPr>
          <w:lang w:eastAsia="en-AU"/>
        </w:rPr>
        <w:t>ment Type and Decision Type</w:t>
      </w:r>
    </w:p>
    <w:p w14:paraId="45CC2BF4" w14:textId="73CD6F46" w:rsidR="007950AC" w:rsidRDefault="007950AC" w:rsidP="007950AC">
      <w:pPr>
        <w:pStyle w:val="ListParagraph"/>
        <w:rPr>
          <w:lang w:eastAsia="en-AU"/>
        </w:rPr>
      </w:pPr>
      <w:r>
        <w:rPr>
          <w:lang w:eastAsia="en-AU"/>
        </w:rPr>
        <w:t>To</w:t>
      </w:r>
      <w:r w:rsidR="009A5CEB">
        <w:rPr>
          <w:lang w:eastAsia="en-AU"/>
        </w:rPr>
        <w:t xml:space="preserve"> assist in common transactions</w:t>
      </w:r>
    </w:p>
    <w:p w14:paraId="62219C63" w14:textId="59E3F4D3" w:rsidR="00682C0D" w:rsidRDefault="007950AC" w:rsidP="00181FF8">
      <w:pPr>
        <w:rPr>
          <w:lang w:eastAsia="en-AU"/>
        </w:rPr>
      </w:pPr>
      <w:r>
        <w:rPr>
          <w:lang w:eastAsia="en-AU"/>
        </w:rPr>
        <w:t>Indexes have also been placed on the first and last names</w:t>
      </w:r>
      <w:r w:rsidR="005E6769">
        <w:rPr>
          <w:lang w:eastAsia="en-AU"/>
        </w:rPr>
        <w:t xml:space="preserve"> and emails</w:t>
      </w:r>
      <w:r>
        <w:rPr>
          <w:lang w:eastAsia="en-AU"/>
        </w:rPr>
        <w:t xml:space="preserve"> of applicants and staff members as these will be the primary entry into the database </w:t>
      </w:r>
      <w:r w:rsidR="00803224">
        <w:rPr>
          <w:lang w:eastAsia="en-AU"/>
        </w:rPr>
        <w:t>relations, that</w:t>
      </w:r>
      <w:r>
        <w:rPr>
          <w:lang w:eastAsia="en-AU"/>
        </w:rPr>
        <w:t xml:space="preserve"> </w:t>
      </w:r>
      <w:r w:rsidR="00803224">
        <w:rPr>
          <w:lang w:eastAsia="en-AU"/>
        </w:rPr>
        <w:t>i</w:t>
      </w:r>
      <w:r>
        <w:rPr>
          <w:lang w:eastAsia="en-AU"/>
        </w:rPr>
        <w:t>s</w:t>
      </w:r>
      <w:r w:rsidR="00803224">
        <w:rPr>
          <w:lang w:eastAsia="en-AU"/>
        </w:rPr>
        <w:t>,</w:t>
      </w:r>
      <w:r>
        <w:rPr>
          <w:lang w:eastAsia="en-AU"/>
        </w:rPr>
        <w:t xml:space="preserve"> all quires of the database are expected to start by searching </w:t>
      </w:r>
      <w:r w:rsidR="00F54EF1">
        <w:rPr>
          <w:lang w:eastAsia="en-AU"/>
        </w:rPr>
        <w:t>for an applicants or staff members name</w:t>
      </w:r>
      <w:r w:rsidR="005E6769">
        <w:rPr>
          <w:lang w:eastAsia="en-AU"/>
        </w:rPr>
        <w:t xml:space="preserve"> or email</w:t>
      </w:r>
      <w:r w:rsidR="00F54EF1">
        <w:rPr>
          <w:lang w:eastAsia="en-AU"/>
        </w:rPr>
        <w:t>.</w:t>
      </w:r>
    </w:p>
    <w:p w14:paraId="06BAFE60" w14:textId="62BF2F43" w:rsidR="002348C8" w:rsidRDefault="002348C8" w:rsidP="00181FF8">
      <w:pPr>
        <w:rPr>
          <w:lang w:eastAsia="en-AU"/>
        </w:rPr>
      </w:pPr>
      <w:r>
        <w:rPr>
          <w:lang w:eastAsia="en-AU"/>
        </w:rPr>
        <w:t xml:space="preserve">To assist in the performance of such indices the primary key has been changed </w:t>
      </w:r>
      <w:r w:rsidR="003C370F">
        <w:rPr>
          <w:lang w:eastAsia="en-AU"/>
        </w:rPr>
        <w:t>from</w:t>
      </w:r>
      <w:r>
        <w:rPr>
          <w:lang w:eastAsia="en-AU"/>
        </w:rPr>
        <w:t xml:space="preserve"> int to medium int </w:t>
      </w:r>
      <w:r w:rsidR="003C370F">
        <w:rPr>
          <w:lang w:eastAsia="en-AU"/>
        </w:rPr>
        <w:t>in non-lookup</w:t>
      </w:r>
      <w:r>
        <w:rPr>
          <w:lang w:eastAsia="en-AU"/>
        </w:rPr>
        <w:t xml:space="preserve"> tables and unsigned </w:t>
      </w:r>
      <w:r w:rsidR="003C370F">
        <w:rPr>
          <w:lang w:eastAsia="en-AU"/>
        </w:rPr>
        <w:t xml:space="preserve">tinyint in </w:t>
      </w:r>
      <w:r>
        <w:rPr>
          <w:lang w:eastAsia="en-AU"/>
        </w:rPr>
        <w:t>lookup tables that are expected to have less than 255 values. It is not expected that the database will have to hold more than 65,000</w:t>
      </w:r>
      <w:r w:rsidR="003C370F">
        <w:rPr>
          <w:lang w:eastAsia="en-AU"/>
        </w:rPr>
        <w:t xml:space="preserve"> (unsigned small int)</w:t>
      </w:r>
      <w:r>
        <w:rPr>
          <w:lang w:eastAsia="en-AU"/>
        </w:rPr>
        <w:t xml:space="preserve"> applicant</w:t>
      </w:r>
      <w:r w:rsidR="003C370F">
        <w:rPr>
          <w:lang w:eastAsia="en-AU"/>
        </w:rPr>
        <w:t>s</w:t>
      </w:r>
      <w:r>
        <w:rPr>
          <w:lang w:eastAsia="en-AU"/>
        </w:rPr>
        <w:t xml:space="preserve">, applications and their associated information but </w:t>
      </w:r>
      <w:r w:rsidR="003C370F">
        <w:rPr>
          <w:lang w:eastAsia="en-AU"/>
        </w:rPr>
        <w:t>just in cases a medium int is used.</w:t>
      </w:r>
    </w:p>
    <w:p w14:paraId="372AE998" w14:textId="77777777" w:rsidR="003C370F" w:rsidRDefault="003C370F" w:rsidP="00181FF8">
      <w:pPr>
        <w:rPr>
          <w:lang w:eastAsia="en-AU"/>
        </w:rPr>
      </w:pPr>
    </w:p>
    <w:p w14:paraId="13D124F7" w14:textId="299DB6EA" w:rsidR="008141FC" w:rsidRDefault="008141FC" w:rsidP="00597C9F">
      <w:pPr>
        <w:pStyle w:val="Heading2"/>
      </w:pPr>
      <w:bookmarkStart w:id="471" w:name="_Toc390273924"/>
      <w:r>
        <w:t>Estimate disk space requirements</w:t>
      </w:r>
      <w:r w:rsidR="00EA3450">
        <w:t xml:space="preserve"> 556 NOT DONE</w:t>
      </w:r>
      <w:bookmarkEnd w:id="471"/>
    </w:p>
    <w:p w14:paraId="1B2899B0" w14:textId="0BA8B735" w:rsidR="009E60A4" w:rsidRDefault="00182A5B" w:rsidP="009E60A4">
      <w:pPr>
        <w:rPr>
          <w:lang w:eastAsia="en-AU"/>
        </w:rPr>
      </w:pPr>
      <w:r>
        <w:rPr>
          <w:lang w:eastAsia="en-AU"/>
        </w:rPr>
        <w:t xml:space="preserve">Since all tables are set to use the INNODB storage engine, a clustered index </w:t>
      </w:r>
      <w:r w:rsidR="009E60A4">
        <w:rPr>
          <w:lang w:eastAsia="en-AU"/>
        </w:rPr>
        <w:t>is</w:t>
      </w:r>
      <w:r>
        <w:rPr>
          <w:lang w:eastAsia="en-AU"/>
        </w:rPr>
        <w:t xml:space="preserve"> used</w:t>
      </w:r>
      <w:r w:rsidR="009E60A4">
        <w:rPr>
          <w:lang w:eastAsia="en-AU"/>
        </w:rPr>
        <w:t xml:space="preserve"> as part of engine</w:t>
      </w:r>
      <w:r>
        <w:rPr>
          <w:lang w:eastAsia="en-AU"/>
        </w:rPr>
        <w:t xml:space="preserve">. </w:t>
      </w:r>
      <w:r w:rsidR="009E60A4">
        <w:rPr>
          <w:lang w:eastAsia="en-AU"/>
        </w:rPr>
        <w:t>This means that the records are physically stored (clustered) in a b-tree</w:t>
      </w:r>
      <w:r w:rsidR="00F837EC">
        <w:rPr>
          <w:lang w:eastAsia="en-AU"/>
        </w:rPr>
        <w:t xml:space="preserve"> based on the index (left as the </w:t>
      </w:r>
      <w:r w:rsidR="009E60A4">
        <w:rPr>
          <w:lang w:eastAsia="en-AU"/>
        </w:rPr>
        <w:t>de</w:t>
      </w:r>
      <w:r w:rsidR="00F837EC">
        <w:rPr>
          <w:lang w:eastAsia="en-AU"/>
        </w:rPr>
        <w:t>fault primary key of each table). Each row</w:t>
      </w:r>
      <w:r w:rsidR="00CD24DB">
        <w:rPr>
          <w:lang w:eastAsia="en-AU"/>
        </w:rPr>
        <w:t xml:space="preserve"> (node of the b-tree)</w:t>
      </w:r>
      <w:r w:rsidR="00F837EC">
        <w:rPr>
          <w:lang w:eastAsia="en-AU"/>
        </w:rPr>
        <w:t xml:space="preserve"> is then stored in a compact format</w:t>
      </w:r>
      <w:r w:rsidR="00CD24DB">
        <w:rPr>
          <w:lang w:eastAsia="en-AU"/>
        </w:rPr>
        <w:t xml:space="preserve"> (</w:t>
      </w:r>
      <w:r w:rsidR="00E108FD">
        <w:rPr>
          <w:lang w:eastAsia="en-AU"/>
        </w:rPr>
        <w:t xml:space="preserve">the </w:t>
      </w:r>
      <w:r w:rsidR="00CD24DB">
        <w:rPr>
          <w:lang w:eastAsia="en-AU"/>
        </w:rPr>
        <w:t>default)</w:t>
      </w:r>
      <w:r w:rsidR="00F837EC">
        <w:rPr>
          <w:lang w:eastAsia="en-AU"/>
        </w:rPr>
        <w:t xml:space="preserve"> reducing </w:t>
      </w:r>
      <w:r w:rsidR="00CD24DB">
        <w:rPr>
          <w:lang w:eastAsia="en-AU"/>
        </w:rPr>
        <w:t xml:space="preserve">table </w:t>
      </w:r>
      <w:r w:rsidR="00F837EC">
        <w:rPr>
          <w:lang w:eastAsia="en-AU"/>
        </w:rPr>
        <w:t>space at the expense of some CPU overhead.</w:t>
      </w:r>
      <w:r w:rsidR="00E108FD">
        <w:rPr>
          <w:lang w:eastAsia="en-AU"/>
        </w:rPr>
        <w:t xml:space="preserve"> It is also assumed that all characters are stored using the latin1 character Set with the </w:t>
      </w:r>
      <w:r w:rsidR="00E108FD" w:rsidRPr="002348C8">
        <w:rPr>
          <w:lang w:eastAsia="en-AU"/>
        </w:rPr>
        <w:t>latin1_swedish_ci.</w:t>
      </w:r>
      <w:r w:rsidR="00E108FD">
        <w:rPr>
          <w:lang w:eastAsia="en-AU"/>
        </w:rPr>
        <w:t xml:space="preserve"> Collation (the MySQL INNODB engine defaults).</w:t>
      </w:r>
    </w:p>
    <w:p w14:paraId="7F1E7C47" w14:textId="06211BB0" w:rsidR="00F837EC" w:rsidRDefault="00F837EC" w:rsidP="009E60A4">
      <w:pPr>
        <w:rPr>
          <w:lang w:eastAsia="en-AU"/>
        </w:rPr>
      </w:pPr>
      <w:r>
        <w:rPr>
          <w:lang w:eastAsia="en-AU"/>
        </w:rPr>
        <w:t xml:space="preserve">As such each row has </w:t>
      </w:r>
    </w:p>
    <w:p w14:paraId="376A51BF" w14:textId="2C2FCF43" w:rsidR="0041088D" w:rsidRDefault="0041088D" w:rsidP="00F837EC">
      <w:pPr>
        <w:pStyle w:val="ListParagraph"/>
        <w:numPr>
          <w:ilvl w:val="0"/>
          <w:numId w:val="22"/>
        </w:numPr>
        <w:rPr>
          <w:lang w:eastAsia="en-AU"/>
        </w:rPr>
      </w:pPr>
      <w:r>
        <w:rPr>
          <w:lang w:eastAsia="en-AU"/>
        </w:rPr>
        <w:t>1 byte per TinyInt(lookup PKs), 2bytes per smallInt (postcode) 3bytes per mediumInt</w:t>
      </w:r>
      <w:r w:rsidR="004765E4">
        <w:rPr>
          <w:lang w:eastAsia="en-AU"/>
        </w:rPr>
        <w:t xml:space="preserve"> </w:t>
      </w:r>
      <w:r>
        <w:rPr>
          <w:lang w:eastAsia="en-AU"/>
        </w:rPr>
        <w:t>(main table PKs)</w:t>
      </w:r>
    </w:p>
    <w:p w14:paraId="2FB321B6" w14:textId="20EA29B7" w:rsidR="00F837EC" w:rsidRDefault="000A6FB0" w:rsidP="00F837EC">
      <w:pPr>
        <w:pStyle w:val="ListParagraph"/>
        <w:numPr>
          <w:ilvl w:val="0"/>
          <w:numId w:val="22"/>
        </w:numPr>
        <w:rPr>
          <w:lang w:eastAsia="en-AU"/>
        </w:rPr>
      </w:pPr>
      <w:r>
        <w:rPr>
          <w:lang w:eastAsia="en-AU"/>
        </w:rPr>
        <w:t>~</w:t>
      </w:r>
      <w:r w:rsidR="00CD24DB">
        <w:rPr>
          <w:lang w:eastAsia="en-AU"/>
        </w:rPr>
        <w:t>5</w:t>
      </w:r>
      <w:r w:rsidR="0041088D">
        <w:rPr>
          <w:lang w:eastAsia="en-AU"/>
        </w:rPr>
        <w:t xml:space="preserve"> </w:t>
      </w:r>
      <w:r w:rsidR="00F837EC">
        <w:rPr>
          <w:lang w:eastAsia="en-AU"/>
        </w:rPr>
        <w:t>byte</w:t>
      </w:r>
      <w:r w:rsidR="0041088D">
        <w:rPr>
          <w:lang w:eastAsia="en-AU"/>
        </w:rPr>
        <w:t>s</w:t>
      </w:r>
      <w:r w:rsidR="00F837EC">
        <w:rPr>
          <w:lang w:eastAsia="en-AU"/>
        </w:rPr>
        <w:t xml:space="preserve"> per index</w:t>
      </w:r>
      <w:r w:rsidR="0041088D">
        <w:rPr>
          <w:lang w:eastAsia="en-AU"/>
        </w:rPr>
        <w:t xml:space="preserve"> (the header)</w:t>
      </w:r>
      <w:r w:rsidR="00552C7E">
        <w:rPr>
          <w:lang w:eastAsia="en-AU"/>
        </w:rPr>
        <w:t>, hard to gauge MySQL documentation is rather unspecific</w:t>
      </w:r>
    </w:p>
    <w:p w14:paraId="084F83D3" w14:textId="6D80F02B" w:rsidR="003A273F" w:rsidRDefault="003A273F" w:rsidP="00F837EC">
      <w:pPr>
        <w:pStyle w:val="ListParagraph"/>
        <w:numPr>
          <w:ilvl w:val="0"/>
          <w:numId w:val="22"/>
        </w:numPr>
        <w:rPr>
          <w:lang w:eastAsia="en-AU"/>
        </w:rPr>
      </w:pPr>
      <w:r>
        <w:rPr>
          <w:lang w:eastAsia="en-AU"/>
        </w:rPr>
        <w:t>4 bytes per decimal (GPA)</w:t>
      </w:r>
    </w:p>
    <w:p w14:paraId="77124EA0" w14:textId="40D95719" w:rsidR="00CD24DB" w:rsidRDefault="00CD24DB" w:rsidP="00CD24DB">
      <w:pPr>
        <w:pStyle w:val="ListParagraph"/>
        <w:numPr>
          <w:ilvl w:val="0"/>
          <w:numId w:val="22"/>
        </w:numPr>
        <w:rPr>
          <w:lang w:eastAsia="en-AU"/>
        </w:rPr>
      </w:pPr>
      <w:r w:rsidRPr="00CD24DB">
        <w:rPr>
          <w:lang w:eastAsia="en-AU"/>
        </w:rPr>
        <w:t xml:space="preserve">CEILING(N/8) bytes </w:t>
      </w:r>
      <w:r w:rsidR="00E108FD">
        <w:rPr>
          <w:lang w:eastAsia="en-AU"/>
        </w:rPr>
        <w:t xml:space="preserve">for </w:t>
      </w:r>
      <w:r>
        <w:rPr>
          <w:lang w:eastAsia="en-AU"/>
        </w:rPr>
        <w:t>N null columns in the row</w:t>
      </w:r>
    </w:p>
    <w:p w14:paraId="6B52B912" w14:textId="73D9F569" w:rsidR="00E108FD" w:rsidRDefault="00E108FD" w:rsidP="00CF704D">
      <w:pPr>
        <w:pStyle w:val="ListParagraph"/>
        <w:numPr>
          <w:ilvl w:val="0"/>
          <w:numId w:val="22"/>
        </w:numPr>
        <w:rPr>
          <w:lang w:eastAsia="en-AU"/>
        </w:rPr>
      </w:pPr>
      <w:r>
        <w:rPr>
          <w:lang w:eastAsia="en-AU"/>
        </w:rPr>
        <w:t>L+1 bytes per L length of characters used in a varchar (as all varchars used are less than 255 so 1 byte to store the length and use the latin1 Set uses 1 byte per Character)</w:t>
      </w:r>
    </w:p>
    <w:p w14:paraId="5DECD017" w14:textId="657936C4" w:rsidR="00F837EC" w:rsidRDefault="00F837EC" w:rsidP="00F837EC">
      <w:pPr>
        <w:pStyle w:val="ListParagraph"/>
        <w:numPr>
          <w:ilvl w:val="0"/>
          <w:numId w:val="22"/>
        </w:numPr>
        <w:rPr>
          <w:lang w:eastAsia="en-AU"/>
        </w:rPr>
      </w:pPr>
      <w:r w:rsidRPr="00F837EC">
        <w:rPr>
          <w:lang w:eastAsia="en-AU"/>
        </w:rPr>
        <w:t>6</w:t>
      </w:r>
      <w:r w:rsidR="0041088D">
        <w:rPr>
          <w:lang w:eastAsia="en-AU"/>
        </w:rPr>
        <w:t xml:space="preserve">+7 </w:t>
      </w:r>
      <w:r w:rsidRPr="00F837EC">
        <w:rPr>
          <w:lang w:eastAsia="en-AU"/>
        </w:rPr>
        <w:t>byte</w:t>
      </w:r>
      <w:r w:rsidR="0041088D">
        <w:rPr>
          <w:lang w:eastAsia="en-AU"/>
        </w:rPr>
        <w:t xml:space="preserve">s for the transaction ID </w:t>
      </w:r>
      <w:r w:rsidR="00324F1A">
        <w:rPr>
          <w:lang w:eastAsia="en-AU"/>
        </w:rPr>
        <w:t xml:space="preserve">and </w:t>
      </w:r>
      <w:r w:rsidRPr="00F837EC">
        <w:rPr>
          <w:lang w:eastAsia="en-AU"/>
        </w:rPr>
        <w:t>roll pointer field</w:t>
      </w:r>
      <w:r w:rsidR="0041088D">
        <w:rPr>
          <w:lang w:eastAsia="en-AU"/>
        </w:rPr>
        <w:t>s</w:t>
      </w:r>
      <w:r w:rsidRPr="00F837EC">
        <w:rPr>
          <w:lang w:eastAsia="en-AU"/>
        </w:rPr>
        <w:t>.</w:t>
      </w:r>
    </w:p>
    <w:p w14:paraId="05CC4CE3" w14:textId="08F206D6" w:rsidR="00CD24DB" w:rsidRDefault="00FF290B" w:rsidP="00FF290B">
      <w:pPr>
        <w:pStyle w:val="ListParagraph"/>
        <w:numPr>
          <w:ilvl w:val="0"/>
          <w:numId w:val="22"/>
        </w:numPr>
        <w:rPr>
          <w:lang w:eastAsia="en-AU"/>
        </w:rPr>
      </w:pPr>
      <w:r>
        <w:rPr>
          <w:lang w:eastAsia="en-AU"/>
        </w:rPr>
        <w:lastRenderedPageBreak/>
        <w:t>1 or 2 bytes per non null header (2 if “</w:t>
      </w:r>
      <w:r>
        <w:t>if part of the column is stored externally in overflow pages or the maximum length exceeds 255 bytes and the actual length exceeds 127 bytes”)</w:t>
      </w:r>
    </w:p>
    <w:p w14:paraId="3C05BA2D" w14:textId="2839FF87" w:rsidR="00EB1257" w:rsidRDefault="00543414" w:rsidP="00EB1257">
      <w:pPr>
        <w:pStyle w:val="NoSpacing"/>
        <w:rPr>
          <w:lang w:eastAsia="en-AU"/>
        </w:rPr>
      </w:pPr>
      <w:r>
        <w:rPr>
          <w:lang w:eastAsia="en-AU"/>
        </w:rPr>
        <w:t xml:space="preserve">This enables the row size estimates to be calculated in the following way, i.e. for </w:t>
      </w:r>
      <w:r w:rsidR="00EB1257">
        <w:rPr>
          <w:lang w:eastAsia="en-AU"/>
        </w:rPr>
        <w:t>Appli</w:t>
      </w:r>
      <w:r w:rsidR="00432E51">
        <w:rPr>
          <w:lang w:eastAsia="en-AU"/>
        </w:rPr>
        <w:t>cant</w:t>
      </w:r>
      <w:r>
        <w:rPr>
          <w:lang w:eastAsia="en-AU"/>
        </w:rPr>
        <w:t>:</w:t>
      </w:r>
    </w:p>
    <w:tbl>
      <w:tblPr>
        <w:tblW w:w="5893" w:type="dxa"/>
        <w:tblBorders>
          <w:insideH w:val="single" w:sz="4" w:space="0" w:color="auto"/>
          <w:insideV w:val="single" w:sz="4" w:space="0" w:color="auto"/>
        </w:tblBorders>
        <w:tblLook w:val="04A0" w:firstRow="1" w:lastRow="0" w:firstColumn="1" w:lastColumn="0" w:noHBand="0" w:noVBand="1"/>
      </w:tblPr>
      <w:tblGrid>
        <w:gridCol w:w="1980"/>
        <w:gridCol w:w="3913"/>
      </w:tblGrid>
      <w:tr w:rsidR="00543414" w:rsidRPr="00543414" w14:paraId="2E8EB0F5" w14:textId="77777777" w:rsidTr="00D9299D">
        <w:trPr>
          <w:trHeight w:val="315"/>
        </w:trPr>
        <w:tc>
          <w:tcPr>
            <w:tcW w:w="1980" w:type="dxa"/>
            <w:tcBorders>
              <w:top w:val="nil"/>
              <w:bottom w:val="single" w:sz="4" w:space="0" w:color="auto"/>
            </w:tcBorders>
            <w:shd w:val="clear" w:color="auto" w:fill="auto"/>
            <w:noWrap/>
            <w:vAlign w:val="center"/>
          </w:tcPr>
          <w:p w14:paraId="3E8A9722" w14:textId="2A4C7608" w:rsidR="00543414" w:rsidRPr="00543414"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Date type</w:t>
            </w:r>
          </w:p>
        </w:tc>
        <w:tc>
          <w:tcPr>
            <w:tcW w:w="3913" w:type="dxa"/>
            <w:tcBorders>
              <w:top w:val="nil"/>
              <w:bottom w:val="single" w:sz="4" w:space="0" w:color="auto"/>
            </w:tcBorders>
            <w:shd w:val="clear" w:color="auto" w:fill="auto"/>
            <w:noWrap/>
            <w:vAlign w:val="center"/>
          </w:tcPr>
          <w:p w14:paraId="65D4C4CC" w14:textId="5258CF78" w:rsidR="00543414" w:rsidRPr="00543414"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Estimated size in bytes</w:t>
            </w:r>
          </w:p>
        </w:tc>
      </w:tr>
      <w:tr w:rsidR="00543414" w:rsidRPr="00543414" w14:paraId="4EFEEE5C" w14:textId="77777777" w:rsidTr="00D9299D">
        <w:trPr>
          <w:trHeight w:val="315"/>
        </w:trPr>
        <w:tc>
          <w:tcPr>
            <w:tcW w:w="1980" w:type="dxa"/>
            <w:tcBorders>
              <w:top w:val="single" w:sz="4" w:space="0" w:color="auto"/>
              <w:bottom w:val="nil"/>
            </w:tcBorders>
            <w:shd w:val="clear" w:color="auto" w:fill="auto"/>
            <w:noWrap/>
            <w:vAlign w:val="center"/>
          </w:tcPr>
          <w:p w14:paraId="028CC95D" w14:textId="54FC6FE5"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varchars</w:t>
            </w:r>
          </w:p>
        </w:tc>
        <w:tc>
          <w:tcPr>
            <w:tcW w:w="3913" w:type="dxa"/>
            <w:tcBorders>
              <w:top w:val="single" w:sz="4" w:space="0" w:color="auto"/>
            </w:tcBorders>
            <w:shd w:val="clear" w:color="auto" w:fill="auto"/>
            <w:noWrap/>
            <w:vAlign w:val="center"/>
          </w:tcPr>
          <w:p w14:paraId="6E15A244" w14:textId="735D980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50+1)+(10+1)+2*(255+1)+(100+1)+</w:t>
            </w:r>
          </w:p>
        </w:tc>
      </w:tr>
      <w:tr w:rsidR="00543414" w:rsidRPr="00543414" w14:paraId="51E05160" w14:textId="77777777" w:rsidTr="00543414">
        <w:trPr>
          <w:trHeight w:val="315"/>
        </w:trPr>
        <w:tc>
          <w:tcPr>
            <w:tcW w:w="1980" w:type="dxa"/>
            <w:tcBorders>
              <w:top w:val="nil"/>
              <w:bottom w:val="nil"/>
            </w:tcBorders>
            <w:shd w:val="clear" w:color="auto" w:fill="auto"/>
            <w:noWrap/>
            <w:vAlign w:val="center"/>
            <w:hideMark/>
          </w:tcPr>
          <w:p w14:paraId="33278198"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booleans</w:t>
            </w:r>
          </w:p>
        </w:tc>
        <w:tc>
          <w:tcPr>
            <w:tcW w:w="3913" w:type="dxa"/>
            <w:shd w:val="clear" w:color="auto" w:fill="auto"/>
            <w:noWrap/>
            <w:vAlign w:val="center"/>
            <w:hideMark/>
          </w:tcPr>
          <w:p w14:paraId="0DA36EDA"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1+</w:t>
            </w:r>
          </w:p>
        </w:tc>
      </w:tr>
      <w:tr w:rsidR="00543414" w:rsidRPr="00543414" w14:paraId="7A5B7A09" w14:textId="77777777" w:rsidTr="00543414">
        <w:trPr>
          <w:trHeight w:val="315"/>
        </w:trPr>
        <w:tc>
          <w:tcPr>
            <w:tcW w:w="1980" w:type="dxa"/>
            <w:tcBorders>
              <w:top w:val="nil"/>
              <w:bottom w:val="nil"/>
            </w:tcBorders>
            <w:shd w:val="clear" w:color="auto" w:fill="auto"/>
            <w:noWrap/>
            <w:vAlign w:val="center"/>
            <w:hideMark/>
          </w:tcPr>
          <w:p w14:paraId="259EA1D9"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chars</w:t>
            </w:r>
          </w:p>
        </w:tc>
        <w:tc>
          <w:tcPr>
            <w:tcW w:w="3913" w:type="dxa"/>
            <w:shd w:val="clear" w:color="auto" w:fill="auto"/>
            <w:noWrap/>
            <w:vAlign w:val="center"/>
            <w:hideMark/>
          </w:tcPr>
          <w:p w14:paraId="51B3D0BB" w14:textId="41E8A245" w:rsidR="00543414" w:rsidRPr="00543414" w:rsidRDefault="00533F34" w:rsidP="00543414">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2*1</w:t>
            </w:r>
            <w:r w:rsidR="00543414" w:rsidRPr="00543414">
              <w:rPr>
                <w:rFonts w:ascii="Calibri" w:eastAsia="Times New Roman" w:hAnsi="Calibri" w:cs="Times New Roman"/>
                <w:color w:val="000000"/>
                <w:lang w:eastAsia="en-AU"/>
              </w:rPr>
              <w:t>+</w:t>
            </w:r>
          </w:p>
        </w:tc>
      </w:tr>
      <w:tr w:rsidR="00543414" w:rsidRPr="00543414" w14:paraId="5554E61E" w14:textId="77777777" w:rsidTr="00543414">
        <w:trPr>
          <w:trHeight w:val="315"/>
        </w:trPr>
        <w:tc>
          <w:tcPr>
            <w:tcW w:w="1980" w:type="dxa"/>
            <w:tcBorders>
              <w:top w:val="nil"/>
              <w:bottom w:val="nil"/>
            </w:tcBorders>
            <w:shd w:val="clear" w:color="auto" w:fill="auto"/>
            <w:noWrap/>
            <w:vAlign w:val="center"/>
            <w:hideMark/>
          </w:tcPr>
          <w:p w14:paraId="22659EE3"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mallint</w:t>
            </w:r>
          </w:p>
        </w:tc>
        <w:tc>
          <w:tcPr>
            <w:tcW w:w="3913" w:type="dxa"/>
            <w:shd w:val="clear" w:color="auto" w:fill="auto"/>
            <w:noWrap/>
            <w:vAlign w:val="center"/>
            <w:hideMark/>
          </w:tcPr>
          <w:p w14:paraId="2F8D286F"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2+</w:t>
            </w:r>
          </w:p>
        </w:tc>
      </w:tr>
      <w:tr w:rsidR="00543414" w:rsidRPr="00543414" w14:paraId="282B7F1D" w14:textId="77777777" w:rsidTr="00543414">
        <w:trPr>
          <w:trHeight w:val="315"/>
        </w:trPr>
        <w:tc>
          <w:tcPr>
            <w:tcW w:w="1980" w:type="dxa"/>
            <w:tcBorders>
              <w:top w:val="nil"/>
              <w:bottom w:val="nil"/>
            </w:tcBorders>
            <w:shd w:val="clear" w:color="auto" w:fill="auto"/>
            <w:noWrap/>
            <w:vAlign w:val="center"/>
            <w:hideMark/>
          </w:tcPr>
          <w:p w14:paraId="350CE4CA"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mediumInt</w:t>
            </w:r>
          </w:p>
        </w:tc>
        <w:tc>
          <w:tcPr>
            <w:tcW w:w="3913" w:type="dxa"/>
            <w:shd w:val="clear" w:color="auto" w:fill="auto"/>
            <w:noWrap/>
            <w:vAlign w:val="center"/>
            <w:hideMark/>
          </w:tcPr>
          <w:p w14:paraId="4AB1F5B2"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3+</w:t>
            </w:r>
          </w:p>
        </w:tc>
      </w:tr>
      <w:tr w:rsidR="00543414" w:rsidRPr="00543414" w14:paraId="6AD39268" w14:textId="77777777" w:rsidTr="00543414">
        <w:trPr>
          <w:trHeight w:val="315"/>
        </w:trPr>
        <w:tc>
          <w:tcPr>
            <w:tcW w:w="1980" w:type="dxa"/>
            <w:tcBorders>
              <w:top w:val="nil"/>
              <w:bottom w:val="nil"/>
            </w:tcBorders>
            <w:shd w:val="clear" w:color="auto" w:fill="auto"/>
            <w:noWrap/>
            <w:vAlign w:val="center"/>
            <w:hideMark/>
          </w:tcPr>
          <w:p w14:paraId="27B84005"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date</w:t>
            </w:r>
          </w:p>
        </w:tc>
        <w:tc>
          <w:tcPr>
            <w:tcW w:w="3913" w:type="dxa"/>
            <w:shd w:val="clear" w:color="auto" w:fill="auto"/>
            <w:noWrap/>
            <w:vAlign w:val="center"/>
            <w:hideMark/>
          </w:tcPr>
          <w:p w14:paraId="627CDA67"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3+</w:t>
            </w:r>
          </w:p>
        </w:tc>
      </w:tr>
      <w:tr w:rsidR="00543414" w:rsidRPr="00543414" w14:paraId="4F1FE26A" w14:textId="77777777" w:rsidTr="00543414">
        <w:trPr>
          <w:trHeight w:val="315"/>
        </w:trPr>
        <w:tc>
          <w:tcPr>
            <w:tcW w:w="1980" w:type="dxa"/>
            <w:tcBorders>
              <w:top w:val="nil"/>
              <w:bottom w:val="nil"/>
            </w:tcBorders>
            <w:shd w:val="clear" w:color="auto" w:fill="auto"/>
            <w:noWrap/>
            <w:vAlign w:val="center"/>
            <w:hideMark/>
          </w:tcPr>
          <w:p w14:paraId="51A49CB0"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econdary indexes</w:t>
            </w:r>
          </w:p>
        </w:tc>
        <w:tc>
          <w:tcPr>
            <w:tcW w:w="3913" w:type="dxa"/>
            <w:shd w:val="clear" w:color="auto" w:fill="auto"/>
            <w:noWrap/>
            <w:vAlign w:val="center"/>
            <w:hideMark/>
          </w:tcPr>
          <w:p w14:paraId="331BDDFC"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5</w:t>
            </w:r>
          </w:p>
        </w:tc>
      </w:tr>
      <w:tr w:rsidR="00543414" w:rsidRPr="00543414" w14:paraId="269678CA" w14:textId="77777777" w:rsidTr="00543414">
        <w:trPr>
          <w:trHeight w:val="315"/>
        </w:trPr>
        <w:tc>
          <w:tcPr>
            <w:tcW w:w="1980" w:type="dxa"/>
            <w:tcBorders>
              <w:top w:val="nil"/>
              <w:bottom w:val="single" w:sz="4" w:space="0" w:color="auto"/>
            </w:tcBorders>
            <w:shd w:val="clear" w:color="auto" w:fill="auto"/>
            <w:noWrap/>
            <w:vAlign w:val="center"/>
            <w:hideMark/>
          </w:tcPr>
          <w:p w14:paraId="153DDC7E"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header overheads</w:t>
            </w:r>
          </w:p>
        </w:tc>
        <w:tc>
          <w:tcPr>
            <w:tcW w:w="3913" w:type="dxa"/>
            <w:tcBorders>
              <w:bottom w:val="single" w:sz="4" w:space="0" w:color="auto"/>
            </w:tcBorders>
            <w:shd w:val="clear" w:color="auto" w:fill="auto"/>
            <w:noWrap/>
            <w:vAlign w:val="center"/>
            <w:hideMark/>
          </w:tcPr>
          <w:p w14:paraId="01409B67"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7+2+5</w:t>
            </w:r>
          </w:p>
        </w:tc>
      </w:tr>
      <w:tr w:rsidR="00543414" w:rsidRPr="00543414" w14:paraId="567CF815" w14:textId="77777777" w:rsidTr="00543414">
        <w:trPr>
          <w:trHeight w:val="315"/>
        </w:trPr>
        <w:tc>
          <w:tcPr>
            <w:tcW w:w="1980" w:type="dxa"/>
            <w:tcBorders>
              <w:top w:val="single" w:sz="4" w:space="0" w:color="auto"/>
              <w:bottom w:val="nil"/>
            </w:tcBorders>
            <w:shd w:val="clear" w:color="auto" w:fill="auto"/>
            <w:noWrap/>
            <w:vAlign w:val="center"/>
          </w:tcPr>
          <w:p w14:paraId="4309BB34" w14:textId="3A52A87B" w:rsidR="00543414" w:rsidRPr="003A13E7"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TOTAL</w:t>
            </w:r>
          </w:p>
        </w:tc>
        <w:tc>
          <w:tcPr>
            <w:tcW w:w="3913" w:type="dxa"/>
            <w:tcBorders>
              <w:top w:val="single" w:sz="4" w:space="0" w:color="auto"/>
            </w:tcBorders>
            <w:shd w:val="clear" w:color="auto" w:fill="auto"/>
            <w:noWrap/>
            <w:vAlign w:val="center"/>
          </w:tcPr>
          <w:p w14:paraId="675F84F7" w14:textId="3E2038EE" w:rsidR="00543414" w:rsidRPr="00543414" w:rsidRDefault="00533F34" w:rsidP="00543414">
            <w:pPr>
              <w:spacing w:after="0" w:line="240" w:lineRule="auto"/>
              <w:rPr>
                <w:rFonts w:ascii="Calibri" w:eastAsia="Times New Roman" w:hAnsi="Calibri" w:cs="Times New Roman"/>
                <w:color w:val="000000"/>
                <w:lang w:eastAsia="en-AU"/>
              </w:rPr>
            </w:pPr>
            <w:r>
              <w:rPr>
                <w:rFonts w:ascii="Calibri" w:hAnsi="Calibri"/>
                <w:color w:val="000000"/>
              </w:rPr>
              <w:t>984</w:t>
            </w:r>
          </w:p>
        </w:tc>
      </w:tr>
    </w:tbl>
    <w:p w14:paraId="5D4BE46A" w14:textId="77777777" w:rsidR="00543414" w:rsidRDefault="00543414" w:rsidP="00EB1257">
      <w:pPr>
        <w:pStyle w:val="NoSpacing"/>
        <w:rPr>
          <w:lang w:eastAsia="en-AU"/>
        </w:rPr>
      </w:pPr>
    </w:p>
    <w:p w14:paraId="3362B5F5" w14:textId="77777777" w:rsidR="00324F1A" w:rsidRDefault="00324F1A" w:rsidP="00EB1257">
      <w:pPr>
        <w:pStyle w:val="NoSpacing"/>
        <w:rPr>
          <w:lang w:eastAsia="en-AU"/>
        </w:rPr>
      </w:pPr>
    </w:p>
    <w:tbl>
      <w:tblPr>
        <w:tblStyle w:val="TableGrid"/>
        <w:tblW w:w="0" w:type="auto"/>
        <w:tblLook w:val="04A0" w:firstRow="1" w:lastRow="0" w:firstColumn="1" w:lastColumn="0" w:noHBand="0" w:noVBand="1"/>
      </w:tblPr>
      <w:tblGrid>
        <w:gridCol w:w="1689"/>
        <w:gridCol w:w="2134"/>
        <w:gridCol w:w="2268"/>
        <w:gridCol w:w="2925"/>
      </w:tblGrid>
      <w:tr w:rsidR="006D7F17" w14:paraId="1DFFD68C" w14:textId="77777777" w:rsidTr="00F11C02">
        <w:tc>
          <w:tcPr>
            <w:tcW w:w="1689" w:type="dxa"/>
          </w:tcPr>
          <w:p w14:paraId="43123D65" w14:textId="20E90894" w:rsidR="006D7F17" w:rsidRDefault="006D7F17" w:rsidP="006D7F17">
            <w:pPr>
              <w:rPr>
                <w:lang w:eastAsia="en-AU"/>
              </w:rPr>
            </w:pPr>
            <w:r>
              <w:rPr>
                <w:lang w:eastAsia="en-AU"/>
              </w:rPr>
              <w:t>Table Name</w:t>
            </w:r>
          </w:p>
        </w:tc>
        <w:tc>
          <w:tcPr>
            <w:tcW w:w="2134" w:type="dxa"/>
          </w:tcPr>
          <w:p w14:paraId="2DCA259B" w14:textId="50D0C10B" w:rsidR="006D7F17" w:rsidRDefault="006D7F17" w:rsidP="006D7F17">
            <w:pPr>
              <w:rPr>
                <w:lang w:eastAsia="en-AU"/>
              </w:rPr>
            </w:pPr>
            <w:r>
              <w:rPr>
                <w:lang w:eastAsia="en-AU"/>
              </w:rPr>
              <w:t>Maximum possible size per row (bytes)</w:t>
            </w:r>
          </w:p>
        </w:tc>
        <w:tc>
          <w:tcPr>
            <w:tcW w:w="2268" w:type="dxa"/>
          </w:tcPr>
          <w:p w14:paraId="081F54F9" w14:textId="29556B15" w:rsidR="006D7F17" w:rsidRDefault="006D7F17" w:rsidP="006D7F17">
            <w:pPr>
              <w:rPr>
                <w:lang w:eastAsia="en-AU"/>
              </w:rPr>
            </w:pPr>
            <w:r>
              <w:rPr>
                <w:lang w:eastAsia="en-AU"/>
              </w:rPr>
              <w:t>Expected max Size per row (bytes) (1/5max)*</w:t>
            </w:r>
          </w:p>
        </w:tc>
        <w:tc>
          <w:tcPr>
            <w:tcW w:w="2925" w:type="dxa"/>
          </w:tcPr>
          <w:p w14:paraId="3F1183F3" w14:textId="22D4D92A" w:rsidR="006D7F17" w:rsidRDefault="006D7F17" w:rsidP="006D7F17">
            <w:pPr>
              <w:rPr>
                <w:lang w:eastAsia="en-AU"/>
              </w:rPr>
            </w:pPr>
            <w:r>
              <w:rPr>
                <w:lang w:eastAsia="en-AU"/>
              </w:rPr>
              <w:t xml:space="preserve">Expected average size per </w:t>
            </w:r>
            <w:r w:rsidR="00A106A0">
              <w:rPr>
                <w:lang w:eastAsia="en-AU"/>
              </w:rPr>
              <w:t xml:space="preserve">filled </w:t>
            </w:r>
            <w:r>
              <w:rPr>
                <w:lang w:eastAsia="en-AU"/>
              </w:rPr>
              <w:t>row (bytes) (~1/9max)**</w:t>
            </w:r>
          </w:p>
        </w:tc>
      </w:tr>
      <w:tr w:rsidR="006D7F17" w14:paraId="3DCBF2AF" w14:textId="77777777" w:rsidTr="00F11C02">
        <w:tc>
          <w:tcPr>
            <w:tcW w:w="1689" w:type="dxa"/>
          </w:tcPr>
          <w:p w14:paraId="7AD68775" w14:textId="56C3AF8B" w:rsidR="006D7F17" w:rsidRDefault="006D7F17" w:rsidP="006D7F17">
            <w:pPr>
              <w:rPr>
                <w:lang w:eastAsia="en-AU"/>
              </w:rPr>
            </w:pPr>
            <w:r w:rsidRPr="00730165">
              <w:t>Applicant</w:t>
            </w:r>
          </w:p>
        </w:tc>
        <w:tc>
          <w:tcPr>
            <w:tcW w:w="2134" w:type="dxa"/>
            <w:vAlign w:val="center"/>
          </w:tcPr>
          <w:p w14:paraId="1317821A" w14:textId="7D228090" w:rsidR="006D7F17" w:rsidRDefault="006D7F17" w:rsidP="00577183">
            <w:pPr>
              <w:rPr>
                <w:lang w:eastAsia="en-AU"/>
              </w:rPr>
            </w:pPr>
            <w:r>
              <w:rPr>
                <w:rFonts w:ascii="Calibri" w:hAnsi="Calibri"/>
                <w:color w:val="000000"/>
              </w:rPr>
              <w:t>9</w:t>
            </w:r>
            <w:r w:rsidR="00577183">
              <w:rPr>
                <w:rFonts w:ascii="Calibri" w:hAnsi="Calibri"/>
                <w:color w:val="000000"/>
              </w:rPr>
              <w:t>85</w:t>
            </w:r>
          </w:p>
        </w:tc>
        <w:tc>
          <w:tcPr>
            <w:tcW w:w="2268" w:type="dxa"/>
            <w:vAlign w:val="center"/>
          </w:tcPr>
          <w:p w14:paraId="15A4566C" w14:textId="50A0C4BD" w:rsidR="006D7F17" w:rsidRDefault="006D7F17" w:rsidP="00577183">
            <w:pPr>
              <w:rPr>
                <w:lang w:eastAsia="en-AU"/>
              </w:rPr>
            </w:pPr>
            <w:r>
              <w:rPr>
                <w:rFonts w:ascii="Calibri" w:hAnsi="Calibri"/>
                <w:color w:val="000000"/>
              </w:rPr>
              <w:t>19</w:t>
            </w:r>
            <w:r w:rsidR="00577183">
              <w:rPr>
                <w:rFonts w:ascii="Calibri" w:hAnsi="Calibri"/>
                <w:color w:val="000000"/>
              </w:rPr>
              <w:t>6</w:t>
            </w:r>
          </w:p>
        </w:tc>
        <w:tc>
          <w:tcPr>
            <w:tcW w:w="2925" w:type="dxa"/>
            <w:vAlign w:val="center"/>
          </w:tcPr>
          <w:p w14:paraId="07E6D6D2" w14:textId="2DFFB95C" w:rsidR="006D7F17" w:rsidRDefault="006D7F17" w:rsidP="006D7F17">
            <w:pPr>
              <w:rPr>
                <w:lang w:eastAsia="en-AU"/>
              </w:rPr>
            </w:pPr>
            <w:r>
              <w:rPr>
                <w:rFonts w:ascii="Calibri" w:hAnsi="Calibri"/>
                <w:color w:val="000000"/>
              </w:rPr>
              <w:t>108</w:t>
            </w:r>
          </w:p>
        </w:tc>
      </w:tr>
      <w:tr w:rsidR="006D7F17" w14:paraId="2E2020A0" w14:textId="77777777" w:rsidTr="00F11C02">
        <w:tc>
          <w:tcPr>
            <w:tcW w:w="1689" w:type="dxa"/>
          </w:tcPr>
          <w:p w14:paraId="5429E67C" w14:textId="2C324A1A" w:rsidR="006D7F17" w:rsidRDefault="006D7F17" w:rsidP="006D7F17">
            <w:pPr>
              <w:rPr>
                <w:lang w:eastAsia="en-AU"/>
              </w:rPr>
            </w:pPr>
            <w:r w:rsidRPr="00730165">
              <w:t>Application</w:t>
            </w:r>
          </w:p>
        </w:tc>
        <w:tc>
          <w:tcPr>
            <w:tcW w:w="2134" w:type="dxa"/>
            <w:vAlign w:val="center"/>
          </w:tcPr>
          <w:p w14:paraId="667C04C0" w14:textId="6DC16811" w:rsidR="006D7F17" w:rsidRDefault="006D7F17" w:rsidP="009835BE">
            <w:pPr>
              <w:rPr>
                <w:lang w:eastAsia="en-AU"/>
              </w:rPr>
            </w:pPr>
            <w:r>
              <w:rPr>
                <w:rFonts w:ascii="Calibri" w:hAnsi="Calibri"/>
                <w:color w:val="000000"/>
              </w:rPr>
              <w:t>208</w:t>
            </w:r>
            <w:r w:rsidR="009835BE">
              <w:rPr>
                <w:rFonts w:ascii="Calibri" w:hAnsi="Calibri"/>
                <w:color w:val="000000"/>
              </w:rPr>
              <w:t>0</w:t>
            </w:r>
          </w:p>
        </w:tc>
        <w:tc>
          <w:tcPr>
            <w:tcW w:w="2268" w:type="dxa"/>
            <w:vAlign w:val="center"/>
          </w:tcPr>
          <w:p w14:paraId="3C04FD47" w14:textId="3B9222B2" w:rsidR="006D7F17" w:rsidRDefault="006D7F17" w:rsidP="006D7F17">
            <w:pPr>
              <w:rPr>
                <w:lang w:eastAsia="en-AU"/>
              </w:rPr>
            </w:pPr>
            <w:r>
              <w:rPr>
                <w:rFonts w:ascii="Calibri" w:hAnsi="Calibri"/>
                <w:color w:val="000000"/>
              </w:rPr>
              <w:t>416</w:t>
            </w:r>
          </w:p>
        </w:tc>
        <w:tc>
          <w:tcPr>
            <w:tcW w:w="2925" w:type="dxa"/>
            <w:vAlign w:val="center"/>
          </w:tcPr>
          <w:p w14:paraId="3ECF348F" w14:textId="5E89B746" w:rsidR="006D7F17" w:rsidRDefault="006D7F17" w:rsidP="006D7F17">
            <w:pPr>
              <w:rPr>
                <w:lang w:eastAsia="en-AU"/>
              </w:rPr>
            </w:pPr>
            <w:r>
              <w:rPr>
                <w:rFonts w:ascii="Calibri" w:hAnsi="Calibri"/>
                <w:color w:val="000000"/>
              </w:rPr>
              <w:t>230</w:t>
            </w:r>
          </w:p>
        </w:tc>
      </w:tr>
      <w:tr w:rsidR="006D7F17" w14:paraId="2CD8FAA2" w14:textId="77777777" w:rsidTr="00F11C02">
        <w:tc>
          <w:tcPr>
            <w:tcW w:w="1689" w:type="dxa"/>
          </w:tcPr>
          <w:p w14:paraId="21906954" w14:textId="2051A2C9" w:rsidR="006D7F17" w:rsidRDefault="006D7F17" w:rsidP="006D7F17">
            <w:pPr>
              <w:rPr>
                <w:lang w:eastAsia="en-AU"/>
              </w:rPr>
            </w:pPr>
            <w:r w:rsidRPr="00730165">
              <w:t>Correspondence</w:t>
            </w:r>
          </w:p>
        </w:tc>
        <w:tc>
          <w:tcPr>
            <w:tcW w:w="2134" w:type="dxa"/>
            <w:vAlign w:val="center"/>
          </w:tcPr>
          <w:p w14:paraId="3C256EC4" w14:textId="5A835E0B" w:rsidR="006D7F17" w:rsidRDefault="006D7F17" w:rsidP="006D7F17">
            <w:pPr>
              <w:rPr>
                <w:lang w:eastAsia="en-AU"/>
              </w:rPr>
            </w:pPr>
            <w:r>
              <w:rPr>
                <w:rFonts w:ascii="Calibri" w:hAnsi="Calibri"/>
                <w:color w:val="000000"/>
              </w:rPr>
              <w:t>3055</w:t>
            </w:r>
          </w:p>
        </w:tc>
        <w:tc>
          <w:tcPr>
            <w:tcW w:w="2268" w:type="dxa"/>
            <w:vAlign w:val="center"/>
          </w:tcPr>
          <w:p w14:paraId="00BE48BA" w14:textId="4A705F64" w:rsidR="006D7F17" w:rsidRDefault="006D7F17" w:rsidP="006D7F17">
            <w:pPr>
              <w:rPr>
                <w:lang w:eastAsia="en-AU"/>
              </w:rPr>
            </w:pPr>
            <w:r>
              <w:rPr>
                <w:rFonts w:ascii="Calibri" w:hAnsi="Calibri"/>
                <w:color w:val="000000"/>
              </w:rPr>
              <w:t>610</w:t>
            </w:r>
          </w:p>
        </w:tc>
        <w:tc>
          <w:tcPr>
            <w:tcW w:w="2925" w:type="dxa"/>
            <w:vAlign w:val="center"/>
          </w:tcPr>
          <w:p w14:paraId="03173856" w14:textId="5F011BEA" w:rsidR="006D7F17" w:rsidRDefault="006D7F17" w:rsidP="006D7F17">
            <w:pPr>
              <w:rPr>
                <w:lang w:eastAsia="en-AU"/>
              </w:rPr>
            </w:pPr>
            <w:r>
              <w:rPr>
                <w:rFonts w:ascii="Calibri" w:hAnsi="Calibri"/>
                <w:color w:val="000000"/>
              </w:rPr>
              <w:t>338</w:t>
            </w:r>
          </w:p>
        </w:tc>
      </w:tr>
      <w:tr w:rsidR="006D7F17" w14:paraId="54D1FB05" w14:textId="77777777" w:rsidTr="00F11C02">
        <w:tc>
          <w:tcPr>
            <w:tcW w:w="1689" w:type="dxa"/>
          </w:tcPr>
          <w:p w14:paraId="1B13E5F5" w14:textId="76DEBC9A" w:rsidR="006D7F17" w:rsidRDefault="006D7F17" w:rsidP="006D7F17">
            <w:pPr>
              <w:rPr>
                <w:lang w:eastAsia="en-AU"/>
              </w:rPr>
            </w:pPr>
            <w:r w:rsidRPr="00730165">
              <w:t>Decision</w:t>
            </w:r>
          </w:p>
        </w:tc>
        <w:tc>
          <w:tcPr>
            <w:tcW w:w="2134" w:type="dxa"/>
            <w:vAlign w:val="center"/>
          </w:tcPr>
          <w:p w14:paraId="6569AEF6" w14:textId="2618CBC4" w:rsidR="006D7F17" w:rsidRDefault="006D7F17" w:rsidP="006D7F17">
            <w:pPr>
              <w:rPr>
                <w:lang w:eastAsia="en-AU"/>
              </w:rPr>
            </w:pPr>
            <w:r>
              <w:rPr>
                <w:rFonts w:ascii="Calibri" w:hAnsi="Calibri"/>
                <w:color w:val="000000"/>
              </w:rPr>
              <w:t>1058</w:t>
            </w:r>
          </w:p>
        </w:tc>
        <w:tc>
          <w:tcPr>
            <w:tcW w:w="2268" w:type="dxa"/>
            <w:vAlign w:val="center"/>
          </w:tcPr>
          <w:p w14:paraId="461B7951" w14:textId="659CC46E" w:rsidR="006D7F17" w:rsidRDefault="006D7F17" w:rsidP="006D7F17">
            <w:pPr>
              <w:rPr>
                <w:lang w:eastAsia="en-AU"/>
              </w:rPr>
            </w:pPr>
            <w:r>
              <w:rPr>
                <w:rFonts w:ascii="Calibri" w:hAnsi="Calibri"/>
                <w:color w:val="000000"/>
              </w:rPr>
              <w:t>210</w:t>
            </w:r>
          </w:p>
        </w:tc>
        <w:tc>
          <w:tcPr>
            <w:tcW w:w="2925" w:type="dxa"/>
            <w:vAlign w:val="center"/>
          </w:tcPr>
          <w:p w14:paraId="2269EDBC" w14:textId="14ECD917" w:rsidR="006D7F17" w:rsidRDefault="006D7F17" w:rsidP="006D7F17">
            <w:pPr>
              <w:rPr>
                <w:lang w:eastAsia="en-AU"/>
              </w:rPr>
            </w:pPr>
            <w:r>
              <w:rPr>
                <w:rFonts w:ascii="Calibri" w:hAnsi="Calibri"/>
                <w:color w:val="000000"/>
              </w:rPr>
              <w:t>116</w:t>
            </w:r>
          </w:p>
        </w:tc>
      </w:tr>
      <w:tr w:rsidR="006D7F17" w14:paraId="2D714F6B" w14:textId="77777777" w:rsidTr="00F11C02">
        <w:tc>
          <w:tcPr>
            <w:tcW w:w="1689" w:type="dxa"/>
          </w:tcPr>
          <w:p w14:paraId="1697D1B9" w14:textId="59F65A01" w:rsidR="006D7F17" w:rsidRDefault="006D7F17" w:rsidP="006D7F17">
            <w:pPr>
              <w:rPr>
                <w:lang w:eastAsia="en-AU"/>
              </w:rPr>
            </w:pPr>
            <w:r w:rsidRPr="00730165">
              <w:t>Degree</w:t>
            </w:r>
          </w:p>
        </w:tc>
        <w:tc>
          <w:tcPr>
            <w:tcW w:w="2134" w:type="dxa"/>
            <w:vAlign w:val="center"/>
          </w:tcPr>
          <w:p w14:paraId="5955770E" w14:textId="0732095D" w:rsidR="006D7F17" w:rsidRDefault="006D7F17" w:rsidP="006D7F17">
            <w:pPr>
              <w:rPr>
                <w:lang w:eastAsia="en-AU"/>
              </w:rPr>
            </w:pPr>
            <w:r>
              <w:rPr>
                <w:rFonts w:ascii="Calibri" w:hAnsi="Calibri"/>
                <w:color w:val="000000"/>
              </w:rPr>
              <w:t>343</w:t>
            </w:r>
          </w:p>
        </w:tc>
        <w:tc>
          <w:tcPr>
            <w:tcW w:w="2268" w:type="dxa"/>
            <w:vAlign w:val="center"/>
          </w:tcPr>
          <w:p w14:paraId="4675BBAF" w14:textId="376552AF" w:rsidR="006D7F17" w:rsidRDefault="006D7F17" w:rsidP="006D7F17">
            <w:pPr>
              <w:rPr>
                <w:lang w:eastAsia="en-AU"/>
              </w:rPr>
            </w:pPr>
            <w:r>
              <w:rPr>
                <w:rFonts w:ascii="Calibri" w:hAnsi="Calibri"/>
                <w:color w:val="000000"/>
              </w:rPr>
              <w:t>68</w:t>
            </w:r>
          </w:p>
        </w:tc>
        <w:tc>
          <w:tcPr>
            <w:tcW w:w="2925" w:type="dxa"/>
            <w:vAlign w:val="center"/>
          </w:tcPr>
          <w:p w14:paraId="3EC52D8D" w14:textId="3CE21814" w:rsidR="006D7F17" w:rsidRDefault="006D7F17" w:rsidP="006D7F17">
            <w:pPr>
              <w:rPr>
                <w:lang w:eastAsia="en-AU"/>
              </w:rPr>
            </w:pPr>
            <w:r>
              <w:rPr>
                <w:rFonts w:ascii="Calibri" w:hAnsi="Calibri"/>
                <w:color w:val="000000"/>
              </w:rPr>
              <w:t>38</w:t>
            </w:r>
          </w:p>
        </w:tc>
      </w:tr>
      <w:tr w:rsidR="006D7F17" w14:paraId="41BB16C1" w14:textId="77777777" w:rsidTr="00F11C02">
        <w:tc>
          <w:tcPr>
            <w:tcW w:w="1689" w:type="dxa"/>
          </w:tcPr>
          <w:p w14:paraId="6F008380" w14:textId="5AE7AE28" w:rsidR="006D7F17" w:rsidRDefault="006D7F17" w:rsidP="006D7F17">
            <w:pPr>
              <w:rPr>
                <w:lang w:eastAsia="en-AU"/>
              </w:rPr>
            </w:pPr>
            <w:r w:rsidRPr="00730165">
              <w:t>Document</w:t>
            </w:r>
          </w:p>
        </w:tc>
        <w:tc>
          <w:tcPr>
            <w:tcW w:w="2134" w:type="dxa"/>
            <w:vAlign w:val="center"/>
          </w:tcPr>
          <w:p w14:paraId="01C1B838" w14:textId="6D2E347E" w:rsidR="006D7F17" w:rsidRDefault="006D7F17" w:rsidP="006D7F17">
            <w:pPr>
              <w:rPr>
                <w:lang w:eastAsia="en-AU"/>
              </w:rPr>
            </w:pPr>
            <w:r>
              <w:rPr>
                <w:rFonts w:ascii="Calibri" w:hAnsi="Calibri"/>
                <w:color w:val="000000"/>
              </w:rPr>
              <w:t>2562</w:t>
            </w:r>
          </w:p>
        </w:tc>
        <w:tc>
          <w:tcPr>
            <w:tcW w:w="2268" w:type="dxa"/>
            <w:vAlign w:val="center"/>
          </w:tcPr>
          <w:p w14:paraId="0651FD2F" w14:textId="51456BAC" w:rsidR="006D7F17" w:rsidRDefault="006D7F17" w:rsidP="006D7F17">
            <w:pPr>
              <w:rPr>
                <w:lang w:eastAsia="en-AU"/>
              </w:rPr>
            </w:pPr>
            <w:r>
              <w:rPr>
                <w:rFonts w:ascii="Calibri" w:hAnsi="Calibri"/>
                <w:color w:val="000000"/>
              </w:rPr>
              <w:t>512</w:t>
            </w:r>
          </w:p>
        </w:tc>
        <w:tc>
          <w:tcPr>
            <w:tcW w:w="2925" w:type="dxa"/>
            <w:vAlign w:val="center"/>
          </w:tcPr>
          <w:p w14:paraId="7FC4F36A" w14:textId="1994F6FD" w:rsidR="006D7F17" w:rsidRDefault="006D7F17" w:rsidP="006D7F17">
            <w:pPr>
              <w:rPr>
                <w:lang w:eastAsia="en-AU"/>
              </w:rPr>
            </w:pPr>
            <w:r>
              <w:rPr>
                <w:rFonts w:ascii="Calibri" w:hAnsi="Calibri"/>
                <w:color w:val="000000"/>
              </w:rPr>
              <w:t>284</w:t>
            </w:r>
          </w:p>
        </w:tc>
      </w:tr>
      <w:tr w:rsidR="006D7F17" w14:paraId="24853C62" w14:textId="77777777" w:rsidTr="00F11C02">
        <w:tc>
          <w:tcPr>
            <w:tcW w:w="1689" w:type="dxa"/>
          </w:tcPr>
          <w:p w14:paraId="4164D496" w14:textId="05110D8D" w:rsidR="006D7F17" w:rsidRDefault="006D7F17" w:rsidP="006D7F17">
            <w:pPr>
              <w:rPr>
                <w:lang w:eastAsia="en-AU"/>
              </w:rPr>
            </w:pPr>
            <w:r w:rsidRPr="00730165">
              <w:t>Publication</w:t>
            </w:r>
          </w:p>
        </w:tc>
        <w:tc>
          <w:tcPr>
            <w:tcW w:w="2134" w:type="dxa"/>
            <w:vAlign w:val="center"/>
          </w:tcPr>
          <w:p w14:paraId="543C5C9A" w14:textId="1C39F5CA" w:rsidR="006D7F17" w:rsidRDefault="006D7F17" w:rsidP="006D7F17">
            <w:pPr>
              <w:rPr>
                <w:lang w:eastAsia="en-AU"/>
              </w:rPr>
            </w:pPr>
            <w:r>
              <w:rPr>
                <w:rFonts w:ascii="Calibri" w:hAnsi="Calibri"/>
                <w:color w:val="000000"/>
              </w:rPr>
              <w:t>3113</w:t>
            </w:r>
          </w:p>
        </w:tc>
        <w:tc>
          <w:tcPr>
            <w:tcW w:w="2268" w:type="dxa"/>
            <w:vAlign w:val="center"/>
          </w:tcPr>
          <w:p w14:paraId="233FC027" w14:textId="1D07270B" w:rsidR="006D7F17" w:rsidRDefault="006D7F17" w:rsidP="006D7F17">
            <w:pPr>
              <w:rPr>
                <w:lang w:eastAsia="en-AU"/>
              </w:rPr>
            </w:pPr>
            <w:r>
              <w:rPr>
                <w:rFonts w:ascii="Calibri" w:hAnsi="Calibri"/>
                <w:color w:val="000000"/>
              </w:rPr>
              <w:t>622</w:t>
            </w:r>
          </w:p>
        </w:tc>
        <w:tc>
          <w:tcPr>
            <w:tcW w:w="2925" w:type="dxa"/>
            <w:vAlign w:val="center"/>
          </w:tcPr>
          <w:p w14:paraId="2AB95F2E" w14:textId="3C6CA233" w:rsidR="006D7F17" w:rsidRDefault="006D7F17" w:rsidP="006D7F17">
            <w:pPr>
              <w:rPr>
                <w:lang w:eastAsia="en-AU"/>
              </w:rPr>
            </w:pPr>
            <w:r>
              <w:rPr>
                <w:rFonts w:ascii="Calibri" w:hAnsi="Calibri"/>
                <w:color w:val="000000"/>
              </w:rPr>
              <w:t>344</w:t>
            </w:r>
          </w:p>
        </w:tc>
      </w:tr>
      <w:tr w:rsidR="006D7F17" w14:paraId="75448159" w14:textId="77777777" w:rsidTr="00F11C02">
        <w:tc>
          <w:tcPr>
            <w:tcW w:w="1689" w:type="dxa"/>
          </w:tcPr>
          <w:p w14:paraId="266A38D2" w14:textId="7A41859A" w:rsidR="006D7F17" w:rsidRDefault="006D7F17" w:rsidP="006D7F17">
            <w:pPr>
              <w:rPr>
                <w:lang w:eastAsia="en-AU"/>
              </w:rPr>
            </w:pPr>
            <w:r w:rsidRPr="00730165">
              <w:t>Referee</w:t>
            </w:r>
          </w:p>
        </w:tc>
        <w:tc>
          <w:tcPr>
            <w:tcW w:w="2134" w:type="dxa"/>
            <w:vAlign w:val="center"/>
          </w:tcPr>
          <w:p w14:paraId="54129320" w14:textId="7C23827A" w:rsidR="006D7F17" w:rsidRDefault="006D7F17" w:rsidP="006D7F17">
            <w:pPr>
              <w:rPr>
                <w:lang w:eastAsia="en-AU"/>
              </w:rPr>
            </w:pPr>
            <w:r>
              <w:rPr>
                <w:rFonts w:ascii="Calibri" w:hAnsi="Calibri"/>
                <w:color w:val="000000"/>
              </w:rPr>
              <w:t>896</w:t>
            </w:r>
          </w:p>
        </w:tc>
        <w:tc>
          <w:tcPr>
            <w:tcW w:w="2268" w:type="dxa"/>
            <w:vAlign w:val="center"/>
          </w:tcPr>
          <w:p w14:paraId="30EFB7FE" w14:textId="45C16F2B" w:rsidR="006D7F17" w:rsidRDefault="006D7F17" w:rsidP="006D7F17">
            <w:pPr>
              <w:rPr>
                <w:lang w:eastAsia="en-AU"/>
              </w:rPr>
            </w:pPr>
            <w:r>
              <w:rPr>
                <w:rFonts w:ascii="Calibri" w:hAnsi="Calibri"/>
                <w:color w:val="000000"/>
              </w:rPr>
              <w:t>178</w:t>
            </w:r>
          </w:p>
        </w:tc>
        <w:tc>
          <w:tcPr>
            <w:tcW w:w="2925" w:type="dxa"/>
            <w:vAlign w:val="center"/>
          </w:tcPr>
          <w:p w14:paraId="67A30D5C" w14:textId="357D0ADD" w:rsidR="006D7F17" w:rsidRDefault="006D7F17" w:rsidP="006D7F17">
            <w:pPr>
              <w:rPr>
                <w:lang w:eastAsia="en-AU"/>
              </w:rPr>
            </w:pPr>
            <w:r>
              <w:rPr>
                <w:rFonts w:ascii="Calibri" w:hAnsi="Calibri"/>
                <w:color w:val="000000"/>
              </w:rPr>
              <w:t>98</w:t>
            </w:r>
          </w:p>
        </w:tc>
      </w:tr>
      <w:tr w:rsidR="006D7F17" w14:paraId="0F696FF2" w14:textId="77777777" w:rsidTr="00F11C02">
        <w:tc>
          <w:tcPr>
            <w:tcW w:w="1689" w:type="dxa"/>
          </w:tcPr>
          <w:p w14:paraId="602327FE" w14:textId="3EAF6BAB" w:rsidR="006D7F17" w:rsidRDefault="006D7F17" w:rsidP="006D7F17">
            <w:pPr>
              <w:rPr>
                <w:lang w:eastAsia="en-AU"/>
              </w:rPr>
            </w:pPr>
            <w:r w:rsidRPr="00730165">
              <w:t>ResearchArea</w:t>
            </w:r>
          </w:p>
        </w:tc>
        <w:tc>
          <w:tcPr>
            <w:tcW w:w="2134" w:type="dxa"/>
            <w:vAlign w:val="center"/>
          </w:tcPr>
          <w:p w14:paraId="3FC2346F" w14:textId="13238F4D" w:rsidR="006D7F17" w:rsidRDefault="006D7F17" w:rsidP="006D7F17">
            <w:pPr>
              <w:rPr>
                <w:lang w:eastAsia="en-AU"/>
              </w:rPr>
            </w:pPr>
            <w:r>
              <w:rPr>
                <w:rFonts w:ascii="Calibri" w:hAnsi="Calibri"/>
                <w:color w:val="000000"/>
              </w:rPr>
              <w:t>2131</w:t>
            </w:r>
          </w:p>
        </w:tc>
        <w:tc>
          <w:tcPr>
            <w:tcW w:w="2268" w:type="dxa"/>
            <w:vAlign w:val="center"/>
          </w:tcPr>
          <w:p w14:paraId="77DABB05" w14:textId="04673E3B" w:rsidR="006D7F17" w:rsidRDefault="006D7F17" w:rsidP="006D7F17">
            <w:pPr>
              <w:rPr>
                <w:lang w:eastAsia="en-AU"/>
              </w:rPr>
            </w:pPr>
            <w:r>
              <w:rPr>
                <w:rFonts w:ascii="Calibri" w:hAnsi="Calibri"/>
                <w:color w:val="000000"/>
              </w:rPr>
              <w:t>426</w:t>
            </w:r>
          </w:p>
        </w:tc>
        <w:tc>
          <w:tcPr>
            <w:tcW w:w="2925" w:type="dxa"/>
            <w:vAlign w:val="center"/>
          </w:tcPr>
          <w:p w14:paraId="18625527" w14:textId="123824A2" w:rsidR="006D7F17" w:rsidRDefault="006D7F17" w:rsidP="006D7F17">
            <w:pPr>
              <w:rPr>
                <w:lang w:eastAsia="en-AU"/>
              </w:rPr>
            </w:pPr>
            <w:r>
              <w:rPr>
                <w:rFonts w:ascii="Calibri" w:hAnsi="Calibri"/>
                <w:color w:val="000000"/>
              </w:rPr>
              <w:t>236</w:t>
            </w:r>
          </w:p>
        </w:tc>
      </w:tr>
      <w:tr w:rsidR="006D7F17" w14:paraId="22E168A5" w14:textId="77777777" w:rsidTr="00F11C02">
        <w:tc>
          <w:tcPr>
            <w:tcW w:w="1689" w:type="dxa"/>
          </w:tcPr>
          <w:p w14:paraId="5AF841EC" w14:textId="6AC2495F" w:rsidR="006D7F17" w:rsidRDefault="006D7F17" w:rsidP="006D7F17">
            <w:pPr>
              <w:rPr>
                <w:lang w:eastAsia="en-AU"/>
              </w:rPr>
            </w:pPr>
            <w:r w:rsidRPr="00730165">
              <w:t>University Staff Member</w:t>
            </w:r>
          </w:p>
        </w:tc>
        <w:tc>
          <w:tcPr>
            <w:tcW w:w="2134" w:type="dxa"/>
            <w:vAlign w:val="center"/>
          </w:tcPr>
          <w:p w14:paraId="0105DE9E" w14:textId="125AB209" w:rsidR="006D7F17" w:rsidRDefault="006D7F17" w:rsidP="006D7F17">
            <w:pPr>
              <w:rPr>
                <w:lang w:eastAsia="en-AU"/>
              </w:rPr>
            </w:pPr>
            <w:r>
              <w:rPr>
                <w:rFonts w:ascii="Calibri" w:hAnsi="Calibri"/>
                <w:color w:val="000000"/>
              </w:rPr>
              <w:t>387</w:t>
            </w:r>
          </w:p>
        </w:tc>
        <w:tc>
          <w:tcPr>
            <w:tcW w:w="2268" w:type="dxa"/>
            <w:vAlign w:val="center"/>
          </w:tcPr>
          <w:p w14:paraId="11F9CB5D" w14:textId="310A964D" w:rsidR="006D7F17" w:rsidRDefault="006D7F17" w:rsidP="006D7F17">
            <w:pPr>
              <w:rPr>
                <w:lang w:eastAsia="en-AU"/>
              </w:rPr>
            </w:pPr>
            <w:r>
              <w:rPr>
                <w:rFonts w:ascii="Calibri" w:hAnsi="Calibri"/>
                <w:color w:val="000000"/>
              </w:rPr>
              <w:t>76</w:t>
            </w:r>
          </w:p>
        </w:tc>
        <w:tc>
          <w:tcPr>
            <w:tcW w:w="2925" w:type="dxa"/>
            <w:vAlign w:val="center"/>
          </w:tcPr>
          <w:p w14:paraId="593A0BBE" w14:textId="4DCD79FA" w:rsidR="006D7F17" w:rsidRDefault="006D7F17" w:rsidP="006D7F17">
            <w:pPr>
              <w:rPr>
                <w:lang w:eastAsia="en-AU"/>
              </w:rPr>
            </w:pPr>
            <w:r>
              <w:rPr>
                <w:rFonts w:ascii="Calibri" w:hAnsi="Calibri"/>
                <w:color w:val="000000"/>
              </w:rPr>
              <w:t>42</w:t>
            </w:r>
          </w:p>
        </w:tc>
      </w:tr>
      <w:tr w:rsidR="006D7F17" w14:paraId="7BF3BE65" w14:textId="77777777" w:rsidTr="00F11C02">
        <w:tc>
          <w:tcPr>
            <w:tcW w:w="1689" w:type="dxa"/>
          </w:tcPr>
          <w:p w14:paraId="3C78411B" w14:textId="3A85C1F1" w:rsidR="006D7F17" w:rsidRDefault="006D7F17" w:rsidP="006D7F17">
            <w:pPr>
              <w:rPr>
                <w:lang w:eastAsia="en-AU"/>
              </w:rPr>
            </w:pPr>
            <w:r w:rsidRPr="00730165">
              <w:t>Visa</w:t>
            </w:r>
          </w:p>
        </w:tc>
        <w:tc>
          <w:tcPr>
            <w:tcW w:w="2134" w:type="dxa"/>
            <w:vAlign w:val="center"/>
          </w:tcPr>
          <w:p w14:paraId="6C66875E" w14:textId="02A8C512" w:rsidR="006D7F17" w:rsidRDefault="006D7F17" w:rsidP="006D7F17">
            <w:pPr>
              <w:rPr>
                <w:lang w:eastAsia="en-AU"/>
              </w:rPr>
            </w:pPr>
            <w:r>
              <w:rPr>
                <w:rFonts w:ascii="Calibri" w:hAnsi="Calibri"/>
                <w:color w:val="000000"/>
              </w:rPr>
              <w:t>41</w:t>
            </w:r>
          </w:p>
        </w:tc>
        <w:tc>
          <w:tcPr>
            <w:tcW w:w="2268" w:type="dxa"/>
            <w:vAlign w:val="center"/>
          </w:tcPr>
          <w:p w14:paraId="673CFBC2" w14:textId="66524861" w:rsidR="006D7F17" w:rsidRDefault="006D7F17" w:rsidP="006D7F17">
            <w:pPr>
              <w:rPr>
                <w:lang w:eastAsia="en-AU"/>
              </w:rPr>
            </w:pPr>
            <w:r>
              <w:rPr>
                <w:rFonts w:ascii="Calibri" w:hAnsi="Calibri"/>
                <w:color w:val="000000"/>
              </w:rPr>
              <w:t>41</w:t>
            </w:r>
          </w:p>
        </w:tc>
        <w:tc>
          <w:tcPr>
            <w:tcW w:w="2925" w:type="dxa"/>
            <w:vAlign w:val="center"/>
          </w:tcPr>
          <w:p w14:paraId="346403D4" w14:textId="5787B59C" w:rsidR="006D7F17" w:rsidRDefault="006D7F17" w:rsidP="006D7F17">
            <w:pPr>
              <w:rPr>
                <w:lang w:eastAsia="en-AU"/>
              </w:rPr>
            </w:pPr>
            <w:r>
              <w:rPr>
                <w:rFonts w:ascii="Calibri" w:hAnsi="Calibri"/>
                <w:color w:val="000000"/>
              </w:rPr>
              <w:t>41</w:t>
            </w:r>
          </w:p>
        </w:tc>
      </w:tr>
      <w:tr w:rsidR="006D7F17" w14:paraId="04F6CB8F" w14:textId="77777777" w:rsidTr="00F11C02">
        <w:tc>
          <w:tcPr>
            <w:tcW w:w="1689" w:type="dxa"/>
          </w:tcPr>
          <w:p w14:paraId="5A151FDC" w14:textId="77777777" w:rsidR="006D7F17" w:rsidRDefault="006D7F17" w:rsidP="006D7F17">
            <w:pPr>
              <w:rPr>
                <w:lang w:eastAsia="en-AU"/>
              </w:rPr>
            </w:pPr>
            <w:r>
              <w:rPr>
                <w:lang w:eastAsia="en-AU"/>
              </w:rPr>
              <w:t>Application_</w:t>
            </w:r>
          </w:p>
          <w:p w14:paraId="50DC157D" w14:textId="777430DB" w:rsidR="006D7F17" w:rsidRDefault="006D7F17" w:rsidP="006D7F17">
            <w:pPr>
              <w:rPr>
                <w:lang w:eastAsia="en-AU"/>
              </w:rPr>
            </w:pPr>
            <w:r>
              <w:rPr>
                <w:lang w:eastAsia="en-AU"/>
              </w:rPr>
              <w:t>Research_Area</w:t>
            </w:r>
          </w:p>
        </w:tc>
        <w:tc>
          <w:tcPr>
            <w:tcW w:w="2134" w:type="dxa"/>
            <w:vAlign w:val="center"/>
          </w:tcPr>
          <w:p w14:paraId="26312C5C" w14:textId="5032BE4F" w:rsidR="006D7F17" w:rsidRDefault="006D7F17" w:rsidP="006D7F17">
            <w:pPr>
              <w:rPr>
                <w:lang w:eastAsia="en-AU"/>
              </w:rPr>
            </w:pPr>
            <w:r>
              <w:rPr>
                <w:rFonts w:ascii="Calibri" w:hAnsi="Calibri"/>
                <w:color w:val="000000"/>
              </w:rPr>
              <w:t>30</w:t>
            </w:r>
          </w:p>
        </w:tc>
        <w:tc>
          <w:tcPr>
            <w:tcW w:w="2268" w:type="dxa"/>
            <w:vAlign w:val="center"/>
          </w:tcPr>
          <w:p w14:paraId="0C971813" w14:textId="4E0E9587" w:rsidR="006D7F17" w:rsidRDefault="006D7F17" w:rsidP="006D7F17">
            <w:pPr>
              <w:rPr>
                <w:lang w:eastAsia="en-AU"/>
              </w:rPr>
            </w:pPr>
            <w:r>
              <w:rPr>
                <w:rFonts w:ascii="Calibri" w:hAnsi="Calibri"/>
                <w:color w:val="000000"/>
              </w:rPr>
              <w:t>30</w:t>
            </w:r>
          </w:p>
        </w:tc>
        <w:tc>
          <w:tcPr>
            <w:tcW w:w="2925" w:type="dxa"/>
            <w:vAlign w:val="center"/>
          </w:tcPr>
          <w:p w14:paraId="477F97FE" w14:textId="1845A946" w:rsidR="006D7F17" w:rsidRDefault="006D7F17" w:rsidP="006D7F17">
            <w:pPr>
              <w:rPr>
                <w:lang w:eastAsia="en-AU"/>
              </w:rPr>
            </w:pPr>
            <w:r>
              <w:rPr>
                <w:rFonts w:ascii="Calibri" w:hAnsi="Calibri"/>
                <w:color w:val="000000"/>
              </w:rPr>
              <w:t>30</w:t>
            </w:r>
          </w:p>
        </w:tc>
      </w:tr>
      <w:tr w:rsidR="006D7F17" w14:paraId="1B42401C" w14:textId="77777777" w:rsidTr="00F11C02">
        <w:tc>
          <w:tcPr>
            <w:tcW w:w="1689" w:type="dxa"/>
          </w:tcPr>
          <w:p w14:paraId="0AEBF017" w14:textId="40359C29" w:rsidR="006D7F17" w:rsidRDefault="006D7F17" w:rsidP="006D7F17">
            <w:pPr>
              <w:rPr>
                <w:lang w:eastAsia="en-AU"/>
              </w:rPr>
            </w:pPr>
            <w:r>
              <w:rPr>
                <w:lang w:eastAsia="en-AU"/>
              </w:rPr>
              <w:t>Supervise As</w:t>
            </w:r>
          </w:p>
        </w:tc>
        <w:tc>
          <w:tcPr>
            <w:tcW w:w="2134" w:type="dxa"/>
            <w:vAlign w:val="center"/>
          </w:tcPr>
          <w:p w14:paraId="18664C3E" w14:textId="7B8E04C5" w:rsidR="006D7F17" w:rsidRDefault="006D7F17" w:rsidP="006D7F17">
            <w:pPr>
              <w:rPr>
                <w:lang w:eastAsia="en-AU"/>
              </w:rPr>
            </w:pPr>
            <w:r>
              <w:rPr>
                <w:rFonts w:ascii="Calibri" w:hAnsi="Calibri"/>
                <w:color w:val="000000"/>
              </w:rPr>
              <w:t>30</w:t>
            </w:r>
          </w:p>
        </w:tc>
        <w:tc>
          <w:tcPr>
            <w:tcW w:w="2268" w:type="dxa"/>
            <w:vAlign w:val="center"/>
          </w:tcPr>
          <w:p w14:paraId="15E02F0B" w14:textId="2295F7E2" w:rsidR="006D7F17" w:rsidRDefault="006D7F17" w:rsidP="006D7F17">
            <w:pPr>
              <w:rPr>
                <w:lang w:eastAsia="en-AU"/>
              </w:rPr>
            </w:pPr>
            <w:r>
              <w:rPr>
                <w:rFonts w:ascii="Calibri" w:hAnsi="Calibri"/>
                <w:color w:val="000000"/>
              </w:rPr>
              <w:t>30</w:t>
            </w:r>
          </w:p>
        </w:tc>
        <w:tc>
          <w:tcPr>
            <w:tcW w:w="2925" w:type="dxa"/>
            <w:vAlign w:val="center"/>
          </w:tcPr>
          <w:p w14:paraId="2787AE9B" w14:textId="0DCFEE61" w:rsidR="006D7F17" w:rsidRDefault="006D7F17" w:rsidP="006D7F17">
            <w:pPr>
              <w:rPr>
                <w:lang w:eastAsia="en-AU"/>
              </w:rPr>
            </w:pPr>
            <w:r>
              <w:rPr>
                <w:rFonts w:ascii="Calibri" w:hAnsi="Calibri"/>
                <w:color w:val="000000"/>
              </w:rPr>
              <w:t>30</w:t>
            </w:r>
          </w:p>
        </w:tc>
      </w:tr>
      <w:tr w:rsidR="006D7F17" w14:paraId="7CD76646" w14:textId="77777777" w:rsidTr="00F11C02">
        <w:tc>
          <w:tcPr>
            <w:tcW w:w="1689" w:type="dxa"/>
          </w:tcPr>
          <w:p w14:paraId="57A236CE" w14:textId="63B4B3B9" w:rsidR="006D7F17" w:rsidRDefault="006D7F17" w:rsidP="006D7F17">
            <w:pPr>
              <w:rPr>
                <w:lang w:eastAsia="en-AU"/>
              </w:rPr>
            </w:pPr>
            <w:r>
              <w:rPr>
                <w:lang w:eastAsia="en-AU"/>
              </w:rPr>
              <w:t>University Staff Member _Applicaiton</w:t>
            </w:r>
          </w:p>
        </w:tc>
        <w:tc>
          <w:tcPr>
            <w:tcW w:w="2134" w:type="dxa"/>
            <w:vAlign w:val="center"/>
          </w:tcPr>
          <w:p w14:paraId="051D655D" w14:textId="6CBBDED7" w:rsidR="006D7F17" w:rsidRDefault="006D7F17" w:rsidP="006D7F17">
            <w:pPr>
              <w:rPr>
                <w:lang w:eastAsia="en-AU"/>
              </w:rPr>
            </w:pPr>
            <w:r>
              <w:rPr>
                <w:rFonts w:ascii="Calibri" w:hAnsi="Calibri"/>
                <w:color w:val="000000"/>
              </w:rPr>
              <w:t>31</w:t>
            </w:r>
          </w:p>
        </w:tc>
        <w:tc>
          <w:tcPr>
            <w:tcW w:w="2268" w:type="dxa"/>
            <w:vAlign w:val="center"/>
          </w:tcPr>
          <w:p w14:paraId="51D0094B" w14:textId="60F8FF97" w:rsidR="006D7F17" w:rsidRDefault="006D7F17" w:rsidP="006D7F17">
            <w:pPr>
              <w:rPr>
                <w:lang w:eastAsia="en-AU"/>
              </w:rPr>
            </w:pPr>
            <w:r>
              <w:rPr>
                <w:rFonts w:ascii="Calibri" w:hAnsi="Calibri"/>
                <w:color w:val="000000"/>
              </w:rPr>
              <w:t>31</w:t>
            </w:r>
          </w:p>
        </w:tc>
        <w:tc>
          <w:tcPr>
            <w:tcW w:w="2925" w:type="dxa"/>
            <w:vAlign w:val="center"/>
          </w:tcPr>
          <w:p w14:paraId="53C6632C" w14:textId="73DE87DA" w:rsidR="006D7F17" w:rsidRDefault="006D7F17" w:rsidP="006D7F17">
            <w:pPr>
              <w:rPr>
                <w:lang w:eastAsia="en-AU"/>
              </w:rPr>
            </w:pPr>
            <w:r>
              <w:rPr>
                <w:rFonts w:ascii="Calibri" w:hAnsi="Calibri"/>
                <w:color w:val="000000"/>
              </w:rPr>
              <w:t>31</w:t>
            </w:r>
          </w:p>
        </w:tc>
      </w:tr>
      <w:tr w:rsidR="006D7F17" w14:paraId="21E40D49" w14:textId="77777777" w:rsidTr="00F11C02">
        <w:tc>
          <w:tcPr>
            <w:tcW w:w="1689" w:type="dxa"/>
          </w:tcPr>
          <w:p w14:paraId="6E7B7CB8" w14:textId="566784B4" w:rsidR="006D7F17" w:rsidRDefault="006D7F17" w:rsidP="006D7F17">
            <w:pPr>
              <w:rPr>
                <w:lang w:eastAsia="en-AU"/>
              </w:rPr>
            </w:pPr>
            <w:r>
              <w:rPr>
                <w:lang w:eastAsia="en-AU"/>
              </w:rPr>
              <w:t>University Staff Member Research Area</w:t>
            </w:r>
          </w:p>
        </w:tc>
        <w:tc>
          <w:tcPr>
            <w:tcW w:w="2134" w:type="dxa"/>
            <w:vAlign w:val="center"/>
          </w:tcPr>
          <w:p w14:paraId="126C9143" w14:textId="3B1F9F57" w:rsidR="006D7F17" w:rsidRDefault="006D7F17" w:rsidP="006D7F17">
            <w:pPr>
              <w:rPr>
                <w:lang w:eastAsia="en-AU"/>
              </w:rPr>
            </w:pPr>
            <w:r>
              <w:rPr>
                <w:rFonts w:ascii="Calibri" w:hAnsi="Calibri"/>
                <w:color w:val="000000"/>
              </w:rPr>
              <w:t>30</w:t>
            </w:r>
          </w:p>
        </w:tc>
        <w:tc>
          <w:tcPr>
            <w:tcW w:w="2268" w:type="dxa"/>
            <w:vAlign w:val="center"/>
          </w:tcPr>
          <w:p w14:paraId="0EA13BE7" w14:textId="3179890F" w:rsidR="006D7F17" w:rsidRDefault="006D7F17" w:rsidP="006D7F17">
            <w:pPr>
              <w:rPr>
                <w:lang w:eastAsia="en-AU"/>
              </w:rPr>
            </w:pPr>
            <w:r>
              <w:rPr>
                <w:rFonts w:ascii="Calibri" w:hAnsi="Calibri"/>
                <w:color w:val="000000"/>
              </w:rPr>
              <w:t>30</w:t>
            </w:r>
          </w:p>
        </w:tc>
        <w:tc>
          <w:tcPr>
            <w:tcW w:w="2925" w:type="dxa"/>
            <w:vAlign w:val="center"/>
          </w:tcPr>
          <w:p w14:paraId="6A0D78E6" w14:textId="76D8AEAE" w:rsidR="006D7F17" w:rsidRDefault="006D7F17" w:rsidP="006D7F17">
            <w:pPr>
              <w:rPr>
                <w:lang w:eastAsia="en-AU"/>
              </w:rPr>
            </w:pPr>
            <w:r>
              <w:rPr>
                <w:rFonts w:ascii="Calibri" w:hAnsi="Calibri"/>
                <w:color w:val="000000"/>
              </w:rPr>
              <w:t>30</w:t>
            </w:r>
          </w:p>
        </w:tc>
      </w:tr>
      <w:tr w:rsidR="006D7F17" w14:paraId="3C6076E8" w14:textId="77777777" w:rsidTr="00F11C02">
        <w:tc>
          <w:tcPr>
            <w:tcW w:w="1689" w:type="dxa"/>
          </w:tcPr>
          <w:p w14:paraId="44DE7B6B" w14:textId="68969E24" w:rsidR="006D7F17" w:rsidRDefault="006D7F17" w:rsidP="006D7F17">
            <w:pPr>
              <w:rPr>
                <w:lang w:eastAsia="en-AU"/>
              </w:rPr>
            </w:pPr>
            <w:r>
              <w:rPr>
                <w:lang w:eastAsia="en-AU"/>
              </w:rPr>
              <w:t>University Staff Member Research Area 2</w:t>
            </w:r>
          </w:p>
        </w:tc>
        <w:tc>
          <w:tcPr>
            <w:tcW w:w="2134" w:type="dxa"/>
            <w:vAlign w:val="center"/>
          </w:tcPr>
          <w:p w14:paraId="26317FCE" w14:textId="604412D7" w:rsidR="006D7F17" w:rsidRDefault="006D7F17" w:rsidP="006D7F17">
            <w:pPr>
              <w:rPr>
                <w:lang w:eastAsia="en-AU"/>
              </w:rPr>
            </w:pPr>
            <w:r>
              <w:rPr>
                <w:rFonts w:ascii="Calibri" w:hAnsi="Calibri"/>
                <w:color w:val="000000"/>
              </w:rPr>
              <w:t>30</w:t>
            </w:r>
          </w:p>
        </w:tc>
        <w:tc>
          <w:tcPr>
            <w:tcW w:w="2268" w:type="dxa"/>
            <w:vAlign w:val="center"/>
          </w:tcPr>
          <w:p w14:paraId="0C3F0B71" w14:textId="73FFB479" w:rsidR="006D7F17" w:rsidRDefault="006D7F17" w:rsidP="006D7F17">
            <w:pPr>
              <w:rPr>
                <w:lang w:eastAsia="en-AU"/>
              </w:rPr>
            </w:pPr>
            <w:r>
              <w:rPr>
                <w:rFonts w:ascii="Calibri" w:hAnsi="Calibri"/>
                <w:color w:val="000000"/>
              </w:rPr>
              <w:t>30</w:t>
            </w:r>
          </w:p>
        </w:tc>
        <w:tc>
          <w:tcPr>
            <w:tcW w:w="2925" w:type="dxa"/>
            <w:vAlign w:val="center"/>
          </w:tcPr>
          <w:p w14:paraId="5400C3B2" w14:textId="3C3EE2D5" w:rsidR="006D7F17" w:rsidRDefault="006D7F17" w:rsidP="006D7F17">
            <w:pPr>
              <w:rPr>
                <w:lang w:eastAsia="en-AU"/>
              </w:rPr>
            </w:pPr>
            <w:r>
              <w:rPr>
                <w:rFonts w:ascii="Calibri" w:hAnsi="Calibri"/>
                <w:color w:val="000000"/>
              </w:rPr>
              <w:t>30</w:t>
            </w:r>
          </w:p>
        </w:tc>
      </w:tr>
      <w:tr w:rsidR="005B72A8" w14:paraId="003CBE1C" w14:textId="77777777" w:rsidTr="00504168">
        <w:tc>
          <w:tcPr>
            <w:tcW w:w="1689" w:type="dxa"/>
          </w:tcPr>
          <w:p w14:paraId="5BBE63B1" w14:textId="18E28B11" w:rsidR="005B72A8" w:rsidRPr="004765E4" w:rsidRDefault="005B72A8" w:rsidP="005B72A8">
            <w:pPr>
              <w:rPr>
                <w:lang w:eastAsia="en-AU"/>
              </w:rPr>
            </w:pPr>
            <w:r w:rsidRPr="004765E4">
              <w:rPr>
                <w:lang w:eastAsia="en-AU"/>
              </w:rPr>
              <w:t>Document Status</w:t>
            </w:r>
          </w:p>
        </w:tc>
        <w:tc>
          <w:tcPr>
            <w:tcW w:w="2134" w:type="dxa"/>
            <w:vAlign w:val="center"/>
          </w:tcPr>
          <w:p w14:paraId="32036D18" w14:textId="6D2BEE8F" w:rsidR="005B72A8" w:rsidRPr="004765E4" w:rsidRDefault="005B72A8" w:rsidP="005B72A8">
            <w:pPr>
              <w:rPr>
                <w:lang w:eastAsia="en-AU"/>
              </w:rPr>
            </w:pPr>
            <w:r>
              <w:rPr>
                <w:rFonts w:ascii="Calibri" w:hAnsi="Calibri"/>
                <w:color w:val="000000"/>
              </w:rPr>
              <w:t>2074</w:t>
            </w:r>
          </w:p>
        </w:tc>
        <w:tc>
          <w:tcPr>
            <w:tcW w:w="2268" w:type="dxa"/>
            <w:vAlign w:val="center"/>
          </w:tcPr>
          <w:p w14:paraId="3BDF8390" w14:textId="496BC8E1" w:rsidR="005B72A8" w:rsidRPr="004765E4" w:rsidRDefault="005B72A8" w:rsidP="005B72A8">
            <w:pPr>
              <w:rPr>
                <w:lang w:eastAsia="en-AU"/>
              </w:rPr>
            </w:pPr>
            <w:r>
              <w:rPr>
                <w:rFonts w:ascii="Calibri" w:hAnsi="Calibri"/>
                <w:color w:val="000000"/>
              </w:rPr>
              <w:t>414</w:t>
            </w:r>
          </w:p>
        </w:tc>
        <w:tc>
          <w:tcPr>
            <w:tcW w:w="2925" w:type="dxa"/>
            <w:vAlign w:val="center"/>
          </w:tcPr>
          <w:p w14:paraId="487D0BDB" w14:textId="47062CFD" w:rsidR="005B72A8" w:rsidRPr="004765E4" w:rsidRDefault="005B72A8" w:rsidP="005B72A8">
            <w:pPr>
              <w:rPr>
                <w:lang w:eastAsia="en-AU"/>
              </w:rPr>
            </w:pPr>
            <w:r>
              <w:rPr>
                <w:rFonts w:ascii="Calibri" w:hAnsi="Calibri"/>
                <w:color w:val="000000"/>
              </w:rPr>
              <w:t>230</w:t>
            </w:r>
          </w:p>
        </w:tc>
      </w:tr>
      <w:tr w:rsidR="005B72A8" w14:paraId="1B8F9F30" w14:textId="77777777" w:rsidTr="00504168">
        <w:tc>
          <w:tcPr>
            <w:tcW w:w="1689" w:type="dxa"/>
          </w:tcPr>
          <w:p w14:paraId="3555DAB7" w14:textId="45FDD62E" w:rsidR="005B72A8" w:rsidRPr="004765E4" w:rsidRDefault="005B72A8" w:rsidP="005B72A8">
            <w:pPr>
              <w:rPr>
                <w:lang w:eastAsia="en-AU"/>
              </w:rPr>
            </w:pPr>
            <w:r w:rsidRPr="004765E4">
              <w:rPr>
                <w:lang w:eastAsia="en-AU"/>
              </w:rPr>
              <w:t>Document Type</w:t>
            </w:r>
          </w:p>
        </w:tc>
        <w:tc>
          <w:tcPr>
            <w:tcW w:w="2134" w:type="dxa"/>
            <w:vAlign w:val="center"/>
          </w:tcPr>
          <w:p w14:paraId="39B46E35" w14:textId="2D708872" w:rsidR="005B72A8" w:rsidRPr="004765E4" w:rsidRDefault="005B72A8" w:rsidP="005B72A8">
            <w:pPr>
              <w:rPr>
                <w:lang w:eastAsia="en-AU"/>
              </w:rPr>
            </w:pPr>
            <w:r>
              <w:rPr>
                <w:rFonts w:ascii="Calibri" w:hAnsi="Calibri"/>
                <w:color w:val="000000"/>
              </w:rPr>
              <w:t>2074</w:t>
            </w:r>
          </w:p>
        </w:tc>
        <w:tc>
          <w:tcPr>
            <w:tcW w:w="2268" w:type="dxa"/>
            <w:vAlign w:val="center"/>
          </w:tcPr>
          <w:p w14:paraId="57D5470D" w14:textId="512F596D" w:rsidR="005B72A8" w:rsidRPr="004765E4" w:rsidRDefault="005B72A8" w:rsidP="005B72A8">
            <w:pPr>
              <w:rPr>
                <w:lang w:eastAsia="en-AU"/>
              </w:rPr>
            </w:pPr>
            <w:r>
              <w:rPr>
                <w:rFonts w:ascii="Calibri" w:hAnsi="Calibri"/>
                <w:color w:val="000000"/>
              </w:rPr>
              <w:t>414</w:t>
            </w:r>
          </w:p>
        </w:tc>
        <w:tc>
          <w:tcPr>
            <w:tcW w:w="2925" w:type="dxa"/>
            <w:vAlign w:val="center"/>
          </w:tcPr>
          <w:p w14:paraId="59F4B34E" w14:textId="20868689" w:rsidR="005B72A8" w:rsidRPr="004765E4" w:rsidRDefault="005B72A8" w:rsidP="005B72A8">
            <w:pPr>
              <w:rPr>
                <w:lang w:eastAsia="en-AU"/>
              </w:rPr>
            </w:pPr>
            <w:r>
              <w:rPr>
                <w:rFonts w:ascii="Calibri" w:hAnsi="Calibri"/>
                <w:color w:val="000000"/>
              </w:rPr>
              <w:t>230</w:t>
            </w:r>
          </w:p>
        </w:tc>
      </w:tr>
      <w:tr w:rsidR="005B72A8" w14:paraId="2F904171" w14:textId="77777777" w:rsidTr="00504168">
        <w:tc>
          <w:tcPr>
            <w:tcW w:w="1689" w:type="dxa"/>
          </w:tcPr>
          <w:p w14:paraId="6FDAC4D5" w14:textId="25B604C6" w:rsidR="005B72A8" w:rsidRPr="004765E4" w:rsidRDefault="005B72A8" w:rsidP="005B72A8">
            <w:pPr>
              <w:rPr>
                <w:lang w:eastAsia="en-AU"/>
              </w:rPr>
            </w:pPr>
            <w:r w:rsidRPr="004765E4">
              <w:rPr>
                <w:lang w:eastAsia="en-AU"/>
              </w:rPr>
              <w:t>Country</w:t>
            </w:r>
          </w:p>
        </w:tc>
        <w:tc>
          <w:tcPr>
            <w:tcW w:w="2134" w:type="dxa"/>
            <w:vAlign w:val="center"/>
          </w:tcPr>
          <w:p w14:paraId="36BE1BC3" w14:textId="3E7CCDC0" w:rsidR="005B72A8" w:rsidRPr="004765E4" w:rsidRDefault="005B72A8" w:rsidP="005B72A8">
            <w:pPr>
              <w:rPr>
                <w:lang w:eastAsia="en-AU"/>
              </w:rPr>
            </w:pPr>
            <w:r>
              <w:rPr>
                <w:rFonts w:ascii="Calibri" w:hAnsi="Calibri"/>
                <w:color w:val="000000"/>
              </w:rPr>
              <w:t>73</w:t>
            </w:r>
          </w:p>
        </w:tc>
        <w:tc>
          <w:tcPr>
            <w:tcW w:w="2268" w:type="dxa"/>
            <w:vAlign w:val="center"/>
          </w:tcPr>
          <w:p w14:paraId="09D7BC64" w14:textId="54EE1777" w:rsidR="005B72A8" w:rsidRPr="004765E4" w:rsidRDefault="005B72A8" w:rsidP="005B72A8">
            <w:pPr>
              <w:rPr>
                <w:lang w:eastAsia="en-AU"/>
              </w:rPr>
            </w:pPr>
            <w:r>
              <w:rPr>
                <w:rFonts w:ascii="Calibri" w:hAnsi="Calibri"/>
                <w:color w:val="000000"/>
              </w:rPr>
              <w:t>50</w:t>
            </w:r>
          </w:p>
        </w:tc>
        <w:tc>
          <w:tcPr>
            <w:tcW w:w="2925" w:type="dxa"/>
            <w:vAlign w:val="center"/>
          </w:tcPr>
          <w:p w14:paraId="363BCF66" w14:textId="4D070C77" w:rsidR="005B72A8" w:rsidRPr="004765E4" w:rsidRDefault="005B72A8" w:rsidP="005B72A8">
            <w:pPr>
              <w:rPr>
                <w:lang w:eastAsia="en-AU"/>
              </w:rPr>
            </w:pPr>
            <w:r>
              <w:rPr>
                <w:rFonts w:ascii="Calibri" w:hAnsi="Calibri"/>
                <w:color w:val="000000"/>
              </w:rPr>
              <w:t>40</w:t>
            </w:r>
          </w:p>
        </w:tc>
      </w:tr>
      <w:tr w:rsidR="005B72A8" w14:paraId="1D53E5EC" w14:textId="77777777" w:rsidTr="00504168">
        <w:tc>
          <w:tcPr>
            <w:tcW w:w="1689" w:type="dxa"/>
          </w:tcPr>
          <w:p w14:paraId="4C2B472B" w14:textId="63C76AA9" w:rsidR="005B72A8" w:rsidRPr="004765E4" w:rsidRDefault="005B72A8" w:rsidP="005B72A8">
            <w:pPr>
              <w:rPr>
                <w:lang w:eastAsia="en-AU"/>
              </w:rPr>
            </w:pPr>
            <w:r w:rsidRPr="004765E4">
              <w:rPr>
                <w:lang w:eastAsia="en-AU"/>
              </w:rPr>
              <w:t>Visa Status</w:t>
            </w:r>
          </w:p>
        </w:tc>
        <w:tc>
          <w:tcPr>
            <w:tcW w:w="2134" w:type="dxa"/>
            <w:vAlign w:val="center"/>
          </w:tcPr>
          <w:p w14:paraId="33562286" w14:textId="2905FB82" w:rsidR="005B72A8" w:rsidRPr="004765E4" w:rsidRDefault="005B72A8" w:rsidP="005B72A8">
            <w:pPr>
              <w:rPr>
                <w:lang w:eastAsia="en-AU"/>
              </w:rPr>
            </w:pPr>
            <w:r>
              <w:rPr>
                <w:rFonts w:ascii="Calibri" w:hAnsi="Calibri"/>
                <w:color w:val="000000"/>
              </w:rPr>
              <w:t>32</w:t>
            </w:r>
          </w:p>
        </w:tc>
        <w:tc>
          <w:tcPr>
            <w:tcW w:w="2268" w:type="dxa"/>
            <w:vAlign w:val="center"/>
          </w:tcPr>
          <w:p w14:paraId="52045ACB" w14:textId="658E8470" w:rsidR="005B72A8" w:rsidRPr="004765E4" w:rsidRDefault="005B72A8" w:rsidP="005B72A8">
            <w:pPr>
              <w:rPr>
                <w:lang w:eastAsia="en-AU"/>
              </w:rPr>
            </w:pPr>
            <w:r>
              <w:rPr>
                <w:rFonts w:ascii="Calibri" w:hAnsi="Calibri"/>
                <w:color w:val="000000"/>
              </w:rPr>
              <w:t>32</w:t>
            </w:r>
          </w:p>
        </w:tc>
        <w:tc>
          <w:tcPr>
            <w:tcW w:w="2925" w:type="dxa"/>
            <w:vAlign w:val="center"/>
          </w:tcPr>
          <w:p w14:paraId="0A7749B9" w14:textId="277BB134" w:rsidR="005B72A8" w:rsidRPr="004765E4" w:rsidRDefault="005B72A8" w:rsidP="005B72A8">
            <w:pPr>
              <w:rPr>
                <w:lang w:eastAsia="en-AU"/>
              </w:rPr>
            </w:pPr>
            <w:r>
              <w:rPr>
                <w:rFonts w:ascii="Calibri" w:hAnsi="Calibri"/>
                <w:color w:val="000000"/>
              </w:rPr>
              <w:t>28</w:t>
            </w:r>
          </w:p>
        </w:tc>
      </w:tr>
      <w:tr w:rsidR="005B72A8" w14:paraId="3CD5F2B6" w14:textId="77777777" w:rsidTr="00504168">
        <w:tc>
          <w:tcPr>
            <w:tcW w:w="1689" w:type="dxa"/>
          </w:tcPr>
          <w:p w14:paraId="36A84C8D" w14:textId="7453CC87" w:rsidR="005B72A8" w:rsidRPr="004765E4" w:rsidRDefault="005B72A8" w:rsidP="005B72A8">
            <w:pPr>
              <w:rPr>
                <w:lang w:eastAsia="en-AU"/>
              </w:rPr>
            </w:pPr>
            <w:r w:rsidRPr="004765E4">
              <w:rPr>
                <w:lang w:eastAsia="en-AU"/>
              </w:rPr>
              <w:t xml:space="preserve">Correspondence </w:t>
            </w:r>
            <w:r w:rsidRPr="004765E4">
              <w:rPr>
                <w:lang w:eastAsia="en-AU"/>
              </w:rPr>
              <w:lastRenderedPageBreak/>
              <w:t>Method</w:t>
            </w:r>
          </w:p>
        </w:tc>
        <w:tc>
          <w:tcPr>
            <w:tcW w:w="2134" w:type="dxa"/>
            <w:vAlign w:val="center"/>
          </w:tcPr>
          <w:p w14:paraId="718D9170" w14:textId="5FA3A8F2" w:rsidR="005B72A8" w:rsidRPr="004765E4" w:rsidRDefault="005B72A8" w:rsidP="005B72A8">
            <w:pPr>
              <w:rPr>
                <w:lang w:eastAsia="en-AU"/>
              </w:rPr>
            </w:pPr>
            <w:r>
              <w:rPr>
                <w:rFonts w:ascii="Calibri" w:hAnsi="Calibri"/>
                <w:color w:val="000000"/>
              </w:rPr>
              <w:lastRenderedPageBreak/>
              <w:t>72</w:t>
            </w:r>
          </w:p>
        </w:tc>
        <w:tc>
          <w:tcPr>
            <w:tcW w:w="2268" w:type="dxa"/>
            <w:vAlign w:val="center"/>
          </w:tcPr>
          <w:p w14:paraId="2BB8FBD7" w14:textId="24952C6C" w:rsidR="005B72A8" w:rsidRPr="004765E4" w:rsidRDefault="005B72A8" w:rsidP="005B72A8">
            <w:pPr>
              <w:rPr>
                <w:lang w:eastAsia="en-AU"/>
              </w:rPr>
            </w:pPr>
            <w:r>
              <w:rPr>
                <w:rFonts w:ascii="Calibri" w:hAnsi="Calibri"/>
                <w:color w:val="000000"/>
              </w:rPr>
              <w:t>50</w:t>
            </w:r>
          </w:p>
        </w:tc>
        <w:tc>
          <w:tcPr>
            <w:tcW w:w="2925" w:type="dxa"/>
            <w:vAlign w:val="center"/>
          </w:tcPr>
          <w:p w14:paraId="5F117C2F" w14:textId="09D60347" w:rsidR="005B72A8" w:rsidRPr="004765E4" w:rsidRDefault="005B72A8" w:rsidP="005B72A8">
            <w:pPr>
              <w:rPr>
                <w:lang w:eastAsia="en-AU"/>
              </w:rPr>
            </w:pPr>
            <w:r>
              <w:rPr>
                <w:rFonts w:ascii="Calibri" w:hAnsi="Calibri"/>
                <w:color w:val="000000"/>
              </w:rPr>
              <w:t>40</w:t>
            </w:r>
          </w:p>
        </w:tc>
      </w:tr>
      <w:tr w:rsidR="005B72A8" w14:paraId="00433478" w14:textId="77777777" w:rsidTr="00504168">
        <w:tc>
          <w:tcPr>
            <w:tcW w:w="1689" w:type="dxa"/>
          </w:tcPr>
          <w:p w14:paraId="76CD0F93" w14:textId="4DDA4FE7" w:rsidR="005B72A8" w:rsidRPr="004765E4" w:rsidRDefault="005B72A8" w:rsidP="005B72A8">
            <w:pPr>
              <w:rPr>
                <w:lang w:eastAsia="en-AU"/>
              </w:rPr>
            </w:pPr>
            <w:r w:rsidRPr="004765E4">
              <w:rPr>
                <w:lang w:eastAsia="en-AU"/>
              </w:rPr>
              <w:lastRenderedPageBreak/>
              <w:t>Payment Method</w:t>
            </w:r>
          </w:p>
        </w:tc>
        <w:tc>
          <w:tcPr>
            <w:tcW w:w="2134" w:type="dxa"/>
            <w:vAlign w:val="center"/>
          </w:tcPr>
          <w:p w14:paraId="33DB63FA" w14:textId="6230A26A" w:rsidR="005B72A8" w:rsidRPr="004765E4" w:rsidRDefault="005B72A8" w:rsidP="005B72A8">
            <w:pPr>
              <w:rPr>
                <w:lang w:eastAsia="en-AU"/>
              </w:rPr>
            </w:pPr>
            <w:r>
              <w:rPr>
                <w:rFonts w:ascii="Calibri" w:hAnsi="Calibri"/>
                <w:color w:val="000000"/>
              </w:rPr>
              <w:t>72</w:t>
            </w:r>
          </w:p>
        </w:tc>
        <w:tc>
          <w:tcPr>
            <w:tcW w:w="2268" w:type="dxa"/>
            <w:vAlign w:val="center"/>
          </w:tcPr>
          <w:p w14:paraId="55A53575" w14:textId="7ED3A82D" w:rsidR="005B72A8" w:rsidRPr="004765E4" w:rsidRDefault="005B72A8" w:rsidP="005B72A8">
            <w:pPr>
              <w:rPr>
                <w:lang w:eastAsia="en-AU"/>
              </w:rPr>
            </w:pPr>
            <w:r>
              <w:rPr>
                <w:rFonts w:ascii="Calibri" w:hAnsi="Calibri"/>
                <w:color w:val="000000"/>
              </w:rPr>
              <w:t>50</w:t>
            </w:r>
          </w:p>
        </w:tc>
        <w:tc>
          <w:tcPr>
            <w:tcW w:w="2925" w:type="dxa"/>
            <w:vAlign w:val="center"/>
          </w:tcPr>
          <w:p w14:paraId="0297451E" w14:textId="18E7C73A" w:rsidR="005B72A8" w:rsidRPr="004765E4" w:rsidRDefault="005B72A8" w:rsidP="005B72A8">
            <w:pPr>
              <w:rPr>
                <w:lang w:eastAsia="en-AU"/>
              </w:rPr>
            </w:pPr>
            <w:r>
              <w:rPr>
                <w:rFonts w:ascii="Calibri" w:hAnsi="Calibri"/>
                <w:color w:val="000000"/>
              </w:rPr>
              <w:t>40</w:t>
            </w:r>
          </w:p>
        </w:tc>
      </w:tr>
      <w:tr w:rsidR="005B72A8" w14:paraId="1294005C" w14:textId="77777777" w:rsidTr="00504168">
        <w:tc>
          <w:tcPr>
            <w:tcW w:w="1689" w:type="dxa"/>
          </w:tcPr>
          <w:p w14:paraId="2D408549" w14:textId="4B382A4F" w:rsidR="005B72A8" w:rsidRPr="004765E4" w:rsidRDefault="005B72A8" w:rsidP="005B72A8">
            <w:pPr>
              <w:rPr>
                <w:lang w:eastAsia="en-AU"/>
              </w:rPr>
            </w:pPr>
            <w:r w:rsidRPr="004765E4">
              <w:rPr>
                <w:lang w:eastAsia="en-AU"/>
              </w:rPr>
              <w:t>Award Type</w:t>
            </w:r>
          </w:p>
        </w:tc>
        <w:tc>
          <w:tcPr>
            <w:tcW w:w="2134" w:type="dxa"/>
            <w:vAlign w:val="center"/>
          </w:tcPr>
          <w:p w14:paraId="1F461A02" w14:textId="46124399" w:rsidR="005B72A8" w:rsidRPr="004765E4" w:rsidRDefault="005B72A8" w:rsidP="005B72A8">
            <w:pPr>
              <w:rPr>
                <w:lang w:eastAsia="en-AU"/>
              </w:rPr>
            </w:pPr>
            <w:r>
              <w:rPr>
                <w:rFonts w:ascii="Calibri" w:hAnsi="Calibri"/>
                <w:color w:val="000000"/>
              </w:rPr>
              <w:t>1074</w:t>
            </w:r>
          </w:p>
        </w:tc>
        <w:tc>
          <w:tcPr>
            <w:tcW w:w="2268" w:type="dxa"/>
            <w:vAlign w:val="center"/>
          </w:tcPr>
          <w:p w14:paraId="38DAC067" w14:textId="45B8162E" w:rsidR="005B72A8" w:rsidRPr="004765E4" w:rsidRDefault="005B72A8" w:rsidP="005B72A8">
            <w:pPr>
              <w:rPr>
                <w:lang w:eastAsia="en-AU"/>
              </w:rPr>
            </w:pPr>
            <w:r>
              <w:rPr>
                <w:rFonts w:ascii="Calibri" w:hAnsi="Calibri"/>
                <w:color w:val="000000"/>
              </w:rPr>
              <w:t>214</w:t>
            </w:r>
          </w:p>
        </w:tc>
        <w:tc>
          <w:tcPr>
            <w:tcW w:w="2925" w:type="dxa"/>
            <w:vAlign w:val="center"/>
          </w:tcPr>
          <w:p w14:paraId="5F6075CC" w14:textId="4237B522" w:rsidR="005B72A8" w:rsidRPr="004765E4" w:rsidRDefault="005B72A8" w:rsidP="005B72A8">
            <w:pPr>
              <w:rPr>
                <w:lang w:eastAsia="en-AU"/>
              </w:rPr>
            </w:pPr>
            <w:r>
              <w:rPr>
                <w:rFonts w:ascii="Calibri" w:hAnsi="Calibri"/>
                <w:color w:val="000000"/>
              </w:rPr>
              <w:t>118</w:t>
            </w:r>
          </w:p>
        </w:tc>
      </w:tr>
      <w:tr w:rsidR="005B72A8" w14:paraId="64086AA7" w14:textId="77777777" w:rsidTr="00504168">
        <w:tc>
          <w:tcPr>
            <w:tcW w:w="1689" w:type="dxa"/>
          </w:tcPr>
          <w:p w14:paraId="52DE7674" w14:textId="44BBE6ED" w:rsidR="005B72A8" w:rsidRPr="004765E4" w:rsidRDefault="005B72A8" w:rsidP="005B72A8">
            <w:pPr>
              <w:rPr>
                <w:lang w:eastAsia="en-AU"/>
              </w:rPr>
            </w:pPr>
            <w:r w:rsidRPr="004765E4">
              <w:rPr>
                <w:lang w:eastAsia="en-AU"/>
              </w:rPr>
              <w:t>Application Status</w:t>
            </w:r>
          </w:p>
        </w:tc>
        <w:tc>
          <w:tcPr>
            <w:tcW w:w="2134" w:type="dxa"/>
            <w:vAlign w:val="center"/>
          </w:tcPr>
          <w:p w14:paraId="3B732059" w14:textId="42C3BD68" w:rsidR="005B72A8" w:rsidRPr="004765E4" w:rsidRDefault="005B72A8" w:rsidP="005B72A8">
            <w:pPr>
              <w:rPr>
                <w:lang w:eastAsia="en-AU"/>
              </w:rPr>
            </w:pPr>
            <w:r>
              <w:rPr>
                <w:rFonts w:ascii="Calibri" w:hAnsi="Calibri"/>
                <w:color w:val="000000"/>
              </w:rPr>
              <w:t>1074</w:t>
            </w:r>
          </w:p>
        </w:tc>
        <w:tc>
          <w:tcPr>
            <w:tcW w:w="2268" w:type="dxa"/>
            <w:vAlign w:val="center"/>
          </w:tcPr>
          <w:p w14:paraId="07726028" w14:textId="6A460E6E" w:rsidR="005B72A8" w:rsidRPr="004765E4" w:rsidRDefault="005B72A8" w:rsidP="005B72A8">
            <w:pPr>
              <w:rPr>
                <w:lang w:eastAsia="en-AU"/>
              </w:rPr>
            </w:pPr>
            <w:r>
              <w:rPr>
                <w:rFonts w:ascii="Calibri" w:hAnsi="Calibri"/>
                <w:color w:val="000000"/>
              </w:rPr>
              <w:t>214</w:t>
            </w:r>
          </w:p>
        </w:tc>
        <w:tc>
          <w:tcPr>
            <w:tcW w:w="2925" w:type="dxa"/>
            <w:vAlign w:val="center"/>
          </w:tcPr>
          <w:p w14:paraId="4AACD8DD" w14:textId="1CA46F06" w:rsidR="005B72A8" w:rsidRPr="004765E4" w:rsidRDefault="005B72A8" w:rsidP="005B72A8">
            <w:pPr>
              <w:rPr>
                <w:lang w:eastAsia="en-AU"/>
              </w:rPr>
            </w:pPr>
            <w:r>
              <w:rPr>
                <w:rFonts w:ascii="Calibri" w:hAnsi="Calibri"/>
                <w:color w:val="000000"/>
              </w:rPr>
              <w:t>118</w:t>
            </w:r>
          </w:p>
        </w:tc>
      </w:tr>
      <w:tr w:rsidR="005B72A8" w14:paraId="60774EF6" w14:textId="77777777" w:rsidTr="00504168">
        <w:tc>
          <w:tcPr>
            <w:tcW w:w="1689" w:type="dxa"/>
          </w:tcPr>
          <w:p w14:paraId="31F076BD" w14:textId="7796DDD9" w:rsidR="005B72A8" w:rsidRPr="004765E4" w:rsidRDefault="005B72A8" w:rsidP="005B72A8">
            <w:pPr>
              <w:rPr>
                <w:lang w:eastAsia="en-AU"/>
              </w:rPr>
            </w:pPr>
            <w:r w:rsidRPr="004765E4">
              <w:rPr>
                <w:lang w:eastAsia="en-AU"/>
              </w:rPr>
              <w:t>Decision Type</w:t>
            </w:r>
          </w:p>
        </w:tc>
        <w:tc>
          <w:tcPr>
            <w:tcW w:w="2134" w:type="dxa"/>
            <w:vAlign w:val="center"/>
          </w:tcPr>
          <w:p w14:paraId="710803FA" w14:textId="2B4A5322" w:rsidR="005B72A8" w:rsidRPr="004765E4" w:rsidRDefault="005B72A8" w:rsidP="005B72A8">
            <w:pPr>
              <w:rPr>
                <w:lang w:eastAsia="en-AU"/>
              </w:rPr>
            </w:pPr>
            <w:r>
              <w:rPr>
                <w:rFonts w:ascii="Calibri" w:hAnsi="Calibri"/>
                <w:color w:val="000000"/>
              </w:rPr>
              <w:t>72</w:t>
            </w:r>
          </w:p>
        </w:tc>
        <w:tc>
          <w:tcPr>
            <w:tcW w:w="2268" w:type="dxa"/>
            <w:vAlign w:val="center"/>
          </w:tcPr>
          <w:p w14:paraId="21C01F17" w14:textId="5D63F752" w:rsidR="005B72A8" w:rsidRPr="004765E4" w:rsidRDefault="005B72A8" w:rsidP="005B72A8">
            <w:pPr>
              <w:rPr>
                <w:lang w:eastAsia="en-AU"/>
              </w:rPr>
            </w:pPr>
            <w:r>
              <w:rPr>
                <w:rFonts w:ascii="Calibri" w:hAnsi="Calibri"/>
                <w:color w:val="000000"/>
              </w:rPr>
              <w:t>50</w:t>
            </w:r>
          </w:p>
        </w:tc>
        <w:tc>
          <w:tcPr>
            <w:tcW w:w="2925" w:type="dxa"/>
            <w:vAlign w:val="center"/>
          </w:tcPr>
          <w:p w14:paraId="5B8D8D6C" w14:textId="5F13F8ED" w:rsidR="005B72A8" w:rsidRPr="004765E4" w:rsidRDefault="005B72A8" w:rsidP="005B72A8">
            <w:pPr>
              <w:rPr>
                <w:lang w:eastAsia="en-AU"/>
              </w:rPr>
            </w:pPr>
            <w:r>
              <w:rPr>
                <w:rFonts w:ascii="Calibri" w:hAnsi="Calibri"/>
                <w:color w:val="000000"/>
              </w:rPr>
              <w:t>40</w:t>
            </w:r>
          </w:p>
        </w:tc>
      </w:tr>
    </w:tbl>
    <w:p w14:paraId="06EA9B22" w14:textId="6C13B879" w:rsidR="00FF290B" w:rsidRDefault="006D7F17" w:rsidP="006D7F17">
      <w:pPr>
        <w:rPr>
          <w:lang w:eastAsia="en-AU"/>
        </w:rPr>
      </w:pPr>
      <w:r>
        <w:rPr>
          <w:lang w:eastAsia="en-AU"/>
        </w:rPr>
        <w:t xml:space="preserve">* and ** based on the assumption that names will use at most 10 characters with most names around </w:t>
      </w:r>
      <w:r w:rsidR="003A13E7">
        <w:rPr>
          <w:lang w:eastAsia="en-AU"/>
        </w:rPr>
        <w:t>7</w:t>
      </w:r>
      <w:r>
        <w:rPr>
          <w:lang w:eastAsia="en-AU"/>
        </w:rPr>
        <w:t xml:space="preserve"> emails max around </w:t>
      </w:r>
      <w:r w:rsidR="003A13E7">
        <w:rPr>
          <w:lang w:eastAsia="en-AU"/>
        </w:rPr>
        <w:t>4</w:t>
      </w:r>
      <w:r w:rsidR="00660F81">
        <w:rPr>
          <w:lang w:eastAsia="en-AU"/>
        </w:rPr>
        <w:t>5</w:t>
      </w:r>
      <w:r w:rsidR="003A13E7">
        <w:rPr>
          <w:lang w:eastAsia="en-AU"/>
        </w:rPr>
        <w:t xml:space="preserve"> </w:t>
      </w:r>
      <w:r>
        <w:rPr>
          <w:lang w:eastAsia="en-AU"/>
        </w:rPr>
        <w:t>and average around 2</w:t>
      </w:r>
      <w:r w:rsidR="00660F81">
        <w:rPr>
          <w:lang w:eastAsia="en-AU"/>
        </w:rPr>
        <w:t>0</w:t>
      </w:r>
      <w:r>
        <w:rPr>
          <w:lang w:eastAsia="en-AU"/>
        </w:rPr>
        <w:t>. With Join tables will be the max for each row.</w:t>
      </w:r>
    </w:p>
    <w:p w14:paraId="18BED761" w14:textId="2D5B23F8" w:rsidR="00BA7960" w:rsidRDefault="008754D8" w:rsidP="00BA7960">
      <w:pPr>
        <w:pStyle w:val="NoSpacing"/>
        <w:rPr>
          <w:lang w:eastAsia="en-AU"/>
        </w:rPr>
      </w:pPr>
      <w:r>
        <w:rPr>
          <w:lang w:eastAsia="en-AU"/>
        </w:rPr>
        <w:t>To estimate the growth of the database the following assumptions</w:t>
      </w:r>
      <w:r w:rsidR="00BA7960">
        <w:rPr>
          <w:lang w:eastAsia="en-AU"/>
        </w:rPr>
        <w:t xml:space="preserve"> have been </w:t>
      </w:r>
      <w:r w:rsidR="00137376">
        <w:rPr>
          <w:lang w:eastAsia="en-AU"/>
        </w:rPr>
        <w:t>made:</w:t>
      </w:r>
    </w:p>
    <w:p w14:paraId="179AE38D" w14:textId="6D22BF45" w:rsidR="00760E96" w:rsidRDefault="00D83E11" w:rsidP="00BA7960">
      <w:pPr>
        <w:pStyle w:val="NoSpacing"/>
        <w:rPr>
          <w:lang w:eastAsia="en-AU"/>
        </w:rPr>
      </w:pPr>
      <w:r>
        <w:rPr>
          <w:lang w:eastAsia="en-AU"/>
        </w:rPr>
        <w:t>Applicants/</w:t>
      </w:r>
      <w:r w:rsidR="00760E96">
        <w:rPr>
          <w:lang w:eastAsia="en-AU"/>
        </w:rPr>
        <w:t>Application based</w:t>
      </w:r>
      <w:r w:rsidR="000A0BCC">
        <w:rPr>
          <w:lang w:eastAsia="en-AU"/>
        </w:rPr>
        <w:t>:</w:t>
      </w:r>
    </w:p>
    <w:p w14:paraId="29AB4B00" w14:textId="75EE4FAF" w:rsidR="000B4A4A" w:rsidRDefault="000B4A4A" w:rsidP="00BA7960">
      <w:pPr>
        <w:pStyle w:val="NoSpacing"/>
        <w:numPr>
          <w:ilvl w:val="0"/>
          <w:numId w:val="25"/>
        </w:numPr>
        <w:rPr>
          <w:lang w:eastAsia="en-AU"/>
        </w:rPr>
      </w:pPr>
      <w:r>
        <w:rPr>
          <w:lang w:eastAsia="en-AU"/>
        </w:rPr>
        <w:t>It is expected that a maximum of 20 applications will be added per week</w:t>
      </w:r>
    </w:p>
    <w:p w14:paraId="5273F17F" w14:textId="628DDAEE" w:rsidR="000B4A4A" w:rsidRDefault="00CF704D" w:rsidP="00BA7960">
      <w:pPr>
        <w:pStyle w:val="NoSpacing"/>
        <w:numPr>
          <w:ilvl w:val="0"/>
          <w:numId w:val="25"/>
        </w:numPr>
        <w:rPr>
          <w:lang w:eastAsia="en-AU"/>
        </w:rPr>
      </w:pPr>
      <w:r>
        <w:rPr>
          <w:lang w:eastAsia="en-AU"/>
        </w:rPr>
        <w:t>1 in 50 will be a repeat applicant</w:t>
      </w:r>
    </w:p>
    <w:p w14:paraId="1B7CBA54" w14:textId="09EC4CF4" w:rsidR="00CF704D" w:rsidRDefault="008C5797" w:rsidP="00CF704D">
      <w:pPr>
        <w:pStyle w:val="ListParagraph"/>
        <w:numPr>
          <w:ilvl w:val="0"/>
          <w:numId w:val="25"/>
        </w:numPr>
        <w:rPr>
          <w:lang w:eastAsia="en-AU"/>
        </w:rPr>
      </w:pPr>
      <w:r>
        <w:rPr>
          <w:lang w:eastAsia="en-AU"/>
        </w:rPr>
        <w:t xml:space="preserve">Avg </w:t>
      </w:r>
      <w:r w:rsidR="00CF704D">
        <w:rPr>
          <w:lang w:eastAsia="en-AU"/>
        </w:rPr>
        <w:t>1.</w:t>
      </w:r>
      <w:r w:rsidR="005B72A8">
        <w:rPr>
          <w:lang w:eastAsia="en-AU"/>
        </w:rPr>
        <w:t>7</w:t>
      </w:r>
      <w:r w:rsidR="00CF704D">
        <w:rPr>
          <w:lang w:eastAsia="en-AU"/>
        </w:rPr>
        <w:t>5 degrees per applicant</w:t>
      </w:r>
    </w:p>
    <w:p w14:paraId="17605752" w14:textId="3F0EAC6F" w:rsidR="00D62CDB" w:rsidRDefault="008C5797" w:rsidP="00CF704D">
      <w:pPr>
        <w:pStyle w:val="ListParagraph"/>
        <w:numPr>
          <w:ilvl w:val="0"/>
          <w:numId w:val="25"/>
        </w:numPr>
        <w:rPr>
          <w:lang w:eastAsia="en-AU"/>
        </w:rPr>
      </w:pPr>
      <w:r>
        <w:rPr>
          <w:lang w:eastAsia="en-AU"/>
        </w:rPr>
        <w:t xml:space="preserve">Avg </w:t>
      </w:r>
      <w:r w:rsidR="00D62CDB">
        <w:rPr>
          <w:lang w:eastAsia="en-AU"/>
        </w:rPr>
        <w:t>2 referees per application</w:t>
      </w:r>
    </w:p>
    <w:p w14:paraId="1B04DFE4" w14:textId="30F9E6EE" w:rsidR="00CF704D" w:rsidRDefault="008C5797" w:rsidP="00CF704D">
      <w:pPr>
        <w:pStyle w:val="ListParagraph"/>
        <w:numPr>
          <w:ilvl w:val="0"/>
          <w:numId w:val="25"/>
        </w:numPr>
        <w:rPr>
          <w:lang w:eastAsia="en-AU"/>
        </w:rPr>
      </w:pPr>
      <w:r>
        <w:rPr>
          <w:lang w:eastAsia="en-AU"/>
        </w:rPr>
        <w:t xml:space="preserve">Avg </w:t>
      </w:r>
      <w:r w:rsidR="00CF704D">
        <w:rPr>
          <w:lang w:eastAsia="en-AU"/>
        </w:rPr>
        <w:t>0.6 visas per applicant</w:t>
      </w:r>
    </w:p>
    <w:p w14:paraId="0EFE421C" w14:textId="7E1D12AC" w:rsidR="00CF704D" w:rsidRDefault="008C5797" w:rsidP="00CF704D">
      <w:pPr>
        <w:pStyle w:val="ListParagraph"/>
        <w:numPr>
          <w:ilvl w:val="0"/>
          <w:numId w:val="25"/>
        </w:numPr>
        <w:rPr>
          <w:lang w:eastAsia="en-AU"/>
        </w:rPr>
      </w:pPr>
      <w:r>
        <w:rPr>
          <w:lang w:eastAsia="en-AU"/>
        </w:rPr>
        <w:t xml:space="preserve">Avg </w:t>
      </w:r>
      <w:r w:rsidR="00CF704D">
        <w:rPr>
          <w:lang w:eastAsia="en-AU"/>
        </w:rPr>
        <w:t>0.6 publication per applicant</w:t>
      </w:r>
    </w:p>
    <w:p w14:paraId="21DF4F9F" w14:textId="62581106" w:rsidR="00CF704D" w:rsidRDefault="008C5797" w:rsidP="00CF704D">
      <w:pPr>
        <w:pStyle w:val="ListParagraph"/>
        <w:numPr>
          <w:ilvl w:val="0"/>
          <w:numId w:val="25"/>
        </w:numPr>
        <w:rPr>
          <w:lang w:eastAsia="en-AU"/>
        </w:rPr>
      </w:pPr>
      <w:r>
        <w:rPr>
          <w:lang w:eastAsia="en-AU"/>
        </w:rPr>
        <w:t xml:space="preserve">Avg 4 </w:t>
      </w:r>
      <w:r w:rsidR="003A2BD3">
        <w:rPr>
          <w:lang w:eastAsia="en-AU"/>
        </w:rPr>
        <w:t xml:space="preserve"> documents per </w:t>
      </w:r>
      <w:r w:rsidR="00456546">
        <w:rPr>
          <w:lang w:eastAsia="en-AU"/>
        </w:rPr>
        <w:t>applicant</w:t>
      </w:r>
    </w:p>
    <w:p w14:paraId="72F44FCB" w14:textId="77777777" w:rsidR="00F94714" w:rsidRDefault="00F94714" w:rsidP="00F94714">
      <w:pPr>
        <w:pStyle w:val="ListParagraph"/>
        <w:numPr>
          <w:ilvl w:val="0"/>
          <w:numId w:val="25"/>
        </w:numPr>
        <w:rPr>
          <w:lang w:eastAsia="en-AU"/>
        </w:rPr>
      </w:pPr>
      <w:r>
        <w:rPr>
          <w:lang w:eastAsia="en-AU"/>
        </w:rPr>
        <w:t>4 research areas per application</w:t>
      </w:r>
    </w:p>
    <w:p w14:paraId="3850D004" w14:textId="77777777" w:rsidR="00F94714" w:rsidRDefault="00F94714" w:rsidP="00F94714">
      <w:pPr>
        <w:pStyle w:val="ListParagraph"/>
        <w:numPr>
          <w:ilvl w:val="0"/>
          <w:numId w:val="25"/>
        </w:numPr>
        <w:rPr>
          <w:lang w:eastAsia="en-AU"/>
        </w:rPr>
      </w:pPr>
      <w:r>
        <w:rPr>
          <w:lang w:eastAsia="en-AU"/>
        </w:rPr>
        <w:t>An application will be revised 2-10 times</w:t>
      </w:r>
    </w:p>
    <w:p w14:paraId="0015D2F2" w14:textId="45C116A6" w:rsidR="00391BC5" w:rsidRDefault="00391BC5" w:rsidP="00F94714">
      <w:pPr>
        <w:pStyle w:val="ListParagraph"/>
        <w:numPr>
          <w:ilvl w:val="0"/>
          <w:numId w:val="25"/>
        </w:numPr>
        <w:rPr>
          <w:lang w:eastAsia="en-AU"/>
        </w:rPr>
      </w:pPr>
      <w:r>
        <w:rPr>
          <w:lang w:eastAsia="en-AU"/>
        </w:rPr>
        <w:t>An application will involve 3-10 correspondences</w:t>
      </w:r>
    </w:p>
    <w:p w14:paraId="5528CAA8" w14:textId="044BEA99" w:rsidR="00760E96" w:rsidRDefault="00760E96" w:rsidP="00235765">
      <w:pPr>
        <w:pStyle w:val="ListParagraph"/>
        <w:numPr>
          <w:ilvl w:val="0"/>
          <w:numId w:val="25"/>
        </w:numPr>
        <w:rPr>
          <w:lang w:eastAsia="en-AU"/>
        </w:rPr>
      </w:pPr>
      <w:r>
        <w:rPr>
          <w:lang w:eastAsia="en-AU"/>
        </w:rPr>
        <w:t>On average applications will be</w:t>
      </w:r>
      <w:r w:rsidR="008C5F4E">
        <w:rPr>
          <w:lang w:eastAsia="en-AU"/>
        </w:rPr>
        <w:t xml:space="preserve"> 70</w:t>
      </w:r>
      <w:r>
        <w:rPr>
          <w:lang w:eastAsia="en-AU"/>
        </w:rPr>
        <w:t>% complete</w:t>
      </w:r>
      <w:r w:rsidR="008C5F4E">
        <w:rPr>
          <w:lang w:eastAsia="en-AU"/>
        </w:rPr>
        <w:t xml:space="preserve"> (no proposal)</w:t>
      </w:r>
    </w:p>
    <w:p w14:paraId="1FE80068" w14:textId="6F739066" w:rsidR="008C5F4E" w:rsidRDefault="008C5F4E" w:rsidP="00235765">
      <w:pPr>
        <w:pStyle w:val="ListParagraph"/>
        <w:numPr>
          <w:ilvl w:val="0"/>
          <w:numId w:val="25"/>
        </w:numPr>
        <w:rPr>
          <w:lang w:eastAsia="en-AU"/>
        </w:rPr>
      </w:pPr>
      <w:r>
        <w:rPr>
          <w:lang w:eastAsia="en-AU"/>
        </w:rPr>
        <w:t>On average applicnts will be 80% complete ()</w:t>
      </w:r>
    </w:p>
    <w:p w14:paraId="35F51E5F" w14:textId="12980A90" w:rsidR="00760E96" w:rsidRDefault="00760E96" w:rsidP="00760E96">
      <w:pPr>
        <w:pStyle w:val="NoSpacing"/>
        <w:rPr>
          <w:lang w:eastAsia="en-AU"/>
        </w:rPr>
      </w:pPr>
      <w:r>
        <w:rPr>
          <w:lang w:eastAsia="en-AU"/>
        </w:rPr>
        <w:t>Staff Based</w:t>
      </w:r>
      <w:r w:rsidR="004F4306">
        <w:rPr>
          <w:lang w:eastAsia="en-AU"/>
        </w:rPr>
        <w:t>:</w:t>
      </w:r>
    </w:p>
    <w:p w14:paraId="6C897B0B" w14:textId="0BAF316C" w:rsidR="00456546" w:rsidRDefault="00760E96" w:rsidP="00504168">
      <w:pPr>
        <w:pStyle w:val="NoSpacing"/>
        <w:numPr>
          <w:ilvl w:val="0"/>
          <w:numId w:val="27"/>
        </w:numPr>
        <w:rPr>
          <w:lang w:eastAsia="en-AU"/>
        </w:rPr>
      </w:pPr>
      <w:r>
        <w:rPr>
          <w:lang w:eastAsia="en-AU"/>
        </w:rPr>
        <w:t>A staff member will work in 5 areas</w:t>
      </w:r>
    </w:p>
    <w:p w14:paraId="51C720F6" w14:textId="5848CDDB" w:rsidR="00760E96" w:rsidRDefault="00760E96" w:rsidP="00504168">
      <w:pPr>
        <w:pStyle w:val="NoSpacing"/>
        <w:numPr>
          <w:ilvl w:val="0"/>
          <w:numId w:val="27"/>
        </w:numPr>
        <w:rPr>
          <w:lang w:eastAsia="en-AU"/>
        </w:rPr>
      </w:pPr>
      <w:r>
        <w:rPr>
          <w:lang w:eastAsia="en-AU"/>
        </w:rPr>
        <w:t>A staff member will flag 5 applications per year</w:t>
      </w:r>
    </w:p>
    <w:p w14:paraId="3866BC0B" w14:textId="12AEE099" w:rsidR="00760E96" w:rsidRDefault="00760E96" w:rsidP="00504168">
      <w:pPr>
        <w:pStyle w:val="NoSpacing"/>
        <w:numPr>
          <w:ilvl w:val="0"/>
          <w:numId w:val="27"/>
        </w:numPr>
        <w:rPr>
          <w:lang w:eastAsia="en-AU"/>
        </w:rPr>
      </w:pPr>
      <w:r>
        <w:rPr>
          <w:lang w:eastAsia="en-AU"/>
        </w:rPr>
        <w:t>Will state they will supervise 2 applications per year</w:t>
      </w:r>
    </w:p>
    <w:p w14:paraId="08BE9736" w14:textId="025C0993" w:rsidR="009D6BF9" w:rsidRDefault="009D6BF9" w:rsidP="00504168">
      <w:pPr>
        <w:pStyle w:val="NoSpacing"/>
        <w:numPr>
          <w:ilvl w:val="0"/>
          <w:numId w:val="27"/>
        </w:numPr>
        <w:rPr>
          <w:lang w:eastAsia="en-AU"/>
        </w:rPr>
      </w:pPr>
      <w:r>
        <w:rPr>
          <w:lang w:eastAsia="en-AU"/>
        </w:rPr>
        <w:t xml:space="preserve">50 </w:t>
      </w:r>
      <w:r w:rsidR="005F468E">
        <w:rPr>
          <w:lang w:eastAsia="en-AU"/>
        </w:rPr>
        <w:t xml:space="preserve">staff members </w:t>
      </w:r>
      <w:r>
        <w:rPr>
          <w:lang w:eastAsia="en-AU"/>
        </w:rPr>
        <w:t xml:space="preserve">can supervise, </w:t>
      </w:r>
      <w:r w:rsidR="005F468E">
        <w:rPr>
          <w:lang w:eastAsia="en-AU"/>
        </w:rPr>
        <w:t xml:space="preserve">50 </w:t>
      </w:r>
      <w:r w:rsidR="008C5F4E">
        <w:rPr>
          <w:lang w:eastAsia="en-AU"/>
        </w:rPr>
        <w:t xml:space="preserve">staff members can </w:t>
      </w:r>
      <w:r w:rsidR="005F468E">
        <w:rPr>
          <w:lang w:eastAsia="en-AU"/>
        </w:rPr>
        <w:t>can</w:t>
      </w:r>
      <w:r w:rsidR="008C5F4E">
        <w:rPr>
          <w:lang w:eastAsia="en-AU"/>
        </w:rPr>
        <w:t>not supervise</w:t>
      </w:r>
    </w:p>
    <w:p w14:paraId="3E594941" w14:textId="77777777" w:rsidR="008C5F4E" w:rsidRDefault="008C5F4E" w:rsidP="008C5F4E">
      <w:pPr>
        <w:pStyle w:val="NoSpacing"/>
        <w:rPr>
          <w:lang w:eastAsia="en-AU"/>
        </w:rPr>
      </w:pPr>
    </w:p>
    <w:p w14:paraId="267C8960" w14:textId="77777777" w:rsidR="00760E96" w:rsidRDefault="00760E96" w:rsidP="00760E96">
      <w:pPr>
        <w:pStyle w:val="NoSpacing"/>
        <w:rPr>
          <w:lang w:eastAsia="en-AU"/>
        </w:rPr>
      </w:pPr>
    </w:p>
    <w:p w14:paraId="00AFF45C" w14:textId="7E3B9644" w:rsidR="00BA7960" w:rsidRDefault="00760E96" w:rsidP="00BA7960">
      <w:pPr>
        <w:rPr>
          <w:lang w:eastAsia="en-AU"/>
        </w:rPr>
      </w:pPr>
      <w:r>
        <w:rPr>
          <w:lang w:eastAsia="en-AU"/>
        </w:rPr>
        <w:t>Please</w:t>
      </w:r>
      <w:r w:rsidR="00BA7960">
        <w:rPr>
          <w:lang w:eastAsia="en-AU"/>
        </w:rPr>
        <w:t xml:space="preserve"> note that the majority of these</w:t>
      </w:r>
      <w:r w:rsidR="009D6BF9">
        <w:rPr>
          <w:lang w:eastAsia="en-AU"/>
        </w:rPr>
        <w:t xml:space="preserve"> assumptions</w:t>
      </w:r>
      <w:r w:rsidR="00BA7960">
        <w:rPr>
          <w:lang w:eastAsia="en-AU"/>
        </w:rPr>
        <w:t xml:space="preserve"> are purely speculative and should be considered in such a context</w:t>
      </w:r>
    </w:p>
    <w:p w14:paraId="2B84F308" w14:textId="77777777" w:rsidR="00543414" w:rsidRDefault="00543414" w:rsidP="00D15BED">
      <w:pPr>
        <w:ind w:left="360"/>
        <w:rPr>
          <w:lang w:eastAsia="en-AU"/>
        </w:rPr>
      </w:pPr>
    </w:p>
    <w:p w14:paraId="149599B1" w14:textId="7D35A66E" w:rsidR="00A106A0" w:rsidRDefault="00112F3E" w:rsidP="006D7F17">
      <w:pPr>
        <w:rPr>
          <w:lang w:eastAsia="en-AU"/>
        </w:rPr>
      </w:pPr>
      <w:r>
        <w:rPr>
          <w:lang w:eastAsia="en-AU"/>
        </w:rPr>
        <w:t>Hence the expected yearly growth for the relations is</w:t>
      </w:r>
    </w:p>
    <w:tbl>
      <w:tblPr>
        <w:tblStyle w:val="TableGrid"/>
        <w:tblW w:w="5000" w:type="pct"/>
        <w:tblLook w:val="04A0" w:firstRow="1" w:lastRow="0" w:firstColumn="1" w:lastColumn="0" w:noHBand="0" w:noVBand="1"/>
      </w:tblPr>
      <w:tblGrid>
        <w:gridCol w:w="1732"/>
        <w:gridCol w:w="3754"/>
        <w:gridCol w:w="3756"/>
      </w:tblGrid>
      <w:tr w:rsidR="00DB10C5" w14:paraId="4305644A" w14:textId="15662341" w:rsidTr="00DB10C5">
        <w:tc>
          <w:tcPr>
            <w:tcW w:w="937" w:type="pct"/>
          </w:tcPr>
          <w:p w14:paraId="6C72F28D" w14:textId="77777777" w:rsidR="00DB10C5" w:rsidRDefault="00DB10C5" w:rsidP="00CF704D">
            <w:pPr>
              <w:rPr>
                <w:lang w:eastAsia="en-AU"/>
              </w:rPr>
            </w:pPr>
            <w:r>
              <w:rPr>
                <w:lang w:eastAsia="en-AU"/>
              </w:rPr>
              <w:t>Table Name</w:t>
            </w:r>
          </w:p>
        </w:tc>
        <w:tc>
          <w:tcPr>
            <w:tcW w:w="2031" w:type="pct"/>
          </w:tcPr>
          <w:p w14:paraId="10CFF52D" w14:textId="6D82F6ED" w:rsidR="00DB10C5" w:rsidRDefault="00DB10C5" w:rsidP="00CF704D">
            <w:pPr>
              <w:rPr>
                <w:lang w:eastAsia="en-AU"/>
              </w:rPr>
            </w:pPr>
            <w:r>
              <w:rPr>
                <w:lang w:eastAsia="en-AU"/>
              </w:rPr>
              <w:t>%complete</w:t>
            </w:r>
          </w:p>
        </w:tc>
        <w:tc>
          <w:tcPr>
            <w:tcW w:w="2032" w:type="pct"/>
          </w:tcPr>
          <w:p w14:paraId="0A633295" w14:textId="4DE1E109" w:rsidR="00DB10C5" w:rsidRDefault="00DB10C5" w:rsidP="00CF704D">
            <w:pPr>
              <w:rPr>
                <w:lang w:eastAsia="en-AU"/>
              </w:rPr>
            </w:pPr>
            <w:r>
              <w:rPr>
                <w:lang w:eastAsia="en-AU"/>
              </w:rPr>
              <w:t>Increase per year (mb)</w:t>
            </w:r>
          </w:p>
        </w:tc>
      </w:tr>
      <w:tr w:rsidR="00DB10C5" w14:paraId="08C3ABF2" w14:textId="1A9839ED" w:rsidTr="00DB10C5">
        <w:tc>
          <w:tcPr>
            <w:tcW w:w="937" w:type="pct"/>
          </w:tcPr>
          <w:p w14:paraId="40E54180" w14:textId="77777777" w:rsidR="00DB10C5" w:rsidRDefault="00DB10C5" w:rsidP="00CF704D">
            <w:pPr>
              <w:rPr>
                <w:lang w:eastAsia="en-AU"/>
              </w:rPr>
            </w:pPr>
            <w:r w:rsidRPr="00730165">
              <w:t>Applicant</w:t>
            </w:r>
          </w:p>
        </w:tc>
        <w:tc>
          <w:tcPr>
            <w:tcW w:w="2031" w:type="pct"/>
            <w:vAlign w:val="center"/>
          </w:tcPr>
          <w:p w14:paraId="360EA471" w14:textId="32473083" w:rsidR="00DB10C5" w:rsidRDefault="008C5F4E" w:rsidP="00CF704D">
            <w:pPr>
              <w:rPr>
                <w:lang w:eastAsia="en-AU"/>
              </w:rPr>
            </w:pPr>
            <w:r>
              <w:rPr>
                <w:lang w:eastAsia="en-AU"/>
              </w:rPr>
              <w:t>40</w:t>
            </w:r>
          </w:p>
        </w:tc>
        <w:tc>
          <w:tcPr>
            <w:tcW w:w="2032" w:type="pct"/>
          </w:tcPr>
          <w:p w14:paraId="5CF2EAA0" w14:textId="77777777" w:rsidR="00DB10C5" w:rsidRDefault="00DB10C5" w:rsidP="00CF704D">
            <w:pPr>
              <w:rPr>
                <w:lang w:eastAsia="en-AU"/>
              </w:rPr>
            </w:pPr>
          </w:p>
        </w:tc>
      </w:tr>
      <w:tr w:rsidR="00DB10C5" w14:paraId="77AD7CD6" w14:textId="6E1FD86F" w:rsidTr="00DB10C5">
        <w:tc>
          <w:tcPr>
            <w:tcW w:w="937" w:type="pct"/>
          </w:tcPr>
          <w:p w14:paraId="55A8133E" w14:textId="77777777" w:rsidR="00DB10C5" w:rsidRDefault="00DB10C5" w:rsidP="00CF704D">
            <w:pPr>
              <w:rPr>
                <w:lang w:eastAsia="en-AU"/>
              </w:rPr>
            </w:pPr>
            <w:r w:rsidRPr="00730165">
              <w:t>Application</w:t>
            </w:r>
          </w:p>
        </w:tc>
        <w:tc>
          <w:tcPr>
            <w:tcW w:w="2031" w:type="pct"/>
            <w:vAlign w:val="center"/>
          </w:tcPr>
          <w:p w14:paraId="2BF7116F" w14:textId="5EC16C51" w:rsidR="00DB10C5" w:rsidRDefault="00DB10C5" w:rsidP="00CF704D">
            <w:pPr>
              <w:rPr>
                <w:lang w:eastAsia="en-AU"/>
              </w:rPr>
            </w:pPr>
          </w:p>
        </w:tc>
        <w:tc>
          <w:tcPr>
            <w:tcW w:w="2032" w:type="pct"/>
          </w:tcPr>
          <w:p w14:paraId="56BF1222" w14:textId="77777777" w:rsidR="00DB10C5" w:rsidRDefault="00DB10C5" w:rsidP="00CF704D">
            <w:pPr>
              <w:rPr>
                <w:lang w:eastAsia="en-AU"/>
              </w:rPr>
            </w:pPr>
          </w:p>
        </w:tc>
      </w:tr>
      <w:tr w:rsidR="00DB10C5" w14:paraId="7BA63F1B" w14:textId="7B278D45" w:rsidTr="00DB10C5">
        <w:tc>
          <w:tcPr>
            <w:tcW w:w="937" w:type="pct"/>
          </w:tcPr>
          <w:p w14:paraId="559B2596" w14:textId="77777777" w:rsidR="00DB10C5" w:rsidRDefault="00DB10C5" w:rsidP="00CF704D">
            <w:pPr>
              <w:rPr>
                <w:lang w:eastAsia="en-AU"/>
              </w:rPr>
            </w:pPr>
            <w:r w:rsidRPr="00730165">
              <w:t>Correspondence</w:t>
            </w:r>
          </w:p>
        </w:tc>
        <w:tc>
          <w:tcPr>
            <w:tcW w:w="2031" w:type="pct"/>
            <w:vAlign w:val="center"/>
          </w:tcPr>
          <w:p w14:paraId="3BFDD178" w14:textId="1DE6BABA" w:rsidR="00DB10C5" w:rsidRDefault="00DB10C5" w:rsidP="00CF704D">
            <w:pPr>
              <w:rPr>
                <w:lang w:eastAsia="en-AU"/>
              </w:rPr>
            </w:pPr>
          </w:p>
        </w:tc>
        <w:tc>
          <w:tcPr>
            <w:tcW w:w="2032" w:type="pct"/>
          </w:tcPr>
          <w:p w14:paraId="376397FD" w14:textId="77777777" w:rsidR="00DB10C5" w:rsidRDefault="00DB10C5" w:rsidP="00CF704D">
            <w:pPr>
              <w:rPr>
                <w:lang w:eastAsia="en-AU"/>
              </w:rPr>
            </w:pPr>
          </w:p>
        </w:tc>
      </w:tr>
      <w:tr w:rsidR="00DB10C5" w14:paraId="28080112" w14:textId="02CA8B92" w:rsidTr="00DB10C5">
        <w:tc>
          <w:tcPr>
            <w:tcW w:w="937" w:type="pct"/>
          </w:tcPr>
          <w:p w14:paraId="33CFE605" w14:textId="77777777" w:rsidR="00DB10C5" w:rsidRDefault="00DB10C5" w:rsidP="00CF704D">
            <w:pPr>
              <w:rPr>
                <w:lang w:eastAsia="en-AU"/>
              </w:rPr>
            </w:pPr>
            <w:r w:rsidRPr="00730165">
              <w:t>Decision</w:t>
            </w:r>
          </w:p>
        </w:tc>
        <w:tc>
          <w:tcPr>
            <w:tcW w:w="2031" w:type="pct"/>
            <w:vAlign w:val="center"/>
          </w:tcPr>
          <w:p w14:paraId="49B8275B" w14:textId="34057F4C" w:rsidR="00DB10C5" w:rsidRDefault="00DB10C5" w:rsidP="00CF704D">
            <w:pPr>
              <w:rPr>
                <w:lang w:eastAsia="en-AU"/>
              </w:rPr>
            </w:pPr>
          </w:p>
        </w:tc>
        <w:tc>
          <w:tcPr>
            <w:tcW w:w="2032" w:type="pct"/>
          </w:tcPr>
          <w:p w14:paraId="2F591E88" w14:textId="77777777" w:rsidR="00DB10C5" w:rsidRDefault="00DB10C5" w:rsidP="00CF704D">
            <w:pPr>
              <w:rPr>
                <w:lang w:eastAsia="en-AU"/>
              </w:rPr>
            </w:pPr>
          </w:p>
        </w:tc>
      </w:tr>
      <w:tr w:rsidR="00DB10C5" w14:paraId="6C45DDE3" w14:textId="08F50D9F" w:rsidTr="00DB10C5">
        <w:tc>
          <w:tcPr>
            <w:tcW w:w="937" w:type="pct"/>
          </w:tcPr>
          <w:p w14:paraId="561DE961" w14:textId="77777777" w:rsidR="00DB10C5" w:rsidRDefault="00DB10C5" w:rsidP="00CF704D">
            <w:pPr>
              <w:rPr>
                <w:lang w:eastAsia="en-AU"/>
              </w:rPr>
            </w:pPr>
            <w:r w:rsidRPr="00730165">
              <w:t>Degree</w:t>
            </w:r>
          </w:p>
        </w:tc>
        <w:tc>
          <w:tcPr>
            <w:tcW w:w="2031" w:type="pct"/>
            <w:vAlign w:val="center"/>
          </w:tcPr>
          <w:p w14:paraId="548EFFE9" w14:textId="50B9111D" w:rsidR="00DB10C5" w:rsidRDefault="00DB10C5" w:rsidP="00CF704D">
            <w:pPr>
              <w:rPr>
                <w:lang w:eastAsia="en-AU"/>
              </w:rPr>
            </w:pPr>
          </w:p>
        </w:tc>
        <w:tc>
          <w:tcPr>
            <w:tcW w:w="2032" w:type="pct"/>
          </w:tcPr>
          <w:p w14:paraId="3C183872" w14:textId="77777777" w:rsidR="00DB10C5" w:rsidRDefault="00DB10C5" w:rsidP="00CF704D">
            <w:pPr>
              <w:rPr>
                <w:lang w:eastAsia="en-AU"/>
              </w:rPr>
            </w:pPr>
          </w:p>
        </w:tc>
      </w:tr>
      <w:tr w:rsidR="00DB10C5" w14:paraId="2CD44130" w14:textId="083A4349" w:rsidTr="00DB10C5">
        <w:tc>
          <w:tcPr>
            <w:tcW w:w="937" w:type="pct"/>
          </w:tcPr>
          <w:p w14:paraId="4F5E3FCE" w14:textId="77777777" w:rsidR="00DB10C5" w:rsidRDefault="00DB10C5" w:rsidP="00CF704D">
            <w:pPr>
              <w:rPr>
                <w:lang w:eastAsia="en-AU"/>
              </w:rPr>
            </w:pPr>
            <w:r w:rsidRPr="00730165">
              <w:t>Document</w:t>
            </w:r>
          </w:p>
        </w:tc>
        <w:tc>
          <w:tcPr>
            <w:tcW w:w="2031" w:type="pct"/>
            <w:vAlign w:val="center"/>
          </w:tcPr>
          <w:p w14:paraId="6DC2A2DE" w14:textId="67E630F8" w:rsidR="00DB10C5" w:rsidRDefault="00DB10C5" w:rsidP="00CF704D">
            <w:pPr>
              <w:rPr>
                <w:lang w:eastAsia="en-AU"/>
              </w:rPr>
            </w:pPr>
          </w:p>
        </w:tc>
        <w:tc>
          <w:tcPr>
            <w:tcW w:w="2032" w:type="pct"/>
          </w:tcPr>
          <w:p w14:paraId="3E340124" w14:textId="77777777" w:rsidR="00DB10C5" w:rsidRDefault="00DB10C5" w:rsidP="00CF704D">
            <w:pPr>
              <w:rPr>
                <w:lang w:eastAsia="en-AU"/>
              </w:rPr>
            </w:pPr>
          </w:p>
        </w:tc>
      </w:tr>
      <w:tr w:rsidR="00DB10C5" w14:paraId="53ED5146" w14:textId="6C1C8FB4" w:rsidTr="00DB10C5">
        <w:tc>
          <w:tcPr>
            <w:tcW w:w="937" w:type="pct"/>
          </w:tcPr>
          <w:p w14:paraId="65D59924" w14:textId="77777777" w:rsidR="00DB10C5" w:rsidRDefault="00DB10C5" w:rsidP="00CF704D">
            <w:pPr>
              <w:rPr>
                <w:lang w:eastAsia="en-AU"/>
              </w:rPr>
            </w:pPr>
            <w:r w:rsidRPr="00730165">
              <w:t>Publication</w:t>
            </w:r>
          </w:p>
        </w:tc>
        <w:tc>
          <w:tcPr>
            <w:tcW w:w="2031" w:type="pct"/>
            <w:vAlign w:val="center"/>
          </w:tcPr>
          <w:p w14:paraId="4E60D797" w14:textId="54F55216" w:rsidR="00DB10C5" w:rsidRDefault="00DB10C5" w:rsidP="00CF704D">
            <w:pPr>
              <w:rPr>
                <w:lang w:eastAsia="en-AU"/>
              </w:rPr>
            </w:pPr>
          </w:p>
        </w:tc>
        <w:tc>
          <w:tcPr>
            <w:tcW w:w="2032" w:type="pct"/>
          </w:tcPr>
          <w:p w14:paraId="1EC1CD20" w14:textId="77777777" w:rsidR="00DB10C5" w:rsidRDefault="00DB10C5" w:rsidP="00CF704D">
            <w:pPr>
              <w:rPr>
                <w:lang w:eastAsia="en-AU"/>
              </w:rPr>
            </w:pPr>
          </w:p>
        </w:tc>
      </w:tr>
      <w:tr w:rsidR="00DB10C5" w14:paraId="4805D533" w14:textId="0BE70B49" w:rsidTr="00DB10C5">
        <w:tc>
          <w:tcPr>
            <w:tcW w:w="937" w:type="pct"/>
          </w:tcPr>
          <w:p w14:paraId="5253D760" w14:textId="77777777" w:rsidR="00DB10C5" w:rsidRDefault="00DB10C5" w:rsidP="00CF704D">
            <w:pPr>
              <w:rPr>
                <w:lang w:eastAsia="en-AU"/>
              </w:rPr>
            </w:pPr>
            <w:r w:rsidRPr="00730165">
              <w:t>Referee</w:t>
            </w:r>
          </w:p>
        </w:tc>
        <w:tc>
          <w:tcPr>
            <w:tcW w:w="2031" w:type="pct"/>
            <w:vAlign w:val="center"/>
          </w:tcPr>
          <w:p w14:paraId="757A5BC2" w14:textId="534E20CB" w:rsidR="00DB10C5" w:rsidRDefault="00DB10C5" w:rsidP="00CF704D">
            <w:pPr>
              <w:rPr>
                <w:lang w:eastAsia="en-AU"/>
              </w:rPr>
            </w:pPr>
          </w:p>
        </w:tc>
        <w:tc>
          <w:tcPr>
            <w:tcW w:w="2032" w:type="pct"/>
          </w:tcPr>
          <w:p w14:paraId="39A8AE03" w14:textId="77777777" w:rsidR="00DB10C5" w:rsidRDefault="00DB10C5" w:rsidP="00CF704D">
            <w:pPr>
              <w:rPr>
                <w:lang w:eastAsia="en-AU"/>
              </w:rPr>
            </w:pPr>
          </w:p>
        </w:tc>
      </w:tr>
      <w:tr w:rsidR="00DB10C5" w14:paraId="1D9C1295" w14:textId="17286F4D" w:rsidTr="00DB10C5">
        <w:tc>
          <w:tcPr>
            <w:tcW w:w="937" w:type="pct"/>
          </w:tcPr>
          <w:p w14:paraId="22D0D9E6" w14:textId="77777777" w:rsidR="00DB10C5" w:rsidRDefault="00DB10C5" w:rsidP="00CF704D">
            <w:pPr>
              <w:rPr>
                <w:lang w:eastAsia="en-AU"/>
              </w:rPr>
            </w:pPr>
            <w:r w:rsidRPr="00730165">
              <w:lastRenderedPageBreak/>
              <w:t>ResearchArea</w:t>
            </w:r>
          </w:p>
        </w:tc>
        <w:tc>
          <w:tcPr>
            <w:tcW w:w="2031" w:type="pct"/>
            <w:vAlign w:val="center"/>
          </w:tcPr>
          <w:p w14:paraId="41441443" w14:textId="7D1C181F" w:rsidR="00DB10C5" w:rsidRDefault="00DB10C5" w:rsidP="00CF704D">
            <w:pPr>
              <w:rPr>
                <w:lang w:eastAsia="en-AU"/>
              </w:rPr>
            </w:pPr>
          </w:p>
        </w:tc>
        <w:tc>
          <w:tcPr>
            <w:tcW w:w="2032" w:type="pct"/>
          </w:tcPr>
          <w:p w14:paraId="05429805" w14:textId="77777777" w:rsidR="00DB10C5" w:rsidRDefault="00DB10C5" w:rsidP="00CF704D">
            <w:pPr>
              <w:rPr>
                <w:lang w:eastAsia="en-AU"/>
              </w:rPr>
            </w:pPr>
          </w:p>
        </w:tc>
      </w:tr>
      <w:tr w:rsidR="00DB10C5" w14:paraId="4EFE29C7" w14:textId="66CEB063" w:rsidTr="00DB10C5">
        <w:tc>
          <w:tcPr>
            <w:tcW w:w="937" w:type="pct"/>
          </w:tcPr>
          <w:p w14:paraId="078192BB" w14:textId="77777777" w:rsidR="00DB10C5" w:rsidRDefault="00DB10C5" w:rsidP="00CF704D">
            <w:pPr>
              <w:rPr>
                <w:lang w:eastAsia="en-AU"/>
              </w:rPr>
            </w:pPr>
            <w:r w:rsidRPr="00730165">
              <w:t>University Staff Member</w:t>
            </w:r>
          </w:p>
        </w:tc>
        <w:tc>
          <w:tcPr>
            <w:tcW w:w="2031" w:type="pct"/>
            <w:vAlign w:val="center"/>
          </w:tcPr>
          <w:p w14:paraId="10E6D70B" w14:textId="28DE40C7" w:rsidR="00DB10C5" w:rsidRDefault="00DB10C5" w:rsidP="00CF704D">
            <w:pPr>
              <w:rPr>
                <w:lang w:eastAsia="en-AU"/>
              </w:rPr>
            </w:pPr>
          </w:p>
        </w:tc>
        <w:tc>
          <w:tcPr>
            <w:tcW w:w="2032" w:type="pct"/>
          </w:tcPr>
          <w:p w14:paraId="2251A520" w14:textId="77777777" w:rsidR="00DB10C5" w:rsidRDefault="00DB10C5" w:rsidP="00CF704D">
            <w:pPr>
              <w:rPr>
                <w:lang w:eastAsia="en-AU"/>
              </w:rPr>
            </w:pPr>
          </w:p>
        </w:tc>
      </w:tr>
      <w:tr w:rsidR="00DB10C5" w14:paraId="4C82B6C6" w14:textId="31388A54" w:rsidTr="00DB10C5">
        <w:tc>
          <w:tcPr>
            <w:tcW w:w="937" w:type="pct"/>
          </w:tcPr>
          <w:p w14:paraId="0795981B" w14:textId="77777777" w:rsidR="00DB10C5" w:rsidRDefault="00DB10C5" w:rsidP="00CF704D">
            <w:pPr>
              <w:rPr>
                <w:lang w:eastAsia="en-AU"/>
              </w:rPr>
            </w:pPr>
            <w:r w:rsidRPr="00730165">
              <w:t>Visa</w:t>
            </w:r>
          </w:p>
        </w:tc>
        <w:tc>
          <w:tcPr>
            <w:tcW w:w="2031" w:type="pct"/>
            <w:vAlign w:val="center"/>
          </w:tcPr>
          <w:p w14:paraId="10F8EB00" w14:textId="38066628" w:rsidR="00DB10C5" w:rsidRDefault="00DB10C5" w:rsidP="00CF704D">
            <w:pPr>
              <w:rPr>
                <w:lang w:eastAsia="en-AU"/>
              </w:rPr>
            </w:pPr>
          </w:p>
        </w:tc>
        <w:tc>
          <w:tcPr>
            <w:tcW w:w="2032" w:type="pct"/>
          </w:tcPr>
          <w:p w14:paraId="611F79DA" w14:textId="77777777" w:rsidR="00DB10C5" w:rsidRDefault="00DB10C5" w:rsidP="00CF704D">
            <w:pPr>
              <w:rPr>
                <w:lang w:eastAsia="en-AU"/>
              </w:rPr>
            </w:pPr>
          </w:p>
        </w:tc>
      </w:tr>
      <w:tr w:rsidR="00DB10C5" w14:paraId="29966D5B" w14:textId="0F928906" w:rsidTr="00DB10C5">
        <w:tc>
          <w:tcPr>
            <w:tcW w:w="937" w:type="pct"/>
          </w:tcPr>
          <w:p w14:paraId="4DAA97C8" w14:textId="77777777" w:rsidR="00DB10C5" w:rsidRDefault="00DB10C5" w:rsidP="00CF704D">
            <w:pPr>
              <w:rPr>
                <w:lang w:eastAsia="en-AU"/>
              </w:rPr>
            </w:pPr>
            <w:r>
              <w:rPr>
                <w:lang w:eastAsia="en-AU"/>
              </w:rPr>
              <w:t>Application_</w:t>
            </w:r>
          </w:p>
          <w:p w14:paraId="248DA2EF" w14:textId="77777777" w:rsidR="00DB10C5" w:rsidRDefault="00DB10C5" w:rsidP="00CF704D">
            <w:pPr>
              <w:rPr>
                <w:lang w:eastAsia="en-AU"/>
              </w:rPr>
            </w:pPr>
            <w:r>
              <w:rPr>
                <w:lang w:eastAsia="en-AU"/>
              </w:rPr>
              <w:t>Research_Area</w:t>
            </w:r>
          </w:p>
        </w:tc>
        <w:tc>
          <w:tcPr>
            <w:tcW w:w="2031" w:type="pct"/>
            <w:vAlign w:val="center"/>
          </w:tcPr>
          <w:p w14:paraId="68B0650B" w14:textId="32161D43" w:rsidR="00DB10C5" w:rsidRDefault="00DB10C5" w:rsidP="00CF704D">
            <w:pPr>
              <w:rPr>
                <w:lang w:eastAsia="en-AU"/>
              </w:rPr>
            </w:pPr>
          </w:p>
        </w:tc>
        <w:tc>
          <w:tcPr>
            <w:tcW w:w="2032" w:type="pct"/>
          </w:tcPr>
          <w:p w14:paraId="039F6315" w14:textId="77777777" w:rsidR="00DB10C5" w:rsidRDefault="00DB10C5" w:rsidP="00CF704D">
            <w:pPr>
              <w:rPr>
                <w:lang w:eastAsia="en-AU"/>
              </w:rPr>
            </w:pPr>
          </w:p>
        </w:tc>
      </w:tr>
      <w:tr w:rsidR="00DB10C5" w14:paraId="40F4D4A8" w14:textId="14A8BD13" w:rsidTr="00DB10C5">
        <w:tc>
          <w:tcPr>
            <w:tcW w:w="937" w:type="pct"/>
          </w:tcPr>
          <w:p w14:paraId="0AEDFDC6" w14:textId="77777777" w:rsidR="00DB10C5" w:rsidRDefault="00DB10C5" w:rsidP="00CF704D">
            <w:pPr>
              <w:rPr>
                <w:lang w:eastAsia="en-AU"/>
              </w:rPr>
            </w:pPr>
            <w:r>
              <w:rPr>
                <w:lang w:eastAsia="en-AU"/>
              </w:rPr>
              <w:t>Supervise As</w:t>
            </w:r>
          </w:p>
        </w:tc>
        <w:tc>
          <w:tcPr>
            <w:tcW w:w="2031" w:type="pct"/>
            <w:vAlign w:val="center"/>
          </w:tcPr>
          <w:p w14:paraId="672D53DE" w14:textId="3A2ADEED" w:rsidR="00DB10C5" w:rsidRDefault="00DB10C5" w:rsidP="00CF704D">
            <w:pPr>
              <w:rPr>
                <w:lang w:eastAsia="en-AU"/>
              </w:rPr>
            </w:pPr>
          </w:p>
        </w:tc>
        <w:tc>
          <w:tcPr>
            <w:tcW w:w="2032" w:type="pct"/>
          </w:tcPr>
          <w:p w14:paraId="286A4E55" w14:textId="77777777" w:rsidR="00DB10C5" w:rsidRDefault="00DB10C5" w:rsidP="00CF704D">
            <w:pPr>
              <w:rPr>
                <w:lang w:eastAsia="en-AU"/>
              </w:rPr>
            </w:pPr>
          </w:p>
        </w:tc>
      </w:tr>
      <w:tr w:rsidR="00DB10C5" w14:paraId="5A4A64E6" w14:textId="114BD0D9" w:rsidTr="00DB10C5">
        <w:tc>
          <w:tcPr>
            <w:tcW w:w="937" w:type="pct"/>
          </w:tcPr>
          <w:p w14:paraId="0B8EFB10" w14:textId="77777777" w:rsidR="00DB10C5" w:rsidRDefault="00DB10C5" w:rsidP="00CF704D">
            <w:pPr>
              <w:rPr>
                <w:lang w:eastAsia="en-AU"/>
              </w:rPr>
            </w:pPr>
            <w:r>
              <w:rPr>
                <w:lang w:eastAsia="en-AU"/>
              </w:rPr>
              <w:t>University Staff Member _Applicaiton</w:t>
            </w:r>
          </w:p>
        </w:tc>
        <w:tc>
          <w:tcPr>
            <w:tcW w:w="2031" w:type="pct"/>
            <w:vAlign w:val="center"/>
          </w:tcPr>
          <w:p w14:paraId="074259FA" w14:textId="2B29ADF3" w:rsidR="00DB10C5" w:rsidRDefault="00DB10C5" w:rsidP="00CF704D">
            <w:pPr>
              <w:rPr>
                <w:lang w:eastAsia="en-AU"/>
              </w:rPr>
            </w:pPr>
          </w:p>
        </w:tc>
        <w:tc>
          <w:tcPr>
            <w:tcW w:w="2032" w:type="pct"/>
          </w:tcPr>
          <w:p w14:paraId="2497D0A0" w14:textId="77777777" w:rsidR="00DB10C5" w:rsidRDefault="00DB10C5" w:rsidP="00CF704D">
            <w:pPr>
              <w:rPr>
                <w:lang w:eastAsia="en-AU"/>
              </w:rPr>
            </w:pPr>
          </w:p>
        </w:tc>
      </w:tr>
      <w:tr w:rsidR="00DB10C5" w14:paraId="5BE3FB43" w14:textId="6F2B6203" w:rsidTr="00DB10C5">
        <w:tc>
          <w:tcPr>
            <w:tcW w:w="937" w:type="pct"/>
          </w:tcPr>
          <w:p w14:paraId="730DA432" w14:textId="77777777" w:rsidR="00DB10C5" w:rsidRDefault="00DB10C5" w:rsidP="00CF704D">
            <w:pPr>
              <w:rPr>
                <w:lang w:eastAsia="en-AU"/>
              </w:rPr>
            </w:pPr>
            <w:r>
              <w:rPr>
                <w:lang w:eastAsia="en-AU"/>
              </w:rPr>
              <w:t>University Staff Member Research Area</w:t>
            </w:r>
          </w:p>
        </w:tc>
        <w:tc>
          <w:tcPr>
            <w:tcW w:w="2031" w:type="pct"/>
            <w:vAlign w:val="center"/>
          </w:tcPr>
          <w:p w14:paraId="6D60FE6F" w14:textId="3EAF7A92" w:rsidR="00DB10C5" w:rsidRDefault="00DB10C5" w:rsidP="00CF704D">
            <w:pPr>
              <w:rPr>
                <w:lang w:eastAsia="en-AU"/>
              </w:rPr>
            </w:pPr>
          </w:p>
        </w:tc>
        <w:tc>
          <w:tcPr>
            <w:tcW w:w="2032" w:type="pct"/>
          </w:tcPr>
          <w:p w14:paraId="6E5C0FC3" w14:textId="77777777" w:rsidR="00DB10C5" w:rsidRDefault="00DB10C5" w:rsidP="00CF704D">
            <w:pPr>
              <w:rPr>
                <w:lang w:eastAsia="en-AU"/>
              </w:rPr>
            </w:pPr>
          </w:p>
        </w:tc>
      </w:tr>
      <w:tr w:rsidR="00DB10C5" w14:paraId="59E24865" w14:textId="5CD5A3A6" w:rsidTr="00DB10C5">
        <w:tc>
          <w:tcPr>
            <w:tcW w:w="937" w:type="pct"/>
          </w:tcPr>
          <w:p w14:paraId="542B1161" w14:textId="77777777" w:rsidR="00DB10C5" w:rsidRDefault="00DB10C5" w:rsidP="00CF704D">
            <w:pPr>
              <w:rPr>
                <w:lang w:eastAsia="en-AU"/>
              </w:rPr>
            </w:pPr>
            <w:r>
              <w:rPr>
                <w:lang w:eastAsia="en-AU"/>
              </w:rPr>
              <w:t>University Staff Member Research Area 2</w:t>
            </w:r>
          </w:p>
        </w:tc>
        <w:tc>
          <w:tcPr>
            <w:tcW w:w="2031" w:type="pct"/>
            <w:vAlign w:val="center"/>
          </w:tcPr>
          <w:p w14:paraId="1346A07D" w14:textId="58026159" w:rsidR="00DB10C5" w:rsidRDefault="00DB10C5" w:rsidP="00CF704D">
            <w:pPr>
              <w:rPr>
                <w:lang w:eastAsia="en-AU"/>
              </w:rPr>
            </w:pPr>
          </w:p>
        </w:tc>
        <w:tc>
          <w:tcPr>
            <w:tcW w:w="2032" w:type="pct"/>
          </w:tcPr>
          <w:p w14:paraId="0AF4023B" w14:textId="77777777" w:rsidR="00DB10C5" w:rsidRDefault="00DB10C5" w:rsidP="00CF704D">
            <w:pPr>
              <w:rPr>
                <w:lang w:eastAsia="en-AU"/>
              </w:rPr>
            </w:pPr>
          </w:p>
        </w:tc>
      </w:tr>
    </w:tbl>
    <w:p w14:paraId="7BB369D9" w14:textId="77777777" w:rsidR="00112F3E" w:rsidRDefault="00112F3E" w:rsidP="006D7F17">
      <w:pPr>
        <w:rPr>
          <w:lang w:eastAsia="en-AU"/>
        </w:rPr>
      </w:pPr>
    </w:p>
    <w:p w14:paraId="35C5C170" w14:textId="77777777" w:rsidR="00112F3E" w:rsidRDefault="00112F3E" w:rsidP="006D7F17">
      <w:pPr>
        <w:rPr>
          <w:lang w:eastAsia="en-AU"/>
        </w:rPr>
      </w:pPr>
    </w:p>
    <w:p w14:paraId="7E9AB0B0" w14:textId="77777777" w:rsidR="00112F3E" w:rsidRDefault="00112F3E" w:rsidP="006D7F17">
      <w:pPr>
        <w:rPr>
          <w:lang w:eastAsia="en-AU"/>
        </w:rPr>
      </w:pPr>
    </w:p>
    <w:p w14:paraId="555D667D" w14:textId="096CE897" w:rsidR="007950AC" w:rsidRDefault="008423EE" w:rsidP="007950AC">
      <w:pPr>
        <w:rPr>
          <w:lang w:eastAsia="en-AU"/>
        </w:rPr>
      </w:pPr>
      <w:hyperlink r:id="rId17" w:history="1">
        <w:r w:rsidR="00182A5B" w:rsidRPr="0060081E">
          <w:rPr>
            <w:rStyle w:val="Hyperlink"/>
            <w:lang w:eastAsia="en-AU"/>
          </w:rPr>
          <w:t>http://dev.mysql.com/doc/refman/5.5/en/storage-requirements.html</w:t>
        </w:r>
      </w:hyperlink>
    </w:p>
    <w:p w14:paraId="7EF9E824" w14:textId="78659C54" w:rsidR="005E4DF4" w:rsidRDefault="005E4DF4" w:rsidP="00597C9F">
      <w:pPr>
        <w:pStyle w:val="Heading1"/>
        <w:numPr>
          <w:ilvl w:val="0"/>
          <w:numId w:val="17"/>
        </w:numPr>
        <w:rPr>
          <w:lang w:eastAsia="en-AU"/>
        </w:rPr>
      </w:pPr>
      <w:bookmarkStart w:id="472" w:name="_Toc390273925"/>
      <w:r>
        <w:rPr>
          <w:lang w:eastAsia="en-AU"/>
        </w:rPr>
        <w:t>Design user views</w:t>
      </w:r>
      <w:bookmarkEnd w:id="472"/>
    </w:p>
    <w:p w14:paraId="0AB47B62" w14:textId="1ABF63EB" w:rsidR="003314BF" w:rsidRDefault="00EE29DD" w:rsidP="003314BF">
      <w:pPr>
        <w:rPr>
          <w:lang w:eastAsia="en-AU"/>
        </w:rPr>
      </w:pPr>
      <w:r>
        <w:rPr>
          <w:lang w:eastAsia="en-AU"/>
        </w:rPr>
        <w:t xml:space="preserve">The database has four possible views </w:t>
      </w:r>
      <w:r w:rsidR="003406C2">
        <w:rPr>
          <w:lang w:eastAsia="en-AU"/>
        </w:rPr>
        <w:t xml:space="preserve">each inheriting the previous view, </w:t>
      </w:r>
      <w:r>
        <w:rPr>
          <w:lang w:eastAsia="en-AU"/>
        </w:rPr>
        <w:t>as outlined by the initial requirements documentation</w:t>
      </w:r>
      <w:r w:rsidR="003406C2">
        <w:rPr>
          <w:lang w:eastAsia="en-AU"/>
        </w:rPr>
        <w:t>.</w:t>
      </w:r>
    </w:p>
    <w:p w14:paraId="28AC9F30" w14:textId="77777777" w:rsidR="00EE29DD" w:rsidRDefault="00EE29DD" w:rsidP="003406C2">
      <w:pPr>
        <w:pStyle w:val="NoSpacing"/>
        <w:rPr>
          <w:lang w:eastAsia="en-AU"/>
        </w:rPr>
      </w:pPr>
      <w:r>
        <w:rPr>
          <w:lang w:eastAsia="en-AU"/>
        </w:rPr>
        <w:t xml:space="preserve">These are </w:t>
      </w:r>
    </w:p>
    <w:p w14:paraId="569FAB5D" w14:textId="750A4AE8" w:rsidR="00EE29DD" w:rsidRDefault="00E46D87" w:rsidP="00EE29DD">
      <w:pPr>
        <w:pStyle w:val="ListParagraph"/>
        <w:numPr>
          <w:ilvl w:val="0"/>
          <w:numId w:val="22"/>
        </w:numPr>
        <w:rPr>
          <w:lang w:eastAsia="en-AU"/>
        </w:rPr>
      </w:pPr>
      <w:ins w:id="473" w:author="shorny" w:date="2014-06-07T19:11:00Z">
        <w:r>
          <w:rPr>
            <w:lang w:eastAsia="en-AU"/>
          </w:rPr>
          <w:t>Views for all staff, including professional, academic and RHD staff</w:t>
        </w:r>
      </w:ins>
      <w:del w:id="474" w:author="shorny" w:date="2014-06-07T19:11:00Z">
        <w:r w:rsidR="00EE29DD" w:rsidDel="00E46D87">
          <w:rPr>
            <w:lang w:eastAsia="en-AU"/>
          </w:rPr>
          <w:delText>A ‘professional staff view’</w:delText>
        </w:r>
      </w:del>
    </w:p>
    <w:p w14:paraId="603B16CE" w14:textId="6039B3B1" w:rsidR="00EE29DD" w:rsidDel="0013401C" w:rsidRDefault="005952EC" w:rsidP="00EE29DD">
      <w:pPr>
        <w:pStyle w:val="ListParagraph"/>
        <w:numPr>
          <w:ilvl w:val="1"/>
          <w:numId w:val="22"/>
        </w:numPr>
        <w:rPr>
          <w:del w:id="475" w:author="shorny" w:date="2014-06-07T19:12:00Z"/>
          <w:lang w:eastAsia="en-AU"/>
        </w:rPr>
      </w:pPr>
      <w:del w:id="476" w:author="shorny" w:date="2014-06-07T19:12:00Z">
        <w:r w:rsidDel="0013401C">
          <w:rPr>
            <w:lang w:eastAsia="en-AU"/>
          </w:rPr>
          <w:delText>Rights</w:delText>
        </w:r>
        <w:r w:rsidR="00EE29DD" w:rsidDel="0013401C">
          <w:rPr>
            <w:lang w:eastAsia="en-AU"/>
          </w:rPr>
          <w:delText xml:space="preserve"> consists of  insert, read and update rights to all tables</w:delText>
        </w:r>
        <w:r w:rsidDel="0013401C">
          <w:rPr>
            <w:lang w:eastAsia="en-AU"/>
          </w:rPr>
          <w:delText xml:space="preserve"> except insert into the as supervisor </w:delText>
        </w:r>
        <w:r w:rsidR="00120F19" w:rsidDel="0013401C">
          <w:rPr>
            <w:lang w:eastAsia="en-AU"/>
          </w:rPr>
          <w:delText>relation</w:delText>
        </w:r>
        <w:r w:rsidDel="0013401C">
          <w:rPr>
            <w:lang w:eastAsia="en-AU"/>
          </w:rPr>
          <w:delText xml:space="preserve"> (perhaps)</w:delText>
        </w:r>
      </w:del>
    </w:p>
    <w:p w14:paraId="09342D62" w14:textId="7BAE1504" w:rsidR="005952EC" w:rsidRDefault="005952EC" w:rsidP="00CF704D">
      <w:pPr>
        <w:pStyle w:val="ListParagraph"/>
        <w:numPr>
          <w:ilvl w:val="1"/>
          <w:numId w:val="22"/>
        </w:numPr>
        <w:rPr>
          <w:lang w:eastAsia="en-AU"/>
        </w:rPr>
      </w:pPr>
      <w:del w:id="477" w:author="shorny" w:date="2014-06-07T19:12:00Z">
        <w:r w:rsidDel="0013401C">
          <w:rPr>
            <w:lang w:eastAsia="en-AU"/>
          </w:rPr>
          <w:delText>Their info Displays</w:delText>
        </w:r>
        <w:r w:rsidR="008A2831" w:rsidDel="0013401C">
          <w:rPr>
            <w:lang w:eastAsia="en-AU"/>
          </w:rPr>
          <w:delText xml:space="preserve"> </w:delText>
        </w:r>
        <w:r w:rsidDel="0013401C">
          <w:rPr>
            <w:lang w:eastAsia="en-AU"/>
          </w:rPr>
          <w:delText>f</w:delText>
        </w:r>
        <w:r w:rsidR="008A2831" w:rsidDel="0013401C">
          <w:rPr>
            <w:lang w:eastAsia="en-AU"/>
          </w:rPr>
          <w:delText>lagged applications</w:delText>
        </w:r>
        <w:r w:rsidDel="0013401C">
          <w:rPr>
            <w:lang w:eastAsia="en-AU"/>
          </w:rPr>
          <w:delText>, Decision/comment History and Correspondence History</w:delText>
        </w:r>
      </w:del>
      <w:ins w:id="478" w:author="shorny" w:date="2014-06-07T19:12:00Z">
        <w:r w:rsidR="0013401C">
          <w:rPr>
            <w:lang w:eastAsia="en-AU"/>
          </w:rPr>
          <w:t>Show all ongoing applications for which the current user staff member has an involvement</w:t>
        </w:r>
      </w:ins>
      <w:ins w:id="479" w:author="shorny" w:date="2014-06-08T08:36:00Z">
        <w:r w:rsidR="003A5684">
          <w:rPr>
            <w:lang w:eastAsia="en-AU"/>
          </w:rPr>
          <w:t xml:space="preserve">. The definition of involvement includes playing a supervision role, </w:t>
        </w:r>
        <w:r w:rsidR="00C53160">
          <w:rPr>
            <w:lang w:eastAsia="en-AU"/>
          </w:rPr>
          <w:t xml:space="preserve">having flagged the application, </w:t>
        </w:r>
      </w:ins>
      <w:ins w:id="480" w:author="shorny" w:date="2014-06-08T08:38:00Z">
        <w:r w:rsidR="00223DD5">
          <w:rPr>
            <w:lang w:eastAsia="en-AU"/>
          </w:rPr>
          <w:t xml:space="preserve">or </w:t>
        </w:r>
      </w:ins>
      <w:ins w:id="481" w:author="shorny" w:date="2014-06-08T08:37:00Z">
        <w:r w:rsidR="00223DD5">
          <w:rPr>
            <w:lang w:eastAsia="en-AU"/>
          </w:rPr>
          <w:t>being the staff member to most recently modify an application.</w:t>
        </w:r>
      </w:ins>
      <w:ins w:id="482" w:author="shorny" w:date="2014-06-08T08:56:00Z">
        <w:r w:rsidR="008B1F2B">
          <w:rPr>
            <w:lang w:eastAsia="en-AU"/>
          </w:rPr>
          <w:t xml:space="preserve"> The columns </w:t>
        </w:r>
      </w:ins>
      <w:ins w:id="483" w:author="shorny" w:date="2014-06-08T08:59:00Z">
        <w:r w:rsidR="00C74ECD">
          <w:rPr>
            <w:lang w:eastAsia="en-AU"/>
          </w:rPr>
          <w:t>of this will be selected to allow the users to identify the application and applicant</w:t>
        </w:r>
      </w:ins>
      <w:ins w:id="484" w:author="shorny" w:date="2014-06-08T09:59:00Z">
        <w:r w:rsidR="00681A59">
          <w:rPr>
            <w:lang w:eastAsia="en-AU"/>
          </w:rPr>
          <w:t xml:space="preserve"> and the role they are playing (e.g. primary supervisor etc)</w:t>
        </w:r>
      </w:ins>
      <w:ins w:id="485" w:author="shorny" w:date="2014-06-08T08:59:00Z">
        <w:r w:rsidR="00C74ECD">
          <w:rPr>
            <w:lang w:eastAsia="en-AU"/>
          </w:rPr>
          <w:t xml:space="preserve">, </w:t>
        </w:r>
      </w:ins>
      <w:ins w:id="486" w:author="shorny" w:date="2014-06-08T09:03:00Z">
        <w:r w:rsidR="00CD17AD">
          <w:rPr>
            <w:lang w:eastAsia="en-AU"/>
          </w:rPr>
          <w:t xml:space="preserve">and allow them to quickly </w:t>
        </w:r>
      </w:ins>
      <w:ins w:id="487" w:author="shorny" w:date="2014-06-08T09:04:00Z">
        <w:r w:rsidR="009C734D">
          <w:rPr>
            <w:lang w:eastAsia="en-AU"/>
          </w:rPr>
          <w:t>determine what the next stage of developing the application.</w:t>
        </w:r>
      </w:ins>
    </w:p>
    <w:p w14:paraId="7DF874B2" w14:textId="308202F1" w:rsidR="00EE29DD" w:rsidRDefault="00EE29DD" w:rsidP="00EE29DD">
      <w:pPr>
        <w:pStyle w:val="ListParagraph"/>
        <w:numPr>
          <w:ilvl w:val="0"/>
          <w:numId w:val="22"/>
        </w:numPr>
        <w:rPr>
          <w:lang w:eastAsia="en-AU"/>
        </w:rPr>
      </w:pPr>
      <w:r>
        <w:rPr>
          <w:lang w:eastAsia="en-AU"/>
        </w:rPr>
        <w:t xml:space="preserve">An ‘academic staff view’ </w:t>
      </w:r>
    </w:p>
    <w:p w14:paraId="73EA8931" w14:textId="0FD9B653" w:rsidR="00EE29DD" w:rsidDel="008326C0" w:rsidRDefault="00120F19" w:rsidP="00EE29DD">
      <w:pPr>
        <w:pStyle w:val="ListParagraph"/>
        <w:numPr>
          <w:ilvl w:val="1"/>
          <w:numId w:val="22"/>
        </w:numPr>
        <w:rPr>
          <w:del w:id="488" w:author="shorny" w:date="2014-06-08T10:03:00Z"/>
          <w:lang w:eastAsia="en-AU"/>
        </w:rPr>
      </w:pPr>
      <w:del w:id="489" w:author="shorny" w:date="2014-06-08T10:03:00Z">
        <w:r w:rsidDel="008326C0">
          <w:rPr>
            <w:lang w:eastAsia="en-AU"/>
          </w:rPr>
          <w:delText xml:space="preserve">Additional </w:delText>
        </w:r>
        <w:r w:rsidR="005952EC" w:rsidDel="008326C0">
          <w:rPr>
            <w:lang w:eastAsia="en-AU"/>
          </w:rPr>
          <w:delText xml:space="preserve">Rights </w:delText>
        </w:r>
        <w:r w:rsidDel="008326C0">
          <w:rPr>
            <w:lang w:eastAsia="en-AU"/>
          </w:rPr>
          <w:delText>include</w:delText>
        </w:r>
        <w:r w:rsidR="005952EC" w:rsidDel="008326C0">
          <w:rPr>
            <w:lang w:eastAsia="en-AU"/>
          </w:rPr>
          <w:delText xml:space="preserve"> of being able to insert themselves into the </w:delText>
        </w:r>
        <w:r w:rsidDel="008326C0">
          <w:rPr>
            <w:lang w:eastAsia="en-AU"/>
          </w:rPr>
          <w:delText>‘as supervise’ relation</w:delText>
        </w:r>
      </w:del>
    </w:p>
    <w:p w14:paraId="4FCE3D2F" w14:textId="77777777" w:rsidR="008326C0" w:rsidRDefault="005952EC" w:rsidP="00EE29DD">
      <w:pPr>
        <w:pStyle w:val="ListParagraph"/>
        <w:numPr>
          <w:ilvl w:val="1"/>
          <w:numId w:val="22"/>
        </w:numPr>
        <w:rPr>
          <w:ins w:id="490" w:author="shorny" w:date="2014-06-08T10:03:00Z"/>
          <w:lang w:eastAsia="en-AU"/>
        </w:rPr>
      </w:pPr>
      <w:del w:id="491" w:author="shorny" w:date="2014-06-08T10:03:00Z">
        <w:r w:rsidDel="008326C0">
          <w:rPr>
            <w:lang w:eastAsia="en-AU"/>
          </w:rPr>
          <w:delText>Their info Additionally Displays all the applicants they have stated they will supervise</w:delText>
        </w:r>
        <w:r w:rsidR="005E6769" w:rsidDel="008326C0">
          <w:rPr>
            <w:lang w:eastAsia="en-AU"/>
          </w:rPr>
          <w:delText>,</w:delText>
        </w:r>
      </w:del>
    </w:p>
    <w:p w14:paraId="6A5FA269" w14:textId="283A65E8" w:rsidR="005952EC" w:rsidRDefault="00C87EEB" w:rsidP="00EE29DD">
      <w:pPr>
        <w:pStyle w:val="ListParagraph"/>
        <w:numPr>
          <w:ilvl w:val="1"/>
          <w:numId w:val="22"/>
        </w:numPr>
        <w:rPr>
          <w:lang w:eastAsia="en-AU"/>
        </w:rPr>
      </w:pPr>
      <w:ins w:id="492" w:author="shorny" w:date="2014-06-08T10:03:00Z">
        <w:r>
          <w:rPr>
            <w:lang w:eastAsia="en-AU"/>
          </w:rPr>
          <w:t xml:space="preserve">A view </w:t>
        </w:r>
      </w:ins>
      <w:ins w:id="493" w:author="shorny" w:date="2014-06-08T10:24:00Z">
        <w:r>
          <w:rPr>
            <w:lang w:eastAsia="en-AU"/>
          </w:rPr>
          <w:t>for</w:t>
        </w:r>
      </w:ins>
      <w:ins w:id="494" w:author="shorny" w:date="2014-06-08T10:03:00Z">
        <w:r w:rsidR="008326C0">
          <w:rPr>
            <w:lang w:eastAsia="en-AU"/>
          </w:rPr>
          <w:t xml:space="preserve"> </w:t>
        </w:r>
        <w:r w:rsidR="00132EEC">
          <w:rPr>
            <w:lang w:eastAsia="en-AU"/>
          </w:rPr>
          <w:t xml:space="preserve">academic staff to list all </w:t>
        </w:r>
      </w:ins>
      <w:ins w:id="495" w:author="shorny" w:date="2014-06-08T10:05:00Z">
        <w:r w:rsidR="00132EEC">
          <w:rPr>
            <w:lang w:eastAsia="en-AU"/>
          </w:rPr>
          <w:t>recently added applications</w:t>
        </w:r>
      </w:ins>
      <w:del w:id="496" w:author="shorny" w:date="2014-06-08T10:03:00Z">
        <w:r w:rsidR="005E6769" w:rsidDel="00132EEC">
          <w:rPr>
            <w:lang w:eastAsia="en-AU"/>
          </w:rPr>
          <w:delText xml:space="preserve"> </w:delText>
        </w:r>
      </w:del>
      <w:ins w:id="497" w:author="shorny" w:date="2014-06-08T10:23:00Z">
        <w:r>
          <w:rPr>
            <w:lang w:eastAsia="en-AU"/>
          </w:rPr>
          <w:t xml:space="preserve">that are in research areas that the </w:t>
        </w:r>
      </w:ins>
      <w:ins w:id="498" w:author="shorny" w:date="2014-06-08T10:24:00Z">
        <w:r>
          <w:rPr>
            <w:lang w:eastAsia="en-AU"/>
          </w:rPr>
          <w:t>current user has registered as working in.</w:t>
        </w:r>
      </w:ins>
    </w:p>
    <w:p w14:paraId="38D420B8" w14:textId="369F90EB" w:rsidR="00EE29DD" w:rsidRDefault="00F14CE3" w:rsidP="00EE29DD">
      <w:pPr>
        <w:pStyle w:val="ListParagraph"/>
        <w:numPr>
          <w:ilvl w:val="0"/>
          <w:numId w:val="22"/>
        </w:numPr>
        <w:rPr>
          <w:lang w:eastAsia="en-AU"/>
        </w:rPr>
      </w:pPr>
      <w:ins w:id="499" w:author="shorny" w:date="2014-06-08T10:26:00Z">
        <w:r>
          <w:rPr>
            <w:lang w:eastAsia="en-AU"/>
          </w:rPr>
          <w:t xml:space="preserve">Views for </w:t>
        </w:r>
      </w:ins>
      <w:del w:id="500" w:author="shorny" w:date="2014-06-08T10:26:00Z">
        <w:r w:rsidR="00EE29DD" w:rsidDel="00F14CE3">
          <w:rPr>
            <w:lang w:eastAsia="en-AU"/>
          </w:rPr>
          <w:delText>An ‘</w:delText>
        </w:r>
      </w:del>
      <w:r w:rsidR="00EE29DD">
        <w:rPr>
          <w:lang w:eastAsia="en-AU"/>
        </w:rPr>
        <w:t xml:space="preserve">RHD Co-ordination </w:t>
      </w:r>
      <w:ins w:id="501" w:author="shorny" w:date="2014-06-08T10:26:00Z">
        <w:r>
          <w:rPr>
            <w:lang w:eastAsia="en-AU"/>
          </w:rPr>
          <w:t>staff</w:t>
        </w:r>
      </w:ins>
      <w:del w:id="502" w:author="shorny" w:date="2014-06-08T10:26:00Z">
        <w:r w:rsidR="00EE29DD" w:rsidDel="00F14CE3">
          <w:rPr>
            <w:lang w:eastAsia="en-AU"/>
          </w:rPr>
          <w:delText>view’</w:delText>
        </w:r>
        <w:r w:rsidR="005952EC" w:rsidDel="00F14CE3">
          <w:rPr>
            <w:lang w:eastAsia="en-AU"/>
          </w:rPr>
          <w:delText xml:space="preserve"> </w:delText>
        </w:r>
      </w:del>
      <w:ins w:id="503" w:author="shorny" w:date="2014-06-08T10:26:00Z">
        <w:r>
          <w:rPr>
            <w:lang w:eastAsia="en-AU"/>
          </w:rPr>
          <w:t>:</w:t>
        </w:r>
      </w:ins>
    </w:p>
    <w:p w14:paraId="201EDFC1" w14:textId="77E6476E" w:rsidR="00120F19" w:rsidRDefault="00120F19" w:rsidP="005952EC">
      <w:pPr>
        <w:pStyle w:val="ListParagraph"/>
        <w:numPr>
          <w:ilvl w:val="1"/>
          <w:numId w:val="22"/>
        </w:numPr>
        <w:rPr>
          <w:ins w:id="504" w:author="shorny" w:date="2014-06-08T17:00:00Z"/>
          <w:lang w:eastAsia="en-AU"/>
        </w:rPr>
      </w:pPr>
      <w:del w:id="505" w:author="shorny" w:date="2014-06-08T16:57:00Z">
        <w:r w:rsidDel="00736A6E">
          <w:rPr>
            <w:lang w:eastAsia="en-AU"/>
          </w:rPr>
          <w:delText>Additional Rights include being able to insert any staff member into the ‘as supervise’ relation</w:delText>
        </w:r>
      </w:del>
      <w:ins w:id="506" w:author="shorny" w:date="2014-06-08T16:57:00Z">
        <w:r w:rsidR="00736A6E">
          <w:rPr>
            <w:lang w:eastAsia="en-AU"/>
          </w:rPr>
          <w:t xml:space="preserve">List all the ongoing applications and </w:t>
        </w:r>
      </w:ins>
      <w:ins w:id="507" w:author="shorny" w:date="2014-06-08T17:00:00Z">
        <w:r w:rsidR="002F011C">
          <w:rPr>
            <w:lang w:eastAsia="en-AU"/>
          </w:rPr>
          <w:t>any staff member that has registered an involvement.</w:t>
        </w:r>
      </w:ins>
    </w:p>
    <w:p w14:paraId="2EA12A73" w14:textId="27CFC07F" w:rsidR="002F011C" w:rsidDel="00857696" w:rsidRDefault="00CA6D00" w:rsidP="00857696">
      <w:pPr>
        <w:pStyle w:val="ListParagraph"/>
        <w:numPr>
          <w:ilvl w:val="1"/>
          <w:numId w:val="22"/>
        </w:numPr>
        <w:rPr>
          <w:del w:id="508" w:author="shorny" w:date="2014-06-08T18:23:00Z"/>
          <w:lang w:eastAsia="en-AU"/>
        </w:rPr>
      </w:pPr>
      <w:ins w:id="509" w:author="shorny" w:date="2014-06-08T18:22:00Z">
        <w:r>
          <w:rPr>
            <w:lang w:eastAsia="en-AU"/>
          </w:rPr>
          <w:t>List all ongoing applications that currently haven</w:t>
        </w:r>
      </w:ins>
      <w:ins w:id="510" w:author="shorny" w:date="2014-06-08T18:23:00Z">
        <w:r>
          <w:rPr>
            <w:lang w:eastAsia="en-AU"/>
          </w:rPr>
          <w:t>’t had a primary supervisor assigned.</w:t>
        </w:r>
      </w:ins>
    </w:p>
    <w:p w14:paraId="659CBE9F" w14:textId="13A909E4" w:rsidR="005952EC" w:rsidDel="00857696" w:rsidRDefault="005952EC" w:rsidP="00014E05">
      <w:pPr>
        <w:pStyle w:val="ListParagraph"/>
        <w:numPr>
          <w:ilvl w:val="1"/>
          <w:numId w:val="22"/>
        </w:numPr>
        <w:rPr>
          <w:del w:id="511" w:author="shorny" w:date="2014-06-08T18:23:00Z"/>
          <w:lang w:eastAsia="en-AU"/>
        </w:rPr>
      </w:pPr>
      <w:del w:id="512" w:author="shorny" w:date="2014-06-08T18:23:00Z">
        <w:r w:rsidDel="00857696">
          <w:rPr>
            <w:lang w:eastAsia="en-AU"/>
          </w:rPr>
          <w:delText>Their info Additionally displays the applications and applicants they manage</w:delText>
        </w:r>
      </w:del>
    </w:p>
    <w:p w14:paraId="0A5B4480" w14:textId="507F8741" w:rsidR="005952EC" w:rsidDel="00857696" w:rsidRDefault="005952EC" w:rsidP="00A85691">
      <w:pPr>
        <w:pStyle w:val="ListParagraph"/>
        <w:numPr>
          <w:ilvl w:val="1"/>
          <w:numId w:val="22"/>
        </w:numPr>
        <w:rPr>
          <w:del w:id="513" w:author="shorny" w:date="2014-06-08T18:23:00Z"/>
          <w:lang w:eastAsia="en-AU"/>
        </w:rPr>
      </w:pPr>
      <w:del w:id="514" w:author="shorny" w:date="2014-06-08T18:23:00Z">
        <w:r w:rsidDel="00857696">
          <w:rPr>
            <w:lang w:eastAsia="en-AU"/>
          </w:rPr>
          <w:delText xml:space="preserve">Additionally Displays statistical information on the </w:delText>
        </w:r>
      </w:del>
    </w:p>
    <w:p w14:paraId="69C8CFD6" w14:textId="5FF67468" w:rsidR="005952EC" w:rsidDel="00857696" w:rsidRDefault="005952EC">
      <w:pPr>
        <w:pStyle w:val="ListParagraph"/>
        <w:numPr>
          <w:ilvl w:val="1"/>
          <w:numId w:val="22"/>
        </w:numPr>
        <w:rPr>
          <w:del w:id="515" w:author="shorny" w:date="2014-06-08T18:23:00Z"/>
        </w:rPr>
        <w:pPrChange w:id="516" w:author="shorny" w:date="2014-06-08T18:23:00Z">
          <w:pPr>
            <w:pStyle w:val="ListParagraph"/>
            <w:numPr>
              <w:ilvl w:val="2"/>
              <w:numId w:val="22"/>
            </w:numPr>
            <w:suppressAutoHyphens/>
            <w:spacing w:after="0" w:line="240" w:lineRule="exact"/>
            <w:ind w:left="2160" w:hanging="360"/>
          </w:pPr>
        </w:pPrChange>
      </w:pPr>
      <w:del w:id="517" w:author="shorny" w:date="2014-06-08T18:23:00Z">
        <w:r w:rsidRPr="005952EC" w:rsidDel="00857696">
          <w:rPr>
            <w:rFonts w:eastAsia="CMR10"/>
          </w:rPr>
          <w:delText>number of applications being actively managed and their status</w:delText>
        </w:r>
      </w:del>
    </w:p>
    <w:p w14:paraId="2C637AA3" w14:textId="07C70D87" w:rsidR="005952EC" w:rsidDel="00857696" w:rsidRDefault="005952EC">
      <w:pPr>
        <w:pStyle w:val="Heading1Char"/>
        <w:numPr>
          <w:ilvl w:val="1"/>
          <w:numId w:val="22"/>
        </w:numPr>
        <w:rPr>
          <w:del w:id="518" w:author="shorny" w:date="2014-06-08T18:23:00Z"/>
          <w:lang w:eastAsia="en-AU"/>
        </w:rPr>
        <w:pPrChange w:id="519" w:author="shorny" w:date="2014-06-08T18:23:00Z">
          <w:pPr>
            <w:numPr>
              <w:ilvl w:val="2"/>
              <w:numId w:val="22"/>
            </w:numPr>
            <w:suppressAutoHyphens/>
            <w:spacing w:after="0" w:line="240" w:lineRule="exact"/>
            <w:ind w:left="2160" w:hanging="360"/>
          </w:pPr>
        </w:pPrChange>
      </w:pPr>
      <w:del w:id="520" w:author="shorny" w:date="2014-06-08T18:23:00Z">
        <w:r w:rsidRPr="005952EC" w:rsidDel="00857696">
          <w:rPr>
            <w:rFonts w:eastAsia="CMR10"/>
          </w:rPr>
          <w:delText>speed of processing RHD applications, to help decide if the system is meeting performance requirements</w:delText>
        </w:r>
      </w:del>
    </w:p>
    <w:p w14:paraId="345BBB9C" w14:textId="1E1C362B" w:rsidR="00EE29DD" w:rsidDel="00857696" w:rsidRDefault="00EE29DD">
      <w:pPr>
        <w:pStyle w:val="ListParagraph"/>
        <w:numPr>
          <w:ilvl w:val="1"/>
          <w:numId w:val="22"/>
        </w:numPr>
        <w:rPr>
          <w:del w:id="521" w:author="shorny" w:date="2014-06-08T18:23:00Z"/>
          <w:lang w:eastAsia="en-AU"/>
        </w:rPr>
        <w:pPrChange w:id="522" w:author="shorny" w:date="2014-06-08T18:23:00Z">
          <w:pPr>
            <w:pStyle w:val="ListParagraph"/>
            <w:numPr>
              <w:numId w:val="22"/>
            </w:numPr>
            <w:ind w:hanging="360"/>
          </w:pPr>
        </w:pPrChange>
      </w:pPr>
      <w:del w:id="523" w:author="shorny" w:date="2014-06-08T18:23:00Z">
        <w:r w:rsidDel="00857696">
          <w:rPr>
            <w:lang w:eastAsia="en-AU"/>
          </w:rPr>
          <w:delText xml:space="preserve">‘RHD admin view’ </w:delText>
        </w:r>
      </w:del>
    </w:p>
    <w:p w14:paraId="5948523A" w14:textId="0E86B9B8" w:rsidR="005952EC" w:rsidRDefault="005952EC" w:rsidP="00857696">
      <w:pPr>
        <w:pStyle w:val="ListParagraph"/>
        <w:numPr>
          <w:ilvl w:val="1"/>
          <w:numId w:val="22"/>
        </w:numPr>
        <w:rPr>
          <w:lang w:eastAsia="en-AU"/>
        </w:rPr>
      </w:pPr>
      <w:del w:id="524" w:author="shorny" w:date="2014-06-08T18:23:00Z">
        <w:r w:rsidDel="00857696">
          <w:rPr>
            <w:lang w:eastAsia="en-AU"/>
          </w:rPr>
          <w:delText>Has the right to delete</w:delText>
        </w:r>
        <w:r w:rsidR="00C2601C" w:rsidDel="00857696">
          <w:rPr>
            <w:lang w:eastAsia="en-AU"/>
          </w:rPr>
          <w:delText xml:space="preserve"> any tuple entry</w:delText>
        </w:r>
      </w:del>
    </w:p>
    <w:p w14:paraId="544BBB84" w14:textId="2E49CE6D" w:rsidR="005E4DF4" w:rsidRDefault="005E4DF4" w:rsidP="00597C9F">
      <w:pPr>
        <w:pStyle w:val="Heading1"/>
        <w:numPr>
          <w:ilvl w:val="0"/>
          <w:numId w:val="17"/>
        </w:numPr>
        <w:rPr>
          <w:lang w:eastAsia="en-AU"/>
        </w:rPr>
      </w:pPr>
      <w:bookmarkStart w:id="525" w:name="_Toc390273926"/>
      <w:r>
        <w:rPr>
          <w:lang w:eastAsia="en-AU"/>
        </w:rPr>
        <w:lastRenderedPageBreak/>
        <w:t>Design security mechanisms</w:t>
      </w:r>
      <w:bookmarkEnd w:id="525"/>
    </w:p>
    <w:p w14:paraId="56E49A7D" w14:textId="618F7194" w:rsidR="003314BF" w:rsidRDefault="003314BF" w:rsidP="003314BF">
      <w:pPr>
        <w:rPr>
          <w:lang w:eastAsia="en-AU"/>
        </w:rPr>
      </w:pPr>
      <w:r>
        <w:rPr>
          <w:lang w:eastAsia="en-AU"/>
        </w:rPr>
        <w:t>Deletion can only be performed by RHD Admin and this is assumed to occur very rarely</w:t>
      </w:r>
      <w:ins w:id="526" w:author="shorny" w:date="2014-06-08T18:23:00Z">
        <w:r w:rsidR="00857696">
          <w:rPr>
            <w:lang w:eastAsia="en-AU"/>
          </w:rPr>
          <w:t>.</w:t>
        </w:r>
      </w:ins>
    </w:p>
    <w:p w14:paraId="66C25E9E" w14:textId="494006AE" w:rsidR="00FF290B" w:rsidRDefault="00FF290B" w:rsidP="003314BF">
      <w:pPr>
        <w:rPr>
          <w:lang w:eastAsia="en-AU"/>
        </w:rPr>
      </w:pPr>
      <w:r>
        <w:rPr>
          <w:lang w:eastAsia="en-AU"/>
        </w:rPr>
        <w:t>Only staff members who can have the can supervise field set to true are able to state that they will supervise a RHD applicant for an application.</w:t>
      </w:r>
    </w:p>
    <w:p w14:paraId="1CAA2ABF" w14:textId="7CDC9710" w:rsidR="003314BF" w:rsidRDefault="008423EE" w:rsidP="003314BF">
      <w:pPr>
        <w:rPr>
          <w:lang w:eastAsia="en-AU"/>
        </w:rPr>
      </w:pPr>
      <w:hyperlink r:id="rId18" w:history="1">
        <w:r w:rsidR="00181FF8" w:rsidRPr="009D1B6A">
          <w:rPr>
            <w:rStyle w:val="Hyperlink"/>
            <w:lang w:eastAsia="en-AU"/>
          </w:rPr>
          <w:t>http://www.greensql.com/content/mysql-security-best-practices-hardening-mysql-tips</w:t>
        </w:r>
      </w:hyperlink>
    </w:p>
    <w:p w14:paraId="673DD80B" w14:textId="47C61D00" w:rsidR="00181FF8" w:rsidRDefault="007C4474" w:rsidP="003314BF">
      <w:pPr>
        <w:rPr>
          <w:ins w:id="527" w:author="shorny" w:date="2014-06-08T18:31:00Z"/>
          <w:lang w:eastAsia="en-AU"/>
        </w:rPr>
      </w:pPr>
      <w:ins w:id="528" w:author="shorny" w:date="2014-06-08T18:27:00Z">
        <w:r>
          <w:rPr>
            <w:lang w:eastAsia="en-AU"/>
          </w:rPr>
          <w:t xml:space="preserve">We have adopted a </w:t>
        </w:r>
      </w:ins>
      <w:ins w:id="529" w:author="shorny" w:date="2014-06-08T18:31:00Z">
        <w:r>
          <w:rPr>
            <w:lang w:eastAsia="en-AU"/>
          </w:rPr>
          <w:t>light-touch to security design in this RHD database.</w:t>
        </w:r>
      </w:ins>
    </w:p>
    <w:p w14:paraId="5886D5D4" w14:textId="165ADE2D" w:rsidR="007C4474" w:rsidRDefault="007C4474" w:rsidP="003314BF">
      <w:pPr>
        <w:rPr>
          <w:ins w:id="530" w:author="shorny" w:date="2014-06-08T18:35:00Z"/>
          <w:lang w:eastAsia="en-AU"/>
        </w:rPr>
      </w:pPr>
      <w:ins w:id="531" w:author="shorny" w:date="2014-06-08T18:31:00Z">
        <w:r>
          <w:rPr>
            <w:lang w:eastAsia="en-AU"/>
          </w:rPr>
          <w:t>As the</w:t>
        </w:r>
      </w:ins>
      <w:ins w:id="532" w:author="shorny" w:date="2014-06-08T18:32:00Z">
        <w:r>
          <w:rPr>
            <w:lang w:eastAsia="en-AU"/>
          </w:rPr>
          <w:t xml:space="preserve"> </w:t>
        </w:r>
      </w:ins>
      <w:ins w:id="533" w:author="shorny" w:date="2014-06-08T18:31:00Z">
        <w:r>
          <w:rPr>
            <w:lang w:eastAsia="en-AU"/>
          </w:rPr>
          <w:t>RHD application process is not clearly designed</w:t>
        </w:r>
      </w:ins>
      <w:ins w:id="534" w:author="shorny" w:date="2014-06-08T18:32:00Z">
        <w:r>
          <w:rPr>
            <w:lang w:eastAsia="en-AU"/>
          </w:rPr>
          <w:t xml:space="preserve">, we want the database to support a </w:t>
        </w:r>
        <w:r w:rsidR="00C00D56">
          <w:rPr>
            <w:lang w:eastAsia="en-AU"/>
          </w:rPr>
          <w:t xml:space="preserve">diversity of workflows. </w:t>
        </w:r>
        <w:r w:rsidR="00AB1044">
          <w:rPr>
            <w:lang w:eastAsia="en-AU"/>
          </w:rPr>
          <w:t xml:space="preserve">This includes fostering </w:t>
        </w:r>
      </w:ins>
      <w:ins w:id="535" w:author="shorny" w:date="2014-06-08T18:33:00Z">
        <w:r w:rsidR="009B2833">
          <w:rPr>
            <w:lang w:eastAsia="en-AU"/>
          </w:rPr>
          <w:t>volunteerism by allowing any staff member to take ownership of applications</w:t>
        </w:r>
      </w:ins>
      <w:ins w:id="536" w:author="shorny" w:date="2014-06-08T18:35:00Z">
        <w:r w:rsidR="00304119">
          <w:rPr>
            <w:lang w:eastAsia="en-AU"/>
          </w:rPr>
          <w:t>.</w:t>
        </w:r>
      </w:ins>
    </w:p>
    <w:p w14:paraId="57BD3499" w14:textId="24F74DE4" w:rsidR="00995E5E" w:rsidRDefault="00995E5E" w:rsidP="003314BF">
      <w:pPr>
        <w:rPr>
          <w:ins w:id="537" w:author="shorny" w:date="2014-06-08T18:43:00Z"/>
          <w:lang w:eastAsia="en-AU"/>
        </w:rPr>
      </w:pPr>
      <w:ins w:id="538" w:author="shorny" w:date="2014-06-08T18:35:00Z">
        <w:r>
          <w:rPr>
            <w:lang w:eastAsia="en-AU"/>
          </w:rPr>
          <w:t xml:space="preserve">Hence, we </w:t>
        </w:r>
      </w:ins>
      <w:ins w:id="539" w:author="shorny" w:date="2014-06-08T18:41:00Z">
        <w:r w:rsidR="00575884">
          <w:rPr>
            <w:lang w:eastAsia="en-AU"/>
          </w:rPr>
          <w:t>grant</w:t>
        </w:r>
      </w:ins>
      <w:ins w:id="540" w:author="shorny" w:date="2014-06-08T18:35:00Z">
        <w:r>
          <w:rPr>
            <w:lang w:eastAsia="en-AU"/>
          </w:rPr>
          <w:t xml:space="preserve"> all staff members have </w:t>
        </w:r>
      </w:ins>
      <w:ins w:id="541" w:author="shorny" w:date="2014-06-08T18:41:00Z">
        <w:r w:rsidR="00575884">
          <w:rPr>
            <w:lang w:eastAsia="en-AU"/>
          </w:rPr>
          <w:t xml:space="preserve">the privilege to </w:t>
        </w:r>
      </w:ins>
      <w:ins w:id="542" w:author="shorny" w:date="2014-06-08T18:43:00Z">
        <w:r w:rsidR="00575884">
          <w:rPr>
            <w:lang w:eastAsia="en-AU"/>
          </w:rPr>
          <w:t>SELECT, UPDATE and INSERT on all tables in the database, save for the following exceptions.</w:t>
        </w:r>
      </w:ins>
    </w:p>
    <w:p w14:paraId="0EF69679" w14:textId="65327447" w:rsidR="00575884" w:rsidRDefault="00575884" w:rsidP="003314BF">
      <w:pPr>
        <w:rPr>
          <w:ins w:id="543" w:author="shorny" w:date="2014-06-08T22:30:00Z"/>
          <w:lang w:eastAsia="en-AU"/>
        </w:rPr>
      </w:pPr>
      <w:ins w:id="544" w:author="shorny" w:date="2014-06-08T18:43:00Z">
        <w:r>
          <w:rPr>
            <w:lang w:eastAsia="en-AU"/>
          </w:rPr>
          <w:t xml:space="preserve">Only database administrators </w:t>
        </w:r>
      </w:ins>
      <w:ins w:id="545" w:author="shorny" w:date="2014-06-08T18:44:00Z">
        <w:r>
          <w:rPr>
            <w:lang w:eastAsia="en-AU"/>
          </w:rPr>
          <w:t>are granted the privilege to UPDATE and INSERT to the `University Staff Member`</w:t>
        </w:r>
      </w:ins>
      <w:ins w:id="546" w:author="shorny" w:date="2014-06-08T22:30:00Z">
        <w:r w:rsidR="00546491">
          <w:rPr>
            <w:lang w:eastAsia="en-AU"/>
          </w:rPr>
          <w:t xml:space="preserve"> table.</w:t>
        </w:r>
      </w:ins>
    </w:p>
    <w:p w14:paraId="370A15BA" w14:textId="68ECF2FB" w:rsidR="00546491" w:rsidRDefault="00546491" w:rsidP="003314BF">
      <w:pPr>
        <w:rPr>
          <w:ins w:id="547" w:author="shorny" w:date="2014-06-08T22:31:00Z"/>
          <w:lang w:eastAsia="en-AU"/>
        </w:rPr>
      </w:pPr>
      <w:ins w:id="548" w:author="shorny" w:date="2014-06-08T22:30:00Z">
        <w:r>
          <w:rPr>
            <w:lang w:eastAsia="en-AU"/>
          </w:rPr>
          <w:t>There are areas of the database that ought not to be modified without the consent of certain others. For instance, no staff members should be registered as supervising an RHD application without their own consent. The other, similarly sensitive areas are: a staff member’s research areas and their oversight responsibilities for research areas; and which applications they have flagged.</w:t>
        </w:r>
      </w:ins>
    </w:p>
    <w:p w14:paraId="46C65571" w14:textId="1E9D45E3" w:rsidR="00833833" w:rsidRPr="003314BF" w:rsidRDefault="00833833" w:rsidP="003314BF">
      <w:pPr>
        <w:rPr>
          <w:lang w:eastAsia="en-AU"/>
        </w:rPr>
      </w:pPr>
      <w:ins w:id="549" w:author="shorny" w:date="2014-06-08T22:31:00Z">
        <w:r>
          <w:rPr>
            <w:lang w:eastAsia="en-AU"/>
          </w:rPr>
          <w:t xml:space="preserve">To </w:t>
        </w:r>
      </w:ins>
      <w:ins w:id="550" w:author="shorny" w:date="2014-06-09T06:01:00Z">
        <w:r w:rsidR="00D2055E">
          <w:rPr>
            <w:lang w:eastAsia="en-AU"/>
          </w:rPr>
          <w:t>address this issue, we log all</w:t>
        </w:r>
      </w:ins>
      <w:ins w:id="551" w:author="shorny" w:date="2014-06-09T06:05:00Z">
        <w:r w:rsidR="00C7486C">
          <w:rPr>
            <w:lang w:eastAsia="en-AU"/>
          </w:rPr>
          <w:t xml:space="preserve"> changes to the related tables </w:t>
        </w:r>
      </w:ins>
      <w:ins w:id="552" w:author="shorny" w:date="2014-06-09T06:10:00Z">
        <w:r w:rsidR="00C7486C">
          <w:rPr>
            <w:lang w:eastAsia="en-AU"/>
          </w:rPr>
          <w:t xml:space="preserve">so that the affected staff can be emailed summaries of such changes. </w:t>
        </w:r>
      </w:ins>
      <w:ins w:id="553" w:author="shorny" w:date="2014-06-09T06:13:00Z">
        <w:r w:rsidR="00D35082">
          <w:rPr>
            <w:lang w:eastAsia="en-AU"/>
          </w:rPr>
          <w:t>This design has the benefit of allowing any user to make changes to these areas so potentially sharing</w:t>
        </w:r>
      </w:ins>
      <w:ins w:id="554" w:author="shorny" w:date="2014-06-09T06:25:00Z">
        <w:r w:rsidR="00FE0FCB">
          <w:rPr>
            <w:lang w:eastAsia="en-AU"/>
          </w:rPr>
          <w:t xml:space="preserve"> widely</w:t>
        </w:r>
      </w:ins>
      <w:ins w:id="555" w:author="shorny" w:date="2014-06-09T06:13:00Z">
        <w:r w:rsidR="00D35082">
          <w:rPr>
            <w:lang w:eastAsia="en-AU"/>
          </w:rPr>
          <w:t xml:space="preserve"> the work of keeping </w:t>
        </w:r>
      </w:ins>
      <w:ins w:id="556" w:author="shorny" w:date="2014-06-09T06:21:00Z">
        <w:r w:rsidR="00D43280">
          <w:rPr>
            <w:lang w:eastAsia="en-AU"/>
          </w:rPr>
          <w:t xml:space="preserve">the database up-to-date. In addition, those staff directly affected by </w:t>
        </w:r>
      </w:ins>
      <w:ins w:id="557" w:author="shorny" w:date="2014-06-09T06:25:00Z">
        <w:r w:rsidR="00FE0FCB">
          <w:rPr>
            <w:lang w:eastAsia="en-AU"/>
          </w:rPr>
          <w:t>such changes can be automatically forwarded notifications of those changes.</w:t>
        </w:r>
      </w:ins>
      <w:ins w:id="558" w:author="shorny" w:date="2014-06-09T06:29:00Z">
        <w:r w:rsidR="00AB462C">
          <w:rPr>
            <w:lang w:eastAsia="en-AU"/>
          </w:rPr>
          <w:t xml:space="preserve"> By sharing more widely the responsibility for keeping this database up-to-date, we can minimise the extra time </w:t>
        </w:r>
        <w:r w:rsidR="004E0AE0">
          <w:rPr>
            <w:lang w:eastAsia="en-AU"/>
          </w:rPr>
          <w:t xml:space="preserve">academic staff in particular </w:t>
        </w:r>
      </w:ins>
      <w:ins w:id="559" w:author="shorny" w:date="2014-06-09T06:36:00Z">
        <w:r w:rsidR="004E0AE0">
          <w:rPr>
            <w:lang w:eastAsia="en-AU"/>
          </w:rPr>
          <w:t>need to spend on the system.</w:t>
        </w:r>
      </w:ins>
    </w:p>
    <w:p w14:paraId="6D2B3980" w14:textId="4C25A020" w:rsidR="005E4DF4" w:rsidRDefault="005E4DF4" w:rsidP="00597C9F">
      <w:pPr>
        <w:pStyle w:val="Heading1"/>
        <w:numPr>
          <w:ilvl w:val="0"/>
          <w:numId w:val="17"/>
        </w:numPr>
        <w:rPr>
          <w:lang w:eastAsia="en-AU"/>
        </w:rPr>
      </w:pPr>
      <w:bookmarkStart w:id="560" w:name="_Toc390273927"/>
      <w:r>
        <w:rPr>
          <w:lang w:eastAsia="en-AU"/>
        </w:rPr>
        <w:t>Introduce controlled redundancy if necessary</w:t>
      </w:r>
      <w:bookmarkEnd w:id="560"/>
    </w:p>
    <w:p w14:paraId="03BA839B" w14:textId="16DCF7FB" w:rsidR="00B513D9" w:rsidRDefault="0010377A" w:rsidP="003314BF">
      <w:pPr>
        <w:rPr>
          <w:ins w:id="561" w:author="shorny" w:date="2014-06-09T15:21:00Z"/>
          <w:lang w:eastAsia="en-AU"/>
        </w:rPr>
      </w:pPr>
      <w:ins w:id="562" w:author="shorny" w:date="2014-06-09T15:21:00Z">
        <w:r>
          <w:rPr>
            <w:lang w:eastAsia="en-AU"/>
          </w:rPr>
          <w:t xml:space="preserve">One form of redundancy that we already have in our design is the checklist feature. This is the set of </w:t>
        </w:r>
      </w:ins>
      <w:ins w:id="563" w:author="shorny" w:date="2014-06-09T15:31:00Z">
        <w:r w:rsidR="00247016">
          <w:rPr>
            <w:lang w:eastAsia="en-AU"/>
          </w:rPr>
          <w:t>ten</w:t>
        </w:r>
      </w:ins>
      <w:ins w:id="564" w:author="shorny" w:date="2014-06-09T15:21:00Z">
        <w:r>
          <w:rPr>
            <w:lang w:eastAsia="en-AU"/>
          </w:rPr>
          <w:t xml:space="preserve"> </w:t>
        </w:r>
      </w:ins>
      <w:ins w:id="565" w:author="shorny" w:date="2014-06-09T15:27:00Z">
        <w:r>
          <w:rPr>
            <w:lang w:eastAsia="en-AU"/>
          </w:rPr>
          <w:t xml:space="preserve">Boolean </w:t>
        </w:r>
      </w:ins>
      <w:ins w:id="566" w:author="shorny" w:date="2014-06-09T15:21:00Z">
        <w:r>
          <w:rPr>
            <w:lang w:eastAsia="en-AU"/>
          </w:rPr>
          <w:t xml:space="preserve">columns in the Application </w:t>
        </w:r>
      </w:ins>
      <w:ins w:id="567" w:author="shorny" w:date="2014-06-09T15:27:00Z">
        <w:r>
          <w:rPr>
            <w:lang w:eastAsia="en-AU"/>
          </w:rPr>
          <w:t xml:space="preserve">relation: </w:t>
        </w:r>
      </w:ins>
      <w:ins w:id="568" w:author="shorny" w:date="2014-06-09T15:28:00Z">
        <w:r>
          <w:rPr>
            <w:lang w:eastAsia="en-AU"/>
          </w:rPr>
          <w:t xml:space="preserve">AddressConfirmed, DegreeConfirmed, VisaStatusConfirmed, ProposalConfirmed, HasResearchAreas, HasPrimarySuper, PayMethodConfirmed, EngProfConfirmed, RefereesConfirmed and RequiresMoreInfo. </w:t>
        </w:r>
      </w:ins>
      <w:ins w:id="569" w:author="shorny" w:date="2014-06-09T15:31:00Z">
        <w:r w:rsidR="00247016">
          <w:rPr>
            <w:lang w:eastAsia="en-AU"/>
          </w:rPr>
          <w:t xml:space="preserve">All these values are derivable from </w:t>
        </w:r>
      </w:ins>
      <w:ins w:id="570" w:author="shorny" w:date="2014-06-09T15:32:00Z">
        <w:r w:rsidR="003332AB">
          <w:rPr>
            <w:lang w:eastAsia="en-AU"/>
          </w:rPr>
          <w:t xml:space="preserve">other primary values in the schema. But we summarise them here to: allow the human users of the system to control theses values </w:t>
        </w:r>
      </w:ins>
      <w:ins w:id="571" w:author="shorny" w:date="2014-06-09T15:33:00Z">
        <w:r w:rsidR="003332AB">
          <w:rPr>
            <w:lang w:eastAsia="en-AU"/>
          </w:rPr>
          <w:t>in a flexible way</w:t>
        </w:r>
      </w:ins>
      <w:ins w:id="572" w:author="shorny" w:date="2014-06-09T15:32:00Z">
        <w:r w:rsidR="003332AB">
          <w:rPr>
            <w:lang w:eastAsia="en-AU"/>
          </w:rPr>
          <w:t xml:space="preserve">; and, </w:t>
        </w:r>
      </w:ins>
      <w:ins w:id="573" w:author="shorny" w:date="2014-06-09T15:33:00Z">
        <w:r w:rsidR="003332AB">
          <w:rPr>
            <w:lang w:eastAsia="en-AU"/>
          </w:rPr>
          <w:t>less importantly, to increase the performance of the system so that these values do not need to be recalculated frequently.</w:t>
        </w:r>
      </w:ins>
      <w:del w:id="574" w:author="shorny" w:date="2014-06-09T15:34:00Z">
        <w:r w:rsidR="003314BF" w:rsidDel="003332AB">
          <w:rPr>
            <w:lang w:eastAsia="en-AU"/>
          </w:rPr>
          <w:delText xml:space="preserve">The checklist </w:delText>
        </w:r>
        <w:r w:rsidR="00B513D9" w:rsidDel="003332AB">
          <w:rPr>
            <w:lang w:eastAsia="en-AU"/>
          </w:rPr>
          <w:delText xml:space="preserve">represents a form of controlled redundancy, </w:delText>
        </w:r>
      </w:del>
    </w:p>
    <w:p w14:paraId="0514D890" w14:textId="77777777" w:rsidR="0010377A" w:rsidRDefault="0010377A" w:rsidP="0010377A">
      <w:pPr>
        <w:rPr>
          <w:ins w:id="575" w:author="shorny" w:date="2014-06-09T15:21:00Z"/>
          <w:lang w:eastAsia="en-AU"/>
        </w:rPr>
      </w:pPr>
      <w:ins w:id="576" w:author="shorny" w:date="2014-06-09T15:21:00Z">
        <w:r>
          <w:rPr>
            <w:lang w:eastAsia="en-AU"/>
          </w:rPr>
          <w:t xml:space="preserve">We have decided to duplicate the Applicant(Email) attribute into the Application table. As email is the most common medium for communicating with applicants, it will almost always be present when an email is received with new information to update an application, and conversely when working on an application without being prompted by an email, the address should be retrieved by the system to help the user identify the applicant and send a new email to them. The email address </w:t>
        </w:r>
        <w:r>
          <w:rPr>
            <w:lang w:eastAsia="en-AU"/>
          </w:rPr>
          <w:lastRenderedPageBreak/>
          <w:t>can also be useful for users to search their email clients’ for messages sent and received about an application. Of course, care will have to be taken to ensure that this redundant information doesn’t become inconsistent. This is an example of duplicating a non-key attribute across a 1:* relationship, which we expect to reduce the number of join operations on the Applicant, Application tables significantly. Also, email addresses aren’t likely to change very often, so keeping this information consistent across multiple redundant copies should not be too much work for a database system.</w:t>
        </w:r>
      </w:ins>
    </w:p>
    <w:p w14:paraId="0BC4BA23" w14:textId="77777777" w:rsidR="0010377A" w:rsidRDefault="0010377A" w:rsidP="0010377A">
      <w:pPr>
        <w:rPr>
          <w:ins w:id="577" w:author="shorny" w:date="2014-06-09T15:21:00Z"/>
          <w:lang w:eastAsia="en-AU"/>
        </w:rPr>
      </w:pPr>
      <w:ins w:id="578" w:author="shorny" w:date="2014-06-09T15:21:00Z">
        <w:r>
          <w:rPr>
            <w:lang w:eastAsia="en-AU"/>
          </w:rPr>
          <w:t>We also have considered other types of performance improvements by introducing controlled redundancy. We could combine one-to-one relationships, but we do not have any such relationships in our design. We could duplicate foreign key attributes across one-to-many relationships to reduce joins, but we do not have foreign key attributes used in joins sufficiently frequently to make this worthwhile. We could duplicate attributes in many-to-many relationships to reduce joins, but the many-to-many tables we have do not have many attributes. We considered introducing repeating groups, but decided there were no opportunities to do so in our design.</w:t>
        </w:r>
      </w:ins>
    </w:p>
    <w:p w14:paraId="15258AD2" w14:textId="77777777" w:rsidR="0010377A" w:rsidRDefault="0010377A" w:rsidP="0010377A">
      <w:pPr>
        <w:rPr>
          <w:ins w:id="579" w:author="shorny" w:date="2014-06-09T15:21:00Z"/>
          <w:lang w:eastAsia="en-AU"/>
        </w:rPr>
      </w:pPr>
      <w:ins w:id="580" w:author="shorny" w:date="2014-06-09T15:21:00Z">
        <w:r>
          <w:rPr>
            <w:lang w:eastAsia="en-AU"/>
          </w:rPr>
          <w:t>Creating extract tables is another way of increasing performance by introducing redundancy. We decided this would be best done in future once the system has been in use for a while. This would enable an accurate understanding of which frequently used reports slow the system down, and of those, for which it is appropriate to use potentially somewhat out-of-date data.</w:t>
        </w:r>
      </w:ins>
    </w:p>
    <w:p w14:paraId="5C4B540A" w14:textId="77777777" w:rsidR="0010377A" w:rsidRDefault="0010377A" w:rsidP="0010377A">
      <w:pPr>
        <w:rPr>
          <w:ins w:id="581" w:author="shorny" w:date="2014-06-09T15:21:00Z"/>
          <w:lang w:eastAsia="en-AU"/>
        </w:rPr>
      </w:pPr>
      <w:ins w:id="582" w:author="shorny" w:date="2014-06-09T15:21:00Z">
        <w:r>
          <w:rPr>
            <w:lang w:eastAsia="en-AU"/>
          </w:rPr>
          <w:t>Another strategy to increase performance is partitioning relations. The most obvious application of this strategy to our design is to perform a horizontal partition on the Application table, separating all ongoing applications from completed applications. As almost all lookups on that table are expected to be on ongoing relations, rather than slow these down by scanning through one table that contains all applications ever created, it could search over a far smaller partition of only the ongoing relations.</w:t>
        </w:r>
      </w:ins>
    </w:p>
    <w:p w14:paraId="50E3E70B" w14:textId="77777777" w:rsidR="0010377A" w:rsidRDefault="0010377A" w:rsidP="0010377A">
      <w:pPr>
        <w:rPr>
          <w:ins w:id="583" w:author="shorny" w:date="2014-06-09T15:21:00Z"/>
          <w:lang w:eastAsia="en-AU"/>
        </w:rPr>
      </w:pPr>
      <w:ins w:id="584" w:author="shorny" w:date="2014-06-09T15:21:00Z">
        <w:r>
          <w:rPr>
            <w:lang w:eastAsia="en-AU"/>
          </w:rPr>
          <w:t>Another way of achieving the same effect would be to create another copy of the Application table, and store all ongoing applications in the primary table, and move all complete applications to the secondary copy table. As this is not a common feature of database management systems.</w:t>
        </w:r>
      </w:ins>
    </w:p>
    <w:p w14:paraId="0240A55F" w14:textId="77777777" w:rsidR="0010377A" w:rsidRPr="003314BF" w:rsidRDefault="0010377A" w:rsidP="003314BF">
      <w:pPr>
        <w:rPr>
          <w:lang w:eastAsia="en-AU"/>
        </w:rPr>
      </w:pPr>
    </w:p>
    <w:p w14:paraId="6080E6DD" w14:textId="7EA2040E" w:rsidR="005E4DF4" w:rsidRDefault="005E4DF4" w:rsidP="00597C9F">
      <w:pPr>
        <w:pStyle w:val="Heading1"/>
        <w:numPr>
          <w:ilvl w:val="0"/>
          <w:numId w:val="17"/>
        </w:numPr>
        <w:rPr>
          <w:ins w:id="585" w:author="shorny" w:date="2014-06-09T15:34:00Z"/>
          <w:lang w:eastAsia="en-AU"/>
        </w:rPr>
      </w:pPr>
      <w:bookmarkStart w:id="586" w:name="_Toc390273928"/>
      <w:r>
        <w:rPr>
          <w:lang w:eastAsia="en-AU"/>
        </w:rPr>
        <w:t>Create SQL scripts for data definition</w:t>
      </w:r>
      <w:bookmarkEnd w:id="586"/>
    </w:p>
    <w:p w14:paraId="50879C74" w14:textId="07955314" w:rsidR="00A85691" w:rsidRDefault="00005327">
      <w:pPr>
        <w:pStyle w:val="Heading2"/>
        <w:divId w:val="1206136475"/>
        <w:rPr>
          <w:ins w:id="587" w:author="shorny" w:date="2014-06-09T15:48:00Z"/>
        </w:rPr>
        <w:pPrChange w:id="588" w:author="shorny" w:date="2014-06-09T17:34:00Z">
          <w:pPr>
            <w:pStyle w:val="HTMLPreformatted"/>
            <w:divId w:val="1206136475"/>
          </w:pPr>
        </w:pPrChange>
      </w:pPr>
      <w:bookmarkStart w:id="589" w:name="_Toc390273929"/>
      <w:ins w:id="590" w:author="shorny" w:date="2014-06-09T17:34:00Z">
        <w:r>
          <w:t>Create base tables, constraints and indexes</w:t>
        </w:r>
      </w:ins>
      <w:bookmarkEnd w:id="589"/>
    </w:p>
    <w:p w14:paraId="7D89F504" w14:textId="77777777" w:rsidR="00A85691" w:rsidRPr="00A85691" w:rsidRDefault="00A85691">
      <w:pPr>
        <w:pStyle w:val="HTMLPreformatted"/>
        <w:divId w:val="1206136475"/>
        <w:rPr>
          <w:ins w:id="591" w:author="shorny" w:date="2014-06-09T15:48:00Z"/>
          <w:rStyle w:val="comment1"/>
          <w:sz w:val="18"/>
          <w:rPrChange w:id="592" w:author="shorny" w:date="2014-06-09T15:49:00Z">
            <w:rPr>
              <w:ins w:id="593" w:author="shorny" w:date="2014-06-09T15:48:00Z"/>
              <w:rStyle w:val="comment1"/>
            </w:rPr>
          </w:rPrChange>
        </w:rPr>
      </w:pPr>
      <w:ins w:id="594" w:author="shorny" w:date="2014-06-09T15:48:00Z">
        <w:r w:rsidRPr="00A85691">
          <w:rPr>
            <w:rStyle w:val="comment1"/>
            <w:sz w:val="18"/>
            <w:rPrChange w:id="595" w:author="shorny" w:date="2014-06-09T15:49:00Z">
              <w:rPr>
                <w:rStyle w:val="comment1"/>
              </w:rPr>
            </w:rPrChange>
          </w:rPr>
          <w:t>-- -----------------------------------------------------------------------------</w:t>
        </w:r>
      </w:ins>
    </w:p>
    <w:p w14:paraId="3089835B" w14:textId="77777777" w:rsidR="00A85691" w:rsidRPr="00A85691" w:rsidRDefault="00A85691">
      <w:pPr>
        <w:pStyle w:val="HTMLPreformatted"/>
        <w:divId w:val="1206136475"/>
        <w:rPr>
          <w:ins w:id="596" w:author="shorny" w:date="2014-06-09T15:48:00Z"/>
          <w:rStyle w:val="comment1"/>
          <w:sz w:val="18"/>
          <w:rPrChange w:id="597" w:author="shorny" w:date="2014-06-09T15:49:00Z">
            <w:rPr>
              <w:ins w:id="598" w:author="shorny" w:date="2014-06-09T15:48:00Z"/>
              <w:rStyle w:val="comment1"/>
            </w:rPr>
          </w:rPrChange>
        </w:rPr>
      </w:pPr>
      <w:ins w:id="599" w:author="shorny" w:date="2014-06-09T15:48:00Z">
        <w:r w:rsidRPr="00A85691">
          <w:rPr>
            <w:rStyle w:val="comment1"/>
            <w:sz w:val="18"/>
            <w:rPrChange w:id="600" w:author="shorny" w:date="2014-06-09T15:49:00Z">
              <w:rPr>
                <w:rStyle w:val="comment1"/>
              </w:rPr>
            </w:rPrChange>
          </w:rPr>
          <w:t>--</w:t>
        </w:r>
      </w:ins>
    </w:p>
    <w:p w14:paraId="2680F8ED" w14:textId="77777777" w:rsidR="00A85691" w:rsidRPr="00A85691" w:rsidRDefault="00A85691">
      <w:pPr>
        <w:pStyle w:val="HTMLPreformatted"/>
        <w:divId w:val="1206136475"/>
        <w:rPr>
          <w:ins w:id="601" w:author="shorny" w:date="2014-06-09T15:48:00Z"/>
          <w:rStyle w:val="comment1"/>
          <w:sz w:val="18"/>
          <w:rPrChange w:id="602" w:author="shorny" w:date="2014-06-09T15:49:00Z">
            <w:rPr>
              <w:ins w:id="603" w:author="shorny" w:date="2014-06-09T15:48:00Z"/>
              <w:rStyle w:val="comment1"/>
            </w:rPr>
          </w:rPrChange>
        </w:rPr>
      </w:pPr>
      <w:ins w:id="604" w:author="shorny" w:date="2014-06-09T15:48:00Z">
        <w:r w:rsidRPr="00A85691">
          <w:rPr>
            <w:rStyle w:val="comment1"/>
            <w:sz w:val="18"/>
            <w:rPrChange w:id="605" w:author="shorny" w:date="2014-06-09T15:49:00Z">
              <w:rPr>
                <w:rStyle w:val="comment1"/>
              </w:rPr>
            </w:rPrChange>
          </w:rPr>
          <w:t>-- Create or re-create the RHD tables, constraints and indexes</w:t>
        </w:r>
      </w:ins>
    </w:p>
    <w:p w14:paraId="3CDA5EC9" w14:textId="77777777" w:rsidR="00A85691" w:rsidRPr="00A85691" w:rsidRDefault="00A85691">
      <w:pPr>
        <w:pStyle w:val="HTMLPreformatted"/>
        <w:divId w:val="1206136475"/>
        <w:rPr>
          <w:ins w:id="606" w:author="shorny" w:date="2014-06-09T15:48:00Z"/>
          <w:rStyle w:val="comment1"/>
          <w:sz w:val="18"/>
          <w:rPrChange w:id="607" w:author="shorny" w:date="2014-06-09T15:49:00Z">
            <w:rPr>
              <w:ins w:id="608" w:author="shorny" w:date="2014-06-09T15:48:00Z"/>
              <w:rStyle w:val="comment1"/>
            </w:rPr>
          </w:rPrChange>
        </w:rPr>
      </w:pPr>
      <w:ins w:id="609" w:author="shorny" w:date="2014-06-09T15:48:00Z">
        <w:r w:rsidRPr="00A85691">
          <w:rPr>
            <w:rStyle w:val="comment1"/>
            <w:sz w:val="18"/>
            <w:rPrChange w:id="610" w:author="shorny" w:date="2014-06-09T15:49:00Z">
              <w:rPr>
                <w:rStyle w:val="comment1"/>
              </w:rPr>
            </w:rPrChange>
          </w:rPr>
          <w:t>--</w:t>
        </w:r>
      </w:ins>
    </w:p>
    <w:p w14:paraId="207311D3" w14:textId="77777777" w:rsidR="00A85691" w:rsidRPr="00A85691" w:rsidRDefault="00A85691">
      <w:pPr>
        <w:pStyle w:val="HTMLPreformatted"/>
        <w:divId w:val="1206136475"/>
        <w:rPr>
          <w:ins w:id="611" w:author="shorny" w:date="2014-06-09T15:48:00Z"/>
          <w:rStyle w:val="comment1"/>
          <w:sz w:val="18"/>
          <w:rPrChange w:id="612" w:author="shorny" w:date="2014-06-09T15:49:00Z">
            <w:rPr>
              <w:ins w:id="613" w:author="shorny" w:date="2014-06-09T15:48:00Z"/>
              <w:rStyle w:val="comment1"/>
            </w:rPr>
          </w:rPrChange>
        </w:rPr>
      </w:pPr>
      <w:ins w:id="614" w:author="shorny" w:date="2014-06-09T15:48:00Z">
        <w:r w:rsidRPr="00A85691">
          <w:rPr>
            <w:rStyle w:val="comment1"/>
            <w:sz w:val="18"/>
            <w:rPrChange w:id="615" w:author="shorny" w:date="2014-06-09T15:49:00Z">
              <w:rPr>
                <w:rStyle w:val="comment1"/>
              </w:rPr>
            </w:rPrChange>
          </w:rPr>
          <w:t>-- -----------------------------------------------------------------------------</w:t>
        </w:r>
      </w:ins>
    </w:p>
    <w:p w14:paraId="797F8618" w14:textId="77777777" w:rsidR="00A85691" w:rsidRPr="00A85691" w:rsidRDefault="00A85691">
      <w:pPr>
        <w:pStyle w:val="HTMLPreformatted"/>
        <w:divId w:val="1206136475"/>
        <w:rPr>
          <w:ins w:id="616" w:author="shorny" w:date="2014-06-09T15:48:00Z"/>
          <w:sz w:val="18"/>
          <w:rPrChange w:id="617" w:author="shorny" w:date="2014-06-09T15:49:00Z">
            <w:rPr>
              <w:ins w:id="618" w:author="shorny" w:date="2014-06-09T15:48:00Z"/>
            </w:rPr>
          </w:rPrChange>
        </w:rPr>
      </w:pPr>
    </w:p>
    <w:p w14:paraId="2C483AA2" w14:textId="77777777" w:rsidR="00A85691" w:rsidRPr="00A85691" w:rsidRDefault="00A85691">
      <w:pPr>
        <w:pStyle w:val="HTMLPreformatted"/>
        <w:divId w:val="1206136475"/>
        <w:rPr>
          <w:ins w:id="619" w:author="shorny" w:date="2014-06-09T15:48:00Z"/>
          <w:rStyle w:val="comment1"/>
          <w:sz w:val="18"/>
          <w:rPrChange w:id="620" w:author="shorny" w:date="2014-06-09T15:49:00Z">
            <w:rPr>
              <w:ins w:id="621" w:author="shorny" w:date="2014-06-09T15:48:00Z"/>
              <w:rStyle w:val="comment1"/>
            </w:rPr>
          </w:rPrChange>
        </w:rPr>
      </w:pPr>
      <w:ins w:id="622" w:author="shorny" w:date="2014-06-09T15:48:00Z">
        <w:r w:rsidRPr="00A85691">
          <w:rPr>
            <w:rStyle w:val="comment1"/>
            <w:sz w:val="18"/>
            <w:rPrChange w:id="623" w:author="shorny" w:date="2014-06-09T15:49:00Z">
              <w:rPr>
                <w:rStyle w:val="comment1"/>
              </w:rPr>
            </w:rPrChange>
          </w:rPr>
          <w:t>-- -----------------------------------------------------------------------------</w:t>
        </w:r>
      </w:ins>
    </w:p>
    <w:p w14:paraId="69FE32B0" w14:textId="77777777" w:rsidR="00A85691" w:rsidRPr="00A85691" w:rsidRDefault="00A85691">
      <w:pPr>
        <w:pStyle w:val="HTMLPreformatted"/>
        <w:divId w:val="1206136475"/>
        <w:rPr>
          <w:ins w:id="624" w:author="shorny" w:date="2014-06-09T15:48:00Z"/>
          <w:rStyle w:val="comment1"/>
          <w:sz w:val="18"/>
          <w:rPrChange w:id="625" w:author="shorny" w:date="2014-06-09T15:49:00Z">
            <w:rPr>
              <w:ins w:id="626" w:author="shorny" w:date="2014-06-09T15:48:00Z"/>
              <w:rStyle w:val="comment1"/>
            </w:rPr>
          </w:rPrChange>
        </w:rPr>
      </w:pPr>
      <w:ins w:id="627" w:author="shorny" w:date="2014-06-09T15:48:00Z">
        <w:r w:rsidRPr="00A85691">
          <w:rPr>
            <w:rStyle w:val="comment1"/>
            <w:sz w:val="18"/>
            <w:rPrChange w:id="628" w:author="shorny" w:date="2014-06-09T15:49:00Z">
              <w:rPr>
                <w:rStyle w:val="comment1"/>
              </w:rPr>
            </w:rPrChange>
          </w:rPr>
          <w:t>-- Delete existing tables</w:t>
        </w:r>
      </w:ins>
    </w:p>
    <w:p w14:paraId="57EB81F9" w14:textId="77777777" w:rsidR="00A85691" w:rsidRPr="00A85691" w:rsidRDefault="00A85691">
      <w:pPr>
        <w:pStyle w:val="HTMLPreformatted"/>
        <w:divId w:val="1206136475"/>
        <w:rPr>
          <w:ins w:id="629" w:author="shorny" w:date="2014-06-09T15:48:00Z"/>
          <w:sz w:val="18"/>
          <w:rPrChange w:id="630" w:author="shorny" w:date="2014-06-09T15:49:00Z">
            <w:rPr>
              <w:ins w:id="631" w:author="shorny" w:date="2014-06-09T15:48:00Z"/>
            </w:rPr>
          </w:rPrChange>
        </w:rPr>
      </w:pPr>
    </w:p>
    <w:p w14:paraId="00E606DA" w14:textId="77777777" w:rsidR="00A85691" w:rsidRPr="00A85691" w:rsidRDefault="00A85691">
      <w:pPr>
        <w:pStyle w:val="HTMLPreformatted"/>
        <w:divId w:val="1206136475"/>
        <w:rPr>
          <w:ins w:id="632" w:author="shorny" w:date="2014-06-09T15:48:00Z"/>
          <w:sz w:val="18"/>
          <w:rPrChange w:id="633" w:author="shorny" w:date="2014-06-09T15:49:00Z">
            <w:rPr>
              <w:ins w:id="634" w:author="shorny" w:date="2014-06-09T15:48:00Z"/>
            </w:rPr>
          </w:rPrChange>
        </w:rPr>
      </w:pPr>
      <w:ins w:id="635" w:author="shorny" w:date="2014-06-09T15:48:00Z">
        <w:r w:rsidRPr="00A85691">
          <w:rPr>
            <w:rStyle w:val="keyword1"/>
            <w:sz w:val="18"/>
            <w:rPrChange w:id="636" w:author="shorny" w:date="2014-06-09T15:49:00Z">
              <w:rPr>
                <w:rStyle w:val="keyword1"/>
              </w:rPr>
            </w:rPrChange>
          </w:rPr>
          <w:t>SELECT</w:t>
        </w:r>
        <w:r w:rsidRPr="00A85691">
          <w:rPr>
            <w:sz w:val="18"/>
            <w:rPrChange w:id="637" w:author="shorny" w:date="2014-06-09T15:49:00Z">
              <w:rPr/>
            </w:rPrChange>
          </w:rPr>
          <w:t xml:space="preserve"> "Dropping </w:t>
        </w:r>
        <w:r w:rsidRPr="00A85691">
          <w:rPr>
            <w:rStyle w:val="keyword1"/>
            <w:sz w:val="18"/>
            <w:rPrChange w:id="638" w:author="shorny" w:date="2014-06-09T15:49:00Z">
              <w:rPr>
                <w:rStyle w:val="keyword1"/>
              </w:rPr>
            </w:rPrChange>
          </w:rPr>
          <w:t>existing</w:t>
        </w:r>
        <w:r w:rsidRPr="00A85691">
          <w:rPr>
            <w:sz w:val="18"/>
            <w:rPrChange w:id="639" w:author="shorny" w:date="2014-06-09T15:49:00Z">
              <w:rPr/>
            </w:rPrChange>
          </w:rPr>
          <w:t xml:space="preserve"> FK </w:t>
        </w:r>
        <w:r w:rsidRPr="00A85691">
          <w:rPr>
            <w:rStyle w:val="keyword1"/>
            <w:sz w:val="18"/>
            <w:rPrChange w:id="640" w:author="shorny" w:date="2014-06-09T15:49:00Z">
              <w:rPr>
                <w:rStyle w:val="keyword1"/>
              </w:rPr>
            </w:rPrChange>
          </w:rPr>
          <w:t>constraints</w:t>
        </w:r>
        <w:r w:rsidRPr="00A85691">
          <w:rPr>
            <w:sz w:val="18"/>
            <w:rPrChange w:id="641" w:author="shorny" w:date="2014-06-09T15:49:00Z">
              <w:rPr/>
            </w:rPrChange>
          </w:rPr>
          <w:t>" ;</w:t>
        </w:r>
      </w:ins>
    </w:p>
    <w:p w14:paraId="13A1810F" w14:textId="77777777" w:rsidR="00A85691" w:rsidRPr="00A85691" w:rsidRDefault="00A85691">
      <w:pPr>
        <w:pStyle w:val="HTMLPreformatted"/>
        <w:divId w:val="1206136475"/>
        <w:rPr>
          <w:ins w:id="642" w:author="shorny" w:date="2014-06-09T15:48:00Z"/>
          <w:sz w:val="18"/>
          <w:rPrChange w:id="643" w:author="shorny" w:date="2014-06-09T15:49:00Z">
            <w:rPr>
              <w:ins w:id="644" w:author="shorny" w:date="2014-06-09T15:48:00Z"/>
            </w:rPr>
          </w:rPrChange>
        </w:rPr>
      </w:pPr>
      <w:ins w:id="645" w:author="shorny" w:date="2014-06-09T15:48:00Z">
        <w:r w:rsidRPr="00A85691">
          <w:rPr>
            <w:rStyle w:val="keyword1"/>
            <w:sz w:val="18"/>
            <w:rPrChange w:id="646" w:author="shorny" w:date="2014-06-09T15:49:00Z">
              <w:rPr>
                <w:rStyle w:val="keyword1"/>
              </w:rPr>
            </w:rPrChange>
          </w:rPr>
          <w:t>ALTER</w:t>
        </w:r>
        <w:r w:rsidRPr="00A85691">
          <w:rPr>
            <w:sz w:val="18"/>
            <w:rPrChange w:id="647" w:author="shorny" w:date="2014-06-09T15:49:00Z">
              <w:rPr/>
            </w:rPrChange>
          </w:rPr>
          <w:t xml:space="preserve"> </w:t>
        </w:r>
        <w:r w:rsidRPr="00A85691">
          <w:rPr>
            <w:rStyle w:val="keyword1"/>
            <w:sz w:val="18"/>
            <w:rPrChange w:id="648" w:author="shorny" w:date="2014-06-09T15:49:00Z">
              <w:rPr>
                <w:rStyle w:val="keyword1"/>
              </w:rPr>
            </w:rPrChange>
          </w:rPr>
          <w:t>TABLE</w:t>
        </w:r>
        <w:r w:rsidRPr="00A85691">
          <w:rPr>
            <w:sz w:val="18"/>
            <w:rPrChange w:id="649" w:author="shorny" w:date="2014-06-09T15:49:00Z">
              <w:rPr/>
            </w:rPrChange>
          </w:rPr>
          <w:t xml:space="preserve"> </w:t>
        </w:r>
        <w:r w:rsidRPr="00A85691">
          <w:rPr>
            <w:rStyle w:val="function-name1"/>
            <w:sz w:val="18"/>
            <w:rPrChange w:id="650" w:author="shorny" w:date="2014-06-09T15:49:00Z">
              <w:rPr>
                <w:rStyle w:val="function-name1"/>
              </w:rPr>
            </w:rPrChange>
          </w:rPr>
          <w:t>Document</w:t>
        </w:r>
        <w:r w:rsidRPr="00A85691">
          <w:rPr>
            <w:sz w:val="18"/>
            <w:rPrChange w:id="651" w:author="shorny" w:date="2014-06-09T15:49:00Z">
              <w:rPr/>
            </w:rPrChange>
          </w:rPr>
          <w:t xml:space="preserve"> </w:t>
        </w:r>
        <w:r w:rsidRPr="00A85691">
          <w:rPr>
            <w:rStyle w:val="keyword1"/>
            <w:sz w:val="18"/>
            <w:rPrChange w:id="652" w:author="shorny" w:date="2014-06-09T15:49:00Z">
              <w:rPr>
                <w:rStyle w:val="keyword1"/>
              </w:rPr>
            </w:rPrChange>
          </w:rPr>
          <w:t>DROP</w:t>
        </w:r>
        <w:r w:rsidRPr="00A85691">
          <w:rPr>
            <w:sz w:val="18"/>
            <w:rPrChange w:id="653" w:author="shorny" w:date="2014-06-09T15:49:00Z">
              <w:rPr/>
            </w:rPrChange>
          </w:rPr>
          <w:t xml:space="preserve"> </w:t>
        </w:r>
        <w:r w:rsidRPr="00A85691">
          <w:rPr>
            <w:rStyle w:val="keyword1"/>
            <w:sz w:val="18"/>
            <w:rPrChange w:id="654" w:author="shorny" w:date="2014-06-09T15:49:00Z">
              <w:rPr>
                <w:rStyle w:val="keyword1"/>
              </w:rPr>
            </w:rPrChange>
          </w:rPr>
          <w:t>FOREIGN</w:t>
        </w:r>
        <w:r w:rsidRPr="00A85691">
          <w:rPr>
            <w:sz w:val="18"/>
            <w:rPrChange w:id="655" w:author="shorny" w:date="2014-06-09T15:49:00Z">
              <w:rPr/>
            </w:rPrChange>
          </w:rPr>
          <w:t xml:space="preserve"> </w:t>
        </w:r>
        <w:r w:rsidRPr="00A85691">
          <w:rPr>
            <w:rStyle w:val="keyword1"/>
            <w:sz w:val="18"/>
            <w:rPrChange w:id="656" w:author="shorny" w:date="2014-06-09T15:49:00Z">
              <w:rPr>
                <w:rStyle w:val="keyword1"/>
              </w:rPr>
            </w:rPrChange>
          </w:rPr>
          <w:t>KEY</w:t>
        </w:r>
        <w:r w:rsidRPr="00A85691">
          <w:rPr>
            <w:sz w:val="18"/>
            <w:rPrChange w:id="657" w:author="shorny" w:date="2014-06-09T15:49:00Z">
              <w:rPr/>
            </w:rPrChange>
          </w:rPr>
          <w:t xml:space="preserve"> associated;</w:t>
        </w:r>
      </w:ins>
    </w:p>
    <w:p w14:paraId="35E0E834" w14:textId="77777777" w:rsidR="00A85691" w:rsidRPr="00A85691" w:rsidRDefault="00A85691">
      <w:pPr>
        <w:pStyle w:val="HTMLPreformatted"/>
        <w:divId w:val="1206136475"/>
        <w:rPr>
          <w:ins w:id="658" w:author="shorny" w:date="2014-06-09T15:48:00Z"/>
          <w:sz w:val="18"/>
          <w:rPrChange w:id="659" w:author="shorny" w:date="2014-06-09T15:49:00Z">
            <w:rPr>
              <w:ins w:id="660" w:author="shorny" w:date="2014-06-09T15:48:00Z"/>
            </w:rPr>
          </w:rPrChange>
        </w:rPr>
      </w:pPr>
      <w:ins w:id="661" w:author="shorny" w:date="2014-06-09T15:48:00Z">
        <w:r w:rsidRPr="00A85691">
          <w:rPr>
            <w:rStyle w:val="keyword1"/>
            <w:sz w:val="18"/>
            <w:rPrChange w:id="662" w:author="shorny" w:date="2014-06-09T15:49:00Z">
              <w:rPr>
                <w:rStyle w:val="keyword1"/>
              </w:rPr>
            </w:rPrChange>
          </w:rPr>
          <w:t>ALTER</w:t>
        </w:r>
        <w:r w:rsidRPr="00A85691">
          <w:rPr>
            <w:sz w:val="18"/>
            <w:rPrChange w:id="663" w:author="shorny" w:date="2014-06-09T15:49:00Z">
              <w:rPr/>
            </w:rPrChange>
          </w:rPr>
          <w:t xml:space="preserve"> </w:t>
        </w:r>
        <w:r w:rsidRPr="00A85691">
          <w:rPr>
            <w:rStyle w:val="keyword1"/>
            <w:sz w:val="18"/>
            <w:rPrChange w:id="664" w:author="shorny" w:date="2014-06-09T15:49:00Z">
              <w:rPr>
                <w:rStyle w:val="keyword1"/>
              </w:rPr>
            </w:rPrChange>
          </w:rPr>
          <w:t>TABLE</w:t>
        </w:r>
        <w:r w:rsidRPr="00A85691">
          <w:rPr>
            <w:sz w:val="18"/>
            <w:rPrChange w:id="665" w:author="shorny" w:date="2014-06-09T15:49:00Z">
              <w:rPr/>
            </w:rPrChange>
          </w:rPr>
          <w:t xml:space="preserve"> </w:t>
        </w:r>
        <w:r w:rsidRPr="00A85691">
          <w:rPr>
            <w:rStyle w:val="function-name1"/>
            <w:sz w:val="18"/>
            <w:rPrChange w:id="666" w:author="shorny" w:date="2014-06-09T15:49:00Z">
              <w:rPr>
                <w:rStyle w:val="function-name1"/>
              </w:rPr>
            </w:rPrChange>
          </w:rPr>
          <w:t>Document</w:t>
        </w:r>
        <w:r w:rsidRPr="00A85691">
          <w:rPr>
            <w:sz w:val="18"/>
            <w:rPrChange w:id="667" w:author="shorny" w:date="2014-06-09T15:49:00Z">
              <w:rPr/>
            </w:rPrChange>
          </w:rPr>
          <w:t xml:space="preserve"> </w:t>
        </w:r>
        <w:r w:rsidRPr="00A85691">
          <w:rPr>
            <w:rStyle w:val="keyword1"/>
            <w:sz w:val="18"/>
            <w:rPrChange w:id="668" w:author="shorny" w:date="2014-06-09T15:49:00Z">
              <w:rPr>
                <w:rStyle w:val="keyword1"/>
              </w:rPr>
            </w:rPrChange>
          </w:rPr>
          <w:t>DROP</w:t>
        </w:r>
        <w:r w:rsidRPr="00A85691">
          <w:rPr>
            <w:sz w:val="18"/>
            <w:rPrChange w:id="669" w:author="shorny" w:date="2014-06-09T15:49:00Z">
              <w:rPr/>
            </w:rPrChange>
          </w:rPr>
          <w:t xml:space="preserve"> </w:t>
        </w:r>
        <w:r w:rsidRPr="00A85691">
          <w:rPr>
            <w:rStyle w:val="keyword1"/>
            <w:sz w:val="18"/>
            <w:rPrChange w:id="670" w:author="shorny" w:date="2014-06-09T15:49:00Z">
              <w:rPr>
                <w:rStyle w:val="keyword1"/>
              </w:rPr>
            </w:rPrChange>
          </w:rPr>
          <w:t>FOREIGN</w:t>
        </w:r>
        <w:r w:rsidRPr="00A85691">
          <w:rPr>
            <w:sz w:val="18"/>
            <w:rPrChange w:id="671" w:author="shorny" w:date="2014-06-09T15:49:00Z">
              <w:rPr/>
            </w:rPrChange>
          </w:rPr>
          <w:t xml:space="preserve"> </w:t>
        </w:r>
        <w:r w:rsidRPr="00A85691">
          <w:rPr>
            <w:rStyle w:val="keyword1"/>
            <w:sz w:val="18"/>
            <w:rPrChange w:id="672" w:author="shorny" w:date="2014-06-09T15:49:00Z">
              <w:rPr>
                <w:rStyle w:val="keyword1"/>
              </w:rPr>
            </w:rPrChange>
          </w:rPr>
          <w:t>KEY</w:t>
        </w:r>
        <w:r w:rsidRPr="00A85691">
          <w:rPr>
            <w:sz w:val="18"/>
            <w:rPrChange w:id="673" w:author="shorny" w:date="2014-06-09T15:49:00Z">
              <w:rPr/>
            </w:rPrChange>
          </w:rPr>
          <w:t xml:space="preserve"> provides;</w:t>
        </w:r>
      </w:ins>
    </w:p>
    <w:p w14:paraId="1038EA5F" w14:textId="77777777" w:rsidR="00A85691" w:rsidRPr="00A85691" w:rsidRDefault="00A85691">
      <w:pPr>
        <w:pStyle w:val="HTMLPreformatted"/>
        <w:divId w:val="1206136475"/>
        <w:rPr>
          <w:ins w:id="674" w:author="shorny" w:date="2014-06-09T15:48:00Z"/>
          <w:sz w:val="18"/>
          <w:rPrChange w:id="675" w:author="shorny" w:date="2014-06-09T15:49:00Z">
            <w:rPr>
              <w:ins w:id="676" w:author="shorny" w:date="2014-06-09T15:48:00Z"/>
            </w:rPr>
          </w:rPrChange>
        </w:rPr>
      </w:pPr>
      <w:ins w:id="677" w:author="shorny" w:date="2014-06-09T15:48:00Z">
        <w:r w:rsidRPr="00A85691">
          <w:rPr>
            <w:rStyle w:val="keyword1"/>
            <w:sz w:val="18"/>
            <w:rPrChange w:id="678" w:author="shorny" w:date="2014-06-09T15:49:00Z">
              <w:rPr>
                <w:rStyle w:val="keyword1"/>
              </w:rPr>
            </w:rPrChange>
          </w:rPr>
          <w:t>ALTER</w:t>
        </w:r>
        <w:r w:rsidRPr="00A85691">
          <w:rPr>
            <w:sz w:val="18"/>
            <w:rPrChange w:id="679" w:author="shorny" w:date="2014-06-09T15:49:00Z">
              <w:rPr/>
            </w:rPrChange>
          </w:rPr>
          <w:t xml:space="preserve"> </w:t>
        </w:r>
        <w:r w:rsidRPr="00A85691">
          <w:rPr>
            <w:rStyle w:val="keyword1"/>
            <w:sz w:val="18"/>
            <w:rPrChange w:id="680" w:author="shorny" w:date="2014-06-09T15:49:00Z">
              <w:rPr>
                <w:rStyle w:val="keyword1"/>
              </w:rPr>
            </w:rPrChange>
          </w:rPr>
          <w:t>TABLE</w:t>
        </w:r>
        <w:r w:rsidRPr="00A85691">
          <w:rPr>
            <w:sz w:val="18"/>
            <w:rPrChange w:id="681" w:author="shorny" w:date="2014-06-09T15:49:00Z">
              <w:rPr/>
            </w:rPrChange>
          </w:rPr>
          <w:t xml:space="preserve"> </w:t>
        </w:r>
        <w:r w:rsidRPr="00A85691">
          <w:rPr>
            <w:rStyle w:val="function-name1"/>
            <w:sz w:val="18"/>
            <w:rPrChange w:id="682" w:author="shorny" w:date="2014-06-09T15:49:00Z">
              <w:rPr>
                <w:rStyle w:val="function-name1"/>
              </w:rPr>
            </w:rPrChange>
          </w:rPr>
          <w:t>Decision</w:t>
        </w:r>
        <w:r w:rsidRPr="00A85691">
          <w:rPr>
            <w:sz w:val="18"/>
            <w:rPrChange w:id="683" w:author="shorny" w:date="2014-06-09T15:49:00Z">
              <w:rPr/>
            </w:rPrChange>
          </w:rPr>
          <w:t xml:space="preserve"> </w:t>
        </w:r>
        <w:r w:rsidRPr="00A85691">
          <w:rPr>
            <w:rStyle w:val="keyword1"/>
            <w:sz w:val="18"/>
            <w:rPrChange w:id="684" w:author="shorny" w:date="2014-06-09T15:49:00Z">
              <w:rPr>
                <w:rStyle w:val="keyword1"/>
              </w:rPr>
            </w:rPrChange>
          </w:rPr>
          <w:t>DROP</w:t>
        </w:r>
        <w:r w:rsidRPr="00A85691">
          <w:rPr>
            <w:sz w:val="18"/>
            <w:rPrChange w:id="685" w:author="shorny" w:date="2014-06-09T15:49:00Z">
              <w:rPr/>
            </w:rPrChange>
          </w:rPr>
          <w:t xml:space="preserve"> </w:t>
        </w:r>
        <w:r w:rsidRPr="00A85691">
          <w:rPr>
            <w:rStyle w:val="keyword1"/>
            <w:sz w:val="18"/>
            <w:rPrChange w:id="686" w:author="shorny" w:date="2014-06-09T15:49:00Z">
              <w:rPr>
                <w:rStyle w:val="keyword1"/>
              </w:rPr>
            </w:rPrChange>
          </w:rPr>
          <w:t>FOREIGN</w:t>
        </w:r>
        <w:r w:rsidRPr="00A85691">
          <w:rPr>
            <w:sz w:val="18"/>
            <w:rPrChange w:id="687" w:author="shorny" w:date="2014-06-09T15:49:00Z">
              <w:rPr/>
            </w:rPrChange>
          </w:rPr>
          <w:t xml:space="preserve"> </w:t>
        </w:r>
        <w:r w:rsidRPr="00A85691">
          <w:rPr>
            <w:rStyle w:val="keyword1"/>
            <w:sz w:val="18"/>
            <w:rPrChange w:id="688" w:author="shorny" w:date="2014-06-09T15:49:00Z">
              <w:rPr>
                <w:rStyle w:val="keyword1"/>
              </w:rPr>
            </w:rPrChange>
          </w:rPr>
          <w:t>KEY</w:t>
        </w:r>
        <w:r w:rsidRPr="00A85691">
          <w:rPr>
            <w:sz w:val="18"/>
            <w:rPrChange w:id="689" w:author="shorny" w:date="2014-06-09T15:49:00Z">
              <w:rPr/>
            </w:rPrChange>
          </w:rPr>
          <w:t xml:space="preserve"> `specified </w:t>
        </w:r>
        <w:r w:rsidRPr="00A85691">
          <w:rPr>
            <w:rStyle w:val="keyword1"/>
            <w:sz w:val="18"/>
            <w:rPrChange w:id="690" w:author="shorny" w:date="2014-06-09T15:49:00Z">
              <w:rPr>
                <w:rStyle w:val="keyword1"/>
              </w:rPr>
            </w:rPrChange>
          </w:rPr>
          <w:t>by</w:t>
        </w:r>
        <w:r w:rsidRPr="00A85691">
          <w:rPr>
            <w:sz w:val="18"/>
            <w:rPrChange w:id="691" w:author="shorny" w:date="2014-06-09T15:49:00Z">
              <w:rPr/>
            </w:rPrChange>
          </w:rPr>
          <w:t>`;</w:t>
        </w:r>
      </w:ins>
    </w:p>
    <w:p w14:paraId="728407B7" w14:textId="77777777" w:rsidR="00A85691" w:rsidRPr="00A85691" w:rsidRDefault="00A85691">
      <w:pPr>
        <w:pStyle w:val="HTMLPreformatted"/>
        <w:divId w:val="1206136475"/>
        <w:rPr>
          <w:ins w:id="692" w:author="shorny" w:date="2014-06-09T15:48:00Z"/>
          <w:sz w:val="18"/>
          <w:rPrChange w:id="693" w:author="shorny" w:date="2014-06-09T15:49:00Z">
            <w:rPr>
              <w:ins w:id="694" w:author="shorny" w:date="2014-06-09T15:48:00Z"/>
            </w:rPr>
          </w:rPrChange>
        </w:rPr>
      </w:pPr>
      <w:ins w:id="695" w:author="shorny" w:date="2014-06-09T15:48:00Z">
        <w:r w:rsidRPr="00A85691">
          <w:rPr>
            <w:rStyle w:val="keyword1"/>
            <w:sz w:val="18"/>
            <w:rPrChange w:id="696" w:author="shorny" w:date="2014-06-09T15:49:00Z">
              <w:rPr>
                <w:rStyle w:val="keyword1"/>
              </w:rPr>
            </w:rPrChange>
          </w:rPr>
          <w:t>ALTER</w:t>
        </w:r>
        <w:r w:rsidRPr="00A85691">
          <w:rPr>
            <w:sz w:val="18"/>
            <w:rPrChange w:id="697" w:author="shorny" w:date="2014-06-09T15:49:00Z">
              <w:rPr/>
            </w:rPrChange>
          </w:rPr>
          <w:t xml:space="preserve"> </w:t>
        </w:r>
        <w:r w:rsidRPr="00A85691">
          <w:rPr>
            <w:rStyle w:val="keyword1"/>
            <w:sz w:val="18"/>
            <w:rPrChange w:id="698" w:author="shorny" w:date="2014-06-09T15:49:00Z">
              <w:rPr>
                <w:rStyle w:val="keyword1"/>
              </w:rPr>
            </w:rPrChange>
          </w:rPr>
          <w:t>TABLE</w:t>
        </w:r>
        <w:r w:rsidRPr="00A85691">
          <w:rPr>
            <w:sz w:val="18"/>
            <w:rPrChange w:id="699" w:author="shorny" w:date="2014-06-09T15:49:00Z">
              <w:rPr/>
            </w:rPrChange>
          </w:rPr>
          <w:t xml:space="preserve"> </w:t>
        </w:r>
        <w:r w:rsidRPr="00A85691">
          <w:rPr>
            <w:rStyle w:val="function-name1"/>
            <w:sz w:val="18"/>
            <w:rPrChange w:id="700" w:author="shorny" w:date="2014-06-09T15:49:00Z">
              <w:rPr>
                <w:rStyle w:val="function-name1"/>
              </w:rPr>
            </w:rPrChange>
          </w:rPr>
          <w:t>Visa</w:t>
        </w:r>
        <w:r w:rsidRPr="00A85691">
          <w:rPr>
            <w:sz w:val="18"/>
            <w:rPrChange w:id="701" w:author="shorny" w:date="2014-06-09T15:49:00Z">
              <w:rPr/>
            </w:rPrChange>
          </w:rPr>
          <w:t xml:space="preserve"> </w:t>
        </w:r>
        <w:r w:rsidRPr="00A85691">
          <w:rPr>
            <w:rStyle w:val="keyword1"/>
            <w:sz w:val="18"/>
            <w:rPrChange w:id="702" w:author="shorny" w:date="2014-06-09T15:49:00Z">
              <w:rPr>
                <w:rStyle w:val="keyword1"/>
              </w:rPr>
            </w:rPrChange>
          </w:rPr>
          <w:t>DROP</w:t>
        </w:r>
        <w:r w:rsidRPr="00A85691">
          <w:rPr>
            <w:sz w:val="18"/>
            <w:rPrChange w:id="703" w:author="shorny" w:date="2014-06-09T15:49:00Z">
              <w:rPr/>
            </w:rPrChange>
          </w:rPr>
          <w:t xml:space="preserve"> </w:t>
        </w:r>
        <w:r w:rsidRPr="00A85691">
          <w:rPr>
            <w:rStyle w:val="keyword1"/>
            <w:sz w:val="18"/>
            <w:rPrChange w:id="704" w:author="shorny" w:date="2014-06-09T15:49:00Z">
              <w:rPr>
                <w:rStyle w:val="keyword1"/>
              </w:rPr>
            </w:rPrChange>
          </w:rPr>
          <w:t>FOREIGN</w:t>
        </w:r>
        <w:r w:rsidRPr="00A85691">
          <w:rPr>
            <w:sz w:val="18"/>
            <w:rPrChange w:id="705" w:author="shorny" w:date="2014-06-09T15:49:00Z">
              <w:rPr/>
            </w:rPrChange>
          </w:rPr>
          <w:t xml:space="preserve"> </w:t>
        </w:r>
        <w:r w:rsidRPr="00A85691">
          <w:rPr>
            <w:rStyle w:val="keyword1"/>
            <w:sz w:val="18"/>
            <w:rPrChange w:id="706" w:author="shorny" w:date="2014-06-09T15:49:00Z">
              <w:rPr>
                <w:rStyle w:val="keyword1"/>
              </w:rPr>
            </w:rPrChange>
          </w:rPr>
          <w:t>KEY</w:t>
        </w:r>
        <w:r w:rsidRPr="00A85691">
          <w:rPr>
            <w:sz w:val="18"/>
            <w:rPrChange w:id="707" w:author="shorny" w:date="2014-06-09T15:49:00Z">
              <w:rPr/>
            </w:rPrChange>
          </w:rPr>
          <w:t xml:space="preserve"> `originates </w:t>
        </w:r>
        <w:r w:rsidRPr="00A85691">
          <w:rPr>
            <w:rStyle w:val="keyword1"/>
            <w:sz w:val="18"/>
            <w:rPrChange w:id="708" w:author="shorny" w:date="2014-06-09T15:49:00Z">
              <w:rPr>
                <w:rStyle w:val="keyword1"/>
              </w:rPr>
            </w:rPrChange>
          </w:rPr>
          <w:t>in</w:t>
        </w:r>
        <w:r w:rsidRPr="00A85691">
          <w:rPr>
            <w:sz w:val="18"/>
            <w:rPrChange w:id="709" w:author="shorny" w:date="2014-06-09T15:49:00Z">
              <w:rPr/>
            </w:rPrChange>
          </w:rPr>
          <w:t>`;</w:t>
        </w:r>
      </w:ins>
    </w:p>
    <w:p w14:paraId="4E28E314" w14:textId="77777777" w:rsidR="00A85691" w:rsidRPr="00A85691" w:rsidRDefault="00A85691">
      <w:pPr>
        <w:pStyle w:val="HTMLPreformatted"/>
        <w:divId w:val="1206136475"/>
        <w:rPr>
          <w:ins w:id="710" w:author="shorny" w:date="2014-06-09T15:48:00Z"/>
          <w:sz w:val="18"/>
          <w:rPrChange w:id="711" w:author="shorny" w:date="2014-06-09T15:49:00Z">
            <w:rPr>
              <w:ins w:id="712" w:author="shorny" w:date="2014-06-09T15:48:00Z"/>
            </w:rPr>
          </w:rPrChange>
        </w:rPr>
      </w:pPr>
      <w:ins w:id="713" w:author="shorny" w:date="2014-06-09T15:48:00Z">
        <w:r w:rsidRPr="00A85691">
          <w:rPr>
            <w:rStyle w:val="keyword1"/>
            <w:sz w:val="18"/>
            <w:rPrChange w:id="714" w:author="shorny" w:date="2014-06-09T15:49:00Z">
              <w:rPr>
                <w:rStyle w:val="keyword1"/>
              </w:rPr>
            </w:rPrChange>
          </w:rPr>
          <w:t>ALTER</w:t>
        </w:r>
        <w:r w:rsidRPr="00A85691">
          <w:rPr>
            <w:sz w:val="18"/>
            <w:rPrChange w:id="715" w:author="shorny" w:date="2014-06-09T15:49:00Z">
              <w:rPr/>
            </w:rPrChange>
          </w:rPr>
          <w:t xml:space="preserve"> </w:t>
        </w:r>
        <w:r w:rsidRPr="00A85691">
          <w:rPr>
            <w:rStyle w:val="keyword1"/>
            <w:sz w:val="18"/>
            <w:rPrChange w:id="716" w:author="shorny" w:date="2014-06-09T15:49:00Z">
              <w:rPr>
                <w:rStyle w:val="keyword1"/>
              </w:rPr>
            </w:rPrChange>
          </w:rPr>
          <w:t>TABLE</w:t>
        </w:r>
        <w:r w:rsidRPr="00A85691">
          <w:rPr>
            <w:sz w:val="18"/>
            <w:rPrChange w:id="717" w:author="shorny" w:date="2014-06-09T15:49:00Z">
              <w:rPr/>
            </w:rPrChange>
          </w:rPr>
          <w:t xml:space="preserve"> </w:t>
        </w:r>
        <w:r w:rsidRPr="00A85691">
          <w:rPr>
            <w:rStyle w:val="function-name1"/>
            <w:sz w:val="18"/>
            <w:rPrChange w:id="718" w:author="shorny" w:date="2014-06-09T15:49:00Z">
              <w:rPr>
                <w:rStyle w:val="function-name1"/>
              </w:rPr>
            </w:rPrChange>
          </w:rPr>
          <w:t>Degree</w:t>
        </w:r>
        <w:r w:rsidRPr="00A85691">
          <w:rPr>
            <w:sz w:val="18"/>
            <w:rPrChange w:id="719" w:author="shorny" w:date="2014-06-09T15:49:00Z">
              <w:rPr/>
            </w:rPrChange>
          </w:rPr>
          <w:t xml:space="preserve"> </w:t>
        </w:r>
        <w:r w:rsidRPr="00A85691">
          <w:rPr>
            <w:rStyle w:val="keyword1"/>
            <w:sz w:val="18"/>
            <w:rPrChange w:id="720" w:author="shorny" w:date="2014-06-09T15:49:00Z">
              <w:rPr>
                <w:rStyle w:val="keyword1"/>
              </w:rPr>
            </w:rPrChange>
          </w:rPr>
          <w:t>DROP</w:t>
        </w:r>
        <w:r w:rsidRPr="00A85691">
          <w:rPr>
            <w:sz w:val="18"/>
            <w:rPrChange w:id="721" w:author="shorny" w:date="2014-06-09T15:49:00Z">
              <w:rPr/>
            </w:rPrChange>
          </w:rPr>
          <w:t xml:space="preserve"> </w:t>
        </w:r>
        <w:r w:rsidRPr="00A85691">
          <w:rPr>
            <w:rStyle w:val="keyword1"/>
            <w:sz w:val="18"/>
            <w:rPrChange w:id="722" w:author="shorny" w:date="2014-06-09T15:49:00Z">
              <w:rPr>
                <w:rStyle w:val="keyword1"/>
              </w:rPr>
            </w:rPrChange>
          </w:rPr>
          <w:t>FOREIGN</w:t>
        </w:r>
        <w:r w:rsidRPr="00A85691">
          <w:rPr>
            <w:sz w:val="18"/>
            <w:rPrChange w:id="723" w:author="shorny" w:date="2014-06-09T15:49:00Z">
              <w:rPr/>
            </w:rPrChange>
          </w:rPr>
          <w:t xml:space="preserve"> </w:t>
        </w:r>
        <w:r w:rsidRPr="00A85691">
          <w:rPr>
            <w:rStyle w:val="keyword1"/>
            <w:sz w:val="18"/>
            <w:rPrChange w:id="724" w:author="shorny" w:date="2014-06-09T15:49:00Z">
              <w:rPr>
                <w:rStyle w:val="keyword1"/>
              </w:rPr>
            </w:rPrChange>
          </w:rPr>
          <w:t>KEY</w:t>
        </w:r>
        <w:r w:rsidRPr="00A85691">
          <w:rPr>
            <w:sz w:val="18"/>
            <w:rPrChange w:id="725" w:author="shorny" w:date="2014-06-09T15:49:00Z">
              <w:rPr/>
            </w:rPrChange>
          </w:rPr>
          <w:t xml:space="preserve"> `studied </w:t>
        </w:r>
        <w:r w:rsidRPr="00A85691">
          <w:rPr>
            <w:rStyle w:val="keyword1"/>
            <w:sz w:val="18"/>
            <w:rPrChange w:id="726" w:author="shorny" w:date="2014-06-09T15:49:00Z">
              <w:rPr>
                <w:rStyle w:val="keyword1"/>
              </w:rPr>
            </w:rPrChange>
          </w:rPr>
          <w:t>in</w:t>
        </w:r>
        <w:r w:rsidRPr="00A85691">
          <w:rPr>
            <w:sz w:val="18"/>
            <w:rPrChange w:id="727" w:author="shorny" w:date="2014-06-09T15:49:00Z">
              <w:rPr/>
            </w:rPrChange>
          </w:rPr>
          <w:t>`;</w:t>
        </w:r>
      </w:ins>
    </w:p>
    <w:p w14:paraId="119C49D0" w14:textId="77777777" w:rsidR="00A85691" w:rsidRPr="00A85691" w:rsidRDefault="00A85691">
      <w:pPr>
        <w:pStyle w:val="HTMLPreformatted"/>
        <w:divId w:val="1206136475"/>
        <w:rPr>
          <w:ins w:id="728" w:author="shorny" w:date="2014-06-09T15:48:00Z"/>
          <w:sz w:val="18"/>
          <w:rPrChange w:id="729" w:author="shorny" w:date="2014-06-09T15:49:00Z">
            <w:rPr>
              <w:ins w:id="730" w:author="shorny" w:date="2014-06-09T15:48:00Z"/>
            </w:rPr>
          </w:rPrChange>
        </w:rPr>
      </w:pPr>
      <w:ins w:id="731" w:author="shorny" w:date="2014-06-09T15:48:00Z">
        <w:r w:rsidRPr="00A85691">
          <w:rPr>
            <w:rStyle w:val="keyword1"/>
            <w:sz w:val="18"/>
            <w:rPrChange w:id="732" w:author="shorny" w:date="2014-06-09T15:49:00Z">
              <w:rPr>
                <w:rStyle w:val="keyword1"/>
              </w:rPr>
            </w:rPrChange>
          </w:rPr>
          <w:t>ALTER</w:t>
        </w:r>
        <w:r w:rsidRPr="00A85691">
          <w:rPr>
            <w:sz w:val="18"/>
            <w:rPrChange w:id="733" w:author="shorny" w:date="2014-06-09T15:49:00Z">
              <w:rPr/>
            </w:rPrChange>
          </w:rPr>
          <w:t xml:space="preserve"> </w:t>
        </w:r>
        <w:r w:rsidRPr="00A85691">
          <w:rPr>
            <w:rStyle w:val="keyword1"/>
            <w:sz w:val="18"/>
            <w:rPrChange w:id="734" w:author="shorny" w:date="2014-06-09T15:49:00Z">
              <w:rPr>
                <w:rStyle w:val="keyword1"/>
              </w:rPr>
            </w:rPrChange>
          </w:rPr>
          <w:t>TABLE</w:t>
        </w:r>
        <w:r w:rsidRPr="00A85691">
          <w:rPr>
            <w:sz w:val="18"/>
            <w:rPrChange w:id="735" w:author="shorny" w:date="2014-06-09T15:49:00Z">
              <w:rPr/>
            </w:rPrChange>
          </w:rPr>
          <w:t xml:space="preserve"> </w:t>
        </w:r>
        <w:r w:rsidRPr="00A85691">
          <w:rPr>
            <w:rStyle w:val="function-name1"/>
            <w:sz w:val="18"/>
            <w:rPrChange w:id="736" w:author="shorny" w:date="2014-06-09T15:49:00Z">
              <w:rPr>
                <w:rStyle w:val="function-name1"/>
              </w:rPr>
            </w:rPrChange>
          </w:rPr>
          <w:t>Applicant</w:t>
        </w:r>
        <w:r w:rsidRPr="00A85691">
          <w:rPr>
            <w:sz w:val="18"/>
            <w:rPrChange w:id="737" w:author="shorny" w:date="2014-06-09T15:49:00Z">
              <w:rPr/>
            </w:rPrChange>
          </w:rPr>
          <w:t xml:space="preserve"> </w:t>
        </w:r>
        <w:r w:rsidRPr="00A85691">
          <w:rPr>
            <w:rStyle w:val="keyword1"/>
            <w:sz w:val="18"/>
            <w:rPrChange w:id="738" w:author="shorny" w:date="2014-06-09T15:49:00Z">
              <w:rPr>
                <w:rStyle w:val="keyword1"/>
              </w:rPr>
            </w:rPrChange>
          </w:rPr>
          <w:t>DROP</w:t>
        </w:r>
        <w:r w:rsidRPr="00A85691">
          <w:rPr>
            <w:sz w:val="18"/>
            <w:rPrChange w:id="739" w:author="shorny" w:date="2014-06-09T15:49:00Z">
              <w:rPr/>
            </w:rPrChange>
          </w:rPr>
          <w:t xml:space="preserve"> </w:t>
        </w:r>
        <w:r w:rsidRPr="00A85691">
          <w:rPr>
            <w:rStyle w:val="keyword1"/>
            <w:sz w:val="18"/>
            <w:rPrChange w:id="740" w:author="shorny" w:date="2014-06-09T15:49:00Z">
              <w:rPr>
                <w:rStyle w:val="keyword1"/>
              </w:rPr>
            </w:rPrChange>
          </w:rPr>
          <w:t>FOREIGN</w:t>
        </w:r>
        <w:r w:rsidRPr="00A85691">
          <w:rPr>
            <w:sz w:val="18"/>
            <w:rPrChange w:id="741" w:author="shorny" w:date="2014-06-09T15:49:00Z">
              <w:rPr/>
            </w:rPrChange>
          </w:rPr>
          <w:t xml:space="preserve"> </w:t>
        </w:r>
        <w:r w:rsidRPr="00A85691">
          <w:rPr>
            <w:rStyle w:val="keyword1"/>
            <w:sz w:val="18"/>
            <w:rPrChange w:id="742" w:author="shorny" w:date="2014-06-09T15:49:00Z">
              <w:rPr>
                <w:rStyle w:val="keyword1"/>
              </w:rPr>
            </w:rPrChange>
          </w:rPr>
          <w:t>KEY</w:t>
        </w:r>
        <w:r w:rsidRPr="00A85691">
          <w:rPr>
            <w:sz w:val="18"/>
            <w:rPrChange w:id="743" w:author="shorny" w:date="2014-06-09T15:49:00Z">
              <w:rPr/>
            </w:rPrChange>
          </w:rPr>
          <w:t xml:space="preserve"> `lives </w:t>
        </w:r>
        <w:r w:rsidRPr="00A85691">
          <w:rPr>
            <w:rStyle w:val="keyword1"/>
            <w:sz w:val="18"/>
            <w:rPrChange w:id="744" w:author="shorny" w:date="2014-06-09T15:49:00Z">
              <w:rPr>
                <w:rStyle w:val="keyword1"/>
              </w:rPr>
            </w:rPrChange>
          </w:rPr>
          <w:t>in</w:t>
        </w:r>
        <w:r w:rsidRPr="00A85691">
          <w:rPr>
            <w:sz w:val="18"/>
            <w:rPrChange w:id="745" w:author="shorny" w:date="2014-06-09T15:49:00Z">
              <w:rPr/>
            </w:rPrChange>
          </w:rPr>
          <w:t>`;</w:t>
        </w:r>
      </w:ins>
    </w:p>
    <w:p w14:paraId="33C87858" w14:textId="77777777" w:rsidR="00A85691" w:rsidRPr="00A85691" w:rsidRDefault="00A85691">
      <w:pPr>
        <w:pStyle w:val="HTMLPreformatted"/>
        <w:divId w:val="1206136475"/>
        <w:rPr>
          <w:ins w:id="746" w:author="shorny" w:date="2014-06-09T15:48:00Z"/>
          <w:sz w:val="18"/>
          <w:rPrChange w:id="747" w:author="shorny" w:date="2014-06-09T15:49:00Z">
            <w:rPr>
              <w:ins w:id="748" w:author="shorny" w:date="2014-06-09T15:48:00Z"/>
            </w:rPr>
          </w:rPrChange>
        </w:rPr>
      </w:pPr>
      <w:ins w:id="749" w:author="shorny" w:date="2014-06-09T15:48:00Z">
        <w:r w:rsidRPr="00A85691">
          <w:rPr>
            <w:rStyle w:val="keyword1"/>
            <w:sz w:val="18"/>
            <w:rPrChange w:id="750" w:author="shorny" w:date="2014-06-09T15:49:00Z">
              <w:rPr>
                <w:rStyle w:val="keyword1"/>
              </w:rPr>
            </w:rPrChange>
          </w:rPr>
          <w:lastRenderedPageBreak/>
          <w:t>ALTER</w:t>
        </w:r>
        <w:r w:rsidRPr="00A85691">
          <w:rPr>
            <w:sz w:val="18"/>
            <w:rPrChange w:id="751" w:author="shorny" w:date="2014-06-09T15:49:00Z">
              <w:rPr/>
            </w:rPrChange>
          </w:rPr>
          <w:t xml:space="preserve"> </w:t>
        </w:r>
        <w:r w:rsidRPr="00A85691">
          <w:rPr>
            <w:rStyle w:val="keyword1"/>
            <w:sz w:val="18"/>
            <w:rPrChange w:id="752" w:author="shorny" w:date="2014-06-09T15:49:00Z">
              <w:rPr>
                <w:rStyle w:val="keyword1"/>
              </w:rPr>
            </w:rPrChange>
          </w:rPr>
          <w:t>TABLE</w:t>
        </w:r>
        <w:r w:rsidRPr="00A85691">
          <w:rPr>
            <w:sz w:val="18"/>
            <w:rPrChange w:id="753" w:author="shorny" w:date="2014-06-09T15:49:00Z">
              <w:rPr/>
            </w:rPrChange>
          </w:rPr>
          <w:t xml:space="preserve"> </w:t>
        </w:r>
        <w:r w:rsidRPr="00A85691">
          <w:rPr>
            <w:rStyle w:val="function-name1"/>
            <w:sz w:val="18"/>
            <w:rPrChange w:id="754" w:author="shorny" w:date="2014-06-09T15:49:00Z">
              <w:rPr>
                <w:rStyle w:val="function-name1"/>
              </w:rPr>
            </w:rPrChange>
          </w:rPr>
          <w:t>Applicant</w:t>
        </w:r>
        <w:r w:rsidRPr="00A85691">
          <w:rPr>
            <w:sz w:val="18"/>
            <w:rPrChange w:id="755" w:author="shorny" w:date="2014-06-09T15:49:00Z">
              <w:rPr/>
            </w:rPrChange>
          </w:rPr>
          <w:t xml:space="preserve"> </w:t>
        </w:r>
        <w:r w:rsidRPr="00A85691">
          <w:rPr>
            <w:rStyle w:val="keyword1"/>
            <w:sz w:val="18"/>
            <w:rPrChange w:id="756" w:author="shorny" w:date="2014-06-09T15:49:00Z">
              <w:rPr>
                <w:rStyle w:val="keyword1"/>
              </w:rPr>
            </w:rPrChange>
          </w:rPr>
          <w:t>DROP</w:t>
        </w:r>
        <w:r w:rsidRPr="00A85691">
          <w:rPr>
            <w:sz w:val="18"/>
            <w:rPrChange w:id="757" w:author="shorny" w:date="2014-06-09T15:49:00Z">
              <w:rPr/>
            </w:rPrChange>
          </w:rPr>
          <w:t xml:space="preserve"> </w:t>
        </w:r>
        <w:r w:rsidRPr="00A85691">
          <w:rPr>
            <w:rStyle w:val="keyword1"/>
            <w:sz w:val="18"/>
            <w:rPrChange w:id="758" w:author="shorny" w:date="2014-06-09T15:49:00Z">
              <w:rPr>
                <w:rStyle w:val="keyword1"/>
              </w:rPr>
            </w:rPrChange>
          </w:rPr>
          <w:t>FOREIGN</w:t>
        </w:r>
        <w:r w:rsidRPr="00A85691">
          <w:rPr>
            <w:sz w:val="18"/>
            <w:rPrChange w:id="759" w:author="shorny" w:date="2014-06-09T15:49:00Z">
              <w:rPr/>
            </w:rPrChange>
          </w:rPr>
          <w:t xml:space="preserve"> </w:t>
        </w:r>
        <w:r w:rsidRPr="00A85691">
          <w:rPr>
            <w:rStyle w:val="keyword1"/>
            <w:sz w:val="18"/>
            <w:rPrChange w:id="760" w:author="shorny" w:date="2014-06-09T15:49:00Z">
              <w:rPr>
                <w:rStyle w:val="keyword1"/>
              </w:rPr>
            </w:rPrChange>
          </w:rPr>
          <w:t>KEY</w:t>
        </w:r>
        <w:r w:rsidRPr="00A85691">
          <w:rPr>
            <w:sz w:val="18"/>
            <w:rPrChange w:id="761" w:author="shorny" w:date="2014-06-09T15:49:00Z">
              <w:rPr/>
            </w:rPrChange>
          </w:rPr>
          <w:t xml:space="preserve"> `nationality </w:t>
        </w:r>
        <w:r w:rsidRPr="00A85691">
          <w:rPr>
            <w:rStyle w:val="keyword1"/>
            <w:sz w:val="18"/>
            <w:rPrChange w:id="762" w:author="shorny" w:date="2014-06-09T15:49:00Z">
              <w:rPr>
                <w:rStyle w:val="keyword1"/>
              </w:rPr>
            </w:rPrChange>
          </w:rPr>
          <w:t>of</w:t>
        </w:r>
        <w:r w:rsidRPr="00A85691">
          <w:rPr>
            <w:sz w:val="18"/>
            <w:rPrChange w:id="763" w:author="shorny" w:date="2014-06-09T15:49:00Z">
              <w:rPr/>
            </w:rPrChange>
          </w:rPr>
          <w:t>`;</w:t>
        </w:r>
      </w:ins>
    </w:p>
    <w:p w14:paraId="2CBDA242" w14:textId="77777777" w:rsidR="00A85691" w:rsidRPr="00A85691" w:rsidRDefault="00A85691">
      <w:pPr>
        <w:pStyle w:val="HTMLPreformatted"/>
        <w:divId w:val="1206136475"/>
        <w:rPr>
          <w:ins w:id="764" w:author="shorny" w:date="2014-06-09T15:48:00Z"/>
          <w:sz w:val="18"/>
          <w:rPrChange w:id="765" w:author="shorny" w:date="2014-06-09T15:49:00Z">
            <w:rPr>
              <w:ins w:id="766" w:author="shorny" w:date="2014-06-09T15:48:00Z"/>
            </w:rPr>
          </w:rPrChange>
        </w:rPr>
      </w:pPr>
      <w:ins w:id="767" w:author="shorny" w:date="2014-06-09T15:48:00Z">
        <w:r w:rsidRPr="00A85691">
          <w:rPr>
            <w:rStyle w:val="keyword1"/>
            <w:sz w:val="18"/>
            <w:rPrChange w:id="768" w:author="shorny" w:date="2014-06-09T15:49:00Z">
              <w:rPr>
                <w:rStyle w:val="keyword1"/>
              </w:rPr>
            </w:rPrChange>
          </w:rPr>
          <w:t>ALTER</w:t>
        </w:r>
        <w:r w:rsidRPr="00A85691">
          <w:rPr>
            <w:sz w:val="18"/>
            <w:rPrChange w:id="769" w:author="shorny" w:date="2014-06-09T15:49:00Z">
              <w:rPr/>
            </w:rPrChange>
          </w:rPr>
          <w:t xml:space="preserve"> </w:t>
        </w:r>
        <w:r w:rsidRPr="00A85691">
          <w:rPr>
            <w:rStyle w:val="keyword1"/>
            <w:sz w:val="18"/>
            <w:rPrChange w:id="770" w:author="shorny" w:date="2014-06-09T15:49:00Z">
              <w:rPr>
                <w:rStyle w:val="keyword1"/>
              </w:rPr>
            </w:rPrChange>
          </w:rPr>
          <w:t>TABLE</w:t>
        </w:r>
        <w:r w:rsidRPr="00A85691">
          <w:rPr>
            <w:sz w:val="18"/>
            <w:rPrChange w:id="771" w:author="shorny" w:date="2014-06-09T15:49:00Z">
              <w:rPr/>
            </w:rPrChange>
          </w:rPr>
          <w:t xml:space="preserve"> </w:t>
        </w:r>
        <w:r w:rsidRPr="00A85691">
          <w:rPr>
            <w:rStyle w:val="function-name1"/>
            <w:sz w:val="18"/>
            <w:rPrChange w:id="772" w:author="shorny" w:date="2014-06-09T15:49:00Z">
              <w:rPr>
                <w:rStyle w:val="function-name1"/>
              </w:rPr>
            </w:rPrChange>
          </w:rPr>
          <w:t>Application</w:t>
        </w:r>
        <w:r w:rsidRPr="00A85691">
          <w:rPr>
            <w:sz w:val="18"/>
            <w:rPrChange w:id="773" w:author="shorny" w:date="2014-06-09T15:49:00Z">
              <w:rPr/>
            </w:rPrChange>
          </w:rPr>
          <w:t xml:space="preserve"> </w:t>
        </w:r>
        <w:r w:rsidRPr="00A85691">
          <w:rPr>
            <w:rStyle w:val="keyword1"/>
            <w:sz w:val="18"/>
            <w:rPrChange w:id="774" w:author="shorny" w:date="2014-06-09T15:49:00Z">
              <w:rPr>
                <w:rStyle w:val="keyword1"/>
              </w:rPr>
            </w:rPrChange>
          </w:rPr>
          <w:t>DROP</w:t>
        </w:r>
        <w:r w:rsidRPr="00A85691">
          <w:rPr>
            <w:sz w:val="18"/>
            <w:rPrChange w:id="775" w:author="shorny" w:date="2014-06-09T15:49:00Z">
              <w:rPr/>
            </w:rPrChange>
          </w:rPr>
          <w:t xml:space="preserve"> </w:t>
        </w:r>
        <w:r w:rsidRPr="00A85691">
          <w:rPr>
            <w:rStyle w:val="keyword1"/>
            <w:sz w:val="18"/>
            <w:rPrChange w:id="776" w:author="shorny" w:date="2014-06-09T15:49:00Z">
              <w:rPr>
                <w:rStyle w:val="keyword1"/>
              </w:rPr>
            </w:rPrChange>
          </w:rPr>
          <w:t>FOREIGN</w:t>
        </w:r>
        <w:r w:rsidRPr="00A85691">
          <w:rPr>
            <w:sz w:val="18"/>
            <w:rPrChange w:id="777" w:author="shorny" w:date="2014-06-09T15:49:00Z">
              <w:rPr/>
            </w:rPrChange>
          </w:rPr>
          <w:t xml:space="preserve"> </w:t>
        </w:r>
        <w:r w:rsidRPr="00A85691">
          <w:rPr>
            <w:rStyle w:val="keyword1"/>
            <w:sz w:val="18"/>
            <w:rPrChange w:id="778" w:author="shorny" w:date="2014-06-09T15:49:00Z">
              <w:rPr>
                <w:rStyle w:val="keyword1"/>
              </w:rPr>
            </w:rPrChange>
          </w:rPr>
          <w:t>KEY</w:t>
        </w:r>
        <w:r w:rsidRPr="00A85691">
          <w:rPr>
            <w:sz w:val="18"/>
            <w:rPrChange w:id="779" w:author="shorny" w:date="2014-06-09T15:49:00Z">
              <w:rPr/>
            </w:rPrChange>
          </w:rPr>
          <w:t xml:space="preserve"> `will pay </w:t>
        </w:r>
        <w:r w:rsidRPr="00A85691">
          <w:rPr>
            <w:rStyle w:val="keyword1"/>
            <w:sz w:val="18"/>
            <w:rPrChange w:id="780" w:author="shorny" w:date="2014-06-09T15:49:00Z">
              <w:rPr>
                <w:rStyle w:val="keyword1"/>
              </w:rPr>
            </w:rPrChange>
          </w:rPr>
          <w:t>using</w:t>
        </w:r>
        <w:r w:rsidRPr="00A85691">
          <w:rPr>
            <w:sz w:val="18"/>
            <w:rPrChange w:id="781" w:author="shorny" w:date="2014-06-09T15:49:00Z">
              <w:rPr/>
            </w:rPrChange>
          </w:rPr>
          <w:t>`;</w:t>
        </w:r>
      </w:ins>
    </w:p>
    <w:p w14:paraId="02069319" w14:textId="77777777" w:rsidR="00A85691" w:rsidRPr="00A85691" w:rsidRDefault="00A85691">
      <w:pPr>
        <w:pStyle w:val="HTMLPreformatted"/>
        <w:divId w:val="1206136475"/>
        <w:rPr>
          <w:ins w:id="782" w:author="shorny" w:date="2014-06-09T15:48:00Z"/>
          <w:sz w:val="18"/>
          <w:rPrChange w:id="783" w:author="shorny" w:date="2014-06-09T15:49:00Z">
            <w:rPr>
              <w:ins w:id="784" w:author="shorny" w:date="2014-06-09T15:48:00Z"/>
            </w:rPr>
          </w:rPrChange>
        </w:rPr>
      </w:pPr>
      <w:ins w:id="785" w:author="shorny" w:date="2014-06-09T15:48:00Z">
        <w:r w:rsidRPr="00A85691">
          <w:rPr>
            <w:rStyle w:val="keyword1"/>
            <w:sz w:val="18"/>
            <w:rPrChange w:id="786" w:author="shorny" w:date="2014-06-09T15:49:00Z">
              <w:rPr>
                <w:rStyle w:val="keyword1"/>
              </w:rPr>
            </w:rPrChange>
          </w:rPr>
          <w:t>ALTER</w:t>
        </w:r>
        <w:r w:rsidRPr="00A85691">
          <w:rPr>
            <w:sz w:val="18"/>
            <w:rPrChange w:id="787" w:author="shorny" w:date="2014-06-09T15:49:00Z">
              <w:rPr/>
            </w:rPrChange>
          </w:rPr>
          <w:t xml:space="preserve"> </w:t>
        </w:r>
        <w:r w:rsidRPr="00A85691">
          <w:rPr>
            <w:rStyle w:val="keyword1"/>
            <w:sz w:val="18"/>
            <w:rPrChange w:id="788" w:author="shorny" w:date="2014-06-09T15:49:00Z">
              <w:rPr>
                <w:rStyle w:val="keyword1"/>
              </w:rPr>
            </w:rPrChange>
          </w:rPr>
          <w:t>TABLE</w:t>
        </w:r>
        <w:r w:rsidRPr="00A85691">
          <w:rPr>
            <w:sz w:val="18"/>
            <w:rPrChange w:id="789" w:author="shorny" w:date="2014-06-09T15:49:00Z">
              <w:rPr/>
            </w:rPrChange>
          </w:rPr>
          <w:t xml:space="preserve"> </w:t>
        </w:r>
        <w:r w:rsidRPr="00A85691">
          <w:rPr>
            <w:rStyle w:val="function-name1"/>
            <w:sz w:val="18"/>
            <w:rPrChange w:id="790" w:author="shorny" w:date="2014-06-09T15:49:00Z">
              <w:rPr>
                <w:rStyle w:val="function-name1"/>
              </w:rPr>
            </w:rPrChange>
          </w:rPr>
          <w:t>Application</w:t>
        </w:r>
        <w:r w:rsidRPr="00A85691">
          <w:rPr>
            <w:sz w:val="18"/>
            <w:rPrChange w:id="791" w:author="shorny" w:date="2014-06-09T15:49:00Z">
              <w:rPr/>
            </w:rPrChange>
          </w:rPr>
          <w:t xml:space="preserve"> </w:t>
        </w:r>
        <w:r w:rsidRPr="00A85691">
          <w:rPr>
            <w:rStyle w:val="keyword1"/>
            <w:sz w:val="18"/>
            <w:rPrChange w:id="792" w:author="shorny" w:date="2014-06-09T15:49:00Z">
              <w:rPr>
                <w:rStyle w:val="keyword1"/>
              </w:rPr>
            </w:rPrChange>
          </w:rPr>
          <w:t>DROP</w:t>
        </w:r>
        <w:r w:rsidRPr="00A85691">
          <w:rPr>
            <w:sz w:val="18"/>
            <w:rPrChange w:id="793" w:author="shorny" w:date="2014-06-09T15:49:00Z">
              <w:rPr/>
            </w:rPrChange>
          </w:rPr>
          <w:t xml:space="preserve"> </w:t>
        </w:r>
        <w:r w:rsidRPr="00A85691">
          <w:rPr>
            <w:rStyle w:val="keyword1"/>
            <w:sz w:val="18"/>
            <w:rPrChange w:id="794" w:author="shorny" w:date="2014-06-09T15:49:00Z">
              <w:rPr>
                <w:rStyle w:val="keyword1"/>
              </w:rPr>
            </w:rPrChange>
          </w:rPr>
          <w:t>FOREIGN</w:t>
        </w:r>
        <w:r w:rsidRPr="00A85691">
          <w:rPr>
            <w:sz w:val="18"/>
            <w:rPrChange w:id="795" w:author="shorny" w:date="2014-06-09T15:49:00Z">
              <w:rPr/>
            </w:rPrChange>
          </w:rPr>
          <w:t xml:space="preserve"> </w:t>
        </w:r>
        <w:r w:rsidRPr="00A85691">
          <w:rPr>
            <w:rStyle w:val="keyword1"/>
            <w:sz w:val="18"/>
            <w:rPrChange w:id="796" w:author="shorny" w:date="2014-06-09T15:49:00Z">
              <w:rPr>
                <w:rStyle w:val="keyword1"/>
              </w:rPr>
            </w:rPrChange>
          </w:rPr>
          <w:t>KEY</w:t>
        </w:r>
        <w:r w:rsidRPr="00A85691">
          <w:rPr>
            <w:sz w:val="18"/>
            <w:rPrChange w:id="797" w:author="shorny" w:date="2014-06-09T15:49:00Z">
              <w:rPr/>
            </w:rPrChange>
          </w:rPr>
          <w:t xml:space="preserve"> submits;</w:t>
        </w:r>
      </w:ins>
    </w:p>
    <w:p w14:paraId="5145E6BF" w14:textId="77777777" w:rsidR="00A85691" w:rsidRPr="00A85691" w:rsidRDefault="00A85691">
      <w:pPr>
        <w:pStyle w:val="HTMLPreformatted"/>
        <w:divId w:val="1206136475"/>
        <w:rPr>
          <w:ins w:id="798" w:author="shorny" w:date="2014-06-09T15:48:00Z"/>
          <w:sz w:val="18"/>
          <w:rPrChange w:id="799" w:author="shorny" w:date="2014-06-09T15:49:00Z">
            <w:rPr>
              <w:ins w:id="800" w:author="shorny" w:date="2014-06-09T15:48:00Z"/>
            </w:rPr>
          </w:rPrChange>
        </w:rPr>
      </w:pPr>
      <w:ins w:id="801" w:author="shorny" w:date="2014-06-09T15:48:00Z">
        <w:r w:rsidRPr="00A85691">
          <w:rPr>
            <w:rStyle w:val="keyword1"/>
            <w:sz w:val="18"/>
            <w:rPrChange w:id="802" w:author="shorny" w:date="2014-06-09T15:49:00Z">
              <w:rPr>
                <w:rStyle w:val="keyword1"/>
              </w:rPr>
            </w:rPrChange>
          </w:rPr>
          <w:t>ALTER</w:t>
        </w:r>
        <w:r w:rsidRPr="00A85691">
          <w:rPr>
            <w:sz w:val="18"/>
            <w:rPrChange w:id="803" w:author="shorny" w:date="2014-06-09T15:49:00Z">
              <w:rPr/>
            </w:rPrChange>
          </w:rPr>
          <w:t xml:space="preserve"> </w:t>
        </w:r>
        <w:r w:rsidRPr="00A85691">
          <w:rPr>
            <w:rStyle w:val="keyword1"/>
            <w:sz w:val="18"/>
            <w:rPrChange w:id="804" w:author="shorny" w:date="2014-06-09T15:49:00Z">
              <w:rPr>
                <w:rStyle w:val="keyword1"/>
              </w:rPr>
            </w:rPrChange>
          </w:rPr>
          <w:t>TABLE</w:t>
        </w:r>
        <w:r w:rsidRPr="00A85691">
          <w:rPr>
            <w:sz w:val="18"/>
            <w:rPrChange w:id="805" w:author="shorny" w:date="2014-06-09T15:49:00Z">
              <w:rPr/>
            </w:rPrChange>
          </w:rPr>
          <w:t xml:space="preserve"> `Supervise </w:t>
        </w:r>
        <w:r w:rsidRPr="00A85691">
          <w:rPr>
            <w:rStyle w:val="keyword1"/>
            <w:sz w:val="18"/>
            <w:rPrChange w:id="806" w:author="shorny" w:date="2014-06-09T15:49:00Z">
              <w:rPr>
                <w:rStyle w:val="keyword1"/>
              </w:rPr>
            </w:rPrChange>
          </w:rPr>
          <w:t>as</w:t>
        </w:r>
        <w:r w:rsidRPr="00A85691">
          <w:rPr>
            <w:sz w:val="18"/>
            <w:rPrChange w:id="807" w:author="shorny" w:date="2014-06-09T15:49:00Z">
              <w:rPr/>
            </w:rPrChange>
          </w:rPr>
          <w:t xml:space="preserve">` </w:t>
        </w:r>
        <w:r w:rsidRPr="00A85691">
          <w:rPr>
            <w:rStyle w:val="keyword1"/>
            <w:sz w:val="18"/>
            <w:rPrChange w:id="808" w:author="shorny" w:date="2014-06-09T15:49:00Z">
              <w:rPr>
                <w:rStyle w:val="keyword1"/>
              </w:rPr>
            </w:rPrChange>
          </w:rPr>
          <w:t>DROP</w:t>
        </w:r>
        <w:r w:rsidRPr="00A85691">
          <w:rPr>
            <w:sz w:val="18"/>
            <w:rPrChange w:id="809" w:author="shorny" w:date="2014-06-09T15:49:00Z">
              <w:rPr/>
            </w:rPrChange>
          </w:rPr>
          <w:t xml:space="preserve"> </w:t>
        </w:r>
        <w:r w:rsidRPr="00A85691">
          <w:rPr>
            <w:rStyle w:val="keyword1"/>
            <w:sz w:val="18"/>
            <w:rPrChange w:id="810" w:author="shorny" w:date="2014-06-09T15:49:00Z">
              <w:rPr>
                <w:rStyle w:val="keyword1"/>
              </w:rPr>
            </w:rPrChange>
          </w:rPr>
          <w:t>FOREIGN</w:t>
        </w:r>
        <w:r w:rsidRPr="00A85691">
          <w:rPr>
            <w:sz w:val="18"/>
            <w:rPrChange w:id="811" w:author="shorny" w:date="2014-06-09T15:49:00Z">
              <w:rPr/>
            </w:rPrChange>
          </w:rPr>
          <w:t xml:space="preserve"> </w:t>
        </w:r>
        <w:r w:rsidRPr="00A85691">
          <w:rPr>
            <w:rStyle w:val="keyword1"/>
            <w:sz w:val="18"/>
            <w:rPrChange w:id="812" w:author="shorny" w:date="2014-06-09T15:49:00Z">
              <w:rPr>
                <w:rStyle w:val="keyword1"/>
              </w:rPr>
            </w:rPrChange>
          </w:rPr>
          <w:t>KEY</w:t>
        </w:r>
        <w:r w:rsidRPr="00A85691">
          <w:rPr>
            <w:sz w:val="18"/>
            <w:rPrChange w:id="813" w:author="shorny" w:date="2014-06-09T15:49:00Z">
              <w:rPr/>
            </w:rPrChange>
          </w:rPr>
          <w:t xml:space="preserve"> `will supervise2`;</w:t>
        </w:r>
      </w:ins>
    </w:p>
    <w:p w14:paraId="01B1FDDE" w14:textId="77777777" w:rsidR="00A85691" w:rsidRPr="00A85691" w:rsidRDefault="00A85691">
      <w:pPr>
        <w:pStyle w:val="HTMLPreformatted"/>
        <w:divId w:val="1206136475"/>
        <w:rPr>
          <w:ins w:id="814" w:author="shorny" w:date="2014-06-09T15:48:00Z"/>
          <w:sz w:val="18"/>
          <w:rPrChange w:id="815" w:author="shorny" w:date="2014-06-09T15:49:00Z">
            <w:rPr>
              <w:ins w:id="816" w:author="shorny" w:date="2014-06-09T15:48:00Z"/>
            </w:rPr>
          </w:rPrChange>
        </w:rPr>
      </w:pPr>
      <w:ins w:id="817" w:author="shorny" w:date="2014-06-09T15:48:00Z">
        <w:r w:rsidRPr="00A85691">
          <w:rPr>
            <w:rStyle w:val="keyword1"/>
            <w:sz w:val="18"/>
            <w:rPrChange w:id="818" w:author="shorny" w:date="2014-06-09T15:49:00Z">
              <w:rPr>
                <w:rStyle w:val="keyword1"/>
              </w:rPr>
            </w:rPrChange>
          </w:rPr>
          <w:t>ALTER</w:t>
        </w:r>
        <w:r w:rsidRPr="00A85691">
          <w:rPr>
            <w:sz w:val="18"/>
            <w:rPrChange w:id="819" w:author="shorny" w:date="2014-06-09T15:49:00Z">
              <w:rPr/>
            </w:rPrChange>
          </w:rPr>
          <w:t xml:space="preserve"> </w:t>
        </w:r>
        <w:r w:rsidRPr="00A85691">
          <w:rPr>
            <w:rStyle w:val="keyword1"/>
            <w:sz w:val="18"/>
            <w:rPrChange w:id="820" w:author="shorny" w:date="2014-06-09T15:49:00Z">
              <w:rPr>
                <w:rStyle w:val="keyword1"/>
              </w:rPr>
            </w:rPrChange>
          </w:rPr>
          <w:t>TABLE</w:t>
        </w:r>
        <w:r w:rsidRPr="00A85691">
          <w:rPr>
            <w:sz w:val="18"/>
            <w:rPrChange w:id="821" w:author="shorny" w:date="2014-06-09T15:49:00Z">
              <w:rPr/>
            </w:rPrChange>
          </w:rPr>
          <w:t xml:space="preserve"> `Supervise </w:t>
        </w:r>
        <w:r w:rsidRPr="00A85691">
          <w:rPr>
            <w:rStyle w:val="keyword1"/>
            <w:sz w:val="18"/>
            <w:rPrChange w:id="822" w:author="shorny" w:date="2014-06-09T15:49:00Z">
              <w:rPr>
                <w:rStyle w:val="keyword1"/>
              </w:rPr>
            </w:rPrChange>
          </w:rPr>
          <w:t>as</w:t>
        </w:r>
        <w:r w:rsidRPr="00A85691">
          <w:rPr>
            <w:sz w:val="18"/>
            <w:rPrChange w:id="823" w:author="shorny" w:date="2014-06-09T15:49:00Z">
              <w:rPr/>
            </w:rPrChange>
          </w:rPr>
          <w:t xml:space="preserve">` </w:t>
        </w:r>
        <w:r w:rsidRPr="00A85691">
          <w:rPr>
            <w:rStyle w:val="keyword1"/>
            <w:sz w:val="18"/>
            <w:rPrChange w:id="824" w:author="shorny" w:date="2014-06-09T15:49:00Z">
              <w:rPr>
                <w:rStyle w:val="keyword1"/>
              </w:rPr>
            </w:rPrChange>
          </w:rPr>
          <w:t>DROP</w:t>
        </w:r>
        <w:r w:rsidRPr="00A85691">
          <w:rPr>
            <w:sz w:val="18"/>
            <w:rPrChange w:id="825" w:author="shorny" w:date="2014-06-09T15:49:00Z">
              <w:rPr/>
            </w:rPrChange>
          </w:rPr>
          <w:t xml:space="preserve"> </w:t>
        </w:r>
        <w:r w:rsidRPr="00A85691">
          <w:rPr>
            <w:rStyle w:val="keyword1"/>
            <w:sz w:val="18"/>
            <w:rPrChange w:id="826" w:author="shorny" w:date="2014-06-09T15:49:00Z">
              <w:rPr>
                <w:rStyle w:val="keyword1"/>
              </w:rPr>
            </w:rPrChange>
          </w:rPr>
          <w:t>FOREIGN</w:t>
        </w:r>
        <w:r w:rsidRPr="00A85691">
          <w:rPr>
            <w:sz w:val="18"/>
            <w:rPrChange w:id="827" w:author="shorny" w:date="2014-06-09T15:49:00Z">
              <w:rPr/>
            </w:rPrChange>
          </w:rPr>
          <w:t xml:space="preserve"> </w:t>
        </w:r>
        <w:r w:rsidRPr="00A85691">
          <w:rPr>
            <w:rStyle w:val="keyword1"/>
            <w:sz w:val="18"/>
            <w:rPrChange w:id="828" w:author="shorny" w:date="2014-06-09T15:49:00Z">
              <w:rPr>
                <w:rStyle w:val="keyword1"/>
              </w:rPr>
            </w:rPrChange>
          </w:rPr>
          <w:t>KEY</w:t>
        </w:r>
        <w:r w:rsidRPr="00A85691">
          <w:rPr>
            <w:sz w:val="18"/>
            <w:rPrChange w:id="829" w:author="shorny" w:date="2014-06-09T15:49:00Z">
              <w:rPr/>
            </w:rPrChange>
          </w:rPr>
          <w:t xml:space="preserve"> `will supervise`;</w:t>
        </w:r>
      </w:ins>
    </w:p>
    <w:p w14:paraId="2464D4EA" w14:textId="77777777" w:rsidR="00A85691" w:rsidRPr="00A85691" w:rsidRDefault="00A85691">
      <w:pPr>
        <w:pStyle w:val="HTMLPreformatted"/>
        <w:divId w:val="1206136475"/>
        <w:rPr>
          <w:ins w:id="830" w:author="shorny" w:date="2014-06-09T15:48:00Z"/>
          <w:sz w:val="18"/>
          <w:rPrChange w:id="831" w:author="shorny" w:date="2014-06-09T15:49:00Z">
            <w:rPr>
              <w:ins w:id="832" w:author="shorny" w:date="2014-06-09T15:48:00Z"/>
            </w:rPr>
          </w:rPrChange>
        </w:rPr>
      </w:pPr>
      <w:ins w:id="833" w:author="shorny" w:date="2014-06-09T15:48:00Z">
        <w:r w:rsidRPr="00A85691">
          <w:rPr>
            <w:rStyle w:val="keyword1"/>
            <w:sz w:val="18"/>
            <w:rPrChange w:id="834" w:author="shorny" w:date="2014-06-09T15:49:00Z">
              <w:rPr>
                <w:rStyle w:val="keyword1"/>
              </w:rPr>
            </w:rPrChange>
          </w:rPr>
          <w:t>ALTER</w:t>
        </w:r>
        <w:r w:rsidRPr="00A85691">
          <w:rPr>
            <w:sz w:val="18"/>
            <w:rPrChange w:id="835" w:author="shorny" w:date="2014-06-09T15:49:00Z">
              <w:rPr/>
            </w:rPrChange>
          </w:rPr>
          <w:t xml:space="preserve"> </w:t>
        </w:r>
        <w:r w:rsidRPr="00A85691">
          <w:rPr>
            <w:rStyle w:val="keyword1"/>
            <w:sz w:val="18"/>
            <w:rPrChange w:id="836" w:author="shorny" w:date="2014-06-09T15:49:00Z">
              <w:rPr>
                <w:rStyle w:val="keyword1"/>
              </w:rPr>
            </w:rPrChange>
          </w:rPr>
          <w:t>TABLE</w:t>
        </w:r>
        <w:r w:rsidRPr="00A85691">
          <w:rPr>
            <w:sz w:val="18"/>
            <w:rPrChange w:id="837" w:author="shorny" w:date="2014-06-09T15:49:00Z">
              <w:rPr/>
            </w:rPrChange>
          </w:rPr>
          <w:t xml:space="preserve"> `Application_Research Area` </w:t>
        </w:r>
        <w:r w:rsidRPr="00A85691">
          <w:rPr>
            <w:rStyle w:val="keyword1"/>
            <w:sz w:val="18"/>
            <w:rPrChange w:id="838" w:author="shorny" w:date="2014-06-09T15:49:00Z">
              <w:rPr>
                <w:rStyle w:val="keyword1"/>
              </w:rPr>
            </w:rPrChange>
          </w:rPr>
          <w:t>DROP</w:t>
        </w:r>
        <w:r w:rsidRPr="00A85691">
          <w:rPr>
            <w:sz w:val="18"/>
            <w:rPrChange w:id="839" w:author="shorny" w:date="2014-06-09T15:49:00Z">
              <w:rPr/>
            </w:rPrChange>
          </w:rPr>
          <w:t xml:space="preserve"> </w:t>
        </w:r>
        <w:r w:rsidRPr="00A85691">
          <w:rPr>
            <w:rStyle w:val="keyword1"/>
            <w:sz w:val="18"/>
            <w:rPrChange w:id="840" w:author="shorny" w:date="2014-06-09T15:49:00Z">
              <w:rPr>
                <w:rStyle w:val="keyword1"/>
              </w:rPr>
            </w:rPrChange>
          </w:rPr>
          <w:t>FOREIGN</w:t>
        </w:r>
        <w:r w:rsidRPr="00A85691">
          <w:rPr>
            <w:sz w:val="18"/>
            <w:rPrChange w:id="841" w:author="shorny" w:date="2014-06-09T15:49:00Z">
              <w:rPr/>
            </w:rPrChange>
          </w:rPr>
          <w:t xml:space="preserve"> </w:t>
        </w:r>
        <w:r w:rsidRPr="00A85691">
          <w:rPr>
            <w:rStyle w:val="keyword1"/>
            <w:sz w:val="18"/>
            <w:rPrChange w:id="842" w:author="shorny" w:date="2014-06-09T15:49:00Z">
              <w:rPr>
                <w:rStyle w:val="keyword1"/>
              </w:rPr>
            </w:rPrChange>
          </w:rPr>
          <w:t>KEY</w:t>
        </w:r>
        <w:r w:rsidRPr="00A85691">
          <w:rPr>
            <w:sz w:val="18"/>
            <w:rPrChange w:id="843" w:author="shorny" w:date="2014-06-09T15:49:00Z">
              <w:rPr/>
            </w:rPrChange>
          </w:rPr>
          <w:t xml:space="preserve"> `</w:t>
        </w:r>
        <w:r w:rsidRPr="00A85691">
          <w:rPr>
            <w:rStyle w:val="keyword1"/>
            <w:sz w:val="18"/>
            <w:rPrChange w:id="844" w:author="shorny" w:date="2014-06-09T15:49:00Z">
              <w:rPr>
                <w:rStyle w:val="keyword1"/>
              </w:rPr>
            </w:rPrChange>
          </w:rPr>
          <w:t>in</w:t>
        </w:r>
        <w:r w:rsidRPr="00A85691">
          <w:rPr>
            <w:sz w:val="18"/>
            <w:rPrChange w:id="845" w:author="shorny" w:date="2014-06-09T15:49:00Z">
              <w:rPr/>
            </w:rPrChange>
          </w:rPr>
          <w:t>`;</w:t>
        </w:r>
      </w:ins>
    </w:p>
    <w:p w14:paraId="4B48CF61" w14:textId="77777777" w:rsidR="00A85691" w:rsidRPr="00A85691" w:rsidRDefault="00A85691">
      <w:pPr>
        <w:pStyle w:val="HTMLPreformatted"/>
        <w:divId w:val="1206136475"/>
        <w:rPr>
          <w:ins w:id="846" w:author="shorny" w:date="2014-06-09T15:48:00Z"/>
          <w:sz w:val="18"/>
          <w:rPrChange w:id="847" w:author="shorny" w:date="2014-06-09T15:49:00Z">
            <w:rPr>
              <w:ins w:id="848" w:author="shorny" w:date="2014-06-09T15:48:00Z"/>
            </w:rPr>
          </w:rPrChange>
        </w:rPr>
      </w:pPr>
      <w:ins w:id="849" w:author="shorny" w:date="2014-06-09T15:48:00Z">
        <w:r w:rsidRPr="00A85691">
          <w:rPr>
            <w:rStyle w:val="keyword1"/>
            <w:sz w:val="18"/>
            <w:rPrChange w:id="850" w:author="shorny" w:date="2014-06-09T15:49:00Z">
              <w:rPr>
                <w:rStyle w:val="keyword1"/>
              </w:rPr>
            </w:rPrChange>
          </w:rPr>
          <w:t>ALTER</w:t>
        </w:r>
        <w:r w:rsidRPr="00A85691">
          <w:rPr>
            <w:sz w:val="18"/>
            <w:rPrChange w:id="851" w:author="shorny" w:date="2014-06-09T15:49:00Z">
              <w:rPr/>
            </w:rPrChange>
          </w:rPr>
          <w:t xml:space="preserve"> </w:t>
        </w:r>
        <w:r w:rsidRPr="00A85691">
          <w:rPr>
            <w:rStyle w:val="keyword1"/>
            <w:sz w:val="18"/>
            <w:rPrChange w:id="852" w:author="shorny" w:date="2014-06-09T15:49:00Z">
              <w:rPr>
                <w:rStyle w:val="keyword1"/>
              </w:rPr>
            </w:rPrChange>
          </w:rPr>
          <w:t>TABLE</w:t>
        </w:r>
        <w:r w:rsidRPr="00A85691">
          <w:rPr>
            <w:sz w:val="18"/>
            <w:rPrChange w:id="853" w:author="shorny" w:date="2014-06-09T15:49:00Z">
              <w:rPr/>
            </w:rPrChange>
          </w:rPr>
          <w:t xml:space="preserve"> `Application_Research Area` </w:t>
        </w:r>
        <w:r w:rsidRPr="00A85691">
          <w:rPr>
            <w:rStyle w:val="keyword1"/>
            <w:sz w:val="18"/>
            <w:rPrChange w:id="854" w:author="shorny" w:date="2014-06-09T15:49:00Z">
              <w:rPr>
                <w:rStyle w:val="keyword1"/>
              </w:rPr>
            </w:rPrChange>
          </w:rPr>
          <w:t>DROP</w:t>
        </w:r>
        <w:r w:rsidRPr="00A85691">
          <w:rPr>
            <w:sz w:val="18"/>
            <w:rPrChange w:id="855" w:author="shorny" w:date="2014-06-09T15:49:00Z">
              <w:rPr/>
            </w:rPrChange>
          </w:rPr>
          <w:t xml:space="preserve"> </w:t>
        </w:r>
        <w:r w:rsidRPr="00A85691">
          <w:rPr>
            <w:rStyle w:val="keyword1"/>
            <w:sz w:val="18"/>
            <w:rPrChange w:id="856" w:author="shorny" w:date="2014-06-09T15:49:00Z">
              <w:rPr>
                <w:rStyle w:val="keyword1"/>
              </w:rPr>
            </w:rPrChange>
          </w:rPr>
          <w:t>FOREIGN</w:t>
        </w:r>
        <w:r w:rsidRPr="00A85691">
          <w:rPr>
            <w:sz w:val="18"/>
            <w:rPrChange w:id="857" w:author="shorny" w:date="2014-06-09T15:49:00Z">
              <w:rPr/>
            </w:rPrChange>
          </w:rPr>
          <w:t xml:space="preserve"> </w:t>
        </w:r>
        <w:r w:rsidRPr="00A85691">
          <w:rPr>
            <w:rStyle w:val="keyword1"/>
            <w:sz w:val="18"/>
            <w:rPrChange w:id="858" w:author="shorny" w:date="2014-06-09T15:49:00Z">
              <w:rPr>
                <w:rStyle w:val="keyword1"/>
              </w:rPr>
            </w:rPrChange>
          </w:rPr>
          <w:t>KEY</w:t>
        </w:r>
        <w:r w:rsidRPr="00A85691">
          <w:rPr>
            <w:sz w:val="18"/>
            <w:rPrChange w:id="859" w:author="shorny" w:date="2014-06-09T15:49:00Z">
              <w:rPr/>
            </w:rPrChange>
          </w:rPr>
          <w:t xml:space="preserve"> in2;</w:t>
        </w:r>
      </w:ins>
    </w:p>
    <w:p w14:paraId="434899D3" w14:textId="77777777" w:rsidR="00A85691" w:rsidRPr="00A85691" w:rsidRDefault="00A85691">
      <w:pPr>
        <w:pStyle w:val="HTMLPreformatted"/>
        <w:divId w:val="1206136475"/>
        <w:rPr>
          <w:ins w:id="860" w:author="shorny" w:date="2014-06-09T15:48:00Z"/>
          <w:sz w:val="18"/>
          <w:rPrChange w:id="861" w:author="shorny" w:date="2014-06-09T15:49:00Z">
            <w:rPr>
              <w:ins w:id="862" w:author="shorny" w:date="2014-06-09T15:48:00Z"/>
            </w:rPr>
          </w:rPrChange>
        </w:rPr>
      </w:pPr>
      <w:ins w:id="863" w:author="shorny" w:date="2014-06-09T15:48:00Z">
        <w:r w:rsidRPr="00A85691">
          <w:rPr>
            <w:rStyle w:val="keyword1"/>
            <w:sz w:val="18"/>
            <w:rPrChange w:id="864" w:author="shorny" w:date="2014-06-09T15:49:00Z">
              <w:rPr>
                <w:rStyle w:val="keyword1"/>
              </w:rPr>
            </w:rPrChange>
          </w:rPr>
          <w:t>ALTER</w:t>
        </w:r>
        <w:r w:rsidRPr="00A85691">
          <w:rPr>
            <w:sz w:val="18"/>
            <w:rPrChange w:id="865" w:author="shorny" w:date="2014-06-09T15:49:00Z">
              <w:rPr/>
            </w:rPrChange>
          </w:rPr>
          <w:t xml:space="preserve"> </w:t>
        </w:r>
        <w:r w:rsidRPr="00A85691">
          <w:rPr>
            <w:rStyle w:val="keyword1"/>
            <w:sz w:val="18"/>
            <w:rPrChange w:id="866" w:author="shorny" w:date="2014-06-09T15:49:00Z">
              <w:rPr>
                <w:rStyle w:val="keyword1"/>
              </w:rPr>
            </w:rPrChange>
          </w:rPr>
          <w:t>TABLE</w:t>
        </w:r>
        <w:r w:rsidRPr="00A85691">
          <w:rPr>
            <w:sz w:val="18"/>
            <w:rPrChange w:id="867" w:author="shorny" w:date="2014-06-09T15:49:00Z">
              <w:rPr/>
            </w:rPrChange>
          </w:rPr>
          <w:t xml:space="preserve"> `University Staff Member_Research Area` </w:t>
        </w:r>
        <w:r w:rsidRPr="00A85691">
          <w:rPr>
            <w:rStyle w:val="keyword1"/>
            <w:sz w:val="18"/>
            <w:rPrChange w:id="868" w:author="shorny" w:date="2014-06-09T15:49:00Z">
              <w:rPr>
                <w:rStyle w:val="keyword1"/>
              </w:rPr>
            </w:rPrChange>
          </w:rPr>
          <w:t>DROP</w:t>
        </w:r>
        <w:r w:rsidRPr="00A85691">
          <w:rPr>
            <w:sz w:val="18"/>
            <w:rPrChange w:id="869" w:author="shorny" w:date="2014-06-09T15:49:00Z">
              <w:rPr/>
            </w:rPrChange>
          </w:rPr>
          <w:t xml:space="preserve"> </w:t>
        </w:r>
        <w:r w:rsidRPr="00A85691">
          <w:rPr>
            <w:rStyle w:val="keyword1"/>
            <w:sz w:val="18"/>
            <w:rPrChange w:id="870" w:author="shorny" w:date="2014-06-09T15:49:00Z">
              <w:rPr>
                <w:rStyle w:val="keyword1"/>
              </w:rPr>
            </w:rPrChange>
          </w:rPr>
          <w:t>FOREIGN</w:t>
        </w:r>
        <w:r w:rsidRPr="00A85691">
          <w:rPr>
            <w:sz w:val="18"/>
            <w:rPrChange w:id="871" w:author="shorny" w:date="2014-06-09T15:49:00Z">
              <w:rPr/>
            </w:rPrChange>
          </w:rPr>
          <w:t xml:space="preserve"> </w:t>
        </w:r>
        <w:r w:rsidRPr="00A85691">
          <w:rPr>
            <w:rStyle w:val="keyword1"/>
            <w:sz w:val="18"/>
            <w:rPrChange w:id="872" w:author="shorny" w:date="2014-06-09T15:49:00Z">
              <w:rPr>
                <w:rStyle w:val="keyword1"/>
              </w:rPr>
            </w:rPrChange>
          </w:rPr>
          <w:t>KEY</w:t>
        </w:r>
        <w:r w:rsidRPr="00A85691">
          <w:rPr>
            <w:sz w:val="18"/>
            <w:rPrChange w:id="873" w:author="shorny" w:date="2014-06-09T15:49:00Z">
              <w:rPr/>
            </w:rPrChange>
          </w:rPr>
          <w:t xml:space="preserve"> `works </w:t>
        </w:r>
        <w:r w:rsidRPr="00A85691">
          <w:rPr>
            <w:rStyle w:val="keyword1"/>
            <w:sz w:val="18"/>
            <w:rPrChange w:id="874" w:author="shorny" w:date="2014-06-09T15:49:00Z">
              <w:rPr>
                <w:rStyle w:val="keyword1"/>
              </w:rPr>
            </w:rPrChange>
          </w:rPr>
          <w:t>in</w:t>
        </w:r>
        <w:r w:rsidRPr="00A85691">
          <w:rPr>
            <w:sz w:val="18"/>
            <w:rPrChange w:id="875" w:author="shorny" w:date="2014-06-09T15:49:00Z">
              <w:rPr/>
            </w:rPrChange>
          </w:rPr>
          <w:t>`;</w:t>
        </w:r>
      </w:ins>
    </w:p>
    <w:p w14:paraId="53420878" w14:textId="77777777" w:rsidR="00A85691" w:rsidRPr="00A85691" w:rsidRDefault="00A85691">
      <w:pPr>
        <w:pStyle w:val="HTMLPreformatted"/>
        <w:divId w:val="1206136475"/>
        <w:rPr>
          <w:ins w:id="876" w:author="shorny" w:date="2014-06-09T15:48:00Z"/>
          <w:sz w:val="18"/>
          <w:rPrChange w:id="877" w:author="shorny" w:date="2014-06-09T15:49:00Z">
            <w:rPr>
              <w:ins w:id="878" w:author="shorny" w:date="2014-06-09T15:48:00Z"/>
            </w:rPr>
          </w:rPrChange>
        </w:rPr>
      </w:pPr>
      <w:ins w:id="879" w:author="shorny" w:date="2014-06-09T15:48:00Z">
        <w:r w:rsidRPr="00A85691">
          <w:rPr>
            <w:rStyle w:val="keyword1"/>
            <w:sz w:val="18"/>
            <w:rPrChange w:id="880" w:author="shorny" w:date="2014-06-09T15:49:00Z">
              <w:rPr>
                <w:rStyle w:val="keyword1"/>
              </w:rPr>
            </w:rPrChange>
          </w:rPr>
          <w:t>ALTER</w:t>
        </w:r>
        <w:r w:rsidRPr="00A85691">
          <w:rPr>
            <w:sz w:val="18"/>
            <w:rPrChange w:id="881" w:author="shorny" w:date="2014-06-09T15:49:00Z">
              <w:rPr/>
            </w:rPrChange>
          </w:rPr>
          <w:t xml:space="preserve"> </w:t>
        </w:r>
        <w:r w:rsidRPr="00A85691">
          <w:rPr>
            <w:rStyle w:val="keyword1"/>
            <w:sz w:val="18"/>
            <w:rPrChange w:id="882" w:author="shorny" w:date="2014-06-09T15:49:00Z">
              <w:rPr>
                <w:rStyle w:val="keyword1"/>
              </w:rPr>
            </w:rPrChange>
          </w:rPr>
          <w:t>TABLE</w:t>
        </w:r>
        <w:r w:rsidRPr="00A85691">
          <w:rPr>
            <w:sz w:val="18"/>
            <w:rPrChange w:id="883" w:author="shorny" w:date="2014-06-09T15:49:00Z">
              <w:rPr/>
            </w:rPrChange>
          </w:rPr>
          <w:t xml:space="preserve"> `University Staff Member_Research Area` </w:t>
        </w:r>
        <w:r w:rsidRPr="00A85691">
          <w:rPr>
            <w:rStyle w:val="keyword1"/>
            <w:sz w:val="18"/>
            <w:rPrChange w:id="884" w:author="shorny" w:date="2014-06-09T15:49:00Z">
              <w:rPr>
                <w:rStyle w:val="keyword1"/>
              </w:rPr>
            </w:rPrChange>
          </w:rPr>
          <w:t>DROP</w:t>
        </w:r>
        <w:r w:rsidRPr="00A85691">
          <w:rPr>
            <w:sz w:val="18"/>
            <w:rPrChange w:id="885" w:author="shorny" w:date="2014-06-09T15:49:00Z">
              <w:rPr/>
            </w:rPrChange>
          </w:rPr>
          <w:t xml:space="preserve"> </w:t>
        </w:r>
        <w:r w:rsidRPr="00A85691">
          <w:rPr>
            <w:rStyle w:val="keyword1"/>
            <w:sz w:val="18"/>
            <w:rPrChange w:id="886" w:author="shorny" w:date="2014-06-09T15:49:00Z">
              <w:rPr>
                <w:rStyle w:val="keyword1"/>
              </w:rPr>
            </w:rPrChange>
          </w:rPr>
          <w:t>FOREIGN</w:t>
        </w:r>
        <w:r w:rsidRPr="00A85691">
          <w:rPr>
            <w:sz w:val="18"/>
            <w:rPrChange w:id="887" w:author="shorny" w:date="2014-06-09T15:49:00Z">
              <w:rPr/>
            </w:rPrChange>
          </w:rPr>
          <w:t xml:space="preserve"> </w:t>
        </w:r>
        <w:r w:rsidRPr="00A85691">
          <w:rPr>
            <w:rStyle w:val="keyword1"/>
            <w:sz w:val="18"/>
            <w:rPrChange w:id="888" w:author="shorny" w:date="2014-06-09T15:49:00Z">
              <w:rPr>
                <w:rStyle w:val="keyword1"/>
              </w:rPr>
            </w:rPrChange>
          </w:rPr>
          <w:t>KEY</w:t>
        </w:r>
      </w:ins>
    </w:p>
    <w:p w14:paraId="274BD51D" w14:textId="77777777" w:rsidR="00A85691" w:rsidRPr="00A85691" w:rsidRDefault="00A85691">
      <w:pPr>
        <w:pStyle w:val="HTMLPreformatted"/>
        <w:divId w:val="1206136475"/>
        <w:rPr>
          <w:ins w:id="889" w:author="shorny" w:date="2014-06-09T15:48:00Z"/>
          <w:sz w:val="18"/>
          <w:rPrChange w:id="890" w:author="shorny" w:date="2014-06-09T15:49:00Z">
            <w:rPr>
              <w:ins w:id="891" w:author="shorny" w:date="2014-06-09T15:48:00Z"/>
            </w:rPr>
          </w:rPrChange>
        </w:rPr>
      </w:pPr>
      <w:ins w:id="892" w:author="shorny" w:date="2014-06-09T15:48:00Z">
        <w:r w:rsidRPr="00A85691">
          <w:rPr>
            <w:sz w:val="18"/>
            <w:rPrChange w:id="893" w:author="shorny" w:date="2014-06-09T15:49:00Z">
              <w:rPr/>
            </w:rPrChange>
          </w:rPr>
          <w:t xml:space="preserve">            `works in2`;</w:t>
        </w:r>
      </w:ins>
    </w:p>
    <w:p w14:paraId="233B7422" w14:textId="77777777" w:rsidR="00A85691" w:rsidRPr="00A85691" w:rsidRDefault="00A85691">
      <w:pPr>
        <w:pStyle w:val="HTMLPreformatted"/>
        <w:divId w:val="1206136475"/>
        <w:rPr>
          <w:ins w:id="894" w:author="shorny" w:date="2014-06-09T15:48:00Z"/>
          <w:sz w:val="18"/>
          <w:rPrChange w:id="895" w:author="shorny" w:date="2014-06-09T15:49:00Z">
            <w:rPr>
              <w:ins w:id="896" w:author="shorny" w:date="2014-06-09T15:48:00Z"/>
            </w:rPr>
          </w:rPrChange>
        </w:rPr>
      </w:pPr>
      <w:ins w:id="897" w:author="shorny" w:date="2014-06-09T15:48:00Z">
        <w:r w:rsidRPr="00A85691">
          <w:rPr>
            <w:rStyle w:val="keyword1"/>
            <w:sz w:val="18"/>
            <w:rPrChange w:id="898" w:author="shorny" w:date="2014-06-09T15:49:00Z">
              <w:rPr>
                <w:rStyle w:val="keyword1"/>
              </w:rPr>
            </w:rPrChange>
          </w:rPr>
          <w:t>ALTER</w:t>
        </w:r>
        <w:r w:rsidRPr="00A85691">
          <w:rPr>
            <w:sz w:val="18"/>
            <w:rPrChange w:id="899" w:author="shorny" w:date="2014-06-09T15:49:00Z">
              <w:rPr/>
            </w:rPrChange>
          </w:rPr>
          <w:t xml:space="preserve"> </w:t>
        </w:r>
        <w:r w:rsidRPr="00A85691">
          <w:rPr>
            <w:rStyle w:val="keyword1"/>
            <w:sz w:val="18"/>
            <w:rPrChange w:id="900" w:author="shorny" w:date="2014-06-09T15:49:00Z">
              <w:rPr>
                <w:rStyle w:val="keyword1"/>
              </w:rPr>
            </w:rPrChange>
          </w:rPr>
          <w:t>TABLE</w:t>
        </w:r>
        <w:r w:rsidRPr="00A85691">
          <w:rPr>
            <w:sz w:val="18"/>
            <w:rPrChange w:id="901" w:author="shorny" w:date="2014-06-09T15:49:00Z">
              <w:rPr/>
            </w:rPrChange>
          </w:rPr>
          <w:t xml:space="preserve"> `University Staff Member_Research Area2` </w:t>
        </w:r>
        <w:r w:rsidRPr="00A85691">
          <w:rPr>
            <w:rStyle w:val="keyword1"/>
            <w:sz w:val="18"/>
            <w:rPrChange w:id="902" w:author="shorny" w:date="2014-06-09T15:49:00Z">
              <w:rPr>
                <w:rStyle w:val="keyword1"/>
              </w:rPr>
            </w:rPrChange>
          </w:rPr>
          <w:t>DROP</w:t>
        </w:r>
        <w:r w:rsidRPr="00A85691">
          <w:rPr>
            <w:sz w:val="18"/>
            <w:rPrChange w:id="903" w:author="shorny" w:date="2014-06-09T15:49:00Z">
              <w:rPr/>
            </w:rPrChange>
          </w:rPr>
          <w:t xml:space="preserve"> </w:t>
        </w:r>
        <w:r w:rsidRPr="00A85691">
          <w:rPr>
            <w:rStyle w:val="keyword1"/>
            <w:sz w:val="18"/>
            <w:rPrChange w:id="904" w:author="shorny" w:date="2014-06-09T15:49:00Z">
              <w:rPr>
                <w:rStyle w:val="keyword1"/>
              </w:rPr>
            </w:rPrChange>
          </w:rPr>
          <w:t>FOREIGN</w:t>
        </w:r>
        <w:r w:rsidRPr="00A85691">
          <w:rPr>
            <w:sz w:val="18"/>
            <w:rPrChange w:id="905" w:author="shorny" w:date="2014-06-09T15:49:00Z">
              <w:rPr/>
            </w:rPrChange>
          </w:rPr>
          <w:t xml:space="preserve"> </w:t>
        </w:r>
        <w:r w:rsidRPr="00A85691">
          <w:rPr>
            <w:rStyle w:val="keyword1"/>
            <w:sz w:val="18"/>
            <w:rPrChange w:id="906" w:author="shorny" w:date="2014-06-09T15:49:00Z">
              <w:rPr>
                <w:rStyle w:val="keyword1"/>
              </w:rPr>
            </w:rPrChange>
          </w:rPr>
          <w:t>KEY</w:t>
        </w:r>
        <w:r w:rsidRPr="00A85691">
          <w:rPr>
            <w:sz w:val="18"/>
            <w:rPrChange w:id="907" w:author="shorny" w:date="2014-06-09T15:49:00Z">
              <w:rPr/>
            </w:rPrChange>
          </w:rPr>
          <w:t xml:space="preserve"> Oversees;</w:t>
        </w:r>
      </w:ins>
    </w:p>
    <w:p w14:paraId="3AE2F17A" w14:textId="77777777" w:rsidR="00A85691" w:rsidRPr="00A85691" w:rsidRDefault="00A85691">
      <w:pPr>
        <w:pStyle w:val="HTMLPreformatted"/>
        <w:divId w:val="1206136475"/>
        <w:rPr>
          <w:ins w:id="908" w:author="shorny" w:date="2014-06-09T15:48:00Z"/>
          <w:sz w:val="18"/>
          <w:rPrChange w:id="909" w:author="shorny" w:date="2014-06-09T15:49:00Z">
            <w:rPr>
              <w:ins w:id="910" w:author="shorny" w:date="2014-06-09T15:48:00Z"/>
            </w:rPr>
          </w:rPrChange>
        </w:rPr>
      </w:pPr>
      <w:ins w:id="911" w:author="shorny" w:date="2014-06-09T15:48:00Z">
        <w:r w:rsidRPr="00A85691">
          <w:rPr>
            <w:rStyle w:val="keyword1"/>
            <w:sz w:val="18"/>
            <w:rPrChange w:id="912" w:author="shorny" w:date="2014-06-09T15:49:00Z">
              <w:rPr>
                <w:rStyle w:val="keyword1"/>
              </w:rPr>
            </w:rPrChange>
          </w:rPr>
          <w:t>ALTER</w:t>
        </w:r>
        <w:r w:rsidRPr="00A85691">
          <w:rPr>
            <w:sz w:val="18"/>
            <w:rPrChange w:id="913" w:author="shorny" w:date="2014-06-09T15:49:00Z">
              <w:rPr/>
            </w:rPrChange>
          </w:rPr>
          <w:t xml:space="preserve"> </w:t>
        </w:r>
        <w:r w:rsidRPr="00A85691">
          <w:rPr>
            <w:rStyle w:val="keyword1"/>
            <w:sz w:val="18"/>
            <w:rPrChange w:id="914" w:author="shorny" w:date="2014-06-09T15:49:00Z">
              <w:rPr>
                <w:rStyle w:val="keyword1"/>
              </w:rPr>
            </w:rPrChange>
          </w:rPr>
          <w:t>TABLE</w:t>
        </w:r>
        <w:r w:rsidRPr="00A85691">
          <w:rPr>
            <w:sz w:val="18"/>
            <w:rPrChange w:id="915" w:author="shorny" w:date="2014-06-09T15:49:00Z">
              <w:rPr/>
            </w:rPrChange>
          </w:rPr>
          <w:t xml:space="preserve"> `University Staff Member_Research Area2` </w:t>
        </w:r>
        <w:r w:rsidRPr="00A85691">
          <w:rPr>
            <w:rStyle w:val="keyword1"/>
            <w:sz w:val="18"/>
            <w:rPrChange w:id="916" w:author="shorny" w:date="2014-06-09T15:49:00Z">
              <w:rPr>
                <w:rStyle w:val="keyword1"/>
              </w:rPr>
            </w:rPrChange>
          </w:rPr>
          <w:t>DROP</w:t>
        </w:r>
        <w:r w:rsidRPr="00A85691">
          <w:rPr>
            <w:sz w:val="18"/>
            <w:rPrChange w:id="917" w:author="shorny" w:date="2014-06-09T15:49:00Z">
              <w:rPr/>
            </w:rPrChange>
          </w:rPr>
          <w:t xml:space="preserve"> </w:t>
        </w:r>
        <w:r w:rsidRPr="00A85691">
          <w:rPr>
            <w:rStyle w:val="keyword1"/>
            <w:sz w:val="18"/>
            <w:rPrChange w:id="918" w:author="shorny" w:date="2014-06-09T15:49:00Z">
              <w:rPr>
                <w:rStyle w:val="keyword1"/>
              </w:rPr>
            </w:rPrChange>
          </w:rPr>
          <w:t>FOREIGN</w:t>
        </w:r>
        <w:r w:rsidRPr="00A85691">
          <w:rPr>
            <w:sz w:val="18"/>
            <w:rPrChange w:id="919" w:author="shorny" w:date="2014-06-09T15:49:00Z">
              <w:rPr/>
            </w:rPrChange>
          </w:rPr>
          <w:t xml:space="preserve"> </w:t>
        </w:r>
        <w:r w:rsidRPr="00A85691">
          <w:rPr>
            <w:rStyle w:val="keyword1"/>
            <w:sz w:val="18"/>
            <w:rPrChange w:id="920" w:author="shorny" w:date="2014-06-09T15:49:00Z">
              <w:rPr>
                <w:rStyle w:val="keyword1"/>
              </w:rPr>
            </w:rPrChange>
          </w:rPr>
          <w:t>KEY</w:t>
        </w:r>
        <w:r w:rsidRPr="00A85691">
          <w:rPr>
            <w:sz w:val="18"/>
            <w:rPrChange w:id="921" w:author="shorny" w:date="2014-06-09T15:49:00Z">
              <w:rPr/>
            </w:rPrChange>
          </w:rPr>
          <w:t xml:space="preserve"> Oversees2;</w:t>
        </w:r>
      </w:ins>
    </w:p>
    <w:p w14:paraId="2F56A6D8" w14:textId="77777777" w:rsidR="00A85691" w:rsidRPr="00A85691" w:rsidRDefault="00A85691">
      <w:pPr>
        <w:pStyle w:val="HTMLPreformatted"/>
        <w:divId w:val="1206136475"/>
        <w:rPr>
          <w:ins w:id="922" w:author="shorny" w:date="2014-06-09T15:48:00Z"/>
          <w:sz w:val="18"/>
          <w:rPrChange w:id="923" w:author="shorny" w:date="2014-06-09T15:49:00Z">
            <w:rPr>
              <w:ins w:id="924" w:author="shorny" w:date="2014-06-09T15:48:00Z"/>
            </w:rPr>
          </w:rPrChange>
        </w:rPr>
      </w:pPr>
      <w:ins w:id="925" w:author="shorny" w:date="2014-06-09T15:48:00Z">
        <w:r w:rsidRPr="00A85691">
          <w:rPr>
            <w:rStyle w:val="keyword1"/>
            <w:sz w:val="18"/>
            <w:rPrChange w:id="926" w:author="shorny" w:date="2014-06-09T15:49:00Z">
              <w:rPr>
                <w:rStyle w:val="keyword1"/>
              </w:rPr>
            </w:rPrChange>
          </w:rPr>
          <w:t>ALTER</w:t>
        </w:r>
        <w:r w:rsidRPr="00A85691">
          <w:rPr>
            <w:sz w:val="18"/>
            <w:rPrChange w:id="927" w:author="shorny" w:date="2014-06-09T15:49:00Z">
              <w:rPr/>
            </w:rPrChange>
          </w:rPr>
          <w:t xml:space="preserve"> </w:t>
        </w:r>
        <w:r w:rsidRPr="00A85691">
          <w:rPr>
            <w:rStyle w:val="keyword1"/>
            <w:sz w:val="18"/>
            <w:rPrChange w:id="928" w:author="shorny" w:date="2014-06-09T15:49:00Z">
              <w:rPr>
                <w:rStyle w:val="keyword1"/>
              </w:rPr>
            </w:rPrChange>
          </w:rPr>
          <w:t>TABLE</w:t>
        </w:r>
        <w:r w:rsidRPr="00A85691">
          <w:rPr>
            <w:sz w:val="18"/>
            <w:rPrChange w:id="929" w:author="shorny" w:date="2014-06-09T15:49:00Z">
              <w:rPr/>
            </w:rPrChange>
          </w:rPr>
          <w:t xml:space="preserve"> </w:t>
        </w:r>
        <w:r w:rsidRPr="00A85691">
          <w:rPr>
            <w:rStyle w:val="function-name1"/>
            <w:sz w:val="18"/>
            <w:rPrChange w:id="930" w:author="shorny" w:date="2014-06-09T15:49:00Z">
              <w:rPr>
                <w:rStyle w:val="function-name1"/>
              </w:rPr>
            </w:rPrChange>
          </w:rPr>
          <w:t>Decision</w:t>
        </w:r>
        <w:r w:rsidRPr="00A85691">
          <w:rPr>
            <w:sz w:val="18"/>
            <w:rPrChange w:id="931" w:author="shorny" w:date="2014-06-09T15:49:00Z">
              <w:rPr/>
            </w:rPrChange>
          </w:rPr>
          <w:t xml:space="preserve"> </w:t>
        </w:r>
        <w:r w:rsidRPr="00A85691">
          <w:rPr>
            <w:rStyle w:val="keyword1"/>
            <w:sz w:val="18"/>
            <w:rPrChange w:id="932" w:author="shorny" w:date="2014-06-09T15:49:00Z">
              <w:rPr>
                <w:rStyle w:val="keyword1"/>
              </w:rPr>
            </w:rPrChange>
          </w:rPr>
          <w:t>DROP</w:t>
        </w:r>
        <w:r w:rsidRPr="00A85691">
          <w:rPr>
            <w:sz w:val="18"/>
            <w:rPrChange w:id="933" w:author="shorny" w:date="2014-06-09T15:49:00Z">
              <w:rPr/>
            </w:rPrChange>
          </w:rPr>
          <w:t xml:space="preserve"> </w:t>
        </w:r>
        <w:r w:rsidRPr="00A85691">
          <w:rPr>
            <w:rStyle w:val="keyword1"/>
            <w:sz w:val="18"/>
            <w:rPrChange w:id="934" w:author="shorny" w:date="2014-06-09T15:49:00Z">
              <w:rPr>
                <w:rStyle w:val="keyword1"/>
              </w:rPr>
            </w:rPrChange>
          </w:rPr>
          <w:t>FOREIGN</w:t>
        </w:r>
        <w:r w:rsidRPr="00A85691">
          <w:rPr>
            <w:sz w:val="18"/>
            <w:rPrChange w:id="935" w:author="shorny" w:date="2014-06-09T15:49:00Z">
              <w:rPr/>
            </w:rPrChange>
          </w:rPr>
          <w:t xml:space="preserve"> </w:t>
        </w:r>
        <w:r w:rsidRPr="00A85691">
          <w:rPr>
            <w:rStyle w:val="keyword1"/>
            <w:sz w:val="18"/>
            <w:rPrChange w:id="936" w:author="shorny" w:date="2014-06-09T15:49:00Z">
              <w:rPr>
                <w:rStyle w:val="keyword1"/>
              </w:rPr>
            </w:rPrChange>
          </w:rPr>
          <w:t>KEY</w:t>
        </w:r>
        <w:r w:rsidRPr="00A85691">
          <w:rPr>
            <w:sz w:val="18"/>
            <w:rPrChange w:id="937" w:author="shorny" w:date="2014-06-09T15:49:00Z">
              <w:rPr/>
            </w:rPrChange>
          </w:rPr>
          <w:t xml:space="preserve"> Decides;</w:t>
        </w:r>
      </w:ins>
    </w:p>
    <w:p w14:paraId="2A4B77EC" w14:textId="77777777" w:rsidR="00A85691" w:rsidRPr="00A85691" w:rsidRDefault="00A85691">
      <w:pPr>
        <w:pStyle w:val="HTMLPreformatted"/>
        <w:divId w:val="1206136475"/>
        <w:rPr>
          <w:ins w:id="938" w:author="shorny" w:date="2014-06-09T15:48:00Z"/>
          <w:sz w:val="18"/>
          <w:rPrChange w:id="939" w:author="shorny" w:date="2014-06-09T15:49:00Z">
            <w:rPr>
              <w:ins w:id="940" w:author="shorny" w:date="2014-06-09T15:48:00Z"/>
            </w:rPr>
          </w:rPrChange>
        </w:rPr>
      </w:pPr>
      <w:ins w:id="941" w:author="shorny" w:date="2014-06-09T15:48:00Z">
        <w:r w:rsidRPr="00A85691">
          <w:rPr>
            <w:rStyle w:val="keyword1"/>
            <w:sz w:val="18"/>
            <w:rPrChange w:id="942" w:author="shorny" w:date="2014-06-09T15:49:00Z">
              <w:rPr>
                <w:rStyle w:val="keyword1"/>
              </w:rPr>
            </w:rPrChange>
          </w:rPr>
          <w:t>ALTER</w:t>
        </w:r>
        <w:r w:rsidRPr="00A85691">
          <w:rPr>
            <w:sz w:val="18"/>
            <w:rPrChange w:id="943" w:author="shorny" w:date="2014-06-09T15:49:00Z">
              <w:rPr/>
            </w:rPrChange>
          </w:rPr>
          <w:t xml:space="preserve"> </w:t>
        </w:r>
        <w:r w:rsidRPr="00A85691">
          <w:rPr>
            <w:rStyle w:val="keyword1"/>
            <w:sz w:val="18"/>
            <w:rPrChange w:id="944" w:author="shorny" w:date="2014-06-09T15:49:00Z">
              <w:rPr>
                <w:rStyle w:val="keyword1"/>
              </w:rPr>
            </w:rPrChange>
          </w:rPr>
          <w:t>TABLE</w:t>
        </w:r>
        <w:r w:rsidRPr="00A85691">
          <w:rPr>
            <w:sz w:val="18"/>
            <w:rPrChange w:id="945" w:author="shorny" w:date="2014-06-09T15:49:00Z">
              <w:rPr/>
            </w:rPrChange>
          </w:rPr>
          <w:t xml:space="preserve"> </w:t>
        </w:r>
        <w:r w:rsidRPr="00A85691">
          <w:rPr>
            <w:rStyle w:val="function-name1"/>
            <w:sz w:val="18"/>
            <w:rPrChange w:id="946" w:author="shorny" w:date="2014-06-09T15:49:00Z">
              <w:rPr>
                <w:rStyle w:val="function-name1"/>
              </w:rPr>
            </w:rPrChange>
          </w:rPr>
          <w:t>Decision</w:t>
        </w:r>
        <w:r w:rsidRPr="00A85691">
          <w:rPr>
            <w:sz w:val="18"/>
            <w:rPrChange w:id="947" w:author="shorny" w:date="2014-06-09T15:49:00Z">
              <w:rPr/>
            </w:rPrChange>
          </w:rPr>
          <w:t xml:space="preserve"> </w:t>
        </w:r>
        <w:r w:rsidRPr="00A85691">
          <w:rPr>
            <w:rStyle w:val="keyword1"/>
            <w:sz w:val="18"/>
            <w:rPrChange w:id="948" w:author="shorny" w:date="2014-06-09T15:49:00Z">
              <w:rPr>
                <w:rStyle w:val="keyword1"/>
              </w:rPr>
            </w:rPrChange>
          </w:rPr>
          <w:t>DROP</w:t>
        </w:r>
        <w:r w:rsidRPr="00A85691">
          <w:rPr>
            <w:sz w:val="18"/>
            <w:rPrChange w:id="949" w:author="shorny" w:date="2014-06-09T15:49:00Z">
              <w:rPr/>
            </w:rPrChange>
          </w:rPr>
          <w:t xml:space="preserve"> </w:t>
        </w:r>
        <w:r w:rsidRPr="00A85691">
          <w:rPr>
            <w:rStyle w:val="keyword1"/>
            <w:sz w:val="18"/>
            <w:rPrChange w:id="950" w:author="shorny" w:date="2014-06-09T15:49:00Z">
              <w:rPr>
                <w:rStyle w:val="keyword1"/>
              </w:rPr>
            </w:rPrChange>
          </w:rPr>
          <w:t>FOREIGN</w:t>
        </w:r>
        <w:r w:rsidRPr="00A85691">
          <w:rPr>
            <w:sz w:val="18"/>
            <w:rPrChange w:id="951" w:author="shorny" w:date="2014-06-09T15:49:00Z">
              <w:rPr/>
            </w:rPrChange>
          </w:rPr>
          <w:t xml:space="preserve"> </w:t>
        </w:r>
        <w:r w:rsidRPr="00A85691">
          <w:rPr>
            <w:rStyle w:val="keyword1"/>
            <w:sz w:val="18"/>
            <w:rPrChange w:id="952" w:author="shorny" w:date="2014-06-09T15:49:00Z">
              <w:rPr>
                <w:rStyle w:val="keyword1"/>
              </w:rPr>
            </w:rPrChange>
          </w:rPr>
          <w:t>KEY</w:t>
        </w:r>
        <w:r w:rsidRPr="00A85691">
          <w:rPr>
            <w:sz w:val="18"/>
            <w:rPrChange w:id="953" w:author="shorny" w:date="2014-06-09T15:49:00Z">
              <w:rPr/>
            </w:rPrChange>
          </w:rPr>
          <w:t xml:space="preserve"> Decides2;</w:t>
        </w:r>
      </w:ins>
    </w:p>
    <w:p w14:paraId="2C446F34" w14:textId="77777777" w:rsidR="00A85691" w:rsidRPr="00A85691" w:rsidRDefault="00A85691">
      <w:pPr>
        <w:pStyle w:val="HTMLPreformatted"/>
        <w:divId w:val="1206136475"/>
        <w:rPr>
          <w:ins w:id="954" w:author="shorny" w:date="2014-06-09T15:48:00Z"/>
          <w:sz w:val="18"/>
          <w:rPrChange w:id="955" w:author="shorny" w:date="2014-06-09T15:49:00Z">
            <w:rPr>
              <w:ins w:id="956" w:author="shorny" w:date="2014-06-09T15:48:00Z"/>
            </w:rPr>
          </w:rPrChange>
        </w:rPr>
      </w:pPr>
      <w:ins w:id="957" w:author="shorny" w:date="2014-06-09T15:48:00Z">
        <w:r w:rsidRPr="00A85691">
          <w:rPr>
            <w:rStyle w:val="keyword1"/>
            <w:sz w:val="18"/>
            <w:rPrChange w:id="958" w:author="shorny" w:date="2014-06-09T15:49:00Z">
              <w:rPr>
                <w:rStyle w:val="keyword1"/>
              </w:rPr>
            </w:rPrChange>
          </w:rPr>
          <w:t>ALTER</w:t>
        </w:r>
        <w:r w:rsidRPr="00A85691">
          <w:rPr>
            <w:sz w:val="18"/>
            <w:rPrChange w:id="959" w:author="shorny" w:date="2014-06-09T15:49:00Z">
              <w:rPr/>
            </w:rPrChange>
          </w:rPr>
          <w:t xml:space="preserve"> </w:t>
        </w:r>
        <w:r w:rsidRPr="00A85691">
          <w:rPr>
            <w:rStyle w:val="keyword1"/>
            <w:sz w:val="18"/>
            <w:rPrChange w:id="960" w:author="shorny" w:date="2014-06-09T15:49:00Z">
              <w:rPr>
                <w:rStyle w:val="keyword1"/>
              </w:rPr>
            </w:rPrChange>
          </w:rPr>
          <w:t>TABLE</w:t>
        </w:r>
        <w:r w:rsidRPr="00A85691">
          <w:rPr>
            <w:sz w:val="18"/>
            <w:rPrChange w:id="961" w:author="shorny" w:date="2014-06-09T15:49:00Z">
              <w:rPr/>
            </w:rPrChange>
          </w:rPr>
          <w:t xml:space="preserve"> </w:t>
        </w:r>
        <w:r w:rsidRPr="00A85691">
          <w:rPr>
            <w:rStyle w:val="function-name1"/>
            <w:sz w:val="18"/>
            <w:rPrChange w:id="962" w:author="shorny" w:date="2014-06-09T15:49:00Z">
              <w:rPr>
                <w:rStyle w:val="function-name1"/>
              </w:rPr>
            </w:rPrChange>
          </w:rPr>
          <w:t>Visa</w:t>
        </w:r>
        <w:r w:rsidRPr="00A85691">
          <w:rPr>
            <w:sz w:val="18"/>
            <w:rPrChange w:id="963" w:author="shorny" w:date="2014-06-09T15:49:00Z">
              <w:rPr/>
            </w:rPrChange>
          </w:rPr>
          <w:t xml:space="preserve"> </w:t>
        </w:r>
        <w:r w:rsidRPr="00A85691">
          <w:rPr>
            <w:rStyle w:val="keyword1"/>
            <w:sz w:val="18"/>
            <w:rPrChange w:id="964" w:author="shorny" w:date="2014-06-09T15:49:00Z">
              <w:rPr>
                <w:rStyle w:val="keyword1"/>
              </w:rPr>
            </w:rPrChange>
          </w:rPr>
          <w:t>DROP</w:t>
        </w:r>
        <w:r w:rsidRPr="00A85691">
          <w:rPr>
            <w:sz w:val="18"/>
            <w:rPrChange w:id="965" w:author="shorny" w:date="2014-06-09T15:49:00Z">
              <w:rPr/>
            </w:rPrChange>
          </w:rPr>
          <w:t xml:space="preserve"> </w:t>
        </w:r>
        <w:r w:rsidRPr="00A85691">
          <w:rPr>
            <w:rStyle w:val="keyword1"/>
            <w:sz w:val="18"/>
            <w:rPrChange w:id="966" w:author="shorny" w:date="2014-06-09T15:49:00Z">
              <w:rPr>
                <w:rStyle w:val="keyword1"/>
              </w:rPr>
            </w:rPrChange>
          </w:rPr>
          <w:t>FOREIGN</w:t>
        </w:r>
        <w:r w:rsidRPr="00A85691">
          <w:rPr>
            <w:sz w:val="18"/>
            <w:rPrChange w:id="967" w:author="shorny" w:date="2014-06-09T15:49:00Z">
              <w:rPr/>
            </w:rPrChange>
          </w:rPr>
          <w:t xml:space="preserve"> </w:t>
        </w:r>
        <w:r w:rsidRPr="00A85691">
          <w:rPr>
            <w:rStyle w:val="keyword1"/>
            <w:sz w:val="18"/>
            <w:rPrChange w:id="968" w:author="shorny" w:date="2014-06-09T15:49:00Z">
              <w:rPr>
                <w:rStyle w:val="keyword1"/>
              </w:rPr>
            </w:rPrChange>
          </w:rPr>
          <w:t>KEY</w:t>
        </w:r>
        <w:r w:rsidRPr="00A85691">
          <w:rPr>
            <w:sz w:val="18"/>
            <w:rPrChange w:id="969" w:author="shorny" w:date="2014-06-09T15:49:00Z">
              <w:rPr/>
            </w:rPrChange>
          </w:rPr>
          <w:t xml:space="preserve"> `categorised </w:t>
        </w:r>
        <w:r w:rsidRPr="00A85691">
          <w:rPr>
            <w:rStyle w:val="keyword1"/>
            <w:sz w:val="18"/>
            <w:rPrChange w:id="970" w:author="shorny" w:date="2014-06-09T15:49:00Z">
              <w:rPr>
                <w:rStyle w:val="keyword1"/>
              </w:rPr>
            </w:rPrChange>
          </w:rPr>
          <w:t>by</w:t>
        </w:r>
        <w:r w:rsidRPr="00A85691">
          <w:rPr>
            <w:sz w:val="18"/>
            <w:rPrChange w:id="971" w:author="shorny" w:date="2014-06-09T15:49:00Z">
              <w:rPr/>
            </w:rPrChange>
          </w:rPr>
          <w:t>`;</w:t>
        </w:r>
      </w:ins>
    </w:p>
    <w:p w14:paraId="586AE8E5" w14:textId="77777777" w:rsidR="00A85691" w:rsidRPr="00A85691" w:rsidRDefault="00A85691">
      <w:pPr>
        <w:pStyle w:val="HTMLPreformatted"/>
        <w:divId w:val="1206136475"/>
        <w:rPr>
          <w:ins w:id="972" w:author="shorny" w:date="2014-06-09T15:48:00Z"/>
          <w:sz w:val="18"/>
          <w:rPrChange w:id="973" w:author="shorny" w:date="2014-06-09T15:49:00Z">
            <w:rPr>
              <w:ins w:id="974" w:author="shorny" w:date="2014-06-09T15:48:00Z"/>
            </w:rPr>
          </w:rPrChange>
        </w:rPr>
      </w:pPr>
      <w:ins w:id="975" w:author="shorny" w:date="2014-06-09T15:48:00Z">
        <w:r w:rsidRPr="00A85691">
          <w:rPr>
            <w:rStyle w:val="keyword1"/>
            <w:sz w:val="18"/>
            <w:rPrChange w:id="976" w:author="shorny" w:date="2014-06-09T15:49:00Z">
              <w:rPr>
                <w:rStyle w:val="keyword1"/>
              </w:rPr>
            </w:rPrChange>
          </w:rPr>
          <w:t>ALTER</w:t>
        </w:r>
        <w:r w:rsidRPr="00A85691">
          <w:rPr>
            <w:sz w:val="18"/>
            <w:rPrChange w:id="977" w:author="shorny" w:date="2014-06-09T15:49:00Z">
              <w:rPr/>
            </w:rPrChange>
          </w:rPr>
          <w:t xml:space="preserve"> </w:t>
        </w:r>
        <w:r w:rsidRPr="00A85691">
          <w:rPr>
            <w:rStyle w:val="keyword1"/>
            <w:sz w:val="18"/>
            <w:rPrChange w:id="978" w:author="shorny" w:date="2014-06-09T15:49:00Z">
              <w:rPr>
                <w:rStyle w:val="keyword1"/>
              </w:rPr>
            </w:rPrChange>
          </w:rPr>
          <w:t>TABLE</w:t>
        </w:r>
        <w:r w:rsidRPr="00A85691">
          <w:rPr>
            <w:sz w:val="18"/>
            <w:rPrChange w:id="979" w:author="shorny" w:date="2014-06-09T15:49:00Z">
              <w:rPr/>
            </w:rPrChange>
          </w:rPr>
          <w:t xml:space="preserve"> </w:t>
        </w:r>
        <w:r w:rsidRPr="00A85691">
          <w:rPr>
            <w:rStyle w:val="function-name1"/>
            <w:sz w:val="18"/>
            <w:rPrChange w:id="980" w:author="shorny" w:date="2014-06-09T15:49:00Z">
              <w:rPr>
                <w:rStyle w:val="function-name1"/>
              </w:rPr>
            </w:rPrChange>
          </w:rPr>
          <w:t>Application</w:t>
        </w:r>
        <w:r w:rsidRPr="00A85691">
          <w:rPr>
            <w:sz w:val="18"/>
            <w:rPrChange w:id="981" w:author="shorny" w:date="2014-06-09T15:49:00Z">
              <w:rPr/>
            </w:rPrChange>
          </w:rPr>
          <w:t xml:space="preserve"> </w:t>
        </w:r>
        <w:r w:rsidRPr="00A85691">
          <w:rPr>
            <w:rStyle w:val="keyword1"/>
            <w:sz w:val="18"/>
            <w:rPrChange w:id="982" w:author="shorny" w:date="2014-06-09T15:49:00Z">
              <w:rPr>
                <w:rStyle w:val="keyword1"/>
              </w:rPr>
            </w:rPrChange>
          </w:rPr>
          <w:t>DROP</w:t>
        </w:r>
        <w:r w:rsidRPr="00A85691">
          <w:rPr>
            <w:sz w:val="18"/>
            <w:rPrChange w:id="983" w:author="shorny" w:date="2014-06-09T15:49:00Z">
              <w:rPr/>
            </w:rPrChange>
          </w:rPr>
          <w:t xml:space="preserve"> </w:t>
        </w:r>
        <w:r w:rsidRPr="00A85691">
          <w:rPr>
            <w:rStyle w:val="keyword1"/>
            <w:sz w:val="18"/>
            <w:rPrChange w:id="984" w:author="shorny" w:date="2014-06-09T15:49:00Z">
              <w:rPr>
                <w:rStyle w:val="keyword1"/>
              </w:rPr>
            </w:rPrChange>
          </w:rPr>
          <w:t>FOREIGN</w:t>
        </w:r>
        <w:r w:rsidRPr="00A85691">
          <w:rPr>
            <w:sz w:val="18"/>
            <w:rPrChange w:id="985" w:author="shorny" w:date="2014-06-09T15:49:00Z">
              <w:rPr/>
            </w:rPrChange>
          </w:rPr>
          <w:t xml:space="preserve"> </w:t>
        </w:r>
        <w:r w:rsidRPr="00A85691">
          <w:rPr>
            <w:rStyle w:val="keyword1"/>
            <w:sz w:val="18"/>
            <w:rPrChange w:id="986" w:author="shorny" w:date="2014-06-09T15:49:00Z">
              <w:rPr>
                <w:rStyle w:val="keyword1"/>
              </w:rPr>
            </w:rPrChange>
          </w:rPr>
          <w:t>KEY</w:t>
        </w:r>
        <w:r w:rsidRPr="00A85691">
          <w:rPr>
            <w:sz w:val="18"/>
            <w:rPrChange w:id="987" w:author="shorny" w:date="2014-06-09T15:49:00Z">
              <w:rPr/>
            </w:rPrChange>
          </w:rPr>
          <w:t xml:space="preserve"> `</w:t>
        </w:r>
        <w:r w:rsidRPr="00A85691">
          <w:rPr>
            <w:rStyle w:val="keyword1"/>
            <w:sz w:val="18"/>
            <w:rPrChange w:id="988" w:author="shorny" w:date="2014-06-09T15:49:00Z">
              <w:rPr>
                <w:rStyle w:val="keyword1"/>
              </w:rPr>
            </w:rPrChange>
          </w:rPr>
          <w:t>defined</w:t>
        </w:r>
        <w:r w:rsidRPr="00A85691">
          <w:rPr>
            <w:sz w:val="18"/>
            <w:rPrChange w:id="989" w:author="shorny" w:date="2014-06-09T15:49:00Z">
              <w:rPr/>
            </w:rPrChange>
          </w:rPr>
          <w:t xml:space="preserve"> </w:t>
        </w:r>
        <w:r w:rsidRPr="00A85691">
          <w:rPr>
            <w:rStyle w:val="keyword1"/>
            <w:sz w:val="18"/>
            <w:rPrChange w:id="990" w:author="shorny" w:date="2014-06-09T15:49:00Z">
              <w:rPr>
                <w:rStyle w:val="keyword1"/>
              </w:rPr>
            </w:rPrChange>
          </w:rPr>
          <w:t>by</w:t>
        </w:r>
        <w:r w:rsidRPr="00A85691">
          <w:rPr>
            <w:sz w:val="18"/>
            <w:rPrChange w:id="991" w:author="shorny" w:date="2014-06-09T15:49:00Z">
              <w:rPr/>
            </w:rPrChange>
          </w:rPr>
          <w:t>`;</w:t>
        </w:r>
      </w:ins>
    </w:p>
    <w:p w14:paraId="18756C37" w14:textId="77777777" w:rsidR="00A85691" w:rsidRPr="00A85691" w:rsidRDefault="00A85691">
      <w:pPr>
        <w:pStyle w:val="HTMLPreformatted"/>
        <w:divId w:val="1206136475"/>
        <w:rPr>
          <w:ins w:id="992" w:author="shorny" w:date="2014-06-09T15:48:00Z"/>
          <w:sz w:val="18"/>
          <w:rPrChange w:id="993" w:author="shorny" w:date="2014-06-09T15:49:00Z">
            <w:rPr>
              <w:ins w:id="994" w:author="shorny" w:date="2014-06-09T15:48:00Z"/>
            </w:rPr>
          </w:rPrChange>
        </w:rPr>
      </w:pPr>
      <w:ins w:id="995" w:author="shorny" w:date="2014-06-09T15:48:00Z">
        <w:r w:rsidRPr="00A85691">
          <w:rPr>
            <w:rStyle w:val="keyword1"/>
            <w:sz w:val="18"/>
            <w:rPrChange w:id="996" w:author="shorny" w:date="2014-06-09T15:49:00Z">
              <w:rPr>
                <w:rStyle w:val="keyword1"/>
              </w:rPr>
            </w:rPrChange>
          </w:rPr>
          <w:t>ALTER</w:t>
        </w:r>
        <w:r w:rsidRPr="00A85691">
          <w:rPr>
            <w:sz w:val="18"/>
            <w:rPrChange w:id="997" w:author="shorny" w:date="2014-06-09T15:49:00Z">
              <w:rPr/>
            </w:rPrChange>
          </w:rPr>
          <w:t xml:space="preserve"> </w:t>
        </w:r>
        <w:r w:rsidRPr="00A85691">
          <w:rPr>
            <w:rStyle w:val="keyword1"/>
            <w:sz w:val="18"/>
            <w:rPrChange w:id="998" w:author="shorny" w:date="2014-06-09T15:49:00Z">
              <w:rPr>
                <w:rStyle w:val="keyword1"/>
              </w:rPr>
            </w:rPrChange>
          </w:rPr>
          <w:t>TABLE</w:t>
        </w:r>
        <w:r w:rsidRPr="00A85691">
          <w:rPr>
            <w:sz w:val="18"/>
            <w:rPrChange w:id="999" w:author="shorny" w:date="2014-06-09T15:49:00Z">
              <w:rPr/>
            </w:rPrChange>
          </w:rPr>
          <w:t xml:space="preserve"> </w:t>
        </w:r>
        <w:r w:rsidRPr="00A85691">
          <w:rPr>
            <w:rStyle w:val="function-name1"/>
            <w:sz w:val="18"/>
            <w:rPrChange w:id="1000" w:author="shorny" w:date="2014-06-09T15:49:00Z">
              <w:rPr>
                <w:rStyle w:val="function-name1"/>
              </w:rPr>
            </w:rPrChange>
          </w:rPr>
          <w:t>Document</w:t>
        </w:r>
        <w:r w:rsidRPr="00A85691">
          <w:rPr>
            <w:sz w:val="18"/>
            <w:rPrChange w:id="1001" w:author="shorny" w:date="2014-06-09T15:49:00Z">
              <w:rPr/>
            </w:rPrChange>
          </w:rPr>
          <w:t xml:space="preserve"> </w:t>
        </w:r>
        <w:r w:rsidRPr="00A85691">
          <w:rPr>
            <w:rStyle w:val="keyword1"/>
            <w:sz w:val="18"/>
            <w:rPrChange w:id="1002" w:author="shorny" w:date="2014-06-09T15:49:00Z">
              <w:rPr>
                <w:rStyle w:val="keyword1"/>
              </w:rPr>
            </w:rPrChange>
          </w:rPr>
          <w:t>DROP</w:t>
        </w:r>
        <w:r w:rsidRPr="00A85691">
          <w:rPr>
            <w:sz w:val="18"/>
            <w:rPrChange w:id="1003" w:author="shorny" w:date="2014-06-09T15:49:00Z">
              <w:rPr/>
            </w:rPrChange>
          </w:rPr>
          <w:t xml:space="preserve"> </w:t>
        </w:r>
        <w:r w:rsidRPr="00A85691">
          <w:rPr>
            <w:rStyle w:val="keyword1"/>
            <w:sz w:val="18"/>
            <w:rPrChange w:id="1004" w:author="shorny" w:date="2014-06-09T15:49:00Z">
              <w:rPr>
                <w:rStyle w:val="keyword1"/>
              </w:rPr>
            </w:rPrChange>
          </w:rPr>
          <w:t>FOREIGN</w:t>
        </w:r>
        <w:r w:rsidRPr="00A85691">
          <w:rPr>
            <w:sz w:val="18"/>
            <w:rPrChange w:id="1005" w:author="shorny" w:date="2014-06-09T15:49:00Z">
              <w:rPr/>
            </w:rPrChange>
          </w:rPr>
          <w:t xml:space="preserve"> </w:t>
        </w:r>
        <w:r w:rsidRPr="00A85691">
          <w:rPr>
            <w:rStyle w:val="keyword1"/>
            <w:sz w:val="18"/>
            <w:rPrChange w:id="1006" w:author="shorny" w:date="2014-06-09T15:49:00Z">
              <w:rPr>
                <w:rStyle w:val="keyword1"/>
              </w:rPr>
            </w:rPrChange>
          </w:rPr>
          <w:t>KEY</w:t>
        </w:r>
        <w:r w:rsidRPr="00A85691">
          <w:rPr>
            <w:sz w:val="18"/>
            <w:rPrChange w:id="1007" w:author="shorny" w:date="2014-06-09T15:49:00Z">
              <w:rPr/>
            </w:rPrChange>
          </w:rPr>
          <w:t xml:space="preserve"> `has a`;</w:t>
        </w:r>
      </w:ins>
    </w:p>
    <w:p w14:paraId="6BC53758" w14:textId="77777777" w:rsidR="00A85691" w:rsidRPr="00A85691" w:rsidRDefault="00A85691">
      <w:pPr>
        <w:pStyle w:val="HTMLPreformatted"/>
        <w:divId w:val="1206136475"/>
        <w:rPr>
          <w:ins w:id="1008" w:author="shorny" w:date="2014-06-09T15:48:00Z"/>
          <w:sz w:val="18"/>
          <w:rPrChange w:id="1009" w:author="shorny" w:date="2014-06-09T15:49:00Z">
            <w:rPr>
              <w:ins w:id="1010" w:author="shorny" w:date="2014-06-09T15:48:00Z"/>
            </w:rPr>
          </w:rPrChange>
        </w:rPr>
      </w:pPr>
      <w:ins w:id="1011" w:author="shorny" w:date="2014-06-09T15:48:00Z">
        <w:r w:rsidRPr="00A85691">
          <w:rPr>
            <w:rStyle w:val="keyword1"/>
            <w:sz w:val="18"/>
            <w:rPrChange w:id="1012" w:author="shorny" w:date="2014-06-09T15:49:00Z">
              <w:rPr>
                <w:rStyle w:val="keyword1"/>
              </w:rPr>
            </w:rPrChange>
          </w:rPr>
          <w:t>ALTER</w:t>
        </w:r>
        <w:r w:rsidRPr="00A85691">
          <w:rPr>
            <w:sz w:val="18"/>
            <w:rPrChange w:id="1013" w:author="shorny" w:date="2014-06-09T15:49:00Z">
              <w:rPr/>
            </w:rPrChange>
          </w:rPr>
          <w:t xml:space="preserve"> </w:t>
        </w:r>
        <w:r w:rsidRPr="00A85691">
          <w:rPr>
            <w:rStyle w:val="keyword1"/>
            <w:sz w:val="18"/>
            <w:rPrChange w:id="1014" w:author="shorny" w:date="2014-06-09T15:49:00Z">
              <w:rPr>
                <w:rStyle w:val="keyword1"/>
              </w:rPr>
            </w:rPrChange>
          </w:rPr>
          <w:t>TABLE</w:t>
        </w:r>
        <w:r w:rsidRPr="00A85691">
          <w:rPr>
            <w:sz w:val="18"/>
            <w:rPrChange w:id="1015" w:author="shorny" w:date="2014-06-09T15:49:00Z">
              <w:rPr/>
            </w:rPrChange>
          </w:rPr>
          <w:t xml:space="preserve"> `University Staff Member_Application` </w:t>
        </w:r>
        <w:r w:rsidRPr="00A85691">
          <w:rPr>
            <w:rStyle w:val="keyword1"/>
            <w:sz w:val="18"/>
            <w:rPrChange w:id="1016" w:author="shorny" w:date="2014-06-09T15:49:00Z">
              <w:rPr>
                <w:rStyle w:val="keyword1"/>
              </w:rPr>
            </w:rPrChange>
          </w:rPr>
          <w:t>DROP</w:t>
        </w:r>
        <w:r w:rsidRPr="00A85691">
          <w:rPr>
            <w:sz w:val="18"/>
            <w:rPrChange w:id="1017" w:author="shorny" w:date="2014-06-09T15:49:00Z">
              <w:rPr/>
            </w:rPrChange>
          </w:rPr>
          <w:t xml:space="preserve"> </w:t>
        </w:r>
        <w:r w:rsidRPr="00A85691">
          <w:rPr>
            <w:rStyle w:val="keyword1"/>
            <w:sz w:val="18"/>
            <w:rPrChange w:id="1018" w:author="shorny" w:date="2014-06-09T15:49:00Z">
              <w:rPr>
                <w:rStyle w:val="keyword1"/>
              </w:rPr>
            </w:rPrChange>
          </w:rPr>
          <w:t>FOREIGN</w:t>
        </w:r>
        <w:r w:rsidRPr="00A85691">
          <w:rPr>
            <w:sz w:val="18"/>
            <w:rPrChange w:id="1019" w:author="shorny" w:date="2014-06-09T15:49:00Z">
              <w:rPr/>
            </w:rPrChange>
          </w:rPr>
          <w:t xml:space="preserve"> </w:t>
        </w:r>
        <w:r w:rsidRPr="00A85691">
          <w:rPr>
            <w:rStyle w:val="keyword1"/>
            <w:sz w:val="18"/>
            <w:rPrChange w:id="1020" w:author="shorny" w:date="2014-06-09T15:49:00Z">
              <w:rPr>
                <w:rStyle w:val="keyword1"/>
              </w:rPr>
            </w:rPrChange>
          </w:rPr>
          <w:t>KEY</w:t>
        </w:r>
        <w:r w:rsidRPr="00A85691">
          <w:rPr>
            <w:sz w:val="18"/>
            <w:rPrChange w:id="1021" w:author="shorny" w:date="2014-06-09T15:49:00Z">
              <w:rPr/>
            </w:rPrChange>
          </w:rPr>
          <w:t xml:space="preserve"> flags;</w:t>
        </w:r>
      </w:ins>
    </w:p>
    <w:p w14:paraId="07E9221C" w14:textId="77777777" w:rsidR="00A85691" w:rsidRPr="00A85691" w:rsidRDefault="00A85691">
      <w:pPr>
        <w:pStyle w:val="HTMLPreformatted"/>
        <w:divId w:val="1206136475"/>
        <w:rPr>
          <w:ins w:id="1022" w:author="shorny" w:date="2014-06-09T15:48:00Z"/>
          <w:sz w:val="18"/>
          <w:rPrChange w:id="1023" w:author="shorny" w:date="2014-06-09T15:49:00Z">
            <w:rPr>
              <w:ins w:id="1024" w:author="shorny" w:date="2014-06-09T15:48:00Z"/>
            </w:rPr>
          </w:rPrChange>
        </w:rPr>
      </w:pPr>
      <w:ins w:id="1025" w:author="shorny" w:date="2014-06-09T15:48:00Z">
        <w:r w:rsidRPr="00A85691">
          <w:rPr>
            <w:rStyle w:val="keyword1"/>
            <w:sz w:val="18"/>
            <w:rPrChange w:id="1026" w:author="shorny" w:date="2014-06-09T15:49:00Z">
              <w:rPr>
                <w:rStyle w:val="keyword1"/>
              </w:rPr>
            </w:rPrChange>
          </w:rPr>
          <w:t>ALTER</w:t>
        </w:r>
        <w:r w:rsidRPr="00A85691">
          <w:rPr>
            <w:sz w:val="18"/>
            <w:rPrChange w:id="1027" w:author="shorny" w:date="2014-06-09T15:49:00Z">
              <w:rPr/>
            </w:rPrChange>
          </w:rPr>
          <w:t xml:space="preserve"> </w:t>
        </w:r>
        <w:r w:rsidRPr="00A85691">
          <w:rPr>
            <w:rStyle w:val="keyword1"/>
            <w:sz w:val="18"/>
            <w:rPrChange w:id="1028" w:author="shorny" w:date="2014-06-09T15:49:00Z">
              <w:rPr>
                <w:rStyle w:val="keyword1"/>
              </w:rPr>
            </w:rPrChange>
          </w:rPr>
          <w:t>TABLE</w:t>
        </w:r>
        <w:r w:rsidRPr="00A85691">
          <w:rPr>
            <w:sz w:val="18"/>
            <w:rPrChange w:id="1029" w:author="shorny" w:date="2014-06-09T15:49:00Z">
              <w:rPr/>
            </w:rPrChange>
          </w:rPr>
          <w:t xml:space="preserve"> `University Staff Member_Application` </w:t>
        </w:r>
        <w:r w:rsidRPr="00A85691">
          <w:rPr>
            <w:rStyle w:val="keyword1"/>
            <w:sz w:val="18"/>
            <w:rPrChange w:id="1030" w:author="shorny" w:date="2014-06-09T15:49:00Z">
              <w:rPr>
                <w:rStyle w:val="keyword1"/>
              </w:rPr>
            </w:rPrChange>
          </w:rPr>
          <w:t>DROP</w:t>
        </w:r>
        <w:r w:rsidRPr="00A85691">
          <w:rPr>
            <w:sz w:val="18"/>
            <w:rPrChange w:id="1031" w:author="shorny" w:date="2014-06-09T15:49:00Z">
              <w:rPr/>
            </w:rPrChange>
          </w:rPr>
          <w:t xml:space="preserve"> </w:t>
        </w:r>
        <w:r w:rsidRPr="00A85691">
          <w:rPr>
            <w:rStyle w:val="keyword1"/>
            <w:sz w:val="18"/>
            <w:rPrChange w:id="1032" w:author="shorny" w:date="2014-06-09T15:49:00Z">
              <w:rPr>
                <w:rStyle w:val="keyword1"/>
              </w:rPr>
            </w:rPrChange>
          </w:rPr>
          <w:t>FOREIGN</w:t>
        </w:r>
        <w:r w:rsidRPr="00A85691">
          <w:rPr>
            <w:sz w:val="18"/>
            <w:rPrChange w:id="1033" w:author="shorny" w:date="2014-06-09T15:49:00Z">
              <w:rPr/>
            </w:rPrChange>
          </w:rPr>
          <w:t xml:space="preserve"> </w:t>
        </w:r>
        <w:r w:rsidRPr="00A85691">
          <w:rPr>
            <w:rStyle w:val="keyword1"/>
            <w:sz w:val="18"/>
            <w:rPrChange w:id="1034" w:author="shorny" w:date="2014-06-09T15:49:00Z">
              <w:rPr>
                <w:rStyle w:val="keyword1"/>
              </w:rPr>
            </w:rPrChange>
          </w:rPr>
          <w:t>KEY</w:t>
        </w:r>
        <w:r w:rsidRPr="00A85691">
          <w:rPr>
            <w:sz w:val="18"/>
            <w:rPrChange w:id="1035" w:author="shorny" w:date="2014-06-09T15:49:00Z">
              <w:rPr/>
            </w:rPrChange>
          </w:rPr>
          <w:t xml:space="preserve"> flags2;</w:t>
        </w:r>
      </w:ins>
    </w:p>
    <w:p w14:paraId="15CE384F" w14:textId="77777777" w:rsidR="00A85691" w:rsidRPr="00A85691" w:rsidRDefault="00A85691">
      <w:pPr>
        <w:pStyle w:val="HTMLPreformatted"/>
        <w:divId w:val="1206136475"/>
        <w:rPr>
          <w:ins w:id="1036" w:author="shorny" w:date="2014-06-09T15:48:00Z"/>
          <w:sz w:val="18"/>
          <w:rPrChange w:id="1037" w:author="shorny" w:date="2014-06-09T15:49:00Z">
            <w:rPr>
              <w:ins w:id="1038" w:author="shorny" w:date="2014-06-09T15:48:00Z"/>
            </w:rPr>
          </w:rPrChange>
        </w:rPr>
      </w:pPr>
      <w:ins w:id="1039" w:author="shorny" w:date="2014-06-09T15:48:00Z">
        <w:r w:rsidRPr="00A85691">
          <w:rPr>
            <w:rStyle w:val="keyword1"/>
            <w:sz w:val="18"/>
            <w:rPrChange w:id="1040" w:author="shorny" w:date="2014-06-09T15:49:00Z">
              <w:rPr>
                <w:rStyle w:val="keyword1"/>
              </w:rPr>
            </w:rPrChange>
          </w:rPr>
          <w:t>ALTER</w:t>
        </w:r>
        <w:r w:rsidRPr="00A85691">
          <w:rPr>
            <w:sz w:val="18"/>
            <w:rPrChange w:id="1041" w:author="shorny" w:date="2014-06-09T15:49:00Z">
              <w:rPr/>
            </w:rPrChange>
          </w:rPr>
          <w:t xml:space="preserve"> </w:t>
        </w:r>
        <w:r w:rsidRPr="00A85691">
          <w:rPr>
            <w:rStyle w:val="keyword1"/>
            <w:sz w:val="18"/>
            <w:rPrChange w:id="1042" w:author="shorny" w:date="2014-06-09T15:49:00Z">
              <w:rPr>
                <w:rStyle w:val="keyword1"/>
              </w:rPr>
            </w:rPrChange>
          </w:rPr>
          <w:t>TABLE</w:t>
        </w:r>
        <w:r w:rsidRPr="00A85691">
          <w:rPr>
            <w:sz w:val="18"/>
            <w:rPrChange w:id="1043" w:author="shorny" w:date="2014-06-09T15:49:00Z">
              <w:rPr/>
            </w:rPrChange>
          </w:rPr>
          <w:t xml:space="preserve"> </w:t>
        </w:r>
        <w:r w:rsidRPr="00A85691">
          <w:rPr>
            <w:rStyle w:val="function-name1"/>
            <w:sz w:val="18"/>
            <w:rPrChange w:id="1044" w:author="shorny" w:date="2014-06-09T15:49:00Z">
              <w:rPr>
                <w:rStyle w:val="function-name1"/>
              </w:rPr>
            </w:rPrChange>
          </w:rPr>
          <w:t>Referee</w:t>
        </w:r>
        <w:r w:rsidRPr="00A85691">
          <w:rPr>
            <w:sz w:val="18"/>
            <w:rPrChange w:id="1045" w:author="shorny" w:date="2014-06-09T15:49:00Z">
              <w:rPr/>
            </w:rPrChange>
          </w:rPr>
          <w:t xml:space="preserve"> </w:t>
        </w:r>
        <w:r w:rsidRPr="00A85691">
          <w:rPr>
            <w:rStyle w:val="keyword1"/>
            <w:sz w:val="18"/>
            <w:rPrChange w:id="1046" w:author="shorny" w:date="2014-06-09T15:49:00Z">
              <w:rPr>
                <w:rStyle w:val="keyword1"/>
              </w:rPr>
            </w:rPrChange>
          </w:rPr>
          <w:t>DROP</w:t>
        </w:r>
        <w:r w:rsidRPr="00A85691">
          <w:rPr>
            <w:sz w:val="18"/>
            <w:rPrChange w:id="1047" w:author="shorny" w:date="2014-06-09T15:49:00Z">
              <w:rPr/>
            </w:rPrChange>
          </w:rPr>
          <w:t xml:space="preserve"> </w:t>
        </w:r>
        <w:r w:rsidRPr="00A85691">
          <w:rPr>
            <w:rStyle w:val="keyword1"/>
            <w:sz w:val="18"/>
            <w:rPrChange w:id="1048" w:author="shorny" w:date="2014-06-09T15:49:00Z">
              <w:rPr>
                <w:rStyle w:val="keyword1"/>
              </w:rPr>
            </w:rPrChange>
          </w:rPr>
          <w:t>FOREIGN</w:t>
        </w:r>
        <w:r w:rsidRPr="00A85691">
          <w:rPr>
            <w:sz w:val="18"/>
            <w:rPrChange w:id="1049" w:author="shorny" w:date="2014-06-09T15:49:00Z">
              <w:rPr/>
            </w:rPrChange>
          </w:rPr>
          <w:t xml:space="preserve"> </w:t>
        </w:r>
        <w:r w:rsidRPr="00A85691">
          <w:rPr>
            <w:rStyle w:val="keyword1"/>
            <w:sz w:val="18"/>
            <w:rPrChange w:id="1050" w:author="shorny" w:date="2014-06-09T15:49:00Z">
              <w:rPr>
                <w:rStyle w:val="keyword1"/>
              </w:rPr>
            </w:rPrChange>
          </w:rPr>
          <w:t>KEY</w:t>
        </w:r>
        <w:r w:rsidRPr="00A85691">
          <w:rPr>
            <w:sz w:val="18"/>
            <w:rPrChange w:id="1051" w:author="shorny" w:date="2014-06-09T15:49:00Z">
              <w:rPr/>
            </w:rPrChange>
          </w:rPr>
          <w:t xml:space="preserve"> `supported </w:t>
        </w:r>
        <w:r w:rsidRPr="00A85691">
          <w:rPr>
            <w:rStyle w:val="keyword1"/>
            <w:sz w:val="18"/>
            <w:rPrChange w:id="1052" w:author="shorny" w:date="2014-06-09T15:49:00Z">
              <w:rPr>
                <w:rStyle w:val="keyword1"/>
              </w:rPr>
            </w:rPrChange>
          </w:rPr>
          <w:t>by</w:t>
        </w:r>
        <w:r w:rsidRPr="00A85691">
          <w:rPr>
            <w:sz w:val="18"/>
            <w:rPrChange w:id="1053" w:author="shorny" w:date="2014-06-09T15:49:00Z">
              <w:rPr/>
            </w:rPrChange>
          </w:rPr>
          <w:t>`;</w:t>
        </w:r>
      </w:ins>
    </w:p>
    <w:p w14:paraId="2352E1A7" w14:textId="77777777" w:rsidR="00A85691" w:rsidRPr="00A85691" w:rsidRDefault="00A85691">
      <w:pPr>
        <w:pStyle w:val="HTMLPreformatted"/>
        <w:divId w:val="1206136475"/>
        <w:rPr>
          <w:ins w:id="1054" w:author="shorny" w:date="2014-06-09T15:48:00Z"/>
          <w:sz w:val="18"/>
          <w:rPrChange w:id="1055" w:author="shorny" w:date="2014-06-09T15:49:00Z">
            <w:rPr>
              <w:ins w:id="1056" w:author="shorny" w:date="2014-06-09T15:48:00Z"/>
            </w:rPr>
          </w:rPrChange>
        </w:rPr>
      </w:pPr>
      <w:ins w:id="1057" w:author="shorny" w:date="2014-06-09T15:48:00Z">
        <w:r w:rsidRPr="00A85691">
          <w:rPr>
            <w:rStyle w:val="keyword1"/>
            <w:sz w:val="18"/>
            <w:rPrChange w:id="1058" w:author="shorny" w:date="2014-06-09T15:49:00Z">
              <w:rPr>
                <w:rStyle w:val="keyword1"/>
              </w:rPr>
            </w:rPrChange>
          </w:rPr>
          <w:t>ALTER</w:t>
        </w:r>
        <w:r w:rsidRPr="00A85691">
          <w:rPr>
            <w:sz w:val="18"/>
            <w:rPrChange w:id="1059" w:author="shorny" w:date="2014-06-09T15:49:00Z">
              <w:rPr/>
            </w:rPrChange>
          </w:rPr>
          <w:t xml:space="preserve"> </w:t>
        </w:r>
        <w:r w:rsidRPr="00A85691">
          <w:rPr>
            <w:rStyle w:val="keyword1"/>
            <w:sz w:val="18"/>
            <w:rPrChange w:id="1060" w:author="shorny" w:date="2014-06-09T15:49:00Z">
              <w:rPr>
                <w:rStyle w:val="keyword1"/>
              </w:rPr>
            </w:rPrChange>
          </w:rPr>
          <w:t>TABLE</w:t>
        </w:r>
        <w:r w:rsidRPr="00A85691">
          <w:rPr>
            <w:sz w:val="18"/>
            <w:rPrChange w:id="1061" w:author="shorny" w:date="2014-06-09T15:49:00Z">
              <w:rPr/>
            </w:rPrChange>
          </w:rPr>
          <w:t xml:space="preserve"> </w:t>
        </w:r>
        <w:r w:rsidRPr="00A85691">
          <w:rPr>
            <w:rStyle w:val="function-name1"/>
            <w:sz w:val="18"/>
            <w:rPrChange w:id="1062" w:author="shorny" w:date="2014-06-09T15:49:00Z">
              <w:rPr>
                <w:rStyle w:val="function-name1"/>
              </w:rPr>
            </w:rPrChange>
          </w:rPr>
          <w:t>Correspondence</w:t>
        </w:r>
        <w:r w:rsidRPr="00A85691">
          <w:rPr>
            <w:sz w:val="18"/>
            <w:rPrChange w:id="1063" w:author="shorny" w:date="2014-06-09T15:49:00Z">
              <w:rPr/>
            </w:rPrChange>
          </w:rPr>
          <w:t xml:space="preserve"> </w:t>
        </w:r>
        <w:r w:rsidRPr="00A85691">
          <w:rPr>
            <w:rStyle w:val="keyword1"/>
            <w:sz w:val="18"/>
            <w:rPrChange w:id="1064" w:author="shorny" w:date="2014-06-09T15:49:00Z">
              <w:rPr>
                <w:rStyle w:val="keyword1"/>
              </w:rPr>
            </w:rPrChange>
          </w:rPr>
          <w:t>DROP</w:t>
        </w:r>
        <w:r w:rsidRPr="00A85691">
          <w:rPr>
            <w:sz w:val="18"/>
            <w:rPrChange w:id="1065" w:author="shorny" w:date="2014-06-09T15:49:00Z">
              <w:rPr/>
            </w:rPrChange>
          </w:rPr>
          <w:t xml:space="preserve"> </w:t>
        </w:r>
        <w:r w:rsidRPr="00A85691">
          <w:rPr>
            <w:rStyle w:val="keyword1"/>
            <w:sz w:val="18"/>
            <w:rPrChange w:id="1066" w:author="shorny" w:date="2014-06-09T15:49:00Z">
              <w:rPr>
                <w:rStyle w:val="keyword1"/>
              </w:rPr>
            </w:rPrChange>
          </w:rPr>
          <w:t>FOREIGN</w:t>
        </w:r>
        <w:r w:rsidRPr="00A85691">
          <w:rPr>
            <w:sz w:val="18"/>
            <w:rPrChange w:id="1067" w:author="shorny" w:date="2014-06-09T15:49:00Z">
              <w:rPr/>
            </w:rPrChange>
          </w:rPr>
          <w:t xml:space="preserve"> </w:t>
        </w:r>
        <w:r w:rsidRPr="00A85691">
          <w:rPr>
            <w:rStyle w:val="keyword1"/>
            <w:sz w:val="18"/>
            <w:rPrChange w:id="1068" w:author="shorny" w:date="2014-06-09T15:49:00Z">
              <w:rPr>
                <w:rStyle w:val="keyword1"/>
              </w:rPr>
            </w:rPrChange>
          </w:rPr>
          <w:t>KEY</w:t>
        </w:r>
        <w:r w:rsidRPr="00A85691">
          <w:rPr>
            <w:sz w:val="18"/>
            <w:rPrChange w:id="1069" w:author="shorny" w:date="2014-06-09T15:49:00Z">
              <w:rPr/>
            </w:rPrChange>
          </w:rPr>
          <w:t xml:space="preserve"> `corresponds </w:t>
        </w:r>
        <w:r w:rsidRPr="00A85691">
          <w:rPr>
            <w:rStyle w:val="keyword1"/>
            <w:sz w:val="18"/>
            <w:rPrChange w:id="1070" w:author="shorny" w:date="2014-06-09T15:49:00Z">
              <w:rPr>
                <w:rStyle w:val="keyword1"/>
              </w:rPr>
            </w:rPrChange>
          </w:rPr>
          <w:t>with</w:t>
        </w:r>
        <w:r w:rsidRPr="00A85691">
          <w:rPr>
            <w:sz w:val="18"/>
            <w:rPrChange w:id="1071" w:author="shorny" w:date="2014-06-09T15:49:00Z">
              <w:rPr/>
            </w:rPrChange>
          </w:rPr>
          <w:t>`;</w:t>
        </w:r>
      </w:ins>
    </w:p>
    <w:p w14:paraId="3DA78AED" w14:textId="77777777" w:rsidR="00A85691" w:rsidRPr="00A85691" w:rsidRDefault="00A85691">
      <w:pPr>
        <w:pStyle w:val="HTMLPreformatted"/>
        <w:divId w:val="1206136475"/>
        <w:rPr>
          <w:ins w:id="1072" w:author="shorny" w:date="2014-06-09T15:48:00Z"/>
          <w:sz w:val="18"/>
          <w:rPrChange w:id="1073" w:author="shorny" w:date="2014-06-09T15:49:00Z">
            <w:rPr>
              <w:ins w:id="1074" w:author="shorny" w:date="2014-06-09T15:48:00Z"/>
            </w:rPr>
          </w:rPrChange>
        </w:rPr>
      </w:pPr>
      <w:ins w:id="1075" w:author="shorny" w:date="2014-06-09T15:48:00Z">
        <w:r w:rsidRPr="00A85691">
          <w:rPr>
            <w:rStyle w:val="keyword1"/>
            <w:sz w:val="18"/>
            <w:rPrChange w:id="1076" w:author="shorny" w:date="2014-06-09T15:49:00Z">
              <w:rPr>
                <w:rStyle w:val="keyword1"/>
              </w:rPr>
            </w:rPrChange>
          </w:rPr>
          <w:t>ALTER</w:t>
        </w:r>
        <w:r w:rsidRPr="00A85691">
          <w:rPr>
            <w:sz w:val="18"/>
            <w:rPrChange w:id="1077" w:author="shorny" w:date="2014-06-09T15:49:00Z">
              <w:rPr/>
            </w:rPrChange>
          </w:rPr>
          <w:t xml:space="preserve"> </w:t>
        </w:r>
        <w:r w:rsidRPr="00A85691">
          <w:rPr>
            <w:rStyle w:val="keyword1"/>
            <w:sz w:val="18"/>
            <w:rPrChange w:id="1078" w:author="shorny" w:date="2014-06-09T15:49:00Z">
              <w:rPr>
                <w:rStyle w:val="keyword1"/>
              </w:rPr>
            </w:rPrChange>
          </w:rPr>
          <w:t>TABLE</w:t>
        </w:r>
        <w:r w:rsidRPr="00A85691">
          <w:rPr>
            <w:sz w:val="18"/>
            <w:rPrChange w:id="1079" w:author="shorny" w:date="2014-06-09T15:49:00Z">
              <w:rPr/>
            </w:rPrChange>
          </w:rPr>
          <w:t xml:space="preserve"> </w:t>
        </w:r>
        <w:r w:rsidRPr="00A85691">
          <w:rPr>
            <w:rStyle w:val="function-name1"/>
            <w:sz w:val="18"/>
            <w:rPrChange w:id="1080" w:author="shorny" w:date="2014-06-09T15:49:00Z">
              <w:rPr>
                <w:rStyle w:val="function-name1"/>
              </w:rPr>
            </w:rPrChange>
          </w:rPr>
          <w:t>Correspondence</w:t>
        </w:r>
        <w:r w:rsidRPr="00A85691">
          <w:rPr>
            <w:sz w:val="18"/>
            <w:rPrChange w:id="1081" w:author="shorny" w:date="2014-06-09T15:49:00Z">
              <w:rPr/>
            </w:rPrChange>
          </w:rPr>
          <w:t xml:space="preserve"> </w:t>
        </w:r>
        <w:r w:rsidRPr="00A85691">
          <w:rPr>
            <w:rStyle w:val="keyword1"/>
            <w:sz w:val="18"/>
            <w:rPrChange w:id="1082" w:author="shorny" w:date="2014-06-09T15:49:00Z">
              <w:rPr>
                <w:rStyle w:val="keyword1"/>
              </w:rPr>
            </w:rPrChange>
          </w:rPr>
          <w:t>DROP</w:t>
        </w:r>
        <w:r w:rsidRPr="00A85691">
          <w:rPr>
            <w:sz w:val="18"/>
            <w:rPrChange w:id="1083" w:author="shorny" w:date="2014-06-09T15:49:00Z">
              <w:rPr/>
            </w:rPrChange>
          </w:rPr>
          <w:t xml:space="preserve"> </w:t>
        </w:r>
        <w:r w:rsidRPr="00A85691">
          <w:rPr>
            <w:rStyle w:val="keyword1"/>
            <w:sz w:val="18"/>
            <w:rPrChange w:id="1084" w:author="shorny" w:date="2014-06-09T15:49:00Z">
              <w:rPr>
                <w:rStyle w:val="keyword1"/>
              </w:rPr>
            </w:rPrChange>
          </w:rPr>
          <w:t>FOREIGN</w:t>
        </w:r>
        <w:r w:rsidRPr="00A85691">
          <w:rPr>
            <w:sz w:val="18"/>
            <w:rPrChange w:id="1085" w:author="shorny" w:date="2014-06-09T15:49:00Z">
              <w:rPr/>
            </w:rPrChange>
          </w:rPr>
          <w:t xml:space="preserve"> </w:t>
        </w:r>
        <w:r w:rsidRPr="00A85691">
          <w:rPr>
            <w:rStyle w:val="keyword1"/>
            <w:sz w:val="18"/>
            <w:rPrChange w:id="1086" w:author="shorny" w:date="2014-06-09T15:49:00Z">
              <w:rPr>
                <w:rStyle w:val="keyword1"/>
              </w:rPr>
            </w:rPrChange>
          </w:rPr>
          <w:t>KEY</w:t>
        </w:r>
        <w:r w:rsidRPr="00A85691">
          <w:rPr>
            <w:sz w:val="18"/>
            <w:rPrChange w:id="1087" w:author="shorny" w:date="2014-06-09T15:49:00Z">
              <w:rPr/>
            </w:rPrChange>
          </w:rPr>
          <w:t xml:space="preserve"> `corresponds with2`;</w:t>
        </w:r>
      </w:ins>
    </w:p>
    <w:p w14:paraId="5F8975F8" w14:textId="77777777" w:rsidR="00A85691" w:rsidRPr="00A85691" w:rsidRDefault="00A85691">
      <w:pPr>
        <w:pStyle w:val="HTMLPreformatted"/>
        <w:divId w:val="1206136475"/>
        <w:rPr>
          <w:ins w:id="1088" w:author="shorny" w:date="2014-06-09T15:48:00Z"/>
          <w:sz w:val="18"/>
          <w:rPrChange w:id="1089" w:author="shorny" w:date="2014-06-09T15:49:00Z">
            <w:rPr>
              <w:ins w:id="1090" w:author="shorny" w:date="2014-06-09T15:48:00Z"/>
            </w:rPr>
          </w:rPrChange>
        </w:rPr>
      </w:pPr>
      <w:ins w:id="1091" w:author="shorny" w:date="2014-06-09T15:48:00Z">
        <w:r w:rsidRPr="00A85691">
          <w:rPr>
            <w:rStyle w:val="keyword1"/>
            <w:sz w:val="18"/>
            <w:rPrChange w:id="1092" w:author="shorny" w:date="2014-06-09T15:49:00Z">
              <w:rPr>
                <w:rStyle w:val="keyword1"/>
              </w:rPr>
            </w:rPrChange>
          </w:rPr>
          <w:t>ALTER</w:t>
        </w:r>
        <w:r w:rsidRPr="00A85691">
          <w:rPr>
            <w:sz w:val="18"/>
            <w:rPrChange w:id="1093" w:author="shorny" w:date="2014-06-09T15:49:00Z">
              <w:rPr/>
            </w:rPrChange>
          </w:rPr>
          <w:t xml:space="preserve"> </w:t>
        </w:r>
        <w:r w:rsidRPr="00A85691">
          <w:rPr>
            <w:rStyle w:val="keyword1"/>
            <w:sz w:val="18"/>
            <w:rPrChange w:id="1094" w:author="shorny" w:date="2014-06-09T15:49:00Z">
              <w:rPr>
                <w:rStyle w:val="keyword1"/>
              </w:rPr>
            </w:rPrChange>
          </w:rPr>
          <w:t>TABLE</w:t>
        </w:r>
        <w:r w:rsidRPr="00A85691">
          <w:rPr>
            <w:sz w:val="18"/>
            <w:rPrChange w:id="1095" w:author="shorny" w:date="2014-06-09T15:49:00Z">
              <w:rPr/>
            </w:rPrChange>
          </w:rPr>
          <w:t xml:space="preserve"> </w:t>
        </w:r>
        <w:r w:rsidRPr="00A85691">
          <w:rPr>
            <w:rStyle w:val="function-name1"/>
            <w:sz w:val="18"/>
            <w:rPrChange w:id="1096" w:author="shorny" w:date="2014-06-09T15:49:00Z">
              <w:rPr>
                <w:rStyle w:val="function-name1"/>
              </w:rPr>
            </w:rPrChange>
          </w:rPr>
          <w:t>Document</w:t>
        </w:r>
        <w:r w:rsidRPr="00A85691">
          <w:rPr>
            <w:sz w:val="18"/>
            <w:rPrChange w:id="1097" w:author="shorny" w:date="2014-06-09T15:49:00Z">
              <w:rPr/>
            </w:rPrChange>
          </w:rPr>
          <w:t xml:space="preserve"> </w:t>
        </w:r>
        <w:r w:rsidRPr="00A85691">
          <w:rPr>
            <w:rStyle w:val="keyword1"/>
            <w:sz w:val="18"/>
            <w:rPrChange w:id="1098" w:author="shorny" w:date="2014-06-09T15:49:00Z">
              <w:rPr>
                <w:rStyle w:val="keyword1"/>
              </w:rPr>
            </w:rPrChange>
          </w:rPr>
          <w:t>DROP</w:t>
        </w:r>
        <w:r w:rsidRPr="00A85691">
          <w:rPr>
            <w:sz w:val="18"/>
            <w:rPrChange w:id="1099" w:author="shorny" w:date="2014-06-09T15:49:00Z">
              <w:rPr/>
            </w:rPrChange>
          </w:rPr>
          <w:t xml:space="preserve"> </w:t>
        </w:r>
        <w:r w:rsidRPr="00A85691">
          <w:rPr>
            <w:rStyle w:val="keyword1"/>
            <w:sz w:val="18"/>
            <w:rPrChange w:id="1100" w:author="shorny" w:date="2014-06-09T15:49:00Z">
              <w:rPr>
                <w:rStyle w:val="keyword1"/>
              </w:rPr>
            </w:rPrChange>
          </w:rPr>
          <w:t>FOREIGN</w:t>
        </w:r>
        <w:r w:rsidRPr="00A85691">
          <w:rPr>
            <w:sz w:val="18"/>
            <w:rPrChange w:id="1101" w:author="shorny" w:date="2014-06-09T15:49:00Z">
              <w:rPr/>
            </w:rPrChange>
          </w:rPr>
          <w:t xml:space="preserve"> </w:t>
        </w:r>
        <w:r w:rsidRPr="00A85691">
          <w:rPr>
            <w:rStyle w:val="keyword1"/>
            <w:sz w:val="18"/>
            <w:rPrChange w:id="1102" w:author="shorny" w:date="2014-06-09T15:49:00Z">
              <w:rPr>
                <w:rStyle w:val="keyword1"/>
              </w:rPr>
            </w:rPrChange>
          </w:rPr>
          <w:t>KEY</w:t>
        </w:r>
        <w:r w:rsidRPr="00A85691">
          <w:rPr>
            <w:sz w:val="18"/>
            <w:rPrChange w:id="1103" w:author="shorny" w:date="2014-06-09T15:49:00Z">
              <w:rPr/>
            </w:rPrChange>
          </w:rPr>
          <w:t xml:space="preserve"> `</w:t>
        </w:r>
        <w:r w:rsidRPr="00A85691">
          <w:rPr>
            <w:rStyle w:val="keyword1"/>
            <w:sz w:val="18"/>
            <w:rPrChange w:id="1104" w:author="shorny" w:date="2014-06-09T15:49:00Z">
              <w:rPr>
                <w:rStyle w:val="keyword1"/>
              </w:rPr>
            </w:rPrChange>
          </w:rPr>
          <w:t>of</w:t>
        </w:r>
        <w:r w:rsidRPr="00A85691">
          <w:rPr>
            <w:sz w:val="18"/>
            <w:rPrChange w:id="1105" w:author="shorny" w:date="2014-06-09T15:49:00Z">
              <w:rPr/>
            </w:rPrChange>
          </w:rPr>
          <w:t>`;</w:t>
        </w:r>
      </w:ins>
    </w:p>
    <w:p w14:paraId="377F9D0F" w14:textId="77777777" w:rsidR="00A85691" w:rsidRPr="00A85691" w:rsidRDefault="00A85691">
      <w:pPr>
        <w:pStyle w:val="HTMLPreformatted"/>
        <w:divId w:val="1206136475"/>
        <w:rPr>
          <w:ins w:id="1106" w:author="shorny" w:date="2014-06-09T15:48:00Z"/>
          <w:sz w:val="18"/>
          <w:rPrChange w:id="1107" w:author="shorny" w:date="2014-06-09T15:49:00Z">
            <w:rPr>
              <w:ins w:id="1108" w:author="shorny" w:date="2014-06-09T15:48:00Z"/>
            </w:rPr>
          </w:rPrChange>
        </w:rPr>
      </w:pPr>
      <w:ins w:id="1109" w:author="shorny" w:date="2014-06-09T15:48:00Z">
        <w:r w:rsidRPr="00A85691">
          <w:rPr>
            <w:rStyle w:val="keyword1"/>
            <w:sz w:val="18"/>
            <w:rPrChange w:id="1110" w:author="shorny" w:date="2014-06-09T15:49:00Z">
              <w:rPr>
                <w:rStyle w:val="keyword1"/>
              </w:rPr>
            </w:rPrChange>
          </w:rPr>
          <w:t>ALTER</w:t>
        </w:r>
        <w:r w:rsidRPr="00A85691">
          <w:rPr>
            <w:sz w:val="18"/>
            <w:rPrChange w:id="1111" w:author="shorny" w:date="2014-06-09T15:49:00Z">
              <w:rPr/>
            </w:rPrChange>
          </w:rPr>
          <w:t xml:space="preserve"> </w:t>
        </w:r>
        <w:r w:rsidRPr="00A85691">
          <w:rPr>
            <w:rStyle w:val="keyword1"/>
            <w:sz w:val="18"/>
            <w:rPrChange w:id="1112" w:author="shorny" w:date="2014-06-09T15:49:00Z">
              <w:rPr>
                <w:rStyle w:val="keyword1"/>
              </w:rPr>
            </w:rPrChange>
          </w:rPr>
          <w:t>TABLE</w:t>
        </w:r>
        <w:r w:rsidRPr="00A85691">
          <w:rPr>
            <w:sz w:val="18"/>
            <w:rPrChange w:id="1113" w:author="shorny" w:date="2014-06-09T15:49:00Z">
              <w:rPr/>
            </w:rPrChange>
          </w:rPr>
          <w:t xml:space="preserve"> </w:t>
        </w:r>
        <w:r w:rsidRPr="00A85691">
          <w:rPr>
            <w:rStyle w:val="function-name1"/>
            <w:sz w:val="18"/>
            <w:rPrChange w:id="1114" w:author="shorny" w:date="2014-06-09T15:49:00Z">
              <w:rPr>
                <w:rStyle w:val="function-name1"/>
              </w:rPr>
            </w:rPrChange>
          </w:rPr>
          <w:t>Application</w:t>
        </w:r>
        <w:r w:rsidRPr="00A85691">
          <w:rPr>
            <w:sz w:val="18"/>
            <w:rPrChange w:id="1115" w:author="shorny" w:date="2014-06-09T15:49:00Z">
              <w:rPr/>
            </w:rPrChange>
          </w:rPr>
          <w:t xml:space="preserve"> </w:t>
        </w:r>
        <w:r w:rsidRPr="00A85691">
          <w:rPr>
            <w:rStyle w:val="keyword1"/>
            <w:sz w:val="18"/>
            <w:rPrChange w:id="1116" w:author="shorny" w:date="2014-06-09T15:49:00Z">
              <w:rPr>
                <w:rStyle w:val="keyword1"/>
              </w:rPr>
            </w:rPrChange>
          </w:rPr>
          <w:t>DROP</w:t>
        </w:r>
        <w:r w:rsidRPr="00A85691">
          <w:rPr>
            <w:sz w:val="18"/>
            <w:rPrChange w:id="1117" w:author="shorny" w:date="2014-06-09T15:49:00Z">
              <w:rPr/>
            </w:rPrChange>
          </w:rPr>
          <w:t xml:space="preserve"> </w:t>
        </w:r>
        <w:r w:rsidRPr="00A85691">
          <w:rPr>
            <w:rStyle w:val="keyword1"/>
            <w:sz w:val="18"/>
            <w:rPrChange w:id="1118" w:author="shorny" w:date="2014-06-09T15:49:00Z">
              <w:rPr>
                <w:rStyle w:val="keyword1"/>
              </w:rPr>
            </w:rPrChange>
          </w:rPr>
          <w:t>FOREIGN</w:t>
        </w:r>
        <w:r w:rsidRPr="00A85691">
          <w:rPr>
            <w:sz w:val="18"/>
            <w:rPrChange w:id="1119" w:author="shorny" w:date="2014-06-09T15:49:00Z">
              <w:rPr/>
            </w:rPrChange>
          </w:rPr>
          <w:t xml:space="preserve"> </w:t>
        </w:r>
        <w:r w:rsidRPr="00A85691">
          <w:rPr>
            <w:rStyle w:val="keyword1"/>
            <w:sz w:val="18"/>
            <w:rPrChange w:id="1120" w:author="shorny" w:date="2014-06-09T15:49:00Z">
              <w:rPr>
                <w:rStyle w:val="keyword1"/>
              </w:rPr>
            </w:rPrChange>
          </w:rPr>
          <w:t>KEY</w:t>
        </w:r>
        <w:r w:rsidRPr="00A85691">
          <w:rPr>
            <w:sz w:val="18"/>
            <w:rPrChange w:id="1121" w:author="shorny" w:date="2014-06-09T15:49:00Z">
              <w:rPr/>
            </w:rPrChange>
          </w:rPr>
          <w:t xml:space="preserve"> Manages;</w:t>
        </w:r>
      </w:ins>
    </w:p>
    <w:p w14:paraId="35B92CDB" w14:textId="77777777" w:rsidR="00A85691" w:rsidRPr="00A85691" w:rsidRDefault="00A85691">
      <w:pPr>
        <w:pStyle w:val="HTMLPreformatted"/>
        <w:divId w:val="1206136475"/>
        <w:rPr>
          <w:ins w:id="1122" w:author="shorny" w:date="2014-06-09T15:48:00Z"/>
          <w:sz w:val="18"/>
          <w:rPrChange w:id="1123" w:author="shorny" w:date="2014-06-09T15:49:00Z">
            <w:rPr>
              <w:ins w:id="1124" w:author="shorny" w:date="2014-06-09T15:48:00Z"/>
            </w:rPr>
          </w:rPrChange>
        </w:rPr>
      </w:pPr>
      <w:ins w:id="1125" w:author="shorny" w:date="2014-06-09T15:48:00Z">
        <w:r w:rsidRPr="00A85691">
          <w:rPr>
            <w:rStyle w:val="keyword1"/>
            <w:sz w:val="18"/>
            <w:rPrChange w:id="1126" w:author="shorny" w:date="2014-06-09T15:49:00Z">
              <w:rPr>
                <w:rStyle w:val="keyword1"/>
              </w:rPr>
            </w:rPrChange>
          </w:rPr>
          <w:t>ALTER</w:t>
        </w:r>
        <w:r w:rsidRPr="00A85691">
          <w:rPr>
            <w:sz w:val="18"/>
            <w:rPrChange w:id="1127" w:author="shorny" w:date="2014-06-09T15:49:00Z">
              <w:rPr/>
            </w:rPrChange>
          </w:rPr>
          <w:t xml:space="preserve"> </w:t>
        </w:r>
        <w:r w:rsidRPr="00A85691">
          <w:rPr>
            <w:rStyle w:val="keyword1"/>
            <w:sz w:val="18"/>
            <w:rPrChange w:id="1128" w:author="shorny" w:date="2014-06-09T15:49:00Z">
              <w:rPr>
                <w:rStyle w:val="keyword1"/>
              </w:rPr>
            </w:rPrChange>
          </w:rPr>
          <w:t>TABLE</w:t>
        </w:r>
        <w:r w:rsidRPr="00A85691">
          <w:rPr>
            <w:sz w:val="18"/>
            <w:rPrChange w:id="1129" w:author="shorny" w:date="2014-06-09T15:49:00Z">
              <w:rPr/>
            </w:rPrChange>
          </w:rPr>
          <w:t xml:space="preserve"> </w:t>
        </w:r>
        <w:r w:rsidRPr="00A85691">
          <w:rPr>
            <w:rStyle w:val="function-name1"/>
            <w:sz w:val="18"/>
            <w:rPrChange w:id="1130" w:author="shorny" w:date="2014-06-09T15:49:00Z">
              <w:rPr>
                <w:rStyle w:val="function-name1"/>
              </w:rPr>
            </w:rPrChange>
          </w:rPr>
          <w:t>Degree</w:t>
        </w:r>
        <w:r w:rsidRPr="00A85691">
          <w:rPr>
            <w:sz w:val="18"/>
            <w:rPrChange w:id="1131" w:author="shorny" w:date="2014-06-09T15:49:00Z">
              <w:rPr/>
            </w:rPrChange>
          </w:rPr>
          <w:t xml:space="preserve"> </w:t>
        </w:r>
        <w:r w:rsidRPr="00A85691">
          <w:rPr>
            <w:rStyle w:val="keyword1"/>
            <w:sz w:val="18"/>
            <w:rPrChange w:id="1132" w:author="shorny" w:date="2014-06-09T15:49:00Z">
              <w:rPr>
                <w:rStyle w:val="keyword1"/>
              </w:rPr>
            </w:rPrChange>
          </w:rPr>
          <w:t>DROP</w:t>
        </w:r>
        <w:r w:rsidRPr="00A85691">
          <w:rPr>
            <w:sz w:val="18"/>
            <w:rPrChange w:id="1133" w:author="shorny" w:date="2014-06-09T15:49:00Z">
              <w:rPr/>
            </w:rPrChange>
          </w:rPr>
          <w:t xml:space="preserve"> </w:t>
        </w:r>
        <w:r w:rsidRPr="00A85691">
          <w:rPr>
            <w:rStyle w:val="keyword1"/>
            <w:sz w:val="18"/>
            <w:rPrChange w:id="1134" w:author="shorny" w:date="2014-06-09T15:49:00Z">
              <w:rPr>
                <w:rStyle w:val="keyword1"/>
              </w:rPr>
            </w:rPrChange>
          </w:rPr>
          <w:t>FOREIGN</w:t>
        </w:r>
        <w:r w:rsidRPr="00A85691">
          <w:rPr>
            <w:sz w:val="18"/>
            <w:rPrChange w:id="1135" w:author="shorny" w:date="2014-06-09T15:49:00Z">
              <w:rPr/>
            </w:rPrChange>
          </w:rPr>
          <w:t xml:space="preserve"> </w:t>
        </w:r>
        <w:r w:rsidRPr="00A85691">
          <w:rPr>
            <w:rStyle w:val="keyword1"/>
            <w:sz w:val="18"/>
            <w:rPrChange w:id="1136" w:author="shorny" w:date="2014-06-09T15:49:00Z">
              <w:rPr>
                <w:rStyle w:val="keyword1"/>
              </w:rPr>
            </w:rPrChange>
          </w:rPr>
          <w:t>KEY</w:t>
        </w:r>
        <w:r w:rsidRPr="00A85691">
          <w:rPr>
            <w:sz w:val="18"/>
            <w:rPrChange w:id="1137" w:author="shorny" w:date="2014-06-09T15:49:00Z">
              <w:rPr/>
            </w:rPrChange>
          </w:rPr>
          <w:t xml:space="preserve"> holds;</w:t>
        </w:r>
      </w:ins>
    </w:p>
    <w:p w14:paraId="1BFA9052" w14:textId="77777777" w:rsidR="00A85691" w:rsidRPr="00A85691" w:rsidRDefault="00A85691">
      <w:pPr>
        <w:pStyle w:val="HTMLPreformatted"/>
        <w:divId w:val="1206136475"/>
        <w:rPr>
          <w:ins w:id="1138" w:author="shorny" w:date="2014-06-09T15:48:00Z"/>
          <w:sz w:val="18"/>
          <w:rPrChange w:id="1139" w:author="shorny" w:date="2014-06-09T15:49:00Z">
            <w:rPr>
              <w:ins w:id="1140" w:author="shorny" w:date="2014-06-09T15:48:00Z"/>
            </w:rPr>
          </w:rPrChange>
        </w:rPr>
      </w:pPr>
      <w:ins w:id="1141" w:author="shorny" w:date="2014-06-09T15:48:00Z">
        <w:r w:rsidRPr="00A85691">
          <w:rPr>
            <w:rStyle w:val="keyword1"/>
            <w:sz w:val="18"/>
            <w:rPrChange w:id="1142" w:author="shorny" w:date="2014-06-09T15:49:00Z">
              <w:rPr>
                <w:rStyle w:val="keyword1"/>
              </w:rPr>
            </w:rPrChange>
          </w:rPr>
          <w:t>ALTER</w:t>
        </w:r>
        <w:r w:rsidRPr="00A85691">
          <w:rPr>
            <w:sz w:val="18"/>
            <w:rPrChange w:id="1143" w:author="shorny" w:date="2014-06-09T15:49:00Z">
              <w:rPr/>
            </w:rPrChange>
          </w:rPr>
          <w:t xml:space="preserve"> </w:t>
        </w:r>
        <w:r w:rsidRPr="00A85691">
          <w:rPr>
            <w:rStyle w:val="keyword1"/>
            <w:sz w:val="18"/>
            <w:rPrChange w:id="1144" w:author="shorny" w:date="2014-06-09T15:49:00Z">
              <w:rPr>
                <w:rStyle w:val="keyword1"/>
              </w:rPr>
            </w:rPrChange>
          </w:rPr>
          <w:t>TABLE</w:t>
        </w:r>
        <w:r w:rsidRPr="00A85691">
          <w:rPr>
            <w:sz w:val="18"/>
            <w:rPrChange w:id="1145" w:author="shorny" w:date="2014-06-09T15:49:00Z">
              <w:rPr/>
            </w:rPrChange>
          </w:rPr>
          <w:t xml:space="preserve"> </w:t>
        </w:r>
        <w:r w:rsidRPr="00A85691">
          <w:rPr>
            <w:rStyle w:val="function-name1"/>
            <w:sz w:val="18"/>
            <w:rPrChange w:id="1146" w:author="shorny" w:date="2014-06-09T15:49:00Z">
              <w:rPr>
                <w:rStyle w:val="function-name1"/>
              </w:rPr>
            </w:rPrChange>
          </w:rPr>
          <w:t>Publication</w:t>
        </w:r>
        <w:r w:rsidRPr="00A85691">
          <w:rPr>
            <w:sz w:val="18"/>
            <w:rPrChange w:id="1147" w:author="shorny" w:date="2014-06-09T15:49:00Z">
              <w:rPr/>
            </w:rPrChange>
          </w:rPr>
          <w:t xml:space="preserve"> </w:t>
        </w:r>
        <w:r w:rsidRPr="00A85691">
          <w:rPr>
            <w:rStyle w:val="keyword1"/>
            <w:sz w:val="18"/>
            <w:rPrChange w:id="1148" w:author="shorny" w:date="2014-06-09T15:49:00Z">
              <w:rPr>
                <w:rStyle w:val="keyword1"/>
              </w:rPr>
            </w:rPrChange>
          </w:rPr>
          <w:t>DROP</w:t>
        </w:r>
        <w:r w:rsidRPr="00A85691">
          <w:rPr>
            <w:sz w:val="18"/>
            <w:rPrChange w:id="1149" w:author="shorny" w:date="2014-06-09T15:49:00Z">
              <w:rPr/>
            </w:rPrChange>
          </w:rPr>
          <w:t xml:space="preserve"> </w:t>
        </w:r>
        <w:r w:rsidRPr="00A85691">
          <w:rPr>
            <w:rStyle w:val="keyword1"/>
            <w:sz w:val="18"/>
            <w:rPrChange w:id="1150" w:author="shorny" w:date="2014-06-09T15:49:00Z">
              <w:rPr>
                <w:rStyle w:val="keyword1"/>
              </w:rPr>
            </w:rPrChange>
          </w:rPr>
          <w:t>FOREIGN</w:t>
        </w:r>
        <w:r w:rsidRPr="00A85691">
          <w:rPr>
            <w:sz w:val="18"/>
            <w:rPrChange w:id="1151" w:author="shorny" w:date="2014-06-09T15:49:00Z">
              <w:rPr/>
            </w:rPrChange>
          </w:rPr>
          <w:t xml:space="preserve"> </w:t>
        </w:r>
        <w:r w:rsidRPr="00A85691">
          <w:rPr>
            <w:rStyle w:val="keyword1"/>
            <w:sz w:val="18"/>
            <w:rPrChange w:id="1152" w:author="shorny" w:date="2014-06-09T15:49:00Z">
              <w:rPr>
                <w:rStyle w:val="keyword1"/>
              </w:rPr>
            </w:rPrChange>
          </w:rPr>
          <w:t>KEY</w:t>
        </w:r>
        <w:r w:rsidRPr="00A85691">
          <w:rPr>
            <w:sz w:val="18"/>
            <w:rPrChange w:id="1153" w:author="shorny" w:date="2014-06-09T15:49:00Z">
              <w:rPr/>
            </w:rPrChange>
          </w:rPr>
          <w:t xml:space="preserve"> authored;</w:t>
        </w:r>
      </w:ins>
    </w:p>
    <w:p w14:paraId="767F6D8E" w14:textId="77777777" w:rsidR="00A85691" w:rsidRPr="00A85691" w:rsidRDefault="00A85691">
      <w:pPr>
        <w:pStyle w:val="HTMLPreformatted"/>
        <w:divId w:val="1206136475"/>
        <w:rPr>
          <w:ins w:id="1154" w:author="shorny" w:date="2014-06-09T15:48:00Z"/>
          <w:sz w:val="18"/>
          <w:rPrChange w:id="1155" w:author="shorny" w:date="2014-06-09T15:49:00Z">
            <w:rPr>
              <w:ins w:id="1156" w:author="shorny" w:date="2014-06-09T15:48:00Z"/>
            </w:rPr>
          </w:rPrChange>
        </w:rPr>
      </w:pPr>
      <w:ins w:id="1157" w:author="shorny" w:date="2014-06-09T15:48:00Z">
        <w:r w:rsidRPr="00A85691">
          <w:rPr>
            <w:rStyle w:val="keyword1"/>
            <w:sz w:val="18"/>
            <w:rPrChange w:id="1158" w:author="shorny" w:date="2014-06-09T15:49:00Z">
              <w:rPr>
                <w:rStyle w:val="keyword1"/>
              </w:rPr>
            </w:rPrChange>
          </w:rPr>
          <w:t>ALTER</w:t>
        </w:r>
        <w:r w:rsidRPr="00A85691">
          <w:rPr>
            <w:sz w:val="18"/>
            <w:rPrChange w:id="1159" w:author="shorny" w:date="2014-06-09T15:49:00Z">
              <w:rPr/>
            </w:rPrChange>
          </w:rPr>
          <w:t xml:space="preserve"> </w:t>
        </w:r>
        <w:r w:rsidRPr="00A85691">
          <w:rPr>
            <w:rStyle w:val="keyword1"/>
            <w:sz w:val="18"/>
            <w:rPrChange w:id="1160" w:author="shorny" w:date="2014-06-09T15:49:00Z">
              <w:rPr>
                <w:rStyle w:val="keyword1"/>
              </w:rPr>
            </w:rPrChange>
          </w:rPr>
          <w:t>TABLE</w:t>
        </w:r>
        <w:r w:rsidRPr="00A85691">
          <w:rPr>
            <w:sz w:val="18"/>
            <w:rPrChange w:id="1161" w:author="shorny" w:date="2014-06-09T15:49:00Z">
              <w:rPr/>
            </w:rPrChange>
          </w:rPr>
          <w:t xml:space="preserve"> </w:t>
        </w:r>
        <w:r w:rsidRPr="00A85691">
          <w:rPr>
            <w:rStyle w:val="function-name1"/>
            <w:sz w:val="18"/>
            <w:rPrChange w:id="1162" w:author="shorny" w:date="2014-06-09T15:49:00Z">
              <w:rPr>
                <w:rStyle w:val="function-name1"/>
              </w:rPr>
            </w:rPrChange>
          </w:rPr>
          <w:t>Visa</w:t>
        </w:r>
        <w:r w:rsidRPr="00A85691">
          <w:rPr>
            <w:sz w:val="18"/>
            <w:rPrChange w:id="1163" w:author="shorny" w:date="2014-06-09T15:49:00Z">
              <w:rPr/>
            </w:rPrChange>
          </w:rPr>
          <w:t xml:space="preserve"> </w:t>
        </w:r>
        <w:r w:rsidRPr="00A85691">
          <w:rPr>
            <w:rStyle w:val="keyword1"/>
            <w:sz w:val="18"/>
            <w:rPrChange w:id="1164" w:author="shorny" w:date="2014-06-09T15:49:00Z">
              <w:rPr>
                <w:rStyle w:val="keyword1"/>
              </w:rPr>
            </w:rPrChange>
          </w:rPr>
          <w:t>DROP</w:t>
        </w:r>
        <w:r w:rsidRPr="00A85691">
          <w:rPr>
            <w:sz w:val="18"/>
            <w:rPrChange w:id="1165" w:author="shorny" w:date="2014-06-09T15:49:00Z">
              <w:rPr/>
            </w:rPrChange>
          </w:rPr>
          <w:t xml:space="preserve"> </w:t>
        </w:r>
        <w:r w:rsidRPr="00A85691">
          <w:rPr>
            <w:rStyle w:val="keyword1"/>
            <w:sz w:val="18"/>
            <w:rPrChange w:id="1166" w:author="shorny" w:date="2014-06-09T15:49:00Z">
              <w:rPr>
                <w:rStyle w:val="keyword1"/>
              </w:rPr>
            </w:rPrChange>
          </w:rPr>
          <w:t>FOREIGN</w:t>
        </w:r>
        <w:r w:rsidRPr="00A85691">
          <w:rPr>
            <w:sz w:val="18"/>
            <w:rPrChange w:id="1167" w:author="shorny" w:date="2014-06-09T15:49:00Z">
              <w:rPr/>
            </w:rPrChange>
          </w:rPr>
          <w:t xml:space="preserve"> </w:t>
        </w:r>
        <w:r w:rsidRPr="00A85691">
          <w:rPr>
            <w:rStyle w:val="keyword1"/>
            <w:sz w:val="18"/>
            <w:rPrChange w:id="1168" w:author="shorny" w:date="2014-06-09T15:49:00Z">
              <w:rPr>
                <w:rStyle w:val="keyword1"/>
              </w:rPr>
            </w:rPrChange>
          </w:rPr>
          <w:t>KEY</w:t>
        </w:r>
        <w:r w:rsidRPr="00A85691">
          <w:rPr>
            <w:sz w:val="18"/>
            <w:rPrChange w:id="1169" w:author="shorny" w:date="2014-06-09T15:49:00Z">
              <w:rPr/>
            </w:rPrChange>
          </w:rPr>
          <w:t xml:space="preserve"> `may have`;</w:t>
        </w:r>
      </w:ins>
    </w:p>
    <w:p w14:paraId="119AE3A4" w14:textId="77777777" w:rsidR="00A85691" w:rsidRPr="00A85691" w:rsidRDefault="00A85691">
      <w:pPr>
        <w:pStyle w:val="HTMLPreformatted"/>
        <w:divId w:val="1206136475"/>
        <w:rPr>
          <w:ins w:id="1170" w:author="shorny" w:date="2014-06-09T15:48:00Z"/>
          <w:sz w:val="18"/>
          <w:rPrChange w:id="1171" w:author="shorny" w:date="2014-06-09T15:49:00Z">
            <w:rPr>
              <w:ins w:id="1172" w:author="shorny" w:date="2014-06-09T15:48:00Z"/>
            </w:rPr>
          </w:rPrChange>
        </w:rPr>
      </w:pPr>
      <w:ins w:id="1173" w:author="shorny" w:date="2014-06-09T15:48:00Z">
        <w:r w:rsidRPr="00A85691">
          <w:rPr>
            <w:rStyle w:val="keyword1"/>
            <w:sz w:val="18"/>
            <w:rPrChange w:id="1174" w:author="shorny" w:date="2014-06-09T15:49:00Z">
              <w:rPr>
                <w:rStyle w:val="keyword1"/>
              </w:rPr>
            </w:rPrChange>
          </w:rPr>
          <w:t>ALTER</w:t>
        </w:r>
        <w:r w:rsidRPr="00A85691">
          <w:rPr>
            <w:sz w:val="18"/>
            <w:rPrChange w:id="1175" w:author="shorny" w:date="2014-06-09T15:49:00Z">
              <w:rPr/>
            </w:rPrChange>
          </w:rPr>
          <w:t xml:space="preserve"> </w:t>
        </w:r>
        <w:r w:rsidRPr="00A85691">
          <w:rPr>
            <w:rStyle w:val="keyword1"/>
            <w:sz w:val="18"/>
            <w:rPrChange w:id="1176" w:author="shorny" w:date="2014-06-09T15:49:00Z">
              <w:rPr>
                <w:rStyle w:val="keyword1"/>
              </w:rPr>
            </w:rPrChange>
          </w:rPr>
          <w:t>TABLE</w:t>
        </w:r>
        <w:r w:rsidRPr="00A85691">
          <w:rPr>
            <w:sz w:val="18"/>
            <w:rPrChange w:id="1177" w:author="shorny" w:date="2014-06-09T15:49:00Z">
              <w:rPr/>
            </w:rPrChange>
          </w:rPr>
          <w:t xml:space="preserve"> </w:t>
        </w:r>
        <w:r w:rsidRPr="00A85691">
          <w:rPr>
            <w:rStyle w:val="function-name1"/>
            <w:sz w:val="18"/>
            <w:rPrChange w:id="1178" w:author="shorny" w:date="2014-06-09T15:49:00Z">
              <w:rPr>
                <w:rStyle w:val="function-name1"/>
              </w:rPr>
            </w:rPrChange>
          </w:rPr>
          <w:t>Application</w:t>
        </w:r>
        <w:r w:rsidRPr="00A85691">
          <w:rPr>
            <w:sz w:val="18"/>
            <w:rPrChange w:id="1179" w:author="shorny" w:date="2014-06-09T15:49:00Z">
              <w:rPr/>
            </w:rPrChange>
          </w:rPr>
          <w:t xml:space="preserve"> </w:t>
        </w:r>
        <w:r w:rsidRPr="00A85691">
          <w:rPr>
            <w:rStyle w:val="keyword1"/>
            <w:sz w:val="18"/>
            <w:rPrChange w:id="1180" w:author="shorny" w:date="2014-06-09T15:49:00Z">
              <w:rPr>
                <w:rStyle w:val="keyword1"/>
              </w:rPr>
            </w:rPrChange>
          </w:rPr>
          <w:t>DROP</w:t>
        </w:r>
        <w:r w:rsidRPr="00A85691">
          <w:rPr>
            <w:sz w:val="18"/>
            <w:rPrChange w:id="1181" w:author="shorny" w:date="2014-06-09T15:49:00Z">
              <w:rPr/>
            </w:rPrChange>
          </w:rPr>
          <w:t xml:space="preserve"> </w:t>
        </w:r>
        <w:r w:rsidRPr="00A85691">
          <w:rPr>
            <w:rStyle w:val="keyword1"/>
            <w:sz w:val="18"/>
            <w:rPrChange w:id="1182" w:author="shorny" w:date="2014-06-09T15:49:00Z">
              <w:rPr>
                <w:rStyle w:val="keyword1"/>
              </w:rPr>
            </w:rPrChange>
          </w:rPr>
          <w:t>FOREIGN</w:t>
        </w:r>
        <w:r w:rsidRPr="00A85691">
          <w:rPr>
            <w:sz w:val="18"/>
            <w:rPrChange w:id="1183" w:author="shorny" w:date="2014-06-09T15:49:00Z">
              <w:rPr/>
            </w:rPrChange>
          </w:rPr>
          <w:t xml:space="preserve"> </w:t>
        </w:r>
        <w:r w:rsidRPr="00A85691">
          <w:rPr>
            <w:rStyle w:val="keyword1"/>
            <w:sz w:val="18"/>
            <w:rPrChange w:id="1184" w:author="shorny" w:date="2014-06-09T15:49:00Z">
              <w:rPr>
                <w:rStyle w:val="keyword1"/>
              </w:rPr>
            </w:rPrChange>
          </w:rPr>
          <w:t>KEY</w:t>
        </w:r>
        <w:r w:rsidRPr="00A85691">
          <w:rPr>
            <w:sz w:val="18"/>
            <w:rPrChange w:id="1185" w:author="shorny" w:date="2014-06-09T15:49:00Z">
              <w:rPr/>
            </w:rPrChange>
          </w:rPr>
          <w:t xml:space="preserve"> seeks;</w:t>
        </w:r>
      </w:ins>
    </w:p>
    <w:p w14:paraId="7E1BB236" w14:textId="77777777" w:rsidR="00A85691" w:rsidRPr="00A85691" w:rsidRDefault="00A85691">
      <w:pPr>
        <w:pStyle w:val="HTMLPreformatted"/>
        <w:divId w:val="1206136475"/>
        <w:rPr>
          <w:ins w:id="1186" w:author="shorny" w:date="2014-06-09T15:48:00Z"/>
          <w:sz w:val="18"/>
          <w:rPrChange w:id="1187" w:author="shorny" w:date="2014-06-09T15:49:00Z">
            <w:rPr>
              <w:ins w:id="1188" w:author="shorny" w:date="2014-06-09T15:48:00Z"/>
            </w:rPr>
          </w:rPrChange>
        </w:rPr>
      </w:pPr>
      <w:ins w:id="1189" w:author="shorny" w:date="2014-06-09T15:48:00Z">
        <w:r w:rsidRPr="00A85691">
          <w:rPr>
            <w:rStyle w:val="keyword1"/>
            <w:sz w:val="18"/>
            <w:rPrChange w:id="1190" w:author="shorny" w:date="2014-06-09T15:49:00Z">
              <w:rPr>
                <w:rStyle w:val="keyword1"/>
              </w:rPr>
            </w:rPrChange>
          </w:rPr>
          <w:t>ALTER</w:t>
        </w:r>
        <w:r w:rsidRPr="00A85691">
          <w:rPr>
            <w:sz w:val="18"/>
            <w:rPrChange w:id="1191" w:author="shorny" w:date="2014-06-09T15:49:00Z">
              <w:rPr/>
            </w:rPrChange>
          </w:rPr>
          <w:t xml:space="preserve"> </w:t>
        </w:r>
        <w:r w:rsidRPr="00A85691">
          <w:rPr>
            <w:rStyle w:val="keyword1"/>
            <w:sz w:val="18"/>
            <w:rPrChange w:id="1192" w:author="shorny" w:date="2014-06-09T15:49:00Z">
              <w:rPr>
                <w:rStyle w:val="keyword1"/>
              </w:rPr>
            </w:rPrChange>
          </w:rPr>
          <w:t>TABLE</w:t>
        </w:r>
        <w:r w:rsidRPr="00A85691">
          <w:rPr>
            <w:sz w:val="18"/>
            <w:rPrChange w:id="1193" w:author="shorny" w:date="2014-06-09T15:49:00Z">
              <w:rPr/>
            </w:rPrChange>
          </w:rPr>
          <w:t xml:space="preserve"> </w:t>
        </w:r>
        <w:r w:rsidRPr="00A85691">
          <w:rPr>
            <w:rStyle w:val="function-name1"/>
            <w:sz w:val="18"/>
            <w:rPrChange w:id="1194" w:author="shorny" w:date="2014-06-09T15:49:00Z">
              <w:rPr>
                <w:rStyle w:val="function-name1"/>
              </w:rPr>
            </w:rPrChange>
          </w:rPr>
          <w:t>Application</w:t>
        </w:r>
        <w:r w:rsidRPr="00A85691">
          <w:rPr>
            <w:sz w:val="18"/>
            <w:rPrChange w:id="1195" w:author="shorny" w:date="2014-06-09T15:49:00Z">
              <w:rPr/>
            </w:rPrChange>
          </w:rPr>
          <w:t xml:space="preserve"> </w:t>
        </w:r>
        <w:r w:rsidRPr="00A85691">
          <w:rPr>
            <w:rStyle w:val="keyword1"/>
            <w:sz w:val="18"/>
            <w:rPrChange w:id="1196" w:author="shorny" w:date="2014-06-09T15:49:00Z">
              <w:rPr>
                <w:rStyle w:val="keyword1"/>
              </w:rPr>
            </w:rPrChange>
          </w:rPr>
          <w:t>DROP</w:t>
        </w:r>
        <w:r w:rsidRPr="00A85691">
          <w:rPr>
            <w:sz w:val="18"/>
            <w:rPrChange w:id="1197" w:author="shorny" w:date="2014-06-09T15:49:00Z">
              <w:rPr/>
            </w:rPrChange>
          </w:rPr>
          <w:t xml:space="preserve"> </w:t>
        </w:r>
        <w:r w:rsidRPr="00A85691">
          <w:rPr>
            <w:rStyle w:val="keyword1"/>
            <w:sz w:val="18"/>
            <w:rPrChange w:id="1198" w:author="shorny" w:date="2014-06-09T15:49:00Z">
              <w:rPr>
                <w:rStyle w:val="keyword1"/>
              </w:rPr>
            </w:rPrChange>
          </w:rPr>
          <w:t>FOREIGN</w:t>
        </w:r>
        <w:r w:rsidRPr="00A85691">
          <w:rPr>
            <w:sz w:val="18"/>
            <w:rPrChange w:id="1199" w:author="shorny" w:date="2014-06-09T15:49:00Z">
              <w:rPr/>
            </w:rPrChange>
          </w:rPr>
          <w:t xml:space="preserve"> </w:t>
        </w:r>
        <w:r w:rsidRPr="00A85691">
          <w:rPr>
            <w:rStyle w:val="keyword1"/>
            <w:sz w:val="18"/>
            <w:rPrChange w:id="1200" w:author="shorny" w:date="2014-06-09T15:49:00Z">
              <w:rPr>
                <w:rStyle w:val="keyword1"/>
              </w:rPr>
            </w:rPrChange>
          </w:rPr>
          <w:t>KEY</w:t>
        </w:r>
        <w:r w:rsidRPr="00A85691">
          <w:rPr>
            <w:sz w:val="18"/>
            <w:rPrChange w:id="1201" w:author="shorny" w:date="2014-06-09T15:49:00Z">
              <w:rPr/>
            </w:rPrChange>
          </w:rPr>
          <w:t xml:space="preserve"> `</w:t>
        </w:r>
        <w:r w:rsidRPr="00A85691">
          <w:rPr>
            <w:rStyle w:val="keyword1"/>
            <w:sz w:val="18"/>
            <w:rPrChange w:id="1202" w:author="shorny" w:date="2014-06-09T15:49:00Z">
              <w:rPr>
                <w:rStyle w:val="keyword1"/>
              </w:rPr>
            </w:rPrChange>
          </w:rPr>
          <w:t>last</w:t>
        </w:r>
        <w:r w:rsidRPr="00A85691">
          <w:rPr>
            <w:sz w:val="18"/>
            <w:rPrChange w:id="1203" w:author="shorny" w:date="2014-06-09T15:49:00Z">
              <w:rPr/>
            </w:rPrChange>
          </w:rPr>
          <w:t xml:space="preserve"> </w:t>
        </w:r>
        <w:r w:rsidRPr="00A85691">
          <w:rPr>
            <w:rStyle w:val="keyword1"/>
            <w:sz w:val="18"/>
            <w:rPrChange w:id="1204" w:author="shorny" w:date="2014-06-09T15:49:00Z">
              <w:rPr>
                <w:rStyle w:val="keyword1"/>
              </w:rPr>
            </w:rPrChange>
          </w:rPr>
          <w:t>to</w:t>
        </w:r>
        <w:r w:rsidRPr="00A85691">
          <w:rPr>
            <w:sz w:val="18"/>
            <w:rPrChange w:id="1205" w:author="shorny" w:date="2014-06-09T15:49:00Z">
              <w:rPr/>
            </w:rPrChange>
          </w:rPr>
          <w:t xml:space="preserve"> </w:t>
        </w:r>
        <w:r w:rsidRPr="00A85691">
          <w:rPr>
            <w:rStyle w:val="keyword1"/>
            <w:sz w:val="18"/>
            <w:rPrChange w:id="1206" w:author="shorny" w:date="2014-06-09T15:49:00Z">
              <w:rPr>
                <w:rStyle w:val="keyword1"/>
              </w:rPr>
            </w:rPrChange>
          </w:rPr>
          <w:t>update</w:t>
        </w:r>
        <w:r w:rsidRPr="00A85691">
          <w:rPr>
            <w:sz w:val="18"/>
            <w:rPrChange w:id="1207" w:author="shorny" w:date="2014-06-09T15:49:00Z">
              <w:rPr/>
            </w:rPrChange>
          </w:rPr>
          <w:t>`;</w:t>
        </w:r>
      </w:ins>
    </w:p>
    <w:p w14:paraId="0790C532" w14:textId="77777777" w:rsidR="00A85691" w:rsidRPr="00A85691" w:rsidRDefault="00A85691">
      <w:pPr>
        <w:pStyle w:val="HTMLPreformatted"/>
        <w:divId w:val="1206136475"/>
        <w:rPr>
          <w:ins w:id="1208" w:author="shorny" w:date="2014-06-09T15:48:00Z"/>
          <w:sz w:val="18"/>
          <w:rPrChange w:id="1209" w:author="shorny" w:date="2014-06-09T15:49:00Z">
            <w:rPr>
              <w:ins w:id="1210" w:author="shorny" w:date="2014-06-09T15:48:00Z"/>
            </w:rPr>
          </w:rPrChange>
        </w:rPr>
      </w:pPr>
      <w:ins w:id="1211" w:author="shorny" w:date="2014-06-09T15:48:00Z">
        <w:r w:rsidRPr="00A85691">
          <w:rPr>
            <w:rStyle w:val="keyword1"/>
            <w:sz w:val="18"/>
            <w:rPrChange w:id="1212" w:author="shorny" w:date="2014-06-09T15:49:00Z">
              <w:rPr>
                <w:rStyle w:val="keyword1"/>
              </w:rPr>
            </w:rPrChange>
          </w:rPr>
          <w:t>ALTER</w:t>
        </w:r>
        <w:r w:rsidRPr="00A85691">
          <w:rPr>
            <w:sz w:val="18"/>
            <w:rPrChange w:id="1213" w:author="shorny" w:date="2014-06-09T15:49:00Z">
              <w:rPr/>
            </w:rPrChange>
          </w:rPr>
          <w:t xml:space="preserve"> </w:t>
        </w:r>
        <w:r w:rsidRPr="00A85691">
          <w:rPr>
            <w:rStyle w:val="keyword1"/>
            <w:sz w:val="18"/>
            <w:rPrChange w:id="1214" w:author="shorny" w:date="2014-06-09T15:49:00Z">
              <w:rPr>
                <w:rStyle w:val="keyword1"/>
              </w:rPr>
            </w:rPrChange>
          </w:rPr>
          <w:t>TABLE</w:t>
        </w:r>
        <w:r w:rsidRPr="00A85691">
          <w:rPr>
            <w:sz w:val="18"/>
            <w:rPrChange w:id="1215" w:author="shorny" w:date="2014-06-09T15:49:00Z">
              <w:rPr/>
            </w:rPrChange>
          </w:rPr>
          <w:t xml:space="preserve"> </w:t>
        </w:r>
        <w:r w:rsidRPr="00A85691">
          <w:rPr>
            <w:rStyle w:val="function-name1"/>
            <w:sz w:val="18"/>
            <w:rPrChange w:id="1216" w:author="shorny" w:date="2014-06-09T15:49:00Z">
              <w:rPr>
                <w:rStyle w:val="function-name1"/>
              </w:rPr>
            </w:rPrChange>
          </w:rPr>
          <w:t>Applicant</w:t>
        </w:r>
        <w:r w:rsidRPr="00A85691">
          <w:rPr>
            <w:sz w:val="18"/>
            <w:rPrChange w:id="1217" w:author="shorny" w:date="2014-06-09T15:49:00Z">
              <w:rPr/>
            </w:rPrChange>
          </w:rPr>
          <w:t xml:space="preserve"> </w:t>
        </w:r>
        <w:r w:rsidRPr="00A85691">
          <w:rPr>
            <w:rStyle w:val="keyword1"/>
            <w:sz w:val="18"/>
            <w:rPrChange w:id="1218" w:author="shorny" w:date="2014-06-09T15:49:00Z">
              <w:rPr>
                <w:rStyle w:val="keyword1"/>
              </w:rPr>
            </w:rPrChange>
          </w:rPr>
          <w:t>DROP</w:t>
        </w:r>
        <w:r w:rsidRPr="00A85691">
          <w:rPr>
            <w:sz w:val="18"/>
            <w:rPrChange w:id="1219" w:author="shorny" w:date="2014-06-09T15:49:00Z">
              <w:rPr/>
            </w:rPrChange>
          </w:rPr>
          <w:t xml:space="preserve"> </w:t>
        </w:r>
        <w:r w:rsidRPr="00A85691">
          <w:rPr>
            <w:rStyle w:val="keyword1"/>
            <w:sz w:val="18"/>
            <w:rPrChange w:id="1220" w:author="shorny" w:date="2014-06-09T15:49:00Z">
              <w:rPr>
                <w:rStyle w:val="keyword1"/>
              </w:rPr>
            </w:rPrChange>
          </w:rPr>
          <w:t>FOREIGN</w:t>
        </w:r>
        <w:r w:rsidRPr="00A85691">
          <w:rPr>
            <w:sz w:val="18"/>
            <w:rPrChange w:id="1221" w:author="shorny" w:date="2014-06-09T15:49:00Z">
              <w:rPr/>
            </w:rPrChange>
          </w:rPr>
          <w:t xml:space="preserve"> </w:t>
        </w:r>
        <w:r w:rsidRPr="00A85691">
          <w:rPr>
            <w:rStyle w:val="keyword1"/>
            <w:sz w:val="18"/>
            <w:rPrChange w:id="1222" w:author="shorny" w:date="2014-06-09T15:49:00Z">
              <w:rPr>
                <w:rStyle w:val="keyword1"/>
              </w:rPr>
            </w:rPrChange>
          </w:rPr>
          <w:t>KEY</w:t>
        </w:r>
        <w:r w:rsidRPr="00A85691">
          <w:rPr>
            <w:sz w:val="18"/>
            <w:rPrChange w:id="1223" w:author="shorny" w:date="2014-06-09T15:49:00Z">
              <w:rPr/>
            </w:rPrChange>
          </w:rPr>
          <w:t xml:space="preserve"> `</w:t>
        </w:r>
        <w:r w:rsidRPr="00A85691">
          <w:rPr>
            <w:rStyle w:val="keyword1"/>
            <w:sz w:val="18"/>
            <w:rPrChange w:id="1224" w:author="shorny" w:date="2014-06-09T15:49:00Z">
              <w:rPr>
                <w:rStyle w:val="keyword1"/>
              </w:rPr>
            </w:rPrChange>
          </w:rPr>
          <w:t>last</w:t>
        </w:r>
        <w:r w:rsidRPr="00A85691">
          <w:rPr>
            <w:sz w:val="18"/>
            <w:rPrChange w:id="1225" w:author="shorny" w:date="2014-06-09T15:49:00Z">
              <w:rPr/>
            </w:rPrChange>
          </w:rPr>
          <w:t xml:space="preserve"> </w:t>
        </w:r>
        <w:r w:rsidRPr="00A85691">
          <w:rPr>
            <w:rStyle w:val="keyword1"/>
            <w:sz w:val="18"/>
            <w:rPrChange w:id="1226" w:author="shorny" w:date="2014-06-09T15:49:00Z">
              <w:rPr>
                <w:rStyle w:val="keyword1"/>
              </w:rPr>
            </w:rPrChange>
          </w:rPr>
          <w:t>to</w:t>
        </w:r>
        <w:r w:rsidRPr="00A85691">
          <w:rPr>
            <w:sz w:val="18"/>
            <w:rPrChange w:id="1227" w:author="shorny" w:date="2014-06-09T15:49:00Z">
              <w:rPr/>
            </w:rPrChange>
          </w:rPr>
          <w:t xml:space="preserve"> </w:t>
        </w:r>
        <w:r w:rsidRPr="00A85691">
          <w:rPr>
            <w:rStyle w:val="keyword1"/>
            <w:sz w:val="18"/>
            <w:rPrChange w:id="1228" w:author="shorny" w:date="2014-06-09T15:49:00Z">
              <w:rPr>
                <w:rStyle w:val="keyword1"/>
              </w:rPr>
            </w:rPrChange>
          </w:rPr>
          <w:t>modify</w:t>
        </w:r>
        <w:r w:rsidRPr="00A85691">
          <w:rPr>
            <w:sz w:val="18"/>
            <w:rPrChange w:id="1229" w:author="shorny" w:date="2014-06-09T15:49:00Z">
              <w:rPr/>
            </w:rPrChange>
          </w:rPr>
          <w:t>`;</w:t>
        </w:r>
      </w:ins>
    </w:p>
    <w:p w14:paraId="57E9C124" w14:textId="77777777" w:rsidR="00A85691" w:rsidRPr="00A85691" w:rsidRDefault="00A85691">
      <w:pPr>
        <w:pStyle w:val="HTMLPreformatted"/>
        <w:divId w:val="1206136475"/>
        <w:rPr>
          <w:ins w:id="1230" w:author="shorny" w:date="2014-06-09T15:48:00Z"/>
          <w:sz w:val="18"/>
          <w:rPrChange w:id="1231" w:author="shorny" w:date="2014-06-09T15:49:00Z">
            <w:rPr>
              <w:ins w:id="1232" w:author="shorny" w:date="2014-06-09T15:48:00Z"/>
            </w:rPr>
          </w:rPrChange>
        </w:rPr>
      </w:pPr>
      <w:ins w:id="1233" w:author="shorny" w:date="2014-06-09T15:48:00Z">
        <w:r w:rsidRPr="00A85691">
          <w:rPr>
            <w:rStyle w:val="keyword1"/>
            <w:sz w:val="18"/>
            <w:rPrChange w:id="1234" w:author="shorny" w:date="2014-06-09T15:49:00Z">
              <w:rPr>
                <w:rStyle w:val="keyword1"/>
              </w:rPr>
            </w:rPrChange>
          </w:rPr>
          <w:t>ALTER</w:t>
        </w:r>
        <w:r w:rsidRPr="00A85691">
          <w:rPr>
            <w:sz w:val="18"/>
            <w:rPrChange w:id="1235" w:author="shorny" w:date="2014-06-09T15:49:00Z">
              <w:rPr/>
            </w:rPrChange>
          </w:rPr>
          <w:t xml:space="preserve"> </w:t>
        </w:r>
        <w:r w:rsidRPr="00A85691">
          <w:rPr>
            <w:rStyle w:val="keyword1"/>
            <w:sz w:val="18"/>
            <w:rPrChange w:id="1236" w:author="shorny" w:date="2014-06-09T15:49:00Z">
              <w:rPr>
                <w:rStyle w:val="keyword1"/>
              </w:rPr>
            </w:rPrChange>
          </w:rPr>
          <w:t>TABLE</w:t>
        </w:r>
        <w:r w:rsidRPr="00A85691">
          <w:rPr>
            <w:sz w:val="18"/>
            <w:rPrChange w:id="1237" w:author="shorny" w:date="2014-06-09T15:49:00Z">
              <w:rPr/>
            </w:rPrChange>
          </w:rPr>
          <w:t xml:space="preserve"> </w:t>
        </w:r>
        <w:r w:rsidRPr="00A85691">
          <w:rPr>
            <w:rStyle w:val="function-name1"/>
            <w:sz w:val="18"/>
            <w:rPrChange w:id="1238" w:author="shorny" w:date="2014-06-09T15:49:00Z">
              <w:rPr>
                <w:rStyle w:val="function-name1"/>
              </w:rPr>
            </w:rPrChange>
          </w:rPr>
          <w:t>Correspondence</w:t>
        </w:r>
        <w:r w:rsidRPr="00A85691">
          <w:rPr>
            <w:sz w:val="18"/>
            <w:rPrChange w:id="1239" w:author="shorny" w:date="2014-06-09T15:49:00Z">
              <w:rPr/>
            </w:rPrChange>
          </w:rPr>
          <w:t xml:space="preserve"> </w:t>
        </w:r>
        <w:r w:rsidRPr="00A85691">
          <w:rPr>
            <w:rStyle w:val="keyword1"/>
            <w:sz w:val="18"/>
            <w:rPrChange w:id="1240" w:author="shorny" w:date="2014-06-09T15:49:00Z">
              <w:rPr>
                <w:rStyle w:val="keyword1"/>
              </w:rPr>
            </w:rPrChange>
          </w:rPr>
          <w:t>DROP</w:t>
        </w:r>
        <w:r w:rsidRPr="00A85691">
          <w:rPr>
            <w:sz w:val="18"/>
            <w:rPrChange w:id="1241" w:author="shorny" w:date="2014-06-09T15:49:00Z">
              <w:rPr/>
            </w:rPrChange>
          </w:rPr>
          <w:t xml:space="preserve"> </w:t>
        </w:r>
        <w:r w:rsidRPr="00A85691">
          <w:rPr>
            <w:rStyle w:val="keyword1"/>
            <w:sz w:val="18"/>
            <w:rPrChange w:id="1242" w:author="shorny" w:date="2014-06-09T15:49:00Z">
              <w:rPr>
                <w:rStyle w:val="keyword1"/>
              </w:rPr>
            </w:rPrChange>
          </w:rPr>
          <w:t>FOREIGN</w:t>
        </w:r>
        <w:r w:rsidRPr="00A85691">
          <w:rPr>
            <w:sz w:val="18"/>
            <w:rPrChange w:id="1243" w:author="shorny" w:date="2014-06-09T15:49:00Z">
              <w:rPr/>
            </w:rPrChange>
          </w:rPr>
          <w:t xml:space="preserve"> </w:t>
        </w:r>
        <w:r w:rsidRPr="00A85691">
          <w:rPr>
            <w:rStyle w:val="keyword1"/>
            <w:sz w:val="18"/>
            <w:rPrChange w:id="1244" w:author="shorny" w:date="2014-06-09T15:49:00Z">
              <w:rPr>
                <w:rStyle w:val="keyword1"/>
              </w:rPr>
            </w:rPrChange>
          </w:rPr>
          <w:t>KEY</w:t>
        </w:r>
        <w:r w:rsidRPr="00A85691">
          <w:rPr>
            <w:sz w:val="18"/>
            <w:rPrChange w:id="1245" w:author="shorny" w:date="2014-06-09T15:49:00Z">
              <w:rPr/>
            </w:rPrChange>
          </w:rPr>
          <w:t xml:space="preserve"> `</w:t>
        </w:r>
        <w:r w:rsidRPr="00A85691">
          <w:rPr>
            <w:rStyle w:val="keyword1"/>
            <w:sz w:val="18"/>
            <w:rPrChange w:id="1246" w:author="shorny" w:date="2014-06-09T15:49:00Z">
              <w:rPr>
                <w:rStyle w:val="keyword1"/>
              </w:rPr>
            </w:rPrChange>
          </w:rPr>
          <w:t>using</w:t>
        </w:r>
        <w:r w:rsidRPr="00A85691">
          <w:rPr>
            <w:sz w:val="18"/>
            <w:rPrChange w:id="1247" w:author="shorny" w:date="2014-06-09T15:49:00Z">
              <w:rPr/>
            </w:rPrChange>
          </w:rPr>
          <w:t>`;</w:t>
        </w:r>
      </w:ins>
    </w:p>
    <w:p w14:paraId="3DA361D6" w14:textId="77777777" w:rsidR="00A85691" w:rsidRPr="00A85691" w:rsidRDefault="00A85691">
      <w:pPr>
        <w:pStyle w:val="HTMLPreformatted"/>
        <w:divId w:val="1206136475"/>
        <w:rPr>
          <w:ins w:id="1248" w:author="shorny" w:date="2014-06-09T15:48:00Z"/>
          <w:sz w:val="18"/>
          <w:rPrChange w:id="1249" w:author="shorny" w:date="2014-06-09T15:49:00Z">
            <w:rPr>
              <w:ins w:id="1250" w:author="shorny" w:date="2014-06-09T15:48:00Z"/>
            </w:rPr>
          </w:rPrChange>
        </w:rPr>
      </w:pPr>
    </w:p>
    <w:p w14:paraId="3FED2DD4" w14:textId="77777777" w:rsidR="00A85691" w:rsidRPr="00A85691" w:rsidRDefault="00A85691">
      <w:pPr>
        <w:pStyle w:val="HTMLPreformatted"/>
        <w:divId w:val="1206136475"/>
        <w:rPr>
          <w:ins w:id="1251" w:author="shorny" w:date="2014-06-09T15:48:00Z"/>
          <w:sz w:val="18"/>
          <w:rPrChange w:id="1252" w:author="shorny" w:date="2014-06-09T15:49:00Z">
            <w:rPr>
              <w:ins w:id="1253" w:author="shorny" w:date="2014-06-09T15:48:00Z"/>
            </w:rPr>
          </w:rPrChange>
        </w:rPr>
      </w:pPr>
      <w:ins w:id="1254" w:author="shorny" w:date="2014-06-09T15:48:00Z">
        <w:r w:rsidRPr="00A85691">
          <w:rPr>
            <w:rStyle w:val="keyword1"/>
            <w:sz w:val="18"/>
            <w:rPrChange w:id="1255" w:author="shorny" w:date="2014-06-09T15:49:00Z">
              <w:rPr>
                <w:rStyle w:val="keyword1"/>
              </w:rPr>
            </w:rPrChange>
          </w:rPr>
          <w:t>SELECT</w:t>
        </w:r>
        <w:r w:rsidRPr="00A85691">
          <w:rPr>
            <w:sz w:val="18"/>
            <w:rPrChange w:id="1256" w:author="shorny" w:date="2014-06-09T15:49:00Z">
              <w:rPr/>
            </w:rPrChange>
          </w:rPr>
          <w:t xml:space="preserve"> "Dropping tables" ;</w:t>
        </w:r>
      </w:ins>
    </w:p>
    <w:p w14:paraId="0903E4C0" w14:textId="77777777" w:rsidR="00A85691" w:rsidRPr="00A85691" w:rsidRDefault="00A85691">
      <w:pPr>
        <w:pStyle w:val="HTMLPreformatted"/>
        <w:divId w:val="1206136475"/>
        <w:rPr>
          <w:ins w:id="1257" w:author="shorny" w:date="2014-06-09T15:48:00Z"/>
          <w:sz w:val="18"/>
          <w:rPrChange w:id="1258" w:author="shorny" w:date="2014-06-09T15:49:00Z">
            <w:rPr>
              <w:ins w:id="1259" w:author="shorny" w:date="2014-06-09T15:48:00Z"/>
            </w:rPr>
          </w:rPrChange>
        </w:rPr>
      </w:pPr>
      <w:ins w:id="1260" w:author="shorny" w:date="2014-06-09T15:48:00Z">
        <w:r w:rsidRPr="00A85691">
          <w:rPr>
            <w:rStyle w:val="keyword1"/>
            <w:sz w:val="18"/>
            <w:rPrChange w:id="1261" w:author="shorny" w:date="2014-06-09T15:49:00Z">
              <w:rPr>
                <w:rStyle w:val="keyword1"/>
              </w:rPr>
            </w:rPrChange>
          </w:rPr>
          <w:t>DROP</w:t>
        </w:r>
        <w:r w:rsidRPr="00A85691">
          <w:rPr>
            <w:sz w:val="18"/>
            <w:rPrChange w:id="1262" w:author="shorny" w:date="2014-06-09T15:49:00Z">
              <w:rPr/>
            </w:rPrChange>
          </w:rPr>
          <w:t xml:space="preserve"> </w:t>
        </w:r>
        <w:r w:rsidRPr="00A85691">
          <w:rPr>
            <w:rStyle w:val="keyword1"/>
            <w:sz w:val="18"/>
            <w:rPrChange w:id="1263" w:author="shorny" w:date="2014-06-09T15:49:00Z">
              <w:rPr>
                <w:rStyle w:val="keyword1"/>
              </w:rPr>
            </w:rPrChange>
          </w:rPr>
          <w:t>TABLE</w:t>
        </w:r>
        <w:r w:rsidRPr="00A85691">
          <w:rPr>
            <w:sz w:val="18"/>
            <w:rPrChange w:id="1264" w:author="shorny" w:date="2014-06-09T15:49:00Z">
              <w:rPr/>
            </w:rPrChange>
          </w:rPr>
          <w:t xml:space="preserve"> </w:t>
        </w:r>
        <w:r w:rsidRPr="00A85691">
          <w:rPr>
            <w:rStyle w:val="function-name1"/>
            <w:sz w:val="18"/>
            <w:rPrChange w:id="1265" w:author="shorny" w:date="2014-06-09T15:49:00Z">
              <w:rPr>
                <w:rStyle w:val="function-name1"/>
              </w:rPr>
            </w:rPrChange>
          </w:rPr>
          <w:t>IF</w:t>
        </w:r>
        <w:r w:rsidRPr="00A85691">
          <w:rPr>
            <w:sz w:val="18"/>
            <w:rPrChange w:id="1266" w:author="shorny" w:date="2014-06-09T15:49:00Z">
              <w:rPr/>
            </w:rPrChange>
          </w:rPr>
          <w:t xml:space="preserve"> </w:t>
        </w:r>
        <w:r w:rsidRPr="00A85691">
          <w:rPr>
            <w:rStyle w:val="keyword1"/>
            <w:sz w:val="18"/>
            <w:rPrChange w:id="1267" w:author="shorny" w:date="2014-06-09T15:49:00Z">
              <w:rPr>
                <w:rStyle w:val="keyword1"/>
              </w:rPr>
            </w:rPrChange>
          </w:rPr>
          <w:t>EXISTS</w:t>
        </w:r>
        <w:r w:rsidRPr="00A85691">
          <w:rPr>
            <w:sz w:val="18"/>
            <w:rPrChange w:id="1268" w:author="shorny" w:date="2014-06-09T15:49:00Z">
              <w:rPr/>
            </w:rPrChange>
          </w:rPr>
          <w:t xml:space="preserve"> `Decision </w:t>
        </w:r>
        <w:r w:rsidRPr="00A85691">
          <w:rPr>
            <w:rStyle w:val="keyword1"/>
            <w:sz w:val="18"/>
            <w:rPrChange w:id="1269" w:author="shorny" w:date="2014-06-09T15:49:00Z">
              <w:rPr>
                <w:rStyle w:val="keyword1"/>
              </w:rPr>
            </w:rPrChange>
          </w:rPr>
          <w:t>Type</w:t>
        </w:r>
        <w:r w:rsidRPr="00A85691">
          <w:rPr>
            <w:sz w:val="18"/>
            <w:rPrChange w:id="1270" w:author="shorny" w:date="2014-06-09T15:49:00Z">
              <w:rPr/>
            </w:rPrChange>
          </w:rPr>
          <w:t>`;</w:t>
        </w:r>
      </w:ins>
    </w:p>
    <w:p w14:paraId="756B5F35" w14:textId="77777777" w:rsidR="00A85691" w:rsidRPr="00A85691" w:rsidRDefault="00A85691">
      <w:pPr>
        <w:pStyle w:val="HTMLPreformatted"/>
        <w:divId w:val="1206136475"/>
        <w:rPr>
          <w:ins w:id="1271" w:author="shorny" w:date="2014-06-09T15:48:00Z"/>
          <w:sz w:val="18"/>
          <w:rPrChange w:id="1272" w:author="shorny" w:date="2014-06-09T15:49:00Z">
            <w:rPr>
              <w:ins w:id="1273" w:author="shorny" w:date="2014-06-09T15:48:00Z"/>
            </w:rPr>
          </w:rPrChange>
        </w:rPr>
      </w:pPr>
      <w:ins w:id="1274" w:author="shorny" w:date="2014-06-09T15:48:00Z">
        <w:r w:rsidRPr="00A85691">
          <w:rPr>
            <w:rStyle w:val="keyword1"/>
            <w:sz w:val="18"/>
            <w:rPrChange w:id="1275" w:author="shorny" w:date="2014-06-09T15:49:00Z">
              <w:rPr>
                <w:rStyle w:val="keyword1"/>
              </w:rPr>
            </w:rPrChange>
          </w:rPr>
          <w:t>DROP</w:t>
        </w:r>
        <w:r w:rsidRPr="00A85691">
          <w:rPr>
            <w:sz w:val="18"/>
            <w:rPrChange w:id="1276" w:author="shorny" w:date="2014-06-09T15:49:00Z">
              <w:rPr/>
            </w:rPrChange>
          </w:rPr>
          <w:t xml:space="preserve"> </w:t>
        </w:r>
        <w:r w:rsidRPr="00A85691">
          <w:rPr>
            <w:rStyle w:val="keyword1"/>
            <w:sz w:val="18"/>
            <w:rPrChange w:id="1277" w:author="shorny" w:date="2014-06-09T15:49:00Z">
              <w:rPr>
                <w:rStyle w:val="keyword1"/>
              </w:rPr>
            </w:rPrChange>
          </w:rPr>
          <w:t>TABLE</w:t>
        </w:r>
        <w:r w:rsidRPr="00A85691">
          <w:rPr>
            <w:sz w:val="18"/>
            <w:rPrChange w:id="1278" w:author="shorny" w:date="2014-06-09T15:49:00Z">
              <w:rPr/>
            </w:rPrChange>
          </w:rPr>
          <w:t xml:space="preserve"> </w:t>
        </w:r>
        <w:r w:rsidRPr="00A85691">
          <w:rPr>
            <w:rStyle w:val="function-name1"/>
            <w:sz w:val="18"/>
            <w:rPrChange w:id="1279" w:author="shorny" w:date="2014-06-09T15:49:00Z">
              <w:rPr>
                <w:rStyle w:val="function-name1"/>
              </w:rPr>
            </w:rPrChange>
          </w:rPr>
          <w:t>IF</w:t>
        </w:r>
        <w:r w:rsidRPr="00A85691">
          <w:rPr>
            <w:sz w:val="18"/>
            <w:rPrChange w:id="1280" w:author="shorny" w:date="2014-06-09T15:49:00Z">
              <w:rPr/>
            </w:rPrChange>
          </w:rPr>
          <w:t xml:space="preserve"> </w:t>
        </w:r>
        <w:r w:rsidRPr="00A85691">
          <w:rPr>
            <w:rStyle w:val="keyword1"/>
            <w:sz w:val="18"/>
            <w:rPrChange w:id="1281" w:author="shorny" w:date="2014-06-09T15:49:00Z">
              <w:rPr>
                <w:rStyle w:val="keyword1"/>
              </w:rPr>
            </w:rPrChange>
          </w:rPr>
          <w:t>EXISTS</w:t>
        </w:r>
        <w:r w:rsidRPr="00A85691">
          <w:rPr>
            <w:sz w:val="18"/>
            <w:rPrChange w:id="1282" w:author="shorny" w:date="2014-06-09T15:49:00Z">
              <w:rPr/>
            </w:rPrChange>
          </w:rPr>
          <w:t xml:space="preserve"> `Payment </w:t>
        </w:r>
        <w:r w:rsidRPr="00A85691">
          <w:rPr>
            <w:rStyle w:val="keyword1"/>
            <w:sz w:val="18"/>
            <w:rPrChange w:id="1283" w:author="shorny" w:date="2014-06-09T15:49:00Z">
              <w:rPr>
                <w:rStyle w:val="keyword1"/>
              </w:rPr>
            </w:rPrChange>
          </w:rPr>
          <w:t>Method</w:t>
        </w:r>
        <w:r w:rsidRPr="00A85691">
          <w:rPr>
            <w:sz w:val="18"/>
            <w:rPrChange w:id="1284" w:author="shorny" w:date="2014-06-09T15:49:00Z">
              <w:rPr/>
            </w:rPrChange>
          </w:rPr>
          <w:t>`;</w:t>
        </w:r>
      </w:ins>
    </w:p>
    <w:p w14:paraId="33305CB4" w14:textId="77777777" w:rsidR="00A85691" w:rsidRPr="00A85691" w:rsidRDefault="00A85691">
      <w:pPr>
        <w:pStyle w:val="HTMLPreformatted"/>
        <w:divId w:val="1206136475"/>
        <w:rPr>
          <w:ins w:id="1285" w:author="shorny" w:date="2014-06-09T15:48:00Z"/>
          <w:sz w:val="18"/>
          <w:rPrChange w:id="1286" w:author="shorny" w:date="2014-06-09T15:49:00Z">
            <w:rPr>
              <w:ins w:id="1287" w:author="shorny" w:date="2014-06-09T15:48:00Z"/>
            </w:rPr>
          </w:rPrChange>
        </w:rPr>
      </w:pPr>
      <w:ins w:id="1288" w:author="shorny" w:date="2014-06-09T15:48:00Z">
        <w:r w:rsidRPr="00A85691">
          <w:rPr>
            <w:rStyle w:val="keyword1"/>
            <w:sz w:val="18"/>
            <w:rPrChange w:id="1289" w:author="shorny" w:date="2014-06-09T15:49:00Z">
              <w:rPr>
                <w:rStyle w:val="keyword1"/>
              </w:rPr>
            </w:rPrChange>
          </w:rPr>
          <w:t>DROP</w:t>
        </w:r>
        <w:r w:rsidRPr="00A85691">
          <w:rPr>
            <w:sz w:val="18"/>
            <w:rPrChange w:id="1290" w:author="shorny" w:date="2014-06-09T15:49:00Z">
              <w:rPr/>
            </w:rPrChange>
          </w:rPr>
          <w:t xml:space="preserve"> </w:t>
        </w:r>
        <w:r w:rsidRPr="00A85691">
          <w:rPr>
            <w:rStyle w:val="keyword1"/>
            <w:sz w:val="18"/>
            <w:rPrChange w:id="1291" w:author="shorny" w:date="2014-06-09T15:49:00Z">
              <w:rPr>
                <w:rStyle w:val="keyword1"/>
              </w:rPr>
            </w:rPrChange>
          </w:rPr>
          <w:t>TABLE</w:t>
        </w:r>
        <w:r w:rsidRPr="00A85691">
          <w:rPr>
            <w:sz w:val="18"/>
            <w:rPrChange w:id="1292" w:author="shorny" w:date="2014-06-09T15:49:00Z">
              <w:rPr/>
            </w:rPrChange>
          </w:rPr>
          <w:t xml:space="preserve"> </w:t>
        </w:r>
        <w:r w:rsidRPr="00A85691">
          <w:rPr>
            <w:rStyle w:val="function-name1"/>
            <w:sz w:val="18"/>
            <w:rPrChange w:id="1293" w:author="shorny" w:date="2014-06-09T15:49:00Z">
              <w:rPr>
                <w:rStyle w:val="function-name1"/>
              </w:rPr>
            </w:rPrChange>
          </w:rPr>
          <w:t>IF</w:t>
        </w:r>
        <w:r w:rsidRPr="00A85691">
          <w:rPr>
            <w:sz w:val="18"/>
            <w:rPrChange w:id="1294" w:author="shorny" w:date="2014-06-09T15:49:00Z">
              <w:rPr/>
            </w:rPrChange>
          </w:rPr>
          <w:t xml:space="preserve"> </w:t>
        </w:r>
        <w:r w:rsidRPr="00A85691">
          <w:rPr>
            <w:rStyle w:val="keyword1"/>
            <w:sz w:val="18"/>
            <w:rPrChange w:id="1295" w:author="shorny" w:date="2014-06-09T15:49:00Z">
              <w:rPr>
                <w:rStyle w:val="keyword1"/>
              </w:rPr>
            </w:rPrChange>
          </w:rPr>
          <w:t>EXISTS</w:t>
        </w:r>
        <w:r w:rsidRPr="00A85691">
          <w:rPr>
            <w:sz w:val="18"/>
            <w:rPrChange w:id="1296" w:author="shorny" w:date="2014-06-09T15:49:00Z">
              <w:rPr/>
            </w:rPrChange>
          </w:rPr>
          <w:t xml:space="preserve"> Application;</w:t>
        </w:r>
      </w:ins>
    </w:p>
    <w:p w14:paraId="6161472C" w14:textId="77777777" w:rsidR="00A85691" w:rsidRPr="00A85691" w:rsidRDefault="00A85691">
      <w:pPr>
        <w:pStyle w:val="HTMLPreformatted"/>
        <w:divId w:val="1206136475"/>
        <w:rPr>
          <w:ins w:id="1297" w:author="shorny" w:date="2014-06-09T15:48:00Z"/>
          <w:sz w:val="18"/>
          <w:rPrChange w:id="1298" w:author="shorny" w:date="2014-06-09T15:49:00Z">
            <w:rPr>
              <w:ins w:id="1299" w:author="shorny" w:date="2014-06-09T15:48:00Z"/>
            </w:rPr>
          </w:rPrChange>
        </w:rPr>
      </w:pPr>
      <w:ins w:id="1300" w:author="shorny" w:date="2014-06-09T15:48:00Z">
        <w:r w:rsidRPr="00A85691">
          <w:rPr>
            <w:rStyle w:val="keyword1"/>
            <w:sz w:val="18"/>
            <w:rPrChange w:id="1301" w:author="shorny" w:date="2014-06-09T15:49:00Z">
              <w:rPr>
                <w:rStyle w:val="keyword1"/>
              </w:rPr>
            </w:rPrChange>
          </w:rPr>
          <w:t>DROP</w:t>
        </w:r>
        <w:r w:rsidRPr="00A85691">
          <w:rPr>
            <w:sz w:val="18"/>
            <w:rPrChange w:id="1302" w:author="shorny" w:date="2014-06-09T15:49:00Z">
              <w:rPr/>
            </w:rPrChange>
          </w:rPr>
          <w:t xml:space="preserve"> </w:t>
        </w:r>
        <w:r w:rsidRPr="00A85691">
          <w:rPr>
            <w:rStyle w:val="keyword1"/>
            <w:sz w:val="18"/>
            <w:rPrChange w:id="1303" w:author="shorny" w:date="2014-06-09T15:49:00Z">
              <w:rPr>
                <w:rStyle w:val="keyword1"/>
              </w:rPr>
            </w:rPrChange>
          </w:rPr>
          <w:t>TABLE</w:t>
        </w:r>
        <w:r w:rsidRPr="00A85691">
          <w:rPr>
            <w:sz w:val="18"/>
            <w:rPrChange w:id="1304" w:author="shorny" w:date="2014-06-09T15:49:00Z">
              <w:rPr/>
            </w:rPrChange>
          </w:rPr>
          <w:t xml:space="preserve"> </w:t>
        </w:r>
        <w:r w:rsidRPr="00A85691">
          <w:rPr>
            <w:rStyle w:val="function-name1"/>
            <w:sz w:val="18"/>
            <w:rPrChange w:id="1305" w:author="shorny" w:date="2014-06-09T15:49:00Z">
              <w:rPr>
                <w:rStyle w:val="function-name1"/>
              </w:rPr>
            </w:rPrChange>
          </w:rPr>
          <w:t>IF</w:t>
        </w:r>
        <w:r w:rsidRPr="00A85691">
          <w:rPr>
            <w:sz w:val="18"/>
            <w:rPrChange w:id="1306" w:author="shorny" w:date="2014-06-09T15:49:00Z">
              <w:rPr/>
            </w:rPrChange>
          </w:rPr>
          <w:t xml:space="preserve"> </w:t>
        </w:r>
        <w:r w:rsidRPr="00A85691">
          <w:rPr>
            <w:rStyle w:val="keyword1"/>
            <w:sz w:val="18"/>
            <w:rPrChange w:id="1307" w:author="shorny" w:date="2014-06-09T15:49:00Z">
              <w:rPr>
                <w:rStyle w:val="keyword1"/>
              </w:rPr>
            </w:rPrChange>
          </w:rPr>
          <w:t>EXISTS</w:t>
        </w:r>
        <w:r w:rsidRPr="00A85691">
          <w:rPr>
            <w:sz w:val="18"/>
            <w:rPrChange w:id="1308" w:author="shorny" w:date="2014-06-09T15:49:00Z">
              <w:rPr/>
            </w:rPrChange>
          </w:rPr>
          <w:t xml:space="preserve"> `Document Status`;</w:t>
        </w:r>
      </w:ins>
    </w:p>
    <w:p w14:paraId="6BF43E65" w14:textId="77777777" w:rsidR="00A85691" w:rsidRPr="00A85691" w:rsidRDefault="00A85691">
      <w:pPr>
        <w:pStyle w:val="HTMLPreformatted"/>
        <w:divId w:val="1206136475"/>
        <w:rPr>
          <w:ins w:id="1309" w:author="shorny" w:date="2014-06-09T15:48:00Z"/>
          <w:sz w:val="18"/>
          <w:rPrChange w:id="1310" w:author="shorny" w:date="2014-06-09T15:49:00Z">
            <w:rPr>
              <w:ins w:id="1311" w:author="shorny" w:date="2014-06-09T15:48:00Z"/>
            </w:rPr>
          </w:rPrChange>
        </w:rPr>
      </w:pPr>
      <w:ins w:id="1312" w:author="shorny" w:date="2014-06-09T15:48:00Z">
        <w:r w:rsidRPr="00A85691">
          <w:rPr>
            <w:rStyle w:val="keyword1"/>
            <w:sz w:val="18"/>
            <w:rPrChange w:id="1313" w:author="shorny" w:date="2014-06-09T15:49:00Z">
              <w:rPr>
                <w:rStyle w:val="keyword1"/>
              </w:rPr>
            </w:rPrChange>
          </w:rPr>
          <w:t>DROP</w:t>
        </w:r>
        <w:r w:rsidRPr="00A85691">
          <w:rPr>
            <w:sz w:val="18"/>
            <w:rPrChange w:id="1314" w:author="shorny" w:date="2014-06-09T15:49:00Z">
              <w:rPr/>
            </w:rPrChange>
          </w:rPr>
          <w:t xml:space="preserve"> </w:t>
        </w:r>
        <w:r w:rsidRPr="00A85691">
          <w:rPr>
            <w:rStyle w:val="keyword1"/>
            <w:sz w:val="18"/>
            <w:rPrChange w:id="1315" w:author="shorny" w:date="2014-06-09T15:49:00Z">
              <w:rPr>
                <w:rStyle w:val="keyword1"/>
              </w:rPr>
            </w:rPrChange>
          </w:rPr>
          <w:t>TABLE</w:t>
        </w:r>
        <w:r w:rsidRPr="00A85691">
          <w:rPr>
            <w:sz w:val="18"/>
            <w:rPrChange w:id="1316" w:author="shorny" w:date="2014-06-09T15:49:00Z">
              <w:rPr/>
            </w:rPrChange>
          </w:rPr>
          <w:t xml:space="preserve"> </w:t>
        </w:r>
        <w:r w:rsidRPr="00A85691">
          <w:rPr>
            <w:rStyle w:val="function-name1"/>
            <w:sz w:val="18"/>
            <w:rPrChange w:id="1317" w:author="shorny" w:date="2014-06-09T15:49:00Z">
              <w:rPr>
                <w:rStyle w:val="function-name1"/>
              </w:rPr>
            </w:rPrChange>
          </w:rPr>
          <w:t>IF</w:t>
        </w:r>
        <w:r w:rsidRPr="00A85691">
          <w:rPr>
            <w:sz w:val="18"/>
            <w:rPrChange w:id="1318" w:author="shorny" w:date="2014-06-09T15:49:00Z">
              <w:rPr/>
            </w:rPrChange>
          </w:rPr>
          <w:t xml:space="preserve"> </w:t>
        </w:r>
        <w:r w:rsidRPr="00A85691">
          <w:rPr>
            <w:rStyle w:val="keyword1"/>
            <w:sz w:val="18"/>
            <w:rPrChange w:id="1319" w:author="shorny" w:date="2014-06-09T15:49:00Z">
              <w:rPr>
                <w:rStyle w:val="keyword1"/>
              </w:rPr>
            </w:rPrChange>
          </w:rPr>
          <w:t>EXISTS</w:t>
        </w:r>
        <w:r w:rsidRPr="00A85691">
          <w:rPr>
            <w:sz w:val="18"/>
            <w:rPrChange w:id="1320" w:author="shorny" w:date="2014-06-09T15:49:00Z">
              <w:rPr/>
            </w:rPrChange>
          </w:rPr>
          <w:t xml:space="preserve"> Publication;</w:t>
        </w:r>
      </w:ins>
    </w:p>
    <w:p w14:paraId="140A999D" w14:textId="77777777" w:rsidR="00A85691" w:rsidRPr="00A85691" w:rsidRDefault="00A85691">
      <w:pPr>
        <w:pStyle w:val="HTMLPreformatted"/>
        <w:divId w:val="1206136475"/>
        <w:rPr>
          <w:ins w:id="1321" w:author="shorny" w:date="2014-06-09T15:48:00Z"/>
          <w:sz w:val="18"/>
          <w:rPrChange w:id="1322" w:author="shorny" w:date="2014-06-09T15:49:00Z">
            <w:rPr>
              <w:ins w:id="1323" w:author="shorny" w:date="2014-06-09T15:48:00Z"/>
            </w:rPr>
          </w:rPrChange>
        </w:rPr>
      </w:pPr>
      <w:ins w:id="1324" w:author="shorny" w:date="2014-06-09T15:48:00Z">
        <w:r w:rsidRPr="00A85691">
          <w:rPr>
            <w:rStyle w:val="keyword1"/>
            <w:sz w:val="18"/>
            <w:rPrChange w:id="1325" w:author="shorny" w:date="2014-06-09T15:49:00Z">
              <w:rPr>
                <w:rStyle w:val="keyword1"/>
              </w:rPr>
            </w:rPrChange>
          </w:rPr>
          <w:t>DROP</w:t>
        </w:r>
        <w:r w:rsidRPr="00A85691">
          <w:rPr>
            <w:sz w:val="18"/>
            <w:rPrChange w:id="1326" w:author="shorny" w:date="2014-06-09T15:49:00Z">
              <w:rPr/>
            </w:rPrChange>
          </w:rPr>
          <w:t xml:space="preserve"> </w:t>
        </w:r>
        <w:r w:rsidRPr="00A85691">
          <w:rPr>
            <w:rStyle w:val="keyword1"/>
            <w:sz w:val="18"/>
            <w:rPrChange w:id="1327" w:author="shorny" w:date="2014-06-09T15:49:00Z">
              <w:rPr>
                <w:rStyle w:val="keyword1"/>
              </w:rPr>
            </w:rPrChange>
          </w:rPr>
          <w:t>TABLE</w:t>
        </w:r>
        <w:r w:rsidRPr="00A85691">
          <w:rPr>
            <w:sz w:val="18"/>
            <w:rPrChange w:id="1328" w:author="shorny" w:date="2014-06-09T15:49:00Z">
              <w:rPr/>
            </w:rPrChange>
          </w:rPr>
          <w:t xml:space="preserve"> </w:t>
        </w:r>
        <w:r w:rsidRPr="00A85691">
          <w:rPr>
            <w:rStyle w:val="function-name1"/>
            <w:sz w:val="18"/>
            <w:rPrChange w:id="1329" w:author="shorny" w:date="2014-06-09T15:49:00Z">
              <w:rPr>
                <w:rStyle w:val="function-name1"/>
              </w:rPr>
            </w:rPrChange>
          </w:rPr>
          <w:t>IF</w:t>
        </w:r>
        <w:r w:rsidRPr="00A85691">
          <w:rPr>
            <w:sz w:val="18"/>
            <w:rPrChange w:id="1330" w:author="shorny" w:date="2014-06-09T15:49:00Z">
              <w:rPr/>
            </w:rPrChange>
          </w:rPr>
          <w:t xml:space="preserve"> </w:t>
        </w:r>
        <w:r w:rsidRPr="00A85691">
          <w:rPr>
            <w:rStyle w:val="keyword1"/>
            <w:sz w:val="18"/>
            <w:rPrChange w:id="1331" w:author="shorny" w:date="2014-06-09T15:49:00Z">
              <w:rPr>
                <w:rStyle w:val="keyword1"/>
              </w:rPr>
            </w:rPrChange>
          </w:rPr>
          <w:t>EXISTS</w:t>
        </w:r>
        <w:r w:rsidRPr="00A85691">
          <w:rPr>
            <w:sz w:val="18"/>
            <w:rPrChange w:id="1332" w:author="shorny" w:date="2014-06-09T15:49:00Z">
              <w:rPr/>
            </w:rPrChange>
          </w:rPr>
          <w:t xml:space="preserve"> Degree;</w:t>
        </w:r>
      </w:ins>
    </w:p>
    <w:p w14:paraId="75B3C551" w14:textId="77777777" w:rsidR="00A85691" w:rsidRPr="00A85691" w:rsidRDefault="00A85691">
      <w:pPr>
        <w:pStyle w:val="HTMLPreformatted"/>
        <w:divId w:val="1206136475"/>
        <w:rPr>
          <w:ins w:id="1333" w:author="shorny" w:date="2014-06-09T15:48:00Z"/>
          <w:sz w:val="18"/>
          <w:rPrChange w:id="1334" w:author="shorny" w:date="2014-06-09T15:49:00Z">
            <w:rPr>
              <w:ins w:id="1335" w:author="shorny" w:date="2014-06-09T15:48:00Z"/>
            </w:rPr>
          </w:rPrChange>
        </w:rPr>
      </w:pPr>
      <w:ins w:id="1336" w:author="shorny" w:date="2014-06-09T15:48:00Z">
        <w:r w:rsidRPr="00A85691">
          <w:rPr>
            <w:rStyle w:val="keyword1"/>
            <w:sz w:val="18"/>
            <w:rPrChange w:id="1337" w:author="shorny" w:date="2014-06-09T15:49:00Z">
              <w:rPr>
                <w:rStyle w:val="keyword1"/>
              </w:rPr>
            </w:rPrChange>
          </w:rPr>
          <w:t>DROP</w:t>
        </w:r>
        <w:r w:rsidRPr="00A85691">
          <w:rPr>
            <w:sz w:val="18"/>
            <w:rPrChange w:id="1338" w:author="shorny" w:date="2014-06-09T15:49:00Z">
              <w:rPr/>
            </w:rPrChange>
          </w:rPr>
          <w:t xml:space="preserve"> </w:t>
        </w:r>
        <w:r w:rsidRPr="00A85691">
          <w:rPr>
            <w:rStyle w:val="keyword1"/>
            <w:sz w:val="18"/>
            <w:rPrChange w:id="1339" w:author="shorny" w:date="2014-06-09T15:49:00Z">
              <w:rPr>
                <w:rStyle w:val="keyword1"/>
              </w:rPr>
            </w:rPrChange>
          </w:rPr>
          <w:t>TABLE</w:t>
        </w:r>
        <w:r w:rsidRPr="00A85691">
          <w:rPr>
            <w:sz w:val="18"/>
            <w:rPrChange w:id="1340" w:author="shorny" w:date="2014-06-09T15:49:00Z">
              <w:rPr/>
            </w:rPrChange>
          </w:rPr>
          <w:t xml:space="preserve"> </w:t>
        </w:r>
        <w:r w:rsidRPr="00A85691">
          <w:rPr>
            <w:rStyle w:val="function-name1"/>
            <w:sz w:val="18"/>
            <w:rPrChange w:id="1341" w:author="shorny" w:date="2014-06-09T15:49:00Z">
              <w:rPr>
                <w:rStyle w:val="function-name1"/>
              </w:rPr>
            </w:rPrChange>
          </w:rPr>
          <w:t>IF</w:t>
        </w:r>
        <w:r w:rsidRPr="00A85691">
          <w:rPr>
            <w:sz w:val="18"/>
            <w:rPrChange w:id="1342" w:author="shorny" w:date="2014-06-09T15:49:00Z">
              <w:rPr/>
            </w:rPrChange>
          </w:rPr>
          <w:t xml:space="preserve"> </w:t>
        </w:r>
        <w:r w:rsidRPr="00A85691">
          <w:rPr>
            <w:rStyle w:val="keyword1"/>
            <w:sz w:val="18"/>
            <w:rPrChange w:id="1343" w:author="shorny" w:date="2014-06-09T15:49:00Z">
              <w:rPr>
                <w:rStyle w:val="keyword1"/>
              </w:rPr>
            </w:rPrChange>
          </w:rPr>
          <w:t>EXISTS</w:t>
        </w:r>
        <w:r w:rsidRPr="00A85691">
          <w:rPr>
            <w:sz w:val="18"/>
            <w:rPrChange w:id="1344" w:author="shorny" w:date="2014-06-09T15:49:00Z">
              <w:rPr/>
            </w:rPrChange>
          </w:rPr>
          <w:t xml:space="preserve"> Referee;</w:t>
        </w:r>
      </w:ins>
    </w:p>
    <w:p w14:paraId="0CA5B7DA" w14:textId="77777777" w:rsidR="00A85691" w:rsidRPr="00A85691" w:rsidRDefault="00A85691">
      <w:pPr>
        <w:pStyle w:val="HTMLPreformatted"/>
        <w:divId w:val="1206136475"/>
        <w:rPr>
          <w:ins w:id="1345" w:author="shorny" w:date="2014-06-09T15:48:00Z"/>
          <w:sz w:val="18"/>
          <w:rPrChange w:id="1346" w:author="shorny" w:date="2014-06-09T15:49:00Z">
            <w:rPr>
              <w:ins w:id="1347" w:author="shorny" w:date="2014-06-09T15:48:00Z"/>
            </w:rPr>
          </w:rPrChange>
        </w:rPr>
      </w:pPr>
      <w:ins w:id="1348" w:author="shorny" w:date="2014-06-09T15:48:00Z">
        <w:r w:rsidRPr="00A85691">
          <w:rPr>
            <w:rStyle w:val="keyword1"/>
            <w:sz w:val="18"/>
            <w:rPrChange w:id="1349" w:author="shorny" w:date="2014-06-09T15:49:00Z">
              <w:rPr>
                <w:rStyle w:val="keyword1"/>
              </w:rPr>
            </w:rPrChange>
          </w:rPr>
          <w:t>DROP</w:t>
        </w:r>
        <w:r w:rsidRPr="00A85691">
          <w:rPr>
            <w:sz w:val="18"/>
            <w:rPrChange w:id="1350" w:author="shorny" w:date="2014-06-09T15:49:00Z">
              <w:rPr/>
            </w:rPrChange>
          </w:rPr>
          <w:t xml:space="preserve"> </w:t>
        </w:r>
        <w:r w:rsidRPr="00A85691">
          <w:rPr>
            <w:rStyle w:val="keyword1"/>
            <w:sz w:val="18"/>
            <w:rPrChange w:id="1351" w:author="shorny" w:date="2014-06-09T15:49:00Z">
              <w:rPr>
                <w:rStyle w:val="keyword1"/>
              </w:rPr>
            </w:rPrChange>
          </w:rPr>
          <w:t>TABLE</w:t>
        </w:r>
        <w:r w:rsidRPr="00A85691">
          <w:rPr>
            <w:sz w:val="18"/>
            <w:rPrChange w:id="1352" w:author="shorny" w:date="2014-06-09T15:49:00Z">
              <w:rPr/>
            </w:rPrChange>
          </w:rPr>
          <w:t xml:space="preserve"> </w:t>
        </w:r>
        <w:r w:rsidRPr="00A85691">
          <w:rPr>
            <w:rStyle w:val="function-name1"/>
            <w:sz w:val="18"/>
            <w:rPrChange w:id="1353" w:author="shorny" w:date="2014-06-09T15:49:00Z">
              <w:rPr>
                <w:rStyle w:val="function-name1"/>
              </w:rPr>
            </w:rPrChange>
          </w:rPr>
          <w:t>IF</w:t>
        </w:r>
        <w:r w:rsidRPr="00A85691">
          <w:rPr>
            <w:sz w:val="18"/>
            <w:rPrChange w:id="1354" w:author="shorny" w:date="2014-06-09T15:49:00Z">
              <w:rPr/>
            </w:rPrChange>
          </w:rPr>
          <w:t xml:space="preserve"> </w:t>
        </w:r>
        <w:r w:rsidRPr="00A85691">
          <w:rPr>
            <w:rStyle w:val="keyword1"/>
            <w:sz w:val="18"/>
            <w:rPrChange w:id="1355" w:author="shorny" w:date="2014-06-09T15:49:00Z">
              <w:rPr>
                <w:rStyle w:val="keyword1"/>
              </w:rPr>
            </w:rPrChange>
          </w:rPr>
          <w:t>EXISTS</w:t>
        </w:r>
        <w:r w:rsidRPr="00A85691">
          <w:rPr>
            <w:sz w:val="18"/>
            <w:rPrChange w:id="1356" w:author="shorny" w:date="2014-06-09T15:49:00Z">
              <w:rPr/>
            </w:rPrChange>
          </w:rPr>
          <w:t xml:space="preserve"> Document;</w:t>
        </w:r>
      </w:ins>
    </w:p>
    <w:p w14:paraId="4C8AF099" w14:textId="77777777" w:rsidR="00A85691" w:rsidRPr="00A85691" w:rsidRDefault="00A85691">
      <w:pPr>
        <w:pStyle w:val="HTMLPreformatted"/>
        <w:divId w:val="1206136475"/>
        <w:rPr>
          <w:ins w:id="1357" w:author="shorny" w:date="2014-06-09T15:48:00Z"/>
          <w:sz w:val="18"/>
          <w:rPrChange w:id="1358" w:author="shorny" w:date="2014-06-09T15:49:00Z">
            <w:rPr>
              <w:ins w:id="1359" w:author="shorny" w:date="2014-06-09T15:48:00Z"/>
            </w:rPr>
          </w:rPrChange>
        </w:rPr>
      </w:pPr>
      <w:ins w:id="1360" w:author="shorny" w:date="2014-06-09T15:48:00Z">
        <w:r w:rsidRPr="00A85691">
          <w:rPr>
            <w:rStyle w:val="keyword1"/>
            <w:sz w:val="18"/>
            <w:rPrChange w:id="1361" w:author="shorny" w:date="2014-06-09T15:49:00Z">
              <w:rPr>
                <w:rStyle w:val="keyword1"/>
              </w:rPr>
            </w:rPrChange>
          </w:rPr>
          <w:t>DROP</w:t>
        </w:r>
        <w:r w:rsidRPr="00A85691">
          <w:rPr>
            <w:sz w:val="18"/>
            <w:rPrChange w:id="1362" w:author="shorny" w:date="2014-06-09T15:49:00Z">
              <w:rPr/>
            </w:rPrChange>
          </w:rPr>
          <w:t xml:space="preserve"> </w:t>
        </w:r>
        <w:r w:rsidRPr="00A85691">
          <w:rPr>
            <w:rStyle w:val="keyword1"/>
            <w:sz w:val="18"/>
            <w:rPrChange w:id="1363" w:author="shorny" w:date="2014-06-09T15:49:00Z">
              <w:rPr>
                <w:rStyle w:val="keyword1"/>
              </w:rPr>
            </w:rPrChange>
          </w:rPr>
          <w:t>TABLE</w:t>
        </w:r>
        <w:r w:rsidRPr="00A85691">
          <w:rPr>
            <w:sz w:val="18"/>
            <w:rPrChange w:id="1364" w:author="shorny" w:date="2014-06-09T15:49:00Z">
              <w:rPr/>
            </w:rPrChange>
          </w:rPr>
          <w:t xml:space="preserve"> </w:t>
        </w:r>
        <w:r w:rsidRPr="00A85691">
          <w:rPr>
            <w:rStyle w:val="function-name1"/>
            <w:sz w:val="18"/>
            <w:rPrChange w:id="1365" w:author="shorny" w:date="2014-06-09T15:49:00Z">
              <w:rPr>
                <w:rStyle w:val="function-name1"/>
              </w:rPr>
            </w:rPrChange>
          </w:rPr>
          <w:t>IF</w:t>
        </w:r>
        <w:r w:rsidRPr="00A85691">
          <w:rPr>
            <w:sz w:val="18"/>
            <w:rPrChange w:id="1366" w:author="shorny" w:date="2014-06-09T15:49:00Z">
              <w:rPr/>
            </w:rPrChange>
          </w:rPr>
          <w:t xml:space="preserve"> </w:t>
        </w:r>
        <w:r w:rsidRPr="00A85691">
          <w:rPr>
            <w:rStyle w:val="keyword1"/>
            <w:sz w:val="18"/>
            <w:rPrChange w:id="1367" w:author="shorny" w:date="2014-06-09T15:49:00Z">
              <w:rPr>
                <w:rStyle w:val="keyword1"/>
              </w:rPr>
            </w:rPrChange>
          </w:rPr>
          <w:t>EXISTS</w:t>
        </w:r>
        <w:r w:rsidRPr="00A85691">
          <w:rPr>
            <w:sz w:val="18"/>
            <w:rPrChange w:id="1368" w:author="shorny" w:date="2014-06-09T15:49:00Z">
              <w:rPr/>
            </w:rPrChange>
          </w:rPr>
          <w:t xml:space="preserve"> Applicant;</w:t>
        </w:r>
      </w:ins>
    </w:p>
    <w:p w14:paraId="093D0596" w14:textId="77777777" w:rsidR="00A85691" w:rsidRPr="00A85691" w:rsidRDefault="00A85691">
      <w:pPr>
        <w:pStyle w:val="HTMLPreformatted"/>
        <w:divId w:val="1206136475"/>
        <w:rPr>
          <w:ins w:id="1369" w:author="shorny" w:date="2014-06-09T15:48:00Z"/>
          <w:sz w:val="18"/>
          <w:rPrChange w:id="1370" w:author="shorny" w:date="2014-06-09T15:49:00Z">
            <w:rPr>
              <w:ins w:id="1371" w:author="shorny" w:date="2014-06-09T15:48:00Z"/>
            </w:rPr>
          </w:rPrChange>
        </w:rPr>
      </w:pPr>
      <w:ins w:id="1372" w:author="shorny" w:date="2014-06-09T15:48:00Z">
        <w:r w:rsidRPr="00A85691">
          <w:rPr>
            <w:rStyle w:val="keyword1"/>
            <w:sz w:val="18"/>
            <w:rPrChange w:id="1373" w:author="shorny" w:date="2014-06-09T15:49:00Z">
              <w:rPr>
                <w:rStyle w:val="keyword1"/>
              </w:rPr>
            </w:rPrChange>
          </w:rPr>
          <w:t>DROP</w:t>
        </w:r>
        <w:r w:rsidRPr="00A85691">
          <w:rPr>
            <w:sz w:val="18"/>
            <w:rPrChange w:id="1374" w:author="shorny" w:date="2014-06-09T15:49:00Z">
              <w:rPr/>
            </w:rPrChange>
          </w:rPr>
          <w:t xml:space="preserve"> </w:t>
        </w:r>
        <w:r w:rsidRPr="00A85691">
          <w:rPr>
            <w:rStyle w:val="keyword1"/>
            <w:sz w:val="18"/>
            <w:rPrChange w:id="1375" w:author="shorny" w:date="2014-06-09T15:49:00Z">
              <w:rPr>
                <w:rStyle w:val="keyword1"/>
              </w:rPr>
            </w:rPrChange>
          </w:rPr>
          <w:t>TABLE</w:t>
        </w:r>
        <w:r w:rsidRPr="00A85691">
          <w:rPr>
            <w:sz w:val="18"/>
            <w:rPrChange w:id="1376" w:author="shorny" w:date="2014-06-09T15:49:00Z">
              <w:rPr/>
            </w:rPrChange>
          </w:rPr>
          <w:t xml:space="preserve"> </w:t>
        </w:r>
        <w:r w:rsidRPr="00A85691">
          <w:rPr>
            <w:rStyle w:val="function-name1"/>
            <w:sz w:val="18"/>
            <w:rPrChange w:id="1377" w:author="shorny" w:date="2014-06-09T15:49:00Z">
              <w:rPr>
                <w:rStyle w:val="function-name1"/>
              </w:rPr>
            </w:rPrChange>
          </w:rPr>
          <w:t>IF</w:t>
        </w:r>
        <w:r w:rsidRPr="00A85691">
          <w:rPr>
            <w:sz w:val="18"/>
            <w:rPrChange w:id="1378" w:author="shorny" w:date="2014-06-09T15:49:00Z">
              <w:rPr/>
            </w:rPrChange>
          </w:rPr>
          <w:t xml:space="preserve"> </w:t>
        </w:r>
        <w:r w:rsidRPr="00A85691">
          <w:rPr>
            <w:rStyle w:val="keyword1"/>
            <w:sz w:val="18"/>
            <w:rPrChange w:id="1379" w:author="shorny" w:date="2014-06-09T15:49:00Z">
              <w:rPr>
                <w:rStyle w:val="keyword1"/>
              </w:rPr>
            </w:rPrChange>
          </w:rPr>
          <w:t>EXISTS</w:t>
        </w:r>
        <w:r w:rsidRPr="00A85691">
          <w:rPr>
            <w:sz w:val="18"/>
            <w:rPrChange w:id="1380" w:author="shorny" w:date="2014-06-09T15:49:00Z">
              <w:rPr/>
            </w:rPrChange>
          </w:rPr>
          <w:t xml:space="preserve"> Visa;</w:t>
        </w:r>
      </w:ins>
    </w:p>
    <w:p w14:paraId="050C0378" w14:textId="77777777" w:rsidR="00A85691" w:rsidRPr="00A85691" w:rsidRDefault="00A85691">
      <w:pPr>
        <w:pStyle w:val="HTMLPreformatted"/>
        <w:divId w:val="1206136475"/>
        <w:rPr>
          <w:ins w:id="1381" w:author="shorny" w:date="2014-06-09T15:48:00Z"/>
          <w:sz w:val="18"/>
          <w:rPrChange w:id="1382" w:author="shorny" w:date="2014-06-09T15:49:00Z">
            <w:rPr>
              <w:ins w:id="1383" w:author="shorny" w:date="2014-06-09T15:48:00Z"/>
            </w:rPr>
          </w:rPrChange>
        </w:rPr>
      </w:pPr>
      <w:ins w:id="1384" w:author="shorny" w:date="2014-06-09T15:48:00Z">
        <w:r w:rsidRPr="00A85691">
          <w:rPr>
            <w:rStyle w:val="keyword1"/>
            <w:sz w:val="18"/>
            <w:rPrChange w:id="1385" w:author="shorny" w:date="2014-06-09T15:49:00Z">
              <w:rPr>
                <w:rStyle w:val="keyword1"/>
              </w:rPr>
            </w:rPrChange>
          </w:rPr>
          <w:t>DROP</w:t>
        </w:r>
        <w:r w:rsidRPr="00A85691">
          <w:rPr>
            <w:sz w:val="18"/>
            <w:rPrChange w:id="1386" w:author="shorny" w:date="2014-06-09T15:49:00Z">
              <w:rPr/>
            </w:rPrChange>
          </w:rPr>
          <w:t xml:space="preserve"> </w:t>
        </w:r>
        <w:r w:rsidRPr="00A85691">
          <w:rPr>
            <w:rStyle w:val="keyword1"/>
            <w:sz w:val="18"/>
            <w:rPrChange w:id="1387" w:author="shorny" w:date="2014-06-09T15:49:00Z">
              <w:rPr>
                <w:rStyle w:val="keyword1"/>
              </w:rPr>
            </w:rPrChange>
          </w:rPr>
          <w:t>TABLE</w:t>
        </w:r>
        <w:r w:rsidRPr="00A85691">
          <w:rPr>
            <w:sz w:val="18"/>
            <w:rPrChange w:id="1388" w:author="shorny" w:date="2014-06-09T15:49:00Z">
              <w:rPr/>
            </w:rPrChange>
          </w:rPr>
          <w:t xml:space="preserve"> </w:t>
        </w:r>
        <w:r w:rsidRPr="00A85691">
          <w:rPr>
            <w:rStyle w:val="function-name1"/>
            <w:sz w:val="18"/>
            <w:rPrChange w:id="1389" w:author="shorny" w:date="2014-06-09T15:49:00Z">
              <w:rPr>
                <w:rStyle w:val="function-name1"/>
              </w:rPr>
            </w:rPrChange>
          </w:rPr>
          <w:t>IF</w:t>
        </w:r>
        <w:r w:rsidRPr="00A85691">
          <w:rPr>
            <w:sz w:val="18"/>
            <w:rPrChange w:id="1390" w:author="shorny" w:date="2014-06-09T15:49:00Z">
              <w:rPr/>
            </w:rPrChange>
          </w:rPr>
          <w:t xml:space="preserve"> </w:t>
        </w:r>
        <w:r w:rsidRPr="00A85691">
          <w:rPr>
            <w:rStyle w:val="keyword1"/>
            <w:sz w:val="18"/>
            <w:rPrChange w:id="1391" w:author="shorny" w:date="2014-06-09T15:49:00Z">
              <w:rPr>
                <w:rStyle w:val="keyword1"/>
              </w:rPr>
            </w:rPrChange>
          </w:rPr>
          <w:t>EXISTS</w:t>
        </w:r>
        <w:r w:rsidRPr="00A85691">
          <w:rPr>
            <w:sz w:val="18"/>
            <w:rPrChange w:id="1392" w:author="shorny" w:date="2014-06-09T15:49:00Z">
              <w:rPr/>
            </w:rPrChange>
          </w:rPr>
          <w:t xml:space="preserve"> `Visa Status`;</w:t>
        </w:r>
      </w:ins>
    </w:p>
    <w:p w14:paraId="38EDBA02" w14:textId="77777777" w:rsidR="00A85691" w:rsidRPr="00A85691" w:rsidRDefault="00A85691">
      <w:pPr>
        <w:pStyle w:val="HTMLPreformatted"/>
        <w:divId w:val="1206136475"/>
        <w:rPr>
          <w:ins w:id="1393" w:author="shorny" w:date="2014-06-09T15:48:00Z"/>
          <w:sz w:val="18"/>
          <w:rPrChange w:id="1394" w:author="shorny" w:date="2014-06-09T15:49:00Z">
            <w:rPr>
              <w:ins w:id="1395" w:author="shorny" w:date="2014-06-09T15:48:00Z"/>
            </w:rPr>
          </w:rPrChange>
        </w:rPr>
      </w:pPr>
      <w:ins w:id="1396" w:author="shorny" w:date="2014-06-09T15:48:00Z">
        <w:r w:rsidRPr="00A85691">
          <w:rPr>
            <w:rStyle w:val="keyword1"/>
            <w:sz w:val="18"/>
            <w:rPrChange w:id="1397" w:author="shorny" w:date="2014-06-09T15:49:00Z">
              <w:rPr>
                <w:rStyle w:val="keyword1"/>
              </w:rPr>
            </w:rPrChange>
          </w:rPr>
          <w:t>DROP</w:t>
        </w:r>
        <w:r w:rsidRPr="00A85691">
          <w:rPr>
            <w:sz w:val="18"/>
            <w:rPrChange w:id="1398" w:author="shorny" w:date="2014-06-09T15:49:00Z">
              <w:rPr/>
            </w:rPrChange>
          </w:rPr>
          <w:t xml:space="preserve"> </w:t>
        </w:r>
        <w:r w:rsidRPr="00A85691">
          <w:rPr>
            <w:rStyle w:val="keyword1"/>
            <w:sz w:val="18"/>
            <w:rPrChange w:id="1399" w:author="shorny" w:date="2014-06-09T15:49:00Z">
              <w:rPr>
                <w:rStyle w:val="keyword1"/>
              </w:rPr>
            </w:rPrChange>
          </w:rPr>
          <w:t>TABLE</w:t>
        </w:r>
        <w:r w:rsidRPr="00A85691">
          <w:rPr>
            <w:sz w:val="18"/>
            <w:rPrChange w:id="1400" w:author="shorny" w:date="2014-06-09T15:49:00Z">
              <w:rPr/>
            </w:rPrChange>
          </w:rPr>
          <w:t xml:space="preserve"> </w:t>
        </w:r>
        <w:r w:rsidRPr="00A85691">
          <w:rPr>
            <w:rStyle w:val="function-name1"/>
            <w:sz w:val="18"/>
            <w:rPrChange w:id="1401" w:author="shorny" w:date="2014-06-09T15:49:00Z">
              <w:rPr>
                <w:rStyle w:val="function-name1"/>
              </w:rPr>
            </w:rPrChange>
          </w:rPr>
          <w:t>IF</w:t>
        </w:r>
        <w:r w:rsidRPr="00A85691">
          <w:rPr>
            <w:sz w:val="18"/>
            <w:rPrChange w:id="1402" w:author="shorny" w:date="2014-06-09T15:49:00Z">
              <w:rPr/>
            </w:rPrChange>
          </w:rPr>
          <w:t xml:space="preserve"> </w:t>
        </w:r>
        <w:r w:rsidRPr="00A85691">
          <w:rPr>
            <w:rStyle w:val="keyword1"/>
            <w:sz w:val="18"/>
            <w:rPrChange w:id="1403" w:author="shorny" w:date="2014-06-09T15:49:00Z">
              <w:rPr>
                <w:rStyle w:val="keyword1"/>
              </w:rPr>
            </w:rPrChange>
          </w:rPr>
          <w:t>EXISTS</w:t>
        </w:r>
        <w:r w:rsidRPr="00A85691">
          <w:rPr>
            <w:sz w:val="18"/>
            <w:rPrChange w:id="1404" w:author="shorny" w:date="2014-06-09T15:49:00Z">
              <w:rPr/>
            </w:rPrChange>
          </w:rPr>
          <w:t xml:space="preserve"> Correspondence;</w:t>
        </w:r>
      </w:ins>
    </w:p>
    <w:p w14:paraId="1305A709" w14:textId="77777777" w:rsidR="00A85691" w:rsidRPr="00A85691" w:rsidRDefault="00A85691">
      <w:pPr>
        <w:pStyle w:val="HTMLPreformatted"/>
        <w:divId w:val="1206136475"/>
        <w:rPr>
          <w:ins w:id="1405" w:author="shorny" w:date="2014-06-09T15:48:00Z"/>
          <w:sz w:val="18"/>
          <w:rPrChange w:id="1406" w:author="shorny" w:date="2014-06-09T15:49:00Z">
            <w:rPr>
              <w:ins w:id="1407" w:author="shorny" w:date="2014-06-09T15:48:00Z"/>
            </w:rPr>
          </w:rPrChange>
        </w:rPr>
      </w:pPr>
      <w:ins w:id="1408" w:author="shorny" w:date="2014-06-09T15:48:00Z">
        <w:r w:rsidRPr="00A85691">
          <w:rPr>
            <w:rStyle w:val="keyword1"/>
            <w:sz w:val="18"/>
            <w:rPrChange w:id="1409" w:author="shorny" w:date="2014-06-09T15:49:00Z">
              <w:rPr>
                <w:rStyle w:val="keyword1"/>
              </w:rPr>
            </w:rPrChange>
          </w:rPr>
          <w:t>DROP</w:t>
        </w:r>
        <w:r w:rsidRPr="00A85691">
          <w:rPr>
            <w:sz w:val="18"/>
            <w:rPrChange w:id="1410" w:author="shorny" w:date="2014-06-09T15:49:00Z">
              <w:rPr/>
            </w:rPrChange>
          </w:rPr>
          <w:t xml:space="preserve"> </w:t>
        </w:r>
        <w:r w:rsidRPr="00A85691">
          <w:rPr>
            <w:rStyle w:val="keyword1"/>
            <w:sz w:val="18"/>
            <w:rPrChange w:id="1411" w:author="shorny" w:date="2014-06-09T15:49:00Z">
              <w:rPr>
                <w:rStyle w:val="keyword1"/>
              </w:rPr>
            </w:rPrChange>
          </w:rPr>
          <w:t>TABLE</w:t>
        </w:r>
        <w:r w:rsidRPr="00A85691">
          <w:rPr>
            <w:sz w:val="18"/>
            <w:rPrChange w:id="1412" w:author="shorny" w:date="2014-06-09T15:49:00Z">
              <w:rPr/>
            </w:rPrChange>
          </w:rPr>
          <w:t xml:space="preserve"> </w:t>
        </w:r>
        <w:r w:rsidRPr="00A85691">
          <w:rPr>
            <w:rStyle w:val="function-name1"/>
            <w:sz w:val="18"/>
            <w:rPrChange w:id="1413" w:author="shorny" w:date="2014-06-09T15:49:00Z">
              <w:rPr>
                <w:rStyle w:val="function-name1"/>
              </w:rPr>
            </w:rPrChange>
          </w:rPr>
          <w:t>IF</w:t>
        </w:r>
        <w:r w:rsidRPr="00A85691">
          <w:rPr>
            <w:sz w:val="18"/>
            <w:rPrChange w:id="1414" w:author="shorny" w:date="2014-06-09T15:49:00Z">
              <w:rPr/>
            </w:rPrChange>
          </w:rPr>
          <w:t xml:space="preserve"> </w:t>
        </w:r>
        <w:r w:rsidRPr="00A85691">
          <w:rPr>
            <w:rStyle w:val="keyword1"/>
            <w:sz w:val="18"/>
            <w:rPrChange w:id="1415" w:author="shorny" w:date="2014-06-09T15:49:00Z">
              <w:rPr>
                <w:rStyle w:val="keyword1"/>
              </w:rPr>
            </w:rPrChange>
          </w:rPr>
          <w:t>EXISTS</w:t>
        </w:r>
        <w:r w:rsidRPr="00A85691">
          <w:rPr>
            <w:sz w:val="18"/>
            <w:rPrChange w:id="1416" w:author="shorny" w:date="2014-06-09T15:49:00Z">
              <w:rPr/>
            </w:rPrChange>
          </w:rPr>
          <w:t xml:space="preserve"> Decision;</w:t>
        </w:r>
      </w:ins>
    </w:p>
    <w:p w14:paraId="5AE5C29C" w14:textId="77777777" w:rsidR="00A85691" w:rsidRPr="00A85691" w:rsidRDefault="00A85691">
      <w:pPr>
        <w:pStyle w:val="HTMLPreformatted"/>
        <w:divId w:val="1206136475"/>
        <w:rPr>
          <w:ins w:id="1417" w:author="shorny" w:date="2014-06-09T15:48:00Z"/>
          <w:sz w:val="18"/>
          <w:rPrChange w:id="1418" w:author="shorny" w:date="2014-06-09T15:49:00Z">
            <w:rPr>
              <w:ins w:id="1419" w:author="shorny" w:date="2014-06-09T15:48:00Z"/>
            </w:rPr>
          </w:rPrChange>
        </w:rPr>
      </w:pPr>
      <w:ins w:id="1420" w:author="shorny" w:date="2014-06-09T15:48:00Z">
        <w:r w:rsidRPr="00A85691">
          <w:rPr>
            <w:rStyle w:val="keyword1"/>
            <w:sz w:val="18"/>
            <w:rPrChange w:id="1421" w:author="shorny" w:date="2014-06-09T15:49:00Z">
              <w:rPr>
                <w:rStyle w:val="keyword1"/>
              </w:rPr>
            </w:rPrChange>
          </w:rPr>
          <w:t>DROP</w:t>
        </w:r>
        <w:r w:rsidRPr="00A85691">
          <w:rPr>
            <w:sz w:val="18"/>
            <w:rPrChange w:id="1422" w:author="shorny" w:date="2014-06-09T15:49:00Z">
              <w:rPr/>
            </w:rPrChange>
          </w:rPr>
          <w:t xml:space="preserve"> </w:t>
        </w:r>
        <w:r w:rsidRPr="00A85691">
          <w:rPr>
            <w:rStyle w:val="keyword1"/>
            <w:sz w:val="18"/>
            <w:rPrChange w:id="1423" w:author="shorny" w:date="2014-06-09T15:49:00Z">
              <w:rPr>
                <w:rStyle w:val="keyword1"/>
              </w:rPr>
            </w:rPrChange>
          </w:rPr>
          <w:t>TABLE</w:t>
        </w:r>
        <w:r w:rsidRPr="00A85691">
          <w:rPr>
            <w:sz w:val="18"/>
            <w:rPrChange w:id="1424" w:author="shorny" w:date="2014-06-09T15:49:00Z">
              <w:rPr/>
            </w:rPrChange>
          </w:rPr>
          <w:t xml:space="preserve"> </w:t>
        </w:r>
        <w:r w:rsidRPr="00A85691">
          <w:rPr>
            <w:rStyle w:val="function-name1"/>
            <w:sz w:val="18"/>
            <w:rPrChange w:id="1425" w:author="shorny" w:date="2014-06-09T15:49:00Z">
              <w:rPr>
                <w:rStyle w:val="function-name1"/>
              </w:rPr>
            </w:rPrChange>
          </w:rPr>
          <w:t>IF</w:t>
        </w:r>
        <w:r w:rsidRPr="00A85691">
          <w:rPr>
            <w:sz w:val="18"/>
            <w:rPrChange w:id="1426" w:author="shorny" w:date="2014-06-09T15:49:00Z">
              <w:rPr/>
            </w:rPrChange>
          </w:rPr>
          <w:t xml:space="preserve"> </w:t>
        </w:r>
        <w:r w:rsidRPr="00A85691">
          <w:rPr>
            <w:rStyle w:val="keyword1"/>
            <w:sz w:val="18"/>
            <w:rPrChange w:id="1427" w:author="shorny" w:date="2014-06-09T15:49:00Z">
              <w:rPr>
                <w:rStyle w:val="keyword1"/>
              </w:rPr>
            </w:rPrChange>
          </w:rPr>
          <w:t>EXISTS</w:t>
        </w:r>
        <w:r w:rsidRPr="00A85691">
          <w:rPr>
            <w:sz w:val="18"/>
            <w:rPrChange w:id="1428" w:author="shorny" w:date="2014-06-09T15:49:00Z">
              <w:rPr/>
            </w:rPrChange>
          </w:rPr>
          <w:t xml:space="preserve"> `Research Area`;</w:t>
        </w:r>
      </w:ins>
    </w:p>
    <w:p w14:paraId="3B67B94F" w14:textId="77777777" w:rsidR="00A85691" w:rsidRPr="00A85691" w:rsidRDefault="00A85691">
      <w:pPr>
        <w:pStyle w:val="HTMLPreformatted"/>
        <w:divId w:val="1206136475"/>
        <w:rPr>
          <w:ins w:id="1429" w:author="shorny" w:date="2014-06-09T15:48:00Z"/>
          <w:sz w:val="18"/>
          <w:rPrChange w:id="1430" w:author="shorny" w:date="2014-06-09T15:49:00Z">
            <w:rPr>
              <w:ins w:id="1431" w:author="shorny" w:date="2014-06-09T15:48:00Z"/>
            </w:rPr>
          </w:rPrChange>
        </w:rPr>
      </w:pPr>
      <w:ins w:id="1432" w:author="shorny" w:date="2014-06-09T15:48:00Z">
        <w:r w:rsidRPr="00A85691">
          <w:rPr>
            <w:rStyle w:val="keyword1"/>
            <w:sz w:val="18"/>
            <w:rPrChange w:id="1433" w:author="shorny" w:date="2014-06-09T15:49:00Z">
              <w:rPr>
                <w:rStyle w:val="keyword1"/>
              </w:rPr>
            </w:rPrChange>
          </w:rPr>
          <w:t>DROP</w:t>
        </w:r>
        <w:r w:rsidRPr="00A85691">
          <w:rPr>
            <w:sz w:val="18"/>
            <w:rPrChange w:id="1434" w:author="shorny" w:date="2014-06-09T15:49:00Z">
              <w:rPr/>
            </w:rPrChange>
          </w:rPr>
          <w:t xml:space="preserve"> </w:t>
        </w:r>
        <w:r w:rsidRPr="00A85691">
          <w:rPr>
            <w:rStyle w:val="keyword1"/>
            <w:sz w:val="18"/>
            <w:rPrChange w:id="1435" w:author="shorny" w:date="2014-06-09T15:49:00Z">
              <w:rPr>
                <w:rStyle w:val="keyword1"/>
              </w:rPr>
            </w:rPrChange>
          </w:rPr>
          <w:t>TABLE</w:t>
        </w:r>
        <w:r w:rsidRPr="00A85691">
          <w:rPr>
            <w:sz w:val="18"/>
            <w:rPrChange w:id="1436" w:author="shorny" w:date="2014-06-09T15:49:00Z">
              <w:rPr/>
            </w:rPrChange>
          </w:rPr>
          <w:t xml:space="preserve"> </w:t>
        </w:r>
        <w:r w:rsidRPr="00A85691">
          <w:rPr>
            <w:rStyle w:val="function-name1"/>
            <w:sz w:val="18"/>
            <w:rPrChange w:id="1437" w:author="shorny" w:date="2014-06-09T15:49:00Z">
              <w:rPr>
                <w:rStyle w:val="function-name1"/>
              </w:rPr>
            </w:rPrChange>
          </w:rPr>
          <w:t>IF</w:t>
        </w:r>
        <w:r w:rsidRPr="00A85691">
          <w:rPr>
            <w:sz w:val="18"/>
            <w:rPrChange w:id="1438" w:author="shorny" w:date="2014-06-09T15:49:00Z">
              <w:rPr/>
            </w:rPrChange>
          </w:rPr>
          <w:t xml:space="preserve"> </w:t>
        </w:r>
        <w:r w:rsidRPr="00A85691">
          <w:rPr>
            <w:rStyle w:val="keyword1"/>
            <w:sz w:val="18"/>
            <w:rPrChange w:id="1439" w:author="shorny" w:date="2014-06-09T15:49:00Z">
              <w:rPr>
                <w:rStyle w:val="keyword1"/>
              </w:rPr>
            </w:rPrChange>
          </w:rPr>
          <w:t>EXISTS</w:t>
        </w:r>
        <w:r w:rsidRPr="00A85691">
          <w:rPr>
            <w:sz w:val="18"/>
            <w:rPrChange w:id="1440" w:author="shorny" w:date="2014-06-09T15:49:00Z">
              <w:rPr/>
            </w:rPrChange>
          </w:rPr>
          <w:t xml:space="preserve"> `University Staff Member`;</w:t>
        </w:r>
      </w:ins>
    </w:p>
    <w:p w14:paraId="153CCEFD" w14:textId="77777777" w:rsidR="00A85691" w:rsidRPr="00A85691" w:rsidRDefault="00A85691">
      <w:pPr>
        <w:pStyle w:val="HTMLPreformatted"/>
        <w:divId w:val="1206136475"/>
        <w:rPr>
          <w:ins w:id="1441" w:author="shorny" w:date="2014-06-09T15:48:00Z"/>
          <w:sz w:val="18"/>
          <w:rPrChange w:id="1442" w:author="shorny" w:date="2014-06-09T15:49:00Z">
            <w:rPr>
              <w:ins w:id="1443" w:author="shorny" w:date="2014-06-09T15:48:00Z"/>
            </w:rPr>
          </w:rPrChange>
        </w:rPr>
      </w:pPr>
      <w:ins w:id="1444" w:author="shorny" w:date="2014-06-09T15:48:00Z">
        <w:r w:rsidRPr="00A85691">
          <w:rPr>
            <w:rStyle w:val="keyword1"/>
            <w:sz w:val="18"/>
            <w:rPrChange w:id="1445" w:author="shorny" w:date="2014-06-09T15:49:00Z">
              <w:rPr>
                <w:rStyle w:val="keyword1"/>
              </w:rPr>
            </w:rPrChange>
          </w:rPr>
          <w:t>DROP</w:t>
        </w:r>
        <w:r w:rsidRPr="00A85691">
          <w:rPr>
            <w:sz w:val="18"/>
            <w:rPrChange w:id="1446" w:author="shorny" w:date="2014-06-09T15:49:00Z">
              <w:rPr/>
            </w:rPrChange>
          </w:rPr>
          <w:t xml:space="preserve"> </w:t>
        </w:r>
        <w:r w:rsidRPr="00A85691">
          <w:rPr>
            <w:rStyle w:val="keyword1"/>
            <w:sz w:val="18"/>
            <w:rPrChange w:id="1447" w:author="shorny" w:date="2014-06-09T15:49:00Z">
              <w:rPr>
                <w:rStyle w:val="keyword1"/>
              </w:rPr>
            </w:rPrChange>
          </w:rPr>
          <w:t>TABLE</w:t>
        </w:r>
        <w:r w:rsidRPr="00A85691">
          <w:rPr>
            <w:sz w:val="18"/>
            <w:rPrChange w:id="1448" w:author="shorny" w:date="2014-06-09T15:49:00Z">
              <w:rPr/>
            </w:rPrChange>
          </w:rPr>
          <w:t xml:space="preserve"> </w:t>
        </w:r>
        <w:r w:rsidRPr="00A85691">
          <w:rPr>
            <w:rStyle w:val="function-name1"/>
            <w:sz w:val="18"/>
            <w:rPrChange w:id="1449" w:author="shorny" w:date="2014-06-09T15:49:00Z">
              <w:rPr>
                <w:rStyle w:val="function-name1"/>
              </w:rPr>
            </w:rPrChange>
          </w:rPr>
          <w:t>IF</w:t>
        </w:r>
        <w:r w:rsidRPr="00A85691">
          <w:rPr>
            <w:sz w:val="18"/>
            <w:rPrChange w:id="1450" w:author="shorny" w:date="2014-06-09T15:49:00Z">
              <w:rPr/>
            </w:rPrChange>
          </w:rPr>
          <w:t xml:space="preserve"> </w:t>
        </w:r>
        <w:r w:rsidRPr="00A85691">
          <w:rPr>
            <w:rStyle w:val="keyword1"/>
            <w:sz w:val="18"/>
            <w:rPrChange w:id="1451" w:author="shorny" w:date="2014-06-09T15:49:00Z">
              <w:rPr>
                <w:rStyle w:val="keyword1"/>
              </w:rPr>
            </w:rPrChange>
          </w:rPr>
          <w:t>EXISTS</w:t>
        </w:r>
        <w:r w:rsidRPr="00A85691">
          <w:rPr>
            <w:sz w:val="18"/>
            <w:rPrChange w:id="1452" w:author="shorny" w:date="2014-06-09T15:49:00Z">
              <w:rPr/>
            </w:rPrChange>
          </w:rPr>
          <w:t xml:space="preserve"> `Correspondence </w:t>
        </w:r>
        <w:r w:rsidRPr="00A85691">
          <w:rPr>
            <w:rStyle w:val="keyword1"/>
            <w:sz w:val="18"/>
            <w:rPrChange w:id="1453" w:author="shorny" w:date="2014-06-09T15:49:00Z">
              <w:rPr>
                <w:rStyle w:val="keyword1"/>
              </w:rPr>
            </w:rPrChange>
          </w:rPr>
          <w:t>Method</w:t>
        </w:r>
        <w:r w:rsidRPr="00A85691">
          <w:rPr>
            <w:sz w:val="18"/>
            <w:rPrChange w:id="1454" w:author="shorny" w:date="2014-06-09T15:49:00Z">
              <w:rPr/>
            </w:rPrChange>
          </w:rPr>
          <w:t>`;</w:t>
        </w:r>
      </w:ins>
    </w:p>
    <w:p w14:paraId="58DD77BB" w14:textId="77777777" w:rsidR="00A85691" w:rsidRPr="00A85691" w:rsidRDefault="00A85691">
      <w:pPr>
        <w:pStyle w:val="HTMLPreformatted"/>
        <w:divId w:val="1206136475"/>
        <w:rPr>
          <w:ins w:id="1455" w:author="shorny" w:date="2014-06-09T15:48:00Z"/>
          <w:sz w:val="18"/>
          <w:rPrChange w:id="1456" w:author="shorny" w:date="2014-06-09T15:49:00Z">
            <w:rPr>
              <w:ins w:id="1457" w:author="shorny" w:date="2014-06-09T15:48:00Z"/>
            </w:rPr>
          </w:rPrChange>
        </w:rPr>
      </w:pPr>
      <w:ins w:id="1458" w:author="shorny" w:date="2014-06-09T15:48:00Z">
        <w:r w:rsidRPr="00A85691">
          <w:rPr>
            <w:rStyle w:val="keyword1"/>
            <w:sz w:val="18"/>
            <w:rPrChange w:id="1459" w:author="shorny" w:date="2014-06-09T15:49:00Z">
              <w:rPr>
                <w:rStyle w:val="keyword1"/>
              </w:rPr>
            </w:rPrChange>
          </w:rPr>
          <w:t>DROP</w:t>
        </w:r>
        <w:r w:rsidRPr="00A85691">
          <w:rPr>
            <w:sz w:val="18"/>
            <w:rPrChange w:id="1460" w:author="shorny" w:date="2014-06-09T15:49:00Z">
              <w:rPr/>
            </w:rPrChange>
          </w:rPr>
          <w:t xml:space="preserve"> </w:t>
        </w:r>
        <w:r w:rsidRPr="00A85691">
          <w:rPr>
            <w:rStyle w:val="keyword1"/>
            <w:sz w:val="18"/>
            <w:rPrChange w:id="1461" w:author="shorny" w:date="2014-06-09T15:49:00Z">
              <w:rPr>
                <w:rStyle w:val="keyword1"/>
              </w:rPr>
            </w:rPrChange>
          </w:rPr>
          <w:t>TABLE</w:t>
        </w:r>
        <w:r w:rsidRPr="00A85691">
          <w:rPr>
            <w:sz w:val="18"/>
            <w:rPrChange w:id="1462" w:author="shorny" w:date="2014-06-09T15:49:00Z">
              <w:rPr/>
            </w:rPrChange>
          </w:rPr>
          <w:t xml:space="preserve"> </w:t>
        </w:r>
        <w:r w:rsidRPr="00A85691">
          <w:rPr>
            <w:rStyle w:val="function-name1"/>
            <w:sz w:val="18"/>
            <w:rPrChange w:id="1463" w:author="shorny" w:date="2014-06-09T15:49:00Z">
              <w:rPr>
                <w:rStyle w:val="function-name1"/>
              </w:rPr>
            </w:rPrChange>
          </w:rPr>
          <w:t>IF</w:t>
        </w:r>
        <w:r w:rsidRPr="00A85691">
          <w:rPr>
            <w:sz w:val="18"/>
            <w:rPrChange w:id="1464" w:author="shorny" w:date="2014-06-09T15:49:00Z">
              <w:rPr/>
            </w:rPrChange>
          </w:rPr>
          <w:t xml:space="preserve"> </w:t>
        </w:r>
        <w:r w:rsidRPr="00A85691">
          <w:rPr>
            <w:rStyle w:val="keyword1"/>
            <w:sz w:val="18"/>
            <w:rPrChange w:id="1465" w:author="shorny" w:date="2014-06-09T15:49:00Z">
              <w:rPr>
                <w:rStyle w:val="keyword1"/>
              </w:rPr>
            </w:rPrChange>
          </w:rPr>
          <w:t>EXISTS</w:t>
        </w:r>
        <w:r w:rsidRPr="00A85691">
          <w:rPr>
            <w:sz w:val="18"/>
            <w:rPrChange w:id="1466" w:author="shorny" w:date="2014-06-09T15:49:00Z">
              <w:rPr/>
            </w:rPrChange>
          </w:rPr>
          <w:t xml:space="preserve"> `Application Status`;</w:t>
        </w:r>
      </w:ins>
    </w:p>
    <w:p w14:paraId="43472723" w14:textId="77777777" w:rsidR="00A85691" w:rsidRPr="00A85691" w:rsidRDefault="00A85691">
      <w:pPr>
        <w:pStyle w:val="HTMLPreformatted"/>
        <w:divId w:val="1206136475"/>
        <w:rPr>
          <w:ins w:id="1467" w:author="shorny" w:date="2014-06-09T15:48:00Z"/>
          <w:sz w:val="18"/>
          <w:rPrChange w:id="1468" w:author="shorny" w:date="2014-06-09T15:49:00Z">
            <w:rPr>
              <w:ins w:id="1469" w:author="shorny" w:date="2014-06-09T15:48:00Z"/>
            </w:rPr>
          </w:rPrChange>
        </w:rPr>
      </w:pPr>
      <w:ins w:id="1470" w:author="shorny" w:date="2014-06-09T15:48:00Z">
        <w:r w:rsidRPr="00A85691">
          <w:rPr>
            <w:rStyle w:val="keyword1"/>
            <w:sz w:val="18"/>
            <w:rPrChange w:id="1471" w:author="shorny" w:date="2014-06-09T15:49:00Z">
              <w:rPr>
                <w:rStyle w:val="keyword1"/>
              </w:rPr>
            </w:rPrChange>
          </w:rPr>
          <w:t>DROP</w:t>
        </w:r>
        <w:r w:rsidRPr="00A85691">
          <w:rPr>
            <w:sz w:val="18"/>
            <w:rPrChange w:id="1472" w:author="shorny" w:date="2014-06-09T15:49:00Z">
              <w:rPr/>
            </w:rPrChange>
          </w:rPr>
          <w:t xml:space="preserve"> </w:t>
        </w:r>
        <w:r w:rsidRPr="00A85691">
          <w:rPr>
            <w:rStyle w:val="keyword1"/>
            <w:sz w:val="18"/>
            <w:rPrChange w:id="1473" w:author="shorny" w:date="2014-06-09T15:49:00Z">
              <w:rPr>
                <w:rStyle w:val="keyword1"/>
              </w:rPr>
            </w:rPrChange>
          </w:rPr>
          <w:t>TABLE</w:t>
        </w:r>
        <w:r w:rsidRPr="00A85691">
          <w:rPr>
            <w:sz w:val="18"/>
            <w:rPrChange w:id="1474" w:author="shorny" w:date="2014-06-09T15:49:00Z">
              <w:rPr/>
            </w:rPrChange>
          </w:rPr>
          <w:t xml:space="preserve"> </w:t>
        </w:r>
        <w:r w:rsidRPr="00A85691">
          <w:rPr>
            <w:rStyle w:val="function-name1"/>
            <w:sz w:val="18"/>
            <w:rPrChange w:id="1475" w:author="shorny" w:date="2014-06-09T15:49:00Z">
              <w:rPr>
                <w:rStyle w:val="function-name1"/>
              </w:rPr>
            </w:rPrChange>
          </w:rPr>
          <w:t>IF</w:t>
        </w:r>
        <w:r w:rsidRPr="00A85691">
          <w:rPr>
            <w:sz w:val="18"/>
            <w:rPrChange w:id="1476" w:author="shorny" w:date="2014-06-09T15:49:00Z">
              <w:rPr/>
            </w:rPrChange>
          </w:rPr>
          <w:t xml:space="preserve"> </w:t>
        </w:r>
        <w:r w:rsidRPr="00A85691">
          <w:rPr>
            <w:rStyle w:val="keyword1"/>
            <w:sz w:val="18"/>
            <w:rPrChange w:id="1477" w:author="shorny" w:date="2014-06-09T15:49:00Z">
              <w:rPr>
                <w:rStyle w:val="keyword1"/>
              </w:rPr>
            </w:rPrChange>
          </w:rPr>
          <w:t>EXISTS</w:t>
        </w:r>
        <w:r w:rsidRPr="00A85691">
          <w:rPr>
            <w:sz w:val="18"/>
            <w:rPrChange w:id="1478" w:author="shorny" w:date="2014-06-09T15:49:00Z">
              <w:rPr/>
            </w:rPrChange>
          </w:rPr>
          <w:t xml:space="preserve"> `Document </w:t>
        </w:r>
        <w:r w:rsidRPr="00A85691">
          <w:rPr>
            <w:rStyle w:val="keyword1"/>
            <w:sz w:val="18"/>
            <w:rPrChange w:id="1479" w:author="shorny" w:date="2014-06-09T15:49:00Z">
              <w:rPr>
                <w:rStyle w:val="keyword1"/>
              </w:rPr>
            </w:rPrChange>
          </w:rPr>
          <w:t>Type</w:t>
        </w:r>
        <w:r w:rsidRPr="00A85691">
          <w:rPr>
            <w:sz w:val="18"/>
            <w:rPrChange w:id="1480" w:author="shorny" w:date="2014-06-09T15:49:00Z">
              <w:rPr/>
            </w:rPrChange>
          </w:rPr>
          <w:t>`;</w:t>
        </w:r>
      </w:ins>
    </w:p>
    <w:p w14:paraId="1BB53A44" w14:textId="77777777" w:rsidR="00A85691" w:rsidRPr="00A85691" w:rsidRDefault="00A85691">
      <w:pPr>
        <w:pStyle w:val="HTMLPreformatted"/>
        <w:divId w:val="1206136475"/>
        <w:rPr>
          <w:ins w:id="1481" w:author="shorny" w:date="2014-06-09T15:48:00Z"/>
          <w:sz w:val="18"/>
          <w:rPrChange w:id="1482" w:author="shorny" w:date="2014-06-09T15:49:00Z">
            <w:rPr>
              <w:ins w:id="1483" w:author="shorny" w:date="2014-06-09T15:48:00Z"/>
            </w:rPr>
          </w:rPrChange>
        </w:rPr>
      </w:pPr>
      <w:ins w:id="1484" w:author="shorny" w:date="2014-06-09T15:48:00Z">
        <w:r w:rsidRPr="00A85691">
          <w:rPr>
            <w:rStyle w:val="keyword1"/>
            <w:sz w:val="18"/>
            <w:rPrChange w:id="1485" w:author="shorny" w:date="2014-06-09T15:49:00Z">
              <w:rPr>
                <w:rStyle w:val="keyword1"/>
              </w:rPr>
            </w:rPrChange>
          </w:rPr>
          <w:t>DROP</w:t>
        </w:r>
        <w:r w:rsidRPr="00A85691">
          <w:rPr>
            <w:sz w:val="18"/>
            <w:rPrChange w:id="1486" w:author="shorny" w:date="2014-06-09T15:49:00Z">
              <w:rPr/>
            </w:rPrChange>
          </w:rPr>
          <w:t xml:space="preserve"> </w:t>
        </w:r>
        <w:r w:rsidRPr="00A85691">
          <w:rPr>
            <w:rStyle w:val="keyword1"/>
            <w:sz w:val="18"/>
            <w:rPrChange w:id="1487" w:author="shorny" w:date="2014-06-09T15:49:00Z">
              <w:rPr>
                <w:rStyle w:val="keyword1"/>
              </w:rPr>
            </w:rPrChange>
          </w:rPr>
          <w:t>TABLE</w:t>
        </w:r>
        <w:r w:rsidRPr="00A85691">
          <w:rPr>
            <w:sz w:val="18"/>
            <w:rPrChange w:id="1488" w:author="shorny" w:date="2014-06-09T15:49:00Z">
              <w:rPr/>
            </w:rPrChange>
          </w:rPr>
          <w:t xml:space="preserve"> </w:t>
        </w:r>
        <w:r w:rsidRPr="00A85691">
          <w:rPr>
            <w:rStyle w:val="function-name1"/>
            <w:sz w:val="18"/>
            <w:rPrChange w:id="1489" w:author="shorny" w:date="2014-06-09T15:49:00Z">
              <w:rPr>
                <w:rStyle w:val="function-name1"/>
              </w:rPr>
            </w:rPrChange>
          </w:rPr>
          <w:t>IF</w:t>
        </w:r>
        <w:r w:rsidRPr="00A85691">
          <w:rPr>
            <w:sz w:val="18"/>
            <w:rPrChange w:id="1490" w:author="shorny" w:date="2014-06-09T15:49:00Z">
              <w:rPr/>
            </w:rPrChange>
          </w:rPr>
          <w:t xml:space="preserve"> </w:t>
        </w:r>
        <w:r w:rsidRPr="00A85691">
          <w:rPr>
            <w:rStyle w:val="keyword1"/>
            <w:sz w:val="18"/>
            <w:rPrChange w:id="1491" w:author="shorny" w:date="2014-06-09T15:49:00Z">
              <w:rPr>
                <w:rStyle w:val="keyword1"/>
              </w:rPr>
            </w:rPrChange>
          </w:rPr>
          <w:t>EXISTS</w:t>
        </w:r>
        <w:r w:rsidRPr="00A85691">
          <w:rPr>
            <w:sz w:val="18"/>
            <w:rPrChange w:id="1492" w:author="shorny" w:date="2014-06-09T15:49:00Z">
              <w:rPr/>
            </w:rPrChange>
          </w:rPr>
          <w:t xml:space="preserve"> `Award </w:t>
        </w:r>
        <w:r w:rsidRPr="00A85691">
          <w:rPr>
            <w:rStyle w:val="keyword1"/>
            <w:sz w:val="18"/>
            <w:rPrChange w:id="1493" w:author="shorny" w:date="2014-06-09T15:49:00Z">
              <w:rPr>
                <w:rStyle w:val="keyword1"/>
              </w:rPr>
            </w:rPrChange>
          </w:rPr>
          <w:t>Type</w:t>
        </w:r>
        <w:r w:rsidRPr="00A85691">
          <w:rPr>
            <w:sz w:val="18"/>
            <w:rPrChange w:id="1494" w:author="shorny" w:date="2014-06-09T15:49:00Z">
              <w:rPr/>
            </w:rPrChange>
          </w:rPr>
          <w:t>`;</w:t>
        </w:r>
      </w:ins>
    </w:p>
    <w:p w14:paraId="1289004C" w14:textId="77777777" w:rsidR="00A85691" w:rsidRPr="00A85691" w:rsidRDefault="00A85691">
      <w:pPr>
        <w:pStyle w:val="HTMLPreformatted"/>
        <w:divId w:val="1206136475"/>
        <w:rPr>
          <w:ins w:id="1495" w:author="shorny" w:date="2014-06-09T15:48:00Z"/>
          <w:sz w:val="18"/>
          <w:rPrChange w:id="1496" w:author="shorny" w:date="2014-06-09T15:49:00Z">
            <w:rPr>
              <w:ins w:id="1497" w:author="shorny" w:date="2014-06-09T15:48:00Z"/>
            </w:rPr>
          </w:rPrChange>
        </w:rPr>
      </w:pPr>
      <w:ins w:id="1498" w:author="shorny" w:date="2014-06-09T15:48:00Z">
        <w:r w:rsidRPr="00A85691">
          <w:rPr>
            <w:rStyle w:val="keyword1"/>
            <w:sz w:val="18"/>
            <w:rPrChange w:id="1499" w:author="shorny" w:date="2014-06-09T15:49:00Z">
              <w:rPr>
                <w:rStyle w:val="keyword1"/>
              </w:rPr>
            </w:rPrChange>
          </w:rPr>
          <w:t>DROP</w:t>
        </w:r>
        <w:r w:rsidRPr="00A85691">
          <w:rPr>
            <w:sz w:val="18"/>
            <w:rPrChange w:id="1500" w:author="shorny" w:date="2014-06-09T15:49:00Z">
              <w:rPr/>
            </w:rPrChange>
          </w:rPr>
          <w:t xml:space="preserve"> </w:t>
        </w:r>
        <w:r w:rsidRPr="00A85691">
          <w:rPr>
            <w:rStyle w:val="keyword1"/>
            <w:sz w:val="18"/>
            <w:rPrChange w:id="1501" w:author="shorny" w:date="2014-06-09T15:49:00Z">
              <w:rPr>
                <w:rStyle w:val="keyword1"/>
              </w:rPr>
            </w:rPrChange>
          </w:rPr>
          <w:t>TABLE</w:t>
        </w:r>
        <w:r w:rsidRPr="00A85691">
          <w:rPr>
            <w:sz w:val="18"/>
            <w:rPrChange w:id="1502" w:author="shorny" w:date="2014-06-09T15:49:00Z">
              <w:rPr/>
            </w:rPrChange>
          </w:rPr>
          <w:t xml:space="preserve"> </w:t>
        </w:r>
        <w:r w:rsidRPr="00A85691">
          <w:rPr>
            <w:rStyle w:val="function-name1"/>
            <w:sz w:val="18"/>
            <w:rPrChange w:id="1503" w:author="shorny" w:date="2014-06-09T15:49:00Z">
              <w:rPr>
                <w:rStyle w:val="function-name1"/>
              </w:rPr>
            </w:rPrChange>
          </w:rPr>
          <w:t>IF</w:t>
        </w:r>
        <w:r w:rsidRPr="00A85691">
          <w:rPr>
            <w:sz w:val="18"/>
            <w:rPrChange w:id="1504" w:author="shorny" w:date="2014-06-09T15:49:00Z">
              <w:rPr/>
            </w:rPrChange>
          </w:rPr>
          <w:t xml:space="preserve"> </w:t>
        </w:r>
        <w:r w:rsidRPr="00A85691">
          <w:rPr>
            <w:rStyle w:val="keyword1"/>
            <w:sz w:val="18"/>
            <w:rPrChange w:id="1505" w:author="shorny" w:date="2014-06-09T15:49:00Z">
              <w:rPr>
                <w:rStyle w:val="keyword1"/>
              </w:rPr>
            </w:rPrChange>
          </w:rPr>
          <w:t>EXISTS</w:t>
        </w:r>
        <w:r w:rsidRPr="00A85691">
          <w:rPr>
            <w:sz w:val="18"/>
            <w:rPrChange w:id="1506" w:author="shorny" w:date="2014-06-09T15:49:00Z">
              <w:rPr/>
            </w:rPrChange>
          </w:rPr>
          <w:t xml:space="preserve"> Country;</w:t>
        </w:r>
      </w:ins>
    </w:p>
    <w:p w14:paraId="2CDD22ED" w14:textId="77777777" w:rsidR="00A85691" w:rsidRPr="00A85691" w:rsidRDefault="00A85691">
      <w:pPr>
        <w:pStyle w:val="HTMLPreformatted"/>
        <w:divId w:val="1206136475"/>
        <w:rPr>
          <w:ins w:id="1507" w:author="shorny" w:date="2014-06-09T15:48:00Z"/>
          <w:sz w:val="18"/>
          <w:rPrChange w:id="1508" w:author="shorny" w:date="2014-06-09T15:49:00Z">
            <w:rPr>
              <w:ins w:id="1509" w:author="shorny" w:date="2014-06-09T15:48:00Z"/>
            </w:rPr>
          </w:rPrChange>
        </w:rPr>
      </w:pPr>
      <w:ins w:id="1510" w:author="shorny" w:date="2014-06-09T15:48:00Z">
        <w:r w:rsidRPr="00A85691">
          <w:rPr>
            <w:rStyle w:val="keyword1"/>
            <w:sz w:val="18"/>
            <w:rPrChange w:id="1511" w:author="shorny" w:date="2014-06-09T15:49:00Z">
              <w:rPr>
                <w:rStyle w:val="keyword1"/>
              </w:rPr>
            </w:rPrChange>
          </w:rPr>
          <w:t>DROP</w:t>
        </w:r>
        <w:r w:rsidRPr="00A85691">
          <w:rPr>
            <w:sz w:val="18"/>
            <w:rPrChange w:id="1512" w:author="shorny" w:date="2014-06-09T15:49:00Z">
              <w:rPr/>
            </w:rPrChange>
          </w:rPr>
          <w:t xml:space="preserve"> </w:t>
        </w:r>
        <w:r w:rsidRPr="00A85691">
          <w:rPr>
            <w:rStyle w:val="keyword1"/>
            <w:sz w:val="18"/>
            <w:rPrChange w:id="1513" w:author="shorny" w:date="2014-06-09T15:49:00Z">
              <w:rPr>
                <w:rStyle w:val="keyword1"/>
              </w:rPr>
            </w:rPrChange>
          </w:rPr>
          <w:t>TABLE</w:t>
        </w:r>
        <w:r w:rsidRPr="00A85691">
          <w:rPr>
            <w:sz w:val="18"/>
            <w:rPrChange w:id="1514" w:author="shorny" w:date="2014-06-09T15:49:00Z">
              <w:rPr/>
            </w:rPrChange>
          </w:rPr>
          <w:t xml:space="preserve"> </w:t>
        </w:r>
        <w:r w:rsidRPr="00A85691">
          <w:rPr>
            <w:rStyle w:val="function-name1"/>
            <w:sz w:val="18"/>
            <w:rPrChange w:id="1515" w:author="shorny" w:date="2014-06-09T15:49:00Z">
              <w:rPr>
                <w:rStyle w:val="function-name1"/>
              </w:rPr>
            </w:rPrChange>
          </w:rPr>
          <w:t>IF</w:t>
        </w:r>
        <w:r w:rsidRPr="00A85691">
          <w:rPr>
            <w:sz w:val="18"/>
            <w:rPrChange w:id="1516" w:author="shorny" w:date="2014-06-09T15:49:00Z">
              <w:rPr/>
            </w:rPrChange>
          </w:rPr>
          <w:t xml:space="preserve"> </w:t>
        </w:r>
        <w:r w:rsidRPr="00A85691">
          <w:rPr>
            <w:rStyle w:val="keyword1"/>
            <w:sz w:val="18"/>
            <w:rPrChange w:id="1517" w:author="shorny" w:date="2014-06-09T15:49:00Z">
              <w:rPr>
                <w:rStyle w:val="keyword1"/>
              </w:rPr>
            </w:rPrChange>
          </w:rPr>
          <w:t>EXISTS</w:t>
        </w:r>
        <w:r w:rsidRPr="00A85691">
          <w:rPr>
            <w:sz w:val="18"/>
            <w:rPrChange w:id="1518" w:author="shorny" w:date="2014-06-09T15:49:00Z">
              <w:rPr/>
            </w:rPrChange>
          </w:rPr>
          <w:t xml:space="preserve"> `Supervise </w:t>
        </w:r>
        <w:r w:rsidRPr="00A85691">
          <w:rPr>
            <w:rStyle w:val="keyword1"/>
            <w:sz w:val="18"/>
            <w:rPrChange w:id="1519" w:author="shorny" w:date="2014-06-09T15:49:00Z">
              <w:rPr>
                <w:rStyle w:val="keyword1"/>
              </w:rPr>
            </w:rPrChange>
          </w:rPr>
          <w:t>as</w:t>
        </w:r>
        <w:r w:rsidRPr="00A85691">
          <w:rPr>
            <w:sz w:val="18"/>
            <w:rPrChange w:id="1520" w:author="shorny" w:date="2014-06-09T15:49:00Z">
              <w:rPr/>
            </w:rPrChange>
          </w:rPr>
          <w:t>`;</w:t>
        </w:r>
      </w:ins>
    </w:p>
    <w:p w14:paraId="3A91A43B" w14:textId="77777777" w:rsidR="00A85691" w:rsidRPr="00A85691" w:rsidRDefault="00A85691">
      <w:pPr>
        <w:pStyle w:val="HTMLPreformatted"/>
        <w:divId w:val="1206136475"/>
        <w:rPr>
          <w:ins w:id="1521" w:author="shorny" w:date="2014-06-09T15:48:00Z"/>
          <w:sz w:val="18"/>
          <w:rPrChange w:id="1522" w:author="shorny" w:date="2014-06-09T15:49:00Z">
            <w:rPr>
              <w:ins w:id="1523" w:author="shorny" w:date="2014-06-09T15:48:00Z"/>
            </w:rPr>
          </w:rPrChange>
        </w:rPr>
      </w:pPr>
      <w:ins w:id="1524" w:author="shorny" w:date="2014-06-09T15:48:00Z">
        <w:r w:rsidRPr="00A85691">
          <w:rPr>
            <w:rStyle w:val="keyword1"/>
            <w:sz w:val="18"/>
            <w:rPrChange w:id="1525" w:author="shorny" w:date="2014-06-09T15:49:00Z">
              <w:rPr>
                <w:rStyle w:val="keyword1"/>
              </w:rPr>
            </w:rPrChange>
          </w:rPr>
          <w:t>DROP</w:t>
        </w:r>
        <w:r w:rsidRPr="00A85691">
          <w:rPr>
            <w:sz w:val="18"/>
            <w:rPrChange w:id="1526" w:author="shorny" w:date="2014-06-09T15:49:00Z">
              <w:rPr/>
            </w:rPrChange>
          </w:rPr>
          <w:t xml:space="preserve"> </w:t>
        </w:r>
        <w:r w:rsidRPr="00A85691">
          <w:rPr>
            <w:rStyle w:val="keyword1"/>
            <w:sz w:val="18"/>
            <w:rPrChange w:id="1527" w:author="shorny" w:date="2014-06-09T15:49:00Z">
              <w:rPr>
                <w:rStyle w:val="keyword1"/>
              </w:rPr>
            </w:rPrChange>
          </w:rPr>
          <w:t>TABLE</w:t>
        </w:r>
        <w:r w:rsidRPr="00A85691">
          <w:rPr>
            <w:sz w:val="18"/>
            <w:rPrChange w:id="1528" w:author="shorny" w:date="2014-06-09T15:49:00Z">
              <w:rPr/>
            </w:rPrChange>
          </w:rPr>
          <w:t xml:space="preserve"> </w:t>
        </w:r>
        <w:r w:rsidRPr="00A85691">
          <w:rPr>
            <w:rStyle w:val="function-name1"/>
            <w:sz w:val="18"/>
            <w:rPrChange w:id="1529" w:author="shorny" w:date="2014-06-09T15:49:00Z">
              <w:rPr>
                <w:rStyle w:val="function-name1"/>
              </w:rPr>
            </w:rPrChange>
          </w:rPr>
          <w:t>IF</w:t>
        </w:r>
        <w:r w:rsidRPr="00A85691">
          <w:rPr>
            <w:sz w:val="18"/>
            <w:rPrChange w:id="1530" w:author="shorny" w:date="2014-06-09T15:49:00Z">
              <w:rPr/>
            </w:rPrChange>
          </w:rPr>
          <w:t xml:space="preserve"> </w:t>
        </w:r>
        <w:r w:rsidRPr="00A85691">
          <w:rPr>
            <w:rStyle w:val="keyword1"/>
            <w:sz w:val="18"/>
            <w:rPrChange w:id="1531" w:author="shorny" w:date="2014-06-09T15:49:00Z">
              <w:rPr>
                <w:rStyle w:val="keyword1"/>
              </w:rPr>
            </w:rPrChange>
          </w:rPr>
          <w:t>EXISTS</w:t>
        </w:r>
        <w:r w:rsidRPr="00A85691">
          <w:rPr>
            <w:sz w:val="18"/>
            <w:rPrChange w:id="1532" w:author="shorny" w:date="2014-06-09T15:49:00Z">
              <w:rPr/>
            </w:rPrChange>
          </w:rPr>
          <w:t xml:space="preserve"> `Application_Research Area`;</w:t>
        </w:r>
      </w:ins>
    </w:p>
    <w:p w14:paraId="005645E0" w14:textId="77777777" w:rsidR="00A85691" w:rsidRPr="00A85691" w:rsidRDefault="00A85691">
      <w:pPr>
        <w:pStyle w:val="HTMLPreformatted"/>
        <w:divId w:val="1206136475"/>
        <w:rPr>
          <w:ins w:id="1533" w:author="shorny" w:date="2014-06-09T15:48:00Z"/>
          <w:sz w:val="18"/>
          <w:rPrChange w:id="1534" w:author="shorny" w:date="2014-06-09T15:49:00Z">
            <w:rPr>
              <w:ins w:id="1535" w:author="shorny" w:date="2014-06-09T15:48:00Z"/>
            </w:rPr>
          </w:rPrChange>
        </w:rPr>
      </w:pPr>
      <w:ins w:id="1536" w:author="shorny" w:date="2014-06-09T15:48:00Z">
        <w:r w:rsidRPr="00A85691">
          <w:rPr>
            <w:rStyle w:val="keyword1"/>
            <w:sz w:val="18"/>
            <w:rPrChange w:id="1537" w:author="shorny" w:date="2014-06-09T15:49:00Z">
              <w:rPr>
                <w:rStyle w:val="keyword1"/>
              </w:rPr>
            </w:rPrChange>
          </w:rPr>
          <w:t>DROP</w:t>
        </w:r>
        <w:r w:rsidRPr="00A85691">
          <w:rPr>
            <w:sz w:val="18"/>
            <w:rPrChange w:id="1538" w:author="shorny" w:date="2014-06-09T15:49:00Z">
              <w:rPr/>
            </w:rPrChange>
          </w:rPr>
          <w:t xml:space="preserve"> </w:t>
        </w:r>
        <w:r w:rsidRPr="00A85691">
          <w:rPr>
            <w:rStyle w:val="keyword1"/>
            <w:sz w:val="18"/>
            <w:rPrChange w:id="1539" w:author="shorny" w:date="2014-06-09T15:49:00Z">
              <w:rPr>
                <w:rStyle w:val="keyword1"/>
              </w:rPr>
            </w:rPrChange>
          </w:rPr>
          <w:t>TABLE</w:t>
        </w:r>
        <w:r w:rsidRPr="00A85691">
          <w:rPr>
            <w:sz w:val="18"/>
            <w:rPrChange w:id="1540" w:author="shorny" w:date="2014-06-09T15:49:00Z">
              <w:rPr/>
            </w:rPrChange>
          </w:rPr>
          <w:t xml:space="preserve"> </w:t>
        </w:r>
        <w:r w:rsidRPr="00A85691">
          <w:rPr>
            <w:rStyle w:val="function-name1"/>
            <w:sz w:val="18"/>
            <w:rPrChange w:id="1541" w:author="shorny" w:date="2014-06-09T15:49:00Z">
              <w:rPr>
                <w:rStyle w:val="function-name1"/>
              </w:rPr>
            </w:rPrChange>
          </w:rPr>
          <w:t>IF</w:t>
        </w:r>
        <w:r w:rsidRPr="00A85691">
          <w:rPr>
            <w:sz w:val="18"/>
            <w:rPrChange w:id="1542" w:author="shorny" w:date="2014-06-09T15:49:00Z">
              <w:rPr/>
            </w:rPrChange>
          </w:rPr>
          <w:t xml:space="preserve"> </w:t>
        </w:r>
        <w:r w:rsidRPr="00A85691">
          <w:rPr>
            <w:rStyle w:val="keyword1"/>
            <w:sz w:val="18"/>
            <w:rPrChange w:id="1543" w:author="shorny" w:date="2014-06-09T15:49:00Z">
              <w:rPr>
                <w:rStyle w:val="keyword1"/>
              </w:rPr>
            </w:rPrChange>
          </w:rPr>
          <w:t>EXISTS</w:t>
        </w:r>
        <w:r w:rsidRPr="00A85691">
          <w:rPr>
            <w:sz w:val="18"/>
            <w:rPrChange w:id="1544" w:author="shorny" w:date="2014-06-09T15:49:00Z">
              <w:rPr/>
            </w:rPrChange>
          </w:rPr>
          <w:t xml:space="preserve"> `University Staff Member_Research Area`;</w:t>
        </w:r>
      </w:ins>
    </w:p>
    <w:p w14:paraId="08C35F12" w14:textId="77777777" w:rsidR="00A85691" w:rsidRPr="00A85691" w:rsidRDefault="00A85691">
      <w:pPr>
        <w:pStyle w:val="HTMLPreformatted"/>
        <w:divId w:val="1206136475"/>
        <w:rPr>
          <w:ins w:id="1545" w:author="shorny" w:date="2014-06-09T15:48:00Z"/>
          <w:sz w:val="18"/>
          <w:rPrChange w:id="1546" w:author="shorny" w:date="2014-06-09T15:49:00Z">
            <w:rPr>
              <w:ins w:id="1547" w:author="shorny" w:date="2014-06-09T15:48:00Z"/>
            </w:rPr>
          </w:rPrChange>
        </w:rPr>
      </w:pPr>
      <w:ins w:id="1548" w:author="shorny" w:date="2014-06-09T15:48:00Z">
        <w:r w:rsidRPr="00A85691">
          <w:rPr>
            <w:rStyle w:val="keyword1"/>
            <w:sz w:val="18"/>
            <w:rPrChange w:id="1549" w:author="shorny" w:date="2014-06-09T15:49:00Z">
              <w:rPr>
                <w:rStyle w:val="keyword1"/>
              </w:rPr>
            </w:rPrChange>
          </w:rPr>
          <w:t>DROP</w:t>
        </w:r>
        <w:r w:rsidRPr="00A85691">
          <w:rPr>
            <w:sz w:val="18"/>
            <w:rPrChange w:id="1550" w:author="shorny" w:date="2014-06-09T15:49:00Z">
              <w:rPr/>
            </w:rPrChange>
          </w:rPr>
          <w:t xml:space="preserve"> </w:t>
        </w:r>
        <w:r w:rsidRPr="00A85691">
          <w:rPr>
            <w:rStyle w:val="keyword1"/>
            <w:sz w:val="18"/>
            <w:rPrChange w:id="1551" w:author="shorny" w:date="2014-06-09T15:49:00Z">
              <w:rPr>
                <w:rStyle w:val="keyword1"/>
              </w:rPr>
            </w:rPrChange>
          </w:rPr>
          <w:t>TABLE</w:t>
        </w:r>
        <w:r w:rsidRPr="00A85691">
          <w:rPr>
            <w:sz w:val="18"/>
            <w:rPrChange w:id="1552" w:author="shorny" w:date="2014-06-09T15:49:00Z">
              <w:rPr/>
            </w:rPrChange>
          </w:rPr>
          <w:t xml:space="preserve"> </w:t>
        </w:r>
        <w:r w:rsidRPr="00A85691">
          <w:rPr>
            <w:rStyle w:val="function-name1"/>
            <w:sz w:val="18"/>
            <w:rPrChange w:id="1553" w:author="shorny" w:date="2014-06-09T15:49:00Z">
              <w:rPr>
                <w:rStyle w:val="function-name1"/>
              </w:rPr>
            </w:rPrChange>
          </w:rPr>
          <w:t>IF</w:t>
        </w:r>
        <w:r w:rsidRPr="00A85691">
          <w:rPr>
            <w:sz w:val="18"/>
            <w:rPrChange w:id="1554" w:author="shorny" w:date="2014-06-09T15:49:00Z">
              <w:rPr/>
            </w:rPrChange>
          </w:rPr>
          <w:t xml:space="preserve"> </w:t>
        </w:r>
        <w:r w:rsidRPr="00A85691">
          <w:rPr>
            <w:rStyle w:val="keyword1"/>
            <w:sz w:val="18"/>
            <w:rPrChange w:id="1555" w:author="shorny" w:date="2014-06-09T15:49:00Z">
              <w:rPr>
                <w:rStyle w:val="keyword1"/>
              </w:rPr>
            </w:rPrChange>
          </w:rPr>
          <w:t>EXISTS</w:t>
        </w:r>
        <w:r w:rsidRPr="00A85691">
          <w:rPr>
            <w:sz w:val="18"/>
            <w:rPrChange w:id="1556" w:author="shorny" w:date="2014-06-09T15:49:00Z">
              <w:rPr/>
            </w:rPrChange>
          </w:rPr>
          <w:t xml:space="preserve"> `University Staff Member_Research Area2`;</w:t>
        </w:r>
      </w:ins>
    </w:p>
    <w:p w14:paraId="4A22EDF6" w14:textId="77777777" w:rsidR="00A85691" w:rsidRPr="00A85691" w:rsidRDefault="00A85691">
      <w:pPr>
        <w:pStyle w:val="HTMLPreformatted"/>
        <w:divId w:val="1206136475"/>
        <w:rPr>
          <w:ins w:id="1557" w:author="shorny" w:date="2014-06-09T15:48:00Z"/>
          <w:sz w:val="18"/>
          <w:rPrChange w:id="1558" w:author="shorny" w:date="2014-06-09T15:49:00Z">
            <w:rPr>
              <w:ins w:id="1559" w:author="shorny" w:date="2014-06-09T15:48:00Z"/>
            </w:rPr>
          </w:rPrChange>
        </w:rPr>
      </w:pPr>
      <w:ins w:id="1560" w:author="shorny" w:date="2014-06-09T15:48:00Z">
        <w:r w:rsidRPr="00A85691">
          <w:rPr>
            <w:rStyle w:val="keyword1"/>
            <w:sz w:val="18"/>
            <w:rPrChange w:id="1561" w:author="shorny" w:date="2014-06-09T15:49:00Z">
              <w:rPr>
                <w:rStyle w:val="keyword1"/>
              </w:rPr>
            </w:rPrChange>
          </w:rPr>
          <w:t>DROP</w:t>
        </w:r>
        <w:r w:rsidRPr="00A85691">
          <w:rPr>
            <w:sz w:val="18"/>
            <w:rPrChange w:id="1562" w:author="shorny" w:date="2014-06-09T15:49:00Z">
              <w:rPr/>
            </w:rPrChange>
          </w:rPr>
          <w:t xml:space="preserve"> </w:t>
        </w:r>
        <w:r w:rsidRPr="00A85691">
          <w:rPr>
            <w:rStyle w:val="keyword1"/>
            <w:sz w:val="18"/>
            <w:rPrChange w:id="1563" w:author="shorny" w:date="2014-06-09T15:49:00Z">
              <w:rPr>
                <w:rStyle w:val="keyword1"/>
              </w:rPr>
            </w:rPrChange>
          </w:rPr>
          <w:t>TABLE</w:t>
        </w:r>
        <w:r w:rsidRPr="00A85691">
          <w:rPr>
            <w:sz w:val="18"/>
            <w:rPrChange w:id="1564" w:author="shorny" w:date="2014-06-09T15:49:00Z">
              <w:rPr/>
            </w:rPrChange>
          </w:rPr>
          <w:t xml:space="preserve"> </w:t>
        </w:r>
        <w:r w:rsidRPr="00A85691">
          <w:rPr>
            <w:rStyle w:val="function-name1"/>
            <w:sz w:val="18"/>
            <w:rPrChange w:id="1565" w:author="shorny" w:date="2014-06-09T15:49:00Z">
              <w:rPr>
                <w:rStyle w:val="function-name1"/>
              </w:rPr>
            </w:rPrChange>
          </w:rPr>
          <w:t>IF</w:t>
        </w:r>
        <w:r w:rsidRPr="00A85691">
          <w:rPr>
            <w:sz w:val="18"/>
            <w:rPrChange w:id="1566" w:author="shorny" w:date="2014-06-09T15:49:00Z">
              <w:rPr/>
            </w:rPrChange>
          </w:rPr>
          <w:t xml:space="preserve"> </w:t>
        </w:r>
        <w:r w:rsidRPr="00A85691">
          <w:rPr>
            <w:rStyle w:val="keyword1"/>
            <w:sz w:val="18"/>
            <w:rPrChange w:id="1567" w:author="shorny" w:date="2014-06-09T15:49:00Z">
              <w:rPr>
                <w:rStyle w:val="keyword1"/>
              </w:rPr>
            </w:rPrChange>
          </w:rPr>
          <w:t>EXISTS</w:t>
        </w:r>
        <w:r w:rsidRPr="00A85691">
          <w:rPr>
            <w:sz w:val="18"/>
            <w:rPrChange w:id="1568" w:author="shorny" w:date="2014-06-09T15:49:00Z">
              <w:rPr/>
            </w:rPrChange>
          </w:rPr>
          <w:t xml:space="preserve"> `University Staff Member_Application`;</w:t>
        </w:r>
      </w:ins>
    </w:p>
    <w:p w14:paraId="390FD5F8" w14:textId="77777777" w:rsidR="00A85691" w:rsidRPr="00A85691" w:rsidRDefault="00A85691">
      <w:pPr>
        <w:pStyle w:val="HTMLPreformatted"/>
        <w:divId w:val="1206136475"/>
        <w:rPr>
          <w:ins w:id="1569" w:author="shorny" w:date="2014-06-09T15:48:00Z"/>
          <w:sz w:val="18"/>
          <w:rPrChange w:id="1570" w:author="shorny" w:date="2014-06-09T15:49:00Z">
            <w:rPr>
              <w:ins w:id="1571" w:author="shorny" w:date="2014-06-09T15:48:00Z"/>
            </w:rPr>
          </w:rPrChange>
        </w:rPr>
      </w:pPr>
    </w:p>
    <w:p w14:paraId="2F904CF5" w14:textId="77777777" w:rsidR="00A85691" w:rsidRPr="00A85691" w:rsidRDefault="00A85691">
      <w:pPr>
        <w:pStyle w:val="HTMLPreformatted"/>
        <w:divId w:val="1206136475"/>
        <w:rPr>
          <w:ins w:id="1572" w:author="shorny" w:date="2014-06-09T15:48:00Z"/>
          <w:rStyle w:val="comment1"/>
          <w:sz w:val="18"/>
          <w:rPrChange w:id="1573" w:author="shorny" w:date="2014-06-09T15:49:00Z">
            <w:rPr>
              <w:ins w:id="1574" w:author="shorny" w:date="2014-06-09T15:48:00Z"/>
              <w:rStyle w:val="comment1"/>
            </w:rPr>
          </w:rPrChange>
        </w:rPr>
      </w:pPr>
      <w:ins w:id="1575" w:author="shorny" w:date="2014-06-09T15:48:00Z">
        <w:r w:rsidRPr="00A85691">
          <w:rPr>
            <w:rStyle w:val="comment1"/>
            <w:sz w:val="18"/>
            <w:rPrChange w:id="1576" w:author="shorny" w:date="2014-06-09T15:49:00Z">
              <w:rPr>
                <w:rStyle w:val="comment1"/>
              </w:rPr>
            </w:rPrChange>
          </w:rPr>
          <w:t>-- -----------------------------------------------------------------------------</w:t>
        </w:r>
      </w:ins>
    </w:p>
    <w:p w14:paraId="4DE51FE1" w14:textId="77777777" w:rsidR="00A85691" w:rsidRPr="00A85691" w:rsidRDefault="00A85691">
      <w:pPr>
        <w:pStyle w:val="HTMLPreformatted"/>
        <w:divId w:val="1206136475"/>
        <w:rPr>
          <w:ins w:id="1577" w:author="shorny" w:date="2014-06-09T15:48:00Z"/>
          <w:rStyle w:val="comment1"/>
          <w:sz w:val="18"/>
          <w:rPrChange w:id="1578" w:author="shorny" w:date="2014-06-09T15:49:00Z">
            <w:rPr>
              <w:ins w:id="1579" w:author="shorny" w:date="2014-06-09T15:48:00Z"/>
              <w:rStyle w:val="comment1"/>
            </w:rPr>
          </w:rPrChange>
        </w:rPr>
      </w:pPr>
      <w:ins w:id="1580" w:author="shorny" w:date="2014-06-09T15:48:00Z">
        <w:r w:rsidRPr="00A85691">
          <w:rPr>
            <w:rStyle w:val="comment1"/>
            <w:sz w:val="18"/>
            <w:rPrChange w:id="1581" w:author="shorny" w:date="2014-06-09T15:49:00Z">
              <w:rPr>
                <w:rStyle w:val="comment1"/>
              </w:rPr>
            </w:rPrChange>
          </w:rPr>
          <w:t>-- Create tables</w:t>
        </w:r>
      </w:ins>
    </w:p>
    <w:p w14:paraId="6A04E283" w14:textId="77777777" w:rsidR="00A85691" w:rsidRPr="00A85691" w:rsidRDefault="00A85691">
      <w:pPr>
        <w:pStyle w:val="HTMLPreformatted"/>
        <w:divId w:val="1206136475"/>
        <w:rPr>
          <w:ins w:id="1582" w:author="shorny" w:date="2014-06-09T15:48:00Z"/>
          <w:sz w:val="18"/>
          <w:rPrChange w:id="1583" w:author="shorny" w:date="2014-06-09T15:49:00Z">
            <w:rPr>
              <w:ins w:id="1584" w:author="shorny" w:date="2014-06-09T15:48:00Z"/>
            </w:rPr>
          </w:rPrChange>
        </w:rPr>
      </w:pPr>
      <w:ins w:id="1585" w:author="shorny" w:date="2014-06-09T15:48:00Z">
        <w:r w:rsidRPr="00A85691">
          <w:rPr>
            <w:rStyle w:val="keyword1"/>
            <w:sz w:val="18"/>
            <w:rPrChange w:id="1586" w:author="shorny" w:date="2014-06-09T15:49:00Z">
              <w:rPr>
                <w:rStyle w:val="keyword1"/>
              </w:rPr>
            </w:rPrChange>
          </w:rPr>
          <w:t>SELECT</w:t>
        </w:r>
        <w:r w:rsidRPr="00A85691">
          <w:rPr>
            <w:sz w:val="18"/>
            <w:rPrChange w:id="1587" w:author="shorny" w:date="2014-06-09T15:49:00Z">
              <w:rPr/>
            </w:rPrChange>
          </w:rPr>
          <w:t xml:space="preserve"> "Creating tables" ;</w:t>
        </w:r>
      </w:ins>
    </w:p>
    <w:p w14:paraId="5872AB62" w14:textId="77777777" w:rsidR="00A85691" w:rsidRPr="00A85691" w:rsidRDefault="00A85691">
      <w:pPr>
        <w:pStyle w:val="HTMLPreformatted"/>
        <w:divId w:val="1206136475"/>
        <w:rPr>
          <w:ins w:id="1588" w:author="shorny" w:date="2014-06-09T15:48:00Z"/>
          <w:sz w:val="18"/>
          <w:rPrChange w:id="1589" w:author="shorny" w:date="2014-06-09T15:49:00Z">
            <w:rPr>
              <w:ins w:id="1590" w:author="shorny" w:date="2014-06-09T15:48:00Z"/>
            </w:rPr>
          </w:rPrChange>
        </w:rPr>
      </w:pPr>
    </w:p>
    <w:p w14:paraId="4225A8BE" w14:textId="77777777" w:rsidR="00A85691" w:rsidRPr="00A85691" w:rsidRDefault="00A85691">
      <w:pPr>
        <w:pStyle w:val="HTMLPreformatted"/>
        <w:divId w:val="1206136475"/>
        <w:rPr>
          <w:ins w:id="1591" w:author="shorny" w:date="2014-06-09T15:48:00Z"/>
          <w:sz w:val="18"/>
          <w:rPrChange w:id="1592" w:author="shorny" w:date="2014-06-09T15:49:00Z">
            <w:rPr>
              <w:ins w:id="1593" w:author="shorny" w:date="2014-06-09T15:48:00Z"/>
            </w:rPr>
          </w:rPrChange>
        </w:rPr>
      </w:pPr>
      <w:ins w:id="1594" w:author="shorny" w:date="2014-06-09T15:48:00Z">
        <w:r w:rsidRPr="00A85691">
          <w:rPr>
            <w:rStyle w:val="keyword1"/>
            <w:sz w:val="18"/>
            <w:rPrChange w:id="1595" w:author="shorny" w:date="2014-06-09T15:49:00Z">
              <w:rPr>
                <w:rStyle w:val="keyword1"/>
              </w:rPr>
            </w:rPrChange>
          </w:rPr>
          <w:t>CREATE</w:t>
        </w:r>
        <w:r w:rsidRPr="00A85691">
          <w:rPr>
            <w:sz w:val="18"/>
            <w:rPrChange w:id="1596" w:author="shorny" w:date="2014-06-09T15:49:00Z">
              <w:rPr/>
            </w:rPrChange>
          </w:rPr>
          <w:t xml:space="preserve"> </w:t>
        </w:r>
        <w:r w:rsidRPr="00A85691">
          <w:rPr>
            <w:rStyle w:val="keyword1"/>
            <w:sz w:val="18"/>
            <w:rPrChange w:id="1597" w:author="shorny" w:date="2014-06-09T15:49:00Z">
              <w:rPr>
                <w:rStyle w:val="keyword1"/>
              </w:rPr>
            </w:rPrChange>
          </w:rPr>
          <w:t>TABLE</w:t>
        </w:r>
        <w:r w:rsidRPr="00A85691">
          <w:rPr>
            <w:sz w:val="18"/>
            <w:rPrChange w:id="1598" w:author="shorny" w:date="2014-06-09T15:49:00Z">
              <w:rPr/>
            </w:rPrChange>
          </w:rPr>
          <w:t xml:space="preserve"> `Decision </w:t>
        </w:r>
        <w:r w:rsidRPr="00A85691">
          <w:rPr>
            <w:rStyle w:val="keyword1"/>
            <w:sz w:val="18"/>
            <w:rPrChange w:id="1599" w:author="shorny" w:date="2014-06-09T15:49:00Z">
              <w:rPr>
                <w:rStyle w:val="keyword1"/>
              </w:rPr>
            </w:rPrChange>
          </w:rPr>
          <w:t>Type</w:t>
        </w:r>
        <w:r w:rsidRPr="00A85691">
          <w:rPr>
            <w:sz w:val="18"/>
            <w:rPrChange w:id="1600" w:author="shorny" w:date="2014-06-09T15:49:00Z">
              <w:rPr/>
            </w:rPrChange>
          </w:rPr>
          <w:t>` (</w:t>
        </w:r>
      </w:ins>
    </w:p>
    <w:p w14:paraId="39C74835" w14:textId="77777777" w:rsidR="00A85691" w:rsidRPr="00A85691" w:rsidRDefault="00A85691">
      <w:pPr>
        <w:pStyle w:val="HTMLPreformatted"/>
        <w:divId w:val="1206136475"/>
        <w:rPr>
          <w:ins w:id="1601" w:author="shorny" w:date="2014-06-09T15:48:00Z"/>
          <w:sz w:val="18"/>
          <w:rPrChange w:id="1602" w:author="shorny" w:date="2014-06-09T15:49:00Z">
            <w:rPr>
              <w:ins w:id="1603" w:author="shorny" w:date="2014-06-09T15:48:00Z"/>
            </w:rPr>
          </w:rPrChange>
        </w:rPr>
      </w:pPr>
      <w:ins w:id="1604" w:author="shorny" w:date="2014-06-09T15:48:00Z">
        <w:r w:rsidRPr="00A85691">
          <w:rPr>
            <w:sz w:val="18"/>
            <w:rPrChange w:id="1605" w:author="shorny" w:date="2014-06-09T15:49:00Z">
              <w:rPr/>
            </w:rPrChange>
          </w:rPr>
          <w:t xml:space="preserve">  DecisionTypeID mediumint </w:t>
        </w:r>
        <w:r w:rsidRPr="00A85691">
          <w:rPr>
            <w:rStyle w:val="keyword1"/>
            <w:sz w:val="18"/>
            <w:rPrChange w:id="1606" w:author="shorny" w:date="2014-06-09T15:49:00Z">
              <w:rPr>
                <w:rStyle w:val="keyword1"/>
              </w:rPr>
            </w:rPrChange>
          </w:rPr>
          <w:t>NOT</w:t>
        </w:r>
        <w:r w:rsidRPr="00A85691">
          <w:rPr>
            <w:sz w:val="18"/>
            <w:rPrChange w:id="1607" w:author="shorny" w:date="2014-06-09T15:49:00Z">
              <w:rPr/>
            </w:rPrChange>
          </w:rPr>
          <w:t xml:space="preserve"> </w:t>
        </w:r>
        <w:r w:rsidRPr="00A85691">
          <w:rPr>
            <w:rStyle w:val="keyword1"/>
            <w:sz w:val="18"/>
            <w:rPrChange w:id="1608" w:author="shorny" w:date="2014-06-09T15:49:00Z">
              <w:rPr>
                <w:rStyle w:val="keyword1"/>
              </w:rPr>
            </w:rPrChange>
          </w:rPr>
          <w:t>NULL</w:t>
        </w:r>
        <w:r w:rsidRPr="00A85691">
          <w:rPr>
            <w:sz w:val="18"/>
            <w:rPrChange w:id="1609" w:author="shorny" w:date="2014-06-09T15:49:00Z">
              <w:rPr/>
            </w:rPrChange>
          </w:rPr>
          <w:t xml:space="preserve"> AUTO_INCREMENT,</w:t>
        </w:r>
      </w:ins>
    </w:p>
    <w:p w14:paraId="2D29E229" w14:textId="77777777" w:rsidR="00A85691" w:rsidRPr="00A85691" w:rsidRDefault="00A85691">
      <w:pPr>
        <w:pStyle w:val="HTMLPreformatted"/>
        <w:divId w:val="1206136475"/>
        <w:rPr>
          <w:ins w:id="1610" w:author="shorny" w:date="2014-06-09T15:48:00Z"/>
          <w:sz w:val="18"/>
          <w:rPrChange w:id="1611" w:author="shorny" w:date="2014-06-09T15:49:00Z">
            <w:rPr>
              <w:ins w:id="1612" w:author="shorny" w:date="2014-06-09T15:48:00Z"/>
            </w:rPr>
          </w:rPrChange>
        </w:rPr>
      </w:pPr>
      <w:ins w:id="1613" w:author="shorny" w:date="2014-06-09T15:48:00Z">
        <w:r w:rsidRPr="00A85691">
          <w:rPr>
            <w:sz w:val="18"/>
            <w:rPrChange w:id="1614" w:author="shorny" w:date="2014-06-09T15:49:00Z">
              <w:rPr/>
            </w:rPrChange>
          </w:rPr>
          <w:t xml:space="preserve">  </w:t>
        </w:r>
        <w:r w:rsidRPr="00A85691">
          <w:rPr>
            <w:rStyle w:val="keyword1"/>
            <w:sz w:val="18"/>
            <w:rPrChange w:id="1615" w:author="shorny" w:date="2014-06-09T15:49:00Z">
              <w:rPr>
                <w:rStyle w:val="keyword1"/>
              </w:rPr>
            </w:rPrChange>
          </w:rPr>
          <w:t>type</w:t>
        </w:r>
        <w:r w:rsidRPr="00A85691">
          <w:rPr>
            <w:sz w:val="18"/>
            <w:rPrChange w:id="1616" w:author="shorny" w:date="2014-06-09T15:49:00Z">
              <w:rPr/>
            </w:rPrChange>
          </w:rPr>
          <w:t xml:space="preserve"> </w:t>
        </w:r>
        <w:r w:rsidRPr="00A85691">
          <w:rPr>
            <w:rStyle w:val="type1"/>
            <w:sz w:val="18"/>
            <w:rPrChange w:id="1617" w:author="shorny" w:date="2014-06-09T15:49:00Z">
              <w:rPr>
                <w:rStyle w:val="type1"/>
              </w:rPr>
            </w:rPrChange>
          </w:rPr>
          <w:t>varchar</w:t>
        </w:r>
        <w:r w:rsidRPr="00A85691">
          <w:rPr>
            <w:sz w:val="18"/>
            <w:rPrChange w:id="1618" w:author="shorny" w:date="2014-06-09T15:49:00Z">
              <w:rPr/>
            </w:rPrChange>
          </w:rPr>
          <w:t xml:space="preserve">(50) </w:t>
        </w:r>
        <w:r w:rsidRPr="00A85691">
          <w:rPr>
            <w:rStyle w:val="keyword1"/>
            <w:sz w:val="18"/>
            <w:rPrChange w:id="1619" w:author="shorny" w:date="2014-06-09T15:49:00Z">
              <w:rPr>
                <w:rStyle w:val="keyword1"/>
              </w:rPr>
            </w:rPrChange>
          </w:rPr>
          <w:t>NOT</w:t>
        </w:r>
        <w:r w:rsidRPr="00A85691">
          <w:rPr>
            <w:sz w:val="18"/>
            <w:rPrChange w:id="1620" w:author="shorny" w:date="2014-06-09T15:49:00Z">
              <w:rPr/>
            </w:rPrChange>
          </w:rPr>
          <w:t xml:space="preserve"> </w:t>
        </w:r>
        <w:r w:rsidRPr="00A85691">
          <w:rPr>
            <w:rStyle w:val="keyword1"/>
            <w:sz w:val="18"/>
            <w:rPrChange w:id="1621" w:author="shorny" w:date="2014-06-09T15:49:00Z">
              <w:rPr>
                <w:rStyle w:val="keyword1"/>
              </w:rPr>
            </w:rPrChange>
          </w:rPr>
          <w:t>NULL</w:t>
        </w:r>
        <w:r w:rsidRPr="00A85691">
          <w:rPr>
            <w:sz w:val="18"/>
            <w:rPrChange w:id="1622" w:author="shorny" w:date="2014-06-09T15:49:00Z">
              <w:rPr/>
            </w:rPrChange>
          </w:rPr>
          <w:t xml:space="preserve"> </w:t>
        </w:r>
        <w:r w:rsidRPr="00A85691">
          <w:rPr>
            <w:rStyle w:val="keyword1"/>
            <w:sz w:val="18"/>
            <w:rPrChange w:id="1623" w:author="shorny" w:date="2014-06-09T15:49:00Z">
              <w:rPr>
                <w:rStyle w:val="keyword1"/>
              </w:rPr>
            </w:rPrChange>
          </w:rPr>
          <w:t>UNIQUE</w:t>
        </w:r>
        <w:r w:rsidRPr="00A85691">
          <w:rPr>
            <w:sz w:val="18"/>
            <w:rPrChange w:id="1624" w:author="shorny" w:date="2014-06-09T15:49:00Z">
              <w:rPr/>
            </w:rPrChange>
          </w:rPr>
          <w:t xml:space="preserve"> comment </w:t>
        </w:r>
        <w:r w:rsidRPr="00A85691">
          <w:rPr>
            <w:rStyle w:val="string1"/>
            <w:sz w:val="18"/>
            <w:rPrChange w:id="1625" w:author="shorny" w:date="2014-06-09T15:49:00Z">
              <w:rPr>
                <w:rStyle w:val="string1"/>
              </w:rPr>
            </w:rPrChange>
          </w:rPr>
          <w:t>'the type of decision/comment made'</w:t>
        </w:r>
        <w:r w:rsidRPr="00A85691">
          <w:rPr>
            <w:sz w:val="18"/>
            <w:rPrChange w:id="1626" w:author="shorny" w:date="2014-06-09T15:49:00Z">
              <w:rPr/>
            </w:rPrChange>
          </w:rPr>
          <w:t>,</w:t>
        </w:r>
      </w:ins>
    </w:p>
    <w:p w14:paraId="3AD60E9E" w14:textId="77777777" w:rsidR="00A85691" w:rsidRPr="00A85691" w:rsidRDefault="00A85691">
      <w:pPr>
        <w:pStyle w:val="HTMLPreformatted"/>
        <w:divId w:val="1206136475"/>
        <w:rPr>
          <w:ins w:id="1627" w:author="shorny" w:date="2014-06-09T15:48:00Z"/>
          <w:sz w:val="18"/>
          <w:rPrChange w:id="1628" w:author="shorny" w:date="2014-06-09T15:49:00Z">
            <w:rPr>
              <w:ins w:id="1629" w:author="shorny" w:date="2014-06-09T15:48:00Z"/>
            </w:rPr>
          </w:rPrChange>
        </w:rPr>
      </w:pPr>
      <w:ins w:id="1630" w:author="shorny" w:date="2014-06-09T15:48:00Z">
        <w:r w:rsidRPr="00A85691">
          <w:rPr>
            <w:sz w:val="18"/>
            <w:rPrChange w:id="1631" w:author="shorny" w:date="2014-06-09T15:49:00Z">
              <w:rPr/>
            </w:rPrChange>
          </w:rPr>
          <w:t xml:space="preserve">  </w:t>
        </w:r>
        <w:r w:rsidRPr="00A85691">
          <w:rPr>
            <w:rStyle w:val="keyword1"/>
            <w:sz w:val="18"/>
            <w:rPrChange w:id="1632" w:author="shorny" w:date="2014-06-09T15:49:00Z">
              <w:rPr>
                <w:rStyle w:val="keyword1"/>
              </w:rPr>
            </w:rPrChange>
          </w:rPr>
          <w:t>PRIMARY</w:t>
        </w:r>
        <w:r w:rsidRPr="00A85691">
          <w:rPr>
            <w:sz w:val="18"/>
            <w:rPrChange w:id="1633" w:author="shorny" w:date="2014-06-09T15:49:00Z">
              <w:rPr/>
            </w:rPrChange>
          </w:rPr>
          <w:t xml:space="preserve"> </w:t>
        </w:r>
        <w:r w:rsidRPr="00A85691">
          <w:rPr>
            <w:rStyle w:val="keyword1"/>
            <w:sz w:val="18"/>
            <w:rPrChange w:id="1634" w:author="shorny" w:date="2014-06-09T15:49:00Z">
              <w:rPr>
                <w:rStyle w:val="keyword1"/>
              </w:rPr>
            </w:rPrChange>
          </w:rPr>
          <w:t>KEY</w:t>
        </w:r>
        <w:r w:rsidRPr="00A85691">
          <w:rPr>
            <w:sz w:val="18"/>
            <w:rPrChange w:id="1635" w:author="shorny" w:date="2014-06-09T15:49:00Z">
              <w:rPr/>
            </w:rPrChange>
          </w:rPr>
          <w:t xml:space="preserve"> (DecisionTypeID)</w:t>
        </w:r>
      </w:ins>
    </w:p>
    <w:p w14:paraId="40FBA76E" w14:textId="77777777" w:rsidR="00A85691" w:rsidRPr="00A85691" w:rsidRDefault="00A85691">
      <w:pPr>
        <w:pStyle w:val="HTMLPreformatted"/>
        <w:divId w:val="1206136475"/>
        <w:rPr>
          <w:ins w:id="1636" w:author="shorny" w:date="2014-06-09T15:48:00Z"/>
          <w:sz w:val="18"/>
          <w:rPrChange w:id="1637" w:author="shorny" w:date="2014-06-09T15:49:00Z">
            <w:rPr>
              <w:ins w:id="1638" w:author="shorny" w:date="2014-06-09T15:48:00Z"/>
            </w:rPr>
          </w:rPrChange>
        </w:rPr>
      </w:pPr>
      <w:ins w:id="1639" w:author="shorny" w:date="2014-06-09T15:48:00Z">
        <w:r w:rsidRPr="00A85691">
          <w:rPr>
            <w:sz w:val="18"/>
            <w:rPrChange w:id="1640" w:author="shorny" w:date="2014-06-09T15:49:00Z">
              <w:rPr/>
            </w:rPrChange>
          </w:rPr>
          <w:t>) comment=</w:t>
        </w:r>
        <w:r w:rsidRPr="00A85691">
          <w:rPr>
            <w:rStyle w:val="string1"/>
            <w:sz w:val="18"/>
            <w:rPrChange w:id="1641" w:author="shorny" w:date="2014-06-09T15:49:00Z">
              <w:rPr>
                <w:rStyle w:val="string1"/>
              </w:rPr>
            </w:rPrChange>
          </w:rPr>
          <w:t>'the possible types of decisions/comments that can be made'</w:t>
        </w:r>
      </w:ins>
    </w:p>
    <w:p w14:paraId="1152ED3F" w14:textId="77777777" w:rsidR="00A85691" w:rsidRPr="00A85691" w:rsidRDefault="00A85691">
      <w:pPr>
        <w:pStyle w:val="HTMLPreformatted"/>
        <w:divId w:val="1206136475"/>
        <w:rPr>
          <w:ins w:id="1642" w:author="shorny" w:date="2014-06-09T15:48:00Z"/>
          <w:sz w:val="18"/>
          <w:rPrChange w:id="1643" w:author="shorny" w:date="2014-06-09T15:49:00Z">
            <w:rPr>
              <w:ins w:id="1644" w:author="shorny" w:date="2014-06-09T15:48:00Z"/>
            </w:rPr>
          </w:rPrChange>
        </w:rPr>
      </w:pPr>
      <w:ins w:id="1645" w:author="shorny" w:date="2014-06-09T15:48:00Z">
        <w:r w:rsidRPr="00A85691">
          <w:rPr>
            <w:sz w:val="18"/>
            <w:rPrChange w:id="1646" w:author="shorny" w:date="2014-06-09T15:49:00Z">
              <w:rPr/>
            </w:rPrChange>
          </w:rPr>
          <w:lastRenderedPageBreak/>
          <w:t>ENGINE=InnoDB;</w:t>
        </w:r>
      </w:ins>
    </w:p>
    <w:p w14:paraId="35644BE6" w14:textId="77777777" w:rsidR="00A85691" w:rsidRPr="00A85691" w:rsidRDefault="00A85691">
      <w:pPr>
        <w:pStyle w:val="HTMLPreformatted"/>
        <w:divId w:val="1206136475"/>
        <w:rPr>
          <w:ins w:id="1647" w:author="shorny" w:date="2014-06-09T15:48:00Z"/>
          <w:sz w:val="18"/>
          <w:rPrChange w:id="1648" w:author="shorny" w:date="2014-06-09T15:49:00Z">
            <w:rPr>
              <w:ins w:id="1649" w:author="shorny" w:date="2014-06-09T15:48:00Z"/>
            </w:rPr>
          </w:rPrChange>
        </w:rPr>
      </w:pPr>
    </w:p>
    <w:p w14:paraId="63C0915E" w14:textId="77777777" w:rsidR="00A85691" w:rsidRPr="00A85691" w:rsidRDefault="00A85691">
      <w:pPr>
        <w:pStyle w:val="HTMLPreformatted"/>
        <w:divId w:val="1206136475"/>
        <w:rPr>
          <w:ins w:id="1650" w:author="shorny" w:date="2014-06-09T15:48:00Z"/>
          <w:sz w:val="18"/>
          <w:rPrChange w:id="1651" w:author="shorny" w:date="2014-06-09T15:49:00Z">
            <w:rPr>
              <w:ins w:id="1652" w:author="shorny" w:date="2014-06-09T15:48:00Z"/>
            </w:rPr>
          </w:rPrChange>
        </w:rPr>
      </w:pPr>
      <w:ins w:id="1653" w:author="shorny" w:date="2014-06-09T15:48:00Z">
        <w:r w:rsidRPr="00A85691">
          <w:rPr>
            <w:rStyle w:val="keyword1"/>
            <w:sz w:val="18"/>
            <w:rPrChange w:id="1654" w:author="shorny" w:date="2014-06-09T15:49:00Z">
              <w:rPr>
                <w:rStyle w:val="keyword1"/>
              </w:rPr>
            </w:rPrChange>
          </w:rPr>
          <w:t>CREATE</w:t>
        </w:r>
        <w:r w:rsidRPr="00A85691">
          <w:rPr>
            <w:sz w:val="18"/>
            <w:rPrChange w:id="1655" w:author="shorny" w:date="2014-06-09T15:49:00Z">
              <w:rPr/>
            </w:rPrChange>
          </w:rPr>
          <w:t xml:space="preserve"> </w:t>
        </w:r>
        <w:r w:rsidRPr="00A85691">
          <w:rPr>
            <w:rStyle w:val="keyword1"/>
            <w:sz w:val="18"/>
            <w:rPrChange w:id="1656" w:author="shorny" w:date="2014-06-09T15:49:00Z">
              <w:rPr>
                <w:rStyle w:val="keyword1"/>
              </w:rPr>
            </w:rPrChange>
          </w:rPr>
          <w:t>TABLE</w:t>
        </w:r>
        <w:r w:rsidRPr="00A85691">
          <w:rPr>
            <w:sz w:val="18"/>
            <w:rPrChange w:id="1657" w:author="shorny" w:date="2014-06-09T15:49:00Z">
              <w:rPr/>
            </w:rPrChange>
          </w:rPr>
          <w:t xml:space="preserve"> `Payment </w:t>
        </w:r>
        <w:r w:rsidRPr="00A85691">
          <w:rPr>
            <w:rStyle w:val="keyword1"/>
            <w:sz w:val="18"/>
            <w:rPrChange w:id="1658" w:author="shorny" w:date="2014-06-09T15:49:00Z">
              <w:rPr>
                <w:rStyle w:val="keyword1"/>
              </w:rPr>
            </w:rPrChange>
          </w:rPr>
          <w:t>Method</w:t>
        </w:r>
        <w:r w:rsidRPr="00A85691">
          <w:rPr>
            <w:sz w:val="18"/>
            <w:rPrChange w:id="1659" w:author="shorny" w:date="2014-06-09T15:49:00Z">
              <w:rPr/>
            </w:rPrChange>
          </w:rPr>
          <w:t>` (</w:t>
        </w:r>
      </w:ins>
    </w:p>
    <w:p w14:paraId="6D95A2AE" w14:textId="77777777" w:rsidR="00A85691" w:rsidRPr="00A85691" w:rsidRDefault="00A85691">
      <w:pPr>
        <w:pStyle w:val="HTMLPreformatted"/>
        <w:divId w:val="1206136475"/>
        <w:rPr>
          <w:ins w:id="1660" w:author="shorny" w:date="2014-06-09T15:48:00Z"/>
          <w:sz w:val="18"/>
          <w:rPrChange w:id="1661" w:author="shorny" w:date="2014-06-09T15:49:00Z">
            <w:rPr>
              <w:ins w:id="1662" w:author="shorny" w:date="2014-06-09T15:48:00Z"/>
            </w:rPr>
          </w:rPrChange>
        </w:rPr>
      </w:pPr>
      <w:ins w:id="1663" w:author="shorny" w:date="2014-06-09T15:48:00Z">
        <w:r w:rsidRPr="00A85691">
          <w:rPr>
            <w:sz w:val="18"/>
            <w:rPrChange w:id="1664" w:author="shorny" w:date="2014-06-09T15:49:00Z">
              <w:rPr/>
            </w:rPrChange>
          </w:rPr>
          <w:t xml:space="preserve">  PayMethodID mediumint </w:t>
        </w:r>
        <w:r w:rsidRPr="00A85691">
          <w:rPr>
            <w:rStyle w:val="keyword1"/>
            <w:sz w:val="18"/>
            <w:rPrChange w:id="1665" w:author="shorny" w:date="2014-06-09T15:49:00Z">
              <w:rPr>
                <w:rStyle w:val="keyword1"/>
              </w:rPr>
            </w:rPrChange>
          </w:rPr>
          <w:t>NOT</w:t>
        </w:r>
        <w:r w:rsidRPr="00A85691">
          <w:rPr>
            <w:sz w:val="18"/>
            <w:rPrChange w:id="1666" w:author="shorny" w:date="2014-06-09T15:49:00Z">
              <w:rPr/>
            </w:rPrChange>
          </w:rPr>
          <w:t xml:space="preserve"> </w:t>
        </w:r>
        <w:r w:rsidRPr="00A85691">
          <w:rPr>
            <w:rStyle w:val="keyword1"/>
            <w:sz w:val="18"/>
            <w:rPrChange w:id="1667" w:author="shorny" w:date="2014-06-09T15:49:00Z">
              <w:rPr>
                <w:rStyle w:val="keyword1"/>
              </w:rPr>
            </w:rPrChange>
          </w:rPr>
          <w:t>NULL</w:t>
        </w:r>
        <w:r w:rsidRPr="00A85691">
          <w:rPr>
            <w:sz w:val="18"/>
            <w:rPrChange w:id="1668" w:author="shorny" w:date="2014-06-09T15:49:00Z">
              <w:rPr/>
            </w:rPrChange>
          </w:rPr>
          <w:t xml:space="preserve"> AUTO_INCREMENT,</w:t>
        </w:r>
      </w:ins>
    </w:p>
    <w:p w14:paraId="208EDDC1" w14:textId="77777777" w:rsidR="00A85691" w:rsidRPr="00A85691" w:rsidRDefault="00A85691">
      <w:pPr>
        <w:pStyle w:val="HTMLPreformatted"/>
        <w:divId w:val="1206136475"/>
        <w:rPr>
          <w:ins w:id="1669" w:author="shorny" w:date="2014-06-09T15:48:00Z"/>
          <w:sz w:val="18"/>
          <w:rPrChange w:id="1670" w:author="shorny" w:date="2014-06-09T15:49:00Z">
            <w:rPr>
              <w:ins w:id="1671" w:author="shorny" w:date="2014-06-09T15:48:00Z"/>
            </w:rPr>
          </w:rPrChange>
        </w:rPr>
      </w:pPr>
      <w:ins w:id="1672" w:author="shorny" w:date="2014-06-09T15:48:00Z">
        <w:r w:rsidRPr="00A85691">
          <w:rPr>
            <w:sz w:val="18"/>
            <w:rPrChange w:id="1673" w:author="shorny" w:date="2014-06-09T15:49:00Z">
              <w:rPr/>
            </w:rPrChange>
          </w:rPr>
          <w:t xml:space="preserve">  </w:t>
        </w:r>
        <w:r w:rsidRPr="00A85691">
          <w:rPr>
            <w:rStyle w:val="keyword1"/>
            <w:sz w:val="18"/>
            <w:rPrChange w:id="1674" w:author="shorny" w:date="2014-06-09T15:49:00Z">
              <w:rPr>
                <w:rStyle w:val="keyword1"/>
              </w:rPr>
            </w:rPrChange>
          </w:rPr>
          <w:t>Method</w:t>
        </w:r>
        <w:r w:rsidRPr="00A85691">
          <w:rPr>
            <w:sz w:val="18"/>
            <w:rPrChange w:id="1675" w:author="shorny" w:date="2014-06-09T15:49:00Z">
              <w:rPr/>
            </w:rPrChange>
          </w:rPr>
          <w:t xml:space="preserve"> </w:t>
        </w:r>
        <w:r w:rsidRPr="00A85691">
          <w:rPr>
            <w:rStyle w:val="type1"/>
            <w:sz w:val="18"/>
            <w:rPrChange w:id="1676" w:author="shorny" w:date="2014-06-09T15:49:00Z">
              <w:rPr>
                <w:rStyle w:val="type1"/>
              </w:rPr>
            </w:rPrChange>
          </w:rPr>
          <w:t>varchar</w:t>
        </w:r>
        <w:r w:rsidRPr="00A85691">
          <w:rPr>
            <w:sz w:val="18"/>
            <w:rPrChange w:id="1677" w:author="shorny" w:date="2014-06-09T15:49:00Z">
              <w:rPr/>
            </w:rPrChange>
          </w:rPr>
          <w:t xml:space="preserve">(50) </w:t>
        </w:r>
        <w:r w:rsidRPr="00A85691">
          <w:rPr>
            <w:rStyle w:val="keyword1"/>
            <w:sz w:val="18"/>
            <w:rPrChange w:id="1678" w:author="shorny" w:date="2014-06-09T15:49:00Z">
              <w:rPr>
                <w:rStyle w:val="keyword1"/>
              </w:rPr>
            </w:rPrChange>
          </w:rPr>
          <w:t>NOT</w:t>
        </w:r>
        <w:r w:rsidRPr="00A85691">
          <w:rPr>
            <w:sz w:val="18"/>
            <w:rPrChange w:id="1679" w:author="shorny" w:date="2014-06-09T15:49:00Z">
              <w:rPr/>
            </w:rPrChange>
          </w:rPr>
          <w:t xml:space="preserve"> </w:t>
        </w:r>
        <w:r w:rsidRPr="00A85691">
          <w:rPr>
            <w:rStyle w:val="keyword1"/>
            <w:sz w:val="18"/>
            <w:rPrChange w:id="1680" w:author="shorny" w:date="2014-06-09T15:49:00Z">
              <w:rPr>
                <w:rStyle w:val="keyword1"/>
              </w:rPr>
            </w:rPrChange>
          </w:rPr>
          <w:t>NULL</w:t>
        </w:r>
        <w:r w:rsidRPr="00A85691">
          <w:rPr>
            <w:sz w:val="18"/>
            <w:rPrChange w:id="1681" w:author="shorny" w:date="2014-06-09T15:49:00Z">
              <w:rPr/>
            </w:rPrChange>
          </w:rPr>
          <w:t xml:space="preserve"> </w:t>
        </w:r>
        <w:r w:rsidRPr="00A85691">
          <w:rPr>
            <w:rStyle w:val="keyword1"/>
            <w:sz w:val="18"/>
            <w:rPrChange w:id="1682" w:author="shorny" w:date="2014-06-09T15:49:00Z">
              <w:rPr>
                <w:rStyle w:val="keyword1"/>
              </w:rPr>
            </w:rPrChange>
          </w:rPr>
          <w:t>UNIQUE</w:t>
        </w:r>
        <w:r w:rsidRPr="00A85691">
          <w:rPr>
            <w:sz w:val="18"/>
            <w:rPrChange w:id="1683" w:author="shorny" w:date="2014-06-09T15:49:00Z">
              <w:rPr/>
            </w:rPrChange>
          </w:rPr>
          <w:t xml:space="preserve"> comment </w:t>
        </w:r>
        <w:r w:rsidRPr="00A85691">
          <w:rPr>
            <w:rStyle w:val="string1"/>
            <w:sz w:val="18"/>
            <w:rPrChange w:id="1684" w:author="shorny" w:date="2014-06-09T15:49:00Z">
              <w:rPr>
                <w:rStyle w:val="string1"/>
              </w:rPr>
            </w:rPrChange>
          </w:rPr>
          <w:t>'Method of payment, e.g. scholarship, letter of financial support etc.'</w:t>
        </w:r>
        <w:r w:rsidRPr="00A85691">
          <w:rPr>
            <w:sz w:val="18"/>
            <w:rPrChange w:id="1685" w:author="shorny" w:date="2014-06-09T15:49:00Z">
              <w:rPr/>
            </w:rPrChange>
          </w:rPr>
          <w:t>,</w:t>
        </w:r>
      </w:ins>
    </w:p>
    <w:p w14:paraId="23DE0836" w14:textId="77777777" w:rsidR="00A85691" w:rsidRPr="00A85691" w:rsidRDefault="00A85691">
      <w:pPr>
        <w:pStyle w:val="HTMLPreformatted"/>
        <w:divId w:val="1206136475"/>
        <w:rPr>
          <w:ins w:id="1686" w:author="shorny" w:date="2014-06-09T15:48:00Z"/>
          <w:sz w:val="18"/>
          <w:rPrChange w:id="1687" w:author="shorny" w:date="2014-06-09T15:49:00Z">
            <w:rPr>
              <w:ins w:id="1688" w:author="shorny" w:date="2014-06-09T15:48:00Z"/>
            </w:rPr>
          </w:rPrChange>
        </w:rPr>
      </w:pPr>
      <w:ins w:id="1689" w:author="shorny" w:date="2014-06-09T15:48:00Z">
        <w:r w:rsidRPr="00A85691">
          <w:rPr>
            <w:sz w:val="18"/>
            <w:rPrChange w:id="1690" w:author="shorny" w:date="2014-06-09T15:49:00Z">
              <w:rPr/>
            </w:rPrChange>
          </w:rPr>
          <w:t xml:space="preserve">  </w:t>
        </w:r>
        <w:r w:rsidRPr="00A85691">
          <w:rPr>
            <w:rStyle w:val="keyword1"/>
            <w:sz w:val="18"/>
            <w:rPrChange w:id="1691" w:author="shorny" w:date="2014-06-09T15:49:00Z">
              <w:rPr>
                <w:rStyle w:val="keyword1"/>
              </w:rPr>
            </w:rPrChange>
          </w:rPr>
          <w:t>PRIMARY</w:t>
        </w:r>
        <w:r w:rsidRPr="00A85691">
          <w:rPr>
            <w:sz w:val="18"/>
            <w:rPrChange w:id="1692" w:author="shorny" w:date="2014-06-09T15:49:00Z">
              <w:rPr/>
            </w:rPrChange>
          </w:rPr>
          <w:t xml:space="preserve"> </w:t>
        </w:r>
        <w:r w:rsidRPr="00A85691">
          <w:rPr>
            <w:rStyle w:val="keyword1"/>
            <w:sz w:val="18"/>
            <w:rPrChange w:id="1693" w:author="shorny" w:date="2014-06-09T15:49:00Z">
              <w:rPr>
                <w:rStyle w:val="keyword1"/>
              </w:rPr>
            </w:rPrChange>
          </w:rPr>
          <w:t>KEY</w:t>
        </w:r>
        <w:r w:rsidRPr="00A85691">
          <w:rPr>
            <w:sz w:val="18"/>
            <w:rPrChange w:id="1694" w:author="shorny" w:date="2014-06-09T15:49:00Z">
              <w:rPr/>
            </w:rPrChange>
          </w:rPr>
          <w:t xml:space="preserve"> (PayMethodID)</w:t>
        </w:r>
      </w:ins>
    </w:p>
    <w:p w14:paraId="17EDC3F4" w14:textId="77777777" w:rsidR="00A85691" w:rsidRPr="00A85691" w:rsidRDefault="00A85691">
      <w:pPr>
        <w:pStyle w:val="HTMLPreformatted"/>
        <w:divId w:val="1206136475"/>
        <w:rPr>
          <w:ins w:id="1695" w:author="shorny" w:date="2014-06-09T15:48:00Z"/>
          <w:sz w:val="18"/>
          <w:rPrChange w:id="1696" w:author="shorny" w:date="2014-06-09T15:49:00Z">
            <w:rPr>
              <w:ins w:id="1697" w:author="shorny" w:date="2014-06-09T15:48:00Z"/>
            </w:rPr>
          </w:rPrChange>
        </w:rPr>
      </w:pPr>
      <w:ins w:id="1698" w:author="shorny" w:date="2014-06-09T15:48:00Z">
        <w:r w:rsidRPr="00A85691">
          <w:rPr>
            <w:sz w:val="18"/>
            <w:rPrChange w:id="1699" w:author="shorny" w:date="2014-06-09T15:49:00Z">
              <w:rPr/>
            </w:rPrChange>
          </w:rPr>
          <w:t>)</w:t>
        </w:r>
      </w:ins>
    </w:p>
    <w:p w14:paraId="1783344C" w14:textId="77777777" w:rsidR="00A85691" w:rsidRPr="00A85691" w:rsidRDefault="00A85691">
      <w:pPr>
        <w:pStyle w:val="HTMLPreformatted"/>
        <w:divId w:val="1206136475"/>
        <w:rPr>
          <w:ins w:id="1700" w:author="shorny" w:date="2014-06-09T15:48:00Z"/>
          <w:sz w:val="18"/>
          <w:rPrChange w:id="1701" w:author="shorny" w:date="2014-06-09T15:49:00Z">
            <w:rPr>
              <w:ins w:id="1702" w:author="shorny" w:date="2014-06-09T15:48:00Z"/>
            </w:rPr>
          </w:rPrChange>
        </w:rPr>
      </w:pPr>
      <w:ins w:id="1703" w:author="shorny" w:date="2014-06-09T15:48:00Z">
        <w:r w:rsidRPr="00A85691">
          <w:rPr>
            <w:sz w:val="18"/>
            <w:rPrChange w:id="1704" w:author="shorny" w:date="2014-06-09T15:49:00Z">
              <w:rPr/>
            </w:rPrChange>
          </w:rPr>
          <w:t>comment=</w:t>
        </w:r>
        <w:r w:rsidRPr="00A85691">
          <w:rPr>
            <w:rStyle w:val="string1"/>
            <w:sz w:val="18"/>
            <w:rPrChange w:id="1705" w:author="shorny" w:date="2014-06-09T15:49:00Z">
              <w:rPr>
                <w:rStyle w:val="string1"/>
              </w:rPr>
            </w:rPrChange>
          </w:rPr>
          <w:t>'the possible payment methods of a Research higher degree'</w:t>
        </w:r>
      </w:ins>
    </w:p>
    <w:p w14:paraId="1F79F41E" w14:textId="77777777" w:rsidR="00A85691" w:rsidRPr="00A85691" w:rsidRDefault="00A85691">
      <w:pPr>
        <w:pStyle w:val="HTMLPreformatted"/>
        <w:divId w:val="1206136475"/>
        <w:rPr>
          <w:ins w:id="1706" w:author="shorny" w:date="2014-06-09T15:48:00Z"/>
          <w:sz w:val="18"/>
          <w:rPrChange w:id="1707" w:author="shorny" w:date="2014-06-09T15:49:00Z">
            <w:rPr>
              <w:ins w:id="1708" w:author="shorny" w:date="2014-06-09T15:48:00Z"/>
            </w:rPr>
          </w:rPrChange>
        </w:rPr>
      </w:pPr>
      <w:ins w:id="1709" w:author="shorny" w:date="2014-06-09T15:48:00Z">
        <w:r w:rsidRPr="00A85691">
          <w:rPr>
            <w:sz w:val="18"/>
            <w:rPrChange w:id="1710" w:author="shorny" w:date="2014-06-09T15:49:00Z">
              <w:rPr/>
            </w:rPrChange>
          </w:rPr>
          <w:t>ENGINE=InnoDB;</w:t>
        </w:r>
      </w:ins>
    </w:p>
    <w:p w14:paraId="2496F8B1" w14:textId="77777777" w:rsidR="00A85691" w:rsidRPr="00A85691" w:rsidRDefault="00A85691">
      <w:pPr>
        <w:pStyle w:val="HTMLPreformatted"/>
        <w:divId w:val="1206136475"/>
        <w:rPr>
          <w:ins w:id="1711" w:author="shorny" w:date="2014-06-09T15:48:00Z"/>
          <w:sz w:val="18"/>
          <w:rPrChange w:id="1712" w:author="shorny" w:date="2014-06-09T15:49:00Z">
            <w:rPr>
              <w:ins w:id="1713" w:author="shorny" w:date="2014-06-09T15:48:00Z"/>
            </w:rPr>
          </w:rPrChange>
        </w:rPr>
      </w:pPr>
    </w:p>
    <w:p w14:paraId="4ECF7751" w14:textId="77777777" w:rsidR="00A85691" w:rsidRPr="00A85691" w:rsidRDefault="00A85691">
      <w:pPr>
        <w:pStyle w:val="HTMLPreformatted"/>
        <w:divId w:val="1206136475"/>
        <w:rPr>
          <w:ins w:id="1714" w:author="shorny" w:date="2014-06-09T15:48:00Z"/>
          <w:sz w:val="18"/>
          <w:rPrChange w:id="1715" w:author="shorny" w:date="2014-06-09T15:49:00Z">
            <w:rPr>
              <w:ins w:id="1716" w:author="shorny" w:date="2014-06-09T15:48:00Z"/>
            </w:rPr>
          </w:rPrChange>
        </w:rPr>
      </w:pPr>
      <w:ins w:id="1717" w:author="shorny" w:date="2014-06-09T15:48:00Z">
        <w:r w:rsidRPr="00A85691">
          <w:rPr>
            <w:rStyle w:val="keyword1"/>
            <w:sz w:val="18"/>
            <w:rPrChange w:id="1718" w:author="shorny" w:date="2014-06-09T15:49:00Z">
              <w:rPr>
                <w:rStyle w:val="keyword1"/>
              </w:rPr>
            </w:rPrChange>
          </w:rPr>
          <w:t>CREATE</w:t>
        </w:r>
        <w:r w:rsidRPr="00A85691">
          <w:rPr>
            <w:sz w:val="18"/>
            <w:rPrChange w:id="1719" w:author="shorny" w:date="2014-06-09T15:49:00Z">
              <w:rPr/>
            </w:rPrChange>
          </w:rPr>
          <w:t xml:space="preserve"> </w:t>
        </w:r>
        <w:r w:rsidRPr="00A85691">
          <w:rPr>
            <w:rStyle w:val="keyword1"/>
            <w:sz w:val="18"/>
            <w:rPrChange w:id="1720" w:author="shorny" w:date="2014-06-09T15:49:00Z">
              <w:rPr>
                <w:rStyle w:val="keyword1"/>
              </w:rPr>
            </w:rPrChange>
          </w:rPr>
          <w:t>TABLE</w:t>
        </w:r>
        <w:r w:rsidRPr="00A85691">
          <w:rPr>
            <w:sz w:val="18"/>
            <w:rPrChange w:id="1721" w:author="shorny" w:date="2014-06-09T15:49:00Z">
              <w:rPr/>
            </w:rPrChange>
          </w:rPr>
          <w:t xml:space="preserve"> </w:t>
        </w:r>
        <w:r w:rsidRPr="00A85691">
          <w:rPr>
            <w:rStyle w:val="function-name1"/>
            <w:sz w:val="18"/>
            <w:rPrChange w:id="1722" w:author="shorny" w:date="2014-06-09T15:49:00Z">
              <w:rPr>
                <w:rStyle w:val="function-name1"/>
              </w:rPr>
            </w:rPrChange>
          </w:rPr>
          <w:t>Application</w:t>
        </w:r>
        <w:r w:rsidRPr="00A85691">
          <w:rPr>
            <w:sz w:val="18"/>
            <w:rPrChange w:id="1723" w:author="shorny" w:date="2014-06-09T15:49:00Z">
              <w:rPr/>
            </w:rPrChange>
          </w:rPr>
          <w:t xml:space="preserve"> (</w:t>
        </w:r>
      </w:ins>
    </w:p>
    <w:p w14:paraId="0821302D" w14:textId="77777777" w:rsidR="00A85691" w:rsidRPr="00A85691" w:rsidRDefault="00A85691">
      <w:pPr>
        <w:pStyle w:val="HTMLPreformatted"/>
        <w:divId w:val="1206136475"/>
        <w:rPr>
          <w:ins w:id="1724" w:author="shorny" w:date="2014-06-09T15:48:00Z"/>
          <w:sz w:val="18"/>
          <w:rPrChange w:id="1725" w:author="shorny" w:date="2014-06-09T15:49:00Z">
            <w:rPr>
              <w:ins w:id="1726" w:author="shorny" w:date="2014-06-09T15:48:00Z"/>
            </w:rPr>
          </w:rPrChange>
        </w:rPr>
      </w:pPr>
      <w:ins w:id="1727" w:author="shorny" w:date="2014-06-09T15:48:00Z">
        <w:r w:rsidRPr="00A85691">
          <w:rPr>
            <w:sz w:val="18"/>
            <w:rPrChange w:id="1728" w:author="shorny" w:date="2014-06-09T15:49:00Z">
              <w:rPr/>
            </w:rPrChange>
          </w:rPr>
          <w:t xml:space="preserve">  ApplicationID mediumint </w:t>
        </w:r>
        <w:r w:rsidRPr="00A85691">
          <w:rPr>
            <w:rStyle w:val="keyword1"/>
            <w:sz w:val="18"/>
            <w:rPrChange w:id="1729" w:author="shorny" w:date="2014-06-09T15:49:00Z">
              <w:rPr>
                <w:rStyle w:val="keyword1"/>
              </w:rPr>
            </w:rPrChange>
          </w:rPr>
          <w:t>NOT</w:t>
        </w:r>
        <w:r w:rsidRPr="00A85691">
          <w:rPr>
            <w:sz w:val="18"/>
            <w:rPrChange w:id="1730" w:author="shorny" w:date="2014-06-09T15:49:00Z">
              <w:rPr/>
            </w:rPrChange>
          </w:rPr>
          <w:t xml:space="preserve"> </w:t>
        </w:r>
        <w:r w:rsidRPr="00A85691">
          <w:rPr>
            <w:rStyle w:val="keyword1"/>
            <w:sz w:val="18"/>
            <w:rPrChange w:id="1731" w:author="shorny" w:date="2014-06-09T15:49:00Z">
              <w:rPr>
                <w:rStyle w:val="keyword1"/>
              </w:rPr>
            </w:rPrChange>
          </w:rPr>
          <w:t>NULL</w:t>
        </w:r>
        <w:r w:rsidRPr="00A85691">
          <w:rPr>
            <w:sz w:val="18"/>
            <w:rPrChange w:id="1732" w:author="shorny" w:date="2014-06-09T15:49:00Z">
              <w:rPr/>
            </w:rPrChange>
          </w:rPr>
          <w:t xml:space="preserve"> AUTO_INCREMENT,</w:t>
        </w:r>
      </w:ins>
    </w:p>
    <w:p w14:paraId="7C41E857" w14:textId="77777777" w:rsidR="00A85691" w:rsidRPr="00A85691" w:rsidRDefault="00A85691">
      <w:pPr>
        <w:pStyle w:val="HTMLPreformatted"/>
        <w:divId w:val="1206136475"/>
        <w:rPr>
          <w:ins w:id="1733" w:author="shorny" w:date="2014-06-09T15:48:00Z"/>
          <w:sz w:val="18"/>
          <w:rPrChange w:id="1734" w:author="shorny" w:date="2014-06-09T15:49:00Z">
            <w:rPr>
              <w:ins w:id="1735" w:author="shorny" w:date="2014-06-09T15:48:00Z"/>
            </w:rPr>
          </w:rPrChange>
        </w:rPr>
      </w:pPr>
      <w:ins w:id="1736" w:author="shorny" w:date="2014-06-09T15:48:00Z">
        <w:r w:rsidRPr="00A85691">
          <w:rPr>
            <w:sz w:val="18"/>
            <w:rPrChange w:id="1737" w:author="shorny" w:date="2014-06-09T15:49:00Z">
              <w:rPr/>
            </w:rPrChange>
          </w:rPr>
          <w:t xml:space="preserve">  ApplicantEmail </w:t>
        </w:r>
        <w:r w:rsidRPr="00A85691">
          <w:rPr>
            <w:rStyle w:val="type1"/>
            <w:sz w:val="18"/>
            <w:rPrChange w:id="1738" w:author="shorny" w:date="2014-06-09T15:49:00Z">
              <w:rPr>
                <w:rStyle w:val="type1"/>
              </w:rPr>
            </w:rPrChange>
          </w:rPr>
          <w:t>varchar</w:t>
        </w:r>
        <w:r w:rsidRPr="00A85691">
          <w:rPr>
            <w:sz w:val="18"/>
            <w:rPrChange w:id="1739" w:author="shorny" w:date="2014-06-09T15:49:00Z">
              <w:rPr/>
            </w:rPrChange>
          </w:rPr>
          <w:t xml:space="preserve"> (100)</w:t>
        </w:r>
      </w:ins>
    </w:p>
    <w:p w14:paraId="077B4214" w14:textId="77777777" w:rsidR="00A85691" w:rsidRPr="00A85691" w:rsidRDefault="00A85691">
      <w:pPr>
        <w:pStyle w:val="HTMLPreformatted"/>
        <w:divId w:val="1206136475"/>
        <w:rPr>
          <w:ins w:id="1740" w:author="shorny" w:date="2014-06-09T15:48:00Z"/>
          <w:sz w:val="18"/>
          <w:rPrChange w:id="1741" w:author="shorny" w:date="2014-06-09T15:49:00Z">
            <w:rPr>
              <w:ins w:id="1742" w:author="shorny" w:date="2014-06-09T15:48:00Z"/>
            </w:rPr>
          </w:rPrChange>
        </w:rPr>
      </w:pPr>
      <w:ins w:id="1743" w:author="shorny" w:date="2014-06-09T15:48:00Z">
        <w:r w:rsidRPr="00A85691">
          <w:rPr>
            <w:sz w:val="18"/>
            <w:rPrChange w:id="1744" w:author="shorny" w:date="2014-06-09T15:49:00Z">
              <w:rPr/>
            </w:rPrChange>
          </w:rPr>
          <w:t xml:space="preserve">    comment </w:t>
        </w:r>
        <w:r w:rsidRPr="00A85691">
          <w:rPr>
            <w:rStyle w:val="string1"/>
            <w:sz w:val="18"/>
            <w:rPrChange w:id="1745" w:author="shorny" w:date="2014-06-09T15:49:00Z">
              <w:rPr>
                <w:rStyle w:val="string1"/>
              </w:rPr>
            </w:rPrChange>
          </w:rPr>
          <w:t>'Denormalised column to improve retrieval of applications via email address'</w:t>
        </w:r>
        <w:r w:rsidRPr="00A85691">
          <w:rPr>
            <w:sz w:val="18"/>
            <w:rPrChange w:id="1746" w:author="shorny" w:date="2014-06-09T15:49:00Z">
              <w:rPr/>
            </w:rPrChange>
          </w:rPr>
          <w:t>,</w:t>
        </w:r>
      </w:ins>
    </w:p>
    <w:p w14:paraId="1EA29F1B" w14:textId="77777777" w:rsidR="00A85691" w:rsidRPr="00A85691" w:rsidRDefault="00A85691">
      <w:pPr>
        <w:pStyle w:val="HTMLPreformatted"/>
        <w:divId w:val="1206136475"/>
        <w:rPr>
          <w:ins w:id="1747" w:author="shorny" w:date="2014-06-09T15:48:00Z"/>
          <w:sz w:val="18"/>
          <w:rPrChange w:id="1748" w:author="shorny" w:date="2014-06-09T15:49:00Z">
            <w:rPr>
              <w:ins w:id="1749" w:author="shorny" w:date="2014-06-09T15:48:00Z"/>
            </w:rPr>
          </w:rPrChange>
        </w:rPr>
      </w:pPr>
      <w:ins w:id="1750" w:author="shorny" w:date="2014-06-09T15:48:00Z">
        <w:r w:rsidRPr="00A85691">
          <w:rPr>
            <w:sz w:val="18"/>
            <w:rPrChange w:id="1751" w:author="shorny" w:date="2014-06-09T15:49:00Z">
              <w:rPr/>
            </w:rPrChange>
          </w:rPr>
          <w:t xml:space="preserve">  ApplicantID mediumint </w:t>
        </w:r>
        <w:r w:rsidRPr="00A85691">
          <w:rPr>
            <w:rStyle w:val="keyword1"/>
            <w:sz w:val="18"/>
            <w:rPrChange w:id="1752" w:author="shorny" w:date="2014-06-09T15:49:00Z">
              <w:rPr>
                <w:rStyle w:val="keyword1"/>
              </w:rPr>
            </w:rPrChange>
          </w:rPr>
          <w:t>NOT</w:t>
        </w:r>
        <w:r w:rsidRPr="00A85691">
          <w:rPr>
            <w:sz w:val="18"/>
            <w:rPrChange w:id="1753" w:author="shorny" w:date="2014-06-09T15:49:00Z">
              <w:rPr/>
            </w:rPrChange>
          </w:rPr>
          <w:t xml:space="preserve"> </w:t>
        </w:r>
        <w:r w:rsidRPr="00A85691">
          <w:rPr>
            <w:rStyle w:val="keyword1"/>
            <w:sz w:val="18"/>
            <w:rPrChange w:id="1754" w:author="shorny" w:date="2014-06-09T15:49:00Z">
              <w:rPr>
                <w:rStyle w:val="keyword1"/>
              </w:rPr>
            </w:rPrChange>
          </w:rPr>
          <w:t>NULL</w:t>
        </w:r>
      </w:ins>
    </w:p>
    <w:p w14:paraId="5FBE9E3B" w14:textId="77777777" w:rsidR="00A85691" w:rsidRPr="00A85691" w:rsidRDefault="00A85691">
      <w:pPr>
        <w:pStyle w:val="HTMLPreformatted"/>
        <w:divId w:val="1206136475"/>
        <w:rPr>
          <w:ins w:id="1755" w:author="shorny" w:date="2014-06-09T15:48:00Z"/>
          <w:sz w:val="18"/>
          <w:rPrChange w:id="1756" w:author="shorny" w:date="2014-06-09T15:49:00Z">
            <w:rPr>
              <w:ins w:id="1757" w:author="shorny" w:date="2014-06-09T15:48:00Z"/>
            </w:rPr>
          </w:rPrChange>
        </w:rPr>
      </w:pPr>
      <w:ins w:id="1758" w:author="shorny" w:date="2014-06-09T15:48:00Z">
        <w:r w:rsidRPr="00A85691">
          <w:rPr>
            <w:sz w:val="18"/>
            <w:rPrChange w:id="1759" w:author="shorny" w:date="2014-06-09T15:49:00Z">
              <w:rPr/>
            </w:rPrChange>
          </w:rPr>
          <w:t xml:space="preserve">    comment </w:t>
        </w:r>
        <w:r w:rsidRPr="00A85691">
          <w:rPr>
            <w:rStyle w:val="string1"/>
            <w:sz w:val="18"/>
            <w:rPrChange w:id="1760" w:author="shorny" w:date="2014-06-09T15:49:00Z">
              <w:rPr>
                <w:rStyle w:val="string1"/>
              </w:rPr>
            </w:rPrChange>
          </w:rPr>
          <w:t>'the ID of the applicant who proposed this application'</w:t>
        </w:r>
        <w:r w:rsidRPr="00A85691">
          <w:rPr>
            <w:sz w:val="18"/>
            <w:rPrChange w:id="1761" w:author="shorny" w:date="2014-06-09T15:49:00Z">
              <w:rPr/>
            </w:rPrChange>
          </w:rPr>
          <w:t>,</w:t>
        </w:r>
      </w:ins>
    </w:p>
    <w:p w14:paraId="2EC92BF4" w14:textId="77777777" w:rsidR="00A85691" w:rsidRPr="00A85691" w:rsidRDefault="00A85691">
      <w:pPr>
        <w:pStyle w:val="HTMLPreformatted"/>
        <w:divId w:val="1206136475"/>
        <w:rPr>
          <w:ins w:id="1762" w:author="shorny" w:date="2014-06-09T15:48:00Z"/>
          <w:sz w:val="18"/>
          <w:rPrChange w:id="1763" w:author="shorny" w:date="2014-06-09T15:49:00Z">
            <w:rPr>
              <w:ins w:id="1764" w:author="shorny" w:date="2014-06-09T15:48:00Z"/>
            </w:rPr>
          </w:rPrChange>
        </w:rPr>
      </w:pPr>
      <w:ins w:id="1765" w:author="shorny" w:date="2014-06-09T15:48:00Z">
        <w:r w:rsidRPr="00A85691">
          <w:rPr>
            <w:sz w:val="18"/>
            <w:rPrChange w:id="1766" w:author="shorny" w:date="2014-06-09T15:49:00Z">
              <w:rPr/>
            </w:rPrChange>
          </w:rPr>
          <w:t xml:space="preserve">  AddressConfirmed tinyint(1) </w:t>
        </w:r>
        <w:r w:rsidRPr="00A85691">
          <w:rPr>
            <w:rStyle w:val="keyword1"/>
            <w:sz w:val="18"/>
            <w:rPrChange w:id="1767" w:author="shorny" w:date="2014-06-09T15:49:00Z">
              <w:rPr>
                <w:rStyle w:val="keyword1"/>
              </w:rPr>
            </w:rPrChange>
          </w:rPr>
          <w:t>NOT</w:t>
        </w:r>
        <w:r w:rsidRPr="00A85691">
          <w:rPr>
            <w:sz w:val="18"/>
            <w:rPrChange w:id="1768" w:author="shorny" w:date="2014-06-09T15:49:00Z">
              <w:rPr/>
            </w:rPrChange>
          </w:rPr>
          <w:t xml:space="preserve"> </w:t>
        </w:r>
        <w:r w:rsidRPr="00A85691">
          <w:rPr>
            <w:rStyle w:val="keyword1"/>
            <w:sz w:val="18"/>
            <w:rPrChange w:id="1769" w:author="shorny" w:date="2014-06-09T15:49:00Z">
              <w:rPr>
                <w:rStyle w:val="keyword1"/>
              </w:rPr>
            </w:rPrChange>
          </w:rPr>
          <w:t>NULL</w:t>
        </w:r>
        <w:r w:rsidRPr="00A85691">
          <w:rPr>
            <w:sz w:val="18"/>
            <w:rPrChange w:id="1770" w:author="shorny" w:date="2014-06-09T15:49:00Z">
              <w:rPr/>
            </w:rPrChange>
          </w:rPr>
          <w:t xml:space="preserve"> comment </w:t>
        </w:r>
        <w:r w:rsidRPr="00A85691">
          <w:rPr>
            <w:rStyle w:val="string1"/>
            <w:sz w:val="18"/>
            <w:rPrChange w:id="1771" w:author="shorny" w:date="2014-06-09T15:49:00Z">
              <w:rPr>
                <w:rStyle w:val="string1"/>
              </w:rPr>
            </w:rPrChange>
          </w:rPr>
          <w:t>'All contact details appear valid'</w:t>
        </w:r>
        <w:r w:rsidRPr="00A85691">
          <w:rPr>
            <w:sz w:val="18"/>
            <w:rPrChange w:id="1772" w:author="shorny" w:date="2014-06-09T15:49:00Z">
              <w:rPr/>
            </w:rPrChange>
          </w:rPr>
          <w:t>,</w:t>
        </w:r>
      </w:ins>
    </w:p>
    <w:p w14:paraId="76A80668" w14:textId="77777777" w:rsidR="00A85691" w:rsidRPr="00A85691" w:rsidRDefault="00A85691">
      <w:pPr>
        <w:pStyle w:val="HTMLPreformatted"/>
        <w:divId w:val="1206136475"/>
        <w:rPr>
          <w:ins w:id="1773" w:author="shorny" w:date="2014-06-09T15:48:00Z"/>
          <w:sz w:val="18"/>
          <w:rPrChange w:id="1774" w:author="shorny" w:date="2014-06-09T15:49:00Z">
            <w:rPr>
              <w:ins w:id="1775" w:author="shorny" w:date="2014-06-09T15:48:00Z"/>
            </w:rPr>
          </w:rPrChange>
        </w:rPr>
      </w:pPr>
      <w:ins w:id="1776" w:author="shorny" w:date="2014-06-09T15:48:00Z">
        <w:r w:rsidRPr="00A85691">
          <w:rPr>
            <w:sz w:val="18"/>
            <w:rPrChange w:id="1777" w:author="shorny" w:date="2014-06-09T15:49:00Z">
              <w:rPr/>
            </w:rPrChange>
          </w:rPr>
          <w:t xml:space="preserve">  DegreeConfirmed tinyint(1) </w:t>
        </w:r>
        <w:r w:rsidRPr="00A85691">
          <w:rPr>
            <w:rStyle w:val="keyword1"/>
            <w:sz w:val="18"/>
            <w:rPrChange w:id="1778" w:author="shorny" w:date="2014-06-09T15:49:00Z">
              <w:rPr>
                <w:rStyle w:val="keyword1"/>
              </w:rPr>
            </w:rPrChange>
          </w:rPr>
          <w:t>NOT</w:t>
        </w:r>
        <w:r w:rsidRPr="00A85691">
          <w:rPr>
            <w:sz w:val="18"/>
            <w:rPrChange w:id="1779" w:author="shorny" w:date="2014-06-09T15:49:00Z">
              <w:rPr/>
            </w:rPrChange>
          </w:rPr>
          <w:t xml:space="preserve"> </w:t>
        </w:r>
        <w:r w:rsidRPr="00A85691">
          <w:rPr>
            <w:rStyle w:val="keyword1"/>
            <w:sz w:val="18"/>
            <w:rPrChange w:id="1780" w:author="shorny" w:date="2014-06-09T15:49:00Z">
              <w:rPr>
                <w:rStyle w:val="keyword1"/>
              </w:rPr>
            </w:rPrChange>
          </w:rPr>
          <w:t>NULL</w:t>
        </w:r>
      </w:ins>
    </w:p>
    <w:p w14:paraId="270AAAA9" w14:textId="77777777" w:rsidR="00A85691" w:rsidRPr="00A85691" w:rsidRDefault="00A85691">
      <w:pPr>
        <w:pStyle w:val="HTMLPreformatted"/>
        <w:divId w:val="1206136475"/>
        <w:rPr>
          <w:ins w:id="1781" w:author="shorny" w:date="2014-06-09T15:48:00Z"/>
          <w:sz w:val="18"/>
          <w:rPrChange w:id="1782" w:author="shorny" w:date="2014-06-09T15:49:00Z">
            <w:rPr>
              <w:ins w:id="1783" w:author="shorny" w:date="2014-06-09T15:48:00Z"/>
            </w:rPr>
          </w:rPrChange>
        </w:rPr>
      </w:pPr>
      <w:ins w:id="1784" w:author="shorny" w:date="2014-06-09T15:48:00Z">
        <w:r w:rsidRPr="00A85691">
          <w:rPr>
            <w:sz w:val="18"/>
            <w:rPrChange w:id="1785" w:author="shorny" w:date="2014-06-09T15:49:00Z">
              <w:rPr/>
            </w:rPrChange>
          </w:rPr>
          <w:t xml:space="preserve">    comment </w:t>
        </w:r>
        <w:r w:rsidRPr="00A85691">
          <w:rPr>
            <w:rStyle w:val="string1"/>
            <w:sz w:val="18"/>
            <w:rPrChange w:id="1786" w:author="shorny" w:date="2014-06-09T15:49:00Z">
              <w:rPr>
                <w:rStyle w:val="string1"/>
              </w:rPr>
            </w:rPrChange>
          </w:rPr>
          <w:t>'The degree is a recognised degree of the institution'</w:t>
        </w:r>
        <w:r w:rsidRPr="00A85691">
          <w:rPr>
            <w:sz w:val="18"/>
            <w:rPrChange w:id="1787" w:author="shorny" w:date="2014-06-09T15:49:00Z">
              <w:rPr/>
            </w:rPrChange>
          </w:rPr>
          <w:t>,</w:t>
        </w:r>
      </w:ins>
    </w:p>
    <w:p w14:paraId="5F41D801" w14:textId="77777777" w:rsidR="00A85691" w:rsidRPr="00A85691" w:rsidRDefault="00A85691">
      <w:pPr>
        <w:pStyle w:val="HTMLPreformatted"/>
        <w:divId w:val="1206136475"/>
        <w:rPr>
          <w:ins w:id="1788" w:author="shorny" w:date="2014-06-09T15:48:00Z"/>
          <w:sz w:val="18"/>
          <w:rPrChange w:id="1789" w:author="shorny" w:date="2014-06-09T15:49:00Z">
            <w:rPr>
              <w:ins w:id="1790" w:author="shorny" w:date="2014-06-09T15:48:00Z"/>
            </w:rPr>
          </w:rPrChange>
        </w:rPr>
      </w:pPr>
      <w:ins w:id="1791" w:author="shorny" w:date="2014-06-09T15:48:00Z">
        <w:r w:rsidRPr="00A85691">
          <w:rPr>
            <w:sz w:val="18"/>
            <w:rPrChange w:id="1792" w:author="shorny" w:date="2014-06-09T15:49:00Z">
              <w:rPr/>
            </w:rPrChange>
          </w:rPr>
          <w:t xml:space="preserve">  VisaStatusConfirmed tinyint(1) </w:t>
        </w:r>
        <w:r w:rsidRPr="00A85691">
          <w:rPr>
            <w:rStyle w:val="keyword1"/>
            <w:sz w:val="18"/>
            <w:rPrChange w:id="1793" w:author="shorny" w:date="2014-06-09T15:49:00Z">
              <w:rPr>
                <w:rStyle w:val="keyword1"/>
              </w:rPr>
            </w:rPrChange>
          </w:rPr>
          <w:t>NOT</w:t>
        </w:r>
        <w:r w:rsidRPr="00A85691">
          <w:rPr>
            <w:sz w:val="18"/>
            <w:rPrChange w:id="1794" w:author="shorny" w:date="2014-06-09T15:49:00Z">
              <w:rPr/>
            </w:rPrChange>
          </w:rPr>
          <w:t xml:space="preserve"> </w:t>
        </w:r>
        <w:r w:rsidRPr="00A85691">
          <w:rPr>
            <w:rStyle w:val="keyword1"/>
            <w:sz w:val="18"/>
            <w:rPrChange w:id="1795" w:author="shorny" w:date="2014-06-09T15:49:00Z">
              <w:rPr>
                <w:rStyle w:val="keyword1"/>
              </w:rPr>
            </w:rPrChange>
          </w:rPr>
          <w:t>NULL</w:t>
        </w:r>
      </w:ins>
    </w:p>
    <w:p w14:paraId="7C088A8E" w14:textId="77777777" w:rsidR="00A85691" w:rsidRPr="00A85691" w:rsidRDefault="00A85691">
      <w:pPr>
        <w:pStyle w:val="HTMLPreformatted"/>
        <w:divId w:val="1206136475"/>
        <w:rPr>
          <w:ins w:id="1796" w:author="shorny" w:date="2014-06-09T15:48:00Z"/>
          <w:sz w:val="18"/>
          <w:rPrChange w:id="1797" w:author="shorny" w:date="2014-06-09T15:49:00Z">
            <w:rPr>
              <w:ins w:id="1798" w:author="shorny" w:date="2014-06-09T15:48:00Z"/>
            </w:rPr>
          </w:rPrChange>
        </w:rPr>
      </w:pPr>
      <w:ins w:id="1799" w:author="shorny" w:date="2014-06-09T15:48:00Z">
        <w:r w:rsidRPr="00A85691">
          <w:rPr>
            <w:sz w:val="18"/>
            <w:rPrChange w:id="1800" w:author="shorny" w:date="2014-06-09T15:49:00Z">
              <w:rPr/>
            </w:rPrChange>
          </w:rPr>
          <w:t xml:space="preserve">    comment </w:t>
        </w:r>
        <w:r w:rsidRPr="00A85691">
          <w:rPr>
            <w:rStyle w:val="string1"/>
            <w:sz w:val="18"/>
            <w:rPrChange w:id="1801" w:author="shorny" w:date="2014-06-09T15:49:00Z">
              <w:rPr>
                <w:rStyle w:val="string1"/>
              </w:rPr>
            </w:rPrChange>
          </w:rPr>
          <w:t>'The visa status is backed by an official document'</w:t>
        </w:r>
        <w:r w:rsidRPr="00A85691">
          <w:rPr>
            <w:sz w:val="18"/>
            <w:rPrChange w:id="1802" w:author="shorny" w:date="2014-06-09T15:49:00Z">
              <w:rPr/>
            </w:rPrChange>
          </w:rPr>
          <w:t>,</w:t>
        </w:r>
      </w:ins>
    </w:p>
    <w:p w14:paraId="6EB874E0" w14:textId="77777777" w:rsidR="00A85691" w:rsidRPr="00A85691" w:rsidRDefault="00A85691">
      <w:pPr>
        <w:pStyle w:val="HTMLPreformatted"/>
        <w:divId w:val="1206136475"/>
        <w:rPr>
          <w:ins w:id="1803" w:author="shorny" w:date="2014-06-09T15:48:00Z"/>
          <w:sz w:val="18"/>
          <w:rPrChange w:id="1804" w:author="shorny" w:date="2014-06-09T15:49:00Z">
            <w:rPr>
              <w:ins w:id="1805" w:author="shorny" w:date="2014-06-09T15:48:00Z"/>
            </w:rPr>
          </w:rPrChange>
        </w:rPr>
      </w:pPr>
      <w:ins w:id="1806" w:author="shorny" w:date="2014-06-09T15:48:00Z">
        <w:r w:rsidRPr="00A85691">
          <w:rPr>
            <w:sz w:val="18"/>
            <w:rPrChange w:id="1807" w:author="shorny" w:date="2014-06-09T15:49:00Z">
              <w:rPr/>
            </w:rPrChange>
          </w:rPr>
          <w:t xml:space="preserve">  ProposalConfirmed tinyint(1) </w:t>
        </w:r>
        <w:r w:rsidRPr="00A85691">
          <w:rPr>
            <w:rStyle w:val="keyword1"/>
            <w:sz w:val="18"/>
            <w:rPrChange w:id="1808" w:author="shorny" w:date="2014-06-09T15:49:00Z">
              <w:rPr>
                <w:rStyle w:val="keyword1"/>
              </w:rPr>
            </w:rPrChange>
          </w:rPr>
          <w:t>NOT</w:t>
        </w:r>
        <w:r w:rsidRPr="00A85691">
          <w:rPr>
            <w:sz w:val="18"/>
            <w:rPrChange w:id="1809" w:author="shorny" w:date="2014-06-09T15:49:00Z">
              <w:rPr/>
            </w:rPrChange>
          </w:rPr>
          <w:t xml:space="preserve"> </w:t>
        </w:r>
        <w:r w:rsidRPr="00A85691">
          <w:rPr>
            <w:rStyle w:val="keyword1"/>
            <w:sz w:val="18"/>
            <w:rPrChange w:id="1810" w:author="shorny" w:date="2014-06-09T15:49:00Z">
              <w:rPr>
                <w:rStyle w:val="keyword1"/>
              </w:rPr>
            </w:rPrChange>
          </w:rPr>
          <w:t>NULL</w:t>
        </w:r>
      </w:ins>
    </w:p>
    <w:p w14:paraId="3568A8FE" w14:textId="77777777" w:rsidR="00A85691" w:rsidRPr="00A85691" w:rsidRDefault="00A85691">
      <w:pPr>
        <w:pStyle w:val="HTMLPreformatted"/>
        <w:divId w:val="1206136475"/>
        <w:rPr>
          <w:ins w:id="1811" w:author="shorny" w:date="2014-06-09T15:48:00Z"/>
          <w:sz w:val="18"/>
          <w:rPrChange w:id="1812" w:author="shorny" w:date="2014-06-09T15:49:00Z">
            <w:rPr>
              <w:ins w:id="1813" w:author="shorny" w:date="2014-06-09T15:48:00Z"/>
            </w:rPr>
          </w:rPrChange>
        </w:rPr>
      </w:pPr>
      <w:ins w:id="1814" w:author="shorny" w:date="2014-06-09T15:48:00Z">
        <w:r w:rsidRPr="00A85691">
          <w:rPr>
            <w:sz w:val="18"/>
            <w:rPrChange w:id="1815" w:author="shorny" w:date="2014-06-09T15:49:00Z">
              <w:rPr/>
            </w:rPrChange>
          </w:rPr>
          <w:t xml:space="preserve">    comment </w:t>
        </w:r>
        <w:r w:rsidRPr="00A85691">
          <w:rPr>
            <w:rStyle w:val="string1"/>
            <w:sz w:val="18"/>
            <w:rPrChange w:id="1816" w:author="shorny" w:date="2014-06-09T15:49:00Z">
              <w:rPr>
                <w:rStyle w:val="string1"/>
              </w:rPr>
            </w:rPrChange>
          </w:rPr>
          <w:t>'The proposal is contains appropriate detail'</w:t>
        </w:r>
        <w:r w:rsidRPr="00A85691">
          <w:rPr>
            <w:sz w:val="18"/>
            <w:rPrChange w:id="1817" w:author="shorny" w:date="2014-06-09T15:49:00Z">
              <w:rPr/>
            </w:rPrChange>
          </w:rPr>
          <w:t>,</w:t>
        </w:r>
      </w:ins>
    </w:p>
    <w:p w14:paraId="0B27D63E" w14:textId="77777777" w:rsidR="00A85691" w:rsidRPr="00A85691" w:rsidRDefault="00A85691">
      <w:pPr>
        <w:pStyle w:val="HTMLPreformatted"/>
        <w:divId w:val="1206136475"/>
        <w:rPr>
          <w:ins w:id="1818" w:author="shorny" w:date="2014-06-09T15:48:00Z"/>
          <w:sz w:val="18"/>
          <w:rPrChange w:id="1819" w:author="shorny" w:date="2014-06-09T15:49:00Z">
            <w:rPr>
              <w:ins w:id="1820" w:author="shorny" w:date="2014-06-09T15:48:00Z"/>
            </w:rPr>
          </w:rPrChange>
        </w:rPr>
      </w:pPr>
      <w:ins w:id="1821" w:author="shorny" w:date="2014-06-09T15:48:00Z">
        <w:r w:rsidRPr="00A85691">
          <w:rPr>
            <w:sz w:val="18"/>
            <w:rPrChange w:id="1822" w:author="shorny" w:date="2014-06-09T15:49:00Z">
              <w:rPr/>
            </w:rPrChange>
          </w:rPr>
          <w:t xml:space="preserve">  HasResearchAreas tinyint(1) </w:t>
        </w:r>
        <w:r w:rsidRPr="00A85691">
          <w:rPr>
            <w:rStyle w:val="keyword1"/>
            <w:sz w:val="18"/>
            <w:rPrChange w:id="1823" w:author="shorny" w:date="2014-06-09T15:49:00Z">
              <w:rPr>
                <w:rStyle w:val="keyword1"/>
              </w:rPr>
            </w:rPrChange>
          </w:rPr>
          <w:t>NOT</w:t>
        </w:r>
        <w:r w:rsidRPr="00A85691">
          <w:rPr>
            <w:sz w:val="18"/>
            <w:rPrChange w:id="1824" w:author="shorny" w:date="2014-06-09T15:49:00Z">
              <w:rPr/>
            </w:rPrChange>
          </w:rPr>
          <w:t xml:space="preserve"> </w:t>
        </w:r>
        <w:r w:rsidRPr="00A85691">
          <w:rPr>
            <w:rStyle w:val="keyword1"/>
            <w:sz w:val="18"/>
            <w:rPrChange w:id="1825" w:author="shorny" w:date="2014-06-09T15:49:00Z">
              <w:rPr>
                <w:rStyle w:val="keyword1"/>
              </w:rPr>
            </w:rPrChange>
          </w:rPr>
          <w:t>NULL</w:t>
        </w:r>
      </w:ins>
    </w:p>
    <w:p w14:paraId="1252C452" w14:textId="77777777" w:rsidR="00A85691" w:rsidRPr="00A85691" w:rsidRDefault="00A85691">
      <w:pPr>
        <w:pStyle w:val="HTMLPreformatted"/>
        <w:divId w:val="1206136475"/>
        <w:rPr>
          <w:ins w:id="1826" w:author="shorny" w:date="2014-06-09T15:48:00Z"/>
          <w:sz w:val="18"/>
          <w:rPrChange w:id="1827" w:author="shorny" w:date="2014-06-09T15:49:00Z">
            <w:rPr>
              <w:ins w:id="1828" w:author="shorny" w:date="2014-06-09T15:48:00Z"/>
            </w:rPr>
          </w:rPrChange>
        </w:rPr>
      </w:pPr>
      <w:ins w:id="1829" w:author="shorny" w:date="2014-06-09T15:48:00Z">
        <w:r w:rsidRPr="00A85691">
          <w:rPr>
            <w:sz w:val="18"/>
            <w:rPrChange w:id="1830" w:author="shorny" w:date="2014-06-09T15:49:00Z">
              <w:rPr/>
            </w:rPrChange>
          </w:rPr>
          <w:t xml:space="preserve">    comment </w:t>
        </w:r>
        <w:r w:rsidRPr="00A85691">
          <w:rPr>
            <w:rStyle w:val="string1"/>
            <w:sz w:val="18"/>
            <w:rPrChange w:id="1831" w:author="shorny" w:date="2014-06-09T15:49:00Z">
              <w:rPr>
                <w:rStyle w:val="string1"/>
              </w:rPr>
            </w:rPrChange>
          </w:rPr>
          <w:t>'Has nominated research areas relevant to the proposal'</w:t>
        </w:r>
        <w:r w:rsidRPr="00A85691">
          <w:rPr>
            <w:sz w:val="18"/>
            <w:rPrChange w:id="1832" w:author="shorny" w:date="2014-06-09T15:49:00Z">
              <w:rPr/>
            </w:rPrChange>
          </w:rPr>
          <w:t>,</w:t>
        </w:r>
      </w:ins>
    </w:p>
    <w:p w14:paraId="0C422F52" w14:textId="77777777" w:rsidR="00A85691" w:rsidRPr="00A85691" w:rsidRDefault="00A85691">
      <w:pPr>
        <w:pStyle w:val="HTMLPreformatted"/>
        <w:divId w:val="1206136475"/>
        <w:rPr>
          <w:ins w:id="1833" w:author="shorny" w:date="2014-06-09T15:48:00Z"/>
          <w:sz w:val="18"/>
          <w:rPrChange w:id="1834" w:author="shorny" w:date="2014-06-09T15:49:00Z">
            <w:rPr>
              <w:ins w:id="1835" w:author="shorny" w:date="2014-06-09T15:48:00Z"/>
            </w:rPr>
          </w:rPrChange>
        </w:rPr>
      </w:pPr>
      <w:ins w:id="1836" w:author="shorny" w:date="2014-06-09T15:48:00Z">
        <w:r w:rsidRPr="00A85691">
          <w:rPr>
            <w:sz w:val="18"/>
            <w:rPrChange w:id="1837" w:author="shorny" w:date="2014-06-09T15:49:00Z">
              <w:rPr/>
            </w:rPrChange>
          </w:rPr>
          <w:t xml:space="preserve">  HasPrimarySuper tinyint(1) </w:t>
        </w:r>
        <w:r w:rsidRPr="00A85691">
          <w:rPr>
            <w:rStyle w:val="keyword1"/>
            <w:sz w:val="18"/>
            <w:rPrChange w:id="1838" w:author="shorny" w:date="2014-06-09T15:49:00Z">
              <w:rPr>
                <w:rStyle w:val="keyword1"/>
              </w:rPr>
            </w:rPrChange>
          </w:rPr>
          <w:t>NOT</w:t>
        </w:r>
        <w:r w:rsidRPr="00A85691">
          <w:rPr>
            <w:sz w:val="18"/>
            <w:rPrChange w:id="1839" w:author="shorny" w:date="2014-06-09T15:49:00Z">
              <w:rPr/>
            </w:rPrChange>
          </w:rPr>
          <w:t xml:space="preserve"> </w:t>
        </w:r>
        <w:r w:rsidRPr="00A85691">
          <w:rPr>
            <w:rStyle w:val="keyword1"/>
            <w:sz w:val="18"/>
            <w:rPrChange w:id="1840" w:author="shorny" w:date="2014-06-09T15:49:00Z">
              <w:rPr>
                <w:rStyle w:val="keyword1"/>
              </w:rPr>
            </w:rPrChange>
          </w:rPr>
          <w:t>NULL</w:t>
        </w:r>
      </w:ins>
    </w:p>
    <w:p w14:paraId="621E12BC" w14:textId="77777777" w:rsidR="00A85691" w:rsidRPr="00A85691" w:rsidRDefault="00A85691">
      <w:pPr>
        <w:pStyle w:val="HTMLPreformatted"/>
        <w:divId w:val="1206136475"/>
        <w:rPr>
          <w:ins w:id="1841" w:author="shorny" w:date="2014-06-09T15:48:00Z"/>
          <w:sz w:val="18"/>
          <w:rPrChange w:id="1842" w:author="shorny" w:date="2014-06-09T15:49:00Z">
            <w:rPr>
              <w:ins w:id="1843" w:author="shorny" w:date="2014-06-09T15:48:00Z"/>
            </w:rPr>
          </w:rPrChange>
        </w:rPr>
      </w:pPr>
      <w:ins w:id="1844" w:author="shorny" w:date="2014-06-09T15:48:00Z">
        <w:r w:rsidRPr="00A85691">
          <w:rPr>
            <w:sz w:val="18"/>
            <w:rPrChange w:id="1845" w:author="shorny" w:date="2014-06-09T15:49:00Z">
              <w:rPr/>
            </w:rPrChange>
          </w:rPr>
          <w:t xml:space="preserve">    comment </w:t>
        </w:r>
        <w:r w:rsidRPr="00A85691">
          <w:rPr>
            <w:rStyle w:val="string1"/>
            <w:sz w:val="18"/>
            <w:rPrChange w:id="1846" w:author="shorny" w:date="2014-06-09T15:49:00Z">
              <w:rPr>
                <w:rStyle w:val="string1"/>
              </w:rPr>
            </w:rPrChange>
          </w:rPr>
          <w:t>'Has the required number of supervisors'</w:t>
        </w:r>
        <w:r w:rsidRPr="00A85691">
          <w:rPr>
            <w:sz w:val="18"/>
            <w:rPrChange w:id="1847" w:author="shorny" w:date="2014-06-09T15:49:00Z">
              <w:rPr/>
            </w:rPrChange>
          </w:rPr>
          <w:t>,</w:t>
        </w:r>
      </w:ins>
    </w:p>
    <w:p w14:paraId="36C1AE1C" w14:textId="77777777" w:rsidR="00A85691" w:rsidRPr="00A85691" w:rsidRDefault="00A85691">
      <w:pPr>
        <w:pStyle w:val="HTMLPreformatted"/>
        <w:divId w:val="1206136475"/>
        <w:rPr>
          <w:ins w:id="1848" w:author="shorny" w:date="2014-06-09T15:48:00Z"/>
          <w:sz w:val="18"/>
          <w:rPrChange w:id="1849" w:author="shorny" w:date="2014-06-09T15:49:00Z">
            <w:rPr>
              <w:ins w:id="1850" w:author="shorny" w:date="2014-06-09T15:48:00Z"/>
            </w:rPr>
          </w:rPrChange>
        </w:rPr>
      </w:pPr>
      <w:ins w:id="1851" w:author="shorny" w:date="2014-06-09T15:48:00Z">
        <w:r w:rsidRPr="00A85691">
          <w:rPr>
            <w:sz w:val="18"/>
            <w:rPrChange w:id="1852" w:author="shorny" w:date="2014-06-09T15:49:00Z">
              <w:rPr/>
            </w:rPrChange>
          </w:rPr>
          <w:t xml:space="preserve">  PayMethConfirmed tinyint(1) </w:t>
        </w:r>
        <w:r w:rsidRPr="00A85691">
          <w:rPr>
            <w:rStyle w:val="keyword1"/>
            <w:sz w:val="18"/>
            <w:rPrChange w:id="1853" w:author="shorny" w:date="2014-06-09T15:49:00Z">
              <w:rPr>
                <w:rStyle w:val="keyword1"/>
              </w:rPr>
            </w:rPrChange>
          </w:rPr>
          <w:t>NOT</w:t>
        </w:r>
        <w:r w:rsidRPr="00A85691">
          <w:rPr>
            <w:sz w:val="18"/>
            <w:rPrChange w:id="1854" w:author="shorny" w:date="2014-06-09T15:49:00Z">
              <w:rPr/>
            </w:rPrChange>
          </w:rPr>
          <w:t xml:space="preserve"> </w:t>
        </w:r>
        <w:r w:rsidRPr="00A85691">
          <w:rPr>
            <w:rStyle w:val="keyword1"/>
            <w:sz w:val="18"/>
            <w:rPrChange w:id="1855" w:author="shorny" w:date="2014-06-09T15:49:00Z">
              <w:rPr>
                <w:rStyle w:val="keyword1"/>
              </w:rPr>
            </w:rPrChange>
          </w:rPr>
          <w:t>NULL</w:t>
        </w:r>
      </w:ins>
    </w:p>
    <w:p w14:paraId="3F412CA8" w14:textId="77777777" w:rsidR="00A85691" w:rsidRPr="00A85691" w:rsidRDefault="00A85691">
      <w:pPr>
        <w:pStyle w:val="HTMLPreformatted"/>
        <w:divId w:val="1206136475"/>
        <w:rPr>
          <w:ins w:id="1856" w:author="shorny" w:date="2014-06-09T15:48:00Z"/>
          <w:sz w:val="18"/>
          <w:rPrChange w:id="1857" w:author="shorny" w:date="2014-06-09T15:49:00Z">
            <w:rPr>
              <w:ins w:id="1858" w:author="shorny" w:date="2014-06-09T15:48:00Z"/>
            </w:rPr>
          </w:rPrChange>
        </w:rPr>
      </w:pPr>
      <w:ins w:id="1859" w:author="shorny" w:date="2014-06-09T15:48:00Z">
        <w:r w:rsidRPr="00A85691">
          <w:rPr>
            <w:sz w:val="18"/>
            <w:rPrChange w:id="1860" w:author="shorny" w:date="2014-06-09T15:49:00Z">
              <w:rPr/>
            </w:rPrChange>
          </w:rPr>
          <w:t xml:space="preserve">    comment </w:t>
        </w:r>
        <w:r w:rsidRPr="00A85691">
          <w:rPr>
            <w:rStyle w:val="string1"/>
            <w:sz w:val="18"/>
            <w:rPrChange w:id="1861" w:author="shorny" w:date="2014-06-09T15:49:00Z">
              <w:rPr>
                <w:rStyle w:val="string1"/>
              </w:rPr>
            </w:rPrChange>
          </w:rPr>
          <w:t>'The payment method is backed by an official document'</w:t>
        </w:r>
        <w:r w:rsidRPr="00A85691">
          <w:rPr>
            <w:sz w:val="18"/>
            <w:rPrChange w:id="1862" w:author="shorny" w:date="2014-06-09T15:49:00Z">
              <w:rPr/>
            </w:rPrChange>
          </w:rPr>
          <w:t>,</w:t>
        </w:r>
      </w:ins>
    </w:p>
    <w:p w14:paraId="425B039F" w14:textId="77777777" w:rsidR="00A85691" w:rsidRPr="00A85691" w:rsidRDefault="00A85691">
      <w:pPr>
        <w:pStyle w:val="HTMLPreformatted"/>
        <w:divId w:val="1206136475"/>
        <w:rPr>
          <w:ins w:id="1863" w:author="shorny" w:date="2014-06-09T15:48:00Z"/>
          <w:sz w:val="18"/>
          <w:rPrChange w:id="1864" w:author="shorny" w:date="2014-06-09T15:49:00Z">
            <w:rPr>
              <w:ins w:id="1865" w:author="shorny" w:date="2014-06-09T15:48:00Z"/>
            </w:rPr>
          </w:rPrChange>
        </w:rPr>
      </w:pPr>
      <w:ins w:id="1866" w:author="shorny" w:date="2014-06-09T15:48:00Z">
        <w:r w:rsidRPr="00A85691">
          <w:rPr>
            <w:sz w:val="18"/>
            <w:rPrChange w:id="1867" w:author="shorny" w:date="2014-06-09T15:49:00Z">
              <w:rPr/>
            </w:rPrChange>
          </w:rPr>
          <w:t xml:space="preserve">  EngProfConfirmed tinyint(1) </w:t>
        </w:r>
        <w:r w:rsidRPr="00A85691">
          <w:rPr>
            <w:rStyle w:val="keyword1"/>
            <w:sz w:val="18"/>
            <w:rPrChange w:id="1868" w:author="shorny" w:date="2014-06-09T15:49:00Z">
              <w:rPr>
                <w:rStyle w:val="keyword1"/>
              </w:rPr>
            </w:rPrChange>
          </w:rPr>
          <w:t>NOT</w:t>
        </w:r>
        <w:r w:rsidRPr="00A85691">
          <w:rPr>
            <w:sz w:val="18"/>
            <w:rPrChange w:id="1869" w:author="shorny" w:date="2014-06-09T15:49:00Z">
              <w:rPr/>
            </w:rPrChange>
          </w:rPr>
          <w:t xml:space="preserve"> </w:t>
        </w:r>
        <w:r w:rsidRPr="00A85691">
          <w:rPr>
            <w:rStyle w:val="keyword1"/>
            <w:sz w:val="18"/>
            <w:rPrChange w:id="1870" w:author="shorny" w:date="2014-06-09T15:49:00Z">
              <w:rPr>
                <w:rStyle w:val="keyword1"/>
              </w:rPr>
            </w:rPrChange>
          </w:rPr>
          <w:t>NULL</w:t>
        </w:r>
      </w:ins>
    </w:p>
    <w:p w14:paraId="38A6B564" w14:textId="77777777" w:rsidR="00A85691" w:rsidRPr="00A85691" w:rsidRDefault="00A85691">
      <w:pPr>
        <w:pStyle w:val="HTMLPreformatted"/>
        <w:divId w:val="1206136475"/>
        <w:rPr>
          <w:ins w:id="1871" w:author="shorny" w:date="2014-06-09T15:48:00Z"/>
          <w:sz w:val="18"/>
          <w:rPrChange w:id="1872" w:author="shorny" w:date="2014-06-09T15:49:00Z">
            <w:rPr>
              <w:ins w:id="1873" w:author="shorny" w:date="2014-06-09T15:48:00Z"/>
            </w:rPr>
          </w:rPrChange>
        </w:rPr>
      </w:pPr>
      <w:ins w:id="1874" w:author="shorny" w:date="2014-06-09T15:48:00Z">
        <w:r w:rsidRPr="00A85691">
          <w:rPr>
            <w:sz w:val="18"/>
            <w:rPrChange w:id="1875" w:author="shorny" w:date="2014-06-09T15:49:00Z">
              <w:rPr/>
            </w:rPrChange>
          </w:rPr>
          <w:t xml:space="preserve">    comment </w:t>
        </w:r>
        <w:r w:rsidRPr="00A85691">
          <w:rPr>
            <w:rStyle w:val="string1"/>
            <w:sz w:val="18"/>
            <w:rPrChange w:id="1876" w:author="shorny" w:date="2014-06-09T15:49:00Z">
              <w:rPr>
                <w:rStyle w:val="string1"/>
              </w:rPr>
            </w:rPrChange>
          </w:rPr>
          <w:t>'The applicant has some level of English literacy'</w:t>
        </w:r>
        <w:r w:rsidRPr="00A85691">
          <w:rPr>
            <w:sz w:val="18"/>
            <w:rPrChange w:id="1877" w:author="shorny" w:date="2014-06-09T15:49:00Z">
              <w:rPr/>
            </w:rPrChange>
          </w:rPr>
          <w:t>,</w:t>
        </w:r>
      </w:ins>
    </w:p>
    <w:p w14:paraId="6E8993DE" w14:textId="77777777" w:rsidR="00A85691" w:rsidRPr="00A85691" w:rsidRDefault="00A85691">
      <w:pPr>
        <w:pStyle w:val="HTMLPreformatted"/>
        <w:divId w:val="1206136475"/>
        <w:rPr>
          <w:ins w:id="1878" w:author="shorny" w:date="2014-06-09T15:48:00Z"/>
          <w:sz w:val="18"/>
          <w:rPrChange w:id="1879" w:author="shorny" w:date="2014-06-09T15:49:00Z">
            <w:rPr>
              <w:ins w:id="1880" w:author="shorny" w:date="2014-06-09T15:48:00Z"/>
            </w:rPr>
          </w:rPrChange>
        </w:rPr>
      </w:pPr>
      <w:ins w:id="1881" w:author="shorny" w:date="2014-06-09T15:48:00Z">
        <w:r w:rsidRPr="00A85691">
          <w:rPr>
            <w:sz w:val="18"/>
            <w:rPrChange w:id="1882" w:author="shorny" w:date="2014-06-09T15:49:00Z">
              <w:rPr/>
            </w:rPrChange>
          </w:rPr>
          <w:t xml:space="preserve">  RefereesConfirmed tinyint(1) </w:t>
        </w:r>
        <w:r w:rsidRPr="00A85691">
          <w:rPr>
            <w:rStyle w:val="keyword1"/>
            <w:sz w:val="18"/>
            <w:rPrChange w:id="1883" w:author="shorny" w:date="2014-06-09T15:49:00Z">
              <w:rPr>
                <w:rStyle w:val="keyword1"/>
              </w:rPr>
            </w:rPrChange>
          </w:rPr>
          <w:t>NOT</w:t>
        </w:r>
        <w:r w:rsidRPr="00A85691">
          <w:rPr>
            <w:sz w:val="18"/>
            <w:rPrChange w:id="1884" w:author="shorny" w:date="2014-06-09T15:49:00Z">
              <w:rPr/>
            </w:rPrChange>
          </w:rPr>
          <w:t xml:space="preserve"> </w:t>
        </w:r>
        <w:r w:rsidRPr="00A85691">
          <w:rPr>
            <w:rStyle w:val="keyword1"/>
            <w:sz w:val="18"/>
            <w:rPrChange w:id="1885" w:author="shorny" w:date="2014-06-09T15:49:00Z">
              <w:rPr>
                <w:rStyle w:val="keyword1"/>
              </w:rPr>
            </w:rPrChange>
          </w:rPr>
          <w:t>NULL</w:t>
        </w:r>
      </w:ins>
    </w:p>
    <w:p w14:paraId="2EFAA3FC" w14:textId="77777777" w:rsidR="00A85691" w:rsidRPr="00A85691" w:rsidRDefault="00A85691">
      <w:pPr>
        <w:pStyle w:val="HTMLPreformatted"/>
        <w:divId w:val="1206136475"/>
        <w:rPr>
          <w:ins w:id="1886" w:author="shorny" w:date="2014-06-09T15:48:00Z"/>
          <w:sz w:val="18"/>
          <w:rPrChange w:id="1887" w:author="shorny" w:date="2014-06-09T15:49:00Z">
            <w:rPr>
              <w:ins w:id="1888" w:author="shorny" w:date="2014-06-09T15:48:00Z"/>
            </w:rPr>
          </w:rPrChange>
        </w:rPr>
      </w:pPr>
      <w:ins w:id="1889" w:author="shorny" w:date="2014-06-09T15:48:00Z">
        <w:r w:rsidRPr="00A85691">
          <w:rPr>
            <w:sz w:val="18"/>
            <w:rPrChange w:id="1890" w:author="shorny" w:date="2014-06-09T15:49:00Z">
              <w:rPr/>
            </w:rPrChange>
          </w:rPr>
          <w:t xml:space="preserve">    comment </w:t>
        </w:r>
        <w:r w:rsidRPr="00A85691">
          <w:rPr>
            <w:rStyle w:val="string1"/>
            <w:sz w:val="18"/>
            <w:rPrChange w:id="1891" w:author="shorny" w:date="2014-06-09T15:49:00Z">
              <w:rPr>
                <w:rStyle w:val="string1"/>
              </w:rPr>
            </w:rPrChange>
          </w:rPr>
          <w:t>'The referees details appear to be correct'</w:t>
        </w:r>
        <w:r w:rsidRPr="00A85691">
          <w:rPr>
            <w:sz w:val="18"/>
            <w:rPrChange w:id="1892" w:author="shorny" w:date="2014-06-09T15:49:00Z">
              <w:rPr/>
            </w:rPrChange>
          </w:rPr>
          <w:t>,</w:t>
        </w:r>
      </w:ins>
    </w:p>
    <w:p w14:paraId="6071C972" w14:textId="77777777" w:rsidR="00A85691" w:rsidRPr="00A85691" w:rsidRDefault="00A85691">
      <w:pPr>
        <w:pStyle w:val="HTMLPreformatted"/>
        <w:divId w:val="1206136475"/>
        <w:rPr>
          <w:ins w:id="1893" w:author="shorny" w:date="2014-06-09T15:48:00Z"/>
          <w:sz w:val="18"/>
          <w:rPrChange w:id="1894" w:author="shorny" w:date="2014-06-09T15:49:00Z">
            <w:rPr>
              <w:ins w:id="1895" w:author="shorny" w:date="2014-06-09T15:48:00Z"/>
            </w:rPr>
          </w:rPrChange>
        </w:rPr>
      </w:pPr>
      <w:ins w:id="1896" w:author="shorny" w:date="2014-06-09T15:48:00Z">
        <w:r w:rsidRPr="00A85691">
          <w:rPr>
            <w:sz w:val="18"/>
            <w:rPrChange w:id="1897" w:author="shorny" w:date="2014-06-09T15:49:00Z">
              <w:rPr/>
            </w:rPrChange>
          </w:rPr>
          <w:t xml:space="preserve">  RequireMoreInfo tinyint(1),</w:t>
        </w:r>
      </w:ins>
    </w:p>
    <w:p w14:paraId="0849FE86" w14:textId="77777777" w:rsidR="00A85691" w:rsidRPr="00A85691" w:rsidRDefault="00A85691">
      <w:pPr>
        <w:pStyle w:val="HTMLPreformatted"/>
        <w:divId w:val="1206136475"/>
        <w:rPr>
          <w:ins w:id="1898" w:author="shorny" w:date="2014-06-09T15:48:00Z"/>
          <w:sz w:val="18"/>
          <w:rPrChange w:id="1899" w:author="shorny" w:date="2014-06-09T15:49:00Z">
            <w:rPr>
              <w:ins w:id="1900" w:author="shorny" w:date="2014-06-09T15:48:00Z"/>
            </w:rPr>
          </w:rPrChange>
        </w:rPr>
      </w:pPr>
      <w:ins w:id="1901" w:author="shorny" w:date="2014-06-09T15:48:00Z">
        <w:r w:rsidRPr="00A85691">
          <w:rPr>
            <w:sz w:val="18"/>
            <w:rPrChange w:id="1902" w:author="shorny" w:date="2014-06-09T15:49:00Z">
              <w:rPr/>
            </w:rPrChange>
          </w:rPr>
          <w:t xml:space="preserve">  ProposedStartDate </w:t>
        </w:r>
        <w:r w:rsidRPr="00A85691">
          <w:rPr>
            <w:rStyle w:val="type1"/>
            <w:sz w:val="18"/>
            <w:rPrChange w:id="1903" w:author="shorny" w:date="2014-06-09T15:49:00Z">
              <w:rPr>
                <w:rStyle w:val="type1"/>
              </w:rPr>
            </w:rPrChange>
          </w:rPr>
          <w:t>date</w:t>
        </w:r>
      </w:ins>
    </w:p>
    <w:p w14:paraId="19B60192" w14:textId="77777777" w:rsidR="00A85691" w:rsidRPr="00A85691" w:rsidRDefault="00A85691">
      <w:pPr>
        <w:pStyle w:val="HTMLPreformatted"/>
        <w:divId w:val="1206136475"/>
        <w:rPr>
          <w:ins w:id="1904" w:author="shorny" w:date="2014-06-09T15:48:00Z"/>
          <w:sz w:val="18"/>
          <w:rPrChange w:id="1905" w:author="shorny" w:date="2014-06-09T15:49:00Z">
            <w:rPr>
              <w:ins w:id="1906" w:author="shorny" w:date="2014-06-09T15:48:00Z"/>
            </w:rPr>
          </w:rPrChange>
        </w:rPr>
      </w:pPr>
      <w:ins w:id="1907" w:author="shorny" w:date="2014-06-09T15:48:00Z">
        <w:r w:rsidRPr="00A85691">
          <w:rPr>
            <w:sz w:val="18"/>
            <w:rPrChange w:id="1908" w:author="shorny" w:date="2014-06-09T15:49:00Z">
              <w:rPr/>
            </w:rPrChange>
          </w:rPr>
          <w:t xml:space="preserve">    comment </w:t>
        </w:r>
        <w:r w:rsidRPr="00A85691">
          <w:rPr>
            <w:rStyle w:val="string1"/>
            <w:sz w:val="18"/>
            <w:rPrChange w:id="1909" w:author="shorny" w:date="2014-06-09T15:49:00Z">
              <w:rPr>
                <w:rStyle w:val="string1"/>
              </w:rPr>
            </w:rPrChange>
          </w:rPr>
          <w:t>'The date the applicant prefers to start the RHD (Entered as 1/1/## for S1 and 1/7/## for S2)'</w:t>
        </w:r>
        <w:r w:rsidRPr="00A85691">
          <w:rPr>
            <w:sz w:val="18"/>
            <w:rPrChange w:id="1910" w:author="shorny" w:date="2014-06-09T15:49:00Z">
              <w:rPr/>
            </w:rPrChange>
          </w:rPr>
          <w:t>,</w:t>
        </w:r>
      </w:ins>
    </w:p>
    <w:p w14:paraId="7666FBED" w14:textId="77777777" w:rsidR="00A85691" w:rsidRPr="00A85691" w:rsidRDefault="00A85691">
      <w:pPr>
        <w:pStyle w:val="HTMLPreformatted"/>
        <w:divId w:val="1206136475"/>
        <w:rPr>
          <w:ins w:id="1911" w:author="shorny" w:date="2014-06-09T15:48:00Z"/>
          <w:sz w:val="18"/>
          <w:rPrChange w:id="1912" w:author="shorny" w:date="2014-06-09T15:49:00Z">
            <w:rPr>
              <w:ins w:id="1913" w:author="shorny" w:date="2014-06-09T15:48:00Z"/>
            </w:rPr>
          </w:rPrChange>
        </w:rPr>
      </w:pPr>
      <w:ins w:id="1914" w:author="shorny" w:date="2014-06-09T15:48:00Z">
        <w:r w:rsidRPr="00A85691">
          <w:rPr>
            <w:sz w:val="18"/>
            <w:rPrChange w:id="1915" w:author="shorny" w:date="2014-06-09T15:49:00Z">
              <w:rPr/>
            </w:rPrChange>
          </w:rPr>
          <w:t xml:space="preserve">  ProposalSummary </w:t>
        </w:r>
        <w:r w:rsidRPr="00A85691">
          <w:rPr>
            <w:rStyle w:val="type1"/>
            <w:sz w:val="18"/>
            <w:rPrChange w:id="1916" w:author="shorny" w:date="2014-06-09T15:49:00Z">
              <w:rPr>
                <w:rStyle w:val="type1"/>
              </w:rPr>
            </w:rPrChange>
          </w:rPr>
          <w:t>varchar</w:t>
        </w:r>
        <w:r w:rsidRPr="00A85691">
          <w:rPr>
            <w:sz w:val="18"/>
            <w:rPrChange w:id="1917" w:author="shorny" w:date="2014-06-09T15:49:00Z">
              <w:rPr/>
            </w:rPrChange>
          </w:rPr>
          <w:t>(2000)</w:t>
        </w:r>
      </w:ins>
    </w:p>
    <w:p w14:paraId="67DBB4A6" w14:textId="77777777" w:rsidR="00A85691" w:rsidRPr="00A85691" w:rsidRDefault="00A85691">
      <w:pPr>
        <w:pStyle w:val="HTMLPreformatted"/>
        <w:divId w:val="1206136475"/>
        <w:rPr>
          <w:ins w:id="1918" w:author="shorny" w:date="2014-06-09T15:48:00Z"/>
          <w:sz w:val="18"/>
          <w:rPrChange w:id="1919" w:author="shorny" w:date="2014-06-09T15:49:00Z">
            <w:rPr>
              <w:ins w:id="1920" w:author="shorny" w:date="2014-06-09T15:48:00Z"/>
            </w:rPr>
          </w:rPrChange>
        </w:rPr>
      </w:pPr>
      <w:ins w:id="1921" w:author="shorny" w:date="2014-06-09T15:48:00Z">
        <w:r w:rsidRPr="00A85691">
          <w:rPr>
            <w:sz w:val="18"/>
            <w:rPrChange w:id="1922" w:author="shorny" w:date="2014-06-09T15:49:00Z">
              <w:rPr/>
            </w:rPrChange>
          </w:rPr>
          <w:t xml:space="preserve">    comment </w:t>
        </w:r>
        <w:r w:rsidRPr="00A85691">
          <w:rPr>
            <w:rStyle w:val="string1"/>
            <w:sz w:val="18"/>
            <w:rPrChange w:id="1923" w:author="shorny" w:date="2014-06-09T15:49:00Z">
              <w:rPr>
                <w:rStyle w:val="string1"/>
              </w:rPr>
            </w:rPrChange>
          </w:rPr>
          <w:t>'What the proposal is about'</w:t>
        </w:r>
        <w:r w:rsidRPr="00A85691">
          <w:rPr>
            <w:sz w:val="18"/>
            <w:rPrChange w:id="1924" w:author="shorny" w:date="2014-06-09T15:49:00Z">
              <w:rPr/>
            </w:rPrChange>
          </w:rPr>
          <w:t>,</w:t>
        </w:r>
      </w:ins>
    </w:p>
    <w:p w14:paraId="72AE2064" w14:textId="77777777" w:rsidR="00A85691" w:rsidRPr="00A85691" w:rsidRDefault="00A85691">
      <w:pPr>
        <w:pStyle w:val="HTMLPreformatted"/>
        <w:divId w:val="1206136475"/>
        <w:rPr>
          <w:ins w:id="1925" w:author="shorny" w:date="2014-06-09T15:48:00Z"/>
          <w:sz w:val="18"/>
          <w:rPrChange w:id="1926" w:author="shorny" w:date="2014-06-09T15:49:00Z">
            <w:rPr>
              <w:ins w:id="1927" w:author="shorny" w:date="2014-06-09T15:48:00Z"/>
            </w:rPr>
          </w:rPrChange>
        </w:rPr>
      </w:pPr>
      <w:ins w:id="1928" w:author="shorny" w:date="2014-06-09T15:48:00Z">
        <w:r w:rsidRPr="00A85691">
          <w:rPr>
            <w:sz w:val="18"/>
            <w:rPrChange w:id="1929" w:author="shorny" w:date="2014-06-09T15:49:00Z">
              <w:rPr/>
            </w:rPrChange>
          </w:rPr>
          <w:t xml:space="preserve">  flindersCampus tinyint(1)</w:t>
        </w:r>
      </w:ins>
    </w:p>
    <w:p w14:paraId="1D1D7F3C" w14:textId="77777777" w:rsidR="00A85691" w:rsidRPr="00A85691" w:rsidRDefault="00A85691">
      <w:pPr>
        <w:pStyle w:val="HTMLPreformatted"/>
        <w:divId w:val="1206136475"/>
        <w:rPr>
          <w:ins w:id="1930" w:author="shorny" w:date="2014-06-09T15:48:00Z"/>
          <w:sz w:val="18"/>
          <w:rPrChange w:id="1931" w:author="shorny" w:date="2014-06-09T15:49:00Z">
            <w:rPr>
              <w:ins w:id="1932" w:author="shorny" w:date="2014-06-09T15:48:00Z"/>
            </w:rPr>
          </w:rPrChange>
        </w:rPr>
      </w:pPr>
      <w:ins w:id="1933" w:author="shorny" w:date="2014-06-09T15:48:00Z">
        <w:r w:rsidRPr="00A85691">
          <w:rPr>
            <w:sz w:val="18"/>
            <w:rPrChange w:id="1934" w:author="shorny" w:date="2014-06-09T15:49:00Z">
              <w:rPr/>
            </w:rPrChange>
          </w:rPr>
          <w:t xml:space="preserve">    comment </w:t>
        </w:r>
        <w:r w:rsidRPr="00A85691">
          <w:rPr>
            <w:rStyle w:val="string1"/>
            <w:sz w:val="18"/>
            <w:rPrChange w:id="1935" w:author="shorny" w:date="2014-06-09T15:49:00Z">
              <w:rPr>
                <w:rStyle w:val="string1"/>
              </w:rPr>
            </w:rPrChange>
          </w:rPr>
          <w:t>'the applicant wants to complete the degree a main campus'</w:t>
        </w:r>
        <w:r w:rsidRPr="00A85691">
          <w:rPr>
            <w:sz w:val="18"/>
            <w:rPrChange w:id="1936" w:author="shorny" w:date="2014-06-09T15:49:00Z">
              <w:rPr/>
            </w:rPrChange>
          </w:rPr>
          <w:t>,</w:t>
        </w:r>
      </w:ins>
    </w:p>
    <w:p w14:paraId="0FA6F1A6" w14:textId="77777777" w:rsidR="00A85691" w:rsidRPr="00A85691" w:rsidRDefault="00A85691">
      <w:pPr>
        <w:pStyle w:val="HTMLPreformatted"/>
        <w:divId w:val="1206136475"/>
        <w:rPr>
          <w:ins w:id="1937" w:author="shorny" w:date="2014-06-09T15:48:00Z"/>
          <w:sz w:val="18"/>
          <w:rPrChange w:id="1938" w:author="shorny" w:date="2014-06-09T15:49:00Z">
            <w:rPr>
              <w:ins w:id="1939" w:author="shorny" w:date="2014-06-09T15:48:00Z"/>
            </w:rPr>
          </w:rPrChange>
        </w:rPr>
      </w:pPr>
      <w:ins w:id="1940" w:author="shorny" w:date="2014-06-09T15:48:00Z">
        <w:r w:rsidRPr="00A85691">
          <w:rPr>
            <w:sz w:val="18"/>
            <w:rPrChange w:id="1941" w:author="shorny" w:date="2014-06-09T15:49:00Z">
              <w:rPr/>
            </w:rPrChange>
          </w:rPr>
          <w:t xml:space="preserve">  fullTime tinyint(1) comment </w:t>
        </w:r>
        <w:r w:rsidRPr="00A85691">
          <w:rPr>
            <w:rStyle w:val="string1"/>
            <w:sz w:val="18"/>
            <w:rPrChange w:id="1942" w:author="shorny" w:date="2014-06-09T15:49:00Z">
              <w:rPr>
                <w:rStyle w:val="string1"/>
              </w:rPr>
            </w:rPrChange>
          </w:rPr>
          <w:t>'the applicant wants to undergo the degree full time'</w:t>
        </w:r>
        <w:r w:rsidRPr="00A85691">
          <w:rPr>
            <w:sz w:val="18"/>
            <w:rPrChange w:id="1943" w:author="shorny" w:date="2014-06-09T15:49:00Z">
              <w:rPr/>
            </w:rPrChange>
          </w:rPr>
          <w:t>,</w:t>
        </w:r>
      </w:ins>
    </w:p>
    <w:p w14:paraId="12912069" w14:textId="77777777" w:rsidR="00A85691" w:rsidRPr="00A85691" w:rsidRDefault="00A85691">
      <w:pPr>
        <w:pStyle w:val="HTMLPreformatted"/>
        <w:divId w:val="1206136475"/>
        <w:rPr>
          <w:ins w:id="1944" w:author="shorny" w:date="2014-06-09T15:48:00Z"/>
          <w:sz w:val="18"/>
          <w:rPrChange w:id="1945" w:author="shorny" w:date="2014-06-09T15:49:00Z">
            <w:rPr>
              <w:ins w:id="1946" w:author="shorny" w:date="2014-06-09T15:48:00Z"/>
            </w:rPr>
          </w:rPrChange>
        </w:rPr>
      </w:pPr>
      <w:ins w:id="1947" w:author="shorny" w:date="2014-06-09T15:48:00Z">
        <w:r w:rsidRPr="00A85691">
          <w:rPr>
            <w:sz w:val="18"/>
            <w:rPrChange w:id="1948" w:author="shorny" w:date="2014-06-09T15:49:00Z">
              <w:rPr/>
            </w:rPrChange>
          </w:rPr>
          <w:t xml:space="preserve">  DateAdded </w:t>
        </w:r>
        <w:r w:rsidRPr="00A85691">
          <w:rPr>
            <w:rStyle w:val="type1"/>
            <w:sz w:val="18"/>
            <w:rPrChange w:id="1949" w:author="shorny" w:date="2014-06-09T15:49:00Z">
              <w:rPr>
                <w:rStyle w:val="type1"/>
              </w:rPr>
            </w:rPrChange>
          </w:rPr>
          <w:t>date</w:t>
        </w:r>
        <w:r w:rsidRPr="00A85691">
          <w:rPr>
            <w:sz w:val="18"/>
            <w:rPrChange w:id="1950" w:author="shorny" w:date="2014-06-09T15:49:00Z">
              <w:rPr/>
            </w:rPrChange>
          </w:rPr>
          <w:t xml:space="preserve"> </w:t>
        </w:r>
        <w:r w:rsidRPr="00A85691">
          <w:rPr>
            <w:rStyle w:val="keyword1"/>
            <w:sz w:val="18"/>
            <w:rPrChange w:id="1951" w:author="shorny" w:date="2014-06-09T15:49:00Z">
              <w:rPr>
                <w:rStyle w:val="keyword1"/>
              </w:rPr>
            </w:rPrChange>
          </w:rPr>
          <w:t>NOT</w:t>
        </w:r>
        <w:r w:rsidRPr="00A85691">
          <w:rPr>
            <w:sz w:val="18"/>
            <w:rPrChange w:id="1952" w:author="shorny" w:date="2014-06-09T15:49:00Z">
              <w:rPr/>
            </w:rPrChange>
          </w:rPr>
          <w:t xml:space="preserve"> </w:t>
        </w:r>
        <w:r w:rsidRPr="00A85691">
          <w:rPr>
            <w:rStyle w:val="keyword1"/>
            <w:sz w:val="18"/>
            <w:rPrChange w:id="1953" w:author="shorny" w:date="2014-06-09T15:49:00Z">
              <w:rPr>
                <w:rStyle w:val="keyword1"/>
              </w:rPr>
            </w:rPrChange>
          </w:rPr>
          <w:t>NULL</w:t>
        </w:r>
        <w:r w:rsidRPr="00A85691">
          <w:rPr>
            <w:sz w:val="18"/>
            <w:rPrChange w:id="1954" w:author="shorny" w:date="2014-06-09T15:49:00Z">
              <w:rPr/>
            </w:rPrChange>
          </w:rPr>
          <w:t xml:space="preserve"> comment </w:t>
        </w:r>
        <w:r w:rsidRPr="00A85691">
          <w:rPr>
            <w:rStyle w:val="string1"/>
            <w:sz w:val="18"/>
            <w:rPrChange w:id="1955" w:author="shorny" w:date="2014-06-09T15:49:00Z">
              <w:rPr>
                <w:rStyle w:val="string1"/>
              </w:rPr>
            </w:rPrChange>
          </w:rPr>
          <w:t>'the date the application was added'</w:t>
        </w:r>
        <w:r w:rsidRPr="00A85691">
          <w:rPr>
            <w:sz w:val="18"/>
            <w:rPrChange w:id="1956" w:author="shorny" w:date="2014-06-09T15:49:00Z">
              <w:rPr/>
            </w:rPrChange>
          </w:rPr>
          <w:t>,</w:t>
        </w:r>
      </w:ins>
    </w:p>
    <w:p w14:paraId="64950AF9" w14:textId="77777777" w:rsidR="00A85691" w:rsidRPr="00A85691" w:rsidRDefault="00A85691">
      <w:pPr>
        <w:pStyle w:val="HTMLPreformatted"/>
        <w:divId w:val="1206136475"/>
        <w:rPr>
          <w:ins w:id="1957" w:author="shorny" w:date="2014-06-09T15:48:00Z"/>
          <w:sz w:val="18"/>
          <w:rPrChange w:id="1958" w:author="shorny" w:date="2014-06-09T15:49:00Z">
            <w:rPr>
              <w:ins w:id="1959" w:author="shorny" w:date="2014-06-09T15:48:00Z"/>
            </w:rPr>
          </w:rPrChange>
        </w:rPr>
      </w:pPr>
      <w:ins w:id="1960" w:author="shorny" w:date="2014-06-09T15:48:00Z">
        <w:r w:rsidRPr="00A85691">
          <w:rPr>
            <w:sz w:val="18"/>
            <w:rPrChange w:id="1961" w:author="shorny" w:date="2014-06-09T15:49:00Z">
              <w:rPr/>
            </w:rPrChange>
          </w:rPr>
          <w:t xml:space="preserve">  DateLastChecked </w:t>
        </w:r>
        <w:r w:rsidRPr="00A85691">
          <w:rPr>
            <w:rStyle w:val="type1"/>
            <w:sz w:val="18"/>
            <w:rPrChange w:id="1962" w:author="shorny" w:date="2014-06-09T15:49:00Z">
              <w:rPr>
                <w:rStyle w:val="type1"/>
              </w:rPr>
            </w:rPrChange>
          </w:rPr>
          <w:t>date</w:t>
        </w:r>
        <w:r w:rsidRPr="00A85691">
          <w:rPr>
            <w:sz w:val="18"/>
            <w:rPrChange w:id="1963" w:author="shorny" w:date="2014-06-09T15:49:00Z">
              <w:rPr/>
            </w:rPrChange>
          </w:rPr>
          <w:t xml:space="preserve"> </w:t>
        </w:r>
        <w:r w:rsidRPr="00A85691">
          <w:rPr>
            <w:rStyle w:val="keyword1"/>
            <w:sz w:val="18"/>
            <w:rPrChange w:id="1964" w:author="shorny" w:date="2014-06-09T15:49:00Z">
              <w:rPr>
                <w:rStyle w:val="keyword1"/>
              </w:rPr>
            </w:rPrChange>
          </w:rPr>
          <w:t>NOT</w:t>
        </w:r>
        <w:r w:rsidRPr="00A85691">
          <w:rPr>
            <w:sz w:val="18"/>
            <w:rPrChange w:id="1965" w:author="shorny" w:date="2014-06-09T15:49:00Z">
              <w:rPr/>
            </w:rPrChange>
          </w:rPr>
          <w:t xml:space="preserve"> </w:t>
        </w:r>
        <w:r w:rsidRPr="00A85691">
          <w:rPr>
            <w:rStyle w:val="keyword1"/>
            <w:sz w:val="18"/>
            <w:rPrChange w:id="1966" w:author="shorny" w:date="2014-06-09T15:49:00Z">
              <w:rPr>
                <w:rStyle w:val="keyword1"/>
              </w:rPr>
            </w:rPrChange>
          </w:rPr>
          <w:t>NULL</w:t>
        </w:r>
      </w:ins>
    </w:p>
    <w:p w14:paraId="44D2E074" w14:textId="77777777" w:rsidR="00A85691" w:rsidRPr="00A85691" w:rsidRDefault="00A85691">
      <w:pPr>
        <w:pStyle w:val="HTMLPreformatted"/>
        <w:divId w:val="1206136475"/>
        <w:rPr>
          <w:ins w:id="1967" w:author="shorny" w:date="2014-06-09T15:48:00Z"/>
          <w:sz w:val="18"/>
          <w:rPrChange w:id="1968" w:author="shorny" w:date="2014-06-09T15:49:00Z">
            <w:rPr>
              <w:ins w:id="1969" w:author="shorny" w:date="2014-06-09T15:48:00Z"/>
            </w:rPr>
          </w:rPrChange>
        </w:rPr>
      </w:pPr>
      <w:ins w:id="1970" w:author="shorny" w:date="2014-06-09T15:48:00Z">
        <w:r w:rsidRPr="00A85691">
          <w:rPr>
            <w:sz w:val="18"/>
            <w:rPrChange w:id="1971" w:author="shorny" w:date="2014-06-09T15:49:00Z">
              <w:rPr/>
            </w:rPrChange>
          </w:rPr>
          <w:t xml:space="preserve">    comment </w:t>
        </w:r>
        <w:r w:rsidRPr="00A85691">
          <w:rPr>
            <w:rStyle w:val="string1"/>
            <w:sz w:val="18"/>
            <w:rPrChange w:id="1972" w:author="shorny" w:date="2014-06-09T15:49:00Z">
              <w:rPr>
                <w:rStyle w:val="string1"/>
              </w:rPr>
            </w:rPrChange>
          </w:rPr>
          <w:t>'the date the application was last checked'</w:t>
        </w:r>
        <w:r w:rsidRPr="00A85691">
          <w:rPr>
            <w:sz w:val="18"/>
            <w:rPrChange w:id="1973" w:author="shorny" w:date="2014-06-09T15:49:00Z">
              <w:rPr/>
            </w:rPrChange>
          </w:rPr>
          <w:t>,</w:t>
        </w:r>
      </w:ins>
    </w:p>
    <w:p w14:paraId="68F98E7E" w14:textId="77777777" w:rsidR="00A85691" w:rsidRPr="00A85691" w:rsidRDefault="00A85691">
      <w:pPr>
        <w:pStyle w:val="HTMLPreformatted"/>
        <w:divId w:val="1206136475"/>
        <w:rPr>
          <w:ins w:id="1974" w:author="shorny" w:date="2014-06-09T15:48:00Z"/>
          <w:sz w:val="18"/>
          <w:rPrChange w:id="1975" w:author="shorny" w:date="2014-06-09T15:49:00Z">
            <w:rPr>
              <w:ins w:id="1976" w:author="shorny" w:date="2014-06-09T15:48:00Z"/>
            </w:rPr>
          </w:rPrChange>
        </w:rPr>
      </w:pPr>
      <w:ins w:id="1977" w:author="shorny" w:date="2014-06-09T15:48:00Z">
        <w:r w:rsidRPr="00A85691">
          <w:rPr>
            <w:sz w:val="18"/>
            <w:rPrChange w:id="1978" w:author="shorny" w:date="2014-06-09T15:49:00Z">
              <w:rPr/>
            </w:rPrChange>
          </w:rPr>
          <w:t xml:space="preserve">  DateLastModified </w:t>
        </w:r>
        <w:r w:rsidRPr="00A85691">
          <w:rPr>
            <w:rStyle w:val="type1"/>
            <w:sz w:val="18"/>
            <w:rPrChange w:id="1979" w:author="shorny" w:date="2014-06-09T15:49:00Z">
              <w:rPr>
                <w:rStyle w:val="type1"/>
              </w:rPr>
            </w:rPrChange>
          </w:rPr>
          <w:t>date</w:t>
        </w:r>
        <w:r w:rsidRPr="00A85691">
          <w:rPr>
            <w:sz w:val="18"/>
            <w:rPrChange w:id="1980" w:author="shorny" w:date="2014-06-09T15:49:00Z">
              <w:rPr/>
            </w:rPrChange>
          </w:rPr>
          <w:t xml:space="preserve"> </w:t>
        </w:r>
        <w:r w:rsidRPr="00A85691">
          <w:rPr>
            <w:rStyle w:val="keyword1"/>
            <w:sz w:val="18"/>
            <w:rPrChange w:id="1981" w:author="shorny" w:date="2014-06-09T15:49:00Z">
              <w:rPr>
                <w:rStyle w:val="keyword1"/>
              </w:rPr>
            </w:rPrChange>
          </w:rPr>
          <w:t>NOT</w:t>
        </w:r>
        <w:r w:rsidRPr="00A85691">
          <w:rPr>
            <w:sz w:val="18"/>
            <w:rPrChange w:id="1982" w:author="shorny" w:date="2014-06-09T15:49:00Z">
              <w:rPr/>
            </w:rPrChange>
          </w:rPr>
          <w:t xml:space="preserve"> </w:t>
        </w:r>
        <w:r w:rsidRPr="00A85691">
          <w:rPr>
            <w:rStyle w:val="keyword1"/>
            <w:sz w:val="18"/>
            <w:rPrChange w:id="1983" w:author="shorny" w:date="2014-06-09T15:49:00Z">
              <w:rPr>
                <w:rStyle w:val="keyword1"/>
              </w:rPr>
            </w:rPrChange>
          </w:rPr>
          <w:t>NULL</w:t>
        </w:r>
      </w:ins>
    </w:p>
    <w:p w14:paraId="48DC5522" w14:textId="77777777" w:rsidR="00A85691" w:rsidRPr="00A85691" w:rsidRDefault="00A85691">
      <w:pPr>
        <w:pStyle w:val="HTMLPreformatted"/>
        <w:divId w:val="1206136475"/>
        <w:rPr>
          <w:ins w:id="1984" w:author="shorny" w:date="2014-06-09T15:48:00Z"/>
          <w:sz w:val="18"/>
          <w:rPrChange w:id="1985" w:author="shorny" w:date="2014-06-09T15:49:00Z">
            <w:rPr>
              <w:ins w:id="1986" w:author="shorny" w:date="2014-06-09T15:48:00Z"/>
            </w:rPr>
          </w:rPrChange>
        </w:rPr>
      </w:pPr>
      <w:ins w:id="1987" w:author="shorny" w:date="2014-06-09T15:48:00Z">
        <w:r w:rsidRPr="00A85691">
          <w:rPr>
            <w:sz w:val="18"/>
            <w:rPrChange w:id="1988" w:author="shorny" w:date="2014-06-09T15:49:00Z">
              <w:rPr/>
            </w:rPrChange>
          </w:rPr>
          <w:t xml:space="preserve">    comment </w:t>
        </w:r>
        <w:r w:rsidRPr="00A85691">
          <w:rPr>
            <w:rStyle w:val="string1"/>
            <w:sz w:val="18"/>
            <w:rPrChange w:id="1989" w:author="shorny" w:date="2014-06-09T15:49:00Z">
              <w:rPr>
                <w:rStyle w:val="string1"/>
              </w:rPr>
            </w:rPrChange>
          </w:rPr>
          <w:t>'the date the application was last modified'</w:t>
        </w:r>
        <w:r w:rsidRPr="00A85691">
          <w:rPr>
            <w:sz w:val="18"/>
            <w:rPrChange w:id="1990" w:author="shorny" w:date="2014-06-09T15:49:00Z">
              <w:rPr/>
            </w:rPrChange>
          </w:rPr>
          <w:t>,</w:t>
        </w:r>
      </w:ins>
    </w:p>
    <w:p w14:paraId="47BADFA1" w14:textId="77777777" w:rsidR="00A85691" w:rsidRPr="00A85691" w:rsidRDefault="00A85691">
      <w:pPr>
        <w:pStyle w:val="HTMLPreformatted"/>
        <w:divId w:val="1206136475"/>
        <w:rPr>
          <w:ins w:id="1991" w:author="shorny" w:date="2014-06-09T15:48:00Z"/>
          <w:sz w:val="18"/>
          <w:rPrChange w:id="1992" w:author="shorny" w:date="2014-06-09T15:49:00Z">
            <w:rPr>
              <w:ins w:id="1993" w:author="shorny" w:date="2014-06-09T15:48:00Z"/>
            </w:rPr>
          </w:rPrChange>
        </w:rPr>
      </w:pPr>
      <w:ins w:id="1994" w:author="shorny" w:date="2014-06-09T15:48:00Z">
        <w:r w:rsidRPr="00A85691">
          <w:rPr>
            <w:sz w:val="18"/>
            <w:rPrChange w:id="1995" w:author="shorny" w:date="2014-06-09T15:49:00Z">
              <w:rPr/>
            </w:rPrChange>
          </w:rPr>
          <w:t xml:space="preserve">  ManagedByStaffID mediumint</w:t>
        </w:r>
      </w:ins>
    </w:p>
    <w:p w14:paraId="6721FB01" w14:textId="77777777" w:rsidR="00A85691" w:rsidRPr="00A85691" w:rsidRDefault="00A85691">
      <w:pPr>
        <w:pStyle w:val="HTMLPreformatted"/>
        <w:divId w:val="1206136475"/>
        <w:rPr>
          <w:ins w:id="1996" w:author="shorny" w:date="2014-06-09T15:48:00Z"/>
          <w:sz w:val="18"/>
          <w:rPrChange w:id="1997" w:author="shorny" w:date="2014-06-09T15:49:00Z">
            <w:rPr>
              <w:ins w:id="1998" w:author="shorny" w:date="2014-06-09T15:48:00Z"/>
            </w:rPr>
          </w:rPrChange>
        </w:rPr>
      </w:pPr>
      <w:ins w:id="1999" w:author="shorny" w:date="2014-06-09T15:48:00Z">
        <w:r w:rsidRPr="00A85691">
          <w:rPr>
            <w:sz w:val="18"/>
            <w:rPrChange w:id="2000" w:author="shorny" w:date="2014-06-09T15:49:00Z">
              <w:rPr/>
            </w:rPrChange>
          </w:rPr>
          <w:t xml:space="preserve">    comment </w:t>
        </w:r>
        <w:r w:rsidRPr="00A85691">
          <w:rPr>
            <w:rStyle w:val="string1"/>
            <w:sz w:val="18"/>
            <w:rPrChange w:id="2001" w:author="shorny" w:date="2014-06-09T15:49:00Z">
              <w:rPr>
                <w:rStyle w:val="string1"/>
              </w:rPr>
            </w:rPrChange>
          </w:rPr>
          <w:t>'The staff ID of the staff member who has been personally assigned to manage this application (since it may not be used it is nullable)'</w:t>
        </w:r>
        <w:r w:rsidRPr="00A85691">
          <w:rPr>
            <w:sz w:val="18"/>
            <w:rPrChange w:id="2002" w:author="shorny" w:date="2014-06-09T15:49:00Z">
              <w:rPr/>
            </w:rPrChange>
          </w:rPr>
          <w:t>,</w:t>
        </w:r>
      </w:ins>
    </w:p>
    <w:p w14:paraId="1DA73533" w14:textId="77777777" w:rsidR="00A85691" w:rsidRPr="00A85691" w:rsidRDefault="00A85691">
      <w:pPr>
        <w:pStyle w:val="HTMLPreformatted"/>
        <w:divId w:val="1206136475"/>
        <w:rPr>
          <w:ins w:id="2003" w:author="shorny" w:date="2014-06-09T15:48:00Z"/>
          <w:sz w:val="18"/>
          <w:rPrChange w:id="2004" w:author="shorny" w:date="2014-06-09T15:49:00Z">
            <w:rPr>
              <w:ins w:id="2005" w:author="shorny" w:date="2014-06-09T15:48:00Z"/>
            </w:rPr>
          </w:rPrChange>
        </w:rPr>
      </w:pPr>
      <w:ins w:id="2006" w:author="shorny" w:date="2014-06-09T15:48:00Z">
        <w:r w:rsidRPr="00A85691">
          <w:rPr>
            <w:sz w:val="18"/>
            <w:rPrChange w:id="2007" w:author="shorny" w:date="2014-06-09T15:49:00Z">
              <w:rPr/>
            </w:rPrChange>
          </w:rPr>
          <w:t xml:space="preserve">  LastModifiedByStaffID mediumint </w:t>
        </w:r>
        <w:r w:rsidRPr="00A85691">
          <w:rPr>
            <w:rStyle w:val="keyword1"/>
            <w:sz w:val="18"/>
            <w:rPrChange w:id="2008" w:author="shorny" w:date="2014-06-09T15:49:00Z">
              <w:rPr>
                <w:rStyle w:val="keyword1"/>
              </w:rPr>
            </w:rPrChange>
          </w:rPr>
          <w:t>NOT</w:t>
        </w:r>
        <w:r w:rsidRPr="00A85691">
          <w:rPr>
            <w:sz w:val="18"/>
            <w:rPrChange w:id="2009" w:author="shorny" w:date="2014-06-09T15:49:00Z">
              <w:rPr/>
            </w:rPrChange>
          </w:rPr>
          <w:t xml:space="preserve"> </w:t>
        </w:r>
        <w:r w:rsidRPr="00A85691">
          <w:rPr>
            <w:rStyle w:val="keyword1"/>
            <w:sz w:val="18"/>
            <w:rPrChange w:id="2010" w:author="shorny" w:date="2014-06-09T15:49:00Z">
              <w:rPr>
                <w:rStyle w:val="keyword1"/>
              </w:rPr>
            </w:rPrChange>
          </w:rPr>
          <w:t>NULL</w:t>
        </w:r>
      </w:ins>
    </w:p>
    <w:p w14:paraId="32B0A538" w14:textId="77777777" w:rsidR="00A85691" w:rsidRPr="00A85691" w:rsidRDefault="00A85691">
      <w:pPr>
        <w:pStyle w:val="HTMLPreformatted"/>
        <w:divId w:val="1206136475"/>
        <w:rPr>
          <w:ins w:id="2011" w:author="shorny" w:date="2014-06-09T15:48:00Z"/>
          <w:sz w:val="18"/>
          <w:rPrChange w:id="2012" w:author="shorny" w:date="2014-06-09T15:49:00Z">
            <w:rPr>
              <w:ins w:id="2013" w:author="shorny" w:date="2014-06-09T15:48:00Z"/>
            </w:rPr>
          </w:rPrChange>
        </w:rPr>
      </w:pPr>
      <w:ins w:id="2014" w:author="shorny" w:date="2014-06-09T15:48:00Z">
        <w:r w:rsidRPr="00A85691">
          <w:rPr>
            <w:sz w:val="18"/>
            <w:rPrChange w:id="2015" w:author="shorny" w:date="2014-06-09T15:49:00Z">
              <w:rPr/>
            </w:rPrChange>
          </w:rPr>
          <w:t xml:space="preserve">    comment </w:t>
        </w:r>
        <w:r w:rsidRPr="00A85691">
          <w:rPr>
            <w:rStyle w:val="string1"/>
            <w:sz w:val="18"/>
            <w:rPrChange w:id="2016" w:author="shorny" w:date="2014-06-09T15:49:00Z">
              <w:rPr>
                <w:rStyle w:val="string1"/>
              </w:rPr>
            </w:rPrChange>
          </w:rPr>
          <w:t>'the staff member ID of the last person to modify the application (all modifications are recorded in the decision table)'</w:t>
        </w:r>
        <w:r w:rsidRPr="00A85691">
          <w:rPr>
            <w:sz w:val="18"/>
            <w:rPrChange w:id="2017" w:author="shorny" w:date="2014-06-09T15:49:00Z">
              <w:rPr/>
            </w:rPrChange>
          </w:rPr>
          <w:t>,</w:t>
        </w:r>
      </w:ins>
    </w:p>
    <w:p w14:paraId="3DBF17F5" w14:textId="77777777" w:rsidR="00A85691" w:rsidRPr="00A85691" w:rsidRDefault="00A85691">
      <w:pPr>
        <w:pStyle w:val="HTMLPreformatted"/>
        <w:divId w:val="1206136475"/>
        <w:rPr>
          <w:ins w:id="2018" w:author="shorny" w:date="2014-06-09T15:48:00Z"/>
          <w:sz w:val="18"/>
          <w:rPrChange w:id="2019" w:author="shorny" w:date="2014-06-09T15:49:00Z">
            <w:rPr>
              <w:ins w:id="2020" w:author="shorny" w:date="2014-06-09T15:48:00Z"/>
            </w:rPr>
          </w:rPrChange>
        </w:rPr>
      </w:pPr>
      <w:ins w:id="2021" w:author="shorny" w:date="2014-06-09T15:48:00Z">
        <w:r w:rsidRPr="00A85691">
          <w:rPr>
            <w:sz w:val="18"/>
            <w:rPrChange w:id="2022" w:author="shorny" w:date="2014-06-09T15:49:00Z">
              <w:rPr/>
            </w:rPrChange>
          </w:rPr>
          <w:t xml:space="preserve">  applicationStatusID mediumint </w:t>
        </w:r>
        <w:r w:rsidRPr="00A85691">
          <w:rPr>
            <w:rStyle w:val="keyword1"/>
            <w:sz w:val="18"/>
            <w:rPrChange w:id="2023" w:author="shorny" w:date="2014-06-09T15:49:00Z">
              <w:rPr>
                <w:rStyle w:val="keyword1"/>
              </w:rPr>
            </w:rPrChange>
          </w:rPr>
          <w:t>NOT</w:t>
        </w:r>
        <w:r w:rsidRPr="00A85691">
          <w:rPr>
            <w:sz w:val="18"/>
            <w:rPrChange w:id="2024" w:author="shorny" w:date="2014-06-09T15:49:00Z">
              <w:rPr/>
            </w:rPrChange>
          </w:rPr>
          <w:t xml:space="preserve"> </w:t>
        </w:r>
        <w:r w:rsidRPr="00A85691">
          <w:rPr>
            <w:rStyle w:val="keyword1"/>
            <w:sz w:val="18"/>
            <w:rPrChange w:id="2025" w:author="shorny" w:date="2014-06-09T15:49:00Z">
              <w:rPr>
                <w:rStyle w:val="keyword1"/>
              </w:rPr>
            </w:rPrChange>
          </w:rPr>
          <w:t>NULL</w:t>
        </w:r>
        <w:r w:rsidRPr="00A85691">
          <w:rPr>
            <w:sz w:val="18"/>
            <w:rPrChange w:id="2026" w:author="shorny" w:date="2014-06-09T15:49:00Z">
              <w:rPr/>
            </w:rPrChange>
          </w:rPr>
          <w:t>,</w:t>
        </w:r>
      </w:ins>
    </w:p>
    <w:p w14:paraId="6706D7D6" w14:textId="77777777" w:rsidR="00A85691" w:rsidRPr="00A85691" w:rsidRDefault="00A85691">
      <w:pPr>
        <w:pStyle w:val="HTMLPreformatted"/>
        <w:divId w:val="1206136475"/>
        <w:rPr>
          <w:ins w:id="2027" w:author="shorny" w:date="2014-06-09T15:48:00Z"/>
          <w:sz w:val="18"/>
          <w:rPrChange w:id="2028" w:author="shorny" w:date="2014-06-09T15:49:00Z">
            <w:rPr>
              <w:ins w:id="2029" w:author="shorny" w:date="2014-06-09T15:48:00Z"/>
            </w:rPr>
          </w:rPrChange>
        </w:rPr>
      </w:pPr>
      <w:ins w:id="2030" w:author="shorny" w:date="2014-06-09T15:48:00Z">
        <w:r w:rsidRPr="00A85691">
          <w:rPr>
            <w:sz w:val="18"/>
            <w:rPrChange w:id="2031" w:author="shorny" w:date="2014-06-09T15:49:00Z">
              <w:rPr/>
            </w:rPrChange>
          </w:rPr>
          <w:t xml:space="preserve">  awardID mediumint,</w:t>
        </w:r>
      </w:ins>
    </w:p>
    <w:p w14:paraId="0C9311AD" w14:textId="77777777" w:rsidR="00A85691" w:rsidRPr="00A85691" w:rsidRDefault="00A85691">
      <w:pPr>
        <w:pStyle w:val="HTMLPreformatted"/>
        <w:divId w:val="1206136475"/>
        <w:rPr>
          <w:ins w:id="2032" w:author="shorny" w:date="2014-06-09T15:48:00Z"/>
          <w:sz w:val="18"/>
          <w:rPrChange w:id="2033" w:author="shorny" w:date="2014-06-09T15:49:00Z">
            <w:rPr>
              <w:ins w:id="2034" w:author="shorny" w:date="2014-06-09T15:48:00Z"/>
            </w:rPr>
          </w:rPrChange>
        </w:rPr>
      </w:pPr>
      <w:ins w:id="2035" w:author="shorny" w:date="2014-06-09T15:48:00Z">
        <w:r w:rsidRPr="00A85691">
          <w:rPr>
            <w:sz w:val="18"/>
            <w:rPrChange w:id="2036" w:author="shorny" w:date="2014-06-09T15:49:00Z">
              <w:rPr/>
            </w:rPrChange>
          </w:rPr>
          <w:t xml:space="preserve">  PayMethodID mediumint,</w:t>
        </w:r>
      </w:ins>
    </w:p>
    <w:p w14:paraId="0119C0AA" w14:textId="77777777" w:rsidR="00A85691" w:rsidRPr="00A85691" w:rsidRDefault="00A85691">
      <w:pPr>
        <w:pStyle w:val="HTMLPreformatted"/>
        <w:divId w:val="1206136475"/>
        <w:rPr>
          <w:ins w:id="2037" w:author="shorny" w:date="2014-06-09T15:48:00Z"/>
          <w:sz w:val="18"/>
          <w:rPrChange w:id="2038" w:author="shorny" w:date="2014-06-09T15:49:00Z">
            <w:rPr>
              <w:ins w:id="2039" w:author="shorny" w:date="2014-06-09T15:48:00Z"/>
            </w:rPr>
          </w:rPrChange>
        </w:rPr>
      </w:pPr>
      <w:ins w:id="2040" w:author="shorny" w:date="2014-06-09T15:48:00Z">
        <w:r w:rsidRPr="00A85691">
          <w:rPr>
            <w:sz w:val="18"/>
            <w:rPrChange w:id="2041" w:author="shorny" w:date="2014-06-09T15:49:00Z">
              <w:rPr/>
            </w:rPrChange>
          </w:rPr>
          <w:t xml:space="preserve">  </w:t>
        </w:r>
        <w:r w:rsidRPr="00A85691">
          <w:rPr>
            <w:rStyle w:val="keyword1"/>
            <w:sz w:val="18"/>
            <w:rPrChange w:id="2042" w:author="shorny" w:date="2014-06-09T15:49:00Z">
              <w:rPr>
                <w:rStyle w:val="keyword1"/>
              </w:rPr>
            </w:rPrChange>
          </w:rPr>
          <w:t>PRIMARY</w:t>
        </w:r>
        <w:r w:rsidRPr="00A85691">
          <w:rPr>
            <w:sz w:val="18"/>
            <w:rPrChange w:id="2043" w:author="shorny" w:date="2014-06-09T15:49:00Z">
              <w:rPr/>
            </w:rPrChange>
          </w:rPr>
          <w:t xml:space="preserve"> </w:t>
        </w:r>
        <w:r w:rsidRPr="00A85691">
          <w:rPr>
            <w:rStyle w:val="keyword1"/>
            <w:sz w:val="18"/>
            <w:rPrChange w:id="2044" w:author="shorny" w:date="2014-06-09T15:49:00Z">
              <w:rPr>
                <w:rStyle w:val="keyword1"/>
              </w:rPr>
            </w:rPrChange>
          </w:rPr>
          <w:t>KEY</w:t>
        </w:r>
        <w:r w:rsidRPr="00A85691">
          <w:rPr>
            <w:sz w:val="18"/>
            <w:rPrChange w:id="2045" w:author="shorny" w:date="2014-06-09T15:49:00Z">
              <w:rPr/>
            </w:rPrChange>
          </w:rPr>
          <w:t xml:space="preserve"> (ApplicationID),</w:t>
        </w:r>
      </w:ins>
    </w:p>
    <w:p w14:paraId="5400F0AE" w14:textId="77777777" w:rsidR="00A85691" w:rsidRPr="00A85691" w:rsidRDefault="00A85691">
      <w:pPr>
        <w:pStyle w:val="HTMLPreformatted"/>
        <w:divId w:val="1206136475"/>
        <w:rPr>
          <w:ins w:id="2046" w:author="shorny" w:date="2014-06-09T15:48:00Z"/>
          <w:sz w:val="18"/>
          <w:rPrChange w:id="2047" w:author="shorny" w:date="2014-06-09T15:49:00Z">
            <w:rPr>
              <w:ins w:id="2048" w:author="shorny" w:date="2014-06-09T15:48:00Z"/>
            </w:rPr>
          </w:rPrChange>
        </w:rPr>
      </w:pPr>
      <w:ins w:id="2049" w:author="shorny" w:date="2014-06-09T15:48:00Z">
        <w:r w:rsidRPr="00A85691">
          <w:rPr>
            <w:sz w:val="18"/>
            <w:rPrChange w:id="2050" w:author="shorny" w:date="2014-06-09T15:49:00Z">
              <w:rPr/>
            </w:rPrChange>
          </w:rPr>
          <w:t xml:space="preserve">  INDEX (ApplicantID),</w:t>
        </w:r>
      </w:ins>
    </w:p>
    <w:p w14:paraId="431E2285" w14:textId="77777777" w:rsidR="00A85691" w:rsidRPr="00A85691" w:rsidRDefault="00A85691">
      <w:pPr>
        <w:pStyle w:val="HTMLPreformatted"/>
        <w:divId w:val="1206136475"/>
        <w:rPr>
          <w:ins w:id="2051" w:author="shorny" w:date="2014-06-09T15:48:00Z"/>
          <w:sz w:val="18"/>
          <w:rPrChange w:id="2052" w:author="shorny" w:date="2014-06-09T15:49:00Z">
            <w:rPr>
              <w:ins w:id="2053" w:author="shorny" w:date="2014-06-09T15:48:00Z"/>
            </w:rPr>
          </w:rPrChange>
        </w:rPr>
      </w:pPr>
      <w:ins w:id="2054" w:author="shorny" w:date="2014-06-09T15:48:00Z">
        <w:r w:rsidRPr="00A85691">
          <w:rPr>
            <w:sz w:val="18"/>
            <w:rPrChange w:id="2055" w:author="shorny" w:date="2014-06-09T15:49:00Z">
              <w:rPr/>
            </w:rPrChange>
          </w:rPr>
          <w:t xml:space="preserve">  INDEX (applicationStatusID),</w:t>
        </w:r>
      </w:ins>
    </w:p>
    <w:p w14:paraId="761F2F6A" w14:textId="77777777" w:rsidR="00A85691" w:rsidRPr="00A85691" w:rsidRDefault="00A85691">
      <w:pPr>
        <w:pStyle w:val="HTMLPreformatted"/>
        <w:divId w:val="1206136475"/>
        <w:rPr>
          <w:ins w:id="2056" w:author="shorny" w:date="2014-06-09T15:48:00Z"/>
          <w:sz w:val="18"/>
          <w:rPrChange w:id="2057" w:author="shorny" w:date="2014-06-09T15:49:00Z">
            <w:rPr>
              <w:ins w:id="2058" w:author="shorny" w:date="2014-06-09T15:48:00Z"/>
            </w:rPr>
          </w:rPrChange>
        </w:rPr>
      </w:pPr>
      <w:ins w:id="2059" w:author="shorny" w:date="2014-06-09T15:48:00Z">
        <w:r w:rsidRPr="00A85691">
          <w:rPr>
            <w:sz w:val="18"/>
            <w:rPrChange w:id="2060" w:author="shorny" w:date="2014-06-09T15:49:00Z">
              <w:rPr/>
            </w:rPrChange>
          </w:rPr>
          <w:t xml:space="preserve">  INDEX (awardID),</w:t>
        </w:r>
      </w:ins>
    </w:p>
    <w:p w14:paraId="256AF350" w14:textId="77777777" w:rsidR="00A85691" w:rsidRPr="00A85691" w:rsidRDefault="00A85691">
      <w:pPr>
        <w:pStyle w:val="HTMLPreformatted"/>
        <w:divId w:val="1206136475"/>
        <w:rPr>
          <w:ins w:id="2061" w:author="shorny" w:date="2014-06-09T15:48:00Z"/>
          <w:sz w:val="18"/>
          <w:rPrChange w:id="2062" w:author="shorny" w:date="2014-06-09T15:49:00Z">
            <w:rPr>
              <w:ins w:id="2063" w:author="shorny" w:date="2014-06-09T15:48:00Z"/>
            </w:rPr>
          </w:rPrChange>
        </w:rPr>
      </w:pPr>
      <w:ins w:id="2064" w:author="shorny" w:date="2014-06-09T15:48:00Z">
        <w:r w:rsidRPr="00A85691">
          <w:rPr>
            <w:sz w:val="18"/>
            <w:rPrChange w:id="2065" w:author="shorny" w:date="2014-06-09T15:49:00Z">
              <w:rPr/>
            </w:rPrChange>
          </w:rPr>
          <w:t xml:space="preserve">  INDEX (ApplicantEmail)</w:t>
        </w:r>
      </w:ins>
    </w:p>
    <w:p w14:paraId="13051D01" w14:textId="77777777" w:rsidR="00A85691" w:rsidRPr="00A85691" w:rsidRDefault="00A85691">
      <w:pPr>
        <w:pStyle w:val="HTMLPreformatted"/>
        <w:divId w:val="1206136475"/>
        <w:rPr>
          <w:ins w:id="2066" w:author="shorny" w:date="2014-06-09T15:48:00Z"/>
          <w:sz w:val="18"/>
          <w:rPrChange w:id="2067" w:author="shorny" w:date="2014-06-09T15:49:00Z">
            <w:rPr>
              <w:ins w:id="2068" w:author="shorny" w:date="2014-06-09T15:48:00Z"/>
            </w:rPr>
          </w:rPrChange>
        </w:rPr>
      </w:pPr>
      <w:ins w:id="2069" w:author="shorny" w:date="2014-06-09T15:48:00Z">
        <w:r w:rsidRPr="00A85691">
          <w:rPr>
            <w:sz w:val="18"/>
            <w:rPrChange w:id="2070" w:author="shorny" w:date="2014-06-09T15:49:00Z">
              <w:rPr/>
            </w:rPrChange>
          </w:rPr>
          <w:t>)</w:t>
        </w:r>
      </w:ins>
    </w:p>
    <w:p w14:paraId="46367A24" w14:textId="77777777" w:rsidR="00A85691" w:rsidRPr="00A85691" w:rsidRDefault="00A85691">
      <w:pPr>
        <w:pStyle w:val="HTMLPreformatted"/>
        <w:divId w:val="1206136475"/>
        <w:rPr>
          <w:ins w:id="2071" w:author="shorny" w:date="2014-06-09T15:48:00Z"/>
          <w:sz w:val="18"/>
          <w:rPrChange w:id="2072" w:author="shorny" w:date="2014-06-09T15:49:00Z">
            <w:rPr>
              <w:ins w:id="2073" w:author="shorny" w:date="2014-06-09T15:48:00Z"/>
            </w:rPr>
          </w:rPrChange>
        </w:rPr>
      </w:pPr>
      <w:ins w:id="2074" w:author="shorny" w:date="2014-06-09T15:48:00Z">
        <w:r w:rsidRPr="00A85691">
          <w:rPr>
            <w:sz w:val="18"/>
            <w:rPrChange w:id="2075" w:author="shorny" w:date="2014-06-09T15:49:00Z">
              <w:rPr/>
            </w:rPrChange>
          </w:rPr>
          <w:t>comment=</w:t>
        </w:r>
        <w:r w:rsidRPr="00A85691">
          <w:rPr>
            <w:rStyle w:val="string1"/>
            <w:sz w:val="18"/>
            <w:rPrChange w:id="2076" w:author="shorny" w:date="2014-06-09T15:49:00Z">
              <w:rPr>
                <w:rStyle w:val="string1"/>
              </w:rPr>
            </w:rPrChange>
          </w:rPr>
          <w:t>'Holds the application details including a checklist of recorded information and applicaiton stage'</w:t>
        </w:r>
      </w:ins>
    </w:p>
    <w:p w14:paraId="32F89B8F" w14:textId="77777777" w:rsidR="00A85691" w:rsidRPr="00A85691" w:rsidRDefault="00A85691">
      <w:pPr>
        <w:pStyle w:val="HTMLPreformatted"/>
        <w:divId w:val="1206136475"/>
        <w:rPr>
          <w:ins w:id="2077" w:author="shorny" w:date="2014-06-09T15:48:00Z"/>
          <w:sz w:val="18"/>
          <w:rPrChange w:id="2078" w:author="shorny" w:date="2014-06-09T15:49:00Z">
            <w:rPr>
              <w:ins w:id="2079" w:author="shorny" w:date="2014-06-09T15:48:00Z"/>
            </w:rPr>
          </w:rPrChange>
        </w:rPr>
      </w:pPr>
      <w:ins w:id="2080" w:author="shorny" w:date="2014-06-09T15:48:00Z">
        <w:r w:rsidRPr="00A85691">
          <w:rPr>
            <w:sz w:val="18"/>
            <w:rPrChange w:id="2081" w:author="shorny" w:date="2014-06-09T15:49:00Z">
              <w:rPr/>
            </w:rPrChange>
          </w:rPr>
          <w:t>ENGINE=InnoDB;</w:t>
        </w:r>
      </w:ins>
    </w:p>
    <w:p w14:paraId="067486AF" w14:textId="77777777" w:rsidR="00A85691" w:rsidRPr="00A85691" w:rsidRDefault="00A85691">
      <w:pPr>
        <w:pStyle w:val="HTMLPreformatted"/>
        <w:divId w:val="1206136475"/>
        <w:rPr>
          <w:ins w:id="2082" w:author="shorny" w:date="2014-06-09T15:48:00Z"/>
          <w:sz w:val="18"/>
          <w:rPrChange w:id="2083" w:author="shorny" w:date="2014-06-09T15:49:00Z">
            <w:rPr>
              <w:ins w:id="2084" w:author="shorny" w:date="2014-06-09T15:48:00Z"/>
            </w:rPr>
          </w:rPrChange>
        </w:rPr>
      </w:pPr>
    </w:p>
    <w:p w14:paraId="3F5F90DC" w14:textId="77777777" w:rsidR="00A85691" w:rsidRPr="00A85691" w:rsidRDefault="00A85691">
      <w:pPr>
        <w:pStyle w:val="HTMLPreformatted"/>
        <w:divId w:val="1206136475"/>
        <w:rPr>
          <w:ins w:id="2085" w:author="shorny" w:date="2014-06-09T15:48:00Z"/>
          <w:sz w:val="18"/>
          <w:rPrChange w:id="2086" w:author="shorny" w:date="2014-06-09T15:49:00Z">
            <w:rPr>
              <w:ins w:id="2087" w:author="shorny" w:date="2014-06-09T15:48:00Z"/>
            </w:rPr>
          </w:rPrChange>
        </w:rPr>
      </w:pPr>
      <w:ins w:id="2088" w:author="shorny" w:date="2014-06-09T15:48:00Z">
        <w:r w:rsidRPr="00A85691">
          <w:rPr>
            <w:rStyle w:val="keyword1"/>
            <w:sz w:val="18"/>
            <w:rPrChange w:id="2089" w:author="shorny" w:date="2014-06-09T15:49:00Z">
              <w:rPr>
                <w:rStyle w:val="keyword1"/>
              </w:rPr>
            </w:rPrChange>
          </w:rPr>
          <w:t>CREATE</w:t>
        </w:r>
        <w:r w:rsidRPr="00A85691">
          <w:rPr>
            <w:sz w:val="18"/>
            <w:rPrChange w:id="2090" w:author="shorny" w:date="2014-06-09T15:49:00Z">
              <w:rPr/>
            </w:rPrChange>
          </w:rPr>
          <w:t xml:space="preserve"> </w:t>
        </w:r>
        <w:r w:rsidRPr="00A85691">
          <w:rPr>
            <w:rStyle w:val="keyword1"/>
            <w:sz w:val="18"/>
            <w:rPrChange w:id="2091" w:author="shorny" w:date="2014-06-09T15:49:00Z">
              <w:rPr>
                <w:rStyle w:val="keyword1"/>
              </w:rPr>
            </w:rPrChange>
          </w:rPr>
          <w:t>TABLE</w:t>
        </w:r>
        <w:r w:rsidRPr="00A85691">
          <w:rPr>
            <w:sz w:val="18"/>
            <w:rPrChange w:id="2092" w:author="shorny" w:date="2014-06-09T15:49:00Z">
              <w:rPr/>
            </w:rPrChange>
          </w:rPr>
          <w:t xml:space="preserve"> `Document Status` (</w:t>
        </w:r>
      </w:ins>
    </w:p>
    <w:p w14:paraId="504524FB" w14:textId="77777777" w:rsidR="00A85691" w:rsidRPr="00A85691" w:rsidRDefault="00A85691">
      <w:pPr>
        <w:pStyle w:val="HTMLPreformatted"/>
        <w:divId w:val="1206136475"/>
        <w:rPr>
          <w:ins w:id="2093" w:author="shorny" w:date="2014-06-09T15:48:00Z"/>
          <w:sz w:val="18"/>
          <w:rPrChange w:id="2094" w:author="shorny" w:date="2014-06-09T15:49:00Z">
            <w:rPr>
              <w:ins w:id="2095" w:author="shorny" w:date="2014-06-09T15:48:00Z"/>
            </w:rPr>
          </w:rPrChange>
        </w:rPr>
      </w:pPr>
      <w:ins w:id="2096" w:author="shorny" w:date="2014-06-09T15:48:00Z">
        <w:r w:rsidRPr="00A85691">
          <w:rPr>
            <w:sz w:val="18"/>
            <w:rPrChange w:id="2097" w:author="shorny" w:date="2014-06-09T15:49:00Z">
              <w:rPr/>
            </w:rPrChange>
          </w:rPr>
          <w:t xml:space="preserve">  DocStatusID mediumint </w:t>
        </w:r>
        <w:r w:rsidRPr="00A85691">
          <w:rPr>
            <w:rStyle w:val="keyword1"/>
            <w:sz w:val="18"/>
            <w:rPrChange w:id="2098" w:author="shorny" w:date="2014-06-09T15:49:00Z">
              <w:rPr>
                <w:rStyle w:val="keyword1"/>
              </w:rPr>
            </w:rPrChange>
          </w:rPr>
          <w:t>NOT</w:t>
        </w:r>
        <w:r w:rsidRPr="00A85691">
          <w:rPr>
            <w:sz w:val="18"/>
            <w:rPrChange w:id="2099" w:author="shorny" w:date="2014-06-09T15:49:00Z">
              <w:rPr/>
            </w:rPrChange>
          </w:rPr>
          <w:t xml:space="preserve"> </w:t>
        </w:r>
        <w:r w:rsidRPr="00A85691">
          <w:rPr>
            <w:rStyle w:val="keyword1"/>
            <w:sz w:val="18"/>
            <w:rPrChange w:id="2100" w:author="shorny" w:date="2014-06-09T15:49:00Z">
              <w:rPr>
                <w:rStyle w:val="keyword1"/>
              </w:rPr>
            </w:rPrChange>
          </w:rPr>
          <w:t>NULL</w:t>
        </w:r>
        <w:r w:rsidRPr="00A85691">
          <w:rPr>
            <w:sz w:val="18"/>
            <w:rPrChange w:id="2101" w:author="shorny" w:date="2014-06-09T15:49:00Z">
              <w:rPr/>
            </w:rPrChange>
          </w:rPr>
          <w:t xml:space="preserve"> AUTO_INCREMENT,</w:t>
        </w:r>
      </w:ins>
    </w:p>
    <w:p w14:paraId="07A8A1F4" w14:textId="77777777" w:rsidR="00A85691" w:rsidRPr="00A85691" w:rsidRDefault="00A85691">
      <w:pPr>
        <w:pStyle w:val="HTMLPreformatted"/>
        <w:divId w:val="1206136475"/>
        <w:rPr>
          <w:ins w:id="2102" w:author="shorny" w:date="2014-06-09T15:48:00Z"/>
          <w:sz w:val="18"/>
          <w:rPrChange w:id="2103" w:author="shorny" w:date="2014-06-09T15:49:00Z">
            <w:rPr>
              <w:ins w:id="2104" w:author="shorny" w:date="2014-06-09T15:48:00Z"/>
            </w:rPr>
          </w:rPrChange>
        </w:rPr>
      </w:pPr>
      <w:ins w:id="2105" w:author="shorny" w:date="2014-06-09T15:48:00Z">
        <w:r w:rsidRPr="00A85691">
          <w:rPr>
            <w:sz w:val="18"/>
            <w:rPrChange w:id="2106" w:author="shorny" w:date="2014-06-09T15:49:00Z">
              <w:rPr/>
            </w:rPrChange>
          </w:rPr>
          <w:t xml:space="preserve">  Status </w:t>
        </w:r>
        <w:r w:rsidRPr="00A85691">
          <w:rPr>
            <w:rStyle w:val="type1"/>
            <w:sz w:val="18"/>
            <w:rPrChange w:id="2107" w:author="shorny" w:date="2014-06-09T15:49:00Z">
              <w:rPr>
                <w:rStyle w:val="type1"/>
              </w:rPr>
            </w:rPrChange>
          </w:rPr>
          <w:t>varchar</w:t>
        </w:r>
        <w:r w:rsidRPr="00A85691">
          <w:rPr>
            <w:sz w:val="18"/>
            <w:rPrChange w:id="2108" w:author="shorny" w:date="2014-06-09T15:49:00Z">
              <w:rPr/>
            </w:rPrChange>
          </w:rPr>
          <w:t xml:space="preserve">(50) </w:t>
        </w:r>
        <w:r w:rsidRPr="00A85691">
          <w:rPr>
            <w:rStyle w:val="keyword1"/>
            <w:sz w:val="18"/>
            <w:rPrChange w:id="2109" w:author="shorny" w:date="2014-06-09T15:49:00Z">
              <w:rPr>
                <w:rStyle w:val="keyword1"/>
              </w:rPr>
            </w:rPrChange>
          </w:rPr>
          <w:t>NOT</w:t>
        </w:r>
        <w:r w:rsidRPr="00A85691">
          <w:rPr>
            <w:sz w:val="18"/>
            <w:rPrChange w:id="2110" w:author="shorny" w:date="2014-06-09T15:49:00Z">
              <w:rPr/>
            </w:rPrChange>
          </w:rPr>
          <w:t xml:space="preserve"> </w:t>
        </w:r>
        <w:r w:rsidRPr="00A85691">
          <w:rPr>
            <w:rStyle w:val="keyword1"/>
            <w:sz w:val="18"/>
            <w:rPrChange w:id="2111" w:author="shorny" w:date="2014-06-09T15:49:00Z">
              <w:rPr>
                <w:rStyle w:val="keyword1"/>
              </w:rPr>
            </w:rPrChange>
          </w:rPr>
          <w:t>NULL</w:t>
        </w:r>
        <w:r w:rsidRPr="00A85691">
          <w:rPr>
            <w:sz w:val="18"/>
            <w:rPrChange w:id="2112" w:author="shorny" w:date="2014-06-09T15:49:00Z">
              <w:rPr/>
            </w:rPrChange>
          </w:rPr>
          <w:t xml:space="preserve"> </w:t>
        </w:r>
        <w:r w:rsidRPr="00A85691">
          <w:rPr>
            <w:rStyle w:val="keyword1"/>
            <w:sz w:val="18"/>
            <w:rPrChange w:id="2113" w:author="shorny" w:date="2014-06-09T15:49:00Z">
              <w:rPr>
                <w:rStyle w:val="keyword1"/>
              </w:rPr>
            </w:rPrChange>
          </w:rPr>
          <w:t>UNIQUE</w:t>
        </w:r>
        <w:r w:rsidRPr="00A85691">
          <w:rPr>
            <w:sz w:val="18"/>
            <w:rPrChange w:id="2114" w:author="shorny" w:date="2014-06-09T15:49:00Z">
              <w:rPr/>
            </w:rPrChange>
          </w:rPr>
          <w:t xml:space="preserve"> comment </w:t>
        </w:r>
        <w:r w:rsidRPr="00A85691">
          <w:rPr>
            <w:rStyle w:val="string1"/>
            <w:sz w:val="18"/>
            <w:rPrChange w:id="2115" w:author="shorny" w:date="2014-06-09T15:49:00Z">
              <w:rPr>
                <w:rStyle w:val="string1"/>
              </w:rPr>
            </w:rPrChange>
          </w:rPr>
          <w:t>'Official and translation status of a document associated to an Applicant'</w:t>
        </w:r>
        <w:r w:rsidRPr="00A85691">
          <w:rPr>
            <w:sz w:val="18"/>
            <w:rPrChange w:id="2116" w:author="shorny" w:date="2014-06-09T15:49:00Z">
              <w:rPr/>
            </w:rPrChange>
          </w:rPr>
          <w:t>,</w:t>
        </w:r>
      </w:ins>
    </w:p>
    <w:p w14:paraId="6B59CF47" w14:textId="77777777" w:rsidR="00A85691" w:rsidRPr="00A85691" w:rsidRDefault="00A85691">
      <w:pPr>
        <w:pStyle w:val="HTMLPreformatted"/>
        <w:divId w:val="1206136475"/>
        <w:rPr>
          <w:ins w:id="2117" w:author="shorny" w:date="2014-06-09T15:48:00Z"/>
          <w:sz w:val="18"/>
          <w:rPrChange w:id="2118" w:author="shorny" w:date="2014-06-09T15:49:00Z">
            <w:rPr>
              <w:ins w:id="2119" w:author="shorny" w:date="2014-06-09T15:48:00Z"/>
            </w:rPr>
          </w:rPrChange>
        </w:rPr>
      </w:pPr>
      <w:ins w:id="2120" w:author="shorny" w:date="2014-06-09T15:48:00Z">
        <w:r w:rsidRPr="00A85691">
          <w:rPr>
            <w:sz w:val="18"/>
            <w:rPrChange w:id="2121" w:author="shorny" w:date="2014-06-09T15:49:00Z">
              <w:rPr/>
            </w:rPrChange>
          </w:rPr>
          <w:t xml:space="preserve">  Description </w:t>
        </w:r>
        <w:r w:rsidRPr="00A85691">
          <w:rPr>
            <w:rStyle w:val="type1"/>
            <w:sz w:val="18"/>
            <w:rPrChange w:id="2122" w:author="shorny" w:date="2014-06-09T15:49:00Z">
              <w:rPr>
                <w:rStyle w:val="type1"/>
              </w:rPr>
            </w:rPrChange>
          </w:rPr>
          <w:t>varchar</w:t>
        </w:r>
        <w:r w:rsidRPr="00A85691">
          <w:rPr>
            <w:sz w:val="18"/>
            <w:rPrChange w:id="2123" w:author="shorny" w:date="2014-06-09T15:49:00Z">
              <w:rPr/>
            </w:rPrChange>
          </w:rPr>
          <w:t xml:space="preserve">(2000) </w:t>
        </w:r>
        <w:r w:rsidRPr="00A85691">
          <w:rPr>
            <w:rStyle w:val="keyword1"/>
            <w:sz w:val="18"/>
            <w:rPrChange w:id="2124" w:author="shorny" w:date="2014-06-09T15:49:00Z">
              <w:rPr>
                <w:rStyle w:val="keyword1"/>
              </w:rPr>
            </w:rPrChange>
          </w:rPr>
          <w:t>NOT</w:t>
        </w:r>
        <w:r w:rsidRPr="00A85691">
          <w:rPr>
            <w:sz w:val="18"/>
            <w:rPrChange w:id="2125" w:author="shorny" w:date="2014-06-09T15:49:00Z">
              <w:rPr/>
            </w:rPrChange>
          </w:rPr>
          <w:t xml:space="preserve"> </w:t>
        </w:r>
        <w:r w:rsidRPr="00A85691">
          <w:rPr>
            <w:rStyle w:val="keyword1"/>
            <w:sz w:val="18"/>
            <w:rPrChange w:id="2126" w:author="shorny" w:date="2014-06-09T15:49:00Z">
              <w:rPr>
                <w:rStyle w:val="keyword1"/>
              </w:rPr>
            </w:rPrChange>
          </w:rPr>
          <w:t>NULL</w:t>
        </w:r>
        <w:r w:rsidRPr="00A85691">
          <w:rPr>
            <w:sz w:val="18"/>
            <w:rPrChange w:id="2127" w:author="shorny" w:date="2014-06-09T15:49:00Z">
              <w:rPr/>
            </w:rPrChange>
          </w:rPr>
          <w:t xml:space="preserve"> comment </w:t>
        </w:r>
        <w:r w:rsidRPr="00A85691">
          <w:rPr>
            <w:rStyle w:val="string1"/>
            <w:sz w:val="18"/>
            <w:rPrChange w:id="2128" w:author="shorny" w:date="2014-06-09T15:49:00Z">
              <w:rPr>
                <w:rStyle w:val="string1"/>
              </w:rPr>
            </w:rPrChange>
          </w:rPr>
          <w:t>'the details and implication of this status'</w:t>
        </w:r>
        <w:r w:rsidRPr="00A85691">
          <w:rPr>
            <w:sz w:val="18"/>
            <w:rPrChange w:id="2129" w:author="shorny" w:date="2014-06-09T15:49:00Z">
              <w:rPr/>
            </w:rPrChange>
          </w:rPr>
          <w:t>,</w:t>
        </w:r>
      </w:ins>
    </w:p>
    <w:p w14:paraId="6F71B520" w14:textId="77777777" w:rsidR="00A85691" w:rsidRPr="00A85691" w:rsidRDefault="00A85691">
      <w:pPr>
        <w:pStyle w:val="HTMLPreformatted"/>
        <w:divId w:val="1206136475"/>
        <w:rPr>
          <w:ins w:id="2130" w:author="shorny" w:date="2014-06-09T15:48:00Z"/>
          <w:sz w:val="18"/>
          <w:rPrChange w:id="2131" w:author="shorny" w:date="2014-06-09T15:49:00Z">
            <w:rPr>
              <w:ins w:id="2132" w:author="shorny" w:date="2014-06-09T15:48:00Z"/>
            </w:rPr>
          </w:rPrChange>
        </w:rPr>
      </w:pPr>
      <w:ins w:id="2133" w:author="shorny" w:date="2014-06-09T15:48:00Z">
        <w:r w:rsidRPr="00A85691">
          <w:rPr>
            <w:sz w:val="18"/>
            <w:rPrChange w:id="2134" w:author="shorny" w:date="2014-06-09T15:49:00Z">
              <w:rPr/>
            </w:rPrChange>
          </w:rPr>
          <w:t xml:space="preserve">  </w:t>
        </w:r>
        <w:r w:rsidRPr="00A85691">
          <w:rPr>
            <w:rStyle w:val="keyword1"/>
            <w:sz w:val="18"/>
            <w:rPrChange w:id="2135" w:author="shorny" w:date="2014-06-09T15:49:00Z">
              <w:rPr>
                <w:rStyle w:val="keyword1"/>
              </w:rPr>
            </w:rPrChange>
          </w:rPr>
          <w:t>PRIMARY</w:t>
        </w:r>
        <w:r w:rsidRPr="00A85691">
          <w:rPr>
            <w:sz w:val="18"/>
            <w:rPrChange w:id="2136" w:author="shorny" w:date="2014-06-09T15:49:00Z">
              <w:rPr/>
            </w:rPrChange>
          </w:rPr>
          <w:t xml:space="preserve"> </w:t>
        </w:r>
        <w:r w:rsidRPr="00A85691">
          <w:rPr>
            <w:rStyle w:val="keyword1"/>
            <w:sz w:val="18"/>
            <w:rPrChange w:id="2137" w:author="shorny" w:date="2014-06-09T15:49:00Z">
              <w:rPr>
                <w:rStyle w:val="keyword1"/>
              </w:rPr>
            </w:rPrChange>
          </w:rPr>
          <w:t>KEY</w:t>
        </w:r>
        <w:r w:rsidRPr="00A85691">
          <w:rPr>
            <w:sz w:val="18"/>
            <w:rPrChange w:id="2138" w:author="shorny" w:date="2014-06-09T15:49:00Z">
              <w:rPr/>
            </w:rPrChange>
          </w:rPr>
          <w:t xml:space="preserve"> (DocStatusID)</w:t>
        </w:r>
      </w:ins>
    </w:p>
    <w:p w14:paraId="783E80D6" w14:textId="77777777" w:rsidR="00A85691" w:rsidRPr="00A85691" w:rsidRDefault="00A85691">
      <w:pPr>
        <w:pStyle w:val="HTMLPreformatted"/>
        <w:divId w:val="1206136475"/>
        <w:rPr>
          <w:ins w:id="2139" w:author="shorny" w:date="2014-06-09T15:48:00Z"/>
          <w:sz w:val="18"/>
          <w:rPrChange w:id="2140" w:author="shorny" w:date="2014-06-09T15:49:00Z">
            <w:rPr>
              <w:ins w:id="2141" w:author="shorny" w:date="2014-06-09T15:48:00Z"/>
            </w:rPr>
          </w:rPrChange>
        </w:rPr>
      </w:pPr>
      <w:ins w:id="2142" w:author="shorny" w:date="2014-06-09T15:48:00Z">
        <w:r w:rsidRPr="00A85691">
          <w:rPr>
            <w:sz w:val="18"/>
            <w:rPrChange w:id="2143" w:author="shorny" w:date="2014-06-09T15:49:00Z">
              <w:rPr/>
            </w:rPrChange>
          </w:rPr>
          <w:t>)</w:t>
        </w:r>
      </w:ins>
    </w:p>
    <w:p w14:paraId="10E18775" w14:textId="77777777" w:rsidR="00A85691" w:rsidRPr="00A85691" w:rsidRDefault="00A85691">
      <w:pPr>
        <w:pStyle w:val="HTMLPreformatted"/>
        <w:divId w:val="1206136475"/>
        <w:rPr>
          <w:ins w:id="2144" w:author="shorny" w:date="2014-06-09T15:48:00Z"/>
          <w:sz w:val="18"/>
          <w:rPrChange w:id="2145" w:author="shorny" w:date="2014-06-09T15:49:00Z">
            <w:rPr>
              <w:ins w:id="2146" w:author="shorny" w:date="2014-06-09T15:48:00Z"/>
            </w:rPr>
          </w:rPrChange>
        </w:rPr>
      </w:pPr>
      <w:ins w:id="2147" w:author="shorny" w:date="2014-06-09T15:48:00Z">
        <w:r w:rsidRPr="00A85691">
          <w:rPr>
            <w:sz w:val="18"/>
            <w:rPrChange w:id="2148" w:author="shorny" w:date="2014-06-09T15:49:00Z">
              <w:rPr/>
            </w:rPrChange>
          </w:rPr>
          <w:t>comment=</w:t>
        </w:r>
        <w:r w:rsidRPr="00A85691">
          <w:rPr>
            <w:rStyle w:val="string1"/>
            <w:sz w:val="18"/>
            <w:rPrChange w:id="2149" w:author="shorny" w:date="2014-06-09T15:49:00Z">
              <w:rPr>
                <w:rStyle w:val="string1"/>
              </w:rPr>
            </w:rPrChange>
          </w:rPr>
          <w:t>'the possible statuses of a document'</w:t>
        </w:r>
      </w:ins>
    </w:p>
    <w:p w14:paraId="371654C4" w14:textId="77777777" w:rsidR="00A85691" w:rsidRPr="00A85691" w:rsidRDefault="00A85691">
      <w:pPr>
        <w:pStyle w:val="HTMLPreformatted"/>
        <w:divId w:val="1206136475"/>
        <w:rPr>
          <w:ins w:id="2150" w:author="shorny" w:date="2014-06-09T15:48:00Z"/>
          <w:sz w:val="18"/>
          <w:rPrChange w:id="2151" w:author="shorny" w:date="2014-06-09T15:49:00Z">
            <w:rPr>
              <w:ins w:id="2152" w:author="shorny" w:date="2014-06-09T15:48:00Z"/>
            </w:rPr>
          </w:rPrChange>
        </w:rPr>
      </w:pPr>
      <w:ins w:id="2153" w:author="shorny" w:date="2014-06-09T15:48:00Z">
        <w:r w:rsidRPr="00A85691">
          <w:rPr>
            <w:sz w:val="18"/>
            <w:rPrChange w:id="2154" w:author="shorny" w:date="2014-06-09T15:49:00Z">
              <w:rPr/>
            </w:rPrChange>
          </w:rPr>
          <w:t>ENGINE=InnoDB;</w:t>
        </w:r>
      </w:ins>
    </w:p>
    <w:p w14:paraId="6EBEC50F" w14:textId="77777777" w:rsidR="00A85691" w:rsidRPr="00A85691" w:rsidRDefault="00A85691">
      <w:pPr>
        <w:pStyle w:val="HTMLPreformatted"/>
        <w:divId w:val="1206136475"/>
        <w:rPr>
          <w:ins w:id="2155" w:author="shorny" w:date="2014-06-09T15:48:00Z"/>
          <w:sz w:val="18"/>
          <w:rPrChange w:id="2156" w:author="shorny" w:date="2014-06-09T15:49:00Z">
            <w:rPr>
              <w:ins w:id="2157" w:author="shorny" w:date="2014-06-09T15:48:00Z"/>
            </w:rPr>
          </w:rPrChange>
        </w:rPr>
      </w:pPr>
    </w:p>
    <w:p w14:paraId="279AB2D5" w14:textId="77777777" w:rsidR="00A85691" w:rsidRPr="00A85691" w:rsidRDefault="00A85691">
      <w:pPr>
        <w:pStyle w:val="HTMLPreformatted"/>
        <w:divId w:val="1206136475"/>
        <w:rPr>
          <w:ins w:id="2158" w:author="shorny" w:date="2014-06-09T15:48:00Z"/>
          <w:sz w:val="18"/>
          <w:rPrChange w:id="2159" w:author="shorny" w:date="2014-06-09T15:49:00Z">
            <w:rPr>
              <w:ins w:id="2160" w:author="shorny" w:date="2014-06-09T15:48:00Z"/>
            </w:rPr>
          </w:rPrChange>
        </w:rPr>
      </w:pPr>
      <w:ins w:id="2161" w:author="shorny" w:date="2014-06-09T15:48:00Z">
        <w:r w:rsidRPr="00A85691">
          <w:rPr>
            <w:rStyle w:val="keyword1"/>
            <w:sz w:val="18"/>
            <w:rPrChange w:id="2162" w:author="shorny" w:date="2014-06-09T15:49:00Z">
              <w:rPr>
                <w:rStyle w:val="keyword1"/>
              </w:rPr>
            </w:rPrChange>
          </w:rPr>
          <w:t>CREATE</w:t>
        </w:r>
        <w:r w:rsidRPr="00A85691">
          <w:rPr>
            <w:sz w:val="18"/>
            <w:rPrChange w:id="2163" w:author="shorny" w:date="2014-06-09T15:49:00Z">
              <w:rPr/>
            </w:rPrChange>
          </w:rPr>
          <w:t xml:space="preserve"> </w:t>
        </w:r>
        <w:r w:rsidRPr="00A85691">
          <w:rPr>
            <w:rStyle w:val="keyword1"/>
            <w:sz w:val="18"/>
            <w:rPrChange w:id="2164" w:author="shorny" w:date="2014-06-09T15:49:00Z">
              <w:rPr>
                <w:rStyle w:val="keyword1"/>
              </w:rPr>
            </w:rPrChange>
          </w:rPr>
          <w:t>TABLE</w:t>
        </w:r>
        <w:r w:rsidRPr="00A85691">
          <w:rPr>
            <w:sz w:val="18"/>
            <w:rPrChange w:id="2165" w:author="shorny" w:date="2014-06-09T15:49:00Z">
              <w:rPr/>
            </w:rPrChange>
          </w:rPr>
          <w:t xml:space="preserve"> </w:t>
        </w:r>
        <w:r w:rsidRPr="00A85691">
          <w:rPr>
            <w:rStyle w:val="function-name1"/>
            <w:sz w:val="18"/>
            <w:rPrChange w:id="2166" w:author="shorny" w:date="2014-06-09T15:49:00Z">
              <w:rPr>
                <w:rStyle w:val="function-name1"/>
              </w:rPr>
            </w:rPrChange>
          </w:rPr>
          <w:t>Publication</w:t>
        </w:r>
        <w:r w:rsidRPr="00A85691">
          <w:rPr>
            <w:sz w:val="18"/>
            <w:rPrChange w:id="2167" w:author="shorny" w:date="2014-06-09T15:49:00Z">
              <w:rPr/>
            </w:rPrChange>
          </w:rPr>
          <w:t xml:space="preserve"> (</w:t>
        </w:r>
      </w:ins>
    </w:p>
    <w:p w14:paraId="74CB5BE2" w14:textId="77777777" w:rsidR="00A85691" w:rsidRPr="00A85691" w:rsidRDefault="00A85691">
      <w:pPr>
        <w:pStyle w:val="HTMLPreformatted"/>
        <w:divId w:val="1206136475"/>
        <w:rPr>
          <w:ins w:id="2168" w:author="shorny" w:date="2014-06-09T15:48:00Z"/>
          <w:sz w:val="18"/>
          <w:rPrChange w:id="2169" w:author="shorny" w:date="2014-06-09T15:49:00Z">
            <w:rPr>
              <w:ins w:id="2170" w:author="shorny" w:date="2014-06-09T15:48:00Z"/>
            </w:rPr>
          </w:rPrChange>
        </w:rPr>
      </w:pPr>
      <w:ins w:id="2171" w:author="shorny" w:date="2014-06-09T15:48:00Z">
        <w:r w:rsidRPr="00A85691">
          <w:rPr>
            <w:sz w:val="18"/>
            <w:rPrChange w:id="2172" w:author="shorny" w:date="2014-06-09T15:49:00Z">
              <w:rPr/>
            </w:rPrChange>
          </w:rPr>
          <w:t xml:space="preserve">  PubID mediumint </w:t>
        </w:r>
        <w:r w:rsidRPr="00A85691">
          <w:rPr>
            <w:rStyle w:val="keyword1"/>
            <w:sz w:val="18"/>
            <w:rPrChange w:id="2173" w:author="shorny" w:date="2014-06-09T15:49:00Z">
              <w:rPr>
                <w:rStyle w:val="keyword1"/>
              </w:rPr>
            </w:rPrChange>
          </w:rPr>
          <w:t>NOT</w:t>
        </w:r>
        <w:r w:rsidRPr="00A85691">
          <w:rPr>
            <w:sz w:val="18"/>
            <w:rPrChange w:id="2174" w:author="shorny" w:date="2014-06-09T15:49:00Z">
              <w:rPr/>
            </w:rPrChange>
          </w:rPr>
          <w:t xml:space="preserve"> </w:t>
        </w:r>
        <w:r w:rsidRPr="00A85691">
          <w:rPr>
            <w:rStyle w:val="keyword1"/>
            <w:sz w:val="18"/>
            <w:rPrChange w:id="2175" w:author="shorny" w:date="2014-06-09T15:49:00Z">
              <w:rPr>
                <w:rStyle w:val="keyword1"/>
              </w:rPr>
            </w:rPrChange>
          </w:rPr>
          <w:t>NULL</w:t>
        </w:r>
        <w:r w:rsidRPr="00A85691">
          <w:rPr>
            <w:sz w:val="18"/>
            <w:rPrChange w:id="2176" w:author="shorny" w:date="2014-06-09T15:49:00Z">
              <w:rPr/>
            </w:rPrChange>
          </w:rPr>
          <w:t xml:space="preserve"> AUTO_INCREMENT comment </w:t>
        </w:r>
        <w:r w:rsidRPr="00A85691">
          <w:rPr>
            <w:rStyle w:val="string1"/>
            <w:sz w:val="18"/>
            <w:rPrChange w:id="2177" w:author="shorny" w:date="2014-06-09T15:49:00Z">
              <w:rPr>
                <w:rStyle w:val="string1"/>
              </w:rPr>
            </w:rPrChange>
          </w:rPr>
          <w:t>'The primary key that uniquely identifies the publication'</w:t>
        </w:r>
        <w:r w:rsidRPr="00A85691">
          <w:rPr>
            <w:sz w:val="18"/>
            <w:rPrChange w:id="2178" w:author="shorny" w:date="2014-06-09T15:49:00Z">
              <w:rPr/>
            </w:rPrChange>
          </w:rPr>
          <w:t>,</w:t>
        </w:r>
      </w:ins>
    </w:p>
    <w:p w14:paraId="3890EA62" w14:textId="77777777" w:rsidR="00A85691" w:rsidRPr="00A85691" w:rsidRDefault="00A85691">
      <w:pPr>
        <w:pStyle w:val="HTMLPreformatted"/>
        <w:divId w:val="1206136475"/>
        <w:rPr>
          <w:ins w:id="2179" w:author="shorny" w:date="2014-06-09T15:48:00Z"/>
          <w:sz w:val="18"/>
          <w:rPrChange w:id="2180" w:author="shorny" w:date="2014-06-09T15:49:00Z">
            <w:rPr>
              <w:ins w:id="2181" w:author="shorny" w:date="2014-06-09T15:48:00Z"/>
            </w:rPr>
          </w:rPrChange>
        </w:rPr>
      </w:pPr>
      <w:ins w:id="2182" w:author="shorny" w:date="2014-06-09T15:48:00Z">
        <w:r w:rsidRPr="00A85691">
          <w:rPr>
            <w:sz w:val="18"/>
            <w:rPrChange w:id="2183" w:author="shorny" w:date="2014-06-09T15:49:00Z">
              <w:rPr/>
            </w:rPrChange>
          </w:rPr>
          <w:t xml:space="preserve">  ApplicantID mediumint </w:t>
        </w:r>
        <w:r w:rsidRPr="00A85691">
          <w:rPr>
            <w:rStyle w:val="keyword1"/>
            <w:sz w:val="18"/>
            <w:rPrChange w:id="2184" w:author="shorny" w:date="2014-06-09T15:49:00Z">
              <w:rPr>
                <w:rStyle w:val="keyword1"/>
              </w:rPr>
            </w:rPrChange>
          </w:rPr>
          <w:t>NOT</w:t>
        </w:r>
        <w:r w:rsidRPr="00A85691">
          <w:rPr>
            <w:sz w:val="18"/>
            <w:rPrChange w:id="2185" w:author="shorny" w:date="2014-06-09T15:49:00Z">
              <w:rPr/>
            </w:rPrChange>
          </w:rPr>
          <w:t xml:space="preserve"> </w:t>
        </w:r>
        <w:r w:rsidRPr="00A85691">
          <w:rPr>
            <w:rStyle w:val="keyword1"/>
            <w:sz w:val="18"/>
            <w:rPrChange w:id="2186" w:author="shorny" w:date="2014-06-09T15:49:00Z">
              <w:rPr>
                <w:rStyle w:val="keyword1"/>
              </w:rPr>
            </w:rPrChange>
          </w:rPr>
          <w:t>NULL</w:t>
        </w:r>
        <w:r w:rsidRPr="00A85691">
          <w:rPr>
            <w:sz w:val="18"/>
            <w:rPrChange w:id="2187" w:author="shorny" w:date="2014-06-09T15:49:00Z">
              <w:rPr/>
            </w:rPrChange>
          </w:rPr>
          <w:t xml:space="preserve"> comment </w:t>
        </w:r>
        <w:r w:rsidRPr="00A85691">
          <w:rPr>
            <w:rStyle w:val="string1"/>
            <w:sz w:val="18"/>
            <w:rPrChange w:id="2188" w:author="shorny" w:date="2014-06-09T15:49:00Z">
              <w:rPr>
                <w:rStyle w:val="string1"/>
              </w:rPr>
            </w:rPrChange>
          </w:rPr>
          <w:t>'the ID of the applicant who authored the publication'</w:t>
        </w:r>
        <w:r w:rsidRPr="00A85691">
          <w:rPr>
            <w:sz w:val="18"/>
            <w:rPrChange w:id="2189" w:author="shorny" w:date="2014-06-09T15:49:00Z">
              <w:rPr/>
            </w:rPrChange>
          </w:rPr>
          <w:t>,</w:t>
        </w:r>
      </w:ins>
    </w:p>
    <w:p w14:paraId="2A7C800E" w14:textId="77777777" w:rsidR="00A85691" w:rsidRPr="00A85691" w:rsidRDefault="00A85691">
      <w:pPr>
        <w:pStyle w:val="HTMLPreformatted"/>
        <w:divId w:val="1206136475"/>
        <w:rPr>
          <w:ins w:id="2190" w:author="shorny" w:date="2014-06-09T15:48:00Z"/>
          <w:sz w:val="18"/>
          <w:rPrChange w:id="2191" w:author="shorny" w:date="2014-06-09T15:49:00Z">
            <w:rPr>
              <w:ins w:id="2192" w:author="shorny" w:date="2014-06-09T15:48:00Z"/>
            </w:rPr>
          </w:rPrChange>
        </w:rPr>
      </w:pPr>
      <w:ins w:id="2193" w:author="shorny" w:date="2014-06-09T15:48:00Z">
        <w:r w:rsidRPr="00A85691">
          <w:rPr>
            <w:sz w:val="18"/>
            <w:rPrChange w:id="2194" w:author="shorny" w:date="2014-06-09T15:49:00Z">
              <w:rPr/>
            </w:rPrChange>
          </w:rPr>
          <w:t xml:space="preserve">  Title </w:t>
        </w:r>
        <w:r w:rsidRPr="00A85691">
          <w:rPr>
            <w:rStyle w:val="type1"/>
            <w:sz w:val="18"/>
            <w:rPrChange w:id="2195" w:author="shorny" w:date="2014-06-09T15:49:00Z">
              <w:rPr>
                <w:rStyle w:val="type1"/>
              </w:rPr>
            </w:rPrChange>
          </w:rPr>
          <w:t>varchar</w:t>
        </w:r>
        <w:r w:rsidRPr="00A85691">
          <w:rPr>
            <w:sz w:val="18"/>
            <w:rPrChange w:id="2196" w:author="shorny" w:date="2014-06-09T15:49:00Z">
              <w:rPr/>
            </w:rPrChange>
          </w:rPr>
          <w:t xml:space="preserve">(255) </w:t>
        </w:r>
        <w:r w:rsidRPr="00A85691">
          <w:rPr>
            <w:rStyle w:val="keyword1"/>
            <w:sz w:val="18"/>
            <w:rPrChange w:id="2197" w:author="shorny" w:date="2014-06-09T15:49:00Z">
              <w:rPr>
                <w:rStyle w:val="keyword1"/>
              </w:rPr>
            </w:rPrChange>
          </w:rPr>
          <w:t>NOT</w:t>
        </w:r>
        <w:r w:rsidRPr="00A85691">
          <w:rPr>
            <w:sz w:val="18"/>
            <w:rPrChange w:id="2198" w:author="shorny" w:date="2014-06-09T15:49:00Z">
              <w:rPr/>
            </w:rPrChange>
          </w:rPr>
          <w:t xml:space="preserve"> </w:t>
        </w:r>
        <w:r w:rsidRPr="00A85691">
          <w:rPr>
            <w:rStyle w:val="keyword1"/>
            <w:sz w:val="18"/>
            <w:rPrChange w:id="2199" w:author="shorny" w:date="2014-06-09T15:49:00Z">
              <w:rPr>
                <w:rStyle w:val="keyword1"/>
              </w:rPr>
            </w:rPrChange>
          </w:rPr>
          <w:t>NULL</w:t>
        </w:r>
        <w:r w:rsidRPr="00A85691">
          <w:rPr>
            <w:sz w:val="18"/>
            <w:rPrChange w:id="2200" w:author="shorny" w:date="2014-06-09T15:49:00Z">
              <w:rPr/>
            </w:rPrChange>
          </w:rPr>
          <w:t xml:space="preserve"> comment </w:t>
        </w:r>
        <w:r w:rsidRPr="00A85691">
          <w:rPr>
            <w:rStyle w:val="string1"/>
            <w:sz w:val="18"/>
            <w:rPrChange w:id="2201" w:author="shorny" w:date="2014-06-09T15:49:00Z">
              <w:rPr>
                <w:rStyle w:val="string1"/>
              </w:rPr>
            </w:rPrChange>
          </w:rPr>
          <w:t>'The title of the publication'</w:t>
        </w:r>
        <w:r w:rsidRPr="00A85691">
          <w:rPr>
            <w:sz w:val="18"/>
            <w:rPrChange w:id="2202" w:author="shorny" w:date="2014-06-09T15:49:00Z">
              <w:rPr/>
            </w:rPrChange>
          </w:rPr>
          <w:t>,</w:t>
        </w:r>
      </w:ins>
    </w:p>
    <w:p w14:paraId="05495362" w14:textId="77777777" w:rsidR="00A85691" w:rsidRPr="00A85691" w:rsidRDefault="00A85691">
      <w:pPr>
        <w:pStyle w:val="HTMLPreformatted"/>
        <w:divId w:val="1206136475"/>
        <w:rPr>
          <w:ins w:id="2203" w:author="shorny" w:date="2014-06-09T15:48:00Z"/>
          <w:sz w:val="18"/>
          <w:rPrChange w:id="2204" w:author="shorny" w:date="2014-06-09T15:49:00Z">
            <w:rPr>
              <w:ins w:id="2205" w:author="shorny" w:date="2014-06-09T15:48:00Z"/>
            </w:rPr>
          </w:rPrChange>
        </w:rPr>
      </w:pPr>
      <w:ins w:id="2206" w:author="shorny" w:date="2014-06-09T15:48:00Z">
        <w:r w:rsidRPr="00A85691">
          <w:rPr>
            <w:sz w:val="18"/>
            <w:rPrChange w:id="2207" w:author="shorny" w:date="2014-06-09T15:49:00Z">
              <w:rPr/>
            </w:rPrChange>
          </w:rPr>
          <w:t xml:space="preserve">  Abstract </w:t>
        </w:r>
        <w:r w:rsidRPr="00A85691">
          <w:rPr>
            <w:rStyle w:val="type1"/>
            <w:sz w:val="18"/>
            <w:rPrChange w:id="2208" w:author="shorny" w:date="2014-06-09T15:49:00Z">
              <w:rPr>
                <w:rStyle w:val="type1"/>
              </w:rPr>
            </w:rPrChange>
          </w:rPr>
          <w:t>varchar</w:t>
        </w:r>
        <w:r w:rsidRPr="00A85691">
          <w:rPr>
            <w:sz w:val="18"/>
            <w:rPrChange w:id="2209" w:author="shorny" w:date="2014-06-09T15:49:00Z">
              <w:rPr/>
            </w:rPrChange>
          </w:rPr>
          <w:t xml:space="preserve">(2000) comment </w:t>
        </w:r>
        <w:r w:rsidRPr="00A85691">
          <w:rPr>
            <w:rStyle w:val="string1"/>
            <w:sz w:val="18"/>
            <w:rPrChange w:id="2210" w:author="shorny" w:date="2014-06-09T15:49:00Z">
              <w:rPr>
                <w:rStyle w:val="string1"/>
              </w:rPr>
            </w:rPrChange>
          </w:rPr>
          <w:t>'A abstract/description of the publication'</w:t>
        </w:r>
        <w:r w:rsidRPr="00A85691">
          <w:rPr>
            <w:sz w:val="18"/>
            <w:rPrChange w:id="2211" w:author="shorny" w:date="2014-06-09T15:49:00Z">
              <w:rPr/>
            </w:rPrChange>
          </w:rPr>
          <w:t>,</w:t>
        </w:r>
      </w:ins>
    </w:p>
    <w:p w14:paraId="69109637" w14:textId="77777777" w:rsidR="00A85691" w:rsidRPr="00A85691" w:rsidRDefault="00A85691">
      <w:pPr>
        <w:pStyle w:val="HTMLPreformatted"/>
        <w:divId w:val="1206136475"/>
        <w:rPr>
          <w:ins w:id="2212" w:author="shorny" w:date="2014-06-09T15:48:00Z"/>
          <w:sz w:val="18"/>
          <w:rPrChange w:id="2213" w:author="shorny" w:date="2014-06-09T15:49:00Z">
            <w:rPr>
              <w:ins w:id="2214" w:author="shorny" w:date="2014-06-09T15:48:00Z"/>
            </w:rPr>
          </w:rPrChange>
        </w:rPr>
      </w:pPr>
      <w:ins w:id="2215" w:author="shorny" w:date="2014-06-09T15:48:00Z">
        <w:r w:rsidRPr="00A85691">
          <w:rPr>
            <w:sz w:val="18"/>
            <w:rPrChange w:id="2216" w:author="shorny" w:date="2014-06-09T15:49:00Z">
              <w:rPr/>
            </w:rPrChange>
          </w:rPr>
          <w:t xml:space="preserve">  Publication </w:t>
        </w:r>
        <w:r w:rsidRPr="00A85691">
          <w:rPr>
            <w:rStyle w:val="type1"/>
            <w:sz w:val="18"/>
            <w:rPrChange w:id="2217" w:author="shorny" w:date="2014-06-09T15:49:00Z">
              <w:rPr>
                <w:rStyle w:val="type1"/>
              </w:rPr>
            </w:rPrChange>
          </w:rPr>
          <w:t>varchar</w:t>
        </w:r>
        <w:r w:rsidRPr="00A85691">
          <w:rPr>
            <w:sz w:val="18"/>
            <w:rPrChange w:id="2218" w:author="shorny" w:date="2014-06-09T15:49:00Z">
              <w:rPr/>
            </w:rPrChange>
          </w:rPr>
          <w:t xml:space="preserve">(255) </w:t>
        </w:r>
        <w:r w:rsidRPr="00A85691">
          <w:rPr>
            <w:rStyle w:val="keyword1"/>
            <w:sz w:val="18"/>
            <w:rPrChange w:id="2219" w:author="shorny" w:date="2014-06-09T15:49:00Z">
              <w:rPr>
                <w:rStyle w:val="keyword1"/>
              </w:rPr>
            </w:rPrChange>
          </w:rPr>
          <w:t>NOT</w:t>
        </w:r>
        <w:r w:rsidRPr="00A85691">
          <w:rPr>
            <w:sz w:val="18"/>
            <w:rPrChange w:id="2220" w:author="shorny" w:date="2014-06-09T15:49:00Z">
              <w:rPr/>
            </w:rPrChange>
          </w:rPr>
          <w:t xml:space="preserve"> </w:t>
        </w:r>
        <w:r w:rsidRPr="00A85691">
          <w:rPr>
            <w:rStyle w:val="keyword1"/>
            <w:sz w:val="18"/>
            <w:rPrChange w:id="2221" w:author="shorny" w:date="2014-06-09T15:49:00Z">
              <w:rPr>
                <w:rStyle w:val="keyword1"/>
              </w:rPr>
            </w:rPrChange>
          </w:rPr>
          <w:t>NULL</w:t>
        </w:r>
        <w:r w:rsidRPr="00A85691">
          <w:rPr>
            <w:sz w:val="18"/>
            <w:rPrChange w:id="2222" w:author="shorny" w:date="2014-06-09T15:49:00Z">
              <w:rPr/>
            </w:rPrChange>
          </w:rPr>
          <w:t xml:space="preserve"> comment </w:t>
        </w:r>
        <w:r w:rsidRPr="00A85691">
          <w:rPr>
            <w:rStyle w:val="string1"/>
            <w:sz w:val="18"/>
            <w:rPrChange w:id="2223" w:author="shorny" w:date="2014-06-09T15:49:00Z">
              <w:rPr>
                <w:rStyle w:val="string1"/>
              </w:rPr>
            </w:rPrChange>
          </w:rPr>
          <w:t>'The journal/magazine publisher '</w:t>
        </w:r>
        <w:r w:rsidRPr="00A85691">
          <w:rPr>
            <w:sz w:val="18"/>
            <w:rPrChange w:id="2224" w:author="shorny" w:date="2014-06-09T15:49:00Z">
              <w:rPr/>
            </w:rPrChange>
          </w:rPr>
          <w:t>,</w:t>
        </w:r>
      </w:ins>
    </w:p>
    <w:p w14:paraId="3C5F9DFD" w14:textId="77777777" w:rsidR="00A85691" w:rsidRPr="00A85691" w:rsidRDefault="00A85691">
      <w:pPr>
        <w:pStyle w:val="HTMLPreformatted"/>
        <w:divId w:val="1206136475"/>
        <w:rPr>
          <w:ins w:id="2225" w:author="shorny" w:date="2014-06-09T15:48:00Z"/>
          <w:sz w:val="18"/>
          <w:rPrChange w:id="2226" w:author="shorny" w:date="2014-06-09T15:49:00Z">
            <w:rPr>
              <w:ins w:id="2227" w:author="shorny" w:date="2014-06-09T15:48:00Z"/>
            </w:rPr>
          </w:rPrChange>
        </w:rPr>
      </w:pPr>
      <w:ins w:id="2228" w:author="shorny" w:date="2014-06-09T15:48:00Z">
        <w:r w:rsidRPr="00A85691">
          <w:rPr>
            <w:sz w:val="18"/>
            <w:rPrChange w:id="2229" w:author="shorny" w:date="2014-06-09T15:49:00Z">
              <w:rPr/>
            </w:rPrChange>
          </w:rPr>
          <w:t xml:space="preserve">  IssueNo mediumint comment </w:t>
        </w:r>
        <w:r w:rsidRPr="00A85691">
          <w:rPr>
            <w:rStyle w:val="string1"/>
            <w:sz w:val="18"/>
            <w:rPrChange w:id="2230" w:author="shorny" w:date="2014-06-09T15:49:00Z">
              <w:rPr>
                <w:rStyle w:val="string1"/>
              </w:rPr>
            </w:rPrChange>
          </w:rPr>
          <w:t>'The issue/edition number of the publication'</w:t>
        </w:r>
        <w:r w:rsidRPr="00A85691">
          <w:rPr>
            <w:sz w:val="18"/>
            <w:rPrChange w:id="2231" w:author="shorny" w:date="2014-06-09T15:49:00Z">
              <w:rPr/>
            </w:rPrChange>
          </w:rPr>
          <w:t>,</w:t>
        </w:r>
      </w:ins>
    </w:p>
    <w:p w14:paraId="3B3CBCDD" w14:textId="77777777" w:rsidR="00A85691" w:rsidRPr="00A85691" w:rsidRDefault="00A85691">
      <w:pPr>
        <w:pStyle w:val="HTMLPreformatted"/>
        <w:divId w:val="1206136475"/>
        <w:rPr>
          <w:ins w:id="2232" w:author="shorny" w:date="2014-06-09T15:48:00Z"/>
          <w:sz w:val="18"/>
          <w:rPrChange w:id="2233" w:author="shorny" w:date="2014-06-09T15:49:00Z">
            <w:rPr>
              <w:ins w:id="2234" w:author="shorny" w:date="2014-06-09T15:48:00Z"/>
            </w:rPr>
          </w:rPrChange>
        </w:rPr>
      </w:pPr>
      <w:ins w:id="2235" w:author="shorny" w:date="2014-06-09T15:48:00Z">
        <w:r w:rsidRPr="00A85691">
          <w:rPr>
            <w:sz w:val="18"/>
            <w:rPrChange w:id="2236" w:author="shorny" w:date="2014-06-09T15:49:00Z">
              <w:rPr/>
            </w:rPrChange>
          </w:rPr>
          <w:t xml:space="preserve">  IssueDate </w:t>
        </w:r>
        <w:r w:rsidRPr="00A85691">
          <w:rPr>
            <w:rStyle w:val="type1"/>
            <w:sz w:val="18"/>
            <w:rPrChange w:id="2237" w:author="shorny" w:date="2014-06-09T15:49:00Z">
              <w:rPr>
                <w:rStyle w:val="type1"/>
              </w:rPr>
            </w:rPrChange>
          </w:rPr>
          <w:t>date</w:t>
        </w:r>
        <w:r w:rsidRPr="00A85691">
          <w:rPr>
            <w:sz w:val="18"/>
            <w:rPrChange w:id="2238" w:author="shorny" w:date="2014-06-09T15:49:00Z">
              <w:rPr/>
            </w:rPrChange>
          </w:rPr>
          <w:t xml:space="preserve"> </w:t>
        </w:r>
        <w:r w:rsidRPr="00A85691">
          <w:rPr>
            <w:rStyle w:val="keyword1"/>
            <w:sz w:val="18"/>
            <w:rPrChange w:id="2239" w:author="shorny" w:date="2014-06-09T15:49:00Z">
              <w:rPr>
                <w:rStyle w:val="keyword1"/>
              </w:rPr>
            </w:rPrChange>
          </w:rPr>
          <w:t>NOT</w:t>
        </w:r>
        <w:r w:rsidRPr="00A85691">
          <w:rPr>
            <w:sz w:val="18"/>
            <w:rPrChange w:id="2240" w:author="shorny" w:date="2014-06-09T15:49:00Z">
              <w:rPr/>
            </w:rPrChange>
          </w:rPr>
          <w:t xml:space="preserve"> </w:t>
        </w:r>
        <w:r w:rsidRPr="00A85691">
          <w:rPr>
            <w:rStyle w:val="keyword1"/>
            <w:sz w:val="18"/>
            <w:rPrChange w:id="2241" w:author="shorny" w:date="2014-06-09T15:49:00Z">
              <w:rPr>
                <w:rStyle w:val="keyword1"/>
              </w:rPr>
            </w:rPrChange>
          </w:rPr>
          <w:t>NULL</w:t>
        </w:r>
        <w:r w:rsidRPr="00A85691">
          <w:rPr>
            <w:sz w:val="18"/>
            <w:rPrChange w:id="2242" w:author="shorny" w:date="2014-06-09T15:49:00Z">
              <w:rPr/>
            </w:rPrChange>
          </w:rPr>
          <w:t xml:space="preserve"> comment </w:t>
        </w:r>
        <w:r w:rsidRPr="00A85691">
          <w:rPr>
            <w:rStyle w:val="string1"/>
            <w:sz w:val="18"/>
            <w:rPrChange w:id="2243" w:author="shorny" w:date="2014-06-09T15:49:00Z">
              <w:rPr>
                <w:rStyle w:val="string1"/>
              </w:rPr>
            </w:rPrChange>
          </w:rPr>
          <w:t>'The date the publication was issued'</w:t>
        </w:r>
        <w:r w:rsidRPr="00A85691">
          <w:rPr>
            <w:sz w:val="18"/>
            <w:rPrChange w:id="2244" w:author="shorny" w:date="2014-06-09T15:49:00Z">
              <w:rPr/>
            </w:rPrChange>
          </w:rPr>
          <w:t>,</w:t>
        </w:r>
      </w:ins>
    </w:p>
    <w:p w14:paraId="24264ED7" w14:textId="77777777" w:rsidR="00A85691" w:rsidRPr="00A85691" w:rsidRDefault="00A85691">
      <w:pPr>
        <w:pStyle w:val="HTMLPreformatted"/>
        <w:divId w:val="1206136475"/>
        <w:rPr>
          <w:ins w:id="2245" w:author="shorny" w:date="2014-06-09T15:48:00Z"/>
          <w:sz w:val="18"/>
          <w:rPrChange w:id="2246" w:author="shorny" w:date="2014-06-09T15:49:00Z">
            <w:rPr>
              <w:ins w:id="2247" w:author="shorny" w:date="2014-06-09T15:48:00Z"/>
            </w:rPr>
          </w:rPrChange>
        </w:rPr>
      </w:pPr>
      <w:ins w:id="2248" w:author="shorny" w:date="2014-06-09T15:48:00Z">
        <w:r w:rsidRPr="00A85691">
          <w:rPr>
            <w:sz w:val="18"/>
            <w:rPrChange w:id="2249" w:author="shorny" w:date="2014-06-09T15:49:00Z">
              <w:rPr/>
            </w:rPrChange>
          </w:rPr>
          <w:t xml:space="preserve">  OnlineLink </w:t>
        </w:r>
        <w:r w:rsidRPr="00A85691">
          <w:rPr>
            <w:rStyle w:val="type1"/>
            <w:sz w:val="18"/>
            <w:rPrChange w:id="2250" w:author="shorny" w:date="2014-06-09T15:49:00Z">
              <w:rPr>
                <w:rStyle w:val="type1"/>
              </w:rPr>
            </w:rPrChange>
          </w:rPr>
          <w:t>varchar</w:t>
        </w:r>
        <w:r w:rsidRPr="00A85691">
          <w:rPr>
            <w:sz w:val="18"/>
            <w:rPrChange w:id="2251" w:author="shorny" w:date="2014-06-09T15:49:00Z">
              <w:rPr/>
            </w:rPrChange>
          </w:rPr>
          <w:t xml:space="preserve">(255) comment </w:t>
        </w:r>
        <w:r w:rsidRPr="00A85691">
          <w:rPr>
            <w:rStyle w:val="string1"/>
            <w:sz w:val="18"/>
            <w:rPrChange w:id="2252" w:author="shorny" w:date="2014-06-09T15:49:00Z">
              <w:rPr>
                <w:rStyle w:val="string1"/>
              </w:rPr>
            </w:rPrChange>
          </w:rPr>
          <w:t>'An online link to the publication'</w:t>
        </w:r>
        <w:r w:rsidRPr="00A85691">
          <w:rPr>
            <w:sz w:val="18"/>
            <w:rPrChange w:id="2253" w:author="shorny" w:date="2014-06-09T15:49:00Z">
              <w:rPr/>
            </w:rPrChange>
          </w:rPr>
          <w:t>,</w:t>
        </w:r>
      </w:ins>
    </w:p>
    <w:p w14:paraId="6CAB5ECD" w14:textId="77777777" w:rsidR="00A85691" w:rsidRPr="00A85691" w:rsidRDefault="00A85691">
      <w:pPr>
        <w:pStyle w:val="HTMLPreformatted"/>
        <w:divId w:val="1206136475"/>
        <w:rPr>
          <w:ins w:id="2254" w:author="shorny" w:date="2014-06-09T15:48:00Z"/>
          <w:sz w:val="18"/>
          <w:rPrChange w:id="2255" w:author="shorny" w:date="2014-06-09T15:49:00Z">
            <w:rPr>
              <w:ins w:id="2256" w:author="shorny" w:date="2014-06-09T15:48:00Z"/>
            </w:rPr>
          </w:rPrChange>
        </w:rPr>
      </w:pPr>
      <w:ins w:id="2257" w:author="shorny" w:date="2014-06-09T15:48:00Z">
        <w:r w:rsidRPr="00A85691">
          <w:rPr>
            <w:sz w:val="18"/>
            <w:rPrChange w:id="2258" w:author="shorny" w:date="2014-06-09T15:49:00Z">
              <w:rPr/>
            </w:rPrChange>
          </w:rPr>
          <w:t xml:space="preserve">  OtherAuthorsNames </w:t>
        </w:r>
        <w:r w:rsidRPr="00A85691">
          <w:rPr>
            <w:rStyle w:val="type1"/>
            <w:sz w:val="18"/>
            <w:rPrChange w:id="2259" w:author="shorny" w:date="2014-06-09T15:49:00Z">
              <w:rPr>
                <w:rStyle w:val="type1"/>
              </w:rPr>
            </w:rPrChange>
          </w:rPr>
          <w:t>varchar</w:t>
        </w:r>
        <w:r w:rsidRPr="00A85691">
          <w:rPr>
            <w:sz w:val="18"/>
            <w:rPrChange w:id="2260" w:author="shorny" w:date="2014-06-09T15:49:00Z">
              <w:rPr/>
            </w:rPrChange>
          </w:rPr>
          <w:t xml:space="preserve">(255) comment </w:t>
        </w:r>
        <w:r w:rsidRPr="00A85691">
          <w:rPr>
            <w:rStyle w:val="string1"/>
            <w:sz w:val="18"/>
            <w:rPrChange w:id="2261" w:author="shorny" w:date="2014-06-09T15:49:00Z">
              <w:rPr>
                <w:rStyle w:val="string1"/>
              </w:rPr>
            </w:rPrChange>
          </w:rPr>
          <w:t>'Other authors of the publication'</w:t>
        </w:r>
        <w:r w:rsidRPr="00A85691">
          <w:rPr>
            <w:sz w:val="18"/>
            <w:rPrChange w:id="2262" w:author="shorny" w:date="2014-06-09T15:49:00Z">
              <w:rPr/>
            </w:rPrChange>
          </w:rPr>
          <w:t>,</w:t>
        </w:r>
      </w:ins>
    </w:p>
    <w:p w14:paraId="0560D05E" w14:textId="77777777" w:rsidR="00A85691" w:rsidRPr="00A85691" w:rsidRDefault="00A85691">
      <w:pPr>
        <w:pStyle w:val="HTMLPreformatted"/>
        <w:divId w:val="1206136475"/>
        <w:rPr>
          <w:ins w:id="2263" w:author="shorny" w:date="2014-06-09T15:48:00Z"/>
          <w:sz w:val="18"/>
          <w:rPrChange w:id="2264" w:author="shorny" w:date="2014-06-09T15:49:00Z">
            <w:rPr>
              <w:ins w:id="2265" w:author="shorny" w:date="2014-06-09T15:48:00Z"/>
            </w:rPr>
          </w:rPrChange>
        </w:rPr>
      </w:pPr>
      <w:ins w:id="2266" w:author="shorny" w:date="2014-06-09T15:48:00Z">
        <w:r w:rsidRPr="00A85691">
          <w:rPr>
            <w:sz w:val="18"/>
            <w:rPrChange w:id="2267" w:author="shorny" w:date="2014-06-09T15:49:00Z">
              <w:rPr/>
            </w:rPrChange>
          </w:rPr>
          <w:t xml:space="preserve">  </w:t>
        </w:r>
        <w:r w:rsidRPr="00A85691">
          <w:rPr>
            <w:rStyle w:val="keyword1"/>
            <w:sz w:val="18"/>
            <w:rPrChange w:id="2268" w:author="shorny" w:date="2014-06-09T15:49:00Z">
              <w:rPr>
                <w:rStyle w:val="keyword1"/>
              </w:rPr>
            </w:rPrChange>
          </w:rPr>
          <w:t>Language</w:t>
        </w:r>
        <w:r w:rsidRPr="00A85691">
          <w:rPr>
            <w:sz w:val="18"/>
            <w:rPrChange w:id="2269" w:author="shorny" w:date="2014-06-09T15:49:00Z">
              <w:rPr/>
            </w:rPrChange>
          </w:rPr>
          <w:t xml:space="preserve"> </w:t>
        </w:r>
        <w:r w:rsidRPr="00A85691">
          <w:rPr>
            <w:rStyle w:val="type1"/>
            <w:sz w:val="18"/>
            <w:rPrChange w:id="2270" w:author="shorny" w:date="2014-06-09T15:49:00Z">
              <w:rPr>
                <w:rStyle w:val="type1"/>
              </w:rPr>
            </w:rPrChange>
          </w:rPr>
          <w:t>varchar</w:t>
        </w:r>
        <w:r w:rsidRPr="00A85691">
          <w:rPr>
            <w:sz w:val="18"/>
            <w:rPrChange w:id="2271" w:author="shorny" w:date="2014-06-09T15:49:00Z">
              <w:rPr/>
            </w:rPrChange>
          </w:rPr>
          <w:t xml:space="preserve">(50) comment </w:t>
        </w:r>
        <w:r w:rsidRPr="00A85691">
          <w:rPr>
            <w:rStyle w:val="string1"/>
            <w:sz w:val="18"/>
            <w:rPrChange w:id="2272" w:author="shorny" w:date="2014-06-09T15:49:00Z">
              <w:rPr>
                <w:rStyle w:val="string1"/>
              </w:rPr>
            </w:rPrChange>
          </w:rPr>
          <w:t>'language of the publication'</w:t>
        </w:r>
        <w:r w:rsidRPr="00A85691">
          <w:rPr>
            <w:sz w:val="18"/>
            <w:rPrChange w:id="2273" w:author="shorny" w:date="2014-06-09T15:49:00Z">
              <w:rPr/>
            </w:rPrChange>
          </w:rPr>
          <w:t>,</w:t>
        </w:r>
      </w:ins>
    </w:p>
    <w:p w14:paraId="6E265D38" w14:textId="77777777" w:rsidR="00A85691" w:rsidRPr="00A85691" w:rsidRDefault="00A85691">
      <w:pPr>
        <w:pStyle w:val="HTMLPreformatted"/>
        <w:divId w:val="1206136475"/>
        <w:rPr>
          <w:ins w:id="2274" w:author="shorny" w:date="2014-06-09T15:48:00Z"/>
          <w:sz w:val="18"/>
          <w:rPrChange w:id="2275" w:author="shorny" w:date="2014-06-09T15:49:00Z">
            <w:rPr>
              <w:ins w:id="2276" w:author="shorny" w:date="2014-06-09T15:48:00Z"/>
            </w:rPr>
          </w:rPrChange>
        </w:rPr>
      </w:pPr>
      <w:ins w:id="2277" w:author="shorny" w:date="2014-06-09T15:48:00Z">
        <w:r w:rsidRPr="00A85691">
          <w:rPr>
            <w:sz w:val="18"/>
            <w:rPrChange w:id="2278" w:author="shorny" w:date="2014-06-09T15:49:00Z">
              <w:rPr/>
            </w:rPrChange>
          </w:rPr>
          <w:t xml:space="preserve">  </w:t>
        </w:r>
        <w:r w:rsidRPr="00A85691">
          <w:rPr>
            <w:rStyle w:val="keyword1"/>
            <w:sz w:val="18"/>
            <w:rPrChange w:id="2279" w:author="shorny" w:date="2014-06-09T15:49:00Z">
              <w:rPr>
                <w:rStyle w:val="keyword1"/>
              </w:rPr>
            </w:rPrChange>
          </w:rPr>
          <w:t>PRIMARY</w:t>
        </w:r>
        <w:r w:rsidRPr="00A85691">
          <w:rPr>
            <w:sz w:val="18"/>
            <w:rPrChange w:id="2280" w:author="shorny" w:date="2014-06-09T15:49:00Z">
              <w:rPr/>
            </w:rPrChange>
          </w:rPr>
          <w:t xml:space="preserve"> </w:t>
        </w:r>
        <w:r w:rsidRPr="00A85691">
          <w:rPr>
            <w:rStyle w:val="keyword1"/>
            <w:sz w:val="18"/>
            <w:rPrChange w:id="2281" w:author="shorny" w:date="2014-06-09T15:49:00Z">
              <w:rPr>
                <w:rStyle w:val="keyword1"/>
              </w:rPr>
            </w:rPrChange>
          </w:rPr>
          <w:t>KEY</w:t>
        </w:r>
        <w:r w:rsidRPr="00A85691">
          <w:rPr>
            <w:sz w:val="18"/>
            <w:rPrChange w:id="2282" w:author="shorny" w:date="2014-06-09T15:49:00Z">
              <w:rPr/>
            </w:rPrChange>
          </w:rPr>
          <w:t xml:space="preserve"> (PubID))</w:t>
        </w:r>
      </w:ins>
    </w:p>
    <w:p w14:paraId="50D31A97" w14:textId="77777777" w:rsidR="00A85691" w:rsidRPr="00A85691" w:rsidRDefault="00A85691">
      <w:pPr>
        <w:pStyle w:val="HTMLPreformatted"/>
        <w:divId w:val="1206136475"/>
        <w:rPr>
          <w:ins w:id="2283" w:author="shorny" w:date="2014-06-09T15:48:00Z"/>
          <w:sz w:val="18"/>
          <w:rPrChange w:id="2284" w:author="shorny" w:date="2014-06-09T15:49:00Z">
            <w:rPr>
              <w:ins w:id="2285" w:author="shorny" w:date="2014-06-09T15:48:00Z"/>
            </w:rPr>
          </w:rPrChange>
        </w:rPr>
      </w:pPr>
      <w:ins w:id="2286" w:author="shorny" w:date="2014-06-09T15:48:00Z">
        <w:r w:rsidRPr="00A85691">
          <w:rPr>
            <w:sz w:val="18"/>
            <w:rPrChange w:id="2287" w:author="shorny" w:date="2014-06-09T15:49:00Z">
              <w:rPr/>
            </w:rPrChange>
          </w:rPr>
          <w:t>ENGINE=InnoDB;</w:t>
        </w:r>
      </w:ins>
    </w:p>
    <w:p w14:paraId="4DAFE640" w14:textId="77777777" w:rsidR="00A85691" w:rsidRPr="00A85691" w:rsidRDefault="00A85691">
      <w:pPr>
        <w:pStyle w:val="HTMLPreformatted"/>
        <w:divId w:val="1206136475"/>
        <w:rPr>
          <w:ins w:id="2288" w:author="shorny" w:date="2014-06-09T15:48:00Z"/>
          <w:sz w:val="18"/>
          <w:rPrChange w:id="2289" w:author="shorny" w:date="2014-06-09T15:49:00Z">
            <w:rPr>
              <w:ins w:id="2290" w:author="shorny" w:date="2014-06-09T15:48:00Z"/>
            </w:rPr>
          </w:rPrChange>
        </w:rPr>
      </w:pPr>
    </w:p>
    <w:p w14:paraId="70210575" w14:textId="77777777" w:rsidR="00A85691" w:rsidRPr="00A85691" w:rsidRDefault="00A85691">
      <w:pPr>
        <w:pStyle w:val="HTMLPreformatted"/>
        <w:divId w:val="1206136475"/>
        <w:rPr>
          <w:ins w:id="2291" w:author="shorny" w:date="2014-06-09T15:48:00Z"/>
          <w:sz w:val="18"/>
          <w:rPrChange w:id="2292" w:author="shorny" w:date="2014-06-09T15:49:00Z">
            <w:rPr>
              <w:ins w:id="2293" w:author="shorny" w:date="2014-06-09T15:48:00Z"/>
            </w:rPr>
          </w:rPrChange>
        </w:rPr>
      </w:pPr>
      <w:ins w:id="2294" w:author="shorny" w:date="2014-06-09T15:48:00Z">
        <w:r w:rsidRPr="00A85691">
          <w:rPr>
            <w:rStyle w:val="keyword1"/>
            <w:sz w:val="18"/>
            <w:rPrChange w:id="2295" w:author="shorny" w:date="2014-06-09T15:49:00Z">
              <w:rPr>
                <w:rStyle w:val="keyword1"/>
              </w:rPr>
            </w:rPrChange>
          </w:rPr>
          <w:t>CREATE</w:t>
        </w:r>
        <w:r w:rsidRPr="00A85691">
          <w:rPr>
            <w:sz w:val="18"/>
            <w:rPrChange w:id="2296" w:author="shorny" w:date="2014-06-09T15:49:00Z">
              <w:rPr/>
            </w:rPrChange>
          </w:rPr>
          <w:t xml:space="preserve"> </w:t>
        </w:r>
        <w:r w:rsidRPr="00A85691">
          <w:rPr>
            <w:rStyle w:val="keyword1"/>
            <w:sz w:val="18"/>
            <w:rPrChange w:id="2297" w:author="shorny" w:date="2014-06-09T15:49:00Z">
              <w:rPr>
                <w:rStyle w:val="keyword1"/>
              </w:rPr>
            </w:rPrChange>
          </w:rPr>
          <w:t>TABLE</w:t>
        </w:r>
        <w:r w:rsidRPr="00A85691">
          <w:rPr>
            <w:sz w:val="18"/>
            <w:rPrChange w:id="2298" w:author="shorny" w:date="2014-06-09T15:49:00Z">
              <w:rPr/>
            </w:rPrChange>
          </w:rPr>
          <w:t xml:space="preserve"> </w:t>
        </w:r>
        <w:r w:rsidRPr="00A85691">
          <w:rPr>
            <w:rStyle w:val="function-name1"/>
            <w:sz w:val="18"/>
            <w:rPrChange w:id="2299" w:author="shorny" w:date="2014-06-09T15:49:00Z">
              <w:rPr>
                <w:rStyle w:val="function-name1"/>
              </w:rPr>
            </w:rPrChange>
          </w:rPr>
          <w:t>Degree</w:t>
        </w:r>
        <w:r w:rsidRPr="00A85691">
          <w:rPr>
            <w:sz w:val="18"/>
            <w:rPrChange w:id="2300" w:author="shorny" w:date="2014-06-09T15:49:00Z">
              <w:rPr/>
            </w:rPrChange>
          </w:rPr>
          <w:t xml:space="preserve"> (</w:t>
        </w:r>
      </w:ins>
    </w:p>
    <w:p w14:paraId="3DDB3C09" w14:textId="77777777" w:rsidR="00A85691" w:rsidRPr="00A85691" w:rsidRDefault="00A85691">
      <w:pPr>
        <w:pStyle w:val="HTMLPreformatted"/>
        <w:divId w:val="1206136475"/>
        <w:rPr>
          <w:ins w:id="2301" w:author="shorny" w:date="2014-06-09T15:48:00Z"/>
          <w:sz w:val="18"/>
          <w:rPrChange w:id="2302" w:author="shorny" w:date="2014-06-09T15:49:00Z">
            <w:rPr>
              <w:ins w:id="2303" w:author="shorny" w:date="2014-06-09T15:48:00Z"/>
            </w:rPr>
          </w:rPrChange>
        </w:rPr>
      </w:pPr>
      <w:ins w:id="2304" w:author="shorny" w:date="2014-06-09T15:48:00Z">
        <w:r w:rsidRPr="00A85691">
          <w:rPr>
            <w:sz w:val="18"/>
            <w:rPrChange w:id="2305" w:author="shorny" w:date="2014-06-09T15:49:00Z">
              <w:rPr/>
            </w:rPrChange>
          </w:rPr>
          <w:t xml:space="preserve">  DegID mediumint </w:t>
        </w:r>
        <w:r w:rsidRPr="00A85691">
          <w:rPr>
            <w:rStyle w:val="keyword1"/>
            <w:sz w:val="18"/>
            <w:rPrChange w:id="2306" w:author="shorny" w:date="2014-06-09T15:49:00Z">
              <w:rPr>
                <w:rStyle w:val="keyword1"/>
              </w:rPr>
            </w:rPrChange>
          </w:rPr>
          <w:t>NOT</w:t>
        </w:r>
        <w:r w:rsidRPr="00A85691">
          <w:rPr>
            <w:sz w:val="18"/>
            <w:rPrChange w:id="2307" w:author="shorny" w:date="2014-06-09T15:49:00Z">
              <w:rPr/>
            </w:rPrChange>
          </w:rPr>
          <w:t xml:space="preserve"> </w:t>
        </w:r>
        <w:r w:rsidRPr="00A85691">
          <w:rPr>
            <w:rStyle w:val="keyword1"/>
            <w:sz w:val="18"/>
            <w:rPrChange w:id="2308" w:author="shorny" w:date="2014-06-09T15:49:00Z">
              <w:rPr>
                <w:rStyle w:val="keyword1"/>
              </w:rPr>
            </w:rPrChange>
          </w:rPr>
          <w:t>NULL</w:t>
        </w:r>
        <w:r w:rsidRPr="00A85691">
          <w:rPr>
            <w:sz w:val="18"/>
            <w:rPrChange w:id="2309" w:author="shorny" w:date="2014-06-09T15:49:00Z">
              <w:rPr/>
            </w:rPrChange>
          </w:rPr>
          <w:t xml:space="preserve"> AUTO_INCREMENT comment </w:t>
        </w:r>
        <w:r w:rsidRPr="00A85691">
          <w:rPr>
            <w:rStyle w:val="string1"/>
            <w:sz w:val="18"/>
            <w:rPrChange w:id="2310" w:author="shorny" w:date="2014-06-09T15:49:00Z">
              <w:rPr>
                <w:rStyle w:val="string1"/>
              </w:rPr>
            </w:rPrChange>
          </w:rPr>
          <w:t>'The primary key that uniquely identifies the degree'</w:t>
        </w:r>
        <w:r w:rsidRPr="00A85691">
          <w:rPr>
            <w:sz w:val="18"/>
            <w:rPrChange w:id="2311" w:author="shorny" w:date="2014-06-09T15:49:00Z">
              <w:rPr/>
            </w:rPrChange>
          </w:rPr>
          <w:t>,</w:t>
        </w:r>
      </w:ins>
    </w:p>
    <w:p w14:paraId="1E9AF9B7" w14:textId="77777777" w:rsidR="00A85691" w:rsidRPr="00A85691" w:rsidRDefault="00A85691">
      <w:pPr>
        <w:pStyle w:val="HTMLPreformatted"/>
        <w:divId w:val="1206136475"/>
        <w:rPr>
          <w:ins w:id="2312" w:author="shorny" w:date="2014-06-09T15:48:00Z"/>
          <w:sz w:val="18"/>
          <w:rPrChange w:id="2313" w:author="shorny" w:date="2014-06-09T15:49:00Z">
            <w:rPr>
              <w:ins w:id="2314" w:author="shorny" w:date="2014-06-09T15:48:00Z"/>
            </w:rPr>
          </w:rPrChange>
        </w:rPr>
      </w:pPr>
      <w:ins w:id="2315" w:author="shorny" w:date="2014-06-09T15:48:00Z">
        <w:r w:rsidRPr="00A85691">
          <w:rPr>
            <w:sz w:val="18"/>
            <w:rPrChange w:id="2316" w:author="shorny" w:date="2014-06-09T15:49:00Z">
              <w:rPr/>
            </w:rPrChange>
          </w:rPr>
          <w:t xml:space="preserve">  ApplicantID mediumint </w:t>
        </w:r>
        <w:r w:rsidRPr="00A85691">
          <w:rPr>
            <w:rStyle w:val="keyword1"/>
            <w:sz w:val="18"/>
            <w:rPrChange w:id="2317" w:author="shorny" w:date="2014-06-09T15:49:00Z">
              <w:rPr>
                <w:rStyle w:val="keyword1"/>
              </w:rPr>
            </w:rPrChange>
          </w:rPr>
          <w:t>NOT</w:t>
        </w:r>
        <w:r w:rsidRPr="00A85691">
          <w:rPr>
            <w:sz w:val="18"/>
            <w:rPrChange w:id="2318" w:author="shorny" w:date="2014-06-09T15:49:00Z">
              <w:rPr/>
            </w:rPrChange>
          </w:rPr>
          <w:t xml:space="preserve"> </w:t>
        </w:r>
        <w:r w:rsidRPr="00A85691">
          <w:rPr>
            <w:rStyle w:val="keyword1"/>
            <w:sz w:val="18"/>
            <w:rPrChange w:id="2319" w:author="shorny" w:date="2014-06-09T15:49:00Z">
              <w:rPr>
                <w:rStyle w:val="keyword1"/>
              </w:rPr>
            </w:rPrChange>
          </w:rPr>
          <w:t>NULL</w:t>
        </w:r>
        <w:r w:rsidRPr="00A85691">
          <w:rPr>
            <w:sz w:val="18"/>
            <w:rPrChange w:id="2320" w:author="shorny" w:date="2014-06-09T15:49:00Z">
              <w:rPr/>
            </w:rPrChange>
          </w:rPr>
          <w:t xml:space="preserve"> comment </w:t>
        </w:r>
        <w:r w:rsidRPr="00A85691">
          <w:rPr>
            <w:rStyle w:val="string1"/>
            <w:sz w:val="18"/>
            <w:rPrChange w:id="2321" w:author="shorny" w:date="2014-06-09T15:49:00Z">
              <w:rPr>
                <w:rStyle w:val="string1"/>
              </w:rPr>
            </w:rPrChange>
          </w:rPr>
          <w:t>'the ID of the applicant who holds this degree'</w:t>
        </w:r>
        <w:r w:rsidRPr="00A85691">
          <w:rPr>
            <w:sz w:val="18"/>
            <w:rPrChange w:id="2322" w:author="shorny" w:date="2014-06-09T15:49:00Z">
              <w:rPr/>
            </w:rPrChange>
          </w:rPr>
          <w:t>,</w:t>
        </w:r>
      </w:ins>
    </w:p>
    <w:p w14:paraId="3A6AB028" w14:textId="77777777" w:rsidR="00A85691" w:rsidRPr="00A85691" w:rsidRDefault="00A85691">
      <w:pPr>
        <w:pStyle w:val="HTMLPreformatted"/>
        <w:divId w:val="1206136475"/>
        <w:rPr>
          <w:ins w:id="2323" w:author="shorny" w:date="2014-06-09T15:48:00Z"/>
          <w:sz w:val="18"/>
          <w:rPrChange w:id="2324" w:author="shorny" w:date="2014-06-09T15:49:00Z">
            <w:rPr>
              <w:ins w:id="2325" w:author="shorny" w:date="2014-06-09T15:48:00Z"/>
            </w:rPr>
          </w:rPrChange>
        </w:rPr>
      </w:pPr>
      <w:ins w:id="2326" w:author="shorny" w:date="2014-06-09T15:48:00Z">
        <w:r w:rsidRPr="00A85691">
          <w:rPr>
            <w:sz w:val="18"/>
            <w:rPrChange w:id="2327" w:author="shorny" w:date="2014-06-09T15:49:00Z">
              <w:rPr/>
            </w:rPrChange>
          </w:rPr>
          <w:t xml:space="preserve">  </w:t>
        </w:r>
        <w:r w:rsidRPr="00A85691">
          <w:rPr>
            <w:rStyle w:val="keyword1"/>
            <w:sz w:val="18"/>
            <w:rPrChange w:id="2328" w:author="shorny" w:date="2014-06-09T15:49:00Z">
              <w:rPr>
                <w:rStyle w:val="keyword1"/>
              </w:rPr>
            </w:rPrChange>
          </w:rPr>
          <w:t>Name</w:t>
        </w:r>
        <w:r w:rsidRPr="00A85691">
          <w:rPr>
            <w:sz w:val="18"/>
            <w:rPrChange w:id="2329" w:author="shorny" w:date="2014-06-09T15:49:00Z">
              <w:rPr/>
            </w:rPrChange>
          </w:rPr>
          <w:t xml:space="preserve"> </w:t>
        </w:r>
        <w:r w:rsidRPr="00A85691">
          <w:rPr>
            <w:rStyle w:val="type1"/>
            <w:sz w:val="18"/>
            <w:rPrChange w:id="2330" w:author="shorny" w:date="2014-06-09T15:49:00Z">
              <w:rPr>
                <w:rStyle w:val="type1"/>
              </w:rPr>
            </w:rPrChange>
          </w:rPr>
          <w:t>varchar</w:t>
        </w:r>
        <w:r w:rsidRPr="00A85691">
          <w:rPr>
            <w:sz w:val="18"/>
            <w:rPrChange w:id="2331" w:author="shorny" w:date="2014-06-09T15:49:00Z">
              <w:rPr/>
            </w:rPrChange>
          </w:rPr>
          <w:t xml:space="preserve">(100) </w:t>
        </w:r>
        <w:r w:rsidRPr="00A85691">
          <w:rPr>
            <w:rStyle w:val="keyword1"/>
            <w:sz w:val="18"/>
            <w:rPrChange w:id="2332" w:author="shorny" w:date="2014-06-09T15:49:00Z">
              <w:rPr>
                <w:rStyle w:val="keyword1"/>
              </w:rPr>
            </w:rPrChange>
          </w:rPr>
          <w:t>NOT</w:t>
        </w:r>
        <w:r w:rsidRPr="00A85691">
          <w:rPr>
            <w:sz w:val="18"/>
            <w:rPrChange w:id="2333" w:author="shorny" w:date="2014-06-09T15:49:00Z">
              <w:rPr/>
            </w:rPrChange>
          </w:rPr>
          <w:t xml:space="preserve"> </w:t>
        </w:r>
        <w:r w:rsidRPr="00A85691">
          <w:rPr>
            <w:rStyle w:val="keyword1"/>
            <w:sz w:val="18"/>
            <w:rPrChange w:id="2334" w:author="shorny" w:date="2014-06-09T15:49:00Z">
              <w:rPr>
                <w:rStyle w:val="keyword1"/>
              </w:rPr>
            </w:rPrChange>
          </w:rPr>
          <w:t>NULL</w:t>
        </w:r>
        <w:r w:rsidRPr="00A85691">
          <w:rPr>
            <w:sz w:val="18"/>
            <w:rPrChange w:id="2335" w:author="shorny" w:date="2014-06-09T15:49:00Z">
              <w:rPr/>
            </w:rPrChange>
          </w:rPr>
          <w:t xml:space="preserve"> comment </w:t>
        </w:r>
        <w:r w:rsidRPr="00A85691">
          <w:rPr>
            <w:rStyle w:val="string1"/>
            <w:sz w:val="18"/>
            <w:rPrChange w:id="2336" w:author="shorny" w:date="2014-06-09T15:49:00Z">
              <w:rPr>
                <w:rStyle w:val="string1"/>
              </w:rPr>
            </w:rPrChange>
          </w:rPr>
          <w:t>'The title of the degree'</w:t>
        </w:r>
        <w:r w:rsidRPr="00A85691">
          <w:rPr>
            <w:sz w:val="18"/>
            <w:rPrChange w:id="2337" w:author="shorny" w:date="2014-06-09T15:49:00Z">
              <w:rPr/>
            </w:rPrChange>
          </w:rPr>
          <w:t>,</w:t>
        </w:r>
      </w:ins>
    </w:p>
    <w:p w14:paraId="29F4BDBB" w14:textId="77777777" w:rsidR="00A85691" w:rsidRPr="00A85691" w:rsidRDefault="00A85691">
      <w:pPr>
        <w:pStyle w:val="HTMLPreformatted"/>
        <w:divId w:val="1206136475"/>
        <w:rPr>
          <w:ins w:id="2338" w:author="shorny" w:date="2014-06-09T15:48:00Z"/>
          <w:sz w:val="18"/>
          <w:rPrChange w:id="2339" w:author="shorny" w:date="2014-06-09T15:49:00Z">
            <w:rPr>
              <w:ins w:id="2340" w:author="shorny" w:date="2014-06-09T15:48:00Z"/>
            </w:rPr>
          </w:rPrChange>
        </w:rPr>
      </w:pPr>
      <w:ins w:id="2341" w:author="shorny" w:date="2014-06-09T15:48:00Z">
        <w:r w:rsidRPr="00A85691">
          <w:rPr>
            <w:sz w:val="18"/>
            <w:rPrChange w:id="2342" w:author="shorny" w:date="2014-06-09T15:49:00Z">
              <w:rPr/>
            </w:rPrChange>
          </w:rPr>
          <w:t xml:space="preserve">  </w:t>
        </w:r>
        <w:r w:rsidRPr="00A85691">
          <w:rPr>
            <w:rStyle w:val="keyword1"/>
            <w:sz w:val="18"/>
            <w:rPrChange w:id="2343" w:author="shorny" w:date="2014-06-09T15:49:00Z">
              <w:rPr>
                <w:rStyle w:val="keyword1"/>
              </w:rPr>
            </w:rPrChange>
          </w:rPr>
          <w:t>Type</w:t>
        </w:r>
        <w:r w:rsidRPr="00A85691">
          <w:rPr>
            <w:sz w:val="18"/>
            <w:rPrChange w:id="2344" w:author="shorny" w:date="2014-06-09T15:49:00Z">
              <w:rPr/>
            </w:rPrChange>
          </w:rPr>
          <w:t xml:space="preserve"> </w:t>
        </w:r>
        <w:r w:rsidRPr="00A85691">
          <w:rPr>
            <w:rStyle w:val="type1"/>
            <w:sz w:val="18"/>
            <w:rPrChange w:id="2345" w:author="shorny" w:date="2014-06-09T15:49:00Z">
              <w:rPr>
                <w:rStyle w:val="type1"/>
              </w:rPr>
            </w:rPrChange>
          </w:rPr>
          <w:t>varchar</w:t>
        </w:r>
        <w:r w:rsidRPr="00A85691">
          <w:rPr>
            <w:sz w:val="18"/>
            <w:rPrChange w:id="2346" w:author="shorny" w:date="2014-06-09T15:49:00Z">
              <w:rPr/>
            </w:rPrChange>
          </w:rPr>
          <w:t xml:space="preserve">(100) </w:t>
        </w:r>
        <w:r w:rsidRPr="00A85691">
          <w:rPr>
            <w:rStyle w:val="keyword1"/>
            <w:sz w:val="18"/>
            <w:rPrChange w:id="2347" w:author="shorny" w:date="2014-06-09T15:49:00Z">
              <w:rPr>
                <w:rStyle w:val="keyword1"/>
              </w:rPr>
            </w:rPrChange>
          </w:rPr>
          <w:t>NOT</w:t>
        </w:r>
        <w:r w:rsidRPr="00A85691">
          <w:rPr>
            <w:sz w:val="18"/>
            <w:rPrChange w:id="2348" w:author="shorny" w:date="2014-06-09T15:49:00Z">
              <w:rPr/>
            </w:rPrChange>
          </w:rPr>
          <w:t xml:space="preserve"> </w:t>
        </w:r>
        <w:r w:rsidRPr="00A85691">
          <w:rPr>
            <w:rStyle w:val="keyword1"/>
            <w:sz w:val="18"/>
            <w:rPrChange w:id="2349" w:author="shorny" w:date="2014-06-09T15:49:00Z">
              <w:rPr>
                <w:rStyle w:val="keyword1"/>
              </w:rPr>
            </w:rPrChange>
          </w:rPr>
          <w:t>NULL</w:t>
        </w:r>
        <w:r w:rsidRPr="00A85691">
          <w:rPr>
            <w:sz w:val="18"/>
            <w:rPrChange w:id="2350" w:author="shorny" w:date="2014-06-09T15:49:00Z">
              <w:rPr/>
            </w:rPrChange>
          </w:rPr>
          <w:t xml:space="preserve"> comment </w:t>
        </w:r>
        <w:r w:rsidRPr="00A85691">
          <w:rPr>
            <w:rStyle w:val="string1"/>
            <w:sz w:val="18"/>
            <w:rPrChange w:id="2351" w:author="shorny" w:date="2014-06-09T15:49:00Z">
              <w:rPr>
                <w:rStyle w:val="string1"/>
              </w:rPr>
            </w:rPrChange>
          </w:rPr>
          <w:t>'The type of the degree  -Â Â Could add specific types'</w:t>
        </w:r>
        <w:r w:rsidRPr="00A85691">
          <w:rPr>
            <w:sz w:val="18"/>
            <w:rPrChange w:id="2352" w:author="shorny" w:date="2014-06-09T15:49:00Z">
              <w:rPr/>
            </w:rPrChange>
          </w:rPr>
          <w:t>,</w:t>
        </w:r>
      </w:ins>
    </w:p>
    <w:p w14:paraId="2D1F888D" w14:textId="77777777" w:rsidR="00A85691" w:rsidRPr="00A85691" w:rsidRDefault="00A85691">
      <w:pPr>
        <w:pStyle w:val="HTMLPreformatted"/>
        <w:divId w:val="1206136475"/>
        <w:rPr>
          <w:ins w:id="2353" w:author="shorny" w:date="2014-06-09T15:48:00Z"/>
          <w:sz w:val="18"/>
          <w:rPrChange w:id="2354" w:author="shorny" w:date="2014-06-09T15:49:00Z">
            <w:rPr>
              <w:ins w:id="2355" w:author="shorny" w:date="2014-06-09T15:48:00Z"/>
            </w:rPr>
          </w:rPrChange>
        </w:rPr>
      </w:pPr>
      <w:ins w:id="2356" w:author="shorny" w:date="2014-06-09T15:48:00Z">
        <w:r w:rsidRPr="00A85691">
          <w:rPr>
            <w:sz w:val="18"/>
            <w:rPrChange w:id="2357" w:author="shorny" w:date="2014-06-09T15:49:00Z">
              <w:rPr/>
            </w:rPrChange>
          </w:rPr>
          <w:t xml:space="preserve">  YearCompleted </w:t>
        </w:r>
        <w:r w:rsidRPr="00A85691">
          <w:rPr>
            <w:rStyle w:val="type1"/>
            <w:sz w:val="18"/>
            <w:rPrChange w:id="2358" w:author="shorny" w:date="2014-06-09T15:49:00Z">
              <w:rPr>
                <w:rStyle w:val="type1"/>
              </w:rPr>
            </w:rPrChange>
          </w:rPr>
          <w:t>date</w:t>
        </w:r>
        <w:r w:rsidRPr="00A85691">
          <w:rPr>
            <w:sz w:val="18"/>
            <w:rPrChange w:id="2359" w:author="shorny" w:date="2014-06-09T15:49:00Z">
              <w:rPr/>
            </w:rPrChange>
          </w:rPr>
          <w:t xml:space="preserve"> comment </w:t>
        </w:r>
        <w:r w:rsidRPr="00A85691">
          <w:rPr>
            <w:rStyle w:val="string1"/>
            <w:sz w:val="18"/>
            <w:rPrChange w:id="2360" w:author="shorny" w:date="2014-06-09T15:49:00Z">
              <w:rPr>
                <w:rStyle w:val="string1"/>
              </w:rPr>
            </w:rPrChange>
          </w:rPr>
          <w:t>'The year the degree was completed or will be completed'</w:t>
        </w:r>
        <w:r w:rsidRPr="00A85691">
          <w:rPr>
            <w:sz w:val="18"/>
            <w:rPrChange w:id="2361" w:author="shorny" w:date="2014-06-09T15:49:00Z">
              <w:rPr/>
            </w:rPrChange>
          </w:rPr>
          <w:t>,</w:t>
        </w:r>
      </w:ins>
    </w:p>
    <w:p w14:paraId="2DC645FE" w14:textId="77777777" w:rsidR="00A85691" w:rsidRPr="00A85691" w:rsidRDefault="00A85691">
      <w:pPr>
        <w:pStyle w:val="HTMLPreformatted"/>
        <w:divId w:val="1206136475"/>
        <w:rPr>
          <w:ins w:id="2362" w:author="shorny" w:date="2014-06-09T15:48:00Z"/>
          <w:sz w:val="18"/>
          <w:rPrChange w:id="2363" w:author="shorny" w:date="2014-06-09T15:49:00Z">
            <w:rPr>
              <w:ins w:id="2364" w:author="shorny" w:date="2014-06-09T15:48:00Z"/>
            </w:rPr>
          </w:rPrChange>
        </w:rPr>
      </w:pPr>
      <w:ins w:id="2365" w:author="shorny" w:date="2014-06-09T15:48:00Z">
        <w:r w:rsidRPr="00A85691">
          <w:rPr>
            <w:sz w:val="18"/>
            <w:rPrChange w:id="2366" w:author="shorny" w:date="2014-06-09T15:49:00Z">
              <w:rPr/>
            </w:rPrChange>
          </w:rPr>
          <w:t xml:space="preserve">  GPA mediumint comment </w:t>
        </w:r>
        <w:r w:rsidRPr="00A85691">
          <w:rPr>
            <w:rStyle w:val="string1"/>
            <w:sz w:val="18"/>
            <w:rPrChange w:id="2367" w:author="shorny" w:date="2014-06-09T15:49:00Z">
              <w:rPr>
                <w:rStyle w:val="string1"/>
              </w:rPr>
            </w:rPrChange>
          </w:rPr>
          <w:t>'The GPA of the degree'</w:t>
        </w:r>
        <w:r w:rsidRPr="00A85691">
          <w:rPr>
            <w:sz w:val="18"/>
            <w:rPrChange w:id="2368" w:author="shorny" w:date="2014-06-09T15:49:00Z">
              <w:rPr/>
            </w:rPrChange>
          </w:rPr>
          <w:t>,</w:t>
        </w:r>
      </w:ins>
    </w:p>
    <w:p w14:paraId="2A77E0AA" w14:textId="77777777" w:rsidR="00A85691" w:rsidRPr="00A85691" w:rsidRDefault="00A85691">
      <w:pPr>
        <w:pStyle w:val="HTMLPreformatted"/>
        <w:divId w:val="1206136475"/>
        <w:rPr>
          <w:ins w:id="2369" w:author="shorny" w:date="2014-06-09T15:48:00Z"/>
          <w:sz w:val="18"/>
          <w:rPrChange w:id="2370" w:author="shorny" w:date="2014-06-09T15:49:00Z">
            <w:rPr>
              <w:ins w:id="2371" w:author="shorny" w:date="2014-06-09T15:48:00Z"/>
            </w:rPr>
          </w:rPrChange>
        </w:rPr>
      </w:pPr>
      <w:ins w:id="2372" w:author="shorny" w:date="2014-06-09T15:48:00Z">
        <w:r w:rsidRPr="00A85691">
          <w:rPr>
            <w:sz w:val="18"/>
            <w:rPrChange w:id="2373" w:author="shorny" w:date="2014-06-09T15:49:00Z">
              <w:rPr/>
            </w:rPrChange>
          </w:rPr>
          <w:t xml:space="preserve">  InstitutionName </w:t>
        </w:r>
        <w:r w:rsidRPr="00A85691">
          <w:rPr>
            <w:rStyle w:val="type1"/>
            <w:sz w:val="18"/>
            <w:rPrChange w:id="2374" w:author="shorny" w:date="2014-06-09T15:49:00Z">
              <w:rPr>
                <w:rStyle w:val="type1"/>
              </w:rPr>
            </w:rPrChange>
          </w:rPr>
          <w:t>varchar</w:t>
        </w:r>
        <w:r w:rsidRPr="00A85691">
          <w:rPr>
            <w:sz w:val="18"/>
            <w:rPrChange w:id="2375" w:author="shorny" w:date="2014-06-09T15:49:00Z">
              <w:rPr/>
            </w:rPrChange>
          </w:rPr>
          <w:t xml:space="preserve">(100) comment </w:t>
        </w:r>
        <w:r w:rsidRPr="00A85691">
          <w:rPr>
            <w:rStyle w:val="string1"/>
            <w:sz w:val="18"/>
            <w:rPrChange w:id="2376" w:author="shorny" w:date="2014-06-09T15:49:00Z">
              <w:rPr>
                <w:rStyle w:val="string1"/>
              </w:rPr>
            </w:rPrChange>
          </w:rPr>
          <w:t>'The name of the institution'</w:t>
        </w:r>
        <w:r w:rsidRPr="00A85691">
          <w:rPr>
            <w:sz w:val="18"/>
            <w:rPrChange w:id="2377" w:author="shorny" w:date="2014-06-09T15:49:00Z">
              <w:rPr/>
            </w:rPrChange>
          </w:rPr>
          <w:t>,</w:t>
        </w:r>
      </w:ins>
    </w:p>
    <w:p w14:paraId="53F2A6DC" w14:textId="77777777" w:rsidR="00A85691" w:rsidRPr="00A85691" w:rsidRDefault="00A85691">
      <w:pPr>
        <w:pStyle w:val="HTMLPreformatted"/>
        <w:divId w:val="1206136475"/>
        <w:rPr>
          <w:ins w:id="2378" w:author="shorny" w:date="2014-06-09T15:48:00Z"/>
          <w:sz w:val="18"/>
          <w:rPrChange w:id="2379" w:author="shorny" w:date="2014-06-09T15:49:00Z">
            <w:rPr>
              <w:ins w:id="2380" w:author="shorny" w:date="2014-06-09T15:48:00Z"/>
            </w:rPr>
          </w:rPrChange>
        </w:rPr>
      </w:pPr>
      <w:ins w:id="2381" w:author="shorny" w:date="2014-06-09T15:48:00Z">
        <w:r w:rsidRPr="00A85691">
          <w:rPr>
            <w:sz w:val="18"/>
            <w:rPrChange w:id="2382" w:author="shorny" w:date="2014-06-09T15:49:00Z">
              <w:rPr/>
            </w:rPrChange>
          </w:rPr>
          <w:t xml:space="preserve">  InstitutionCountryISOCode </w:t>
        </w:r>
        <w:r w:rsidRPr="00A85691">
          <w:rPr>
            <w:rStyle w:val="type1"/>
            <w:sz w:val="18"/>
            <w:rPrChange w:id="2383" w:author="shorny" w:date="2014-06-09T15:49:00Z">
              <w:rPr>
                <w:rStyle w:val="type1"/>
              </w:rPr>
            </w:rPrChange>
          </w:rPr>
          <w:t>char</w:t>
        </w:r>
        <w:r w:rsidRPr="00A85691">
          <w:rPr>
            <w:sz w:val="18"/>
            <w:rPrChange w:id="2384" w:author="shorny" w:date="2014-06-09T15:49:00Z">
              <w:rPr/>
            </w:rPrChange>
          </w:rPr>
          <w:t xml:space="preserve">(2) </w:t>
        </w:r>
        <w:r w:rsidRPr="00A85691">
          <w:rPr>
            <w:rStyle w:val="keyword1"/>
            <w:sz w:val="18"/>
            <w:rPrChange w:id="2385" w:author="shorny" w:date="2014-06-09T15:49:00Z">
              <w:rPr>
                <w:rStyle w:val="keyword1"/>
              </w:rPr>
            </w:rPrChange>
          </w:rPr>
          <w:t>NOT</w:t>
        </w:r>
        <w:r w:rsidRPr="00A85691">
          <w:rPr>
            <w:sz w:val="18"/>
            <w:rPrChange w:id="2386" w:author="shorny" w:date="2014-06-09T15:49:00Z">
              <w:rPr/>
            </w:rPrChange>
          </w:rPr>
          <w:t xml:space="preserve"> </w:t>
        </w:r>
        <w:r w:rsidRPr="00A85691">
          <w:rPr>
            <w:rStyle w:val="keyword1"/>
            <w:sz w:val="18"/>
            <w:rPrChange w:id="2387" w:author="shorny" w:date="2014-06-09T15:49:00Z">
              <w:rPr>
                <w:rStyle w:val="keyword1"/>
              </w:rPr>
            </w:rPrChange>
          </w:rPr>
          <w:t>NULL</w:t>
        </w:r>
        <w:r w:rsidRPr="00A85691">
          <w:rPr>
            <w:sz w:val="18"/>
            <w:rPrChange w:id="2388" w:author="shorny" w:date="2014-06-09T15:49:00Z">
              <w:rPr/>
            </w:rPrChange>
          </w:rPr>
          <w:t xml:space="preserve"> comment </w:t>
        </w:r>
        <w:r w:rsidRPr="00A85691">
          <w:rPr>
            <w:rStyle w:val="string1"/>
            <w:sz w:val="18"/>
            <w:rPrChange w:id="2389" w:author="shorny" w:date="2014-06-09T15:49:00Z">
              <w:rPr>
                <w:rStyle w:val="string1"/>
              </w:rPr>
            </w:rPrChange>
          </w:rPr>
          <w:t>'the country the institution is based in'</w:t>
        </w:r>
        <w:r w:rsidRPr="00A85691">
          <w:rPr>
            <w:sz w:val="18"/>
            <w:rPrChange w:id="2390" w:author="shorny" w:date="2014-06-09T15:49:00Z">
              <w:rPr/>
            </w:rPrChange>
          </w:rPr>
          <w:t>,</w:t>
        </w:r>
      </w:ins>
    </w:p>
    <w:p w14:paraId="1EF81C3E" w14:textId="77777777" w:rsidR="00A85691" w:rsidRPr="00A85691" w:rsidRDefault="00A85691">
      <w:pPr>
        <w:pStyle w:val="HTMLPreformatted"/>
        <w:divId w:val="1206136475"/>
        <w:rPr>
          <w:ins w:id="2391" w:author="shorny" w:date="2014-06-09T15:48:00Z"/>
          <w:sz w:val="18"/>
          <w:rPrChange w:id="2392" w:author="shorny" w:date="2014-06-09T15:49:00Z">
            <w:rPr>
              <w:ins w:id="2393" w:author="shorny" w:date="2014-06-09T15:48:00Z"/>
            </w:rPr>
          </w:rPrChange>
        </w:rPr>
      </w:pPr>
      <w:ins w:id="2394" w:author="shorny" w:date="2014-06-09T15:48:00Z">
        <w:r w:rsidRPr="00A85691">
          <w:rPr>
            <w:sz w:val="18"/>
            <w:rPrChange w:id="2395" w:author="shorny" w:date="2014-06-09T15:49:00Z">
              <w:rPr/>
            </w:rPrChange>
          </w:rPr>
          <w:t xml:space="preserve">  </w:t>
        </w:r>
        <w:r w:rsidRPr="00A85691">
          <w:rPr>
            <w:rStyle w:val="keyword1"/>
            <w:sz w:val="18"/>
            <w:rPrChange w:id="2396" w:author="shorny" w:date="2014-06-09T15:49:00Z">
              <w:rPr>
                <w:rStyle w:val="keyword1"/>
              </w:rPr>
            </w:rPrChange>
          </w:rPr>
          <w:t>PRIMARY</w:t>
        </w:r>
        <w:r w:rsidRPr="00A85691">
          <w:rPr>
            <w:sz w:val="18"/>
            <w:rPrChange w:id="2397" w:author="shorny" w:date="2014-06-09T15:49:00Z">
              <w:rPr/>
            </w:rPrChange>
          </w:rPr>
          <w:t xml:space="preserve"> </w:t>
        </w:r>
        <w:r w:rsidRPr="00A85691">
          <w:rPr>
            <w:rStyle w:val="keyword1"/>
            <w:sz w:val="18"/>
            <w:rPrChange w:id="2398" w:author="shorny" w:date="2014-06-09T15:49:00Z">
              <w:rPr>
                <w:rStyle w:val="keyword1"/>
              </w:rPr>
            </w:rPrChange>
          </w:rPr>
          <w:t>KEY</w:t>
        </w:r>
        <w:r w:rsidRPr="00A85691">
          <w:rPr>
            <w:sz w:val="18"/>
            <w:rPrChange w:id="2399" w:author="shorny" w:date="2014-06-09T15:49:00Z">
              <w:rPr/>
            </w:rPrChange>
          </w:rPr>
          <w:t xml:space="preserve"> (DegID),</w:t>
        </w:r>
      </w:ins>
    </w:p>
    <w:p w14:paraId="2F603397" w14:textId="77777777" w:rsidR="00A85691" w:rsidRPr="00A85691" w:rsidRDefault="00A85691">
      <w:pPr>
        <w:pStyle w:val="HTMLPreformatted"/>
        <w:divId w:val="1206136475"/>
        <w:rPr>
          <w:ins w:id="2400" w:author="shorny" w:date="2014-06-09T15:48:00Z"/>
          <w:sz w:val="18"/>
          <w:rPrChange w:id="2401" w:author="shorny" w:date="2014-06-09T15:49:00Z">
            <w:rPr>
              <w:ins w:id="2402" w:author="shorny" w:date="2014-06-09T15:48:00Z"/>
            </w:rPr>
          </w:rPrChange>
        </w:rPr>
      </w:pPr>
      <w:ins w:id="2403" w:author="shorny" w:date="2014-06-09T15:48:00Z">
        <w:r w:rsidRPr="00A85691">
          <w:rPr>
            <w:sz w:val="18"/>
            <w:rPrChange w:id="2404" w:author="shorny" w:date="2014-06-09T15:49:00Z">
              <w:rPr/>
            </w:rPrChange>
          </w:rPr>
          <w:t xml:space="preserve">  INDEX (ApplicantID)</w:t>
        </w:r>
      </w:ins>
    </w:p>
    <w:p w14:paraId="18A8031F" w14:textId="77777777" w:rsidR="00A85691" w:rsidRPr="00A85691" w:rsidRDefault="00A85691">
      <w:pPr>
        <w:pStyle w:val="HTMLPreformatted"/>
        <w:divId w:val="1206136475"/>
        <w:rPr>
          <w:ins w:id="2405" w:author="shorny" w:date="2014-06-09T15:48:00Z"/>
          <w:sz w:val="18"/>
          <w:rPrChange w:id="2406" w:author="shorny" w:date="2014-06-09T15:49:00Z">
            <w:rPr>
              <w:ins w:id="2407" w:author="shorny" w:date="2014-06-09T15:48:00Z"/>
            </w:rPr>
          </w:rPrChange>
        </w:rPr>
      </w:pPr>
      <w:ins w:id="2408" w:author="shorny" w:date="2014-06-09T15:48:00Z">
        <w:r w:rsidRPr="00A85691">
          <w:rPr>
            <w:sz w:val="18"/>
            <w:rPrChange w:id="2409" w:author="shorny" w:date="2014-06-09T15:49:00Z">
              <w:rPr/>
            </w:rPrChange>
          </w:rPr>
          <w:t>)</w:t>
        </w:r>
      </w:ins>
    </w:p>
    <w:p w14:paraId="008C78E2" w14:textId="77777777" w:rsidR="00A85691" w:rsidRPr="00A85691" w:rsidRDefault="00A85691">
      <w:pPr>
        <w:pStyle w:val="HTMLPreformatted"/>
        <w:divId w:val="1206136475"/>
        <w:rPr>
          <w:ins w:id="2410" w:author="shorny" w:date="2014-06-09T15:48:00Z"/>
          <w:sz w:val="18"/>
          <w:rPrChange w:id="2411" w:author="shorny" w:date="2014-06-09T15:49:00Z">
            <w:rPr>
              <w:ins w:id="2412" w:author="shorny" w:date="2014-06-09T15:48:00Z"/>
            </w:rPr>
          </w:rPrChange>
        </w:rPr>
      </w:pPr>
      <w:ins w:id="2413" w:author="shorny" w:date="2014-06-09T15:48:00Z">
        <w:r w:rsidRPr="00A85691">
          <w:rPr>
            <w:sz w:val="18"/>
            <w:rPrChange w:id="2414" w:author="shorny" w:date="2014-06-09T15:49:00Z">
              <w:rPr/>
            </w:rPrChange>
          </w:rPr>
          <w:t>comment=</w:t>
        </w:r>
        <w:r w:rsidRPr="00A85691">
          <w:rPr>
            <w:rStyle w:val="string1"/>
            <w:sz w:val="18"/>
            <w:rPrChange w:id="2415" w:author="shorny" w:date="2014-06-09T15:49:00Z">
              <w:rPr>
                <w:rStyle w:val="string1"/>
              </w:rPr>
            </w:rPrChange>
          </w:rPr>
          <w:t>'Any Degrees already held by the applicant'</w:t>
        </w:r>
      </w:ins>
    </w:p>
    <w:p w14:paraId="2806278E" w14:textId="77777777" w:rsidR="00A85691" w:rsidRPr="00A85691" w:rsidRDefault="00A85691">
      <w:pPr>
        <w:pStyle w:val="HTMLPreformatted"/>
        <w:divId w:val="1206136475"/>
        <w:rPr>
          <w:ins w:id="2416" w:author="shorny" w:date="2014-06-09T15:48:00Z"/>
          <w:sz w:val="18"/>
          <w:rPrChange w:id="2417" w:author="shorny" w:date="2014-06-09T15:49:00Z">
            <w:rPr>
              <w:ins w:id="2418" w:author="shorny" w:date="2014-06-09T15:48:00Z"/>
            </w:rPr>
          </w:rPrChange>
        </w:rPr>
      </w:pPr>
      <w:ins w:id="2419" w:author="shorny" w:date="2014-06-09T15:48:00Z">
        <w:r w:rsidRPr="00A85691">
          <w:rPr>
            <w:sz w:val="18"/>
            <w:rPrChange w:id="2420" w:author="shorny" w:date="2014-06-09T15:49:00Z">
              <w:rPr/>
            </w:rPrChange>
          </w:rPr>
          <w:t>ENGINE=InnoDB;</w:t>
        </w:r>
      </w:ins>
    </w:p>
    <w:p w14:paraId="0F2847EF" w14:textId="77777777" w:rsidR="00A85691" w:rsidRPr="00A85691" w:rsidRDefault="00A85691">
      <w:pPr>
        <w:pStyle w:val="HTMLPreformatted"/>
        <w:divId w:val="1206136475"/>
        <w:rPr>
          <w:ins w:id="2421" w:author="shorny" w:date="2014-06-09T15:48:00Z"/>
          <w:sz w:val="18"/>
          <w:rPrChange w:id="2422" w:author="shorny" w:date="2014-06-09T15:49:00Z">
            <w:rPr>
              <w:ins w:id="2423" w:author="shorny" w:date="2014-06-09T15:48:00Z"/>
            </w:rPr>
          </w:rPrChange>
        </w:rPr>
      </w:pPr>
    </w:p>
    <w:p w14:paraId="175C5689" w14:textId="77777777" w:rsidR="00A85691" w:rsidRPr="00A85691" w:rsidRDefault="00A85691">
      <w:pPr>
        <w:pStyle w:val="HTMLPreformatted"/>
        <w:divId w:val="1206136475"/>
        <w:rPr>
          <w:ins w:id="2424" w:author="shorny" w:date="2014-06-09T15:48:00Z"/>
          <w:sz w:val="18"/>
          <w:rPrChange w:id="2425" w:author="shorny" w:date="2014-06-09T15:49:00Z">
            <w:rPr>
              <w:ins w:id="2426" w:author="shorny" w:date="2014-06-09T15:48:00Z"/>
            </w:rPr>
          </w:rPrChange>
        </w:rPr>
      </w:pPr>
      <w:ins w:id="2427" w:author="shorny" w:date="2014-06-09T15:48:00Z">
        <w:r w:rsidRPr="00A85691">
          <w:rPr>
            <w:rStyle w:val="keyword1"/>
            <w:sz w:val="18"/>
            <w:rPrChange w:id="2428" w:author="shorny" w:date="2014-06-09T15:49:00Z">
              <w:rPr>
                <w:rStyle w:val="keyword1"/>
              </w:rPr>
            </w:rPrChange>
          </w:rPr>
          <w:t>CREATE</w:t>
        </w:r>
        <w:r w:rsidRPr="00A85691">
          <w:rPr>
            <w:sz w:val="18"/>
            <w:rPrChange w:id="2429" w:author="shorny" w:date="2014-06-09T15:49:00Z">
              <w:rPr/>
            </w:rPrChange>
          </w:rPr>
          <w:t xml:space="preserve"> </w:t>
        </w:r>
        <w:r w:rsidRPr="00A85691">
          <w:rPr>
            <w:rStyle w:val="keyword1"/>
            <w:sz w:val="18"/>
            <w:rPrChange w:id="2430" w:author="shorny" w:date="2014-06-09T15:49:00Z">
              <w:rPr>
                <w:rStyle w:val="keyword1"/>
              </w:rPr>
            </w:rPrChange>
          </w:rPr>
          <w:t>TABLE</w:t>
        </w:r>
        <w:r w:rsidRPr="00A85691">
          <w:rPr>
            <w:sz w:val="18"/>
            <w:rPrChange w:id="2431" w:author="shorny" w:date="2014-06-09T15:49:00Z">
              <w:rPr/>
            </w:rPrChange>
          </w:rPr>
          <w:t xml:space="preserve"> </w:t>
        </w:r>
        <w:r w:rsidRPr="00A85691">
          <w:rPr>
            <w:rStyle w:val="function-name1"/>
            <w:sz w:val="18"/>
            <w:rPrChange w:id="2432" w:author="shorny" w:date="2014-06-09T15:49:00Z">
              <w:rPr>
                <w:rStyle w:val="function-name1"/>
              </w:rPr>
            </w:rPrChange>
          </w:rPr>
          <w:t>Referee</w:t>
        </w:r>
        <w:r w:rsidRPr="00A85691">
          <w:rPr>
            <w:sz w:val="18"/>
            <w:rPrChange w:id="2433" w:author="shorny" w:date="2014-06-09T15:49:00Z">
              <w:rPr/>
            </w:rPrChange>
          </w:rPr>
          <w:t xml:space="preserve"> (</w:t>
        </w:r>
      </w:ins>
    </w:p>
    <w:p w14:paraId="4C70722A" w14:textId="77777777" w:rsidR="00A85691" w:rsidRPr="00A85691" w:rsidRDefault="00A85691">
      <w:pPr>
        <w:pStyle w:val="HTMLPreformatted"/>
        <w:divId w:val="1206136475"/>
        <w:rPr>
          <w:ins w:id="2434" w:author="shorny" w:date="2014-06-09T15:48:00Z"/>
          <w:sz w:val="18"/>
          <w:rPrChange w:id="2435" w:author="shorny" w:date="2014-06-09T15:49:00Z">
            <w:rPr>
              <w:ins w:id="2436" w:author="shorny" w:date="2014-06-09T15:48:00Z"/>
            </w:rPr>
          </w:rPrChange>
        </w:rPr>
      </w:pPr>
      <w:ins w:id="2437" w:author="shorny" w:date="2014-06-09T15:48:00Z">
        <w:r w:rsidRPr="00A85691">
          <w:rPr>
            <w:sz w:val="18"/>
            <w:rPrChange w:id="2438" w:author="shorny" w:date="2014-06-09T15:49:00Z">
              <w:rPr/>
            </w:rPrChange>
          </w:rPr>
          <w:t xml:space="preserve">  RefID mediumint </w:t>
        </w:r>
        <w:r w:rsidRPr="00A85691">
          <w:rPr>
            <w:rStyle w:val="keyword1"/>
            <w:sz w:val="18"/>
            <w:rPrChange w:id="2439" w:author="shorny" w:date="2014-06-09T15:49:00Z">
              <w:rPr>
                <w:rStyle w:val="keyword1"/>
              </w:rPr>
            </w:rPrChange>
          </w:rPr>
          <w:t>NOT</w:t>
        </w:r>
        <w:r w:rsidRPr="00A85691">
          <w:rPr>
            <w:sz w:val="18"/>
            <w:rPrChange w:id="2440" w:author="shorny" w:date="2014-06-09T15:49:00Z">
              <w:rPr/>
            </w:rPrChange>
          </w:rPr>
          <w:t xml:space="preserve"> </w:t>
        </w:r>
        <w:r w:rsidRPr="00A85691">
          <w:rPr>
            <w:rStyle w:val="keyword1"/>
            <w:sz w:val="18"/>
            <w:rPrChange w:id="2441" w:author="shorny" w:date="2014-06-09T15:49:00Z">
              <w:rPr>
                <w:rStyle w:val="keyword1"/>
              </w:rPr>
            </w:rPrChange>
          </w:rPr>
          <w:t>NULL</w:t>
        </w:r>
        <w:r w:rsidRPr="00A85691">
          <w:rPr>
            <w:sz w:val="18"/>
            <w:rPrChange w:id="2442" w:author="shorny" w:date="2014-06-09T15:49:00Z">
              <w:rPr/>
            </w:rPrChange>
          </w:rPr>
          <w:t xml:space="preserve"> AUTO_INCREMENT comment </w:t>
        </w:r>
        <w:r w:rsidRPr="00A85691">
          <w:rPr>
            <w:rStyle w:val="string1"/>
            <w:sz w:val="18"/>
            <w:rPrChange w:id="2443" w:author="shorny" w:date="2014-06-09T15:49:00Z">
              <w:rPr>
                <w:rStyle w:val="string1"/>
              </w:rPr>
            </w:rPrChange>
          </w:rPr>
          <w:t>'The primary key that uniquely identifies the referee supporting an application'</w:t>
        </w:r>
        <w:r w:rsidRPr="00A85691">
          <w:rPr>
            <w:sz w:val="18"/>
            <w:rPrChange w:id="2444" w:author="shorny" w:date="2014-06-09T15:49:00Z">
              <w:rPr/>
            </w:rPrChange>
          </w:rPr>
          <w:t>,</w:t>
        </w:r>
      </w:ins>
    </w:p>
    <w:p w14:paraId="10D893C8" w14:textId="77777777" w:rsidR="00A85691" w:rsidRPr="00A85691" w:rsidRDefault="00A85691">
      <w:pPr>
        <w:pStyle w:val="HTMLPreformatted"/>
        <w:divId w:val="1206136475"/>
        <w:rPr>
          <w:ins w:id="2445" w:author="shorny" w:date="2014-06-09T15:48:00Z"/>
          <w:sz w:val="18"/>
          <w:rPrChange w:id="2446" w:author="shorny" w:date="2014-06-09T15:49:00Z">
            <w:rPr>
              <w:ins w:id="2447" w:author="shorny" w:date="2014-06-09T15:48:00Z"/>
            </w:rPr>
          </w:rPrChange>
        </w:rPr>
      </w:pPr>
      <w:ins w:id="2448" w:author="shorny" w:date="2014-06-09T15:48:00Z">
        <w:r w:rsidRPr="00A85691">
          <w:rPr>
            <w:sz w:val="18"/>
            <w:rPrChange w:id="2449" w:author="shorny" w:date="2014-06-09T15:49:00Z">
              <w:rPr/>
            </w:rPrChange>
          </w:rPr>
          <w:t xml:space="preserve">  ApplicationID mediumint </w:t>
        </w:r>
        <w:r w:rsidRPr="00A85691">
          <w:rPr>
            <w:rStyle w:val="keyword1"/>
            <w:sz w:val="18"/>
            <w:rPrChange w:id="2450" w:author="shorny" w:date="2014-06-09T15:49:00Z">
              <w:rPr>
                <w:rStyle w:val="keyword1"/>
              </w:rPr>
            </w:rPrChange>
          </w:rPr>
          <w:t>NOT</w:t>
        </w:r>
        <w:r w:rsidRPr="00A85691">
          <w:rPr>
            <w:sz w:val="18"/>
            <w:rPrChange w:id="2451" w:author="shorny" w:date="2014-06-09T15:49:00Z">
              <w:rPr/>
            </w:rPrChange>
          </w:rPr>
          <w:t xml:space="preserve"> </w:t>
        </w:r>
        <w:r w:rsidRPr="00A85691">
          <w:rPr>
            <w:rStyle w:val="keyword1"/>
            <w:sz w:val="18"/>
            <w:rPrChange w:id="2452" w:author="shorny" w:date="2014-06-09T15:49:00Z">
              <w:rPr>
                <w:rStyle w:val="keyword1"/>
              </w:rPr>
            </w:rPrChange>
          </w:rPr>
          <w:t>NULL</w:t>
        </w:r>
        <w:r w:rsidRPr="00A85691">
          <w:rPr>
            <w:sz w:val="18"/>
            <w:rPrChange w:id="2453" w:author="shorny" w:date="2014-06-09T15:49:00Z">
              <w:rPr/>
            </w:rPrChange>
          </w:rPr>
          <w:t>,</w:t>
        </w:r>
      </w:ins>
    </w:p>
    <w:p w14:paraId="5FAA2BB5" w14:textId="77777777" w:rsidR="00A85691" w:rsidRPr="00A85691" w:rsidRDefault="00A85691">
      <w:pPr>
        <w:pStyle w:val="HTMLPreformatted"/>
        <w:divId w:val="1206136475"/>
        <w:rPr>
          <w:ins w:id="2454" w:author="shorny" w:date="2014-06-09T15:48:00Z"/>
          <w:sz w:val="18"/>
          <w:rPrChange w:id="2455" w:author="shorny" w:date="2014-06-09T15:49:00Z">
            <w:rPr>
              <w:ins w:id="2456" w:author="shorny" w:date="2014-06-09T15:48:00Z"/>
            </w:rPr>
          </w:rPrChange>
        </w:rPr>
      </w:pPr>
      <w:ins w:id="2457" w:author="shorny" w:date="2014-06-09T15:48:00Z">
        <w:r w:rsidRPr="00A85691">
          <w:rPr>
            <w:sz w:val="18"/>
            <w:rPrChange w:id="2458" w:author="shorny" w:date="2014-06-09T15:49:00Z">
              <w:rPr/>
            </w:rPrChange>
          </w:rPr>
          <w:t xml:space="preserve">  </w:t>
        </w:r>
        <w:r w:rsidRPr="00A85691">
          <w:rPr>
            <w:rStyle w:val="keyword1"/>
            <w:sz w:val="18"/>
            <w:rPrChange w:id="2459" w:author="shorny" w:date="2014-06-09T15:49:00Z">
              <w:rPr>
                <w:rStyle w:val="keyword1"/>
              </w:rPr>
            </w:rPrChange>
          </w:rPr>
          <w:t>Name</w:t>
        </w:r>
        <w:r w:rsidRPr="00A85691">
          <w:rPr>
            <w:sz w:val="18"/>
            <w:rPrChange w:id="2460" w:author="shorny" w:date="2014-06-09T15:49:00Z">
              <w:rPr/>
            </w:rPrChange>
          </w:rPr>
          <w:t xml:space="preserve"> </w:t>
        </w:r>
        <w:r w:rsidRPr="00A85691">
          <w:rPr>
            <w:rStyle w:val="type1"/>
            <w:sz w:val="18"/>
            <w:rPrChange w:id="2461" w:author="shorny" w:date="2014-06-09T15:49:00Z">
              <w:rPr>
                <w:rStyle w:val="type1"/>
              </w:rPr>
            </w:rPrChange>
          </w:rPr>
          <w:t>varchar</w:t>
        </w:r>
        <w:r w:rsidRPr="00A85691">
          <w:rPr>
            <w:sz w:val="18"/>
            <w:rPrChange w:id="2462" w:author="shorny" w:date="2014-06-09T15:49:00Z">
              <w:rPr/>
            </w:rPrChange>
          </w:rPr>
          <w:t xml:space="preserve">(100) </w:t>
        </w:r>
        <w:r w:rsidRPr="00A85691">
          <w:rPr>
            <w:rStyle w:val="keyword1"/>
            <w:sz w:val="18"/>
            <w:rPrChange w:id="2463" w:author="shorny" w:date="2014-06-09T15:49:00Z">
              <w:rPr>
                <w:rStyle w:val="keyword1"/>
              </w:rPr>
            </w:rPrChange>
          </w:rPr>
          <w:t>NOT</w:t>
        </w:r>
        <w:r w:rsidRPr="00A85691">
          <w:rPr>
            <w:sz w:val="18"/>
            <w:rPrChange w:id="2464" w:author="shorny" w:date="2014-06-09T15:49:00Z">
              <w:rPr/>
            </w:rPrChange>
          </w:rPr>
          <w:t xml:space="preserve"> </w:t>
        </w:r>
        <w:r w:rsidRPr="00A85691">
          <w:rPr>
            <w:rStyle w:val="keyword1"/>
            <w:sz w:val="18"/>
            <w:rPrChange w:id="2465" w:author="shorny" w:date="2014-06-09T15:49:00Z">
              <w:rPr>
                <w:rStyle w:val="keyword1"/>
              </w:rPr>
            </w:rPrChange>
          </w:rPr>
          <w:t>NULL</w:t>
        </w:r>
        <w:r w:rsidRPr="00A85691">
          <w:rPr>
            <w:sz w:val="18"/>
            <w:rPrChange w:id="2466" w:author="shorny" w:date="2014-06-09T15:49:00Z">
              <w:rPr/>
            </w:rPrChange>
          </w:rPr>
          <w:t xml:space="preserve"> comment </w:t>
        </w:r>
        <w:r w:rsidRPr="00A85691">
          <w:rPr>
            <w:rStyle w:val="string1"/>
            <w:sz w:val="18"/>
            <w:rPrChange w:id="2467" w:author="shorny" w:date="2014-06-09T15:49:00Z">
              <w:rPr>
                <w:rStyle w:val="string1"/>
              </w:rPr>
            </w:rPrChange>
          </w:rPr>
          <w:t>'The full name of the referee'</w:t>
        </w:r>
        <w:r w:rsidRPr="00A85691">
          <w:rPr>
            <w:sz w:val="18"/>
            <w:rPrChange w:id="2468" w:author="shorny" w:date="2014-06-09T15:49:00Z">
              <w:rPr/>
            </w:rPrChange>
          </w:rPr>
          <w:t>,</w:t>
        </w:r>
      </w:ins>
    </w:p>
    <w:p w14:paraId="1E5BA69B" w14:textId="77777777" w:rsidR="00A85691" w:rsidRPr="00A85691" w:rsidRDefault="00A85691">
      <w:pPr>
        <w:pStyle w:val="HTMLPreformatted"/>
        <w:divId w:val="1206136475"/>
        <w:rPr>
          <w:ins w:id="2469" w:author="shorny" w:date="2014-06-09T15:48:00Z"/>
          <w:sz w:val="18"/>
          <w:rPrChange w:id="2470" w:author="shorny" w:date="2014-06-09T15:49:00Z">
            <w:rPr>
              <w:ins w:id="2471" w:author="shorny" w:date="2014-06-09T15:48:00Z"/>
            </w:rPr>
          </w:rPrChange>
        </w:rPr>
      </w:pPr>
      <w:ins w:id="2472" w:author="shorny" w:date="2014-06-09T15:48:00Z">
        <w:r w:rsidRPr="00A85691">
          <w:rPr>
            <w:sz w:val="18"/>
            <w:rPrChange w:id="2473" w:author="shorny" w:date="2014-06-09T15:49:00Z">
              <w:rPr/>
            </w:rPrChange>
          </w:rPr>
          <w:t xml:space="preserve">  Relation </w:t>
        </w:r>
        <w:r w:rsidRPr="00A85691">
          <w:rPr>
            <w:rStyle w:val="type1"/>
            <w:sz w:val="18"/>
            <w:rPrChange w:id="2474" w:author="shorny" w:date="2014-06-09T15:49:00Z">
              <w:rPr>
                <w:rStyle w:val="type1"/>
              </w:rPr>
            </w:rPrChange>
          </w:rPr>
          <w:t>varchar</w:t>
        </w:r>
        <w:r w:rsidRPr="00A85691">
          <w:rPr>
            <w:sz w:val="18"/>
            <w:rPrChange w:id="2475" w:author="shorny" w:date="2014-06-09T15:49:00Z">
              <w:rPr/>
            </w:rPrChange>
          </w:rPr>
          <w:t xml:space="preserve">(100) comment </w:t>
        </w:r>
        <w:r w:rsidRPr="00A85691">
          <w:rPr>
            <w:rStyle w:val="string1"/>
            <w:sz w:val="18"/>
            <w:rPrChange w:id="2476" w:author="shorny" w:date="2014-06-09T15:49:00Z">
              <w:rPr>
                <w:rStyle w:val="string1"/>
              </w:rPr>
            </w:rPrChange>
          </w:rPr>
          <w:t>'The referees relation to the applicant'</w:t>
        </w:r>
        <w:r w:rsidRPr="00A85691">
          <w:rPr>
            <w:sz w:val="18"/>
            <w:rPrChange w:id="2477" w:author="shorny" w:date="2014-06-09T15:49:00Z">
              <w:rPr/>
            </w:rPrChange>
          </w:rPr>
          <w:t>,</w:t>
        </w:r>
      </w:ins>
    </w:p>
    <w:p w14:paraId="3D1358B5" w14:textId="77777777" w:rsidR="00A85691" w:rsidRPr="00A85691" w:rsidRDefault="00A85691">
      <w:pPr>
        <w:pStyle w:val="HTMLPreformatted"/>
        <w:divId w:val="1206136475"/>
        <w:rPr>
          <w:ins w:id="2478" w:author="shorny" w:date="2014-06-09T15:48:00Z"/>
          <w:sz w:val="18"/>
          <w:rPrChange w:id="2479" w:author="shorny" w:date="2014-06-09T15:49:00Z">
            <w:rPr>
              <w:ins w:id="2480" w:author="shorny" w:date="2014-06-09T15:48:00Z"/>
            </w:rPr>
          </w:rPrChange>
        </w:rPr>
      </w:pPr>
      <w:ins w:id="2481" w:author="shorny" w:date="2014-06-09T15:48:00Z">
        <w:r w:rsidRPr="00A85691">
          <w:rPr>
            <w:sz w:val="18"/>
            <w:rPrChange w:id="2482" w:author="shorny" w:date="2014-06-09T15:49:00Z">
              <w:rPr/>
            </w:rPrChange>
          </w:rPr>
          <w:t xml:space="preserve">  Phone </w:t>
        </w:r>
        <w:r w:rsidRPr="00A85691">
          <w:rPr>
            <w:rStyle w:val="type1"/>
            <w:sz w:val="18"/>
            <w:rPrChange w:id="2483" w:author="shorny" w:date="2014-06-09T15:49:00Z">
              <w:rPr>
                <w:rStyle w:val="type1"/>
              </w:rPr>
            </w:rPrChange>
          </w:rPr>
          <w:t>varchar</w:t>
        </w:r>
        <w:r w:rsidRPr="00A85691">
          <w:rPr>
            <w:sz w:val="18"/>
            <w:rPrChange w:id="2484" w:author="shorny" w:date="2014-06-09T15:49:00Z">
              <w:rPr/>
            </w:rPrChange>
          </w:rPr>
          <w:t xml:space="preserve">(50) comment </w:t>
        </w:r>
        <w:r w:rsidRPr="00A85691">
          <w:rPr>
            <w:rStyle w:val="string1"/>
            <w:sz w:val="18"/>
            <w:rPrChange w:id="2485" w:author="shorny" w:date="2014-06-09T15:49:00Z">
              <w:rPr>
                <w:rStyle w:val="string1"/>
              </w:rPr>
            </w:rPrChange>
          </w:rPr>
          <w:t>'The referees phone number'</w:t>
        </w:r>
        <w:r w:rsidRPr="00A85691">
          <w:rPr>
            <w:sz w:val="18"/>
            <w:rPrChange w:id="2486" w:author="shorny" w:date="2014-06-09T15:49:00Z">
              <w:rPr/>
            </w:rPrChange>
          </w:rPr>
          <w:t>,</w:t>
        </w:r>
      </w:ins>
    </w:p>
    <w:p w14:paraId="2A3EEDC6" w14:textId="77777777" w:rsidR="00A85691" w:rsidRPr="00A85691" w:rsidRDefault="00A85691">
      <w:pPr>
        <w:pStyle w:val="HTMLPreformatted"/>
        <w:divId w:val="1206136475"/>
        <w:rPr>
          <w:ins w:id="2487" w:author="shorny" w:date="2014-06-09T15:48:00Z"/>
          <w:sz w:val="18"/>
          <w:rPrChange w:id="2488" w:author="shorny" w:date="2014-06-09T15:49:00Z">
            <w:rPr>
              <w:ins w:id="2489" w:author="shorny" w:date="2014-06-09T15:48:00Z"/>
            </w:rPr>
          </w:rPrChange>
        </w:rPr>
      </w:pPr>
      <w:ins w:id="2490" w:author="shorny" w:date="2014-06-09T15:48:00Z">
        <w:r w:rsidRPr="00A85691">
          <w:rPr>
            <w:sz w:val="18"/>
            <w:rPrChange w:id="2491" w:author="shorny" w:date="2014-06-09T15:49:00Z">
              <w:rPr/>
            </w:rPrChange>
          </w:rPr>
          <w:t xml:space="preserve">  Email </w:t>
        </w:r>
        <w:r w:rsidRPr="00A85691">
          <w:rPr>
            <w:rStyle w:val="type1"/>
            <w:sz w:val="18"/>
            <w:rPrChange w:id="2492" w:author="shorny" w:date="2014-06-09T15:49:00Z">
              <w:rPr>
                <w:rStyle w:val="type1"/>
              </w:rPr>
            </w:rPrChange>
          </w:rPr>
          <w:t>varchar</w:t>
        </w:r>
        <w:r w:rsidRPr="00A85691">
          <w:rPr>
            <w:sz w:val="18"/>
            <w:rPrChange w:id="2493" w:author="shorny" w:date="2014-06-09T15:49:00Z">
              <w:rPr/>
            </w:rPrChange>
          </w:rPr>
          <w:t xml:space="preserve">(100) comment </w:t>
        </w:r>
        <w:r w:rsidRPr="00A85691">
          <w:rPr>
            <w:rStyle w:val="string1"/>
            <w:sz w:val="18"/>
            <w:rPrChange w:id="2494" w:author="shorny" w:date="2014-06-09T15:49:00Z">
              <w:rPr>
                <w:rStyle w:val="string1"/>
              </w:rPr>
            </w:rPrChange>
          </w:rPr>
          <w:t>'The referees email address'</w:t>
        </w:r>
        <w:r w:rsidRPr="00A85691">
          <w:rPr>
            <w:sz w:val="18"/>
            <w:rPrChange w:id="2495" w:author="shorny" w:date="2014-06-09T15:49:00Z">
              <w:rPr/>
            </w:rPrChange>
          </w:rPr>
          <w:t>,</w:t>
        </w:r>
      </w:ins>
    </w:p>
    <w:p w14:paraId="4B348C7C" w14:textId="77777777" w:rsidR="00A85691" w:rsidRPr="00A85691" w:rsidRDefault="00A85691">
      <w:pPr>
        <w:pStyle w:val="HTMLPreformatted"/>
        <w:divId w:val="1206136475"/>
        <w:rPr>
          <w:ins w:id="2496" w:author="shorny" w:date="2014-06-09T15:48:00Z"/>
          <w:sz w:val="18"/>
          <w:rPrChange w:id="2497" w:author="shorny" w:date="2014-06-09T15:49:00Z">
            <w:rPr>
              <w:ins w:id="2498" w:author="shorny" w:date="2014-06-09T15:48:00Z"/>
            </w:rPr>
          </w:rPrChange>
        </w:rPr>
      </w:pPr>
      <w:ins w:id="2499" w:author="shorny" w:date="2014-06-09T15:48:00Z">
        <w:r w:rsidRPr="00A85691">
          <w:rPr>
            <w:sz w:val="18"/>
            <w:rPrChange w:id="2500" w:author="shorny" w:date="2014-06-09T15:49:00Z">
              <w:rPr/>
            </w:rPrChange>
          </w:rPr>
          <w:t xml:space="preserve">  Profession </w:t>
        </w:r>
        <w:r w:rsidRPr="00A85691">
          <w:rPr>
            <w:rStyle w:val="type1"/>
            <w:sz w:val="18"/>
            <w:rPrChange w:id="2501" w:author="shorny" w:date="2014-06-09T15:49:00Z">
              <w:rPr>
                <w:rStyle w:val="type1"/>
              </w:rPr>
            </w:rPrChange>
          </w:rPr>
          <w:t>varchar</w:t>
        </w:r>
        <w:r w:rsidRPr="00A85691">
          <w:rPr>
            <w:sz w:val="18"/>
            <w:rPrChange w:id="2502" w:author="shorny" w:date="2014-06-09T15:49:00Z">
              <w:rPr/>
            </w:rPrChange>
          </w:rPr>
          <w:t xml:space="preserve">(255) comment </w:t>
        </w:r>
        <w:r w:rsidRPr="00A85691">
          <w:rPr>
            <w:rStyle w:val="string1"/>
            <w:sz w:val="18"/>
            <w:rPrChange w:id="2503" w:author="shorny" w:date="2014-06-09T15:49:00Z">
              <w:rPr>
                <w:rStyle w:val="string1"/>
              </w:rPr>
            </w:rPrChange>
          </w:rPr>
          <w:t>'The referees profession'</w:t>
        </w:r>
        <w:r w:rsidRPr="00A85691">
          <w:rPr>
            <w:sz w:val="18"/>
            <w:rPrChange w:id="2504" w:author="shorny" w:date="2014-06-09T15:49:00Z">
              <w:rPr/>
            </w:rPrChange>
          </w:rPr>
          <w:t>,</w:t>
        </w:r>
      </w:ins>
    </w:p>
    <w:p w14:paraId="39FE5CCB" w14:textId="77777777" w:rsidR="00A85691" w:rsidRPr="00A85691" w:rsidRDefault="00A85691">
      <w:pPr>
        <w:pStyle w:val="HTMLPreformatted"/>
        <w:divId w:val="1206136475"/>
        <w:rPr>
          <w:ins w:id="2505" w:author="shorny" w:date="2014-06-09T15:48:00Z"/>
          <w:sz w:val="18"/>
          <w:rPrChange w:id="2506" w:author="shorny" w:date="2014-06-09T15:49:00Z">
            <w:rPr>
              <w:ins w:id="2507" w:author="shorny" w:date="2014-06-09T15:48:00Z"/>
            </w:rPr>
          </w:rPrChange>
        </w:rPr>
      </w:pPr>
      <w:ins w:id="2508" w:author="shorny" w:date="2014-06-09T15:48:00Z">
        <w:r w:rsidRPr="00A85691">
          <w:rPr>
            <w:sz w:val="18"/>
            <w:rPrChange w:id="2509" w:author="shorny" w:date="2014-06-09T15:49:00Z">
              <w:rPr/>
            </w:rPrChange>
          </w:rPr>
          <w:t xml:space="preserve">  AcademicLink </w:t>
        </w:r>
        <w:r w:rsidRPr="00A85691">
          <w:rPr>
            <w:rStyle w:val="type1"/>
            <w:sz w:val="18"/>
            <w:rPrChange w:id="2510" w:author="shorny" w:date="2014-06-09T15:49:00Z">
              <w:rPr>
                <w:rStyle w:val="type1"/>
              </w:rPr>
            </w:rPrChange>
          </w:rPr>
          <w:t>varchar</w:t>
        </w:r>
        <w:r w:rsidRPr="00A85691">
          <w:rPr>
            <w:sz w:val="18"/>
            <w:rPrChange w:id="2511" w:author="shorny" w:date="2014-06-09T15:49:00Z">
              <w:rPr/>
            </w:rPrChange>
          </w:rPr>
          <w:t xml:space="preserve">(255) comment </w:t>
        </w:r>
        <w:r w:rsidRPr="00A85691">
          <w:rPr>
            <w:rStyle w:val="string1"/>
            <w:sz w:val="18"/>
            <w:rPrChange w:id="2512" w:author="shorny" w:date="2014-06-09T15:49:00Z">
              <w:rPr>
                <w:rStyle w:val="string1"/>
              </w:rPr>
            </w:rPrChange>
          </w:rPr>
          <w:t>'The referees professional page (linked in or university)'</w:t>
        </w:r>
        <w:r w:rsidRPr="00A85691">
          <w:rPr>
            <w:sz w:val="18"/>
            <w:rPrChange w:id="2513" w:author="shorny" w:date="2014-06-09T15:49:00Z">
              <w:rPr/>
            </w:rPrChange>
          </w:rPr>
          <w:t>,</w:t>
        </w:r>
      </w:ins>
    </w:p>
    <w:p w14:paraId="6E3AB93A" w14:textId="77777777" w:rsidR="00A85691" w:rsidRPr="00A85691" w:rsidRDefault="00A85691">
      <w:pPr>
        <w:pStyle w:val="HTMLPreformatted"/>
        <w:divId w:val="1206136475"/>
        <w:rPr>
          <w:ins w:id="2514" w:author="shorny" w:date="2014-06-09T15:48:00Z"/>
          <w:sz w:val="18"/>
          <w:rPrChange w:id="2515" w:author="shorny" w:date="2014-06-09T15:49:00Z">
            <w:rPr>
              <w:ins w:id="2516" w:author="shorny" w:date="2014-06-09T15:48:00Z"/>
            </w:rPr>
          </w:rPrChange>
        </w:rPr>
      </w:pPr>
      <w:ins w:id="2517" w:author="shorny" w:date="2014-06-09T15:48:00Z">
        <w:r w:rsidRPr="00A85691">
          <w:rPr>
            <w:sz w:val="18"/>
            <w:rPrChange w:id="2518" w:author="shorny" w:date="2014-06-09T15:49:00Z">
              <w:rPr/>
            </w:rPrChange>
          </w:rPr>
          <w:t xml:space="preserve">  EnglishSpeaker tinyint(1) comment </w:t>
        </w:r>
        <w:r w:rsidRPr="00A85691">
          <w:rPr>
            <w:rStyle w:val="string1"/>
            <w:sz w:val="18"/>
            <w:rPrChange w:id="2519" w:author="shorny" w:date="2014-06-09T15:49:00Z">
              <w:rPr>
                <w:rStyle w:val="string1"/>
              </w:rPr>
            </w:rPrChange>
          </w:rPr>
          <w:t>'If the Referee can speak English'</w:t>
        </w:r>
        <w:r w:rsidRPr="00A85691">
          <w:rPr>
            <w:sz w:val="18"/>
            <w:rPrChange w:id="2520" w:author="shorny" w:date="2014-06-09T15:49:00Z">
              <w:rPr/>
            </w:rPrChange>
          </w:rPr>
          <w:t>,</w:t>
        </w:r>
      </w:ins>
    </w:p>
    <w:p w14:paraId="5DE0CBF9" w14:textId="77777777" w:rsidR="00A85691" w:rsidRPr="00A85691" w:rsidRDefault="00A85691">
      <w:pPr>
        <w:pStyle w:val="HTMLPreformatted"/>
        <w:divId w:val="1206136475"/>
        <w:rPr>
          <w:ins w:id="2521" w:author="shorny" w:date="2014-06-09T15:48:00Z"/>
          <w:sz w:val="18"/>
          <w:rPrChange w:id="2522" w:author="shorny" w:date="2014-06-09T15:49:00Z">
            <w:rPr>
              <w:ins w:id="2523" w:author="shorny" w:date="2014-06-09T15:48:00Z"/>
            </w:rPr>
          </w:rPrChange>
        </w:rPr>
      </w:pPr>
      <w:ins w:id="2524" w:author="shorny" w:date="2014-06-09T15:48:00Z">
        <w:r w:rsidRPr="00A85691">
          <w:rPr>
            <w:sz w:val="18"/>
            <w:rPrChange w:id="2525" w:author="shorny" w:date="2014-06-09T15:49:00Z">
              <w:rPr/>
            </w:rPrChange>
          </w:rPr>
          <w:t xml:space="preserve">  EnglishLiterate tinyint(1) comment </w:t>
        </w:r>
        <w:r w:rsidRPr="00A85691">
          <w:rPr>
            <w:rStyle w:val="string1"/>
            <w:sz w:val="18"/>
            <w:rPrChange w:id="2526" w:author="shorny" w:date="2014-06-09T15:49:00Z">
              <w:rPr>
                <w:rStyle w:val="string1"/>
              </w:rPr>
            </w:rPrChange>
          </w:rPr>
          <w:t>'If the Referee can read and write in English'</w:t>
        </w:r>
        <w:r w:rsidRPr="00A85691">
          <w:rPr>
            <w:sz w:val="18"/>
            <w:rPrChange w:id="2527" w:author="shorny" w:date="2014-06-09T15:49:00Z">
              <w:rPr/>
            </w:rPrChange>
          </w:rPr>
          <w:t>,</w:t>
        </w:r>
      </w:ins>
    </w:p>
    <w:p w14:paraId="13FDEA7F" w14:textId="77777777" w:rsidR="00A85691" w:rsidRPr="00A85691" w:rsidRDefault="00A85691">
      <w:pPr>
        <w:pStyle w:val="HTMLPreformatted"/>
        <w:divId w:val="1206136475"/>
        <w:rPr>
          <w:ins w:id="2528" w:author="shorny" w:date="2014-06-09T15:48:00Z"/>
          <w:sz w:val="18"/>
          <w:rPrChange w:id="2529" w:author="shorny" w:date="2014-06-09T15:49:00Z">
            <w:rPr>
              <w:ins w:id="2530" w:author="shorny" w:date="2014-06-09T15:48:00Z"/>
            </w:rPr>
          </w:rPrChange>
        </w:rPr>
      </w:pPr>
      <w:ins w:id="2531" w:author="shorny" w:date="2014-06-09T15:48:00Z">
        <w:r w:rsidRPr="00A85691">
          <w:rPr>
            <w:sz w:val="18"/>
            <w:rPrChange w:id="2532" w:author="shorny" w:date="2014-06-09T15:49:00Z">
              <w:rPr/>
            </w:rPrChange>
          </w:rPr>
          <w:t xml:space="preserve">  </w:t>
        </w:r>
        <w:r w:rsidRPr="00A85691">
          <w:rPr>
            <w:rStyle w:val="keyword1"/>
            <w:sz w:val="18"/>
            <w:rPrChange w:id="2533" w:author="shorny" w:date="2014-06-09T15:49:00Z">
              <w:rPr>
                <w:rStyle w:val="keyword1"/>
              </w:rPr>
            </w:rPrChange>
          </w:rPr>
          <w:t>PRIMARY</w:t>
        </w:r>
        <w:r w:rsidRPr="00A85691">
          <w:rPr>
            <w:sz w:val="18"/>
            <w:rPrChange w:id="2534" w:author="shorny" w:date="2014-06-09T15:49:00Z">
              <w:rPr/>
            </w:rPrChange>
          </w:rPr>
          <w:t xml:space="preserve"> </w:t>
        </w:r>
        <w:r w:rsidRPr="00A85691">
          <w:rPr>
            <w:rStyle w:val="keyword1"/>
            <w:sz w:val="18"/>
            <w:rPrChange w:id="2535" w:author="shorny" w:date="2014-06-09T15:49:00Z">
              <w:rPr>
                <w:rStyle w:val="keyword1"/>
              </w:rPr>
            </w:rPrChange>
          </w:rPr>
          <w:t>KEY</w:t>
        </w:r>
        <w:r w:rsidRPr="00A85691">
          <w:rPr>
            <w:sz w:val="18"/>
            <w:rPrChange w:id="2536" w:author="shorny" w:date="2014-06-09T15:49:00Z">
              <w:rPr/>
            </w:rPrChange>
          </w:rPr>
          <w:t xml:space="preserve"> (RefID)</w:t>
        </w:r>
      </w:ins>
    </w:p>
    <w:p w14:paraId="0F19D837" w14:textId="77777777" w:rsidR="00A85691" w:rsidRPr="00A85691" w:rsidRDefault="00A85691">
      <w:pPr>
        <w:pStyle w:val="HTMLPreformatted"/>
        <w:divId w:val="1206136475"/>
        <w:rPr>
          <w:ins w:id="2537" w:author="shorny" w:date="2014-06-09T15:48:00Z"/>
          <w:sz w:val="18"/>
          <w:rPrChange w:id="2538" w:author="shorny" w:date="2014-06-09T15:49:00Z">
            <w:rPr>
              <w:ins w:id="2539" w:author="shorny" w:date="2014-06-09T15:48:00Z"/>
            </w:rPr>
          </w:rPrChange>
        </w:rPr>
      </w:pPr>
      <w:ins w:id="2540" w:author="shorny" w:date="2014-06-09T15:48:00Z">
        <w:r w:rsidRPr="00A85691">
          <w:rPr>
            <w:sz w:val="18"/>
            <w:rPrChange w:id="2541" w:author="shorny" w:date="2014-06-09T15:49:00Z">
              <w:rPr/>
            </w:rPrChange>
          </w:rPr>
          <w:t>)</w:t>
        </w:r>
      </w:ins>
    </w:p>
    <w:p w14:paraId="6D8873CB" w14:textId="77777777" w:rsidR="00A85691" w:rsidRPr="00A85691" w:rsidRDefault="00A85691">
      <w:pPr>
        <w:pStyle w:val="HTMLPreformatted"/>
        <w:divId w:val="1206136475"/>
        <w:rPr>
          <w:ins w:id="2542" w:author="shorny" w:date="2014-06-09T15:48:00Z"/>
          <w:sz w:val="18"/>
          <w:rPrChange w:id="2543" w:author="shorny" w:date="2014-06-09T15:49:00Z">
            <w:rPr>
              <w:ins w:id="2544" w:author="shorny" w:date="2014-06-09T15:48:00Z"/>
            </w:rPr>
          </w:rPrChange>
        </w:rPr>
      </w:pPr>
      <w:ins w:id="2545" w:author="shorny" w:date="2014-06-09T15:48:00Z">
        <w:r w:rsidRPr="00A85691">
          <w:rPr>
            <w:sz w:val="18"/>
            <w:rPrChange w:id="2546" w:author="shorny" w:date="2014-06-09T15:49:00Z">
              <w:rPr/>
            </w:rPrChange>
          </w:rPr>
          <w:t>comment=</w:t>
        </w:r>
        <w:r w:rsidRPr="00A85691">
          <w:rPr>
            <w:rStyle w:val="string1"/>
            <w:sz w:val="18"/>
            <w:rPrChange w:id="2547" w:author="shorny" w:date="2014-06-09T15:49:00Z">
              <w:rPr>
                <w:rStyle w:val="string1"/>
              </w:rPr>
            </w:rPrChange>
          </w:rPr>
          <w:t>'A referee for a application'</w:t>
        </w:r>
      </w:ins>
    </w:p>
    <w:p w14:paraId="26CF2D55" w14:textId="77777777" w:rsidR="00A85691" w:rsidRPr="00A85691" w:rsidRDefault="00A85691">
      <w:pPr>
        <w:pStyle w:val="HTMLPreformatted"/>
        <w:divId w:val="1206136475"/>
        <w:rPr>
          <w:ins w:id="2548" w:author="shorny" w:date="2014-06-09T15:48:00Z"/>
          <w:sz w:val="18"/>
          <w:rPrChange w:id="2549" w:author="shorny" w:date="2014-06-09T15:49:00Z">
            <w:rPr>
              <w:ins w:id="2550" w:author="shorny" w:date="2014-06-09T15:48:00Z"/>
            </w:rPr>
          </w:rPrChange>
        </w:rPr>
      </w:pPr>
      <w:ins w:id="2551" w:author="shorny" w:date="2014-06-09T15:48:00Z">
        <w:r w:rsidRPr="00A85691">
          <w:rPr>
            <w:sz w:val="18"/>
            <w:rPrChange w:id="2552" w:author="shorny" w:date="2014-06-09T15:49:00Z">
              <w:rPr/>
            </w:rPrChange>
          </w:rPr>
          <w:t>ENGINE=InnoDB;</w:t>
        </w:r>
      </w:ins>
    </w:p>
    <w:p w14:paraId="750ACFA5" w14:textId="77777777" w:rsidR="00A85691" w:rsidRPr="00A85691" w:rsidRDefault="00A85691">
      <w:pPr>
        <w:pStyle w:val="HTMLPreformatted"/>
        <w:divId w:val="1206136475"/>
        <w:rPr>
          <w:ins w:id="2553" w:author="shorny" w:date="2014-06-09T15:48:00Z"/>
          <w:sz w:val="18"/>
          <w:rPrChange w:id="2554" w:author="shorny" w:date="2014-06-09T15:49:00Z">
            <w:rPr>
              <w:ins w:id="2555" w:author="shorny" w:date="2014-06-09T15:48:00Z"/>
            </w:rPr>
          </w:rPrChange>
        </w:rPr>
      </w:pPr>
    </w:p>
    <w:p w14:paraId="3ACCEEDE" w14:textId="77777777" w:rsidR="00A85691" w:rsidRPr="00A85691" w:rsidRDefault="00A85691">
      <w:pPr>
        <w:pStyle w:val="HTMLPreformatted"/>
        <w:divId w:val="1206136475"/>
        <w:rPr>
          <w:ins w:id="2556" w:author="shorny" w:date="2014-06-09T15:48:00Z"/>
          <w:sz w:val="18"/>
          <w:rPrChange w:id="2557" w:author="shorny" w:date="2014-06-09T15:49:00Z">
            <w:rPr>
              <w:ins w:id="2558" w:author="shorny" w:date="2014-06-09T15:48:00Z"/>
            </w:rPr>
          </w:rPrChange>
        </w:rPr>
      </w:pPr>
      <w:ins w:id="2559" w:author="shorny" w:date="2014-06-09T15:48:00Z">
        <w:r w:rsidRPr="00A85691">
          <w:rPr>
            <w:rStyle w:val="keyword1"/>
            <w:sz w:val="18"/>
            <w:rPrChange w:id="2560" w:author="shorny" w:date="2014-06-09T15:49:00Z">
              <w:rPr>
                <w:rStyle w:val="keyword1"/>
              </w:rPr>
            </w:rPrChange>
          </w:rPr>
          <w:t>CREATE</w:t>
        </w:r>
        <w:r w:rsidRPr="00A85691">
          <w:rPr>
            <w:sz w:val="18"/>
            <w:rPrChange w:id="2561" w:author="shorny" w:date="2014-06-09T15:49:00Z">
              <w:rPr/>
            </w:rPrChange>
          </w:rPr>
          <w:t xml:space="preserve"> </w:t>
        </w:r>
        <w:r w:rsidRPr="00A85691">
          <w:rPr>
            <w:rStyle w:val="keyword1"/>
            <w:sz w:val="18"/>
            <w:rPrChange w:id="2562" w:author="shorny" w:date="2014-06-09T15:49:00Z">
              <w:rPr>
                <w:rStyle w:val="keyword1"/>
              </w:rPr>
            </w:rPrChange>
          </w:rPr>
          <w:t>TABLE</w:t>
        </w:r>
        <w:r w:rsidRPr="00A85691">
          <w:rPr>
            <w:sz w:val="18"/>
            <w:rPrChange w:id="2563" w:author="shorny" w:date="2014-06-09T15:49:00Z">
              <w:rPr/>
            </w:rPrChange>
          </w:rPr>
          <w:t xml:space="preserve"> </w:t>
        </w:r>
        <w:r w:rsidRPr="00A85691">
          <w:rPr>
            <w:rStyle w:val="function-name1"/>
            <w:sz w:val="18"/>
            <w:rPrChange w:id="2564" w:author="shorny" w:date="2014-06-09T15:49:00Z">
              <w:rPr>
                <w:rStyle w:val="function-name1"/>
              </w:rPr>
            </w:rPrChange>
          </w:rPr>
          <w:t>Document</w:t>
        </w:r>
        <w:r w:rsidRPr="00A85691">
          <w:rPr>
            <w:sz w:val="18"/>
            <w:rPrChange w:id="2565" w:author="shorny" w:date="2014-06-09T15:49:00Z">
              <w:rPr/>
            </w:rPrChange>
          </w:rPr>
          <w:t xml:space="preserve"> (</w:t>
        </w:r>
      </w:ins>
    </w:p>
    <w:p w14:paraId="62F49323" w14:textId="77777777" w:rsidR="00A85691" w:rsidRPr="00A85691" w:rsidRDefault="00A85691">
      <w:pPr>
        <w:pStyle w:val="HTMLPreformatted"/>
        <w:divId w:val="1206136475"/>
        <w:rPr>
          <w:ins w:id="2566" w:author="shorny" w:date="2014-06-09T15:48:00Z"/>
          <w:sz w:val="18"/>
          <w:rPrChange w:id="2567" w:author="shorny" w:date="2014-06-09T15:49:00Z">
            <w:rPr>
              <w:ins w:id="2568" w:author="shorny" w:date="2014-06-09T15:48:00Z"/>
            </w:rPr>
          </w:rPrChange>
        </w:rPr>
      </w:pPr>
      <w:ins w:id="2569" w:author="shorny" w:date="2014-06-09T15:48:00Z">
        <w:r w:rsidRPr="00A85691">
          <w:rPr>
            <w:sz w:val="18"/>
            <w:rPrChange w:id="2570" w:author="shorny" w:date="2014-06-09T15:49:00Z">
              <w:rPr/>
            </w:rPrChange>
          </w:rPr>
          <w:lastRenderedPageBreak/>
          <w:t xml:space="preserve">  DocID mediumint </w:t>
        </w:r>
        <w:r w:rsidRPr="00A85691">
          <w:rPr>
            <w:rStyle w:val="keyword1"/>
            <w:sz w:val="18"/>
            <w:rPrChange w:id="2571" w:author="shorny" w:date="2014-06-09T15:49:00Z">
              <w:rPr>
                <w:rStyle w:val="keyword1"/>
              </w:rPr>
            </w:rPrChange>
          </w:rPr>
          <w:t>NOT</w:t>
        </w:r>
        <w:r w:rsidRPr="00A85691">
          <w:rPr>
            <w:sz w:val="18"/>
            <w:rPrChange w:id="2572" w:author="shorny" w:date="2014-06-09T15:49:00Z">
              <w:rPr/>
            </w:rPrChange>
          </w:rPr>
          <w:t xml:space="preserve"> </w:t>
        </w:r>
        <w:r w:rsidRPr="00A85691">
          <w:rPr>
            <w:rStyle w:val="keyword1"/>
            <w:sz w:val="18"/>
            <w:rPrChange w:id="2573" w:author="shorny" w:date="2014-06-09T15:49:00Z">
              <w:rPr>
                <w:rStyle w:val="keyword1"/>
              </w:rPr>
            </w:rPrChange>
          </w:rPr>
          <w:t>NULL</w:t>
        </w:r>
        <w:r w:rsidRPr="00A85691">
          <w:rPr>
            <w:sz w:val="18"/>
            <w:rPrChange w:id="2574" w:author="shorny" w:date="2014-06-09T15:49:00Z">
              <w:rPr/>
            </w:rPrChange>
          </w:rPr>
          <w:t xml:space="preserve"> AUTO_INCREMENT comment </w:t>
        </w:r>
        <w:r w:rsidRPr="00A85691">
          <w:rPr>
            <w:rStyle w:val="string1"/>
            <w:sz w:val="18"/>
            <w:rPrChange w:id="2575" w:author="shorny" w:date="2014-06-09T15:49:00Z">
              <w:rPr>
                <w:rStyle w:val="string1"/>
              </w:rPr>
            </w:rPrChange>
          </w:rPr>
          <w:t>'The primary key that uniquely identifies the document'</w:t>
        </w:r>
        <w:r w:rsidRPr="00A85691">
          <w:rPr>
            <w:sz w:val="18"/>
            <w:rPrChange w:id="2576" w:author="shorny" w:date="2014-06-09T15:49:00Z">
              <w:rPr/>
            </w:rPrChange>
          </w:rPr>
          <w:t>,</w:t>
        </w:r>
      </w:ins>
    </w:p>
    <w:p w14:paraId="5BBD9369" w14:textId="77777777" w:rsidR="00A85691" w:rsidRPr="00A85691" w:rsidRDefault="00A85691">
      <w:pPr>
        <w:pStyle w:val="HTMLPreformatted"/>
        <w:divId w:val="1206136475"/>
        <w:rPr>
          <w:ins w:id="2577" w:author="shorny" w:date="2014-06-09T15:48:00Z"/>
          <w:sz w:val="18"/>
          <w:rPrChange w:id="2578" w:author="shorny" w:date="2014-06-09T15:49:00Z">
            <w:rPr>
              <w:ins w:id="2579" w:author="shorny" w:date="2014-06-09T15:48:00Z"/>
            </w:rPr>
          </w:rPrChange>
        </w:rPr>
      </w:pPr>
      <w:ins w:id="2580" w:author="shorny" w:date="2014-06-09T15:48:00Z">
        <w:r w:rsidRPr="00A85691">
          <w:rPr>
            <w:sz w:val="18"/>
            <w:rPrChange w:id="2581" w:author="shorny" w:date="2014-06-09T15:49:00Z">
              <w:rPr/>
            </w:rPrChange>
          </w:rPr>
          <w:t xml:space="preserve">  Title </w:t>
        </w:r>
        <w:r w:rsidRPr="00A85691">
          <w:rPr>
            <w:rStyle w:val="type1"/>
            <w:sz w:val="18"/>
            <w:rPrChange w:id="2582" w:author="shorny" w:date="2014-06-09T15:49:00Z">
              <w:rPr>
                <w:rStyle w:val="type1"/>
              </w:rPr>
            </w:rPrChange>
          </w:rPr>
          <w:t>varchar</w:t>
        </w:r>
        <w:r w:rsidRPr="00A85691">
          <w:rPr>
            <w:sz w:val="18"/>
            <w:rPrChange w:id="2583" w:author="shorny" w:date="2014-06-09T15:49:00Z">
              <w:rPr/>
            </w:rPrChange>
          </w:rPr>
          <w:t xml:space="preserve">(254) </w:t>
        </w:r>
        <w:r w:rsidRPr="00A85691">
          <w:rPr>
            <w:rStyle w:val="keyword1"/>
            <w:sz w:val="18"/>
            <w:rPrChange w:id="2584" w:author="shorny" w:date="2014-06-09T15:49:00Z">
              <w:rPr>
                <w:rStyle w:val="keyword1"/>
              </w:rPr>
            </w:rPrChange>
          </w:rPr>
          <w:t>NOT</w:t>
        </w:r>
        <w:r w:rsidRPr="00A85691">
          <w:rPr>
            <w:sz w:val="18"/>
            <w:rPrChange w:id="2585" w:author="shorny" w:date="2014-06-09T15:49:00Z">
              <w:rPr/>
            </w:rPrChange>
          </w:rPr>
          <w:t xml:space="preserve"> </w:t>
        </w:r>
        <w:r w:rsidRPr="00A85691">
          <w:rPr>
            <w:rStyle w:val="keyword1"/>
            <w:sz w:val="18"/>
            <w:rPrChange w:id="2586" w:author="shorny" w:date="2014-06-09T15:49:00Z">
              <w:rPr>
                <w:rStyle w:val="keyword1"/>
              </w:rPr>
            </w:rPrChange>
          </w:rPr>
          <w:t>NULL</w:t>
        </w:r>
        <w:r w:rsidRPr="00A85691">
          <w:rPr>
            <w:sz w:val="18"/>
            <w:rPrChange w:id="2587" w:author="shorny" w:date="2014-06-09T15:49:00Z">
              <w:rPr/>
            </w:rPrChange>
          </w:rPr>
          <w:t xml:space="preserve"> comment </w:t>
        </w:r>
        <w:r w:rsidRPr="00A85691">
          <w:rPr>
            <w:rStyle w:val="string1"/>
            <w:sz w:val="18"/>
            <w:rPrChange w:id="2588" w:author="shorny" w:date="2014-06-09T15:49:00Z">
              <w:rPr>
                <w:rStyle w:val="string1"/>
              </w:rPr>
            </w:rPrChange>
          </w:rPr>
          <w:t>'The title of the document'</w:t>
        </w:r>
        <w:r w:rsidRPr="00A85691">
          <w:rPr>
            <w:sz w:val="18"/>
            <w:rPrChange w:id="2589" w:author="shorny" w:date="2014-06-09T15:49:00Z">
              <w:rPr/>
            </w:rPrChange>
          </w:rPr>
          <w:t>,</w:t>
        </w:r>
      </w:ins>
    </w:p>
    <w:p w14:paraId="12CCF9FD" w14:textId="77777777" w:rsidR="00A85691" w:rsidRPr="00A85691" w:rsidRDefault="00A85691">
      <w:pPr>
        <w:pStyle w:val="HTMLPreformatted"/>
        <w:divId w:val="1206136475"/>
        <w:rPr>
          <w:ins w:id="2590" w:author="shorny" w:date="2014-06-09T15:48:00Z"/>
          <w:sz w:val="18"/>
          <w:rPrChange w:id="2591" w:author="shorny" w:date="2014-06-09T15:49:00Z">
            <w:rPr>
              <w:ins w:id="2592" w:author="shorny" w:date="2014-06-09T15:48:00Z"/>
            </w:rPr>
          </w:rPrChange>
        </w:rPr>
      </w:pPr>
      <w:ins w:id="2593" w:author="shorny" w:date="2014-06-09T15:48:00Z">
        <w:r w:rsidRPr="00A85691">
          <w:rPr>
            <w:sz w:val="18"/>
            <w:rPrChange w:id="2594" w:author="shorny" w:date="2014-06-09T15:49:00Z">
              <w:rPr/>
            </w:rPrChange>
          </w:rPr>
          <w:t xml:space="preserve">  Description </w:t>
        </w:r>
        <w:r w:rsidRPr="00A85691">
          <w:rPr>
            <w:rStyle w:val="type1"/>
            <w:sz w:val="18"/>
            <w:rPrChange w:id="2595" w:author="shorny" w:date="2014-06-09T15:49:00Z">
              <w:rPr>
                <w:rStyle w:val="type1"/>
              </w:rPr>
            </w:rPrChange>
          </w:rPr>
          <w:t>varchar</w:t>
        </w:r>
        <w:r w:rsidRPr="00A85691">
          <w:rPr>
            <w:sz w:val="18"/>
            <w:rPrChange w:id="2596" w:author="shorny" w:date="2014-06-09T15:49:00Z">
              <w:rPr/>
            </w:rPrChange>
          </w:rPr>
          <w:t xml:space="preserve">(2000) </w:t>
        </w:r>
        <w:r w:rsidRPr="00A85691">
          <w:rPr>
            <w:rStyle w:val="keyword1"/>
            <w:sz w:val="18"/>
            <w:rPrChange w:id="2597" w:author="shorny" w:date="2014-06-09T15:49:00Z">
              <w:rPr>
                <w:rStyle w:val="keyword1"/>
              </w:rPr>
            </w:rPrChange>
          </w:rPr>
          <w:t>NOT</w:t>
        </w:r>
        <w:r w:rsidRPr="00A85691">
          <w:rPr>
            <w:sz w:val="18"/>
            <w:rPrChange w:id="2598" w:author="shorny" w:date="2014-06-09T15:49:00Z">
              <w:rPr/>
            </w:rPrChange>
          </w:rPr>
          <w:t xml:space="preserve"> </w:t>
        </w:r>
        <w:r w:rsidRPr="00A85691">
          <w:rPr>
            <w:rStyle w:val="keyword1"/>
            <w:sz w:val="18"/>
            <w:rPrChange w:id="2599" w:author="shorny" w:date="2014-06-09T15:49:00Z">
              <w:rPr>
                <w:rStyle w:val="keyword1"/>
              </w:rPr>
            </w:rPrChange>
          </w:rPr>
          <w:t>NULL</w:t>
        </w:r>
        <w:r w:rsidRPr="00A85691">
          <w:rPr>
            <w:sz w:val="18"/>
            <w:rPrChange w:id="2600" w:author="shorny" w:date="2014-06-09T15:49:00Z">
              <w:rPr/>
            </w:rPrChange>
          </w:rPr>
          <w:t xml:space="preserve"> comment </w:t>
        </w:r>
        <w:r w:rsidRPr="00A85691">
          <w:rPr>
            <w:rStyle w:val="string1"/>
            <w:sz w:val="18"/>
            <w:rPrChange w:id="2601" w:author="shorny" w:date="2014-06-09T15:49:00Z">
              <w:rPr>
                <w:rStyle w:val="string1"/>
              </w:rPr>
            </w:rPrChange>
          </w:rPr>
          <w:t>'A specific summary related to the document i.e. valid till 2015 etc.'</w:t>
        </w:r>
        <w:r w:rsidRPr="00A85691">
          <w:rPr>
            <w:sz w:val="18"/>
            <w:rPrChange w:id="2602" w:author="shorny" w:date="2014-06-09T15:49:00Z">
              <w:rPr/>
            </w:rPrChange>
          </w:rPr>
          <w:t>,</w:t>
        </w:r>
      </w:ins>
    </w:p>
    <w:p w14:paraId="5C9F2664" w14:textId="77777777" w:rsidR="00A85691" w:rsidRPr="00A85691" w:rsidRDefault="00A85691">
      <w:pPr>
        <w:pStyle w:val="HTMLPreformatted"/>
        <w:divId w:val="1206136475"/>
        <w:rPr>
          <w:ins w:id="2603" w:author="shorny" w:date="2014-06-09T15:48:00Z"/>
          <w:sz w:val="18"/>
          <w:rPrChange w:id="2604" w:author="shorny" w:date="2014-06-09T15:49:00Z">
            <w:rPr>
              <w:ins w:id="2605" w:author="shorny" w:date="2014-06-09T15:48:00Z"/>
            </w:rPr>
          </w:rPrChange>
        </w:rPr>
      </w:pPr>
      <w:ins w:id="2606" w:author="shorny" w:date="2014-06-09T15:48:00Z">
        <w:r w:rsidRPr="00A85691">
          <w:rPr>
            <w:sz w:val="18"/>
            <w:rPrChange w:id="2607" w:author="shorny" w:date="2014-06-09T15:49:00Z">
              <w:rPr/>
            </w:rPrChange>
          </w:rPr>
          <w:t xml:space="preserve">  UploadLink </w:t>
        </w:r>
        <w:r w:rsidRPr="00A85691">
          <w:rPr>
            <w:rStyle w:val="type1"/>
            <w:sz w:val="18"/>
            <w:rPrChange w:id="2608" w:author="shorny" w:date="2014-06-09T15:49:00Z">
              <w:rPr>
                <w:rStyle w:val="type1"/>
              </w:rPr>
            </w:rPrChange>
          </w:rPr>
          <w:t>varchar</w:t>
        </w:r>
        <w:r w:rsidRPr="00A85691">
          <w:rPr>
            <w:sz w:val="18"/>
            <w:rPrChange w:id="2609" w:author="shorny" w:date="2014-06-09T15:49:00Z">
              <w:rPr/>
            </w:rPrChange>
          </w:rPr>
          <w:t xml:space="preserve">(254) </w:t>
        </w:r>
        <w:r w:rsidRPr="00A85691">
          <w:rPr>
            <w:rStyle w:val="keyword1"/>
            <w:sz w:val="18"/>
            <w:rPrChange w:id="2610" w:author="shorny" w:date="2014-06-09T15:49:00Z">
              <w:rPr>
                <w:rStyle w:val="keyword1"/>
              </w:rPr>
            </w:rPrChange>
          </w:rPr>
          <w:t>NOT</w:t>
        </w:r>
        <w:r w:rsidRPr="00A85691">
          <w:rPr>
            <w:sz w:val="18"/>
            <w:rPrChange w:id="2611" w:author="shorny" w:date="2014-06-09T15:49:00Z">
              <w:rPr/>
            </w:rPrChange>
          </w:rPr>
          <w:t xml:space="preserve"> </w:t>
        </w:r>
        <w:r w:rsidRPr="00A85691">
          <w:rPr>
            <w:rStyle w:val="keyword1"/>
            <w:sz w:val="18"/>
            <w:rPrChange w:id="2612" w:author="shorny" w:date="2014-06-09T15:49:00Z">
              <w:rPr>
                <w:rStyle w:val="keyword1"/>
              </w:rPr>
            </w:rPrChange>
          </w:rPr>
          <w:t>NULL</w:t>
        </w:r>
        <w:r w:rsidRPr="00A85691">
          <w:rPr>
            <w:sz w:val="18"/>
            <w:rPrChange w:id="2613" w:author="shorny" w:date="2014-06-09T15:49:00Z">
              <w:rPr/>
            </w:rPrChange>
          </w:rPr>
          <w:t xml:space="preserve"> comment </w:t>
        </w:r>
        <w:r w:rsidRPr="00A85691">
          <w:rPr>
            <w:rStyle w:val="string1"/>
            <w:sz w:val="18"/>
            <w:rPrChange w:id="2614" w:author="shorny" w:date="2014-06-09T15:49:00Z">
              <w:rPr>
                <w:rStyle w:val="string1"/>
              </w:rPr>
            </w:rPrChange>
          </w:rPr>
          <w:t>'An link to a version uploaded and stored on the university servers'</w:t>
        </w:r>
        <w:r w:rsidRPr="00A85691">
          <w:rPr>
            <w:sz w:val="18"/>
            <w:rPrChange w:id="2615" w:author="shorny" w:date="2014-06-09T15:49:00Z">
              <w:rPr/>
            </w:rPrChange>
          </w:rPr>
          <w:t>,</w:t>
        </w:r>
      </w:ins>
    </w:p>
    <w:p w14:paraId="6090AF1B" w14:textId="77777777" w:rsidR="00A85691" w:rsidRPr="00A85691" w:rsidRDefault="00A85691">
      <w:pPr>
        <w:pStyle w:val="HTMLPreformatted"/>
        <w:divId w:val="1206136475"/>
        <w:rPr>
          <w:ins w:id="2616" w:author="shorny" w:date="2014-06-09T15:48:00Z"/>
          <w:sz w:val="18"/>
          <w:rPrChange w:id="2617" w:author="shorny" w:date="2014-06-09T15:49:00Z">
            <w:rPr>
              <w:ins w:id="2618" w:author="shorny" w:date="2014-06-09T15:48:00Z"/>
            </w:rPr>
          </w:rPrChange>
        </w:rPr>
      </w:pPr>
      <w:ins w:id="2619" w:author="shorny" w:date="2014-06-09T15:48:00Z">
        <w:r w:rsidRPr="00A85691">
          <w:rPr>
            <w:sz w:val="18"/>
            <w:rPrChange w:id="2620" w:author="shorny" w:date="2014-06-09T15:49:00Z">
              <w:rPr/>
            </w:rPrChange>
          </w:rPr>
          <w:t xml:space="preserve">  ApplicationID mediumint,</w:t>
        </w:r>
      </w:ins>
    </w:p>
    <w:p w14:paraId="299A846A" w14:textId="77777777" w:rsidR="00A85691" w:rsidRPr="00A85691" w:rsidRDefault="00A85691">
      <w:pPr>
        <w:pStyle w:val="HTMLPreformatted"/>
        <w:divId w:val="1206136475"/>
        <w:rPr>
          <w:ins w:id="2621" w:author="shorny" w:date="2014-06-09T15:48:00Z"/>
          <w:sz w:val="18"/>
          <w:rPrChange w:id="2622" w:author="shorny" w:date="2014-06-09T15:49:00Z">
            <w:rPr>
              <w:ins w:id="2623" w:author="shorny" w:date="2014-06-09T15:48:00Z"/>
            </w:rPr>
          </w:rPrChange>
        </w:rPr>
      </w:pPr>
      <w:ins w:id="2624" w:author="shorny" w:date="2014-06-09T15:48:00Z">
        <w:r w:rsidRPr="00A85691">
          <w:rPr>
            <w:sz w:val="18"/>
            <w:rPrChange w:id="2625" w:author="shorny" w:date="2014-06-09T15:49:00Z">
              <w:rPr/>
            </w:rPrChange>
          </w:rPr>
          <w:t xml:space="preserve">  ApplicantID mediumint </w:t>
        </w:r>
        <w:r w:rsidRPr="00A85691">
          <w:rPr>
            <w:rStyle w:val="keyword1"/>
            <w:sz w:val="18"/>
            <w:rPrChange w:id="2626" w:author="shorny" w:date="2014-06-09T15:49:00Z">
              <w:rPr>
                <w:rStyle w:val="keyword1"/>
              </w:rPr>
            </w:rPrChange>
          </w:rPr>
          <w:t>NOT</w:t>
        </w:r>
        <w:r w:rsidRPr="00A85691">
          <w:rPr>
            <w:sz w:val="18"/>
            <w:rPrChange w:id="2627" w:author="shorny" w:date="2014-06-09T15:49:00Z">
              <w:rPr/>
            </w:rPrChange>
          </w:rPr>
          <w:t xml:space="preserve"> </w:t>
        </w:r>
        <w:r w:rsidRPr="00A85691">
          <w:rPr>
            <w:rStyle w:val="keyword1"/>
            <w:sz w:val="18"/>
            <w:rPrChange w:id="2628" w:author="shorny" w:date="2014-06-09T15:49:00Z">
              <w:rPr>
                <w:rStyle w:val="keyword1"/>
              </w:rPr>
            </w:rPrChange>
          </w:rPr>
          <w:t>NULL</w:t>
        </w:r>
        <w:r w:rsidRPr="00A85691">
          <w:rPr>
            <w:sz w:val="18"/>
            <w:rPrChange w:id="2629" w:author="shorny" w:date="2014-06-09T15:49:00Z">
              <w:rPr/>
            </w:rPrChange>
          </w:rPr>
          <w:t xml:space="preserve"> comment </w:t>
        </w:r>
        <w:r w:rsidRPr="00A85691">
          <w:rPr>
            <w:rStyle w:val="string1"/>
            <w:sz w:val="18"/>
            <w:rPrChange w:id="2630" w:author="shorny" w:date="2014-06-09T15:49:00Z">
              <w:rPr>
                <w:rStyle w:val="string1"/>
              </w:rPr>
            </w:rPrChange>
          </w:rPr>
          <w:t>'the ID of the applicant who provided this document'</w:t>
        </w:r>
        <w:r w:rsidRPr="00A85691">
          <w:rPr>
            <w:sz w:val="18"/>
            <w:rPrChange w:id="2631" w:author="shorny" w:date="2014-06-09T15:49:00Z">
              <w:rPr/>
            </w:rPrChange>
          </w:rPr>
          <w:t>,</w:t>
        </w:r>
      </w:ins>
    </w:p>
    <w:p w14:paraId="27D695AD" w14:textId="77777777" w:rsidR="00A85691" w:rsidRPr="00A85691" w:rsidRDefault="00A85691">
      <w:pPr>
        <w:pStyle w:val="HTMLPreformatted"/>
        <w:divId w:val="1206136475"/>
        <w:rPr>
          <w:ins w:id="2632" w:author="shorny" w:date="2014-06-09T15:48:00Z"/>
          <w:sz w:val="18"/>
          <w:rPrChange w:id="2633" w:author="shorny" w:date="2014-06-09T15:49:00Z">
            <w:rPr>
              <w:ins w:id="2634" w:author="shorny" w:date="2014-06-09T15:48:00Z"/>
            </w:rPr>
          </w:rPrChange>
        </w:rPr>
      </w:pPr>
      <w:ins w:id="2635" w:author="shorny" w:date="2014-06-09T15:48:00Z">
        <w:r w:rsidRPr="00A85691">
          <w:rPr>
            <w:sz w:val="18"/>
            <w:rPrChange w:id="2636" w:author="shorny" w:date="2014-06-09T15:49:00Z">
              <w:rPr/>
            </w:rPrChange>
          </w:rPr>
          <w:t xml:space="preserve">  DocStatusID mediumint </w:t>
        </w:r>
        <w:r w:rsidRPr="00A85691">
          <w:rPr>
            <w:rStyle w:val="keyword1"/>
            <w:sz w:val="18"/>
            <w:rPrChange w:id="2637" w:author="shorny" w:date="2014-06-09T15:49:00Z">
              <w:rPr>
                <w:rStyle w:val="keyword1"/>
              </w:rPr>
            </w:rPrChange>
          </w:rPr>
          <w:t>NOT</w:t>
        </w:r>
        <w:r w:rsidRPr="00A85691">
          <w:rPr>
            <w:sz w:val="18"/>
            <w:rPrChange w:id="2638" w:author="shorny" w:date="2014-06-09T15:49:00Z">
              <w:rPr/>
            </w:rPrChange>
          </w:rPr>
          <w:t xml:space="preserve"> </w:t>
        </w:r>
        <w:r w:rsidRPr="00A85691">
          <w:rPr>
            <w:rStyle w:val="keyword1"/>
            <w:sz w:val="18"/>
            <w:rPrChange w:id="2639" w:author="shorny" w:date="2014-06-09T15:49:00Z">
              <w:rPr>
                <w:rStyle w:val="keyword1"/>
              </w:rPr>
            </w:rPrChange>
          </w:rPr>
          <w:t>NULL</w:t>
        </w:r>
        <w:r w:rsidRPr="00A85691">
          <w:rPr>
            <w:sz w:val="18"/>
            <w:rPrChange w:id="2640" w:author="shorny" w:date="2014-06-09T15:49:00Z">
              <w:rPr/>
            </w:rPrChange>
          </w:rPr>
          <w:t>,</w:t>
        </w:r>
      </w:ins>
    </w:p>
    <w:p w14:paraId="6E38C60B" w14:textId="77777777" w:rsidR="00A85691" w:rsidRPr="00A85691" w:rsidRDefault="00A85691">
      <w:pPr>
        <w:pStyle w:val="HTMLPreformatted"/>
        <w:divId w:val="1206136475"/>
        <w:rPr>
          <w:ins w:id="2641" w:author="shorny" w:date="2014-06-09T15:48:00Z"/>
          <w:sz w:val="18"/>
          <w:rPrChange w:id="2642" w:author="shorny" w:date="2014-06-09T15:49:00Z">
            <w:rPr>
              <w:ins w:id="2643" w:author="shorny" w:date="2014-06-09T15:48:00Z"/>
            </w:rPr>
          </w:rPrChange>
        </w:rPr>
      </w:pPr>
      <w:ins w:id="2644" w:author="shorny" w:date="2014-06-09T15:48:00Z">
        <w:r w:rsidRPr="00A85691">
          <w:rPr>
            <w:sz w:val="18"/>
            <w:rPrChange w:id="2645" w:author="shorny" w:date="2014-06-09T15:49:00Z">
              <w:rPr/>
            </w:rPrChange>
          </w:rPr>
          <w:t xml:space="preserve">  DocTypeID mediumint </w:t>
        </w:r>
        <w:r w:rsidRPr="00A85691">
          <w:rPr>
            <w:rStyle w:val="keyword1"/>
            <w:sz w:val="18"/>
            <w:rPrChange w:id="2646" w:author="shorny" w:date="2014-06-09T15:49:00Z">
              <w:rPr>
                <w:rStyle w:val="keyword1"/>
              </w:rPr>
            </w:rPrChange>
          </w:rPr>
          <w:t>NOT</w:t>
        </w:r>
        <w:r w:rsidRPr="00A85691">
          <w:rPr>
            <w:sz w:val="18"/>
            <w:rPrChange w:id="2647" w:author="shorny" w:date="2014-06-09T15:49:00Z">
              <w:rPr/>
            </w:rPrChange>
          </w:rPr>
          <w:t xml:space="preserve"> </w:t>
        </w:r>
        <w:r w:rsidRPr="00A85691">
          <w:rPr>
            <w:rStyle w:val="keyword1"/>
            <w:sz w:val="18"/>
            <w:rPrChange w:id="2648" w:author="shorny" w:date="2014-06-09T15:49:00Z">
              <w:rPr>
                <w:rStyle w:val="keyword1"/>
              </w:rPr>
            </w:rPrChange>
          </w:rPr>
          <w:t>NULL</w:t>
        </w:r>
        <w:r w:rsidRPr="00A85691">
          <w:rPr>
            <w:sz w:val="18"/>
            <w:rPrChange w:id="2649" w:author="shorny" w:date="2014-06-09T15:49:00Z">
              <w:rPr/>
            </w:rPrChange>
          </w:rPr>
          <w:t>,</w:t>
        </w:r>
      </w:ins>
    </w:p>
    <w:p w14:paraId="131276AE" w14:textId="77777777" w:rsidR="00A85691" w:rsidRPr="00A85691" w:rsidRDefault="00A85691">
      <w:pPr>
        <w:pStyle w:val="HTMLPreformatted"/>
        <w:divId w:val="1206136475"/>
        <w:rPr>
          <w:ins w:id="2650" w:author="shorny" w:date="2014-06-09T15:48:00Z"/>
          <w:sz w:val="18"/>
          <w:rPrChange w:id="2651" w:author="shorny" w:date="2014-06-09T15:49:00Z">
            <w:rPr>
              <w:ins w:id="2652" w:author="shorny" w:date="2014-06-09T15:48:00Z"/>
            </w:rPr>
          </w:rPrChange>
        </w:rPr>
      </w:pPr>
      <w:ins w:id="2653" w:author="shorny" w:date="2014-06-09T15:48:00Z">
        <w:r w:rsidRPr="00A85691">
          <w:rPr>
            <w:sz w:val="18"/>
            <w:rPrChange w:id="2654" w:author="shorny" w:date="2014-06-09T15:49:00Z">
              <w:rPr/>
            </w:rPrChange>
          </w:rPr>
          <w:t xml:space="preserve">  </w:t>
        </w:r>
        <w:r w:rsidRPr="00A85691">
          <w:rPr>
            <w:rStyle w:val="keyword1"/>
            <w:sz w:val="18"/>
            <w:rPrChange w:id="2655" w:author="shorny" w:date="2014-06-09T15:49:00Z">
              <w:rPr>
                <w:rStyle w:val="keyword1"/>
              </w:rPr>
            </w:rPrChange>
          </w:rPr>
          <w:t>PRIMARY</w:t>
        </w:r>
        <w:r w:rsidRPr="00A85691">
          <w:rPr>
            <w:sz w:val="18"/>
            <w:rPrChange w:id="2656" w:author="shorny" w:date="2014-06-09T15:49:00Z">
              <w:rPr/>
            </w:rPrChange>
          </w:rPr>
          <w:t xml:space="preserve"> </w:t>
        </w:r>
        <w:r w:rsidRPr="00A85691">
          <w:rPr>
            <w:rStyle w:val="keyword1"/>
            <w:sz w:val="18"/>
            <w:rPrChange w:id="2657" w:author="shorny" w:date="2014-06-09T15:49:00Z">
              <w:rPr>
                <w:rStyle w:val="keyword1"/>
              </w:rPr>
            </w:rPrChange>
          </w:rPr>
          <w:t>KEY</w:t>
        </w:r>
        <w:r w:rsidRPr="00A85691">
          <w:rPr>
            <w:sz w:val="18"/>
            <w:rPrChange w:id="2658" w:author="shorny" w:date="2014-06-09T15:49:00Z">
              <w:rPr/>
            </w:rPrChange>
          </w:rPr>
          <w:t xml:space="preserve"> (DocID),</w:t>
        </w:r>
      </w:ins>
    </w:p>
    <w:p w14:paraId="465FAD3A" w14:textId="77777777" w:rsidR="00A85691" w:rsidRPr="00A85691" w:rsidRDefault="00A85691">
      <w:pPr>
        <w:pStyle w:val="HTMLPreformatted"/>
        <w:divId w:val="1206136475"/>
        <w:rPr>
          <w:ins w:id="2659" w:author="shorny" w:date="2014-06-09T15:48:00Z"/>
          <w:sz w:val="18"/>
          <w:rPrChange w:id="2660" w:author="shorny" w:date="2014-06-09T15:49:00Z">
            <w:rPr>
              <w:ins w:id="2661" w:author="shorny" w:date="2014-06-09T15:48:00Z"/>
            </w:rPr>
          </w:rPrChange>
        </w:rPr>
      </w:pPr>
      <w:ins w:id="2662" w:author="shorny" w:date="2014-06-09T15:48:00Z">
        <w:r w:rsidRPr="00A85691">
          <w:rPr>
            <w:sz w:val="18"/>
            <w:rPrChange w:id="2663" w:author="shorny" w:date="2014-06-09T15:49:00Z">
              <w:rPr/>
            </w:rPrChange>
          </w:rPr>
          <w:t xml:space="preserve">  INDEX (ApplicationID),</w:t>
        </w:r>
      </w:ins>
    </w:p>
    <w:p w14:paraId="5F8576DD" w14:textId="77777777" w:rsidR="00A85691" w:rsidRPr="00A85691" w:rsidRDefault="00A85691">
      <w:pPr>
        <w:pStyle w:val="HTMLPreformatted"/>
        <w:divId w:val="1206136475"/>
        <w:rPr>
          <w:ins w:id="2664" w:author="shorny" w:date="2014-06-09T15:48:00Z"/>
          <w:sz w:val="18"/>
          <w:rPrChange w:id="2665" w:author="shorny" w:date="2014-06-09T15:49:00Z">
            <w:rPr>
              <w:ins w:id="2666" w:author="shorny" w:date="2014-06-09T15:48:00Z"/>
            </w:rPr>
          </w:rPrChange>
        </w:rPr>
      </w:pPr>
      <w:ins w:id="2667" w:author="shorny" w:date="2014-06-09T15:48:00Z">
        <w:r w:rsidRPr="00A85691">
          <w:rPr>
            <w:sz w:val="18"/>
            <w:rPrChange w:id="2668" w:author="shorny" w:date="2014-06-09T15:49:00Z">
              <w:rPr/>
            </w:rPrChange>
          </w:rPr>
          <w:t xml:space="preserve">  INDEX (ApplicantID),</w:t>
        </w:r>
      </w:ins>
    </w:p>
    <w:p w14:paraId="1E2DF299" w14:textId="77777777" w:rsidR="00A85691" w:rsidRPr="00A85691" w:rsidRDefault="00A85691">
      <w:pPr>
        <w:pStyle w:val="HTMLPreformatted"/>
        <w:divId w:val="1206136475"/>
        <w:rPr>
          <w:ins w:id="2669" w:author="shorny" w:date="2014-06-09T15:48:00Z"/>
          <w:sz w:val="18"/>
          <w:rPrChange w:id="2670" w:author="shorny" w:date="2014-06-09T15:49:00Z">
            <w:rPr>
              <w:ins w:id="2671" w:author="shorny" w:date="2014-06-09T15:48:00Z"/>
            </w:rPr>
          </w:rPrChange>
        </w:rPr>
      </w:pPr>
      <w:ins w:id="2672" w:author="shorny" w:date="2014-06-09T15:48:00Z">
        <w:r w:rsidRPr="00A85691">
          <w:rPr>
            <w:sz w:val="18"/>
            <w:rPrChange w:id="2673" w:author="shorny" w:date="2014-06-09T15:49:00Z">
              <w:rPr/>
            </w:rPrChange>
          </w:rPr>
          <w:t xml:space="preserve">  INDEX (DocStatusID),</w:t>
        </w:r>
      </w:ins>
    </w:p>
    <w:p w14:paraId="63C0AA27" w14:textId="77777777" w:rsidR="00A85691" w:rsidRPr="00A85691" w:rsidRDefault="00A85691">
      <w:pPr>
        <w:pStyle w:val="HTMLPreformatted"/>
        <w:divId w:val="1206136475"/>
        <w:rPr>
          <w:ins w:id="2674" w:author="shorny" w:date="2014-06-09T15:48:00Z"/>
          <w:sz w:val="18"/>
          <w:rPrChange w:id="2675" w:author="shorny" w:date="2014-06-09T15:49:00Z">
            <w:rPr>
              <w:ins w:id="2676" w:author="shorny" w:date="2014-06-09T15:48:00Z"/>
            </w:rPr>
          </w:rPrChange>
        </w:rPr>
      </w:pPr>
      <w:ins w:id="2677" w:author="shorny" w:date="2014-06-09T15:48:00Z">
        <w:r w:rsidRPr="00A85691">
          <w:rPr>
            <w:sz w:val="18"/>
            <w:rPrChange w:id="2678" w:author="shorny" w:date="2014-06-09T15:49:00Z">
              <w:rPr/>
            </w:rPrChange>
          </w:rPr>
          <w:t xml:space="preserve">  INDEX (DocTypeID)</w:t>
        </w:r>
      </w:ins>
    </w:p>
    <w:p w14:paraId="714C7A73" w14:textId="77777777" w:rsidR="00A85691" w:rsidRPr="00A85691" w:rsidRDefault="00A85691">
      <w:pPr>
        <w:pStyle w:val="HTMLPreformatted"/>
        <w:divId w:val="1206136475"/>
        <w:rPr>
          <w:ins w:id="2679" w:author="shorny" w:date="2014-06-09T15:48:00Z"/>
          <w:sz w:val="18"/>
          <w:rPrChange w:id="2680" w:author="shorny" w:date="2014-06-09T15:49:00Z">
            <w:rPr>
              <w:ins w:id="2681" w:author="shorny" w:date="2014-06-09T15:48:00Z"/>
            </w:rPr>
          </w:rPrChange>
        </w:rPr>
      </w:pPr>
      <w:ins w:id="2682" w:author="shorny" w:date="2014-06-09T15:48:00Z">
        <w:r w:rsidRPr="00A85691">
          <w:rPr>
            <w:sz w:val="18"/>
            <w:rPrChange w:id="2683" w:author="shorny" w:date="2014-06-09T15:49:00Z">
              <w:rPr/>
            </w:rPrChange>
          </w:rPr>
          <w:t>)</w:t>
        </w:r>
      </w:ins>
    </w:p>
    <w:p w14:paraId="1E027747" w14:textId="77777777" w:rsidR="00A85691" w:rsidRPr="00A85691" w:rsidRDefault="00A85691">
      <w:pPr>
        <w:pStyle w:val="HTMLPreformatted"/>
        <w:divId w:val="1206136475"/>
        <w:rPr>
          <w:ins w:id="2684" w:author="shorny" w:date="2014-06-09T15:48:00Z"/>
          <w:rStyle w:val="string1"/>
          <w:sz w:val="18"/>
          <w:rPrChange w:id="2685" w:author="shorny" w:date="2014-06-09T15:49:00Z">
            <w:rPr>
              <w:ins w:id="2686" w:author="shorny" w:date="2014-06-09T15:48:00Z"/>
              <w:rStyle w:val="string1"/>
            </w:rPr>
          </w:rPrChange>
        </w:rPr>
      </w:pPr>
      <w:ins w:id="2687" w:author="shorny" w:date="2014-06-09T15:48:00Z">
        <w:r w:rsidRPr="00A85691">
          <w:rPr>
            <w:sz w:val="18"/>
            <w:rPrChange w:id="2688" w:author="shorny" w:date="2014-06-09T15:49:00Z">
              <w:rPr>
                <w:color w:val="8B2252"/>
              </w:rPr>
            </w:rPrChange>
          </w:rPr>
          <w:t>comment=</w:t>
        </w:r>
        <w:r w:rsidRPr="00A85691">
          <w:rPr>
            <w:rStyle w:val="string1"/>
            <w:sz w:val="18"/>
            <w:rPrChange w:id="2689" w:author="shorny" w:date="2014-06-09T15:49:00Z">
              <w:rPr>
                <w:rStyle w:val="string1"/>
              </w:rPr>
            </w:rPrChange>
          </w:rPr>
          <w:t>'Links to any relevant documents along with descriptions,</w:t>
        </w:r>
      </w:ins>
    </w:p>
    <w:p w14:paraId="5FA6AF0A" w14:textId="77777777" w:rsidR="00A85691" w:rsidRPr="00A85691" w:rsidRDefault="00A85691">
      <w:pPr>
        <w:pStyle w:val="HTMLPreformatted"/>
        <w:divId w:val="1206136475"/>
        <w:rPr>
          <w:ins w:id="2690" w:author="shorny" w:date="2014-06-09T15:48:00Z"/>
          <w:sz w:val="18"/>
          <w:rPrChange w:id="2691" w:author="shorny" w:date="2014-06-09T15:49:00Z">
            <w:rPr>
              <w:ins w:id="2692" w:author="shorny" w:date="2014-06-09T15:48:00Z"/>
            </w:rPr>
          </w:rPrChange>
        </w:rPr>
      </w:pPr>
      <w:ins w:id="2693" w:author="shorny" w:date="2014-06-09T15:48:00Z">
        <w:r w:rsidRPr="00A85691">
          <w:rPr>
            <w:rStyle w:val="string1"/>
            <w:sz w:val="18"/>
            <w:rPrChange w:id="2694" w:author="shorny" w:date="2014-06-09T15:49:00Z">
              <w:rPr>
                <w:rStyle w:val="string1"/>
              </w:rPr>
            </w:rPrChange>
          </w:rPr>
          <w:t xml:space="preserve">  types and statuses.'</w:t>
        </w:r>
      </w:ins>
    </w:p>
    <w:p w14:paraId="18960114" w14:textId="77777777" w:rsidR="00A85691" w:rsidRPr="00A85691" w:rsidRDefault="00A85691">
      <w:pPr>
        <w:pStyle w:val="HTMLPreformatted"/>
        <w:divId w:val="1206136475"/>
        <w:rPr>
          <w:ins w:id="2695" w:author="shorny" w:date="2014-06-09T15:48:00Z"/>
          <w:sz w:val="18"/>
          <w:rPrChange w:id="2696" w:author="shorny" w:date="2014-06-09T15:49:00Z">
            <w:rPr>
              <w:ins w:id="2697" w:author="shorny" w:date="2014-06-09T15:48:00Z"/>
            </w:rPr>
          </w:rPrChange>
        </w:rPr>
      </w:pPr>
      <w:ins w:id="2698" w:author="shorny" w:date="2014-06-09T15:48:00Z">
        <w:r w:rsidRPr="00A85691">
          <w:rPr>
            <w:sz w:val="18"/>
            <w:rPrChange w:id="2699" w:author="shorny" w:date="2014-06-09T15:49:00Z">
              <w:rPr/>
            </w:rPrChange>
          </w:rPr>
          <w:t>ENGINE=InnoDB;</w:t>
        </w:r>
      </w:ins>
    </w:p>
    <w:p w14:paraId="4DB42C10" w14:textId="77777777" w:rsidR="00A85691" w:rsidRPr="00A85691" w:rsidRDefault="00A85691">
      <w:pPr>
        <w:pStyle w:val="HTMLPreformatted"/>
        <w:divId w:val="1206136475"/>
        <w:rPr>
          <w:ins w:id="2700" w:author="shorny" w:date="2014-06-09T15:48:00Z"/>
          <w:sz w:val="18"/>
          <w:rPrChange w:id="2701" w:author="shorny" w:date="2014-06-09T15:49:00Z">
            <w:rPr>
              <w:ins w:id="2702" w:author="shorny" w:date="2014-06-09T15:48:00Z"/>
            </w:rPr>
          </w:rPrChange>
        </w:rPr>
      </w:pPr>
    </w:p>
    <w:p w14:paraId="140B4CD0" w14:textId="77777777" w:rsidR="00A85691" w:rsidRPr="00A85691" w:rsidRDefault="00A85691">
      <w:pPr>
        <w:pStyle w:val="HTMLPreformatted"/>
        <w:divId w:val="1206136475"/>
        <w:rPr>
          <w:ins w:id="2703" w:author="shorny" w:date="2014-06-09T15:48:00Z"/>
          <w:sz w:val="18"/>
          <w:rPrChange w:id="2704" w:author="shorny" w:date="2014-06-09T15:49:00Z">
            <w:rPr>
              <w:ins w:id="2705" w:author="shorny" w:date="2014-06-09T15:48:00Z"/>
            </w:rPr>
          </w:rPrChange>
        </w:rPr>
      </w:pPr>
      <w:ins w:id="2706" w:author="shorny" w:date="2014-06-09T15:48:00Z">
        <w:r w:rsidRPr="00A85691">
          <w:rPr>
            <w:rStyle w:val="keyword1"/>
            <w:sz w:val="18"/>
            <w:rPrChange w:id="2707" w:author="shorny" w:date="2014-06-09T15:49:00Z">
              <w:rPr>
                <w:rStyle w:val="keyword1"/>
              </w:rPr>
            </w:rPrChange>
          </w:rPr>
          <w:t>CREATE</w:t>
        </w:r>
        <w:r w:rsidRPr="00A85691">
          <w:rPr>
            <w:sz w:val="18"/>
            <w:rPrChange w:id="2708" w:author="shorny" w:date="2014-06-09T15:49:00Z">
              <w:rPr/>
            </w:rPrChange>
          </w:rPr>
          <w:t xml:space="preserve"> </w:t>
        </w:r>
        <w:r w:rsidRPr="00A85691">
          <w:rPr>
            <w:rStyle w:val="keyword1"/>
            <w:sz w:val="18"/>
            <w:rPrChange w:id="2709" w:author="shorny" w:date="2014-06-09T15:49:00Z">
              <w:rPr>
                <w:rStyle w:val="keyword1"/>
              </w:rPr>
            </w:rPrChange>
          </w:rPr>
          <w:t>TABLE</w:t>
        </w:r>
        <w:r w:rsidRPr="00A85691">
          <w:rPr>
            <w:sz w:val="18"/>
            <w:rPrChange w:id="2710" w:author="shorny" w:date="2014-06-09T15:49:00Z">
              <w:rPr/>
            </w:rPrChange>
          </w:rPr>
          <w:t xml:space="preserve"> </w:t>
        </w:r>
        <w:r w:rsidRPr="00A85691">
          <w:rPr>
            <w:rStyle w:val="function-name1"/>
            <w:sz w:val="18"/>
            <w:rPrChange w:id="2711" w:author="shorny" w:date="2014-06-09T15:49:00Z">
              <w:rPr>
                <w:rStyle w:val="function-name1"/>
              </w:rPr>
            </w:rPrChange>
          </w:rPr>
          <w:t>Applicant</w:t>
        </w:r>
        <w:r w:rsidRPr="00A85691">
          <w:rPr>
            <w:sz w:val="18"/>
            <w:rPrChange w:id="2712" w:author="shorny" w:date="2014-06-09T15:49:00Z">
              <w:rPr/>
            </w:rPrChange>
          </w:rPr>
          <w:t xml:space="preserve"> (</w:t>
        </w:r>
      </w:ins>
    </w:p>
    <w:p w14:paraId="108E89BA" w14:textId="77777777" w:rsidR="00A85691" w:rsidRPr="00A85691" w:rsidRDefault="00A85691">
      <w:pPr>
        <w:pStyle w:val="HTMLPreformatted"/>
        <w:divId w:val="1206136475"/>
        <w:rPr>
          <w:ins w:id="2713" w:author="shorny" w:date="2014-06-09T15:48:00Z"/>
          <w:sz w:val="18"/>
          <w:rPrChange w:id="2714" w:author="shorny" w:date="2014-06-09T15:49:00Z">
            <w:rPr>
              <w:ins w:id="2715" w:author="shorny" w:date="2014-06-09T15:48:00Z"/>
            </w:rPr>
          </w:rPrChange>
        </w:rPr>
      </w:pPr>
      <w:ins w:id="2716" w:author="shorny" w:date="2014-06-09T15:48:00Z">
        <w:r w:rsidRPr="00A85691">
          <w:rPr>
            <w:sz w:val="18"/>
            <w:rPrChange w:id="2717" w:author="shorny" w:date="2014-06-09T15:49:00Z">
              <w:rPr/>
            </w:rPrChange>
          </w:rPr>
          <w:t xml:space="preserve">  ApplicantID mediumint </w:t>
        </w:r>
        <w:r w:rsidRPr="00A85691">
          <w:rPr>
            <w:rStyle w:val="keyword1"/>
            <w:sz w:val="18"/>
            <w:rPrChange w:id="2718" w:author="shorny" w:date="2014-06-09T15:49:00Z">
              <w:rPr>
                <w:rStyle w:val="keyword1"/>
              </w:rPr>
            </w:rPrChange>
          </w:rPr>
          <w:t>NOT</w:t>
        </w:r>
        <w:r w:rsidRPr="00A85691">
          <w:rPr>
            <w:sz w:val="18"/>
            <w:rPrChange w:id="2719" w:author="shorny" w:date="2014-06-09T15:49:00Z">
              <w:rPr/>
            </w:rPrChange>
          </w:rPr>
          <w:t xml:space="preserve"> </w:t>
        </w:r>
        <w:r w:rsidRPr="00A85691">
          <w:rPr>
            <w:rStyle w:val="keyword1"/>
            <w:sz w:val="18"/>
            <w:rPrChange w:id="2720" w:author="shorny" w:date="2014-06-09T15:49:00Z">
              <w:rPr>
                <w:rStyle w:val="keyword1"/>
              </w:rPr>
            </w:rPrChange>
          </w:rPr>
          <w:t>NULL</w:t>
        </w:r>
        <w:r w:rsidRPr="00A85691">
          <w:rPr>
            <w:sz w:val="18"/>
            <w:rPrChange w:id="2721" w:author="shorny" w:date="2014-06-09T15:49:00Z">
              <w:rPr/>
            </w:rPrChange>
          </w:rPr>
          <w:t xml:space="preserve"> AUTO_INCREMENT</w:t>
        </w:r>
      </w:ins>
    </w:p>
    <w:p w14:paraId="474666F5" w14:textId="77777777" w:rsidR="00A85691" w:rsidRPr="00A85691" w:rsidRDefault="00A85691">
      <w:pPr>
        <w:pStyle w:val="HTMLPreformatted"/>
        <w:divId w:val="1206136475"/>
        <w:rPr>
          <w:ins w:id="2722" w:author="shorny" w:date="2014-06-09T15:48:00Z"/>
          <w:sz w:val="18"/>
          <w:rPrChange w:id="2723" w:author="shorny" w:date="2014-06-09T15:49:00Z">
            <w:rPr>
              <w:ins w:id="2724" w:author="shorny" w:date="2014-06-09T15:48:00Z"/>
            </w:rPr>
          </w:rPrChange>
        </w:rPr>
      </w:pPr>
      <w:ins w:id="2725" w:author="shorny" w:date="2014-06-09T15:48:00Z">
        <w:r w:rsidRPr="00A85691">
          <w:rPr>
            <w:sz w:val="18"/>
            <w:rPrChange w:id="2726" w:author="shorny" w:date="2014-06-09T15:49:00Z">
              <w:rPr/>
            </w:rPrChange>
          </w:rPr>
          <w:t xml:space="preserve">    comment </w:t>
        </w:r>
        <w:r w:rsidRPr="00A85691">
          <w:rPr>
            <w:rStyle w:val="string1"/>
            <w:sz w:val="18"/>
            <w:rPrChange w:id="2727" w:author="shorny" w:date="2014-06-09T15:49:00Z">
              <w:rPr>
                <w:rStyle w:val="string1"/>
              </w:rPr>
            </w:rPrChange>
          </w:rPr>
          <w:t>'The primary key that uniquely identifies the applicant'</w:t>
        </w:r>
        <w:r w:rsidRPr="00A85691">
          <w:rPr>
            <w:sz w:val="18"/>
            <w:rPrChange w:id="2728" w:author="shorny" w:date="2014-06-09T15:49:00Z">
              <w:rPr/>
            </w:rPrChange>
          </w:rPr>
          <w:t>,</w:t>
        </w:r>
      </w:ins>
    </w:p>
    <w:p w14:paraId="72E89C4B" w14:textId="77777777" w:rsidR="00A85691" w:rsidRPr="00A85691" w:rsidRDefault="00A85691">
      <w:pPr>
        <w:pStyle w:val="HTMLPreformatted"/>
        <w:divId w:val="1206136475"/>
        <w:rPr>
          <w:ins w:id="2729" w:author="shorny" w:date="2014-06-09T15:48:00Z"/>
          <w:sz w:val="18"/>
          <w:rPrChange w:id="2730" w:author="shorny" w:date="2014-06-09T15:49:00Z">
            <w:rPr>
              <w:ins w:id="2731" w:author="shorny" w:date="2014-06-09T15:48:00Z"/>
            </w:rPr>
          </w:rPrChange>
        </w:rPr>
      </w:pPr>
      <w:ins w:id="2732" w:author="shorny" w:date="2014-06-09T15:48:00Z">
        <w:r w:rsidRPr="00A85691">
          <w:rPr>
            <w:sz w:val="18"/>
            <w:rPrChange w:id="2733" w:author="shorny" w:date="2014-06-09T15:49:00Z">
              <w:rPr/>
            </w:rPrChange>
          </w:rPr>
          <w:t xml:space="preserve">  FName </w:t>
        </w:r>
        <w:r w:rsidRPr="00A85691">
          <w:rPr>
            <w:rStyle w:val="type1"/>
            <w:sz w:val="18"/>
            <w:rPrChange w:id="2734" w:author="shorny" w:date="2014-06-09T15:49:00Z">
              <w:rPr>
                <w:rStyle w:val="type1"/>
              </w:rPr>
            </w:rPrChange>
          </w:rPr>
          <w:t>varchar</w:t>
        </w:r>
        <w:r w:rsidRPr="00A85691">
          <w:rPr>
            <w:sz w:val="18"/>
            <w:rPrChange w:id="2735" w:author="shorny" w:date="2014-06-09T15:49:00Z">
              <w:rPr/>
            </w:rPrChange>
          </w:rPr>
          <w:t xml:space="preserve">(50) </w:t>
        </w:r>
        <w:r w:rsidRPr="00A85691">
          <w:rPr>
            <w:rStyle w:val="keyword1"/>
            <w:sz w:val="18"/>
            <w:rPrChange w:id="2736" w:author="shorny" w:date="2014-06-09T15:49:00Z">
              <w:rPr>
                <w:rStyle w:val="keyword1"/>
              </w:rPr>
            </w:rPrChange>
          </w:rPr>
          <w:t>NOT</w:t>
        </w:r>
        <w:r w:rsidRPr="00A85691">
          <w:rPr>
            <w:sz w:val="18"/>
            <w:rPrChange w:id="2737" w:author="shorny" w:date="2014-06-09T15:49:00Z">
              <w:rPr/>
            </w:rPrChange>
          </w:rPr>
          <w:t xml:space="preserve"> </w:t>
        </w:r>
        <w:r w:rsidRPr="00A85691">
          <w:rPr>
            <w:rStyle w:val="keyword1"/>
            <w:sz w:val="18"/>
            <w:rPrChange w:id="2738" w:author="shorny" w:date="2014-06-09T15:49:00Z">
              <w:rPr>
                <w:rStyle w:val="keyword1"/>
              </w:rPr>
            </w:rPrChange>
          </w:rPr>
          <w:t>NULL</w:t>
        </w:r>
        <w:r w:rsidRPr="00A85691">
          <w:rPr>
            <w:sz w:val="18"/>
            <w:rPrChange w:id="2739" w:author="shorny" w:date="2014-06-09T15:49:00Z">
              <w:rPr/>
            </w:rPrChange>
          </w:rPr>
          <w:t xml:space="preserve"> comment </w:t>
        </w:r>
        <w:r w:rsidRPr="00A85691">
          <w:rPr>
            <w:rStyle w:val="string1"/>
            <w:sz w:val="18"/>
            <w:rPrChange w:id="2740" w:author="shorny" w:date="2014-06-09T15:49:00Z">
              <w:rPr>
                <w:rStyle w:val="string1"/>
              </w:rPr>
            </w:rPrChange>
          </w:rPr>
          <w:t>'First name'</w:t>
        </w:r>
        <w:r w:rsidRPr="00A85691">
          <w:rPr>
            <w:sz w:val="18"/>
            <w:rPrChange w:id="2741" w:author="shorny" w:date="2014-06-09T15:49:00Z">
              <w:rPr/>
            </w:rPrChange>
          </w:rPr>
          <w:t>,</w:t>
        </w:r>
      </w:ins>
    </w:p>
    <w:p w14:paraId="60C0DA89" w14:textId="77777777" w:rsidR="00A85691" w:rsidRPr="00A85691" w:rsidRDefault="00A85691">
      <w:pPr>
        <w:pStyle w:val="HTMLPreformatted"/>
        <w:divId w:val="1206136475"/>
        <w:rPr>
          <w:ins w:id="2742" w:author="shorny" w:date="2014-06-09T15:48:00Z"/>
          <w:sz w:val="18"/>
          <w:rPrChange w:id="2743" w:author="shorny" w:date="2014-06-09T15:49:00Z">
            <w:rPr>
              <w:ins w:id="2744" w:author="shorny" w:date="2014-06-09T15:48:00Z"/>
            </w:rPr>
          </w:rPrChange>
        </w:rPr>
      </w:pPr>
      <w:ins w:id="2745" w:author="shorny" w:date="2014-06-09T15:48:00Z">
        <w:r w:rsidRPr="00A85691">
          <w:rPr>
            <w:sz w:val="18"/>
            <w:rPrChange w:id="2746" w:author="shorny" w:date="2014-06-09T15:49:00Z">
              <w:rPr/>
            </w:rPrChange>
          </w:rPr>
          <w:t xml:space="preserve">  LName </w:t>
        </w:r>
        <w:r w:rsidRPr="00A85691">
          <w:rPr>
            <w:rStyle w:val="type1"/>
            <w:sz w:val="18"/>
            <w:rPrChange w:id="2747" w:author="shorny" w:date="2014-06-09T15:49:00Z">
              <w:rPr>
                <w:rStyle w:val="type1"/>
              </w:rPr>
            </w:rPrChange>
          </w:rPr>
          <w:t>varchar</w:t>
        </w:r>
        <w:r w:rsidRPr="00A85691">
          <w:rPr>
            <w:sz w:val="18"/>
            <w:rPrChange w:id="2748" w:author="shorny" w:date="2014-06-09T15:49:00Z">
              <w:rPr/>
            </w:rPrChange>
          </w:rPr>
          <w:t xml:space="preserve">(50) comment </w:t>
        </w:r>
        <w:r w:rsidRPr="00A85691">
          <w:rPr>
            <w:rStyle w:val="string1"/>
            <w:sz w:val="18"/>
            <w:rPrChange w:id="2749" w:author="shorny" w:date="2014-06-09T15:49:00Z">
              <w:rPr>
                <w:rStyle w:val="string1"/>
              </w:rPr>
            </w:rPrChange>
          </w:rPr>
          <w:t>'Last name'</w:t>
        </w:r>
        <w:r w:rsidRPr="00A85691">
          <w:rPr>
            <w:sz w:val="18"/>
            <w:rPrChange w:id="2750" w:author="shorny" w:date="2014-06-09T15:49:00Z">
              <w:rPr/>
            </w:rPrChange>
          </w:rPr>
          <w:t>,</w:t>
        </w:r>
      </w:ins>
    </w:p>
    <w:p w14:paraId="618CAC2F" w14:textId="77777777" w:rsidR="00A85691" w:rsidRPr="00A85691" w:rsidRDefault="00A85691">
      <w:pPr>
        <w:pStyle w:val="HTMLPreformatted"/>
        <w:divId w:val="1206136475"/>
        <w:rPr>
          <w:ins w:id="2751" w:author="shorny" w:date="2014-06-09T15:48:00Z"/>
          <w:rStyle w:val="string1"/>
          <w:sz w:val="18"/>
          <w:rPrChange w:id="2752" w:author="shorny" w:date="2014-06-09T15:49:00Z">
            <w:rPr>
              <w:ins w:id="2753" w:author="shorny" w:date="2014-06-09T15:48:00Z"/>
              <w:rStyle w:val="string1"/>
            </w:rPr>
          </w:rPrChange>
        </w:rPr>
      </w:pPr>
      <w:ins w:id="2754" w:author="shorny" w:date="2014-06-09T15:48:00Z">
        <w:r w:rsidRPr="00A85691">
          <w:rPr>
            <w:sz w:val="18"/>
            <w:rPrChange w:id="2755" w:author="shorny" w:date="2014-06-09T15:49:00Z">
              <w:rPr>
                <w:color w:val="8B2252"/>
              </w:rPr>
            </w:rPrChange>
          </w:rPr>
          <w:t xml:space="preserve">  PrefTitle </w:t>
        </w:r>
        <w:r w:rsidRPr="00A85691">
          <w:rPr>
            <w:rStyle w:val="type1"/>
            <w:sz w:val="18"/>
            <w:rPrChange w:id="2756" w:author="shorny" w:date="2014-06-09T15:49:00Z">
              <w:rPr>
                <w:rStyle w:val="type1"/>
              </w:rPr>
            </w:rPrChange>
          </w:rPr>
          <w:t>varchar</w:t>
        </w:r>
        <w:r w:rsidRPr="00A85691">
          <w:rPr>
            <w:sz w:val="18"/>
            <w:rPrChange w:id="2757" w:author="shorny" w:date="2014-06-09T15:49:00Z">
              <w:rPr/>
            </w:rPrChange>
          </w:rPr>
          <w:t xml:space="preserve">(10) comment </w:t>
        </w:r>
        <w:r w:rsidRPr="00A85691">
          <w:rPr>
            <w:rStyle w:val="string1"/>
            <w:sz w:val="18"/>
            <w:rPrChange w:id="2758" w:author="shorny" w:date="2014-06-09T15:49:00Z">
              <w:rPr>
                <w:rStyle w:val="string1"/>
              </w:rPr>
            </w:rPrChange>
          </w:rPr>
          <w:t>'Title Mr,</w:t>
        </w:r>
      </w:ins>
    </w:p>
    <w:p w14:paraId="6CB66EEC" w14:textId="77777777" w:rsidR="00A85691" w:rsidRPr="00A85691" w:rsidRDefault="00A85691">
      <w:pPr>
        <w:pStyle w:val="HTMLPreformatted"/>
        <w:divId w:val="1206136475"/>
        <w:rPr>
          <w:ins w:id="2759" w:author="shorny" w:date="2014-06-09T15:48:00Z"/>
          <w:rStyle w:val="string1"/>
          <w:sz w:val="18"/>
          <w:rPrChange w:id="2760" w:author="shorny" w:date="2014-06-09T15:49:00Z">
            <w:rPr>
              <w:ins w:id="2761" w:author="shorny" w:date="2014-06-09T15:48:00Z"/>
              <w:rStyle w:val="string1"/>
            </w:rPr>
          </w:rPrChange>
        </w:rPr>
      </w:pPr>
      <w:ins w:id="2762" w:author="shorny" w:date="2014-06-09T15:48:00Z">
        <w:r w:rsidRPr="00A85691">
          <w:rPr>
            <w:rStyle w:val="string1"/>
            <w:sz w:val="18"/>
            <w:rPrChange w:id="2763" w:author="shorny" w:date="2014-06-09T15:49:00Z">
              <w:rPr>
                <w:rStyle w:val="string1"/>
              </w:rPr>
            </w:rPrChange>
          </w:rPr>
          <w:t xml:space="preserve">  Mrs,</w:t>
        </w:r>
      </w:ins>
    </w:p>
    <w:p w14:paraId="2DCA4A7F" w14:textId="77777777" w:rsidR="00A85691" w:rsidRPr="00A85691" w:rsidRDefault="00A85691">
      <w:pPr>
        <w:pStyle w:val="HTMLPreformatted"/>
        <w:divId w:val="1206136475"/>
        <w:rPr>
          <w:ins w:id="2764" w:author="shorny" w:date="2014-06-09T15:48:00Z"/>
          <w:rStyle w:val="string1"/>
          <w:sz w:val="18"/>
          <w:rPrChange w:id="2765" w:author="shorny" w:date="2014-06-09T15:49:00Z">
            <w:rPr>
              <w:ins w:id="2766" w:author="shorny" w:date="2014-06-09T15:48:00Z"/>
              <w:rStyle w:val="string1"/>
            </w:rPr>
          </w:rPrChange>
        </w:rPr>
      </w:pPr>
      <w:ins w:id="2767" w:author="shorny" w:date="2014-06-09T15:48:00Z">
        <w:r w:rsidRPr="00A85691">
          <w:rPr>
            <w:rStyle w:val="string1"/>
            <w:sz w:val="18"/>
            <w:rPrChange w:id="2768" w:author="shorny" w:date="2014-06-09T15:49:00Z">
              <w:rPr>
                <w:rStyle w:val="string1"/>
              </w:rPr>
            </w:rPrChange>
          </w:rPr>
          <w:t xml:space="preserve">  Miss,</w:t>
        </w:r>
      </w:ins>
    </w:p>
    <w:p w14:paraId="4498C03B" w14:textId="77777777" w:rsidR="00A85691" w:rsidRPr="00A85691" w:rsidRDefault="00A85691">
      <w:pPr>
        <w:pStyle w:val="HTMLPreformatted"/>
        <w:divId w:val="1206136475"/>
        <w:rPr>
          <w:ins w:id="2769" w:author="shorny" w:date="2014-06-09T15:48:00Z"/>
          <w:sz w:val="18"/>
          <w:rPrChange w:id="2770" w:author="shorny" w:date="2014-06-09T15:49:00Z">
            <w:rPr>
              <w:ins w:id="2771" w:author="shorny" w:date="2014-06-09T15:48:00Z"/>
            </w:rPr>
          </w:rPrChange>
        </w:rPr>
      </w:pPr>
      <w:ins w:id="2772" w:author="shorny" w:date="2014-06-09T15:48:00Z">
        <w:r w:rsidRPr="00A85691">
          <w:rPr>
            <w:rStyle w:val="string1"/>
            <w:sz w:val="18"/>
            <w:rPrChange w:id="2773" w:author="shorny" w:date="2014-06-09T15:49:00Z">
              <w:rPr>
                <w:rStyle w:val="string1"/>
              </w:rPr>
            </w:rPrChange>
          </w:rPr>
          <w:t xml:space="preserve">  Dr. *'</w:t>
        </w:r>
        <w:r w:rsidRPr="00A85691">
          <w:rPr>
            <w:sz w:val="18"/>
            <w:rPrChange w:id="2774" w:author="shorny" w:date="2014-06-09T15:49:00Z">
              <w:rPr/>
            </w:rPrChange>
          </w:rPr>
          <w:t>,</w:t>
        </w:r>
      </w:ins>
    </w:p>
    <w:p w14:paraId="331365F6" w14:textId="77777777" w:rsidR="00A85691" w:rsidRPr="00A85691" w:rsidRDefault="00A85691">
      <w:pPr>
        <w:pStyle w:val="HTMLPreformatted"/>
        <w:divId w:val="1206136475"/>
        <w:rPr>
          <w:ins w:id="2775" w:author="shorny" w:date="2014-06-09T15:48:00Z"/>
          <w:sz w:val="18"/>
          <w:rPrChange w:id="2776" w:author="shorny" w:date="2014-06-09T15:49:00Z">
            <w:rPr>
              <w:ins w:id="2777" w:author="shorny" w:date="2014-06-09T15:48:00Z"/>
            </w:rPr>
          </w:rPrChange>
        </w:rPr>
      </w:pPr>
      <w:ins w:id="2778" w:author="shorny" w:date="2014-06-09T15:48:00Z">
        <w:r w:rsidRPr="00A85691">
          <w:rPr>
            <w:sz w:val="18"/>
            <w:rPrChange w:id="2779" w:author="shorny" w:date="2014-06-09T15:49:00Z">
              <w:rPr/>
            </w:rPrChange>
          </w:rPr>
          <w:t xml:space="preserve">  Sex tinyint(1) comment </w:t>
        </w:r>
        <w:r w:rsidRPr="00A85691">
          <w:rPr>
            <w:rStyle w:val="string1"/>
            <w:sz w:val="18"/>
            <w:rPrChange w:id="2780" w:author="shorny" w:date="2014-06-09T15:49:00Z">
              <w:rPr>
                <w:rStyle w:val="string1"/>
              </w:rPr>
            </w:rPrChange>
          </w:rPr>
          <w:t>'The sex of the applicant'</w:t>
        </w:r>
        <w:r w:rsidRPr="00A85691">
          <w:rPr>
            <w:sz w:val="18"/>
            <w:rPrChange w:id="2781" w:author="shorny" w:date="2014-06-09T15:49:00Z">
              <w:rPr/>
            </w:rPrChange>
          </w:rPr>
          <w:t>,</w:t>
        </w:r>
      </w:ins>
    </w:p>
    <w:p w14:paraId="0A3B4FA2" w14:textId="77777777" w:rsidR="00A85691" w:rsidRPr="00A85691" w:rsidRDefault="00A85691">
      <w:pPr>
        <w:pStyle w:val="HTMLPreformatted"/>
        <w:divId w:val="1206136475"/>
        <w:rPr>
          <w:ins w:id="2782" w:author="shorny" w:date="2014-06-09T15:48:00Z"/>
          <w:sz w:val="18"/>
          <w:rPrChange w:id="2783" w:author="shorny" w:date="2014-06-09T15:49:00Z">
            <w:rPr>
              <w:ins w:id="2784" w:author="shorny" w:date="2014-06-09T15:48:00Z"/>
            </w:rPr>
          </w:rPrChange>
        </w:rPr>
      </w:pPr>
      <w:ins w:id="2785" w:author="shorny" w:date="2014-06-09T15:48:00Z">
        <w:r w:rsidRPr="00A85691">
          <w:rPr>
            <w:sz w:val="18"/>
            <w:rPrChange w:id="2786" w:author="shorny" w:date="2014-06-09T15:49:00Z">
              <w:rPr/>
            </w:rPrChange>
          </w:rPr>
          <w:t xml:space="preserve">  DOB </w:t>
        </w:r>
        <w:r w:rsidRPr="00A85691">
          <w:rPr>
            <w:rStyle w:val="type1"/>
            <w:sz w:val="18"/>
            <w:rPrChange w:id="2787" w:author="shorny" w:date="2014-06-09T15:49:00Z">
              <w:rPr>
                <w:rStyle w:val="type1"/>
              </w:rPr>
            </w:rPrChange>
          </w:rPr>
          <w:t>date</w:t>
        </w:r>
        <w:r w:rsidRPr="00A85691">
          <w:rPr>
            <w:sz w:val="18"/>
            <w:rPrChange w:id="2788" w:author="shorny" w:date="2014-06-09T15:49:00Z">
              <w:rPr/>
            </w:rPrChange>
          </w:rPr>
          <w:t xml:space="preserve"> comment </w:t>
        </w:r>
        <w:r w:rsidRPr="00A85691">
          <w:rPr>
            <w:rStyle w:val="string1"/>
            <w:sz w:val="18"/>
            <w:rPrChange w:id="2789" w:author="shorny" w:date="2014-06-09T15:49:00Z">
              <w:rPr>
                <w:rStyle w:val="string1"/>
              </w:rPr>
            </w:rPrChange>
          </w:rPr>
          <w:t>'Date of birth'</w:t>
        </w:r>
        <w:r w:rsidRPr="00A85691">
          <w:rPr>
            <w:sz w:val="18"/>
            <w:rPrChange w:id="2790" w:author="shorny" w:date="2014-06-09T15:49:00Z">
              <w:rPr/>
            </w:rPrChange>
          </w:rPr>
          <w:t>,</w:t>
        </w:r>
      </w:ins>
    </w:p>
    <w:p w14:paraId="206AB559" w14:textId="77777777" w:rsidR="00A85691" w:rsidRPr="00A85691" w:rsidRDefault="00A85691">
      <w:pPr>
        <w:pStyle w:val="HTMLPreformatted"/>
        <w:divId w:val="1206136475"/>
        <w:rPr>
          <w:ins w:id="2791" w:author="shorny" w:date="2014-06-09T15:48:00Z"/>
          <w:sz w:val="18"/>
          <w:rPrChange w:id="2792" w:author="shorny" w:date="2014-06-09T15:49:00Z">
            <w:rPr>
              <w:ins w:id="2793" w:author="shorny" w:date="2014-06-09T15:48:00Z"/>
            </w:rPr>
          </w:rPrChange>
        </w:rPr>
      </w:pPr>
      <w:ins w:id="2794" w:author="shorny" w:date="2014-06-09T15:48:00Z">
        <w:r w:rsidRPr="00A85691">
          <w:rPr>
            <w:sz w:val="18"/>
            <w:rPrChange w:id="2795" w:author="shorny" w:date="2014-06-09T15:49:00Z">
              <w:rPr/>
            </w:rPrChange>
          </w:rPr>
          <w:t xml:space="preserve">  StreetAddress </w:t>
        </w:r>
        <w:r w:rsidRPr="00A85691">
          <w:rPr>
            <w:rStyle w:val="type1"/>
            <w:sz w:val="18"/>
            <w:rPrChange w:id="2796" w:author="shorny" w:date="2014-06-09T15:49:00Z">
              <w:rPr>
                <w:rStyle w:val="type1"/>
              </w:rPr>
            </w:rPrChange>
          </w:rPr>
          <w:t>varchar</w:t>
        </w:r>
        <w:r w:rsidRPr="00A85691">
          <w:rPr>
            <w:sz w:val="18"/>
            <w:rPrChange w:id="2797" w:author="shorny" w:date="2014-06-09T15:49:00Z">
              <w:rPr/>
            </w:rPrChange>
          </w:rPr>
          <w:t xml:space="preserve">(255) comment </w:t>
        </w:r>
        <w:r w:rsidRPr="00A85691">
          <w:rPr>
            <w:rStyle w:val="string1"/>
            <w:sz w:val="18"/>
            <w:rPrChange w:id="2798" w:author="shorny" w:date="2014-06-09T15:49:00Z">
              <w:rPr>
                <w:rStyle w:val="string1"/>
              </w:rPr>
            </w:rPrChange>
          </w:rPr>
          <w:t>'Residence number and street of residence'</w:t>
        </w:r>
        <w:r w:rsidRPr="00A85691">
          <w:rPr>
            <w:sz w:val="18"/>
            <w:rPrChange w:id="2799" w:author="shorny" w:date="2014-06-09T15:49:00Z">
              <w:rPr/>
            </w:rPrChange>
          </w:rPr>
          <w:t>,</w:t>
        </w:r>
      </w:ins>
    </w:p>
    <w:p w14:paraId="38BBD35A" w14:textId="77777777" w:rsidR="00A85691" w:rsidRPr="00A85691" w:rsidRDefault="00A85691">
      <w:pPr>
        <w:pStyle w:val="HTMLPreformatted"/>
        <w:divId w:val="1206136475"/>
        <w:rPr>
          <w:ins w:id="2800" w:author="shorny" w:date="2014-06-09T15:48:00Z"/>
          <w:sz w:val="18"/>
          <w:rPrChange w:id="2801" w:author="shorny" w:date="2014-06-09T15:49:00Z">
            <w:rPr>
              <w:ins w:id="2802" w:author="shorny" w:date="2014-06-09T15:48:00Z"/>
            </w:rPr>
          </w:rPrChange>
        </w:rPr>
      </w:pPr>
      <w:ins w:id="2803" w:author="shorny" w:date="2014-06-09T15:48:00Z">
        <w:r w:rsidRPr="00A85691">
          <w:rPr>
            <w:sz w:val="18"/>
            <w:rPrChange w:id="2804" w:author="shorny" w:date="2014-06-09T15:49:00Z">
              <w:rPr/>
            </w:rPrChange>
          </w:rPr>
          <w:t xml:space="preserve">  Suburb </w:t>
        </w:r>
        <w:r w:rsidRPr="00A85691">
          <w:rPr>
            <w:rStyle w:val="type1"/>
            <w:sz w:val="18"/>
            <w:rPrChange w:id="2805" w:author="shorny" w:date="2014-06-09T15:49:00Z">
              <w:rPr>
                <w:rStyle w:val="type1"/>
              </w:rPr>
            </w:rPrChange>
          </w:rPr>
          <w:t>varchar</w:t>
        </w:r>
        <w:r w:rsidRPr="00A85691">
          <w:rPr>
            <w:sz w:val="18"/>
            <w:rPrChange w:id="2806" w:author="shorny" w:date="2014-06-09T15:49:00Z">
              <w:rPr/>
            </w:rPrChange>
          </w:rPr>
          <w:t xml:space="preserve">(100) comment </w:t>
        </w:r>
        <w:r w:rsidRPr="00A85691">
          <w:rPr>
            <w:rStyle w:val="string1"/>
            <w:sz w:val="18"/>
            <w:rPrChange w:id="2807" w:author="shorny" w:date="2014-06-09T15:49:00Z">
              <w:rPr>
                <w:rStyle w:val="string1"/>
              </w:rPr>
            </w:rPrChange>
          </w:rPr>
          <w:t>'The suburb of residence'</w:t>
        </w:r>
        <w:r w:rsidRPr="00A85691">
          <w:rPr>
            <w:sz w:val="18"/>
            <w:rPrChange w:id="2808" w:author="shorny" w:date="2014-06-09T15:49:00Z">
              <w:rPr/>
            </w:rPrChange>
          </w:rPr>
          <w:t>,</w:t>
        </w:r>
      </w:ins>
    </w:p>
    <w:p w14:paraId="18A7EA21" w14:textId="77777777" w:rsidR="00A85691" w:rsidRPr="00A85691" w:rsidRDefault="00A85691">
      <w:pPr>
        <w:pStyle w:val="HTMLPreformatted"/>
        <w:divId w:val="1206136475"/>
        <w:rPr>
          <w:ins w:id="2809" w:author="shorny" w:date="2014-06-09T15:48:00Z"/>
          <w:sz w:val="18"/>
          <w:rPrChange w:id="2810" w:author="shorny" w:date="2014-06-09T15:49:00Z">
            <w:rPr>
              <w:ins w:id="2811" w:author="shorny" w:date="2014-06-09T15:48:00Z"/>
            </w:rPr>
          </w:rPrChange>
        </w:rPr>
      </w:pPr>
      <w:ins w:id="2812" w:author="shorny" w:date="2014-06-09T15:48:00Z">
        <w:r w:rsidRPr="00A85691">
          <w:rPr>
            <w:sz w:val="18"/>
            <w:rPrChange w:id="2813" w:author="shorny" w:date="2014-06-09T15:49:00Z">
              <w:rPr/>
            </w:rPrChange>
          </w:rPr>
          <w:t xml:space="preserve">  Postcode mediumint comment </w:t>
        </w:r>
        <w:r w:rsidRPr="00A85691">
          <w:rPr>
            <w:rStyle w:val="string1"/>
            <w:sz w:val="18"/>
            <w:rPrChange w:id="2814" w:author="shorny" w:date="2014-06-09T15:49:00Z">
              <w:rPr>
                <w:rStyle w:val="string1"/>
              </w:rPr>
            </w:rPrChange>
          </w:rPr>
          <w:t>'The postcode of residence'</w:t>
        </w:r>
        <w:r w:rsidRPr="00A85691">
          <w:rPr>
            <w:sz w:val="18"/>
            <w:rPrChange w:id="2815" w:author="shorny" w:date="2014-06-09T15:49:00Z">
              <w:rPr/>
            </w:rPrChange>
          </w:rPr>
          <w:t>,</w:t>
        </w:r>
      </w:ins>
    </w:p>
    <w:p w14:paraId="7CCDC3EF" w14:textId="77777777" w:rsidR="00A85691" w:rsidRPr="00A85691" w:rsidRDefault="00A85691">
      <w:pPr>
        <w:pStyle w:val="HTMLPreformatted"/>
        <w:divId w:val="1206136475"/>
        <w:rPr>
          <w:ins w:id="2816" w:author="shorny" w:date="2014-06-09T15:48:00Z"/>
          <w:sz w:val="18"/>
          <w:rPrChange w:id="2817" w:author="shorny" w:date="2014-06-09T15:49:00Z">
            <w:rPr>
              <w:ins w:id="2818" w:author="shorny" w:date="2014-06-09T15:48:00Z"/>
            </w:rPr>
          </w:rPrChange>
        </w:rPr>
      </w:pPr>
      <w:ins w:id="2819" w:author="shorny" w:date="2014-06-09T15:48:00Z">
        <w:r w:rsidRPr="00A85691">
          <w:rPr>
            <w:sz w:val="18"/>
            <w:rPrChange w:id="2820" w:author="shorny" w:date="2014-06-09T15:49:00Z">
              <w:rPr/>
            </w:rPrChange>
          </w:rPr>
          <w:t xml:space="preserve">  City </w:t>
        </w:r>
        <w:r w:rsidRPr="00A85691">
          <w:rPr>
            <w:rStyle w:val="type1"/>
            <w:sz w:val="18"/>
            <w:rPrChange w:id="2821" w:author="shorny" w:date="2014-06-09T15:49:00Z">
              <w:rPr>
                <w:rStyle w:val="type1"/>
              </w:rPr>
            </w:rPrChange>
          </w:rPr>
          <w:t>varchar</w:t>
        </w:r>
        <w:r w:rsidRPr="00A85691">
          <w:rPr>
            <w:sz w:val="18"/>
            <w:rPrChange w:id="2822" w:author="shorny" w:date="2014-06-09T15:49:00Z">
              <w:rPr/>
            </w:rPrChange>
          </w:rPr>
          <w:t xml:space="preserve">(50) comment </w:t>
        </w:r>
        <w:r w:rsidRPr="00A85691">
          <w:rPr>
            <w:rStyle w:val="string1"/>
            <w:sz w:val="18"/>
            <w:rPrChange w:id="2823" w:author="shorny" w:date="2014-06-09T15:49:00Z">
              <w:rPr>
                <w:rStyle w:val="string1"/>
              </w:rPr>
            </w:rPrChange>
          </w:rPr>
          <w:t>'The city or town of residence'</w:t>
        </w:r>
        <w:r w:rsidRPr="00A85691">
          <w:rPr>
            <w:sz w:val="18"/>
            <w:rPrChange w:id="2824" w:author="shorny" w:date="2014-06-09T15:49:00Z">
              <w:rPr/>
            </w:rPrChange>
          </w:rPr>
          <w:t>,</w:t>
        </w:r>
      </w:ins>
    </w:p>
    <w:p w14:paraId="7CE2A0C1" w14:textId="77777777" w:rsidR="00A85691" w:rsidRPr="00A85691" w:rsidRDefault="00A85691">
      <w:pPr>
        <w:pStyle w:val="HTMLPreformatted"/>
        <w:divId w:val="1206136475"/>
        <w:rPr>
          <w:ins w:id="2825" w:author="shorny" w:date="2014-06-09T15:48:00Z"/>
          <w:sz w:val="18"/>
          <w:rPrChange w:id="2826" w:author="shorny" w:date="2014-06-09T15:49:00Z">
            <w:rPr>
              <w:ins w:id="2827" w:author="shorny" w:date="2014-06-09T15:48:00Z"/>
            </w:rPr>
          </w:rPrChange>
        </w:rPr>
      </w:pPr>
      <w:ins w:id="2828" w:author="shorny" w:date="2014-06-09T15:48:00Z">
        <w:r w:rsidRPr="00A85691">
          <w:rPr>
            <w:sz w:val="18"/>
            <w:rPrChange w:id="2829" w:author="shorny" w:date="2014-06-09T15:49:00Z">
              <w:rPr/>
            </w:rPrChange>
          </w:rPr>
          <w:t xml:space="preserve">  </w:t>
        </w:r>
        <w:r w:rsidRPr="00A85691">
          <w:rPr>
            <w:rStyle w:val="keyword1"/>
            <w:sz w:val="18"/>
            <w:rPrChange w:id="2830" w:author="shorny" w:date="2014-06-09T15:49:00Z">
              <w:rPr>
                <w:rStyle w:val="keyword1"/>
              </w:rPr>
            </w:rPrChange>
          </w:rPr>
          <w:t>State</w:t>
        </w:r>
        <w:r w:rsidRPr="00A85691">
          <w:rPr>
            <w:sz w:val="18"/>
            <w:rPrChange w:id="2831" w:author="shorny" w:date="2014-06-09T15:49:00Z">
              <w:rPr/>
            </w:rPrChange>
          </w:rPr>
          <w:t xml:space="preserve"> </w:t>
        </w:r>
        <w:r w:rsidRPr="00A85691">
          <w:rPr>
            <w:rStyle w:val="type1"/>
            <w:sz w:val="18"/>
            <w:rPrChange w:id="2832" w:author="shorny" w:date="2014-06-09T15:49:00Z">
              <w:rPr>
                <w:rStyle w:val="type1"/>
              </w:rPr>
            </w:rPrChange>
          </w:rPr>
          <w:t>varchar</w:t>
        </w:r>
        <w:r w:rsidRPr="00A85691">
          <w:rPr>
            <w:sz w:val="18"/>
            <w:rPrChange w:id="2833" w:author="shorny" w:date="2014-06-09T15:49:00Z">
              <w:rPr/>
            </w:rPrChange>
          </w:rPr>
          <w:t xml:space="preserve">(50) comment </w:t>
        </w:r>
        <w:r w:rsidRPr="00A85691">
          <w:rPr>
            <w:rStyle w:val="string1"/>
            <w:sz w:val="18"/>
            <w:rPrChange w:id="2834" w:author="shorny" w:date="2014-06-09T15:49:00Z">
              <w:rPr>
                <w:rStyle w:val="string1"/>
              </w:rPr>
            </w:rPrChange>
          </w:rPr>
          <w:t>'The State of residence'</w:t>
        </w:r>
        <w:r w:rsidRPr="00A85691">
          <w:rPr>
            <w:sz w:val="18"/>
            <w:rPrChange w:id="2835" w:author="shorny" w:date="2014-06-09T15:49:00Z">
              <w:rPr/>
            </w:rPrChange>
          </w:rPr>
          <w:t>,</w:t>
        </w:r>
      </w:ins>
    </w:p>
    <w:p w14:paraId="1D3E12C3" w14:textId="77777777" w:rsidR="00A85691" w:rsidRPr="00A85691" w:rsidRDefault="00A85691">
      <w:pPr>
        <w:pStyle w:val="HTMLPreformatted"/>
        <w:divId w:val="1206136475"/>
        <w:rPr>
          <w:ins w:id="2836" w:author="shorny" w:date="2014-06-09T15:48:00Z"/>
          <w:sz w:val="18"/>
          <w:rPrChange w:id="2837" w:author="shorny" w:date="2014-06-09T15:49:00Z">
            <w:rPr>
              <w:ins w:id="2838" w:author="shorny" w:date="2014-06-09T15:48:00Z"/>
            </w:rPr>
          </w:rPrChange>
        </w:rPr>
      </w:pPr>
      <w:ins w:id="2839" w:author="shorny" w:date="2014-06-09T15:48:00Z">
        <w:r w:rsidRPr="00A85691">
          <w:rPr>
            <w:sz w:val="18"/>
            <w:rPrChange w:id="2840" w:author="shorny" w:date="2014-06-09T15:49:00Z">
              <w:rPr/>
            </w:rPrChange>
          </w:rPr>
          <w:t xml:space="preserve">  Mobile </w:t>
        </w:r>
        <w:r w:rsidRPr="00A85691">
          <w:rPr>
            <w:rStyle w:val="type1"/>
            <w:sz w:val="18"/>
            <w:rPrChange w:id="2841" w:author="shorny" w:date="2014-06-09T15:49:00Z">
              <w:rPr>
                <w:rStyle w:val="type1"/>
              </w:rPr>
            </w:rPrChange>
          </w:rPr>
          <w:t>varchar</w:t>
        </w:r>
        <w:r w:rsidRPr="00A85691">
          <w:rPr>
            <w:sz w:val="18"/>
            <w:rPrChange w:id="2842" w:author="shorny" w:date="2014-06-09T15:49:00Z">
              <w:rPr/>
            </w:rPrChange>
          </w:rPr>
          <w:t xml:space="preserve">(50) comment </w:t>
        </w:r>
        <w:r w:rsidRPr="00A85691">
          <w:rPr>
            <w:rStyle w:val="string1"/>
            <w:sz w:val="18"/>
            <w:rPrChange w:id="2843" w:author="shorny" w:date="2014-06-09T15:49:00Z">
              <w:rPr>
                <w:rStyle w:val="string1"/>
              </w:rPr>
            </w:rPrChange>
          </w:rPr>
          <w:t>'Mobile phone number'</w:t>
        </w:r>
        <w:r w:rsidRPr="00A85691">
          <w:rPr>
            <w:sz w:val="18"/>
            <w:rPrChange w:id="2844" w:author="shorny" w:date="2014-06-09T15:49:00Z">
              <w:rPr/>
            </w:rPrChange>
          </w:rPr>
          <w:t>,</w:t>
        </w:r>
      </w:ins>
    </w:p>
    <w:p w14:paraId="7162860C" w14:textId="77777777" w:rsidR="00A85691" w:rsidRPr="00A85691" w:rsidRDefault="00A85691">
      <w:pPr>
        <w:pStyle w:val="HTMLPreformatted"/>
        <w:divId w:val="1206136475"/>
        <w:rPr>
          <w:ins w:id="2845" w:author="shorny" w:date="2014-06-09T15:48:00Z"/>
          <w:sz w:val="18"/>
          <w:rPrChange w:id="2846" w:author="shorny" w:date="2014-06-09T15:49:00Z">
            <w:rPr>
              <w:ins w:id="2847" w:author="shorny" w:date="2014-06-09T15:48:00Z"/>
            </w:rPr>
          </w:rPrChange>
        </w:rPr>
      </w:pPr>
      <w:ins w:id="2848" w:author="shorny" w:date="2014-06-09T15:48:00Z">
        <w:r w:rsidRPr="00A85691">
          <w:rPr>
            <w:sz w:val="18"/>
            <w:rPrChange w:id="2849" w:author="shorny" w:date="2014-06-09T15:49:00Z">
              <w:rPr/>
            </w:rPrChange>
          </w:rPr>
          <w:t xml:space="preserve">  Phone </w:t>
        </w:r>
        <w:r w:rsidRPr="00A85691">
          <w:rPr>
            <w:rStyle w:val="type1"/>
            <w:sz w:val="18"/>
            <w:rPrChange w:id="2850" w:author="shorny" w:date="2014-06-09T15:49:00Z">
              <w:rPr>
                <w:rStyle w:val="type1"/>
              </w:rPr>
            </w:rPrChange>
          </w:rPr>
          <w:t>varchar</w:t>
        </w:r>
        <w:r w:rsidRPr="00A85691">
          <w:rPr>
            <w:sz w:val="18"/>
            <w:rPrChange w:id="2851" w:author="shorny" w:date="2014-06-09T15:49:00Z">
              <w:rPr/>
            </w:rPrChange>
          </w:rPr>
          <w:t xml:space="preserve">(50) comment </w:t>
        </w:r>
        <w:r w:rsidRPr="00A85691">
          <w:rPr>
            <w:rStyle w:val="string1"/>
            <w:sz w:val="18"/>
            <w:rPrChange w:id="2852" w:author="shorny" w:date="2014-06-09T15:49:00Z">
              <w:rPr>
                <w:rStyle w:val="string1"/>
              </w:rPr>
            </w:rPrChange>
          </w:rPr>
          <w:t>'Landline phone number'</w:t>
        </w:r>
        <w:r w:rsidRPr="00A85691">
          <w:rPr>
            <w:sz w:val="18"/>
            <w:rPrChange w:id="2853" w:author="shorny" w:date="2014-06-09T15:49:00Z">
              <w:rPr/>
            </w:rPrChange>
          </w:rPr>
          <w:t>,</w:t>
        </w:r>
      </w:ins>
    </w:p>
    <w:p w14:paraId="6BBD77F0" w14:textId="77777777" w:rsidR="00A85691" w:rsidRPr="00A85691" w:rsidRDefault="00A85691">
      <w:pPr>
        <w:pStyle w:val="HTMLPreformatted"/>
        <w:divId w:val="1206136475"/>
        <w:rPr>
          <w:ins w:id="2854" w:author="shorny" w:date="2014-06-09T15:48:00Z"/>
          <w:sz w:val="18"/>
          <w:rPrChange w:id="2855" w:author="shorny" w:date="2014-06-09T15:49:00Z">
            <w:rPr>
              <w:ins w:id="2856" w:author="shorny" w:date="2014-06-09T15:48:00Z"/>
            </w:rPr>
          </w:rPrChange>
        </w:rPr>
      </w:pPr>
      <w:ins w:id="2857" w:author="shorny" w:date="2014-06-09T15:48:00Z">
        <w:r w:rsidRPr="00A85691">
          <w:rPr>
            <w:sz w:val="18"/>
            <w:rPrChange w:id="2858" w:author="shorny" w:date="2014-06-09T15:49:00Z">
              <w:rPr/>
            </w:rPrChange>
          </w:rPr>
          <w:t xml:space="preserve">  Email </w:t>
        </w:r>
        <w:r w:rsidRPr="00A85691">
          <w:rPr>
            <w:rStyle w:val="type1"/>
            <w:sz w:val="18"/>
            <w:rPrChange w:id="2859" w:author="shorny" w:date="2014-06-09T15:49:00Z">
              <w:rPr>
                <w:rStyle w:val="type1"/>
              </w:rPr>
            </w:rPrChange>
          </w:rPr>
          <w:t>varchar</w:t>
        </w:r>
        <w:r w:rsidRPr="00A85691">
          <w:rPr>
            <w:sz w:val="18"/>
            <w:rPrChange w:id="2860" w:author="shorny" w:date="2014-06-09T15:49:00Z">
              <w:rPr/>
            </w:rPrChange>
          </w:rPr>
          <w:t xml:space="preserve">(100) comment </w:t>
        </w:r>
        <w:r w:rsidRPr="00A85691">
          <w:rPr>
            <w:rStyle w:val="string1"/>
            <w:sz w:val="18"/>
            <w:rPrChange w:id="2861" w:author="shorny" w:date="2014-06-09T15:49:00Z">
              <w:rPr>
                <w:rStyle w:val="string1"/>
              </w:rPr>
            </w:rPrChange>
          </w:rPr>
          <w:t>'The email address of the applicant'</w:t>
        </w:r>
        <w:r w:rsidRPr="00A85691">
          <w:rPr>
            <w:sz w:val="18"/>
            <w:rPrChange w:id="2862" w:author="shorny" w:date="2014-06-09T15:49:00Z">
              <w:rPr/>
            </w:rPrChange>
          </w:rPr>
          <w:t>,</w:t>
        </w:r>
      </w:ins>
    </w:p>
    <w:p w14:paraId="5EAF1C82" w14:textId="77777777" w:rsidR="00A85691" w:rsidRPr="00A85691" w:rsidRDefault="00A85691">
      <w:pPr>
        <w:pStyle w:val="HTMLPreformatted"/>
        <w:divId w:val="1206136475"/>
        <w:rPr>
          <w:ins w:id="2863" w:author="shorny" w:date="2014-06-09T15:48:00Z"/>
          <w:sz w:val="18"/>
          <w:rPrChange w:id="2864" w:author="shorny" w:date="2014-06-09T15:49:00Z">
            <w:rPr>
              <w:ins w:id="2865" w:author="shorny" w:date="2014-06-09T15:48:00Z"/>
            </w:rPr>
          </w:rPrChange>
        </w:rPr>
      </w:pPr>
      <w:ins w:id="2866" w:author="shorny" w:date="2014-06-09T15:48:00Z">
        <w:r w:rsidRPr="00A85691">
          <w:rPr>
            <w:sz w:val="18"/>
            <w:rPrChange w:id="2867" w:author="shorny" w:date="2014-06-09T15:49:00Z">
              <w:rPr/>
            </w:rPrChange>
          </w:rPr>
          <w:t xml:space="preserve">  IsNZAUCitizen tinyint(1) comment </w:t>
        </w:r>
        <w:r w:rsidRPr="00A85691">
          <w:rPr>
            <w:rStyle w:val="string1"/>
            <w:sz w:val="18"/>
            <w:rPrChange w:id="2868" w:author="shorny" w:date="2014-06-09T15:49:00Z">
              <w:rPr>
                <w:rStyle w:val="string1"/>
              </w:rPr>
            </w:rPrChange>
          </w:rPr>
          <w:t>'Is a new Zealand or Australian citizen, a check to see if visa information is required ***'</w:t>
        </w:r>
        <w:r w:rsidRPr="00A85691">
          <w:rPr>
            <w:sz w:val="18"/>
            <w:rPrChange w:id="2869" w:author="shorny" w:date="2014-06-09T15:49:00Z">
              <w:rPr/>
            </w:rPrChange>
          </w:rPr>
          <w:t>,</w:t>
        </w:r>
      </w:ins>
    </w:p>
    <w:p w14:paraId="7EE59DD6" w14:textId="77777777" w:rsidR="00A85691" w:rsidRPr="00A85691" w:rsidRDefault="00A85691">
      <w:pPr>
        <w:pStyle w:val="HTMLPreformatted"/>
        <w:divId w:val="1206136475"/>
        <w:rPr>
          <w:ins w:id="2870" w:author="shorny" w:date="2014-06-09T15:48:00Z"/>
          <w:sz w:val="18"/>
          <w:rPrChange w:id="2871" w:author="shorny" w:date="2014-06-09T15:49:00Z">
            <w:rPr>
              <w:ins w:id="2872" w:author="shorny" w:date="2014-06-09T15:48:00Z"/>
            </w:rPr>
          </w:rPrChange>
        </w:rPr>
      </w:pPr>
      <w:ins w:id="2873" w:author="shorny" w:date="2014-06-09T15:48:00Z">
        <w:r w:rsidRPr="00A85691">
          <w:rPr>
            <w:sz w:val="18"/>
            <w:rPrChange w:id="2874" w:author="shorny" w:date="2014-06-09T15:49:00Z">
              <w:rPr/>
            </w:rPrChange>
          </w:rPr>
          <w:t xml:space="preserve">  EnglishProficient tinyint(1) comment </w:t>
        </w:r>
        <w:r w:rsidRPr="00A85691">
          <w:rPr>
            <w:rStyle w:val="string1"/>
            <w:sz w:val="18"/>
            <w:rPrChange w:id="2875" w:author="shorny" w:date="2014-06-09T15:49:00Z">
              <w:rPr>
                <w:rStyle w:val="string1"/>
              </w:rPr>
            </w:rPrChange>
          </w:rPr>
          <w:t>'English ability'</w:t>
        </w:r>
        <w:r w:rsidRPr="00A85691">
          <w:rPr>
            <w:sz w:val="18"/>
            <w:rPrChange w:id="2876" w:author="shorny" w:date="2014-06-09T15:49:00Z">
              <w:rPr/>
            </w:rPrChange>
          </w:rPr>
          <w:t>,</w:t>
        </w:r>
      </w:ins>
    </w:p>
    <w:p w14:paraId="49E50930" w14:textId="77777777" w:rsidR="00A85691" w:rsidRPr="00A85691" w:rsidRDefault="00A85691">
      <w:pPr>
        <w:pStyle w:val="HTMLPreformatted"/>
        <w:divId w:val="1206136475"/>
        <w:rPr>
          <w:ins w:id="2877" w:author="shorny" w:date="2014-06-09T15:48:00Z"/>
          <w:sz w:val="18"/>
          <w:rPrChange w:id="2878" w:author="shorny" w:date="2014-06-09T15:49:00Z">
            <w:rPr>
              <w:ins w:id="2879" w:author="shorny" w:date="2014-06-09T15:48:00Z"/>
            </w:rPr>
          </w:rPrChange>
        </w:rPr>
      </w:pPr>
      <w:ins w:id="2880" w:author="shorny" w:date="2014-06-09T15:48:00Z">
        <w:r w:rsidRPr="00A85691">
          <w:rPr>
            <w:sz w:val="18"/>
            <w:rPrChange w:id="2881" w:author="shorny" w:date="2014-06-09T15:49:00Z">
              <w:rPr/>
            </w:rPrChange>
          </w:rPr>
          <w:t xml:space="preserve">  StudentID mediumint comment </w:t>
        </w:r>
        <w:r w:rsidRPr="00A85691">
          <w:rPr>
            <w:rStyle w:val="string1"/>
            <w:sz w:val="18"/>
            <w:rPrChange w:id="2882" w:author="shorny" w:date="2014-06-09T15:49:00Z">
              <w:rPr>
                <w:rStyle w:val="string1"/>
              </w:rPr>
            </w:rPrChange>
          </w:rPr>
          <w:t>'The flinders university student id if they are or have been enrolled at flinders university'</w:t>
        </w:r>
        <w:r w:rsidRPr="00A85691">
          <w:rPr>
            <w:sz w:val="18"/>
            <w:rPrChange w:id="2883" w:author="shorny" w:date="2014-06-09T15:49:00Z">
              <w:rPr/>
            </w:rPrChange>
          </w:rPr>
          <w:t>,</w:t>
        </w:r>
      </w:ins>
    </w:p>
    <w:p w14:paraId="729E463C" w14:textId="77777777" w:rsidR="00A85691" w:rsidRPr="00A85691" w:rsidRDefault="00A85691">
      <w:pPr>
        <w:pStyle w:val="HTMLPreformatted"/>
        <w:divId w:val="1206136475"/>
        <w:rPr>
          <w:ins w:id="2884" w:author="shorny" w:date="2014-06-09T15:48:00Z"/>
          <w:sz w:val="18"/>
          <w:rPrChange w:id="2885" w:author="shorny" w:date="2014-06-09T15:49:00Z">
            <w:rPr>
              <w:ins w:id="2886" w:author="shorny" w:date="2014-06-09T15:48:00Z"/>
            </w:rPr>
          </w:rPrChange>
        </w:rPr>
      </w:pPr>
      <w:ins w:id="2887" w:author="shorny" w:date="2014-06-09T15:48:00Z">
        <w:r w:rsidRPr="00A85691">
          <w:rPr>
            <w:sz w:val="18"/>
            <w:rPrChange w:id="2888" w:author="shorny" w:date="2014-06-09T15:49:00Z">
              <w:rPr/>
            </w:rPrChange>
          </w:rPr>
          <w:t xml:space="preserve">  DateAdded </w:t>
        </w:r>
        <w:r w:rsidRPr="00A85691">
          <w:rPr>
            <w:rStyle w:val="type1"/>
            <w:sz w:val="18"/>
            <w:rPrChange w:id="2889" w:author="shorny" w:date="2014-06-09T15:49:00Z">
              <w:rPr>
                <w:rStyle w:val="type1"/>
              </w:rPr>
            </w:rPrChange>
          </w:rPr>
          <w:t>date</w:t>
        </w:r>
        <w:r w:rsidRPr="00A85691">
          <w:rPr>
            <w:sz w:val="18"/>
            <w:rPrChange w:id="2890" w:author="shorny" w:date="2014-06-09T15:49:00Z">
              <w:rPr/>
            </w:rPrChange>
          </w:rPr>
          <w:t xml:space="preserve"> </w:t>
        </w:r>
        <w:r w:rsidRPr="00A85691">
          <w:rPr>
            <w:rStyle w:val="keyword1"/>
            <w:sz w:val="18"/>
            <w:rPrChange w:id="2891" w:author="shorny" w:date="2014-06-09T15:49:00Z">
              <w:rPr>
                <w:rStyle w:val="keyword1"/>
              </w:rPr>
            </w:rPrChange>
          </w:rPr>
          <w:t>NOT</w:t>
        </w:r>
        <w:r w:rsidRPr="00A85691">
          <w:rPr>
            <w:sz w:val="18"/>
            <w:rPrChange w:id="2892" w:author="shorny" w:date="2014-06-09T15:49:00Z">
              <w:rPr/>
            </w:rPrChange>
          </w:rPr>
          <w:t xml:space="preserve"> </w:t>
        </w:r>
        <w:r w:rsidRPr="00A85691">
          <w:rPr>
            <w:rStyle w:val="keyword1"/>
            <w:sz w:val="18"/>
            <w:rPrChange w:id="2893" w:author="shorny" w:date="2014-06-09T15:49:00Z">
              <w:rPr>
                <w:rStyle w:val="keyword1"/>
              </w:rPr>
            </w:rPrChange>
          </w:rPr>
          <w:t>NULL</w:t>
        </w:r>
        <w:r w:rsidRPr="00A85691">
          <w:rPr>
            <w:sz w:val="18"/>
            <w:rPrChange w:id="2894" w:author="shorny" w:date="2014-06-09T15:49:00Z">
              <w:rPr/>
            </w:rPrChange>
          </w:rPr>
          <w:t xml:space="preserve"> comment </w:t>
        </w:r>
        <w:r w:rsidRPr="00A85691">
          <w:rPr>
            <w:rStyle w:val="string1"/>
            <w:sz w:val="18"/>
            <w:rPrChange w:id="2895" w:author="shorny" w:date="2014-06-09T15:49:00Z">
              <w:rPr>
                <w:rStyle w:val="string1"/>
              </w:rPr>
            </w:rPrChange>
          </w:rPr>
          <w:t>'The date the applicant was added to the system'</w:t>
        </w:r>
        <w:r w:rsidRPr="00A85691">
          <w:rPr>
            <w:sz w:val="18"/>
            <w:rPrChange w:id="2896" w:author="shorny" w:date="2014-06-09T15:49:00Z">
              <w:rPr/>
            </w:rPrChange>
          </w:rPr>
          <w:t>,</w:t>
        </w:r>
      </w:ins>
    </w:p>
    <w:p w14:paraId="3CF956CC" w14:textId="77777777" w:rsidR="00A85691" w:rsidRPr="00A85691" w:rsidRDefault="00A85691">
      <w:pPr>
        <w:pStyle w:val="HTMLPreformatted"/>
        <w:divId w:val="1206136475"/>
        <w:rPr>
          <w:ins w:id="2897" w:author="shorny" w:date="2014-06-09T15:48:00Z"/>
          <w:sz w:val="18"/>
          <w:rPrChange w:id="2898" w:author="shorny" w:date="2014-06-09T15:49:00Z">
            <w:rPr>
              <w:ins w:id="2899" w:author="shorny" w:date="2014-06-09T15:48:00Z"/>
            </w:rPr>
          </w:rPrChange>
        </w:rPr>
      </w:pPr>
      <w:ins w:id="2900" w:author="shorny" w:date="2014-06-09T15:48:00Z">
        <w:r w:rsidRPr="00A85691">
          <w:rPr>
            <w:sz w:val="18"/>
            <w:rPrChange w:id="2901" w:author="shorny" w:date="2014-06-09T15:49:00Z">
              <w:rPr/>
            </w:rPrChange>
          </w:rPr>
          <w:t xml:space="preserve">  AddressCountryISOCode </w:t>
        </w:r>
        <w:r w:rsidRPr="00A85691">
          <w:rPr>
            <w:rStyle w:val="type1"/>
            <w:sz w:val="18"/>
            <w:rPrChange w:id="2902" w:author="shorny" w:date="2014-06-09T15:49:00Z">
              <w:rPr>
                <w:rStyle w:val="type1"/>
              </w:rPr>
            </w:rPrChange>
          </w:rPr>
          <w:t>char</w:t>
        </w:r>
        <w:r w:rsidRPr="00A85691">
          <w:rPr>
            <w:sz w:val="18"/>
            <w:rPrChange w:id="2903" w:author="shorny" w:date="2014-06-09T15:49:00Z">
              <w:rPr/>
            </w:rPrChange>
          </w:rPr>
          <w:t>(2),</w:t>
        </w:r>
      </w:ins>
    </w:p>
    <w:p w14:paraId="44839245" w14:textId="77777777" w:rsidR="00A85691" w:rsidRPr="00A85691" w:rsidRDefault="00A85691">
      <w:pPr>
        <w:pStyle w:val="HTMLPreformatted"/>
        <w:divId w:val="1206136475"/>
        <w:rPr>
          <w:ins w:id="2904" w:author="shorny" w:date="2014-06-09T15:48:00Z"/>
          <w:sz w:val="18"/>
          <w:rPrChange w:id="2905" w:author="shorny" w:date="2014-06-09T15:49:00Z">
            <w:rPr>
              <w:ins w:id="2906" w:author="shorny" w:date="2014-06-09T15:48:00Z"/>
            </w:rPr>
          </w:rPrChange>
        </w:rPr>
      </w:pPr>
      <w:ins w:id="2907" w:author="shorny" w:date="2014-06-09T15:48:00Z">
        <w:r w:rsidRPr="00A85691">
          <w:rPr>
            <w:sz w:val="18"/>
            <w:rPrChange w:id="2908" w:author="shorny" w:date="2014-06-09T15:49:00Z">
              <w:rPr/>
            </w:rPrChange>
          </w:rPr>
          <w:t xml:space="preserve">  NationalityCountryISOCode </w:t>
        </w:r>
        <w:r w:rsidRPr="00A85691">
          <w:rPr>
            <w:rStyle w:val="type1"/>
            <w:sz w:val="18"/>
            <w:rPrChange w:id="2909" w:author="shorny" w:date="2014-06-09T15:49:00Z">
              <w:rPr>
                <w:rStyle w:val="type1"/>
              </w:rPr>
            </w:rPrChange>
          </w:rPr>
          <w:t>char</w:t>
        </w:r>
        <w:r w:rsidRPr="00A85691">
          <w:rPr>
            <w:sz w:val="18"/>
            <w:rPrChange w:id="2910" w:author="shorny" w:date="2014-06-09T15:49:00Z">
              <w:rPr/>
            </w:rPrChange>
          </w:rPr>
          <w:t>(2),</w:t>
        </w:r>
      </w:ins>
    </w:p>
    <w:p w14:paraId="068F49D2" w14:textId="77777777" w:rsidR="00A85691" w:rsidRPr="00A85691" w:rsidRDefault="00A85691">
      <w:pPr>
        <w:pStyle w:val="HTMLPreformatted"/>
        <w:divId w:val="1206136475"/>
        <w:rPr>
          <w:ins w:id="2911" w:author="shorny" w:date="2014-06-09T15:48:00Z"/>
          <w:sz w:val="18"/>
          <w:rPrChange w:id="2912" w:author="shorny" w:date="2014-06-09T15:49:00Z">
            <w:rPr>
              <w:ins w:id="2913" w:author="shorny" w:date="2014-06-09T15:48:00Z"/>
            </w:rPr>
          </w:rPrChange>
        </w:rPr>
      </w:pPr>
      <w:ins w:id="2914" w:author="shorny" w:date="2014-06-09T15:48:00Z">
        <w:r w:rsidRPr="00A85691">
          <w:rPr>
            <w:sz w:val="18"/>
            <w:rPrChange w:id="2915" w:author="shorny" w:date="2014-06-09T15:49:00Z">
              <w:rPr/>
            </w:rPrChange>
          </w:rPr>
          <w:t xml:space="preserve">  LastModifiedByStaffID mediumint </w:t>
        </w:r>
        <w:r w:rsidRPr="00A85691">
          <w:rPr>
            <w:rStyle w:val="keyword1"/>
            <w:sz w:val="18"/>
            <w:rPrChange w:id="2916" w:author="shorny" w:date="2014-06-09T15:49:00Z">
              <w:rPr>
                <w:rStyle w:val="keyword1"/>
              </w:rPr>
            </w:rPrChange>
          </w:rPr>
          <w:t>NOT</w:t>
        </w:r>
        <w:r w:rsidRPr="00A85691">
          <w:rPr>
            <w:sz w:val="18"/>
            <w:rPrChange w:id="2917" w:author="shorny" w:date="2014-06-09T15:49:00Z">
              <w:rPr/>
            </w:rPrChange>
          </w:rPr>
          <w:t xml:space="preserve"> </w:t>
        </w:r>
        <w:r w:rsidRPr="00A85691">
          <w:rPr>
            <w:rStyle w:val="keyword1"/>
            <w:sz w:val="18"/>
            <w:rPrChange w:id="2918" w:author="shorny" w:date="2014-06-09T15:49:00Z">
              <w:rPr>
                <w:rStyle w:val="keyword1"/>
              </w:rPr>
            </w:rPrChange>
          </w:rPr>
          <w:t>NULL</w:t>
        </w:r>
        <w:r w:rsidRPr="00A85691">
          <w:rPr>
            <w:sz w:val="18"/>
            <w:rPrChange w:id="2919" w:author="shorny" w:date="2014-06-09T15:49:00Z">
              <w:rPr/>
            </w:rPrChange>
          </w:rPr>
          <w:t xml:space="preserve"> comment </w:t>
        </w:r>
        <w:r w:rsidRPr="00A85691">
          <w:rPr>
            <w:rStyle w:val="string1"/>
            <w:sz w:val="18"/>
            <w:rPrChange w:id="2920" w:author="shorny" w:date="2014-06-09T15:49:00Z">
              <w:rPr>
                <w:rStyle w:val="string1"/>
              </w:rPr>
            </w:rPrChange>
          </w:rPr>
          <w:t>'the staff member ID of the last person to modify the applicant (all modifications are recorded in the decision table)'</w:t>
        </w:r>
        <w:r w:rsidRPr="00A85691">
          <w:rPr>
            <w:sz w:val="18"/>
            <w:rPrChange w:id="2921" w:author="shorny" w:date="2014-06-09T15:49:00Z">
              <w:rPr/>
            </w:rPrChange>
          </w:rPr>
          <w:t>,</w:t>
        </w:r>
      </w:ins>
    </w:p>
    <w:p w14:paraId="420FAE38" w14:textId="77777777" w:rsidR="00A85691" w:rsidRPr="00A85691" w:rsidRDefault="00A85691">
      <w:pPr>
        <w:pStyle w:val="HTMLPreformatted"/>
        <w:divId w:val="1206136475"/>
        <w:rPr>
          <w:ins w:id="2922" w:author="shorny" w:date="2014-06-09T15:48:00Z"/>
          <w:sz w:val="18"/>
          <w:rPrChange w:id="2923" w:author="shorny" w:date="2014-06-09T15:49:00Z">
            <w:rPr>
              <w:ins w:id="2924" w:author="shorny" w:date="2014-06-09T15:48:00Z"/>
            </w:rPr>
          </w:rPrChange>
        </w:rPr>
      </w:pPr>
      <w:ins w:id="2925" w:author="shorny" w:date="2014-06-09T15:48:00Z">
        <w:r w:rsidRPr="00A85691">
          <w:rPr>
            <w:sz w:val="18"/>
            <w:rPrChange w:id="2926" w:author="shorny" w:date="2014-06-09T15:49:00Z">
              <w:rPr/>
            </w:rPrChange>
          </w:rPr>
          <w:t xml:space="preserve">  </w:t>
        </w:r>
        <w:r w:rsidRPr="00A85691">
          <w:rPr>
            <w:rStyle w:val="keyword1"/>
            <w:sz w:val="18"/>
            <w:rPrChange w:id="2927" w:author="shorny" w:date="2014-06-09T15:49:00Z">
              <w:rPr>
                <w:rStyle w:val="keyword1"/>
              </w:rPr>
            </w:rPrChange>
          </w:rPr>
          <w:t>PRIMARY</w:t>
        </w:r>
        <w:r w:rsidRPr="00A85691">
          <w:rPr>
            <w:sz w:val="18"/>
            <w:rPrChange w:id="2928" w:author="shorny" w:date="2014-06-09T15:49:00Z">
              <w:rPr/>
            </w:rPrChange>
          </w:rPr>
          <w:t xml:space="preserve"> </w:t>
        </w:r>
        <w:r w:rsidRPr="00A85691">
          <w:rPr>
            <w:rStyle w:val="keyword1"/>
            <w:sz w:val="18"/>
            <w:rPrChange w:id="2929" w:author="shorny" w:date="2014-06-09T15:49:00Z">
              <w:rPr>
                <w:rStyle w:val="keyword1"/>
              </w:rPr>
            </w:rPrChange>
          </w:rPr>
          <w:t>KEY</w:t>
        </w:r>
        <w:r w:rsidRPr="00A85691">
          <w:rPr>
            <w:sz w:val="18"/>
            <w:rPrChange w:id="2930" w:author="shorny" w:date="2014-06-09T15:49:00Z">
              <w:rPr/>
            </w:rPrChange>
          </w:rPr>
          <w:t xml:space="preserve"> (ApplicantID),</w:t>
        </w:r>
      </w:ins>
    </w:p>
    <w:p w14:paraId="6E9B6545" w14:textId="77777777" w:rsidR="00A85691" w:rsidRPr="00A85691" w:rsidRDefault="00A85691">
      <w:pPr>
        <w:pStyle w:val="HTMLPreformatted"/>
        <w:divId w:val="1206136475"/>
        <w:rPr>
          <w:ins w:id="2931" w:author="shorny" w:date="2014-06-09T15:48:00Z"/>
          <w:sz w:val="18"/>
          <w:rPrChange w:id="2932" w:author="shorny" w:date="2014-06-09T15:49:00Z">
            <w:rPr>
              <w:ins w:id="2933" w:author="shorny" w:date="2014-06-09T15:48:00Z"/>
            </w:rPr>
          </w:rPrChange>
        </w:rPr>
      </w:pPr>
      <w:ins w:id="2934" w:author="shorny" w:date="2014-06-09T15:48:00Z">
        <w:r w:rsidRPr="00A85691">
          <w:rPr>
            <w:sz w:val="18"/>
            <w:rPrChange w:id="2935" w:author="shorny" w:date="2014-06-09T15:49:00Z">
              <w:rPr/>
            </w:rPrChange>
          </w:rPr>
          <w:t xml:space="preserve">  INDEX (FName),</w:t>
        </w:r>
      </w:ins>
    </w:p>
    <w:p w14:paraId="5A88FA7B" w14:textId="77777777" w:rsidR="00A85691" w:rsidRPr="00A85691" w:rsidRDefault="00A85691">
      <w:pPr>
        <w:pStyle w:val="HTMLPreformatted"/>
        <w:divId w:val="1206136475"/>
        <w:rPr>
          <w:ins w:id="2936" w:author="shorny" w:date="2014-06-09T15:48:00Z"/>
          <w:sz w:val="18"/>
          <w:rPrChange w:id="2937" w:author="shorny" w:date="2014-06-09T15:49:00Z">
            <w:rPr>
              <w:ins w:id="2938" w:author="shorny" w:date="2014-06-09T15:48:00Z"/>
            </w:rPr>
          </w:rPrChange>
        </w:rPr>
      </w:pPr>
      <w:ins w:id="2939" w:author="shorny" w:date="2014-06-09T15:48:00Z">
        <w:r w:rsidRPr="00A85691">
          <w:rPr>
            <w:sz w:val="18"/>
            <w:rPrChange w:id="2940" w:author="shorny" w:date="2014-06-09T15:49:00Z">
              <w:rPr/>
            </w:rPrChange>
          </w:rPr>
          <w:t xml:space="preserve">  INDEX (LName),</w:t>
        </w:r>
      </w:ins>
    </w:p>
    <w:p w14:paraId="53FE289C" w14:textId="77777777" w:rsidR="00A85691" w:rsidRPr="00A85691" w:rsidRDefault="00A85691">
      <w:pPr>
        <w:pStyle w:val="HTMLPreformatted"/>
        <w:divId w:val="1206136475"/>
        <w:rPr>
          <w:ins w:id="2941" w:author="shorny" w:date="2014-06-09T15:48:00Z"/>
          <w:sz w:val="18"/>
          <w:rPrChange w:id="2942" w:author="shorny" w:date="2014-06-09T15:49:00Z">
            <w:rPr>
              <w:ins w:id="2943" w:author="shorny" w:date="2014-06-09T15:48:00Z"/>
            </w:rPr>
          </w:rPrChange>
        </w:rPr>
      </w:pPr>
      <w:ins w:id="2944" w:author="shorny" w:date="2014-06-09T15:48:00Z">
        <w:r w:rsidRPr="00A85691">
          <w:rPr>
            <w:sz w:val="18"/>
            <w:rPrChange w:id="2945" w:author="shorny" w:date="2014-06-09T15:49:00Z">
              <w:rPr/>
            </w:rPrChange>
          </w:rPr>
          <w:t xml:space="preserve">  INDEX (Email)</w:t>
        </w:r>
      </w:ins>
    </w:p>
    <w:p w14:paraId="5868C009" w14:textId="77777777" w:rsidR="00A85691" w:rsidRPr="00A85691" w:rsidRDefault="00A85691">
      <w:pPr>
        <w:pStyle w:val="HTMLPreformatted"/>
        <w:divId w:val="1206136475"/>
        <w:rPr>
          <w:ins w:id="2946" w:author="shorny" w:date="2014-06-09T15:48:00Z"/>
          <w:sz w:val="18"/>
          <w:rPrChange w:id="2947" w:author="shorny" w:date="2014-06-09T15:49:00Z">
            <w:rPr>
              <w:ins w:id="2948" w:author="shorny" w:date="2014-06-09T15:48:00Z"/>
            </w:rPr>
          </w:rPrChange>
        </w:rPr>
      </w:pPr>
      <w:ins w:id="2949" w:author="shorny" w:date="2014-06-09T15:48:00Z">
        <w:r w:rsidRPr="00A85691">
          <w:rPr>
            <w:sz w:val="18"/>
            <w:rPrChange w:id="2950" w:author="shorny" w:date="2014-06-09T15:49:00Z">
              <w:rPr/>
            </w:rPrChange>
          </w:rPr>
          <w:t>)</w:t>
        </w:r>
      </w:ins>
    </w:p>
    <w:p w14:paraId="459C1188" w14:textId="77777777" w:rsidR="00A85691" w:rsidRPr="00A85691" w:rsidRDefault="00A85691">
      <w:pPr>
        <w:pStyle w:val="HTMLPreformatted"/>
        <w:divId w:val="1206136475"/>
        <w:rPr>
          <w:ins w:id="2951" w:author="shorny" w:date="2014-06-09T15:48:00Z"/>
          <w:sz w:val="18"/>
          <w:rPrChange w:id="2952" w:author="shorny" w:date="2014-06-09T15:49:00Z">
            <w:rPr>
              <w:ins w:id="2953" w:author="shorny" w:date="2014-06-09T15:48:00Z"/>
            </w:rPr>
          </w:rPrChange>
        </w:rPr>
      </w:pPr>
      <w:ins w:id="2954" w:author="shorny" w:date="2014-06-09T15:48:00Z">
        <w:r w:rsidRPr="00A85691">
          <w:rPr>
            <w:sz w:val="18"/>
            <w:rPrChange w:id="2955" w:author="shorny" w:date="2014-06-09T15:49:00Z">
              <w:rPr/>
            </w:rPrChange>
          </w:rPr>
          <w:t>comment=</w:t>
        </w:r>
        <w:r w:rsidRPr="00A85691">
          <w:rPr>
            <w:rStyle w:val="string1"/>
            <w:sz w:val="18"/>
            <w:rPrChange w:id="2956" w:author="shorny" w:date="2014-06-09T15:49:00Z">
              <w:rPr>
                <w:rStyle w:val="string1"/>
              </w:rPr>
            </w:rPrChange>
          </w:rPr>
          <w:t>'Holds the applicant specific details'</w:t>
        </w:r>
      </w:ins>
    </w:p>
    <w:p w14:paraId="0F595657" w14:textId="77777777" w:rsidR="00A85691" w:rsidRPr="00A85691" w:rsidRDefault="00A85691">
      <w:pPr>
        <w:pStyle w:val="HTMLPreformatted"/>
        <w:divId w:val="1206136475"/>
        <w:rPr>
          <w:ins w:id="2957" w:author="shorny" w:date="2014-06-09T15:48:00Z"/>
          <w:sz w:val="18"/>
          <w:rPrChange w:id="2958" w:author="shorny" w:date="2014-06-09T15:49:00Z">
            <w:rPr>
              <w:ins w:id="2959" w:author="shorny" w:date="2014-06-09T15:48:00Z"/>
            </w:rPr>
          </w:rPrChange>
        </w:rPr>
      </w:pPr>
      <w:ins w:id="2960" w:author="shorny" w:date="2014-06-09T15:48:00Z">
        <w:r w:rsidRPr="00A85691">
          <w:rPr>
            <w:sz w:val="18"/>
            <w:rPrChange w:id="2961" w:author="shorny" w:date="2014-06-09T15:49:00Z">
              <w:rPr/>
            </w:rPrChange>
          </w:rPr>
          <w:t>ENGINE=InnoDB;</w:t>
        </w:r>
      </w:ins>
    </w:p>
    <w:p w14:paraId="71520977" w14:textId="77777777" w:rsidR="00A85691" w:rsidRPr="00A85691" w:rsidRDefault="00A85691">
      <w:pPr>
        <w:pStyle w:val="HTMLPreformatted"/>
        <w:divId w:val="1206136475"/>
        <w:rPr>
          <w:ins w:id="2962" w:author="shorny" w:date="2014-06-09T15:48:00Z"/>
          <w:sz w:val="18"/>
          <w:rPrChange w:id="2963" w:author="shorny" w:date="2014-06-09T15:49:00Z">
            <w:rPr>
              <w:ins w:id="2964" w:author="shorny" w:date="2014-06-09T15:48:00Z"/>
            </w:rPr>
          </w:rPrChange>
        </w:rPr>
      </w:pPr>
    </w:p>
    <w:p w14:paraId="73420D78" w14:textId="77777777" w:rsidR="00A85691" w:rsidRPr="00A85691" w:rsidRDefault="00A85691">
      <w:pPr>
        <w:pStyle w:val="HTMLPreformatted"/>
        <w:divId w:val="1206136475"/>
        <w:rPr>
          <w:ins w:id="2965" w:author="shorny" w:date="2014-06-09T15:48:00Z"/>
          <w:sz w:val="18"/>
          <w:rPrChange w:id="2966" w:author="shorny" w:date="2014-06-09T15:49:00Z">
            <w:rPr>
              <w:ins w:id="2967" w:author="shorny" w:date="2014-06-09T15:48:00Z"/>
            </w:rPr>
          </w:rPrChange>
        </w:rPr>
      </w:pPr>
      <w:ins w:id="2968" w:author="shorny" w:date="2014-06-09T15:48:00Z">
        <w:r w:rsidRPr="00A85691">
          <w:rPr>
            <w:rStyle w:val="keyword1"/>
            <w:sz w:val="18"/>
            <w:rPrChange w:id="2969" w:author="shorny" w:date="2014-06-09T15:49:00Z">
              <w:rPr>
                <w:rStyle w:val="keyword1"/>
              </w:rPr>
            </w:rPrChange>
          </w:rPr>
          <w:t>CREATE</w:t>
        </w:r>
        <w:r w:rsidRPr="00A85691">
          <w:rPr>
            <w:sz w:val="18"/>
            <w:rPrChange w:id="2970" w:author="shorny" w:date="2014-06-09T15:49:00Z">
              <w:rPr/>
            </w:rPrChange>
          </w:rPr>
          <w:t xml:space="preserve"> </w:t>
        </w:r>
        <w:r w:rsidRPr="00A85691">
          <w:rPr>
            <w:rStyle w:val="keyword1"/>
            <w:sz w:val="18"/>
            <w:rPrChange w:id="2971" w:author="shorny" w:date="2014-06-09T15:49:00Z">
              <w:rPr>
                <w:rStyle w:val="keyword1"/>
              </w:rPr>
            </w:rPrChange>
          </w:rPr>
          <w:t>TABLE</w:t>
        </w:r>
        <w:r w:rsidRPr="00A85691">
          <w:rPr>
            <w:sz w:val="18"/>
            <w:rPrChange w:id="2972" w:author="shorny" w:date="2014-06-09T15:49:00Z">
              <w:rPr/>
            </w:rPrChange>
          </w:rPr>
          <w:t xml:space="preserve"> </w:t>
        </w:r>
        <w:r w:rsidRPr="00A85691">
          <w:rPr>
            <w:rStyle w:val="function-name1"/>
            <w:sz w:val="18"/>
            <w:rPrChange w:id="2973" w:author="shorny" w:date="2014-06-09T15:49:00Z">
              <w:rPr>
                <w:rStyle w:val="function-name1"/>
              </w:rPr>
            </w:rPrChange>
          </w:rPr>
          <w:t>Visa</w:t>
        </w:r>
        <w:r w:rsidRPr="00A85691">
          <w:rPr>
            <w:sz w:val="18"/>
            <w:rPrChange w:id="2974" w:author="shorny" w:date="2014-06-09T15:49:00Z">
              <w:rPr/>
            </w:rPrChange>
          </w:rPr>
          <w:t xml:space="preserve"> (</w:t>
        </w:r>
      </w:ins>
    </w:p>
    <w:p w14:paraId="480B9C5F" w14:textId="77777777" w:rsidR="00A85691" w:rsidRPr="00A85691" w:rsidRDefault="00A85691">
      <w:pPr>
        <w:pStyle w:val="HTMLPreformatted"/>
        <w:divId w:val="1206136475"/>
        <w:rPr>
          <w:ins w:id="2975" w:author="shorny" w:date="2014-06-09T15:48:00Z"/>
          <w:sz w:val="18"/>
          <w:rPrChange w:id="2976" w:author="shorny" w:date="2014-06-09T15:49:00Z">
            <w:rPr>
              <w:ins w:id="2977" w:author="shorny" w:date="2014-06-09T15:48:00Z"/>
            </w:rPr>
          </w:rPrChange>
        </w:rPr>
      </w:pPr>
      <w:ins w:id="2978" w:author="shorny" w:date="2014-06-09T15:48:00Z">
        <w:r w:rsidRPr="00A85691">
          <w:rPr>
            <w:sz w:val="18"/>
            <w:rPrChange w:id="2979" w:author="shorny" w:date="2014-06-09T15:49:00Z">
              <w:rPr/>
            </w:rPrChange>
          </w:rPr>
          <w:t xml:space="preserve">  VisaID mediumint </w:t>
        </w:r>
        <w:r w:rsidRPr="00A85691">
          <w:rPr>
            <w:rStyle w:val="keyword1"/>
            <w:sz w:val="18"/>
            <w:rPrChange w:id="2980" w:author="shorny" w:date="2014-06-09T15:49:00Z">
              <w:rPr>
                <w:rStyle w:val="keyword1"/>
              </w:rPr>
            </w:rPrChange>
          </w:rPr>
          <w:t>NOT</w:t>
        </w:r>
        <w:r w:rsidRPr="00A85691">
          <w:rPr>
            <w:sz w:val="18"/>
            <w:rPrChange w:id="2981" w:author="shorny" w:date="2014-06-09T15:49:00Z">
              <w:rPr/>
            </w:rPrChange>
          </w:rPr>
          <w:t xml:space="preserve"> </w:t>
        </w:r>
        <w:r w:rsidRPr="00A85691">
          <w:rPr>
            <w:rStyle w:val="keyword1"/>
            <w:sz w:val="18"/>
            <w:rPrChange w:id="2982" w:author="shorny" w:date="2014-06-09T15:49:00Z">
              <w:rPr>
                <w:rStyle w:val="keyword1"/>
              </w:rPr>
            </w:rPrChange>
          </w:rPr>
          <w:t>NULL</w:t>
        </w:r>
        <w:r w:rsidRPr="00A85691">
          <w:rPr>
            <w:sz w:val="18"/>
            <w:rPrChange w:id="2983" w:author="shorny" w:date="2014-06-09T15:49:00Z">
              <w:rPr/>
            </w:rPrChange>
          </w:rPr>
          <w:t xml:space="preserve"> AUTO_INCREMENT comment </w:t>
        </w:r>
        <w:r w:rsidRPr="00A85691">
          <w:rPr>
            <w:rStyle w:val="string1"/>
            <w:sz w:val="18"/>
            <w:rPrChange w:id="2984" w:author="shorny" w:date="2014-06-09T15:49:00Z">
              <w:rPr>
                <w:rStyle w:val="string1"/>
              </w:rPr>
            </w:rPrChange>
          </w:rPr>
          <w:t>'The primary key that uniquely identifies the visa'</w:t>
        </w:r>
        <w:r w:rsidRPr="00A85691">
          <w:rPr>
            <w:sz w:val="18"/>
            <w:rPrChange w:id="2985" w:author="shorny" w:date="2014-06-09T15:49:00Z">
              <w:rPr/>
            </w:rPrChange>
          </w:rPr>
          <w:t>,</w:t>
        </w:r>
      </w:ins>
    </w:p>
    <w:p w14:paraId="007AB205" w14:textId="77777777" w:rsidR="00A85691" w:rsidRPr="00A85691" w:rsidRDefault="00A85691">
      <w:pPr>
        <w:pStyle w:val="HTMLPreformatted"/>
        <w:divId w:val="1206136475"/>
        <w:rPr>
          <w:ins w:id="2986" w:author="shorny" w:date="2014-06-09T15:48:00Z"/>
          <w:sz w:val="18"/>
          <w:rPrChange w:id="2987" w:author="shorny" w:date="2014-06-09T15:49:00Z">
            <w:rPr>
              <w:ins w:id="2988" w:author="shorny" w:date="2014-06-09T15:48:00Z"/>
            </w:rPr>
          </w:rPrChange>
        </w:rPr>
      </w:pPr>
      <w:ins w:id="2989" w:author="shorny" w:date="2014-06-09T15:48:00Z">
        <w:r w:rsidRPr="00A85691">
          <w:rPr>
            <w:sz w:val="18"/>
            <w:rPrChange w:id="2990" w:author="shorny" w:date="2014-06-09T15:49:00Z">
              <w:rPr/>
            </w:rPrChange>
          </w:rPr>
          <w:t xml:space="preserve">  ValidFrom </w:t>
        </w:r>
        <w:r w:rsidRPr="00A85691">
          <w:rPr>
            <w:rStyle w:val="type1"/>
            <w:sz w:val="18"/>
            <w:rPrChange w:id="2991" w:author="shorny" w:date="2014-06-09T15:49:00Z">
              <w:rPr>
                <w:rStyle w:val="type1"/>
              </w:rPr>
            </w:rPrChange>
          </w:rPr>
          <w:t>date</w:t>
        </w:r>
        <w:r w:rsidRPr="00A85691">
          <w:rPr>
            <w:sz w:val="18"/>
            <w:rPrChange w:id="2992" w:author="shorny" w:date="2014-06-09T15:49:00Z">
              <w:rPr/>
            </w:rPrChange>
          </w:rPr>
          <w:t xml:space="preserve"> comment </w:t>
        </w:r>
        <w:r w:rsidRPr="00A85691">
          <w:rPr>
            <w:rStyle w:val="string1"/>
            <w:sz w:val="18"/>
            <w:rPrChange w:id="2993" w:author="shorny" w:date="2014-06-09T15:49:00Z">
              <w:rPr>
                <w:rStyle w:val="string1"/>
              </w:rPr>
            </w:rPrChange>
          </w:rPr>
          <w:t>'When the visa is valid from'</w:t>
        </w:r>
        <w:r w:rsidRPr="00A85691">
          <w:rPr>
            <w:sz w:val="18"/>
            <w:rPrChange w:id="2994" w:author="shorny" w:date="2014-06-09T15:49:00Z">
              <w:rPr/>
            </w:rPrChange>
          </w:rPr>
          <w:t>,</w:t>
        </w:r>
      </w:ins>
    </w:p>
    <w:p w14:paraId="7E0C248F" w14:textId="77777777" w:rsidR="00A85691" w:rsidRPr="00A85691" w:rsidRDefault="00A85691">
      <w:pPr>
        <w:pStyle w:val="HTMLPreformatted"/>
        <w:divId w:val="1206136475"/>
        <w:rPr>
          <w:ins w:id="2995" w:author="shorny" w:date="2014-06-09T15:48:00Z"/>
          <w:sz w:val="18"/>
          <w:rPrChange w:id="2996" w:author="shorny" w:date="2014-06-09T15:49:00Z">
            <w:rPr>
              <w:ins w:id="2997" w:author="shorny" w:date="2014-06-09T15:48:00Z"/>
            </w:rPr>
          </w:rPrChange>
        </w:rPr>
      </w:pPr>
      <w:ins w:id="2998" w:author="shorny" w:date="2014-06-09T15:48:00Z">
        <w:r w:rsidRPr="00A85691">
          <w:rPr>
            <w:sz w:val="18"/>
            <w:rPrChange w:id="2999" w:author="shorny" w:date="2014-06-09T15:49:00Z">
              <w:rPr/>
            </w:rPrChange>
          </w:rPr>
          <w:t xml:space="preserve">  ValidTo </w:t>
        </w:r>
        <w:r w:rsidRPr="00A85691">
          <w:rPr>
            <w:rStyle w:val="type1"/>
            <w:sz w:val="18"/>
            <w:rPrChange w:id="3000" w:author="shorny" w:date="2014-06-09T15:49:00Z">
              <w:rPr>
                <w:rStyle w:val="type1"/>
              </w:rPr>
            </w:rPrChange>
          </w:rPr>
          <w:t>date</w:t>
        </w:r>
        <w:r w:rsidRPr="00A85691">
          <w:rPr>
            <w:sz w:val="18"/>
            <w:rPrChange w:id="3001" w:author="shorny" w:date="2014-06-09T15:49:00Z">
              <w:rPr/>
            </w:rPrChange>
          </w:rPr>
          <w:t xml:space="preserve"> comment </w:t>
        </w:r>
        <w:r w:rsidRPr="00A85691">
          <w:rPr>
            <w:rStyle w:val="string1"/>
            <w:sz w:val="18"/>
            <w:rPrChange w:id="3002" w:author="shorny" w:date="2014-06-09T15:49:00Z">
              <w:rPr>
                <w:rStyle w:val="string1"/>
              </w:rPr>
            </w:rPrChange>
          </w:rPr>
          <w:t>'When the visa is valid to'</w:t>
        </w:r>
        <w:r w:rsidRPr="00A85691">
          <w:rPr>
            <w:sz w:val="18"/>
            <w:rPrChange w:id="3003" w:author="shorny" w:date="2014-06-09T15:49:00Z">
              <w:rPr/>
            </w:rPrChange>
          </w:rPr>
          <w:t>,</w:t>
        </w:r>
      </w:ins>
    </w:p>
    <w:p w14:paraId="32E36B60" w14:textId="77777777" w:rsidR="00A85691" w:rsidRPr="00A85691" w:rsidRDefault="00A85691">
      <w:pPr>
        <w:pStyle w:val="HTMLPreformatted"/>
        <w:divId w:val="1206136475"/>
        <w:rPr>
          <w:ins w:id="3004" w:author="shorny" w:date="2014-06-09T15:48:00Z"/>
          <w:sz w:val="18"/>
          <w:rPrChange w:id="3005" w:author="shorny" w:date="2014-06-09T15:49:00Z">
            <w:rPr>
              <w:ins w:id="3006" w:author="shorny" w:date="2014-06-09T15:48:00Z"/>
            </w:rPr>
          </w:rPrChange>
        </w:rPr>
      </w:pPr>
      <w:ins w:id="3007" w:author="shorny" w:date="2014-06-09T15:48:00Z">
        <w:r w:rsidRPr="00A85691">
          <w:rPr>
            <w:sz w:val="18"/>
            <w:rPrChange w:id="3008" w:author="shorny" w:date="2014-06-09T15:49:00Z">
              <w:rPr/>
            </w:rPrChange>
          </w:rPr>
          <w:t xml:space="preserve">  CountryISOCode </w:t>
        </w:r>
        <w:r w:rsidRPr="00A85691">
          <w:rPr>
            <w:rStyle w:val="type1"/>
            <w:sz w:val="18"/>
            <w:rPrChange w:id="3009" w:author="shorny" w:date="2014-06-09T15:49:00Z">
              <w:rPr>
                <w:rStyle w:val="type1"/>
              </w:rPr>
            </w:rPrChange>
          </w:rPr>
          <w:t>char</w:t>
        </w:r>
        <w:r w:rsidRPr="00A85691">
          <w:rPr>
            <w:sz w:val="18"/>
            <w:rPrChange w:id="3010" w:author="shorny" w:date="2014-06-09T15:49:00Z">
              <w:rPr/>
            </w:rPrChange>
          </w:rPr>
          <w:t xml:space="preserve">(2) </w:t>
        </w:r>
        <w:r w:rsidRPr="00A85691">
          <w:rPr>
            <w:rStyle w:val="keyword1"/>
            <w:sz w:val="18"/>
            <w:rPrChange w:id="3011" w:author="shorny" w:date="2014-06-09T15:49:00Z">
              <w:rPr>
                <w:rStyle w:val="keyword1"/>
              </w:rPr>
            </w:rPrChange>
          </w:rPr>
          <w:t>NOT</w:t>
        </w:r>
        <w:r w:rsidRPr="00A85691">
          <w:rPr>
            <w:sz w:val="18"/>
            <w:rPrChange w:id="3012" w:author="shorny" w:date="2014-06-09T15:49:00Z">
              <w:rPr/>
            </w:rPrChange>
          </w:rPr>
          <w:t xml:space="preserve"> </w:t>
        </w:r>
        <w:r w:rsidRPr="00A85691">
          <w:rPr>
            <w:rStyle w:val="keyword1"/>
            <w:sz w:val="18"/>
            <w:rPrChange w:id="3013" w:author="shorny" w:date="2014-06-09T15:49:00Z">
              <w:rPr>
                <w:rStyle w:val="keyword1"/>
              </w:rPr>
            </w:rPrChange>
          </w:rPr>
          <w:t>NULL</w:t>
        </w:r>
        <w:r w:rsidRPr="00A85691">
          <w:rPr>
            <w:sz w:val="18"/>
            <w:rPrChange w:id="3014" w:author="shorny" w:date="2014-06-09T15:49:00Z">
              <w:rPr/>
            </w:rPrChange>
          </w:rPr>
          <w:t xml:space="preserve"> comment </w:t>
        </w:r>
        <w:r w:rsidRPr="00A85691">
          <w:rPr>
            <w:rStyle w:val="string1"/>
            <w:sz w:val="18"/>
            <w:rPrChange w:id="3015" w:author="shorny" w:date="2014-06-09T15:49:00Z">
              <w:rPr>
                <w:rStyle w:val="string1"/>
              </w:rPr>
            </w:rPrChange>
          </w:rPr>
          <w:t>'the applicant country, the visa is granted to'</w:t>
        </w:r>
        <w:r w:rsidRPr="00A85691">
          <w:rPr>
            <w:sz w:val="18"/>
            <w:rPrChange w:id="3016" w:author="shorny" w:date="2014-06-09T15:49:00Z">
              <w:rPr/>
            </w:rPrChange>
          </w:rPr>
          <w:t>,</w:t>
        </w:r>
      </w:ins>
    </w:p>
    <w:p w14:paraId="599B169E" w14:textId="77777777" w:rsidR="00A85691" w:rsidRPr="00A85691" w:rsidRDefault="00A85691">
      <w:pPr>
        <w:pStyle w:val="HTMLPreformatted"/>
        <w:divId w:val="1206136475"/>
        <w:rPr>
          <w:ins w:id="3017" w:author="shorny" w:date="2014-06-09T15:48:00Z"/>
          <w:sz w:val="18"/>
          <w:rPrChange w:id="3018" w:author="shorny" w:date="2014-06-09T15:49:00Z">
            <w:rPr>
              <w:ins w:id="3019" w:author="shorny" w:date="2014-06-09T15:48:00Z"/>
            </w:rPr>
          </w:rPrChange>
        </w:rPr>
      </w:pPr>
      <w:ins w:id="3020" w:author="shorny" w:date="2014-06-09T15:48:00Z">
        <w:r w:rsidRPr="00A85691">
          <w:rPr>
            <w:sz w:val="18"/>
            <w:rPrChange w:id="3021" w:author="shorny" w:date="2014-06-09T15:49:00Z">
              <w:rPr/>
            </w:rPrChange>
          </w:rPr>
          <w:lastRenderedPageBreak/>
          <w:t xml:space="preserve">  ApplicantID mediumint </w:t>
        </w:r>
        <w:r w:rsidRPr="00A85691">
          <w:rPr>
            <w:rStyle w:val="keyword1"/>
            <w:sz w:val="18"/>
            <w:rPrChange w:id="3022" w:author="shorny" w:date="2014-06-09T15:49:00Z">
              <w:rPr>
                <w:rStyle w:val="keyword1"/>
              </w:rPr>
            </w:rPrChange>
          </w:rPr>
          <w:t>NOT</w:t>
        </w:r>
        <w:r w:rsidRPr="00A85691">
          <w:rPr>
            <w:sz w:val="18"/>
            <w:rPrChange w:id="3023" w:author="shorny" w:date="2014-06-09T15:49:00Z">
              <w:rPr/>
            </w:rPrChange>
          </w:rPr>
          <w:t xml:space="preserve"> </w:t>
        </w:r>
        <w:r w:rsidRPr="00A85691">
          <w:rPr>
            <w:rStyle w:val="keyword1"/>
            <w:sz w:val="18"/>
            <w:rPrChange w:id="3024" w:author="shorny" w:date="2014-06-09T15:49:00Z">
              <w:rPr>
                <w:rStyle w:val="keyword1"/>
              </w:rPr>
            </w:rPrChange>
          </w:rPr>
          <w:t>NULL</w:t>
        </w:r>
        <w:r w:rsidRPr="00A85691">
          <w:rPr>
            <w:sz w:val="18"/>
            <w:rPrChange w:id="3025" w:author="shorny" w:date="2014-06-09T15:49:00Z">
              <w:rPr/>
            </w:rPrChange>
          </w:rPr>
          <w:t xml:space="preserve"> comment </w:t>
        </w:r>
        <w:r w:rsidRPr="00A85691">
          <w:rPr>
            <w:rStyle w:val="string1"/>
            <w:sz w:val="18"/>
            <w:rPrChange w:id="3026" w:author="shorny" w:date="2014-06-09T15:49:00Z">
              <w:rPr>
                <w:rStyle w:val="string1"/>
              </w:rPr>
            </w:rPrChange>
          </w:rPr>
          <w:t>'the ID of the applicant who holds or may hold this visa'</w:t>
        </w:r>
        <w:r w:rsidRPr="00A85691">
          <w:rPr>
            <w:sz w:val="18"/>
            <w:rPrChange w:id="3027" w:author="shorny" w:date="2014-06-09T15:49:00Z">
              <w:rPr/>
            </w:rPrChange>
          </w:rPr>
          <w:t>,</w:t>
        </w:r>
      </w:ins>
    </w:p>
    <w:p w14:paraId="2DBF95F3" w14:textId="77777777" w:rsidR="00A85691" w:rsidRPr="00A85691" w:rsidRDefault="00A85691">
      <w:pPr>
        <w:pStyle w:val="HTMLPreformatted"/>
        <w:divId w:val="1206136475"/>
        <w:rPr>
          <w:ins w:id="3028" w:author="shorny" w:date="2014-06-09T15:48:00Z"/>
          <w:sz w:val="18"/>
          <w:rPrChange w:id="3029" w:author="shorny" w:date="2014-06-09T15:49:00Z">
            <w:rPr>
              <w:ins w:id="3030" w:author="shorny" w:date="2014-06-09T15:48:00Z"/>
            </w:rPr>
          </w:rPrChange>
        </w:rPr>
      </w:pPr>
      <w:ins w:id="3031" w:author="shorny" w:date="2014-06-09T15:48:00Z">
        <w:r w:rsidRPr="00A85691">
          <w:rPr>
            <w:sz w:val="18"/>
            <w:rPrChange w:id="3032" w:author="shorny" w:date="2014-06-09T15:49:00Z">
              <w:rPr/>
            </w:rPrChange>
          </w:rPr>
          <w:t xml:space="preserve">  VisaStatusID mediumint </w:t>
        </w:r>
        <w:r w:rsidRPr="00A85691">
          <w:rPr>
            <w:rStyle w:val="keyword1"/>
            <w:sz w:val="18"/>
            <w:rPrChange w:id="3033" w:author="shorny" w:date="2014-06-09T15:49:00Z">
              <w:rPr>
                <w:rStyle w:val="keyword1"/>
              </w:rPr>
            </w:rPrChange>
          </w:rPr>
          <w:t>NOT</w:t>
        </w:r>
        <w:r w:rsidRPr="00A85691">
          <w:rPr>
            <w:sz w:val="18"/>
            <w:rPrChange w:id="3034" w:author="shorny" w:date="2014-06-09T15:49:00Z">
              <w:rPr/>
            </w:rPrChange>
          </w:rPr>
          <w:t xml:space="preserve"> </w:t>
        </w:r>
        <w:r w:rsidRPr="00A85691">
          <w:rPr>
            <w:rStyle w:val="keyword1"/>
            <w:sz w:val="18"/>
            <w:rPrChange w:id="3035" w:author="shorny" w:date="2014-06-09T15:49:00Z">
              <w:rPr>
                <w:rStyle w:val="keyword1"/>
              </w:rPr>
            </w:rPrChange>
          </w:rPr>
          <w:t>NULL</w:t>
        </w:r>
        <w:r w:rsidRPr="00A85691">
          <w:rPr>
            <w:sz w:val="18"/>
            <w:rPrChange w:id="3036" w:author="shorny" w:date="2014-06-09T15:49:00Z">
              <w:rPr/>
            </w:rPrChange>
          </w:rPr>
          <w:t>,</w:t>
        </w:r>
      </w:ins>
    </w:p>
    <w:p w14:paraId="29E849FE" w14:textId="77777777" w:rsidR="00A85691" w:rsidRPr="00A85691" w:rsidRDefault="00A85691">
      <w:pPr>
        <w:pStyle w:val="HTMLPreformatted"/>
        <w:divId w:val="1206136475"/>
        <w:rPr>
          <w:ins w:id="3037" w:author="shorny" w:date="2014-06-09T15:48:00Z"/>
          <w:sz w:val="18"/>
          <w:rPrChange w:id="3038" w:author="shorny" w:date="2014-06-09T15:49:00Z">
            <w:rPr>
              <w:ins w:id="3039" w:author="shorny" w:date="2014-06-09T15:48:00Z"/>
            </w:rPr>
          </w:rPrChange>
        </w:rPr>
      </w:pPr>
      <w:ins w:id="3040" w:author="shorny" w:date="2014-06-09T15:48:00Z">
        <w:r w:rsidRPr="00A85691">
          <w:rPr>
            <w:sz w:val="18"/>
            <w:rPrChange w:id="3041" w:author="shorny" w:date="2014-06-09T15:49:00Z">
              <w:rPr/>
            </w:rPrChange>
          </w:rPr>
          <w:t xml:space="preserve">  </w:t>
        </w:r>
        <w:r w:rsidRPr="00A85691">
          <w:rPr>
            <w:rStyle w:val="keyword1"/>
            <w:sz w:val="18"/>
            <w:rPrChange w:id="3042" w:author="shorny" w:date="2014-06-09T15:49:00Z">
              <w:rPr>
                <w:rStyle w:val="keyword1"/>
              </w:rPr>
            </w:rPrChange>
          </w:rPr>
          <w:t>PRIMARY</w:t>
        </w:r>
        <w:r w:rsidRPr="00A85691">
          <w:rPr>
            <w:sz w:val="18"/>
            <w:rPrChange w:id="3043" w:author="shorny" w:date="2014-06-09T15:49:00Z">
              <w:rPr/>
            </w:rPrChange>
          </w:rPr>
          <w:t xml:space="preserve"> </w:t>
        </w:r>
        <w:r w:rsidRPr="00A85691">
          <w:rPr>
            <w:rStyle w:val="keyword1"/>
            <w:sz w:val="18"/>
            <w:rPrChange w:id="3044" w:author="shorny" w:date="2014-06-09T15:49:00Z">
              <w:rPr>
                <w:rStyle w:val="keyword1"/>
              </w:rPr>
            </w:rPrChange>
          </w:rPr>
          <w:t>KEY</w:t>
        </w:r>
        <w:r w:rsidRPr="00A85691">
          <w:rPr>
            <w:sz w:val="18"/>
            <w:rPrChange w:id="3045" w:author="shorny" w:date="2014-06-09T15:49:00Z">
              <w:rPr/>
            </w:rPrChange>
          </w:rPr>
          <w:t xml:space="preserve"> (VisaID),</w:t>
        </w:r>
      </w:ins>
    </w:p>
    <w:p w14:paraId="4F6B7063" w14:textId="77777777" w:rsidR="00A85691" w:rsidRPr="00A85691" w:rsidRDefault="00A85691">
      <w:pPr>
        <w:pStyle w:val="HTMLPreformatted"/>
        <w:divId w:val="1206136475"/>
        <w:rPr>
          <w:ins w:id="3046" w:author="shorny" w:date="2014-06-09T15:48:00Z"/>
          <w:sz w:val="18"/>
          <w:rPrChange w:id="3047" w:author="shorny" w:date="2014-06-09T15:49:00Z">
            <w:rPr>
              <w:ins w:id="3048" w:author="shorny" w:date="2014-06-09T15:48:00Z"/>
            </w:rPr>
          </w:rPrChange>
        </w:rPr>
      </w:pPr>
      <w:ins w:id="3049" w:author="shorny" w:date="2014-06-09T15:48:00Z">
        <w:r w:rsidRPr="00A85691">
          <w:rPr>
            <w:sz w:val="18"/>
            <w:rPrChange w:id="3050" w:author="shorny" w:date="2014-06-09T15:49:00Z">
              <w:rPr/>
            </w:rPrChange>
          </w:rPr>
          <w:t xml:space="preserve">  INDEX (ApplicantID),</w:t>
        </w:r>
      </w:ins>
    </w:p>
    <w:p w14:paraId="67C35B02" w14:textId="77777777" w:rsidR="00A85691" w:rsidRPr="00A85691" w:rsidRDefault="00A85691">
      <w:pPr>
        <w:pStyle w:val="HTMLPreformatted"/>
        <w:divId w:val="1206136475"/>
        <w:rPr>
          <w:ins w:id="3051" w:author="shorny" w:date="2014-06-09T15:48:00Z"/>
          <w:sz w:val="18"/>
          <w:rPrChange w:id="3052" w:author="shorny" w:date="2014-06-09T15:49:00Z">
            <w:rPr>
              <w:ins w:id="3053" w:author="shorny" w:date="2014-06-09T15:48:00Z"/>
            </w:rPr>
          </w:rPrChange>
        </w:rPr>
      </w:pPr>
      <w:ins w:id="3054" w:author="shorny" w:date="2014-06-09T15:48:00Z">
        <w:r w:rsidRPr="00A85691">
          <w:rPr>
            <w:sz w:val="18"/>
            <w:rPrChange w:id="3055" w:author="shorny" w:date="2014-06-09T15:49:00Z">
              <w:rPr/>
            </w:rPrChange>
          </w:rPr>
          <w:t xml:space="preserve">  INDEX (VisaStatusID)</w:t>
        </w:r>
      </w:ins>
    </w:p>
    <w:p w14:paraId="4C873BC9" w14:textId="77777777" w:rsidR="00A85691" w:rsidRPr="00A85691" w:rsidRDefault="00A85691">
      <w:pPr>
        <w:pStyle w:val="HTMLPreformatted"/>
        <w:divId w:val="1206136475"/>
        <w:rPr>
          <w:ins w:id="3056" w:author="shorny" w:date="2014-06-09T15:48:00Z"/>
          <w:sz w:val="18"/>
          <w:rPrChange w:id="3057" w:author="shorny" w:date="2014-06-09T15:49:00Z">
            <w:rPr>
              <w:ins w:id="3058" w:author="shorny" w:date="2014-06-09T15:48:00Z"/>
            </w:rPr>
          </w:rPrChange>
        </w:rPr>
      </w:pPr>
      <w:ins w:id="3059" w:author="shorny" w:date="2014-06-09T15:48:00Z">
        <w:r w:rsidRPr="00A85691">
          <w:rPr>
            <w:sz w:val="18"/>
            <w:rPrChange w:id="3060" w:author="shorny" w:date="2014-06-09T15:49:00Z">
              <w:rPr/>
            </w:rPrChange>
          </w:rPr>
          <w:t>)</w:t>
        </w:r>
      </w:ins>
    </w:p>
    <w:p w14:paraId="7B0D629C" w14:textId="77777777" w:rsidR="00A85691" w:rsidRPr="00A85691" w:rsidRDefault="00A85691">
      <w:pPr>
        <w:pStyle w:val="HTMLPreformatted"/>
        <w:divId w:val="1206136475"/>
        <w:rPr>
          <w:ins w:id="3061" w:author="shorny" w:date="2014-06-09T15:48:00Z"/>
          <w:sz w:val="18"/>
          <w:rPrChange w:id="3062" w:author="shorny" w:date="2014-06-09T15:49:00Z">
            <w:rPr>
              <w:ins w:id="3063" w:author="shorny" w:date="2014-06-09T15:48:00Z"/>
            </w:rPr>
          </w:rPrChange>
        </w:rPr>
      </w:pPr>
      <w:ins w:id="3064" w:author="shorny" w:date="2014-06-09T15:48:00Z">
        <w:r w:rsidRPr="00A85691">
          <w:rPr>
            <w:sz w:val="18"/>
            <w:rPrChange w:id="3065" w:author="shorny" w:date="2014-06-09T15:49:00Z">
              <w:rPr/>
            </w:rPrChange>
          </w:rPr>
          <w:t>comment=</w:t>
        </w:r>
        <w:r w:rsidRPr="00A85691">
          <w:rPr>
            <w:rStyle w:val="string1"/>
            <w:sz w:val="18"/>
            <w:rPrChange w:id="3066" w:author="shorny" w:date="2014-06-09T15:49:00Z">
              <w:rPr>
                <w:rStyle w:val="string1"/>
              </w:rPr>
            </w:rPrChange>
          </w:rPr>
          <w:t>'The applicants visa details'</w:t>
        </w:r>
      </w:ins>
    </w:p>
    <w:p w14:paraId="4B8CFDA5" w14:textId="77777777" w:rsidR="00A85691" w:rsidRPr="00A85691" w:rsidRDefault="00A85691">
      <w:pPr>
        <w:pStyle w:val="HTMLPreformatted"/>
        <w:divId w:val="1206136475"/>
        <w:rPr>
          <w:ins w:id="3067" w:author="shorny" w:date="2014-06-09T15:48:00Z"/>
          <w:sz w:val="18"/>
          <w:rPrChange w:id="3068" w:author="shorny" w:date="2014-06-09T15:49:00Z">
            <w:rPr>
              <w:ins w:id="3069" w:author="shorny" w:date="2014-06-09T15:48:00Z"/>
            </w:rPr>
          </w:rPrChange>
        </w:rPr>
      </w:pPr>
      <w:ins w:id="3070" w:author="shorny" w:date="2014-06-09T15:48:00Z">
        <w:r w:rsidRPr="00A85691">
          <w:rPr>
            <w:sz w:val="18"/>
            <w:rPrChange w:id="3071" w:author="shorny" w:date="2014-06-09T15:49:00Z">
              <w:rPr/>
            </w:rPrChange>
          </w:rPr>
          <w:t>ENGINE=InnoDB;</w:t>
        </w:r>
      </w:ins>
    </w:p>
    <w:p w14:paraId="7AEB9042" w14:textId="77777777" w:rsidR="00A85691" w:rsidRPr="00A85691" w:rsidRDefault="00A85691">
      <w:pPr>
        <w:pStyle w:val="HTMLPreformatted"/>
        <w:divId w:val="1206136475"/>
        <w:rPr>
          <w:ins w:id="3072" w:author="shorny" w:date="2014-06-09T15:48:00Z"/>
          <w:sz w:val="18"/>
          <w:rPrChange w:id="3073" w:author="shorny" w:date="2014-06-09T15:49:00Z">
            <w:rPr>
              <w:ins w:id="3074" w:author="shorny" w:date="2014-06-09T15:48:00Z"/>
            </w:rPr>
          </w:rPrChange>
        </w:rPr>
      </w:pPr>
    </w:p>
    <w:p w14:paraId="3A0A34B4" w14:textId="77777777" w:rsidR="00A85691" w:rsidRPr="00A85691" w:rsidRDefault="00A85691">
      <w:pPr>
        <w:pStyle w:val="HTMLPreformatted"/>
        <w:divId w:val="1206136475"/>
        <w:rPr>
          <w:ins w:id="3075" w:author="shorny" w:date="2014-06-09T15:48:00Z"/>
          <w:sz w:val="18"/>
          <w:rPrChange w:id="3076" w:author="shorny" w:date="2014-06-09T15:49:00Z">
            <w:rPr>
              <w:ins w:id="3077" w:author="shorny" w:date="2014-06-09T15:48:00Z"/>
            </w:rPr>
          </w:rPrChange>
        </w:rPr>
      </w:pPr>
      <w:ins w:id="3078" w:author="shorny" w:date="2014-06-09T15:48:00Z">
        <w:r w:rsidRPr="00A85691">
          <w:rPr>
            <w:rStyle w:val="keyword1"/>
            <w:sz w:val="18"/>
            <w:rPrChange w:id="3079" w:author="shorny" w:date="2014-06-09T15:49:00Z">
              <w:rPr>
                <w:rStyle w:val="keyword1"/>
              </w:rPr>
            </w:rPrChange>
          </w:rPr>
          <w:t>CREATE</w:t>
        </w:r>
        <w:r w:rsidRPr="00A85691">
          <w:rPr>
            <w:sz w:val="18"/>
            <w:rPrChange w:id="3080" w:author="shorny" w:date="2014-06-09T15:49:00Z">
              <w:rPr/>
            </w:rPrChange>
          </w:rPr>
          <w:t xml:space="preserve"> </w:t>
        </w:r>
        <w:r w:rsidRPr="00A85691">
          <w:rPr>
            <w:rStyle w:val="keyword1"/>
            <w:sz w:val="18"/>
            <w:rPrChange w:id="3081" w:author="shorny" w:date="2014-06-09T15:49:00Z">
              <w:rPr>
                <w:rStyle w:val="keyword1"/>
              </w:rPr>
            </w:rPrChange>
          </w:rPr>
          <w:t>TABLE</w:t>
        </w:r>
        <w:r w:rsidRPr="00A85691">
          <w:rPr>
            <w:sz w:val="18"/>
            <w:rPrChange w:id="3082" w:author="shorny" w:date="2014-06-09T15:49:00Z">
              <w:rPr/>
            </w:rPrChange>
          </w:rPr>
          <w:t xml:space="preserve"> `Visa Status` (</w:t>
        </w:r>
      </w:ins>
    </w:p>
    <w:p w14:paraId="3494B97B" w14:textId="77777777" w:rsidR="00A85691" w:rsidRPr="00A85691" w:rsidRDefault="00A85691">
      <w:pPr>
        <w:pStyle w:val="HTMLPreformatted"/>
        <w:divId w:val="1206136475"/>
        <w:rPr>
          <w:ins w:id="3083" w:author="shorny" w:date="2014-06-09T15:48:00Z"/>
          <w:sz w:val="18"/>
          <w:rPrChange w:id="3084" w:author="shorny" w:date="2014-06-09T15:49:00Z">
            <w:rPr>
              <w:ins w:id="3085" w:author="shorny" w:date="2014-06-09T15:48:00Z"/>
            </w:rPr>
          </w:rPrChange>
        </w:rPr>
      </w:pPr>
      <w:ins w:id="3086" w:author="shorny" w:date="2014-06-09T15:48:00Z">
        <w:r w:rsidRPr="00A85691">
          <w:rPr>
            <w:sz w:val="18"/>
            <w:rPrChange w:id="3087" w:author="shorny" w:date="2014-06-09T15:49:00Z">
              <w:rPr/>
            </w:rPrChange>
          </w:rPr>
          <w:t xml:space="preserve">  VisaStatusID mediumint </w:t>
        </w:r>
        <w:r w:rsidRPr="00A85691">
          <w:rPr>
            <w:rStyle w:val="keyword1"/>
            <w:sz w:val="18"/>
            <w:rPrChange w:id="3088" w:author="shorny" w:date="2014-06-09T15:49:00Z">
              <w:rPr>
                <w:rStyle w:val="keyword1"/>
              </w:rPr>
            </w:rPrChange>
          </w:rPr>
          <w:t>NOT</w:t>
        </w:r>
        <w:r w:rsidRPr="00A85691">
          <w:rPr>
            <w:sz w:val="18"/>
            <w:rPrChange w:id="3089" w:author="shorny" w:date="2014-06-09T15:49:00Z">
              <w:rPr/>
            </w:rPrChange>
          </w:rPr>
          <w:t xml:space="preserve"> </w:t>
        </w:r>
        <w:r w:rsidRPr="00A85691">
          <w:rPr>
            <w:rStyle w:val="keyword1"/>
            <w:sz w:val="18"/>
            <w:rPrChange w:id="3090" w:author="shorny" w:date="2014-06-09T15:49:00Z">
              <w:rPr>
                <w:rStyle w:val="keyword1"/>
              </w:rPr>
            </w:rPrChange>
          </w:rPr>
          <w:t>NULL</w:t>
        </w:r>
        <w:r w:rsidRPr="00A85691">
          <w:rPr>
            <w:sz w:val="18"/>
            <w:rPrChange w:id="3091" w:author="shorny" w:date="2014-06-09T15:49:00Z">
              <w:rPr/>
            </w:rPrChange>
          </w:rPr>
          <w:t xml:space="preserve"> AUTO_INCREMENT,</w:t>
        </w:r>
      </w:ins>
    </w:p>
    <w:p w14:paraId="489C603A" w14:textId="77777777" w:rsidR="00A85691" w:rsidRPr="00A85691" w:rsidRDefault="00A85691">
      <w:pPr>
        <w:pStyle w:val="HTMLPreformatted"/>
        <w:divId w:val="1206136475"/>
        <w:rPr>
          <w:ins w:id="3092" w:author="shorny" w:date="2014-06-09T15:48:00Z"/>
          <w:sz w:val="18"/>
          <w:rPrChange w:id="3093" w:author="shorny" w:date="2014-06-09T15:49:00Z">
            <w:rPr>
              <w:ins w:id="3094" w:author="shorny" w:date="2014-06-09T15:48:00Z"/>
            </w:rPr>
          </w:rPrChange>
        </w:rPr>
      </w:pPr>
      <w:ins w:id="3095" w:author="shorny" w:date="2014-06-09T15:48:00Z">
        <w:r w:rsidRPr="00A85691">
          <w:rPr>
            <w:sz w:val="18"/>
            <w:rPrChange w:id="3096" w:author="shorny" w:date="2014-06-09T15:49:00Z">
              <w:rPr/>
            </w:rPrChange>
          </w:rPr>
          <w:t xml:space="preserve">  Status </w:t>
        </w:r>
        <w:r w:rsidRPr="00A85691">
          <w:rPr>
            <w:rStyle w:val="type1"/>
            <w:sz w:val="18"/>
            <w:rPrChange w:id="3097" w:author="shorny" w:date="2014-06-09T15:49:00Z">
              <w:rPr>
                <w:rStyle w:val="type1"/>
              </w:rPr>
            </w:rPrChange>
          </w:rPr>
          <w:t>varchar</w:t>
        </w:r>
        <w:r w:rsidRPr="00A85691">
          <w:rPr>
            <w:sz w:val="18"/>
            <w:rPrChange w:id="3098" w:author="shorny" w:date="2014-06-09T15:49:00Z">
              <w:rPr/>
            </w:rPrChange>
          </w:rPr>
          <w:t xml:space="preserve">(50) </w:t>
        </w:r>
        <w:r w:rsidRPr="00A85691">
          <w:rPr>
            <w:rStyle w:val="keyword1"/>
            <w:sz w:val="18"/>
            <w:rPrChange w:id="3099" w:author="shorny" w:date="2014-06-09T15:49:00Z">
              <w:rPr>
                <w:rStyle w:val="keyword1"/>
              </w:rPr>
            </w:rPrChange>
          </w:rPr>
          <w:t>NOT</w:t>
        </w:r>
        <w:r w:rsidRPr="00A85691">
          <w:rPr>
            <w:sz w:val="18"/>
            <w:rPrChange w:id="3100" w:author="shorny" w:date="2014-06-09T15:49:00Z">
              <w:rPr/>
            </w:rPrChange>
          </w:rPr>
          <w:t xml:space="preserve"> </w:t>
        </w:r>
        <w:r w:rsidRPr="00A85691">
          <w:rPr>
            <w:rStyle w:val="keyword1"/>
            <w:sz w:val="18"/>
            <w:rPrChange w:id="3101" w:author="shorny" w:date="2014-06-09T15:49:00Z">
              <w:rPr>
                <w:rStyle w:val="keyword1"/>
              </w:rPr>
            </w:rPrChange>
          </w:rPr>
          <w:t>NULL</w:t>
        </w:r>
        <w:r w:rsidRPr="00A85691">
          <w:rPr>
            <w:sz w:val="18"/>
            <w:rPrChange w:id="3102" w:author="shorny" w:date="2014-06-09T15:49:00Z">
              <w:rPr/>
            </w:rPrChange>
          </w:rPr>
          <w:t xml:space="preserve"> </w:t>
        </w:r>
        <w:r w:rsidRPr="00A85691">
          <w:rPr>
            <w:rStyle w:val="keyword1"/>
            <w:sz w:val="18"/>
            <w:rPrChange w:id="3103" w:author="shorny" w:date="2014-06-09T15:49:00Z">
              <w:rPr>
                <w:rStyle w:val="keyword1"/>
              </w:rPr>
            </w:rPrChange>
          </w:rPr>
          <w:t>UNIQUE</w:t>
        </w:r>
        <w:r w:rsidRPr="00A85691">
          <w:rPr>
            <w:sz w:val="18"/>
            <w:rPrChange w:id="3104" w:author="shorny" w:date="2014-06-09T15:49:00Z">
              <w:rPr/>
            </w:rPrChange>
          </w:rPr>
          <w:t xml:space="preserve"> comment </w:t>
        </w:r>
        <w:r w:rsidRPr="00A85691">
          <w:rPr>
            <w:rStyle w:val="string1"/>
            <w:sz w:val="18"/>
            <w:rPrChange w:id="3105" w:author="shorny" w:date="2014-06-09T15:49:00Z">
              <w:rPr>
                <w:rStyle w:val="string1"/>
              </w:rPr>
            </w:rPrChange>
          </w:rPr>
          <w:t>'the status of the visa application'</w:t>
        </w:r>
        <w:r w:rsidRPr="00A85691">
          <w:rPr>
            <w:sz w:val="18"/>
            <w:rPrChange w:id="3106" w:author="shorny" w:date="2014-06-09T15:49:00Z">
              <w:rPr/>
            </w:rPrChange>
          </w:rPr>
          <w:t>,</w:t>
        </w:r>
      </w:ins>
    </w:p>
    <w:p w14:paraId="322461EB" w14:textId="77777777" w:rsidR="00A85691" w:rsidRPr="00A85691" w:rsidRDefault="00A85691">
      <w:pPr>
        <w:pStyle w:val="HTMLPreformatted"/>
        <w:divId w:val="1206136475"/>
        <w:rPr>
          <w:ins w:id="3107" w:author="shorny" w:date="2014-06-09T15:48:00Z"/>
          <w:sz w:val="18"/>
          <w:rPrChange w:id="3108" w:author="shorny" w:date="2014-06-09T15:49:00Z">
            <w:rPr>
              <w:ins w:id="3109" w:author="shorny" w:date="2014-06-09T15:48:00Z"/>
            </w:rPr>
          </w:rPrChange>
        </w:rPr>
      </w:pPr>
      <w:ins w:id="3110" w:author="shorny" w:date="2014-06-09T15:48:00Z">
        <w:r w:rsidRPr="00A85691">
          <w:rPr>
            <w:sz w:val="18"/>
            <w:rPrChange w:id="3111" w:author="shorny" w:date="2014-06-09T15:49:00Z">
              <w:rPr/>
            </w:rPrChange>
          </w:rPr>
          <w:t xml:space="preserve">  description </w:t>
        </w:r>
        <w:r w:rsidRPr="00A85691">
          <w:rPr>
            <w:rStyle w:val="type1"/>
            <w:sz w:val="18"/>
            <w:rPrChange w:id="3112" w:author="shorny" w:date="2014-06-09T15:49:00Z">
              <w:rPr>
                <w:rStyle w:val="type1"/>
              </w:rPr>
            </w:rPrChange>
          </w:rPr>
          <w:t>varchar</w:t>
        </w:r>
        <w:r w:rsidRPr="00A85691">
          <w:rPr>
            <w:sz w:val="18"/>
            <w:rPrChange w:id="3113" w:author="shorny" w:date="2014-06-09T15:49:00Z">
              <w:rPr/>
            </w:rPrChange>
          </w:rPr>
          <w:t xml:space="preserve">(1000) </w:t>
        </w:r>
        <w:r w:rsidRPr="00A85691">
          <w:rPr>
            <w:rStyle w:val="keyword1"/>
            <w:sz w:val="18"/>
            <w:rPrChange w:id="3114" w:author="shorny" w:date="2014-06-09T15:49:00Z">
              <w:rPr>
                <w:rStyle w:val="keyword1"/>
              </w:rPr>
            </w:rPrChange>
          </w:rPr>
          <w:t>NOT</w:t>
        </w:r>
        <w:r w:rsidRPr="00A85691">
          <w:rPr>
            <w:sz w:val="18"/>
            <w:rPrChange w:id="3115" w:author="shorny" w:date="2014-06-09T15:49:00Z">
              <w:rPr/>
            </w:rPrChange>
          </w:rPr>
          <w:t xml:space="preserve"> </w:t>
        </w:r>
        <w:r w:rsidRPr="00A85691">
          <w:rPr>
            <w:rStyle w:val="keyword1"/>
            <w:sz w:val="18"/>
            <w:rPrChange w:id="3116" w:author="shorny" w:date="2014-06-09T15:49:00Z">
              <w:rPr>
                <w:rStyle w:val="keyword1"/>
              </w:rPr>
            </w:rPrChange>
          </w:rPr>
          <w:t>NULL</w:t>
        </w:r>
        <w:r w:rsidRPr="00A85691">
          <w:rPr>
            <w:sz w:val="18"/>
            <w:rPrChange w:id="3117" w:author="shorny" w:date="2014-06-09T15:49:00Z">
              <w:rPr/>
            </w:rPrChange>
          </w:rPr>
          <w:t xml:space="preserve"> comment </w:t>
        </w:r>
        <w:r w:rsidRPr="00A85691">
          <w:rPr>
            <w:rStyle w:val="string1"/>
            <w:sz w:val="18"/>
            <w:rPrChange w:id="3118" w:author="shorny" w:date="2014-06-09T15:49:00Z">
              <w:rPr>
                <w:rStyle w:val="string1"/>
              </w:rPr>
            </w:rPrChange>
          </w:rPr>
          <w:t>'a description of the status of the visa'</w:t>
        </w:r>
        <w:r w:rsidRPr="00A85691">
          <w:rPr>
            <w:sz w:val="18"/>
            <w:rPrChange w:id="3119" w:author="shorny" w:date="2014-06-09T15:49:00Z">
              <w:rPr/>
            </w:rPrChange>
          </w:rPr>
          <w:t>,</w:t>
        </w:r>
      </w:ins>
    </w:p>
    <w:p w14:paraId="38CD4DD6" w14:textId="77777777" w:rsidR="00A85691" w:rsidRPr="00A85691" w:rsidRDefault="00A85691">
      <w:pPr>
        <w:pStyle w:val="HTMLPreformatted"/>
        <w:divId w:val="1206136475"/>
        <w:rPr>
          <w:ins w:id="3120" w:author="shorny" w:date="2014-06-09T15:48:00Z"/>
          <w:sz w:val="18"/>
          <w:rPrChange w:id="3121" w:author="shorny" w:date="2014-06-09T15:49:00Z">
            <w:rPr>
              <w:ins w:id="3122" w:author="shorny" w:date="2014-06-09T15:48:00Z"/>
            </w:rPr>
          </w:rPrChange>
        </w:rPr>
      </w:pPr>
      <w:ins w:id="3123" w:author="shorny" w:date="2014-06-09T15:48:00Z">
        <w:r w:rsidRPr="00A85691">
          <w:rPr>
            <w:sz w:val="18"/>
            <w:rPrChange w:id="3124" w:author="shorny" w:date="2014-06-09T15:49:00Z">
              <w:rPr/>
            </w:rPrChange>
          </w:rPr>
          <w:t xml:space="preserve">  </w:t>
        </w:r>
        <w:r w:rsidRPr="00A85691">
          <w:rPr>
            <w:rStyle w:val="keyword1"/>
            <w:sz w:val="18"/>
            <w:rPrChange w:id="3125" w:author="shorny" w:date="2014-06-09T15:49:00Z">
              <w:rPr>
                <w:rStyle w:val="keyword1"/>
              </w:rPr>
            </w:rPrChange>
          </w:rPr>
          <w:t>PRIMARY</w:t>
        </w:r>
        <w:r w:rsidRPr="00A85691">
          <w:rPr>
            <w:sz w:val="18"/>
            <w:rPrChange w:id="3126" w:author="shorny" w:date="2014-06-09T15:49:00Z">
              <w:rPr/>
            </w:rPrChange>
          </w:rPr>
          <w:t xml:space="preserve"> </w:t>
        </w:r>
        <w:r w:rsidRPr="00A85691">
          <w:rPr>
            <w:rStyle w:val="keyword1"/>
            <w:sz w:val="18"/>
            <w:rPrChange w:id="3127" w:author="shorny" w:date="2014-06-09T15:49:00Z">
              <w:rPr>
                <w:rStyle w:val="keyword1"/>
              </w:rPr>
            </w:rPrChange>
          </w:rPr>
          <w:t>KEY</w:t>
        </w:r>
        <w:r w:rsidRPr="00A85691">
          <w:rPr>
            <w:sz w:val="18"/>
            <w:rPrChange w:id="3128" w:author="shorny" w:date="2014-06-09T15:49:00Z">
              <w:rPr/>
            </w:rPrChange>
          </w:rPr>
          <w:t xml:space="preserve"> (VisaStatusID)</w:t>
        </w:r>
      </w:ins>
    </w:p>
    <w:p w14:paraId="372FDFF0" w14:textId="77777777" w:rsidR="00A85691" w:rsidRPr="00A85691" w:rsidRDefault="00A85691">
      <w:pPr>
        <w:pStyle w:val="HTMLPreformatted"/>
        <w:divId w:val="1206136475"/>
        <w:rPr>
          <w:ins w:id="3129" w:author="shorny" w:date="2014-06-09T15:48:00Z"/>
          <w:sz w:val="18"/>
          <w:rPrChange w:id="3130" w:author="shorny" w:date="2014-06-09T15:49:00Z">
            <w:rPr>
              <w:ins w:id="3131" w:author="shorny" w:date="2014-06-09T15:48:00Z"/>
            </w:rPr>
          </w:rPrChange>
        </w:rPr>
      </w:pPr>
      <w:ins w:id="3132" w:author="shorny" w:date="2014-06-09T15:48:00Z">
        <w:r w:rsidRPr="00A85691">
          <w:rPr>
            <w:sz w:val="18"/>
            <w:rPrChange w:id="3133" w:author="shorny" w:date="2014-06-09T15:49:00Z">
              <w:rPr/>
            </w:rPrChange>
          </w:rPr>
          <w:t>)</w:t>
        </w:r>
      </w:ins>
    </w:p>
    <w:p w14:paraId="42AEC1D2" w14:textId="77777777" w:rsidR="00A85691" w:rsidRPr="00A85691" w:rsidRDefault="00A85691">
      <w:pPr>
        <w:pStyle w:val="HTMLPreformatted"/>
        <w:divId w:val="1206136475"/>
        <w:rPr>
          <w:ins w:id="3134" w:author="shorny" w:date="2014-06-09T15:48:00Z"/>
          <w:sz w:val="18"/>
          <w:rPrChange w:id="3135" w:author="shorny" w:date="2014-06-09T15:49:00Z">
            <w:rPr>
              <w:ins w:id="3136" w:author="shorny" w:date="2014-06-09T15:48:00Z"/>
            </w:rPr>
          </w:rPrChange>
        </w:rPr>
      </w:pPr>
      <w:ins w:id="3137" w:author="shorny" w:date="2014-06-09T15:48:00Z">
        <w:r w:rsidRPr="00A85691">
          <w:rPr>
            <w:sz w:val="18"/>
            <w:rPrChange w:id="3138" w:author="shorny" w:date="2014-06-09T15:49:00Z">
              <w:rPr/>
            </w:rPrChange>
          </w:rPr>
          <w:t>comment=</w:t>
        </w:r>
        <w:r w:rsidRPr="00A85691">
          <w:rPr>
            <w:rStyle w:val="string1"/>
            <w:sz w:val="18"/>
            <w:rPrChange w:id="3139" w:author="shorny" w:date="2014-06-09T15:49:00Z">
              <w:rPr>
                <w:rStyle w:val="string1"/>
              </w:rPr>
            </w:rPrChange>
          </w:rPr>
          <w:t>'the possible statuses of the visa application'</w:t>
        </w:r>
      </w:ins>
    </w:p>
    <w:p w14:paraId="454E61A4" w14:textId="77777777" w:rsidR="00A85691" w:rsidRPr="00A85691" w:rsidRDefault="00A85691">
      <w:pPr>
        <w:pStyle w:val="HTMLPreformatted"/>
        <w:divId w:val="1206136475"/>
        <w:rPr>
          <w:ins w:id="3140" w:author="shorny" w:date="2014-06-09T15:48:00Z"/>
          <w:sz w:val="18"/>
          <w:rPrChange w:id="3141" w:author="shorny" w:date="2014-06-09T15:49:00Z">
            <w:rPr>
              <w:ins w:id="3142" w:author="shorny" w:date="2014-06-09T15:48:00Z"/>
            </w:rPr>
          </w:rPrChange>
        </w:rPr>
      </w:pPr>
      <w:ins w:id="3143" w:author="shorny" w:date="2014-06-09T15:48:00Z">
        <w:r w:rsidRPr="00A85691">
          <w:rPr>
            <w:sz w:val="18"/>
            <w:rPrChange w:id="3144" w:author="shorny" w:date="2014-06-09T15:49:00Z">
              <w:rPr/>
            </w:rPrChange>
          </w:rPr>
          <w:t>ENGINE=InnoDB;</w:t>
        </w:r>
      </w:ins>
    </w:p>
    <w:p w14:paraId="6B04ADF0" w14:textId="77777777" w:rsidR="00A85691" w:rsidRPr="00A85691" w:rsidRDefault="00A85691">
      <w:pPr>
        <w:pStyle w:val="HTMLPreformatted"/>
        <w:divId w:val="1206136475"/>
        <w:rPr>
          <w:ins w:id="3145" w:author="shorny" w:date="2014-06-09T15:48:00Z"/>
          <w:sz w:val="18"/>
          <w:rPrChange w:id="3146" w:author="shorny" w:date="2014-06-09T15:49:00Z">
            <w:rPr>
              <w:ins w:id="3147" w:author="shorny" w:date="2014-06-09T15:48:00Z"/>
            </w:rPr>
          </w:rPrChange>
        </w:rPr>
      </w:pPr>
    </w:p>
    <w:p w14:paraId="2D91B677" w14:textId="77777777" w:rsidR="00A85691" w:rsidRPr="00A85691" w:rsidRDefault="00A85691">
      <w:pPr>
        <w:pStyle w:val="HTMLPreformatted"/>
        <w:divId w:val="1206136475"/>
        <w:rPr>
          <w:ins w:id="3148" w:author="shorny" w:date="2014-06-09T15:48:00Z"/>
          <w:sz w:val="18"/>
          <w:rPrChange w:id="3149" w:author="shorny" w:date="2014-06-09T15:49:00Z">
            <w:rPr>
              <w:ins w:id="3150" w:author="shorny" w:date="2014-06-09T15:48:00Z"/>
            </w:rPr>
          </w:rPrChange>
        </w:rPr>
      </w:pPr>
      <w:ins w:id="3151" w:author="shorny" w:date="2014-06-09T15:48:00Z">
        <w:r w:rsidRPr="00A85691">
          <w:rPr>
            <w:rStyle w:val="keyword1"/>
            <w:sz w:val="18"/>
            <w:rPrChange w:id="3152" w:author="shorny" w:date="2014-06-09T15:49:00Z">
              <w:rPr>
                <w:rStyle w:val="keyword1"/>
              </w:rPr>
            </w:rPrChange>
          </w:rPr>
          <w:t>CREATE</w:t>
        </w:r>
        <w:r w:rsidRPr="00A85691">
          <w:rPr>
            <w:sz w:val="18"/>
            <w:rPrChange w:id="3153" w:author="shorny" w:date="2014-06-09T15:49:00Z">
              <w:rPr/>
            </w:rPrChange>
          </w:rPr>
          <w:t xml:space="preserve"> </w:t>
        </w:r>
        <w:r w:rsidRPr="00A85691">
          <w:rPr>
            <w:rStyle w:val="keyword1"/>
            <w:sz w:val="18"/>
            <w:rPrChange w:id="3154" w:author="shorny" w:date="2014-06-09T15:49:00Z">
              <w:rPr>
                <w:rStyle w:val="keyword1"/>
              </w:rPr>
            </w:rPrChange>
          </w:rPr>
          <w:t>TABLE</w:t>
        </w:r>
        <w:r w:rsidRPr="00A85691">
          <w:rPr>
            <w:sz w:val="18"/>
            <w:rPrChange w:id="3155" w:author="shorny" w:date="2014-06-09T15:49:00Z">
              <w:rPr/>
            </w:rPrChange>
          </w:rPr>
          <w:t xml:space="preserve"> </w:t>
        </w:r>
        <w:r w:rsidRPr="00A85691">
          <w:rPr>
            <w:rStyle w:val="function-name1"/>
            <w:sz w:val="18"/>
            <w:rPrChange w:id="3156" w:author="shorny" w:date="2014-06-09T15:49:00Z">
              <w:rPr>
                <w:rStyle w:val="function-name1"/>
              </w:rPr>
            </w:rPrChange>
          </w:rPr>
          <w:t>Correspondence</w:t>
        </w:r>
        <w:r w:rsidRPr="00A85691">
          <w:rPr>
            <w:sz w:val="18"/>
            <w:rPrChange w:id="3157" w:author="shorny" w:date="2014-06-09T15:49:00Z">
              <w:rPr/>
            </w:rPrChange>
          </w:rPr>
          <w:t xml:space="preserve"> (</w:t>
        </w:r>
      </w:ins>
    </w:p>
    <w:p w14:paraId="4A11CAD2" w14:textId="77777777" w:rsidR="00A85691" w:rsidRPr="00A85691" w:rsidRDefault="00A85691">
      <w:pPr>
        <w:pStyle w:val="HTMLPreformatted"/>
        <w:divId w:val="1206136475"/>
        <w:rPr>
          <w:ins w:id="3158" w:author="shorny" w:date="2014-06-09T15:48:00Z"/>
          <w:sz w:val="18"/>
          <w:rPrChange w:id="3159" w:author="shorny" w:date="2014-06-09T15:49:00Z">
            <w:rPr>
              <w:ins w:id="3160" w:author="shorny" w:date="2014-06-09T15:48:00Z"/>
            </w:rPr>
          </w:rPrChange>
        </w:rPr>
      </w:pPr>
      <w:ins w:id="3161" w:author="shorny" w:date="2014-06-09T15:48:00Z">
        <w:r w:rsidRPr="00A85691">
          <w:rPr>
            <w:sz w:val="18"/>
            <w:rPrChange w:id="3162" w:author="shorny" w:date="2014-06-09T15:49:00Z">
              <w:rPr/>
            </w:rPrChange>
          </w:rPr>
          <w:t xml:space="preserve">  CorrID mediumint </w:t>
        </w:r>
        <w:r w:rsidRPr="00A85691">
          <w:rPr>
            <w:rStyle w:val="keyword1"/>
            <w:sz w:val="18"/>
            <w:rPrChange w:id="3163" w:author="shorny" w:date="2014-06-09T15:49:00Z">
              <w:rPr>
                <w:rStyle w:val="keyword1"/>
              </w:rPr>
            </w:rPrChange>
          </w:rPr>
          <w:t>NOT</w:t>
        </w:r>
        <w:r w:rsidRPr="00A85691">
          <w:rPr>
            <w:sz w:val="18"/>
            <w:rPrChange w:id="3164" w:author="shorny" w:date="2014-06-09T15:49:00Z">
              <w:rPr/>
            </w:rPrChange>
          </w:rPr>
          <w:t xml:space="preserve"> </w:t>
        </w:r>
        <w:r w:rsidRPr="00A85691">
          <w:rPr>
            <w:rStyle w:val="keyword1"/>
            <w:sz w:val="18"/>
            <w:rPrChange w:id="3165" w:author="shorny" w:date="2014-06-09T15:49:00Z">
              <w:rPr>
                <w:rStyle w:val="keyword1"/>
              </w:rPr>
            </w:rPrChange>
          </w:rPr>
          <w:t>NULL</w:t>
        </w:r>
        <w:r w:rsidRPr="00A85691">
          <w:rPr>
            <w:sz w:val="18"/>
            <w:rPrChange w:id="3166" w:author="shorny" w:date="2014-06-09T15:49:00Z">
              <w:rPr/>
            </w:rPrChange>
          </w:rPr>
          <w:t xml:space="preserve"> AUTO_INCREMENT,</w:t>
        </w:r>
      </w:ins>
    </w:p>
    <w:p w14:paraId="279EC118" w14:textId="77777777" w:rsidR="00A85691" w:rsidRPr="00A85691" w:rsidRDefault="00A85691">
      <w:pPr>
        <w:pStyle w:val="HTMLPreformatted"/>
        <w:divId w:val="1206136475"/>
        <w:rPr>
          <w:ins w:id="3167" w:author="shorny" w:date="2014-06-09T15:48:00Z"/>
          <w:sz w:val="18"/>
          <w:rPrChange w:id="3168" w:author="shorny" w:date="2014-06-09T15:49:00Z">
            <w:rPr>
              <w:ins w:id="3169" w:author="shorny" w:date="2014-06-09T15:48:00Z"/>
            </w:rPr>
          </w:rPrChange>
        </w:rPr>
      </w:pPr>
      <w:ins w:id="3170" w:author="shorny" w:date="2014-06-09T15:48:00Z">
        <w:r w:rsidRPr="00A85691">
          <w:rPr>
            <w:sz w:val="18"/>
            <w:rPrChange w:id="3171" w:author="shorny" w:date="2014-06-09T15:49:00Z">
              <w:rPr/>
            </w:rPrChange>
          </w:rPr>
          <w:t xml:space="preserve">  `</w:t>
        </w:r>
        <w:r w:rsidRPr="00A85691">
          <w:rPr>
            <w:rStyle w:val="type1"/>
            <w:sz w:val="18"/>
            <w:rPrChange w:id="3172" w:author="shorny" w:date="2014-06-09T15:49:00Z">
              <w:rPr>
                <w:rStyle w:val="type1"/>
              </w:rPr>
            </w:rPrChange>
          </w:rPr>
          <w:t>Date</w:t>
        </w:r>
        <w:r w:rsidRPr="00A85691">
          <w:rPr>
            <w:sz w:val="18"/>
            <w:rPrChange w:id="3173" w:author="shorny" w:date="2014-06-09T15:49:00Z">
              <w:rPr/>
            </w:rPrChange>
          </w:rPr>
          <w:t xml:space="preserve">` </w:t>
        </w:r>
        <w:r w:rsidRPr="00A85691">
          <w:rPr>
            <w:rStyle w:val="type1"/>
            <w:sz w:val="18"/>
            <w:rPrChange w:id="3174" w:author="shorny" w:date="2014-06-09T15:49:00Z">
              <w:rPr>
                <w:rStyle w:val="type1"/>
              </w:rPr>
            </w:rPrChange>
          </w:rPr>
          <w:t>date</w:t>
        </w:r>
        <w:r w:rsidRPr="00A85691">
          <w:rPr>
            <w:sz w:val="18"/>
            <w:rPrChange w:id="3175" w:author="shorny" w:date="2014-06-09T15:49:00Z">
              <w:rPr/>
            </w:rPrChange>
          </w:rPr>
          <w:t xml:space="preserve"> </w:t>
        </w:r>
        <w:r w:rsidRPr="00A85691">
          <w:rPr>
            <w:rStyle w:val="keyword1"/>
            <w:sz w:val="18"/>
            <w:rPrChange w:id="3176" w:author="shorny" w:date="2014-06-09T15:49:00Z">
              <w:rPr>
                <w:rStyle w:val="keyword1"/>
              </w:rPr>
            </w:rPrChange>
          </w:rPr>
          <w:t>NOT</w:t>
        </w:r>
        <w:r w:rsidRPr="00A85691">
          <w:rPr>
            <w:sz w:val="18"/>
            <w:rPrChange w:id="3177" w:author="shorny" w:date="2014-06-09T15:49:00Z">
              <w:rPr/>
            </w:rPrChange>
          </w:rPr>
          <w:t xml:space="preserve"> </w:t>
        </w:r>
        <w:r w:rsidRPr="00A85691">
          <w:rPr>
            <w:rStyle w:val="keyword1"/>
            <w:sz w:val="18"/>
            <w:rPrChange w:id="3178" w:author="shorny" w:date="2014-06-09T15:49:00Z">
              <w:rPr>
                <w:rStyle w:val="keyword1"/>
              </w:rPr>
            </w:rPrChange>
          </w:rPr>
          <w:t>NULL</w:t>
        </w:r>
        <w:r w:rsidRPr="00A85691">
          <w:rPr>
            <w:sz w:val="18"/>
            <w:rPrChange w:id="3179" w:author="shorny" w:date="2014-06-09T15:49:00Z">
              <w:rPr/>
            </w:rPrChange>
          </w:rPr>
          <w:t xml:space="preserve"> comment </w:t>
        </w:r>
        <w:r w:rsidRPr="00A85691">
          <w:rPr>
            <w:rStyle w:val="string1"/>
            <w:sz w:val="18"/>
            <w:rPrChange w:id="3180" w:author="shorny" w:date="2014-06-09T15:49:00Z">
              <w:rPr>
                <w:rStyle w:val="string1"/>
              </w:rPr>
            </w:rPrChange>
          </w:rPr>
          <w:t>'The date the correspondence was made/received'</w:t>
        </w:r>
        <w:r w:rsidRPr="00A85691">
          <w:rPr>
            <w:sz w:val="18"/>
            <w:rPrChange w:id="3181" w:author="shorny" w:date="2014-06-09T15:49:00Z">
              <w:rPr/>
            </w:rPrChange>
          </w:rPr>
          <w:t>,</w:t>
        </w:r>
      </w:ins>
    </w:p>
    <w:p w14:paraId="1062714A" w14:textId="77777777" w:rsidR="00A85691" w:rsidRPr="00A85691" w:rsidRDefault="00A85691">
      <w:pPr>
        <w:pStyle w:val="HTMLPreformatted"/>
        <w:divId w:val="1206136475"/>
        <w:rPr>
          <w:ins w:id="3182" w:author="shorny" w:date="2014-06-09T15:48:00Z"/>
          <w:sz w:val="18"/>
          <w:rPrChange w:id="3183" w:author="shorny" w:date="2014-06-09T15:49:00Z">
            <w:rPr>
              <w:ins w:id="3184" w:author="shorny" w:date="2014-06-09T15:48:00Z"/>
            </w:rPr>
          </w:rPrChange>
        </w:rPr>
      </w:pPr>
      <w:ins w:id="3185" w:author="shorny" w:date="2014-06-09T15:48:00Z">
        <w:r w:rsidRPr="00A85691">
          <w:rPr>
            <w:sz w:val="18"/>
            <w:rPrChange w:id="3186" w:author="shorny" w:date="2014-06-09T15:49:00Z">
              <w:rPr/>
            </w:rPrChange>
          </w:rPr>
          <w:t xml:space="preserve">  Summary </w:t>
        </w:r>
        <w:r w:rsidRPr="00A85691">
          <w:rPr>
            <w:rStyle w:val="type1"/>
            <w:sz w:val="18"/>
            <w:rPrChange w:id="3187" w:author="shorny" w:date="2014-06-09T15:49:00Z">
              <w:rPr>
                <w:rStyle w:val="type1"/>
              </w:rPr>
            </w:rPrChange>
          </w:rPr>
          <w:t>varchar</w:t>
        </w:r>
        <w:r w:rsidRPr="00A85691">
          <w:rPr>
            <w:sz w:val="18"/>
            <w:rPrChange w:id="3188" w:author="shorny" w:date="2014-06-09T15:49:00Z">
              <w:rPr/>
            </w:rPrChange>
          </w:rPr>
          <w:t xml:space="preserve">(1000) </w:t>
        </w:r>
        <w:r w:rsidRPr="00A85691">
          <w:rPr>
            <w:rStyle w:val="keyword1"/>
            <w:sz w:val="18"/>
            <w:rPrChange w:id="3189" w:author="shorny" w:date="2014-06-09T15:49:00Z">
              <w:rPr>
                <w:rStyle w:val="keyword1"/>
              </w:rPr>
            </w:rPrChange>
          </w:rPr>
          <w:t>NOT</w:t>
        </w:r>
        <w:r w:rsidRPr="00A85691">
          <w:rPr>
            <w:sz w:val="18"/>
            <w:rPrChange w:id="3190" w:author="shorny" w:date="2014-06-09T15:49:00Z">
              <w:rPr/>
            </w:rPrChange>
          </w:rPr>
          <w:t xml:space="preserve"> </w:t>
        </w:r>
        <w:r w:rsidRPr="00A85691">
          <w:rPr>
            <w:rStyle w:val="keyword1"/>
            <w:sz w:val="18"/>
            <w:rPrChange w:id="3191" w:author="shorny" w:date="2014-06-09T15:49:00Z">
              <w:rPr>
                <w:rStyle w:val="keyword1"/>
              </w:rPr>
            </w:rPrChange>
          </w:rPr>
          <w:t>NULL</w:t>
        </w:r>
        <w:r w:rsidRPr="00A85691">
          <w:rPr>
            <w:sz w:val="18"/>
            <w:rPrChange w:id="3192" w:author="shorny" w:date="2014-06-09T15:49:00Z">
              <w:rPr/>
            </w:rPrChange>
          </w:rPr>
          <w:t xml:space="preserve"> comment </w:t>
        </w:r>
        <w:r w:rsidRPr="00A85691">
          <w:rPr>
            <w:rStyle w:val="string1"/>
            <w:sz w:val="18"/>
            <w:rPrChange w:id="3193" w:author="shorny" w:date="2014-06-09T15:49:00Z">
              <w:rPr>
                <w:rStyle w:val="string1"/>
              </w:rPr>
            </w:rPrChange>
          </w:rPr>
          <w:t>'A small summary of the Correspondence'</w:t>
        </w:r>
        <w:r w:rsidRPr="00A85691">
          <w:rPr>
            <w:sz w:val="18"/>
            <w:rPrChange w:id="3194" w:author="shorny" w:date="2014-06-09T15:49:00Z">
              <w:rPr/>
            </w:rPrChange>
          </w:rPr>
          <w:t>,</w:t>
        </w:r>
      </w:ins>
    </w:p>
    <w:p w14:paraId="2BA0E6DF" w14:textId="77777777" w:rsidR="00A85691" w:rsidRPr="00A85691" w:rsidRDefault="00A85691">
      <w:pPr>
        <w:pStyle w:val="HTMLPreformatted"/>
        <w:divId w:val="1206136475"/>
        <w:rPr>
          <w:ins w:id="3195" w:author="shorny" w:date="2014-06-09T15:48:00Z"/>
          <w:sz w:val="18"/>
          <w:rPrChange w:id="3196" w:author="shorny" w:date="2014-06-09T15:49:00Z">
            <w:rPr>
              <w:ins w:id="3197" w:author="shorny" w:date="2014-06-09T15:48:00Z"/>
            </w:rPr>
          </w:rPrChange>
        </w:rPr>
      </w:pPr>
      <w:ins w:id="3198" w:author="shorny" w:date="2014-06-09T15:48:00Z">
        <w:r w:rsidRPr="00A85691">
          <w:rPr>
            <w:sz w:val="18"/>
            <w:rPrChange w:id="3199" w:author="shorny" w:date="2014-06-09T15:49:00Z">
              <w:rPr/>
            </w:rPrChange>
          </w:rPr>
          <w:t xml:space="preserve">  Message </w:t>
        </w:r>
        <w:r w:rsidRPr="00A85691">
          <w:rPr>
            <w:rStyle w:val="type1"/>
            <w:sz w:val="18"/>
            <w:rPrChange w:id="3200" w:author="shorny" w:date="2014-06-09T15:49:00Z">
              <w:rPr>
                <w:rStyle w:val="type1"/>
              </w:rPr>
            </w:rPrChange>
          </w:rPr>
          <w:t>varchar</w:t>
        </w:r>
        <w:r w:rsidRPr="00A85691">
          <w:rPr>
            <w:sz w:val="18"/>
            <w:rPrChange w:id="3201" w:author="shorny" w:date="2014-06-09T15:49:00Z">
              <w:rPr/>
            </w:rPrChange>
          </w:rPr>
          <w:t xml:space="preserve">(2000) comment </w:t>
        </w:r>
        <w:r w:rsidRPr="00A85691">
          <w:rPr>
            <w:rStyle w:val="string1"/>
            <w:sz w:val="18"/>
            <w:rPrChange w:id="3202" w:author="shorny" w:date="2014-06-09T15:49:00Z">
              <w:rPr>
                <w:rStyle w:val="string1"/>
              </w:rPr>
            </w:rPrChange>
          </w:rPr>
          <w:t>'The actual message contained in the correspondence'</w:t>
        </w:r>
        <w:r w:rsidRPr="00A85691">
          <w:rPr>
            <w:sz w:val="18"/>
            <w:rPrChange w:id="3203" w:author="shorny" w:date="2014-06-09T15:49:00Z">
              <w:rPr/>
            </w:rPrChange>
          </w:rPr>
          <w:t>,</w:t>
        </w:r>
      </w:ins>
    </w:p>
    <w:p w14:paraId="56C5BB52" w14:textId="77777777" w:rsidR="00A85691" w:rsidRPr="00A85691" w:rsidRDefault="00A85691">
      <w:pPr>
        <w:pStyle w:val="HTMLPreformatted"/>
        <w:divId w:val="1206136475"/>
        <w:rPr>
          <w:ins w:id="3204" w:author="shorny" w:date="2014-06-09T15:48:00Z"/>
          <w:sz w:val="18"/>
          <w:rPrChange w:id="3205" w:author="shorny" w:date="2014-06-09T15:49:00Z">
            <w:rPr>
              <w:ins w:id="3206" w:author="shorny" w:date="2014-06-09T15:48:00Z"/>
            </w:rPr>
          </w:rPrChange>
        </w:rPr>
      </w:pPr>
      <w:ins w:id="3207" w:author="shorny" w:date="2014-06-09T15:48:00Z">
        <w:r w:rsidRPr="00A85691">
          <w:rPr>
            <w:sz w:val="18"/>
            <w:rPrChange w:id="3208" w:author="shorny" w:date="2014-06-09T15:49:00Z">
              <w:rPr/>
            </w:rPrChange>
          </w:rPr>
          <w:t xml:space="preserve">  ApplicationID mediumint </w:t>
        </w:r>
        <w:r w:rsidRPr="00A85691">
          <w:rPr>
            <w:rStyle w:val="keyword1"/>
            <w:sz w:val="18"/>
            <w:rPrChange w:id="3209" w:author="shorny" w:date="2014-06-09T15:49:00Z">
              <w:rPr>
                <w:rStyle w:val="keyword1"/>
              </w:rPr>
            </w:rPrChange>
          </w:rPr>
          <w:t>NOT</w:t>
        </w:r>
        <w:r w:rsidRPr="00A85691">
          <w:rPr>
            <w:sz w:val="18"/>
            <w:rPrChange w:id="3210" w:author="shorny" w:date="2014-06-09T15:49:00Z">
              <w:rPr/>
            </w:rPrChange>
          </w:rPr>
          <w:t xml:space="preserve"> </w:t>
        </w:r>
        <w:r w:rsidRPr="00A85691">
          <w:rPr>
            <w:rStyle w:val="keyword1"/>
            <w:sz w:val="18"/>
            <w:rPrChange w:id="3211" w:author="shorny" w:date="2014-06-09T15:49:00Z">
              <w:rPr>
                <w:rStyle w:val="keyword1"/>
              </w:rPr>
            </w:rPrChange>
          </w:rPr>
          <w:t>NULL</w:t>
        </w:r>
        <w:r w:rsidRPr="00A85691">
          <w:rPr>
            <w:sz w:val="18"/>
            <w:rPrChange w:id="3212" w:author="shorny" w:date="2014-06-09T15:49:00Z">
              <w:rPr/>
            </w:rPrChange>
          </w:rPr>
          <w:t xml:space="preserve"> comment </w:t>
        </w:r>
        <w:r w:rsidRPr="00A85691">
          <w:rPr>
            <w:rStyle w:val="string1"/>
            <w:sz w:val="18"/>
            <w:rPrChange w:id="3213" w:author="shorny" w:date="2014-06-09T15:49:00Z">
              <w:rPr>
                <w:rStyle w:val="string1"/>
              </w:rPr>
            </w:rPrChange>
          </w:rPr>
          <w:t>'the application ID the correspondence is in relation to'</w:t>
        </w:r>
        <w:r w:rsidRPr="00A85691">
          <w:rPr>
            <w:sz w:val="18"/>
            <w:rPrChange w:id="3214" w:author="shorny" w:date="2014-06-09T15:49:00Z">
              <w:rPr/>
            </w:rPrChange>
          </w:rPr>
          <w:t>,</w:t>
        </w:r>
      </w:ins>
    </w:p>
    <w:p w14:paraId="7AB02F79" w14:textId="77777777" w:rsidR="00A85691" w:rsidRPr="00A85691" w:rsidRDefault="00A85691">
      <w:pPr>
        <w:pStyle w:val="HTMLPreformatted"/>
        <w:divId w:val="1206136475"/>
        <w:rPr>
          <w:ins w:id="3215" w:author="shorny" w:date="2014-06-09T15:48:00Z"/>
          <w:sz w:val="18"/>
          <w:rPrChange w:id="3216" w:author="shorny" w:date="2014-06-09T15:49:00Z">
            <w:rPr>
              <w:ins w:id="3217" w:author="shorny" w:date="2014-06-09T15:48:00Z"/>
            </w:rPr>
          </w:rPrChange>
        </w:rPr>
      </w:pPr>
      <w:ins w:id="3218" w:author="shorny" w:date="2014-06-09T15:48:00Z">
        <w:r w:rsidRPr="00A85691">
          <w:rPr>
            <w:sz w:val="18"/>
            <w:rPrChange w:id="3219" w:author="shorny" w:date="2014-06-09T15:49:00Z">
              <w:rPr/>
            </w:rPrChange>
          </w:rPr>
          <w:t xml:space="preserve">  StaffID mediumint </w:t>
        </w:r>
        <w:r w:rsidRPr="00A85691">
          <w:rPr>
            <w:rStyle w:val="keyword1"/>
            <w:sz w:val="18"/>
            <w:rPrChange w:id="3220" w:author="shorny" w:date="2014-06-09T15:49:00Z">
              <w:rPr>
                <w:rStyle w:val="keyword1"/>
              </w:rPr>
            </w:rPrChange>
          </w:rPr>
          <w:t>NOT</w:t>
        </w:r>
        <w:r w:rsidRPr="00A85691">
          <w:rPr>
            <w:sz w:val="18"/>
            <w:rPrChange w:id="3221" w:author="shorny" w:date="2014-06-09T15:49:00Z">
              <w:rPr/>
            </w:rPrChange>
          </w:rPr>
          <w:t xml:space="preserve"> </w:t>
        </w:r>
        <w:r w:rsidRPr="00A85691">
          <w:rPr>
            <w:rStyle w:val="keyword1"/>
            <w:sz w:val="18"/>
            <w:rPrChange w:id="3222" w:author="shorny" w:date="2014-06-09T15:49:00Z">
              <w:rPr>
                <w:rStyle w:val="keyword1"/>
              </w:rPr>
            </w:rPrChange>
          </w:rPr>
          <w:t>NULL</w:t>
        </w:r>
        <w:r w:rsidRPr="00A85691">
          <w:rPr>
            <w:sz w:val="18"/>
            <w:rPrChange w:id="3223" w:author="shorny" w:date="2014-06-09T15:49:00Z">
              <w:rPr/>
            </w:rPrChange>
          </w:rPr>
          <w:t xml:space="preserve"> comment </w:t>
        </w:r>
        <w:r w:rsidRPr="00A85691">
          <w:rPr>
            <w:rStyle w:val="string1"/>
            <w:sz w:val="18"/>
            <w:rPrChange w:id="3224" w:author="shorny" w:date="2014-06-09T15:49:00Z">
              <w:rPr>
                <w:rStyle w:val="string1"/>
              </w:rPr>
            </w:rPrChange>
          </w:rPr>
          <w:t>'the staff ID of the staff member the correspondence is to/from'</w:t>
        </w:r>
        <w:r w:rsidRPr="00A85691">
          <w:rPr>
            <w:sz w:val="18"/>
            <w:rPrChange w:id="3225" w:author="shorny" w:date="2014-06-09T15:49:00Z">
              <w:rPr/>
            </w:rPrChange>
          </w:rPr>
          <w:t>,</w:t>
        </w:r>
      </w:ins>
    </w:p>
    <w:p w14:paraId="541A2A5E" w14:textId="77777777" w:rsidR="00A85691" w:rsidRPr="00A85691" w:rsidRDefault="00A85691">
      <w:pPr>
        <w:pStyle w:val="HTMLPreformatted"/>
        <w:divId w:val="1206136475"/>
        <w:rPr>
          <w:ins w:id="3226" w:author="shorny" w:date="2014-06-09T15:48:00Z"/>
          <w:sz w:val="18"/>
          <w:rPrChange w:id="3227" w:author="shorny" w:date="2014-06-09T15:49:00Z">
            <w:rPr>
              <w:ins w:id="3228" w:author="shorny" w:date="2014-06-09T15:48:00Z"/>
            </w:rPr>
          </w:rPrChange>
        </w:rPr>
      </w:pPr>
      <w:ins w:id="3229" w:author="shorny" w:date="2014-06-09T15:48:00Z">
        <w:r w:rsidRPr="00A85691">
          <w:rPr>
            <w:sz w:val="18"/>
            <w:rPrChange w:id="3230" w:author="shorny" w:date="2014-06-09T15:49:00Z">
              <w:rPr/>
            </w:rPrChange>
          </w:rPr>
          <w:t xml:space="preserve">  CorrMethodID mediumint </w:t>
        </w:r>
        <w:r w:rsidRPr="00A85691">
          <w:rPr>
            <w:rStyle w:val="keyword1"/>
            <w:sz w:val="18"/>
            <w:rPrChange w:id="3231" w:author="shorny" w:date="2014-06-09T15:49:00Z">
              <w:rPr>
                <w:rStyle w:val="keyword1"/>
              </w:rPr>
            </w:rPrChange>
          </w:rPr>
          <w:t>NOT</w:t>
        </w:r>
        <w:r w:rsidRPr="00A85691">
          <w:rPr>
            <w:sz w:val="18"/>
            <w:rPrChange w:id="3232" w:author="shorny" w:date="2014-06-09T15:49:00Z">
              <w:rPr/>
            </w:rPrChange>
          </w:rPr>
          <w:t xml:space="preserve"> </w:t>
        </w:r>
        <w:r w:rsidRPr="00A85691">
          <w:rPr>
            <w:rStyle w:val="keyword1"/>
            <w:sz w:val="18"/>
            <w:rPrChange w:id="3233" w:author="shorny" w:date="2014-06-09T15:49:00Z">
              <w:rPr>
                <w:rStyle w:val="keyword1"/>
              </w:rPr>
            </w:rPrChange>
          </w:rPr>
          <w:t>NULL</w:t>
        </w:r>
        <w:r w:rsidRPr="00A85691">
          <w:rPr>
            <w:sz w:val="18"/>
            <w:rPrChange w:id="3234" w:author="shorny" w:date="2014-06-09T15:49:00Z">
              <w:rPr/>
            </w:rPrChange>
          </w:rPr>
          <w:t>,</w:t>
        </w:r>
      </w:ins>
    </w:p>
    <w:p w14:paraId="0AD84A45" w14:textId="77777777" w:rsidR="00A85691" w:rsidRPr="00A85691" w:rsidRDefault="00A85691">
      <w:pPr>
        <w:pStyle w:val="HTMLPreformatted"/>
        <w:divId w:val="1206136475"/>
        <w:rPr>
          <w:ins w:id="3235" w:author="shorny" w:date="2014-06-09T15:48:00Z"/>
          <w:sz w:val="18"/>
          <w:rPrChange w:id="3236" w:author="shorny" w:date="2014-06-09T15:49:00Z">
            <w:rPr>
              <w:ins w:id="3237" w:author="shorny" w:date="2014-06-09T15:48:00Z"/>
            </w:rPr>
          </w:rPrChange>
        </w:rPr>
      </w:pPr>
      <w:ins w:id="3238" w:author="shorny" w:date="2014-06-09T15:48:00Z">
        <w:r w:rsidRPr="00A85691">
          <w:rPr>
            <w:sz w:val="18"/>
            <w:rPrChange w:id="3239" w:author="shorny" w:date="2014-06-09T15:49:00Z">
              <w:rPr/>
            </w:rPrChange>
          </w:rPr>
          <w:t xml:space="preserve">  </w:t>
        </w:r>
        <w:r w:rsidRPr="00A85691">
          <w:rPr>
            <w:rStyle w:val="keyword1"/>
            <w:sz w:val="18"/>
            <w:rPrChange w:id="3240" w:author="shorny" w:date="2014-06-09T15:49:00Z">
              <w:rPr>
                <w:rStyle w:val="keyword1"/>
              </w:rPr>
            </w:rPrChange>
          </w:rPr>
          <w:t>PRIMARY</w:t>
        </w:r>
        <w:r w:rsidRPr="00A85691">
          <w:rPr>
            <w:sz w:val="18"/>
            <w:rPrChange w:id="3241" w:author="shorny" w:date="2014-06-09T15:49:00Z">
              <w:rPr/>
            </w:rPrChange>
          </w:rPr>
          <w:t xml:space="preserve"> </w:t>
        </w:r>
        <w:r w:rsidRPr="00A85691">
          <w:rPr>
            <w:rStyle w:val="keyword1"/>
            <w:sz w:val="18"/>
            <w:rPrChange w:id="3242" w:author="shorny" w:date="2014-06-09T15:49:00Z">
              <w:rPr>
                <w:rStyle w:val="keyword1"/>
              </w:rPr>
            </w:rPrChange>
          </w:rPr>
          <w:t>KEY</w:t>
        </w:r>
        <w:r w:rsidRPr="00A85691">
          <w:rPr>
            <w:sz w:val="18"/>
            <w:rPrChange w:id="3243" w:author="shorny" w:date="2014-06-09T15:49:00Z">
              <w:rPr/>
            </w:rPrChange>
          </w:rPr>
          <w:t xml:space="preserve"> (CorrID),</w:t>
        </w:r>
      </w:ins>
    </w:p>
    <w:p w14:paraId="26A5DEAF" w14:textId="77777777" w:rsidR="00A85691" w:rsidRPr="00A85691" w:rsidRDefault="00A85691">
      <w:pPr>
        <w:pStyle w:val="HTMLPreformatted"/>
        <w:divId w:val="1206136475"/>
        <w:rPr>
          <w:ins w:id="3244" w:author="shorny" w:date="2014-06-09T15:48:00Z"/>
          <w:sz w:val="18"/>
          <w:rPrChange w:id="3245" w:author="shorny" w:date="2014-06-09T15:49:00Z">
            <w:rPr>
              <w:ins w:id="3246" w:author="shorny" w:date="2014-06-09T15:48:00Z"/>
            </w:rPr>
          </w:rPrChange>
        </w:rPr>
      </w:pPr>
      <w:ins w:id="3247" w:author="shorny" w:date="2014-06-09T15:48:00Z">
        <w:r w:rsidRPr="00A85691">
          <w:rPr>
            <w:sz w:val="18"/>
            <w:rPrChange w:id="3248" w:author="shorny" w:date="2014-06-09T15:49:00Z">
              <w:rPr/>
            </w:rPrChange>
          </w:rPr>
          <w:t xml:space="preserve">  INDEX (ApplicationID),</w:t>
        </w:r>
      </w:ins>
    </w:p>
    <w:p w14:paraId="445C9A18" w14:textId="77777777" w:rsidR="00A85691" w:rsidRPr="00A85691" w:rsidRDefault="00A85691">
      <w:pPr>
        <w:pStyle w:val="HTMLPreformatted"/>
        <w:divId w:val="1206136475"/>
        <w:rPr>
          <w:ins w:id="3249" w:author="shorny" w:date="2014-06-09T15:48:00Z"/>
          <w:sz w:val="18"/>
          <w:rPrChange w:id="3250" w:author="shorny" w:date="2014-06-09T15:49:00Z">
            <w:rPr>
              <w:ins w:id="3251" w:author="shorny" w:date="2014-06-09T15:48:00Z"/>
            </w:rPr>
          </w:rPrChange>
        </w:rPr>
      </w:pPr>
      <w:ins w:id="3252" w:author="shorny" w:date="2014-06-09T15:48:00Z">
        <w:r w:rsidRPr="00A85691">
          <w:rPr>
            <w:sz w:val="18"/>
            <w:rPrChange w:id="3253" w:author="shorny" w:date="2014-06-09T15:49:00Z">
              <w:rPr/>
            </w:rPrChange>
          </w:rPr>
          <w:t xml:space="preserve">  INDEX (StaffID)</w:t>
        </w:r>
      </w:ins>
    </w:p>
    <w:p w14:paraId="2F905F3D" w14:textId="77777777" w:rsidR="00A85691" w:rsidRPr="00A85691" w:rsidRDefault="00A85691">
      <w:pPr>
        <w:pStyle w:val="HTMLPreformatted"/>
        <w:divId w:val="1206136475"/>
        <w:rPr>
          <w:ins w:id="3254" w:author="shorny" w:date="2014-06-09T15:48:00Z"/>
          <w:sz w:val="18"/>
          <w:rPrChange w:id="3255" w:author="shorny" w:date="2014-06-09T15:49:00Z">
            <w:rPr>
              <w:ins w:id="3256" w:author="shorny" w:date="2014-06-09T15:48:00Z"/>
            </w:rPr>
          </w:rPrChange>
        </w:rPr>
      </w:pPr>
      <w:ins w:id="3257" w:author="shorny" w:date="2014-06-09T15:48:00Z">
        <w:r w:rsidRPr="00A85691">
          <w:rPr>
            <w:sz w:val="18"/>
            <w:rPrChange w:id="3258" w:author="shorny" w:date="2014-06-09T15:49:00Z">
              <w:rPr/>
            </w:rPrChange>
          </w:rPr>
          <w:t>)</w:t>
        </w:r>
      </w:ins>
    </w:p>
    <w:p w14:paraId="50A27CCD" w14:textId="77777777" w:rsidR="00A85691" w:rsidRPr="00A85691" w:rsidRDefault="00A85691">
      <w:pPr>
        <w:pStyle w:val="HTMLPreformatted"/>
        <w:divId w:val="1206136475"/>
        <w:rPr>
          <w:ins w:id="3259" w:author="shorny" w:date="2014-06-09T15:48:00Z"/>
          <w:sz w:val="18"/>
          <w:rPrChange w:id="3260" w:author="shorny" w:date="2014-06-09T15:49:00Z">
            <w:rPr>
              <w:ins w:id="3261" w:author="shorny" w:date="2014-06-09T15:48:00Z"/>
            </w:rPr>
          </w:rPrChange>
        </w:rPr>
      </w:pPr>
      <w:ins w:id="3262" w:author="shorny" w:date="2014-06-09T15:48:00Z">
        <w:r w:rsidRPr="00A85691">
          <w:rPr>
            <w:sz w:val="18"/>
            <w:rPrChange w:id="3263" w:author="shorny" w:date="2014-06-09T15:49:00Z">
              <w:rPr/>
            </w:rPrChange>
          </w:rPr>
          <w:t>comment=</w:t>
        </w:r>
        <w:r w:rsidRPr="00A85691">
          <w:rPr>
            <w:rStyle w:val="string1"/>
            <w:sz w:val="18"/>
            <w:rPrChange w:id="3264" w:author="shorny" w:date="2014-06-09T15:49:00Z">
              <w:rPr>
                <w:rStyle w:val="string1"/>
              </w:rPr>
            </w:rPrChange>
          </w:rPr>
          <w:t>'Correspondence between the Applicant and University Staff Member'</w:t>
        </w:r>
      </w:ins>
    </w:p>
    <w:p w14:paraId="049AB5EB" w14:textId="77777777" w:rsidR="00A85691" w:rsidRPr="00A85691" w:rsidRDefault="00A85691">
      <w:pPr>
        <w:pStyle w:val="HTMLPreformatted"/>
        <w:divId w:val="1206136475"/>
        <w:rPr>
          <w:ins w:id="3265" w:author="shorny" w:date="2014-06-09T15:48:00Z"/>
          <w:sz w:val="18"/>
          <w:rPrChange w:id="3266" w:author="shorny" w:date="2014-06-09T15:49:00Z">
            <w:rPr>
              <w:ins w:id="3267" w:author="shorny" w:date="2014-06-09T15:48:00Z"/>
            </w:rPr>
          </w:rPrChange>
        </w:rPr>
      </w:pPr>
      <w:ins w:id="3268" w:author="shorny" w:date="2014-06-09T15:48:00Z">
        <w:r w:rsidRPr="00A85691">
          <w:rPr>
            <w:sz w:val="18"/>
            <w:rPrChange w:id="3269" w:author="shorny" w:date="2014-06-09T15:49:00Z">
              <w:rPr/>
            </w:rPrChange>
          </w:rPr>
          <w:t>ENGINE=InnoDB;</w:t>
        </w:r>
      </w:ins>
    </w:p>
    <w:p w14:paraId="3E41ABFF" w14:textId="77777777" w:rsidR="00A85691" w:rsidRPr="00A85691" w:rsidRDefault="00A85691">
      <w:pPr>
        <w:pStyle w:val="HTMLPreformatted"/>
        <w:divId w:val="1206136475"/>
        <w:rPr>
          <w:ins w:id="3270" w:author="shorny" w:date="2014-06-09T15:48:00Z"/>
          <w:sz w:val="18"/>
          <w:rPrChange w:id="3271" w:author="shorny" w:date="2014-06-09T15:49:00Z">
            <w:rPr>
              <w:ins w:id="3272" w:author="shorny" w:date="2014-06-09T15:48:00Z"/>
            </w:rPr>
          </w:rPrChange>
        </w:rPr>
      </w:pPr>
    </w:p>
    <w:p w14:paraId="7870353E" w14:textId="77777777" w:rsidR="00A85691" w:rsidRPr="00A85691" w:rsidRDefault="00A85691">
      <w:pPr>
        <w:pStyle w:val="HTMLPreformatted"/>
        <w:divId w:val="1206136475"/>
        <w:rPr>
          <w:ins w:id="3273" w:author="shorny" w:date="2014-06-09T15:48:00Z"/>
          <w:sz w:val="18"/>
          <w:rPrChange w:id="3274" w:author="shorny" w:date="2014-06-09T15:49:00Z">
            <w:rPr>
              <w:ins w:id="3275" w:author="shorny" w:date="2014-06-09T15:48:00Z"/>
            </w:rPr>
          </w:rPrChange>
        </w:rPr>
      </w:pPr>
      <w:ins w:id="3276" w:author="shorny" w:date="2014-06-09T15:48:00Z">
        <w:r w:rsidRPr="00A85691">
          <w:rPr>
            <w:rStyle w:val="keyword1"/>
            <w:sz w:val="18"/>
            <w:rPrChange w:id="3277" w:author="shorny" w:date="2014-06-09T15:49:00Z">
              <w:rPr>
                <w:rStyle w:val="keyword1"/>
              </w:rPr>
            </w:rPrChange>
          </w:rPr>
          <w:t>CREATE</w:t>
        </w:r>
        <w:r w:rsidRPr="00A85691">
          <w:rPr>
            <w:sz w:val="18"/>
            <w:rPrChange w:id="3278" w:author="shorny" w:date="2014-06-09T15:49:00Z">
              <w:rPr/>
            </w:rPrChange>
          </w:rPr>
          <w:t xml:space="preserve"> </w:t>
        </w:r>
        <w:r w:rsidRPr="00A85691">
          <w:rPr>
            <w:rStyle w:val="keyword1"/>
            <w:sz w:val="18"/>
            <w:rPrChange w:id="3279" w:author="shorny" w:date="2014-06-09T15:49:00Z">
              <w:rPr>
                <w:rStyle w:val="keyword1"/>
              </w:rPr>
            </w:rPrChange>
          </w:rPr>
          <w:t>TABLE</w:t>
        </w:r>
        <w:r w:rsidRPr="00A85691">
          <w:rPr>
            <w:sz w:val="18"/>
            <w:rPrChange w:id="3280" w:author="shorny" w:date="2014-06-09T15:49:00Z">
              <w:rPr/>
            </w:rPrChange>
          </w:rPr>
          <w:t xml:space="preserve"> </w:t>
        </w:r>
        <w:r w:rsidRPr="00A85691">
          <w:rPr>
            <w:rStyle w:val="function-name1"/>
            <w:sz w:val="18"/>
            <w:rPrChange w:id="3281" w:author="shorny" w:date="2014-06-09T15:49:00Z">
              <w:rPr>
                <w:rStyle w:val="function-name1"/>
              </w:rPr>
            </w:rPrChange>
          </w:rPr>
          <w:t>Decision</w:t>
        </w:r>
        <w:r w:rsidRPr="00A85691">
          <w:rPr>
            <w:sz w:val="18"/>
            <w:rPrChange w:id="3282" w:author="shorny" w:date="2014-06-09T15:49:00Z">
              <w:rPr/>
            </w:rPrChange>
          </w:rPr>
          <w:t xml:space="preserve"> (</w:t>
        </w:r>
      </w:ins>
    </w:p>
    <w:p w14:paraId="03B7830A" w14:textId="77777777" w:rsidR="00A85691" w:rsidRPr="00A85691" w:rsidRDefault="00A85691">
      <w:pPr>
        <w:pStyle w:val="HTMLPreformatted"/>
        <w:divId w:val="1206136475"/>
        <w:rPr>
          <w:ins w:id="3283" w:author="shorny" w:date="2014-06-09T15:48:00Z"/>
          <w:sz w:val="18"/>
          <w:rPrChange w:id="3284" w:author="shorny" w:date="2014-06-09T15:49:00Z">
            <w:rPr>
              <w:ins w:id="3285" w:author="shorny" w:date="2014-06-09T15:48:00Z"/>
            </w:rPr>
          </w:rPrChange>
        </w:rPr>
      </w:pPr>
      <w:ins w:id="3286" w:author="shorny" w:date="2014-06-09T15:48:00Z">
        <w:r w:rsidRPr="00A85691">
          <w:rPr>
            <w:sz w:val="18"/>
            <w:rPrChange w:id="3287" w:author="shorny" w:date="2014-06-09T15:49:00Z">
              <w:rPr/>
            </w:rPrChange>
          </w:rPr>
          <w:t xml:space="preserve">  DecID mediumint </w:t>
        </w:r>
        <w:r w:rsidRPr="00A85691">
          <w:rPr>
            <w:rStyle w:val="keyword1"/>
            <w:sz w:val="18"/>
            <w:rPrChange w:id="3288" w:author="shorny" w:date="2014-06-09T15:49:00Z">
              <w:rPr>
                <w:rStyle w:val="keyword1"/>
              </w:rPr>
            </w:rPrChange>
          </w:rPr>
          <w:t>NOT</w:t>
        </w:r>
        <w:r w:rsidRPr="00A85691">
          <w:rPr>
            <w:sz w:val="18"/>
            <w:rPrChange w:id="3289" w:author="shorny" w:date="2014-06-09T15:49:00Z">
              <w:rPr/>
            </w:rPrChange>
          </w:rPr>
          <w:t xml:space="preserve"> </w:t>
        </w:r>
        <w:r w:rsidRPr="00A85691">
          <w:rPr>
            <w:rStyle w:val="keyword1"/>
            <w:sz w:val="18"/>
            <w:rPrChange w:id="3290" w:author="shorny" w:date="2014-06-09T15:49:00Z">
              <w:rPr>
                <w:rStyle w:val="keyword1"/>
              </w:rPr>
            </w:rPrChange>
          </w:rPr>
          <w:t>NULL</w:t>
        </w:r>
        <w:r w:rsidRPr="00A85691">
          <w:rPr>
            <w:sz w:val="18"/>
            <w:rPrChange w:id="3291" w:author="shorny" w:date="2014-06-09T15:49:00Z">
              <w:rPr/>
            </w:rPrChange>
          </w:rPr>
          <w:t xml:space="preserve"> AUTO_INCREMENT comment </w:t>
        </w:r>
        <w:r w:rsidRPr="00A85691">
          <w:rPr>
            <w:rStyle w:val="string1"/>
            <w:sz w:val="18"/>
            <w:rPrChange w:id="3292" w:author="shorny" w:date="2014-06-09T15:49:00Z">
              <w:rPr>
                <w:rStyle w:val="string1"/>
              </w:rPr>
            </w:rPrChange>
          </w:rPr>
          <w:t>'The primary key that uniquely identifies the Decision/comment made'</w:t>
        </w:r>
        <w:r w:rsidRPr="00A85691">
          <w:rPr>
            <w:sz w:val="18"/>
            <w:rPrChange w:id="3293" w:author="shorny" w:date="2014-06-09T15:49:00Z">
              <w:rPr/>
            </w:rPrChange>
          </w:rPr>
          <w:t>,</w:t>
        </w:r>
      </w:ins>
    </w:p>
    <w:p w14:paraId="322ABF52" w14:textId="77777777" w:rsidR="00A85691" w:rsidRPr="00A85691" w:rsidRDefault="00A85691">
      <w:pPr>
        <w:pStyle w:val="HTMLPreformatted"/>
        <w:divId w:val="1206136475"/>
        <w:rPr>
          <w:ins w:id="3294" w:author="shorny" w:date="2014-06-09T15:48:00Z"/>
          <w:sz w:val="18"/>
          <w:rPrChange w:id="3295" w:author="shorny" w:date="2014-06-09T15:49:00Z">
            <w:rPr>
              <w:ins w:id="3296" w:author="shorny" w:date="2014-06-09T15:48:00Z"/>
            </w:rPr>
          </w:rPrChange>
        </w:rPr>
      </w:pPr>
      <w:ins w:id="3297" w:author="shorny" w:date="2014-06-09T15:48:00Z">
        <w:r w:rsidRPr="00A85691">
          <w:rPr>
            <w:sz w:val="18"/>
            <w:rPrChange w:id="3298" w:author="shorny" w:date="2014-06-09T15:49:00Z">
              <w:rPr/>
            </w:rPrChange>
          </w:rPr>
          <w:t xml:space="preserve">  `</w:t>
        </w:r>
        <w:r w:rsidRPr="00A85691">
          <w:rPr>
            <w:rStyle w:val="type1"/>
            <w:sz w:val="18"/>
            <w:rPrChange w:id="3299" w:author="shorny" w:date="2014-06-09T15:49:00Z">
              <w:rPr>
                <w:rStyle w:val="type1"/>
              </w:rPr>
            </w:rPrChange>
          </w:rPr>
          <w:t>Date</w:t>
        </w:r>
        <w:r w:rsidRPr="00A85691">
          <w:rPr>
            <w:sz w:val="18"/>
            <w:rPrChange w:id="3300" w:author="shorny" w:date="2014-06-09T15:49:00Z">
              <w:rPr/>
            </w:rPrChange>
          </w:rPr>
          <w:t xml:space="preserve">` </w:t>
        </w:r>
        <w:r w:rsidRPr="00A85691">
          <w:rPr>
            <w:rStyle w:val="type1"/>
            <w:sz w:val="18"/>
            <w:rPrChange w:id="3301" w:author="shorny" w:date="2014-06-09T15:49:00Z">
              <w:rPr>
                <w:rStyle w:val="type1"/>
              </w:rPr>
            </w:rPrChange>
          </w:rPr>
          <w:t>date</w:t>
        </w:r>
        <w:r w:rsidRPr="00A85691">
          <w:rPr>
            <w:sz w:val="18"/>
            <w:rPrChange w:id="3302" w:author="shorny" w:date="2014-06-09T15:49:00Z">
              <w:rPr/>
            </w:rPrChange>
          </w:rPr>
          <w:t xml:space="preserve"> </w:t>
        </w:r>
        <w:r w:rsidRPr="00A85691">
          <w:rPr>
            <w:rStyle w:val="keyword1"/>
            <w:sz w:val="18"/>
            <w:rPrChange w:id="3303" w:author="shorny" w:date="2014-06-09T15:49:00Z">
              <w:rPr>
                <w:rStyle w:val="keyword1"/>
              </w:rPr>
            </w:rPrChange>
          </w:rPr>
          <w:t>NOT</w:t>
        </w:r>
        <w:r w:rsidRPr="00A85691">
          <w:rPr>
            <w:sz w:val="18"/>
            <w:rPrChange w:id="3304" w:author="shorny" w:date="2014-06-09T15:49:00Z">
              <w:rPr/>
            </w:rPrChange>
          </w:rPr>
          <w:t xml:space="preserve"> </w:t>
        </w:r>
        <w:r w:rsidRPr="00A85691">
          <w:rPr>
            <w:rStyle w:val="keyword1"/>
            <w:sz w:val="18"/>
            <w:rPrChange w:id="3305" w:author="shorny" w:date="2014-06-09T15:49:00Z">
              <w:rPr>
                <w:rStyle w:val="keyword1"/>
              </w:rPr>
            </w:rPrChange>
          </w:rPr>
          <w:t>NULL</w:t>
        </w:r>
        <w:r w:rsidRPr="00A85691">
          <w:rPr>
            <w:sz w:val="18"/>
            <w:rPrChange w:id="3306" w:author="shorny" w:date="2014-06-09T15:49:00Z">
              <w:rPr/>
            </w:rPrChange>
          </w:rPr>
          <w:t xml:space="preserve"> comment </w:t>
        </w:r>
        <w:r w:rsidRPr="00A85691">
          <w:rPr>
            <w:rStyle w:val="string1"/>
            <w:sz w:val="18"/>
            <w:rPrChange w:id="3307" w:author="shorny" w:date="2014-06-09T15:49:00Z">
              <w:rPr>
                <w:rStyle w:val="string1"/>
              </w:rPr>
            </w:rPrChange>
          </w:rPr>
          <w:t>'The date the decision was made on'</w:t>
        </w:r>
        <w:r w:rsidRPr="00A85691">
          <w:rPr>
            <w:sz w:val="18"/>
            <w:rPrChange w:id="3308" w:author="shorny" w:date="2014-06-09T15:49:00Z">
              <w:rPr/>
            </w:rPrChange>
          </w:rPr>
          <w:t>,</w:t>
        </w:r>
      </w:ins>
    </w:p>
    <w:p w14:paraId="2CFA7878" w14:textId="77777777" w:rsidR="00A85691" w:rsidRPr="00A85691" w:rsidRDefault="00A85691">
      <w:pPr>
        <w:pStyle w:val="HTMLPreformatted"/>
        <w:divId w:val="1206136475"/>
        <w:rPr>
          <w:ins w:id="3309" w:author="shorny" w:date="2014-06-09T15:48:00Z"/>
          <w:sz w:val="18"/>
          <w:rPrChange w:id="3310" w:author="shorny" w:date="2014-06-09T15:49:00Z">
            <w:rPr>
              <w:ins w:id="3311" w:author="shorny" w:date="2014-06-09T15:48:00Z"/>
            </w:rPr>
          </w:rPrChange>
        </w:rPr>
      </w:pPr>
      <w:ins w:id="3312" w:author="shorny" w:date="2014-06-09T15:48:00Z">
        <w:r w:rsidRPr="00A85691">
          <w:rPr>
            <w:sz w:val="18"/>
            <w:rPrChange w:id="3313" w:author="shorny" w:date="2014-06-09T15:49:00Z">
              <w:rPr/>
            </w:rPrChange>
          </w:rPr>
          <w:t xml:space="preserve">  Comment </w:t>
        </w:r>
        <w:r w:rsidRPr="00A85691">
          <w:rPr>
            <w:rStyle w:val="type1"/>
            <w:sz w:val="18"/>
            <w:rPrChange w:id="3314" w:author="shorny" w:date="2014-06-09T15:49:00Z">
              <w:rPr>
                <w:rStyle w:val="type1"/>
              </w:rPr>
            </w:rPrChange>
          </w:rPr>
          <w:t>varchar</w:t>
        </w:r>
        <w:r w:rsidRPr="00A85691">
          <w:rPr>
            <w:sz w:val="18"/>
            <w:rPrChange w:id="3315" w:author="shorny" w:date="2014-06-09T15:49:00Z">
              <w:rPr/>
            </w:rPrChange>
          </w:rPr>
          <w:t xml:space="preserve">(1000) comment </w:t>
        </w:r>
        <w:r w:rsidRPr="00A85691">
          <w:rPr>
            <w:rStyle w:val="string1"/>
            <w:sz w:val="18"/>
            <w:rPrChange w:id="3316" w:author="shorny" w:date="2014-06-09T15:49:00Z">
              <w:rPr>
                <w:rStyle w:val="string1"/>
              </w:rPr>
            </w:rPrChange>
          </w:rPr>
          <w:t>'Extra information about the decision'</w:t>
        </w:r>
        <w:r w:rsidRPr="00A85691">
          <w:rPr>
            <w:sz w:val="18"/>
            <w:rPrChange w:id="3317" w:author="shorny" w:date="2014-06-09T15:49:00Z">
              <w:rPr/>
            </w:rPrChange>
          </w:rPr>
          <w:t>,</w:t>
        </w:r>
      </w:ins>
    </w:p>
    <w:p w14:paraId="1FEC589B" w14:textId="77777777" w:rsidR="00A85691" w:rsidRPr="00A85691" w:rsidRDefault="00A85691">
      <w:pPr>
        <w:pStyle w:val="HTMLPreformatted"/>
        <w:divId w:val="1206136475"/>
        <w:rPr>
          <w:ins w:id="3318" w:author="shorny" w:date="2014-06-09T15:48:00Z"/>
          <w:sz w:val="18"/>
          <w:rPrChange w:id="3319" w:author="shorny" w:date="2014-06-09T15:49:00Z">
            <w:rPr>
              <w:ins w:id="3320" w:author="shorny" w:date="2014-06-09T15:48:00Z"/>
            </w:rPr>
          </w:rPrChange>
        </w:rPr>
      </w:pPr>
      <w:ins w:id="3321" w:author="shorny" w:date="2014-06-09T15:48:00Z">
        <w:r w:rsidRPr="00A85691">
          <w:rPr>
            <w:sz w:val="18"/>
            <w:rPrChange w:id="3322" w:author="shorny" w:date="2014-06-09T15:49:00Z">
              <w:rPr/>
            </w:rPrChange>
          </w:rPr>
          <w:t xml:space="preserve">  ApplicationID mediumint comment </w:t>
        </w:r>
        <w:r w:rsidRPr="00A85691">
          <w:rPr>
            <w:rStyle w:val="string1"/>
            <w:sz w:val="18"/>
            <w:rPrChange w:id="3323" w:author="shorny" w:date="2014-06-09T15:49:00Z">
              <w:rPr>
                <w:rStyle w:val="string1"/>
              </w:rPr>
            </w:rPrChange>
          </w:rPr>
          <w:t>'the id of the application this decision is made with regards to, if this is a decision associated with an application'</w:t>
        </w:r>
        <w:r w:rsidRPr="00A85691">
          <w:rPr>
            <w:sz w:val="18"/>
            <w:rPrChange w:id="3324" w:author="shorny" w:date="2014-06-09T15:49:00Z">
              <w:rPr/>
            </w:rPrChange>
          </w:rPr>
          <w:t>,</w:t>
        </w:r>
      </w:ins>
    </w:p>
    <w:p w14:paraId="490FF0F3" w14:textId="77777777" w:rsidR="00A85691" w:rsidRPr="00A85691" w:rsidRDefault="00A85691">
      <w:pPr>
        <w:pStyle w:val="HTMLPreformatted"/>
        <w:divId w:val="1206136475"/>
        <w:rPr>
          <w:ins w:id="3325" w:author="shorny" w:date="2014-06-09T15:48:00Z"/>
          <w:sz w:val="18"/>
          <w:rPrChange w:id="3326" w:author="shorny" w:date="2014-06-09T15:49:00Z">
            <w:rPr>
              <w:ins w:id="3327" w:author="shorny" w:date="2014-06-09T15:48:00Z"/>
            </w:rPr>
          </w:rPrChange>
        </w:rPr>
      </w:pPr>
      <w:ins w:id="3328" w:author="shorny" w:date="2014-06-09T15:48:00Z">
        <w:r w:rsidRPr="00A85691">
          <w:rPr>
            <w:sz w:val="18"/>
            <w:rPrChange w:id="3329" w:author="shorny" w:date="2014-06-09T15:49:00Z">
              <w:rPr/>
            </w:rPrChange>
          </w:rPr>
          <w:t xml:space="preserve">  StaffID mediumint </w:t>
        </w:r>
        <w:r w:rsidRPr="00A85691">
          <w:rPr>
            <w:rStyle w:val="keyword1"/>
            <w:sz w:val="18"/>
            <w:rPrChange w:id="3330" w:author="shorny" w:date="2014-06-09T15:49:00Z">
              <w:rPr>
                <w:rStyle w:val="keyword1"/>
              </w:rPr>
            </w:rPrChange>
          </w:rPr>
          <w:t>NOT</w:t>
        </w:r>
        <w:r w:rsidRPr="00A85691">
          <w:rPr>
            <w:sz w:val="18"/>
            <w:rPrChange w:id="3331" w:author="shorny" w:date="2014-06-09T15:49:00Z">
              <w:rPr/>
            </w:rPrChange>
          </w:rPr>
          <w:t xml:space="preserve"> </w:t>
        </w:r>
        <w:r w:rsidRPr="00A85691">
          <w:rPr>
            <w:rStyle w:val="keyword1"/>
            <w:sz w:val="18"/>
            <w:rPrChange w:id="3332" w:author="shorny" w:date="2014-06-09T15:49:00Z">
              <w:rPr>
                <w:rStyle w:val="keyword1"/>
              </w:rPr>
            </w:rPrChange>
          </w:rPr>
          <w:t>NULL</w:t>
        </w:r>
        <w:r w:rsidRPr="00A85691">
          <w:rPr>
            <w:sz w:val="18"/>
            <w:rPrChange w:id="3333" w:author="shorny" w:date="2014-06-09T15:49:00Z">
              <w:rPr/>
            </w:rPrChange>
          </w:rPr>
          <w:t xml:space="preserve"> comment </w:t>
        </w:r>
        <w:r w:rsidRPr="00A85691">
          <w:rPr>
            <w:rStyle w:val="string1"/>
            <w:sz w:val="18"/>
            <w:rPrChange w:id="3334" w:author="shorny" w:date="2014-06-09T15:49:00Z">
              <w:rPr>
                <w:rStyle w:val="string1"/>
              </w:rPr>
            </w:rPrChange>
          </w:rPr>
          <w:t>'the staff ID of the staff member who made this decision/comment'</w:t>
        </w:r>
        <w:r w:rsidRPr="00A85691">
          <w:rPr>
            <w:sz w:val="18"/>
            <w:rPrChange w:id="3335" w:author="shorny" w:date="2014-06-09T15:49:00Z">
              <w:rPr/>
            </w:rPrChange>
          </w:rPr>
          <w:t>,</w:t>
        </w:r>
      </w:ins>
    </w:p>
    <w:p w14:paraId="039B6E6D" w14:textId="77777777" w:rsidR="00A85691" w:rsidRPr="00A85691" w:rsidRDefault="00A85691">
      <w:pPr>
        <w:pStyle w:val="HTMLPreformatted"/>
        <w:divId w:val="1206136475"/>
        <w:rPr>
          <w:ins w:id="3336" w:author="shorny" w:date="2014-06-09T15:48:00Z"/>
          <w:sz w:val="18"/>
          <w:rPrChange w:id="3337" w:author="shorny" w:date="2014-06-09T15:49:00Z">
            <w:rPr>
              <w:ins w:id="3338" w:author="shorny" w:date="2014-06-09T15:48:00Z"/>
            </w:rPr>
          </w:rPrChange>
        </w:rPr>
      </w:pPr>
      <w:ins w:id="3339" w:author="shorny" w:date="2014-06-09T15:48:00Z">
        <w:r w:rsidRPr="00A85691">
          <w:rPr>
            <w:sz w:val="18"/>
            <w:rPrChange w:id="3340" w:author="shorny" w:date="2014-06-09T15:49:00Z">
              <w:rPr/>
            </w:rPrChange>
          </w:rPr>
          <w:t xml:space="preserve">  DecisionTypeID mediumint </w:t>
        </w:r>
        <w:r w:rsidRPr="00A85691">
          <w:rPr>
            <w:rStyle w:val="keyword1"/>
            <w:sz w:val="18"/>
            <w:rPrChange w:id="3341" w:author="shorny" w:date="2014-06-09T15:49:00Z">
              <w:rPr>
                <w:rStyle w:val="keyword1"/>
              </w:rPr>
            </w:rPrChange>
          </w:rPr>
          <w:t>NOT</w:t>
        </w:r>
        <w:r w:rsidRPr="00A85691">
          <w:rPr>
            <w:sz w:val="18"/>
            <w:rPrChange w:id="3342" w:author="shorny" w:date="2014-06-09T15:49:00Z">
              <w:rPr/>
            </w:rPrChange>
          </w:rPr>
          <w:t xml:space="preserve"> </w:t>
        </w:r>
        <w:r w:rsidRPr="00A85691">
          <w:rPr>
            <w:rStyle w:val="keyword1"/>
            <w:sz w:val="18"/>
            <w:rPrChange w:id="3343" w:author="shorny" w:date="2014-06-09T15:49:00Z">
              <w:rPr>
                <w:rStyle w:val="keyword1"/>
              </w:rPr>
            </w:rPrChange>
          </w:rPr>
          <w:t>NULL</w:t>
        </w:r>
        <w:r w:rsidRPr="00A85691">
          <w:rPr>
            <w:sz w:val="18"/>
            <w:rPrChange w:id="3344" w:author="shorny" w:date="2014-06-09T15:49:00Z">
              <w:rPr/>
            </w:rPrChange>
          </w:rPr>
          <w:t>,</w:t>
        </w:r>
      </w:ins>
    </w:p>
    <w:p w14:paraId="7CE7FE65" w14:textId="77777777" w:rsidR="00A85691" w:rsidRPr="00A85691" w:rsidRDefault="00A85691">
      <w:pPr>
        <w:pStyle w:val="HTMLPreformatted"/>
        <w:divId w:val="1206136475"/>
        <w:rPr>
          <w:ins w:id="3345" w:author="shorny" w:date="2014-06-09T15:48:00Z"/>
          <w:sz w:val="18"/>
          <w:rPrChange w:id="3346" w:author="shorny" w:date="2014-06-09T15:49:00Z">
            <w:rPr>
              <w:ins w:id="3347" w:author="shorny" w:date="2014-06-09T15:48:00Z"/>
            </w:rPr>
          </w:rPrChange>
        </w:rPr>
      </w:pPr>
      <w:ins w:id="3348" w:author="shorny" w:date="2014-06-09T15:48:00Z">
        <w:r w:rsidRPr="00A85691">
          <w:rPr>
            <w:sz w:val="18"/>
            <w:rPrChange w:id="3349" w:author="shorny" w:date="2014-06-09T15:49:00Z">
              <w:rPr/>
            </w:rPrChange>
          </w:rPr>
          <w:t xml:space="preserve">  Reportable tinyint(1) </w:t>
        </w:r>
        <w:r w:rsidRPr="00A85691">
          <w:rPr>
            <w:rStyle w:val="keyword1"/>
            <w:sz w:val="18"/>
            <w:rPrChange w:id="3350" w:author="shorny" w:date="2014-06-09T15:49:00Z">
              <w:rPr>
                <w:rStyle w:val="keyword1"/>
              </w:rPr>
            </w:rPrChange>
          </w:rPr>
          <w:t>NOT</w:t>
        </w:r>
        <w:r w:rsidRPr="00A85691">
          <w:rPr>
            <w:sz w:val="18"/>
            <w:rPrChange w:id="3351" w:author="shorny" w:date="2014-06-09T15:49:00Z">
              <w:rPr/>
            </w:rPrChange>
          </w:rPr>
          <w:t xml:space="preserve"> </w:t>
        </w:r>
        <w:r w:rsidRPr="00A85691">
          <w:rPr>
            <w:rStyle w:val="keyword1"/>
            <w:sz w:val="18"/>
            <w:rPrChange w:id="3352" w:author="shorny" w:date="2014-06-09T15:49:00Z">
              <w:rPr>
                <w:rStyle w:val="keyword1"/>
              </w:rPr>
            </w:rPrChange>
          </w:rPr>
          <w:t>NULL</w:t>
        </w:r>
        <w:r w:rsidRPr="00A85691">
          <w:rPr>
            <w:sz w:val="18"/>
            <w:rPrChange w:id="3353" w:author="shorny" w:date="2014-06-09T15:49:00Z">
              <w:rPr/>
            </w:rPrChange>
          </w:rPr>
          <w:t xml:space="preserve"> comment </w:t>
        </w:r>
        <w:r w:rsidRPr="00A85691">
          <w:rPr>
            <w:rStyle w:val="string1"/>
            <w:sz w:val="18"/>
            <w:rPrChange w:id="3354" w:author="shorny" w:date="2014-06-09T15:49:00Z">
              <w:rPr>
                <w:rStyle w:val="string1"/>
              </w:rPr>
            </w:rPrChange>
          </w:rPr>
          <w:t>'a boolean that is automatically ticked if the change is deemed reportable (status changes request filled etc.)'</w:t>
        </w:r>
        <w:r w:rsidRPr="00A85691">
          <w:rPr>
            <w:sz w:val="18"/>
            <w:rPrChange w:id="3355" w:author="shorny" w:date="2014-06-09T15:49:00Z">
              <w:rPr/>
            </w:rPrChange>
          </w:rPr>
          <w:t>,</w:t>
        </w:r>
      </w:ins>
    </w:p>
    <w:p w14:paraId="6B176EBC" w14:textId="77777777" w:rsidR="00A85691" w:rsidRPr="00A85691" w:rsidRDefault="00A85691">
      <w:pPr>
        <w:pStyle w:val="HTMLPreformatted"/>
        <w:divId w:val="1206136475"/>
        <w:rPr>
          <w:ins w:id="3356" w:author="shorny" w:date="2014-06-09T15:48:00Z"/>
          <w:sz w:val="18"/>
          <w:rPrChange w:id="3357" w:author="shorny" w:date="2014-06-09T15:49:00Z">
            <w:rPr>
              <w:ins w:id="3358" w:author="shorny" w:date="2014-06-09T15:48:00Z"/>
            </w:rPr>
          </w:rPrChange>
        </w:rPr>
      </w:pPr>
      <w:ins w:id="3359" w:author="shorny" w:date="2014-06-09T15:48:00Z">
        <w:r w:rsidRPr="00A85691">
          <w:rPr>
            <w:sz w:val="18"/>
            <w:rPrChange w:id="3360" w:author="shorny" w:date="2014-06-09T15:49:00Z">
              <w:rPr/>
            </w:rPrChange>
          </w:rPr>
          <w:t xml:space="preserve">  Sent tinyint(1) comment </w:t>
        </w:r>
        <w:r w:rsidRPr="00A85691">
          <w:rPr>
            <w:rStyle w:val="string1"/>
            <w:sz w:val="18"/>
            <w:rPrChange w:id="3361" w:author="shorny" w:date="2014-06-09T15:49:00Z">
              <w:rPr>
                <w:rStyle w:val="string1"/>
              </w:rPr>
            </w:rPrChange>
          </w:rPr>
          <w:t>'a boolean to check if the related email has been sent'</w:t>
        </w:r>
        <w:r w:rsidRPr="00A85691">
          <w:rPr>
            <w:sz w:val="18"/>
            <w:rPrChange w:id="3362" w:author="shorny" w:date="2014-06-09T15:49:00Z">
              <w:rPr/>
            </w:rPrChange>
          </w:rPr>
          <w:t>,</w:t>
        </w:r>
      </w:ins>
    </w:p>
    <w:p w14:paraId="7D0020D9" w14:textId="77777777" w:rsidR="00A85691" w:rsidRPr="00A85691" w:rsidRDefault="00A85691">
      <w:pPr>
        <w:pStyle w:val="HTMLPreformatted"/>
        <w:divId w:val="1206136475"/>
        <w:rPr>
          <w:ins w:id="3363" w:author="shorny" w:date="2014-06-09T15:48:00Z"/>
          <w:sz w:val="18"/>
          <w:rPrChange w:id="3364" w:author="shorny" w:date="2014-06-09T15:49:00Z">
            <w:rPr>
              <w:ins w:id="3365" w:author="shorny" w:date="2014-06-09T15:48:00Z"/>
            </w:rPr>
          </w:rPrChange>
        </w:rPr>
      </w:pPr>
      <w:ins w:id="3366" w:author="shorny" w:date="2014-06-09T15:48:00Z">
        <w:r w:rsidRPr="00A85691">
          <w:rPr>
            <w:sz w:val="18"/>
            <w:rPrChange w:id="3367" w:author="shorny" w:date="2014-06-09T15:49:00Z">
              <w:rPr/>
            </w:rPrChange>
          </w:rPr>
          <w:t xml:space="preserve">  </w:t>
        </w:r>
        <w:r w:rsidRPr="00A85691">
          <w:rPr>
            <w:rStyle w:val="keyword1"/>
            <w:sz w:val="18"/>
            <w:rPrChange w:id="3368" w:author="shorny" w:date="2014-06-09T15:49:00Z">
              <w:rPr>
                <w:rStyle w:val="keyword1"/>
              </w:rPr>
            </w:rPrChange>
          </w:rPr>
          <w:t>PRIMARY</w:t>
        </w:r>
        <w:r w:rsidRPr="00A85691">
          <w:rPr>
            <w:sz w:val="18"/>
            <w:rPrChange w:id="3369" w:author="shorny" w:date="2014-06-09T15:49:00Z">
              <w:rPr/>
            </w:rPrChange>
          </w:rPr>
          <w:t xml:space="preserve"> </w:t>
        </w:r>
        <w:r w:rsidRPr="00A85691">
          <w:rPr>
            <w:rStyle w:val="keyword1"/>
            <w:sz w:val="18"/>
            <w:rPrChange w:id="3370" w:author="shorny" w:date="2014-06-09T15:49:00Z">
              <w:rPr>
                <w:rStyle w:val="keyword1"/>
              </w:rPr>
            </w:rPrChange>
          </w:rPr>
          <w:t>KEY</w:t>
        </w:r>
        <w:r w:rsidRPr="00A85691">
          <w:rPr>
            <w:sz w:val="18"/>
            <w:rPrChange w:id="3371" w:author="shorny" w:date="2014-06-09T15:49:00Z">
              <w:rPr/>
            </w:rPrChange>
          </w:rPr>
          <w:t xml:space="preserve"> (DecID),</w:t>
        </w:r>
      </w:ins>
    </w:p>
    <w:p w14:paraId="08F91D18" w14:textId="77777777" w:rsidR="00A85691" w:rsidRPr="00A85691" w:rsidRDefault="00A85691">
      <w:pPr>
        <w:pStyle w:val="HTMLPreformatted"/>
        <w:divId w:val="1206136475"/>
        <w:rPr>
          <w:ins w:id="3372" w:author="shorny" w:date="2014-06-09T15:48:00Z"/>
          <w:sz w:val="18"/>
          <w:rPrChange w:id="3373" w:author="shorny" w:date="2014-06-09T15:49:00Z">
            <w:rPr>
              <w:ins w:id="3374" w:author="shorny" w:date="2014-06-09T15:48:00Z"/>
            </w:rPr>
          </w:rPrChange>
        </w:rPr>
      </w:pPr>
      <w:ins w:id="3375" w:author="shorny" w:date="2014-06-09T15:48:00Z">
        <w:r w:rsidRPr="00A85691">
          <w:rPr>
            <w:sz w:val="18"/>
            <w:rPrChange w:id="3376" w:author="shorny" w:date="2014-06-09T15:49:00Z">
              <w:rPr/>
            </w:rPrChange>
          </w:rPr>
          <w:t xml:space="preserve">  INDEX (ApplicationID),</w:t>
        </w:r>
      </w:ins>
    </w:p>
    <w:p w14:paraId="57DDE9B9" w14:textId="77777777" w:rsidR="00A85691" w:rsidRPr="00A85691" w:rsidRDefault="00A85691">
      <w:pPr>
        <w:pStyle w:val="HTMLPreformatted"/>
        <w:divId w:val="1206136475"/>
        <w:rPr>
          <w:ins w:id="3377" w:author="shorny" w:date="2014-06-09T15:48:00Z"/>
          <w:sz w:val="18"/>
          <w:rPrChange w:id="3378" w:author="shorny" w:date="2014-06-09T15:49:00Z">
            <w:rPr>
              <w:ins w:id="3379" w:author="shorny" w:date="2014-06-09T15:48:00Z"/>
            </w:rPr>
          </w:rPrChange>
        </w:rPr>
      </w:pPr>
      <w:ins w:id="3380" w:author="shorny" w:date="2014-06-09T15:48:00Z">
        <w:r w:rsidRPr="00A85691">
          <w:rPr>
            <w:sz w:val="18"/>
            <w:rPrChange w:id="3381" w:author="shorny" w:date="2014-06-09T15:49:00Z">
              <w:rPr/>
            </w:rPrChange>
          </w:rPr>
          <w:t xml:space="preserve">  INDEX (StaffID),</w:t>
        </w:r>
      </w:ins>
    </w:p>
    <w:p w14:paraId="775C4D66" w14:textId="77777777" w:rsidR="00A85691" w:rsidRPr="00A85691" w:rsidRDefault="00A85691">
      <w:pPr>
        <w:pStyle w:val="HTMLPreformatted"/>
        <w:divId w:val="1206136475"/>
        <w:rPr>
          <w:ins w:id="3382" w:author="shorny" w:date="2014-06-09T15:48:00Z"/>
          <w:sz w:val="18"/>
          <w:rPrChange w:id="3383" w:author="shorny" w:date="2014-06-09T15:49:00Z">
            <w:rPr>
              <w:ins w:id="3384" w:author="shorny" w:date="2014-06-09T15:48:00Z"/>
            </w:rPr>
          </w:rPrChange>
        </w:rPr>
      </w:pPr>
      <w:ins w:id="3385" w:author="shorny" w:date="2014-06-09T15:48:00Z">
        <w:r w:rsidRPr="00A85691">
          <w:rPr>
            <w:sz w:val="18"/>
            <w:rPrChange w:id="3386" w:author="shorny" w:date="2014-06-09T15:49:00Z">
              <w:rPr/>
            </w:rPrChange>
          </w:rPr>
          <w:t xml:space="preserve">  INDEX (DecisionTypeID),</w:t>
        </w:r>
      </w:ins>
    </w:p>
    <w:p w14:paraId="2B12312D" w14:textId="77777777" w:rsidR="00A85691" w:rsidRPr="00A85691" w:rsidRDefault="00A85691">
      <w:pPr>
        <w:pStyle w:val="HTMLPreformatted"/>
        <w:divId w:val="1206136475"/>
        <w:rPr>
          <w:ins w:id="3387" w:author="shorny" w:date="2014-06-09T15:48:00Z"/>
          <w:sz w:val="18"/>
          <w:rPrChange w:id="3388" w:author="shorny" w:date="2014-06-09T15:49:00Z">
            <w:rPr>
              <w:ins w:id="3389" w:author="shorny" w:date="2014-06-09T15:48:00Z"/>
            </w:rPr>
          </w:rPrChange>
        </w:rPr>
      </w:pPr>
      <w:ins w:id="3390" w:author="shorny" w:date="2014-06-09T15:48:00Z">
        <w:r w:rsidRPr="00A85691">
          <w:rPr>
            <w:sz w:val="18"/>
            <w:rPrChange w:id="3391" w:author="shorny" w:date="2014-06-09T15:49:00Z">
              <w:rPr/>
            </w:rPrChange>
          </w:rPr>
          <w:t xml:space="preserve">  INDEX (Reportable),</w:t>
        </w:r>
      </w:ins>
    </w:p>
    <w:p w14:paraId="73F54D35" w14:textId="77777777" w:rsidR="00A85691" w:rsidRPr="00A85691" w:rsidRDefault="00A85691">
      <w:pPr>
        <w:pStyle w:val="HTMLPreformatted"/>
        <w:divId w:val="1206136475"/>
        <w:rPr>
          <w:ins w:id="3392" w:author="shorny" w:date="2014-06-09T15:48:00Z"/>
          <w:sz w:val="18"/>
          <w:rPrChange w:id="3393" w:author="shorny" w:date="2014-06-09T15:49:00Z">
            <w:rPr>
              <w:ins w:id="3394" w:author="shorny" w:date="2014-06-09T15:48:00Z"/>
            </w:rPr>
          </w:rPrChange>
        </w:rPr>
      </w:pPr>
      <w:ins w:id="3395" w:author="shorny" w:date="2014-06-09T15:48:00Z">
        <w:r w:rsidRPr="00A85691">
          <w:rPr>
            <w:sz w:val="18"/>
            <w:rPrChange w:id="3396" w:author="shorny" w:date="2014-06-09T15:49:00Z">
              <w:rPr/>
            </w:rPrChange>
          </w:rPr>
          <w:t xml:space="preserve">  INDEX (Sent)</w:t>
        </w:r>
      </w:ins>
    </w:p>
    <w:p w14:paraId="249FDD7F" w14:textId="77777777" w:rsidR="00A85691" w:rsidRPr="00A85691" w:rsidRDefault="00A85691">
      <w:pPr>
        <w:pStyle w:val="HTMLPreformatted"/>
        <w:divId w:val="1206136475"/>
        <w:rPr>
          <w:ins w:id="3397" w:author="shorny" w:date="2014-06-09T15:48:00Z"/>
          <w:sz w:val="18"/>
          <w:rPrChange w:id="3398" w:author="shorny" w:date="2014-06-09T15:49:00Z">
            <w:rPr>
              <w:ins w:id="3399" w:author="shorny" w:date="2014-06-09T15:48:00Z"/>
            </w:rPr>
          </w:rPrChange>
        </w:rPr>
      </w:pPr>
      <w:ins w:id="3400" w:author="shorny" w:date="2014-06-09T15:48:00Z">
        <w:r w:rsidRPr="00A85691">
          <w:rPr>
            <w:sz w:val="18"/>
            <w:rPrChange w:id="3401" w:author="shorny" w:date="2014-06-09T15:49:00Z">
              <w:rPr/>
            </w:rPrChange>
          </w:rPr>
          <w:t>)</w:t>
        </w:r>
      </w:ins>
    </w:p>
    <w:p w14:paraId="2401128D" w14:textId="77777777" w:rsidR="00A85691" w:rsidRPr="00A85691" w:rsidRDefault="00A85691">
      <w:pPr>
        <w:pStyle w:val="HTMLPreformatted"/>
        <w:divId w:val="1206136475"/>
        <w:rPr>
          <w:ins w:id="3402" w:author="shorny" w:date="2014-06-09T15:48:00Z"/>
          <w:sz w:val="18"/>
          <w:rPrChange w:id="3403" w:author="shorny" w:date="2014-06-09T15:49:00Z">
            <w:rPr>
              <w:ins w:id="3404" w:author="shorny" w:date="2014-06-09T15:48:00Z"/>
            </w:rPr>
          </w:rPrChange>
        </w:rPr>
      </w:pPr>
      <w:ins w:id="3405" w:author="shorny" w:date="2014-06-09T15:48:00Z">
        <w:r w:rsidRPr="00A85691">
          <w:rPr>
            <w:sz w:val="18"/>
            <w:rPrChange w:id="3406" w:author="shorny" w:date="2014-06-09T15:49:00Z">
              <w:rPr/>
            </w:rPrChange>
          </w:rPr>
          <w:t>comment=</w:t>
        </w:r>
        <w:r w:rsidRPr="00A85691">
          <w:rPr>
            <w:rStyle w:val="string1"/>
            <w:sz w:val="18"/>
            <w:rPrChange w:id="3407" w:author="shorny" w:date="2014-06-09T15:49:00Z">
              <w:rPr>
                <w:rStyle w:val="string1"/>
              </w:rPr>
            </w:rPrChange>
          </w:rPr>
          <w:t>'The decision/comment made for an application by a RHD staff member'</w:t>
        </w:r>
      </w:ins>
    </w:p>
    <w:p w14:paraId="583174A7" w14:textId="77777777" w:rsidR="00A85691" w:rsidRPr="00A85691" w:rsidRDefault="00A85691">
      <w:pPr>
        <w:pStyle w:val="HTMLPreformatted"/>
        <w:divId w:val="1206136475"/>
        <w:rPr>
          <w:ins w:id="3408" w:author="shorny" w:date="2014-06-09T15:48:00Z"/>
          <w:sz w:val="18"/>
          <w:rPrChange w:id="3409" w:author="shorny" w:date="2014-06-09T15:49:00Z">
            <w:rPr>
              <w:ins w:id="3410" w:author="shorny" w:date="2014-06-09T15:48:00Z"/>
            </w:rPr>
          </w:rPrChange>
        </w:rPr>
      </w:pPr>
      <w:ins w:id="3411" w:author="shorny" w:date="2014-06-09T15:48:00Z">
        <w:r w:rsidRPr="00A85691">
          <w:rPr>
            <w:sz w:val="18"/>
            <w:rPrChange w:id="3412" w:author="shorny" w:date="2014-06-09T15:49:00Z">
              <w:rPr/>
            </w:rPrChange>
          </w:rPr>
          <w:t>ENGINE=InnoDB;</w:t>
        </w:r>
      </w:ins>
    </w:p>
    <w:p w14:paraId="7C5504CE" w14:textId="77777777" w:rsidR="00A85691" w:rsidRPr="00A85691" w:rsidRDefault="00A85691">
      <w:pPr>
        <w:pStyle w:val="HTMLPreformatted"/>
        <w:divId w:val="1206136475"/>
        <w:rPr>
          <w:ins w:id="3413" w:author="shorny" w:date="2014-06-09T15:48:00Z"/>
          <w:sz w:val="18"/>
          <w:rPrChange w:id="3414" w:author="shorny" w:date="2014-06-09T15:49:00Z">
            <w:rPr>
              <w:ins w:id="3415" w:author="shorny" w:date="2014-06-09T15:48:00Z"/>
            </w:rPr>
          </w:rPrChange>
        </w:rPr>
      </w:pPr>
    </w:p>
    <w:p w14:paraId="64A64061" w14:textId="77777777" w:rsidR="00A85691" w:rsidRPr="00A85691" w:rsidRDefault="00A85691">
      <w:pPr>
        <w:pStyle w:val="HTMLPreformatted"/>
        <w:divId w:val="1206136475"/>
        <w:rPr>
          <w:ins w:id="3416" w:author="shorny" w:date="2014-06-09T15:48:00Z"/>
          <w:sz w:val="18"/>
          <w:rPrChange w:id="3417" w:author="shorny" w:date="2014-06-09T15:49:00Z">
            <w:rPr>
              <w:ins w:id="3418" w:author="shorny" w:date="2014-06-09T15:48:00Z"/>
            </w:rPr>
          </w:rPrChange>
        </w:rPr>
      </w:pPr>
      <w:ins w:id="3419" w:author="shorny" w:date="2014-06-09T15:48:00Z">
        <w:r w:rsidRPr="00A85691">
          <w:rPr>
            <w:rStyle w:val="keyword1"/>
            <w:sz w:val="18"/>
            <w:rPrChange w:id="3420" w:author="shorny" w:date="2014-06-09T15:49:00Z">
              <w:rPr>
                <w:rStyle w:val="keyword1"/>
              </w:rPr>
            </w:rPrChange>
          </w:rPr>
          <w:t>CREATE</w:t>
        </w:r>
        <w:r w:rsidRPr="00A85691">
          <w:rPr>
            <w:sz w:val="18"/>
            <w:rPrChange w:id="3421" w:author="shorny" w:date="2014-06-09T15:49:00Z">
              <w:rPr/>
            </w:rPrChange>
          </w:rPr>
          <w:t xml:space="preserve"> </w:t>
        </w:r>
        <w:r w:rsidRPr="00A85691">
          <w:rPr>
            <w:rStyle w:val="keyword1"/>
            <w:sz w:val="18"/>
            <w:rPrChange w:id="3422" w:author="shorny" w:date="2014-06-09T15:49:00Z">
              <w:rPr>
                <w:rStyle w:val="keyword1"/>
              </w:rPr>
            </w:rPrChange>
          </w:rPr>
          <w:t>TABLE</w:t>
        </w:r>
        <w:r w:rsidRPr="00A85691">
          <w:rPr>
            <w:sz w:val="18"/>
            <w:rPrChange w:id="3423" w:author="shorny" w:date="2014-06-09T15:49:00Z">
              <w:rPr/>
            </w:rPrChange>
          </w:rPr>
          <w:t xml:space="preserve"> `Research Area` (</w:t>
        </w:r>
      </w:ins>
    </w:p>
    <w:p w14:paraId="5900B881" w14:textId="77777777" w:rsidR="00A85691" w:rsidRPr="00A85691" w:rsidRDefault="00A85691">
      <w:pPr>
        <w:pStyle w:val="HTMLPreformatted"/>
        <w:divId w:val="1206136475"/>
        <w:rPr>
          <w:ins w:id="3424" w:author="shorny" w:date="2014-06-09T15:48:00Z"/>
          <w:rStyle w:val="string1"/>
          <w:sz w:val="18"/>
          <w:rPrChange w:id="3425" w:author="shorny" w:date="2014-06-09T15:49:00Z">
            <w:rPr>
              <w:ins w:id="3426" w:author="shorny" w:date="2014-06-09T15:48:00Z"/>
              <w:rStyle w:val="string1"/>
            </w:rPr>
          </w:rPrChange>
        </w:rPr>
      </w:pPr>
      <w:ins w:id="3427" w:author="shorny" w:date="2014-06-09T15:48:00Z">
        <w:r w:rsidRPr="00A85691">
          <w:rPr>
            <w:sz w:val="18"/>
            <w:rPrChange w:id="3428" w:author="shorny" w:date="2014-06-09T15:49:00Z">
              <w:rPr>
                <w:color w:val="8B2252"/>
              </w:rPr>
            </w:rPrChange>
          </w:rPr>
          <w:t xml:space="preserve">  FORCode mediumint(6) </w:t>
        </w:r>
        <w:r w:rsidRPr="00A85691">
          <w:rPr>
            <w:rStyle w:val="keyword1"/>
            <w:sz w:val="18"/>
            <w:rPrChange w:id="3429" w:author="shorny" w:date="2014-06-09T15:49:00Z">
              <w:rPr>
                <w:rStyle w:val="keyword1"/>
              </w:rPr>
            </w:rPrChange>
          </w:rPr>
          <w:t>NOT</w:t>
        </w:r>
        <w:r w:rsidRPr="00A85691">
          <w:rPr>
            <w:sz w:val="18"/>
            <w:rPrChange w:id="3430" w:author="shorny" w:date="2014-06-09T15:49:00Z">
              <w:rPr/>
            </w:rPrChange>
          </w:rPr>
          <w:t xml:space="preserve"> </w:t>
        </w:r>
        <w:r w:rsidRPr="00A85691">
          <w:rPr>
            <w:rStyle w:val="keyword1"/>
            <w:sz w:val="18"/>
            <w:rPrChange w:id="3431" w:author="shorny" w:date="2014-06-09T15:49:00Z">
              <w:rPr>
                <w:rStyle w:val="keyword1"/>
              </w:rPr>
            </w:rPrChange>
          </w:rPr>
          <w:t>NULL</w:t>
        </w:r>
        <w:r w:rsidRPr="00A85691">
          <w:rPr>
            <w:sz w:val="18"/>
            <w:rPrChange w:id="3432" w:author="shorny" w:date="2014-06-09T15:49:00Z">
              <w:rPr/>
            </w:rPrChange>
          </w:rPr>
          <w:t xml:space="preserve"> AUTO_INCREMENT comment </w:t>
        </w:r>
        <w:r w:rsidRPr="00A85691">
          <w:rPr>
            <w:rStyle w:val="string1"/>
            <w:sz w:val="18"/>
            <w:rPrChange w:id="3433" w:author="shorny" w:date="2014-06-09T15:49:00Z">
              <w:rPr>
                <w:rStyle w:val="string1"/>
              </w:rPr>
            </w:rPrChange>
          </w:rPr>
          <w:t>'The Australian Field Of Research (FOR) code,</w:t>
        </w:r>
      </w:ins>
    </w:p>
    <w:p w14:paraId="0BB322F4" w14:textId="77777777" w:rsidR="00A85691" w:rsidRPr="00A85691" w:rsidRDefault="00A85691">
      <w:pPr>
        <w:pStyle w:val="HTMLPreformatted"/>
        <w:divId w:val="1206136475"/>
        <w:rPr>
          <w:ins w:id="3434" w:author="shorny" w:date="2014-06-09T15:48:00Z"/>
          <w:rStyle w:val="string1"/>
          <w:sz w:val="18"/>
          <w:rPrChange w:id="3435" w:author="shorny" w:date="2014-06-09T15:49:00Z">
            <w:rPr>
              <w:ins w:id="3436" w:author="shorny" w:date="2014-06-09T15:48:00Z"/>
              <w:rStyle w:val="string1"/>
            </w:rPr>
          </w:rPrChange>
        </w:rPr>
      </w:pPr>
      <w:ins w:id="3437" w:author="shorny" w:date="2014-06-09T15:48:00Z">
        <w:r w:rsidRPr="00A85691">
          <w:rPr>
            <w:rStyle w:val="string1"/>
            <w:sz w:val="18"/>
            <w:rPrChange w:id="3438" w:author="shorny" w:date="2014-06-09T15:49:00Z">
              <w:rPr>
                <w:rStyle w:val="string1"/>
              </w:rPr>
            </w:rPrChange>
          </w:rPr>
          <w:t xml:space="preserve">  primary key,</w:t>
        </w:r>
      </w:ins>
    </w:p>
    <w:p w14:paraId="7250A84E" w14:textId="77777777" w:rsidR="00A85691" w:rsidRPr="00A85691" w:rsidRDefault="00A85691">
      <w:pPr>
        <w:pStyle w:val="HTMLPreformatted"/>
        <w:divId w:val="1206136475"/>
        <w:rPr>
          <w:ins w:id="3439" w:author="shorny" w:date="2014-06-09T15:48:00Z"/>
          <w:sz w:val="18"/>
          <w:rPrChange w:id="3440" w:author="shorny" w:date="2014-06-09T15:49:00Z">
            <w:rPr>
              <w:ins w:id="3441" w:author="shorny" w:date="2014-06-09T15:48:00Z"/>
            </w:rPr>
          </w:rPrChange>
        </w:rPr>
      </w:pPr>
      <w:ins w:id="3442" w:author="shorny" w:date="2014-06-09T15:48:00Z">
        <w:r w:rsidRPr="00A85691">
          <w:rPr>
            <w:rStyle w:val="string1"/>
            <w:sz w:val="18"/>
            <w:rPrChange w:id="3443" w:author="shorny" w:date="2014-06-09T15:49:00Z">
              <w:rPr>
                <w:rStyle w:val="string1"/>
              </w:rPr>
            </w:rPrChange>
          </w:rPr>
          <w:t xml:space="preserve">  that uniquely identifies the Research area'</w:t>
        </w:r>
        <w:r w:rsidRPr="00A85691">
          <w:rPr>
            <w:sz w:val="18"/>
            <w:rPrChange w:id="3444" w:author="shorny" w:date="2014-06-09T15:49:00Z">
              <w:rPr/>
            </w:rPrChange>
          </w:rPr>
          <w:t>,</w:t>
        </w:r>
      </w:ins>
    </w:p>
    <w:p w14:paraId="1B55A4FC" w14:textId="77777777" w:rsidR="00A85691" w:rsidRPr="00A85691" w:rsidRDefault="00A85691">
      <w:pPr>
        <w:pStyle w:val="HTMLPreformatted"/>
        <w:divId w:val="1206136475"/>
        <w:rPr>
          <w:ins w:id="3445" w:author="shorny" w:date="2014-06-09T15:48:00Z"/>
          <w:sz w:val="18"/>
          <w:rPrChange w:id="3446" w:author="shorny" w:date="2014-06-09T15:49:00Z">
            <w:rPr>
              <w:ins w:id="3447" w:author="shorny" w:date="2014-06-09T15:48:00Z"/>
            </w:rPr>
          </w:rPrChange>
        </w:rPr>
      </w:pPr>
      <w:ins w:id="3448" w:author="shorny" w:date="2014-06-09T15:48:00Z">
        <w:r w:rsidRPr="00A85691">
          <w:rPr>
            <w:sz w:val="18"/>
            <w:rPrChange w:id="3449" w:author="shorny" w:date="2014-06-09T15:49:00Z">
              <w:rPr/>
            </w:rPrChange>
          </w:rPr>
          <w:t xml:space="preserve">  Description </w:t>
        </w:r>
        <w:r w:rsidRPr="00A85691">
          <w:rPr>
            <w:rStyle w:val="type1"/>
            <w:sz w:val="18"/>
            <w:rPrChange w:id="3450" w:author="shorny" w:date="2014-06-09T15:49:00Z">
              <w:rPr>
                <w:rStyle w:val="type1"/>
              </w:rPr>
            </w:rPrChange>
          </w:rPr>
          <w:t>varchar</w:t>
        </w:r>
        <w:r w:rsidRPr="00A85691">
          <w:rPr>
            <w:sz w:val="18"/>
            <w:rPrChange w:id="3451" w:author="shorny" w:date="2014-06-09T15:49:00Z">
              <w:rPr/>
            </w:rPrChange>
          </w:rPr>
          <w:t xml:space="preserve">(2000) </w:t>
        </w:r>
        <w:r w:rsidRPr="00A85691">
          <w:rPr>
            <w:rStyle w:val="keyword1"/>
            <w:sz w:val="18"/>
            <w:rPrChange w:id="3452" w:author="shorny" w:date="2014-06-09T15:49:00Z">
              <w:rPr>
                <w:rStyle w:val="keyword1"/>
              </w:rPr>
            </w:rPrChange>
          </w:rPr>
          <w:t>NOT</w:t>
        </w:r>
        <w:r w:rsidRPr="00A85691">
          <w:rPr>
            <w:sz w:val="18"/>
            <w:rPrChange w:id="3453" w:author="shorny" w:date="2014-06-09T15:49:00Z">
              <w:rPr/>
            </w:rPrChange>
          </w:rPr>
          <w:t xml:space="preserve"> </w:t>
        </w:r>
        <w:r w:rsidRPr="00A85691">
          <w:rPr>
            <w:rStyle w:val="keyword1"/>
            <w:sz w:val="18"/>
            <w:rPrChange w:id="3454" w:author="shorny" w:date="2014-06-09T15:49:00Z">
              <w:rPr>
                <w:rStyle w:val="keyword1"/>
              </w:rPr>
            </w:rPrChange>
          </w:rPr>
          <w:t>NULL</w:t>
        </w:r>
        <w:r w:rsidRPr="00A85691">
          <w:rPr>
            <w:sz w:val="18"/>
            <w:rPrChange w:id="3455" w:author="shorny" w:date="2014-06-09T15:49:00Z">
              <w:rPr/>
            </w:rPrChange>
          </w:rPr>
          <w:t xml:space="preserve"> comment </w:t>
        </w:r>
        <w:r w:rsidRPr="00A85691">
          <w:rPr>
            <w:rStyle w:val="string1"/>
            <w:sz w:val="18"/>
            <w:rPrChange w:id="3456" w:author="shorny" w:date="2014-06-09T15:49:00Z">
              <w:rPr>
                <w:rStyle w:val="string1"/>
              </w:rPr>
            </w:rPrChange>
          </w:rPr>
          <w:t>'A small text description of the FOR i.e. 2201'</w:t>
        </w:r>
        <w:r w:rsidRPr="00A85691">
          <w:rPr>
            <w:sz w:val="18"/>
            <w:rPrChange w:id="3457" w:author="shorny" w:date="2014-06-09T15:49:00Z">
              <w:rPr/>
            </w:rPrChange>
          </w:rPr>
          <w:t>,</w:t>
        </w:r>
      </w:ins>
    </w:p>
    <w:p w14:paraId="3FA7198F" w14:textId="77777777" w:rsidR="00A85691" w:rsidRPr="00A85691" w:rsidRDefault="00A85691">
      <w:pPr>
        <w:pStyle w:val="HTMLPreformatted"/>
        <w:divId w:val="1206136475"/>
        <w:rPr>
          <w:ins w:id="3458" w:author="shorny" w:date="2014-06-09T15:48:00Z"/>
          <w:sz w:val="18"/>
          <w:rPrChange w:id="3459" w:author="shorny" w:date="2014-06-09T15:49:00Z">
            <w:rPr>
              <w:ins w:id="3460" w:author="shorny" w:date="2014-06-09T15:48:00Z"/>
            </w:rPr>
          </w:rPrChange>
        </w:rPr>
      </w:pPr>
      <w:ins w:id="3461" w:author="shorny" w:date="2014-06-09T15:48:00Z">
        <w:r w:rsidRPr="00A85691">
          <w:rPr>
            <w:sz w:val="18"/>
            <w:rPrChange w:id="3462" w:author="shorny" w:date="2014-06-09T15:49:00Z">
              <w:rPr/>
            </w:rPrChange>
          </w:rPr>
          <w:lastRenderedPageBreak/>
          <w:t xml:space="preserve">  ResearchArea </w:t>
        </w:r>
        <w:r w:rsidRPr="00A85691">
          <w:rPr>
            <w:rStyle w:val="type1"/>
            <w:sz w:val="18"/>
            <w:rPrChange w:id="3463" w:author="shorny" w:date="2014-06-09T15:49:00Z">
              <w:rPr>
                <w:rStyle w:val="type1"/>
              </w:rPr>
            </w:rPrChange>
          </w:rPr>
          <w:t>varchar</w:t>
        </w:r>
        <w:r w:rsidRPr="00A85691">
          <w:rPr>
            <w:sz w:val="18"/>
            <w:rPrChange w:id="3464" w:author="shorny" w:date="2014-06-09T15:49:00Z">
              <w:rPr/>
            </w:rPrChange>
          </w:rPr>
          <w:t xml:space="preserve">(50) </w:t>
        </w:r>
        <w:r w:rsidRPr="00A85691">
          <w:rPr>
            <w:rStyle w:val="keyword1"/>
            <w:sz w:val="18"/>
            <w:rPrChange w:id="3465" w:author="shorny" w:date="2014-06-09T15:49:00Z">
              <w:rPr>
                <w:rStyle w:val="keyword1"/>
              </w:rPr>
            </w:rPrChange>
          </w:rPr>
          <w:t>NOT</w:t>
        </w:r>
        <w:r w:rsidRPr="00A85691">
          <w:rPr>
            <w:sz w:val="18"/>
            <w:rPrChange w:id="3466" w:author="shorny" w:date="2014-06-09T15:49:00Z">
              <w:rPr/>
            </w:rPrChange>
          </w:rPr>
          <w:t xml:space="preserve"> </w:t>
        </w:r>
        <w:r w:rsidRPr="00A85691">
          <w:rPr>
            <w:rStyle w:val="keyword1"/>
            <w:sz w:val="18"/>
            <w:rPrChange w:id="3467" w:author="shorny" w:date="2014-06-09T15:49:00Z">
              <w:rPr>
                <w:rStyle w:val="keyword1"/>
              </w:rPr>
            </w:rPrChange>
          </w:rPr>
          <w:t>NULL</w:t>
        </w:r>
        <w:r w:rsidRPr="00A85691">
          <w:rPr>
            <w:sz w:val="18"/>
            <w:rPrChange w:id="3468" w:author="shorny" w:date="2014-06-09T15:49:00Z">
              <w:rPr/>
            </w:rPrChange>
          </w:rPr>
          <w:t xml:space="preserve"> comment </w:t>
        </w:r>
        <w:r w:rsidRPr="00A85691">
          <w:rPr>
            <w:rStyle w:val="string1"/>
            <w:sz w:val="18"/>
            <w:rPrChange w:id="3469" w:author="shorny" w:date="2014-06-09T15:49:00Z">
              <w:rPr>
                <w:rStyle w:val="string1"/>
              </w:rPr>
            </w:rPrChange>
          </w:rPr>
          <w:t>'The FOR title; i.e. Applied Ethics'</w:t>
        </w:r>
        <w:r w:rsidRPr="00A85691">
          <w:rPr>
            <w:sz w:val="18"/>
            <w:rPrChange w:id="3470" w:author="shorny" w:date="2014-06-09T15:49:00Z">
              <w:rPr/>
            </w:rPrChange>
          </w:rPr>
          <w:t>,</w:t>
        </w:r>
      </w:ins>
    </w:p>
    <w:p w14:paraId="088C5DC4" w14:textId="77777777" w:rsidR="00A85691" w:rsidRPr="00A85691" w:rsidRDefault="00A85691">
      <w:pPr>
        <w:pStyle w:val="HTMLPreformatted"/>
        <w:divId w:val="1206136475"/>
        <w:rPr>
          <w:ins w:id="3471" w:author="shorny" w:date="2014-06-09T15:48:00Z"/>
          <w:sz w:val="18"/>
          <w:rPrChange w:id="3472" w:author="shorny" w:date="2014-06-09T15:49:00Z">
            <w:rPr>
              <w:ins w:id="3473" w:author="shorny" w:date="2014-06-09T15:48:00Z"/>
            </w:rPr>
          </w:rPrChange>
        </w:rPr>
      </w:pPr>
      <w:ins w:id="3474" w:author="shorny" w:date="2014-06-09T15:48:00Z">
        <w:r w:rsidRPr="00A85691">
          <w:rPr>
            <w:sz w:val="18"/>
            <w:rPrChange w:id="3475" w:author="shorny" w:date="2014-06-09T15:49:00Z">
              <w:rPr/>
            </w:rPrChange>
          </w:rPr>
          <w:t xml:space="preserve">  GeneralArea </w:t>
        </w:r>
        <w:r w:rsidRPr="00A85691">
          <w:rPr>
            <w:rStyle w:val="type1"/>
            <w:sz w:val="18"/>
            <w:rPrChange w:id="3476" w:author="shorny" w:date="2014-06-09T15:49:00Z">
              <w:rPr>
                <w:rStyle w:val="type1"/>
              </w:rPr>
            </w:rPrChange>
          </w:rPr>
          <w:t>varchar</w:t>
        </w:r>
        <w:r w:rsidRPr="00A85691">
          <w:rPr>
            <w:sz w:val="18"/>
            <w:rPrChange w:id="3477" w:author="shorny" w:date="2014-06-09T15:49:00Z">
              <w:rPr/>
            </w:rPrChange>
          </w:rPr>
          <w:t xml:space="preserve">(50) </w:t>
        </w:r>
        <w:r w:rsidRPr="00A85691">
          <w:rPr>
            <w:rStyle w:val="keyword1"/>
            <w:sz w:val="18"/>
            <w:rPrChange w:id="3478" w:author="shorny" w:date="2014-06-09T15:49:00Z">
              <w:rPr>
                <w:rStyle w:val="keyword1"/>
              </w:rPr>
            </w:rPrChange>
          </w:rPr>
          <w:t>NOT</w:t>
        </w:r>
        <w:r w:rsidRPr="00A85691">
          <w:rPr>
            <w:sz w:val="18"/>
            <w:rPrChange w:id="3479" w:author="shorny" w:date="2014-06-09T15:49:00Z">
              <w:rPr/>
            </w:rPrChange>
          </w:rPr>
          <w:t xml:space="preserve"> </w:t>
        </w:r>
        <w:r w:rsidRPr="00A85691">
          <w:rPr>
            <w:rStyle w:val="keyword1"/>
            <w:sz w:val="18"/>
            <w:rPrChange w:id="3480" w:author="shorny" w:date="2014-06-09T15:49:00Z">
              <w:rPr>
                <w:rStyle w:val="keyword1"/>
              </w:rPr>
            </w:rPrChange>
          </w:rPr>
          <w:t>NULL</w:t>
        </w:r>
        <w:r w:rsidRPr="00A85691">
          <w:rPr>
            <w:sz w:val="18"/>
            <w:rPrChange w:id="3481" w:author="shorny" w:date="2014-06-09T15:49:00Z">
              <w:rPr/>
            </w:rPrChange>
          </w:rPr>
          <w:t xml:space="preserve"> comment </w:t>
        </w:r>
        <w:r w:rsidRPr="00A85691">
          <w:rPr>
            <w:rStyle w:val="string1"/>
            <w:sz w:val="18"/>
            <w:rPrChange w:id="3482" w:author="shorny" w:date="2014-06-09T15:49:00Z">
              <w:rPr>
                <w:rStyle w:val="string1"/>
              </w:rPr>
            </w:rPrChange>
          </w:rPr>
          <w:t>'The general area of the FOR'</w:t>
        </w:r>
        <w:r w:rsidRPr="00A85691">
          <w:rPr>
            <w:sz w:val="18"/>
            <w:rPrChange w:id="3483" w:author="shorny" w:date="2014-06-09T15:49:00Z">
              <w:rPr/>
            </w:rPrChange>
          </w:rPr>
          <w:t>,</w:t>
        </w:r>
      </w:ins>
    </w:p>
    <w:p w14:paraId="0BF5E160" w14:textId="77777777" w:rsidR="00A85691" w:rsidRPr="00A85691" w:rsidRDefault="00A85691">
      <w:pPr>
        <w:pStyle w:val="HTMLPreformatted"/>
        <w:divId w:val="1206136475"/>
        <w:rPr>
          <w:ins w:id="3484" w:author="shorny" w:date="2014-06-09T15:48:00Z"/>
          <w:sz w:val="18"/>
          <w:rPrChange w:id="3485" w:author="shorny" w:date="2014-06-09T15:49:00Z">
            <w:rPr>
              <w:ins w:id="3486" w:author="shorny" w:date="2014-06-09T15:48:00Z"/>
            </w:rPr>
          </w:rPrChange>
        </w:rPr>
      </w:pPr>
      <w:ins w:id="3487" w:author="shorny" w:date="2014-06-09T15:48:00Z">
        <w:r w:rsidRPr="00A85691">
          <w:rPr>
            <w:sz w:val="18"/>
            <w:rPrChange w:id="3488" w:author="shorny" w:date="2014-06-09T15:49:00Z">
              <w:rPr/>
            </w:rPrChange>
          </w:rPr>
          <w:t xml:space="preserve">  </w:t>
        </w:r>
        <w:r w:rsidRPr="00A85691">
          <w:rPr>
            <w:rStyle w:val="keyword1"/>
            <w:sz w:val="18"/>
            <w:rPrChange w:id="3489" w:author="shorny" w:date="2014-06-09T15:49:00Z">
              <w:rPr>
                <w:rStyle w:val="keyword1"/>
              </w:rPr>
            </w:rPrChange>
          </w:rPr>
          <w:t>PRIMARY</w:t>
        </w:r>
        <w:r w:rsidRPr="00A85691">
          <w:rPr>
            <w:sz w:val="18"/>
            <w:rPrChange w:id="3490" w:author="shorny" w:date="2014-06-09T15:49:00Z">
              <w:rPr/>
            </w:rPrChange>
          </w:rPr>
          <w:t xml:space="preserve"> </w:t>
        </w:r>
        <w:r w:rsidRPr="00A85691">
          <w:rPr>
            <w:rStyle w:val="keyword1"/>
            <w:sz w:val="18"/>
            <w:rPrChange w:id="3491" w:author="shorny" w:date="2014-06-09T15:49:00Z">
              <w:rPr>
                <w:rStyle w:val="keyword1"/>
              </w:rPr>
            </w:rPrChange>
          </w:rPr>
          <w:t>KEY</w:t>
        </w:r>
        <w:r w:rsidRPr="00A85691">
          <w:rPr>
            <w:sz w:val="18"/>
            <w:rPrChange w:id="3492" w:author="shorny" w:date="2014-06-09T15:49:00Z">
              <w:rPr/>
            </w:rPrChange>
          </w:rPr>
          <w:t xml:space="preserve"> (FORCode),</w:t>
        </w:r>
      </w:ins>
    </w:p>
    <w:p w14:paraId="72D3EA0D" w14:textId="77777777" w:rsidR="00A85691" w:rsidRPr="00A85691" w:rsidRDefault="00A85691">
      <w:pPr>
        <w:pStyle w:val="HTMLPreformatted"/>
        <w:divId w:val="1206136475"/>
        <w:rPr>
          <w:ins w:id="3493" w:author="shorny" w:date="2014-06-09T15:48:00Z"/>
          <w:sz w:val="18"/>
          <w:rPrChange w:id="3494" w:author="shorny" w:date="2014-06-09T15:49:00Z">
            <w:rPr>
              <w:ins w:id="3495" w:author="shorny" w:date="2014-06-09T15:48:00Z"/>
            </w:rPr>
          </w:rPrChange>
        </w:rPr>
      </w:pPr>
      <w:ins w:id="3496" w:author="shorny" w:date="2014-06-09T15:48:00Z">
        <w:r w:rsidRPr="00A85691">
          <w:rPr>
            <w:sz w:val="18"/>
            <w:rPrChange w:id="3497" w:author="shorny" w:date="2014-06-09T15:49:00Z">
              <w:rPr/>
            </w:rPrChange>
          </w:rPr>
          <w:t xml:space="preserve">  INDEX (GeneralArea))</w:t>
        </w:r>
      </w:ins>
    </w:p>
    <w:p w14:paraId="46C6EE2E" w14:textId="77777777" w:rsidR="00A85691" w:rsidRPr="00A85691" w:rsidRDefault="00A85691">
      <w:pPr>
        <w:pStyle w:val="HTMLPreformatted"/>
        <w:divId w:val="1206136475"/>
        <w:rPr>
          <w:ins w:id="3498" w:author="shorny" w:date="2014-06-09T15:48:00Z"/>
          <w:sz w:val="18"/>
          <w:rPrChange w:id="3499" w:author="shorny" w:date="2014-06-09T15:49:00Z">
            <w:rPr>
              <w:ins w:id="3500" w:author="shorny" w:date="2014-06-09T15:48:00Z"/>
            </w:rPr>
          </w:rPrChange>
        </w:rPr>
      </w:pPr>
      <w:ins w:id="3501" w:author="shorny" w:date="2014-06-09T15:48:00Z">
        <w:r w:rsidRPr="00A85691">
          <w:rPr>
            <w:sz w:val="18"/>
            <w:rPrChange w:id="3502" w:author="shorny" w:date="2014-06-09T15:49:00Z">
              <w:rPr/>
            </w:rPrChange>
          </w:rPr>
          <w:t>ENGINE=InnoDB;</w:t>
        </w:r>
      </w:ins>
    </w:p>
    <w:p w14:paraId="58AC457C" w14:textId="77777777" w:rsidR="00A85691" w:rsidRPr="00A85691" w:rsidRDefault="00A85691">
      <w:pPr>
        <w:pStyle w:val="HTMLPreformatted"/>
        <w:divId w:val="1206136475"/>
        <w:rPr>
          <w:ins w:id="3503" w:author="shorny" w:date="2014-06-09T15:48:00Z"/>
          <w:sz w:val="18"/>
          <w:rPrChange w:id="3504" w:author="shorny" w:date="2014-06-09T15:49:00Z">
            <w:rPr>
              <w:ins w:id="3505" w:author="shorny" w:date="2014-06-09T15:48:00Z"/>
            </w:rPr>
          </w:rPrChange>
        </w:rPr>
      </w:pPr>
    </w:p>
    <w:p w14:paraId="63F279AA" w14:textId="77777777" w:rsidR="00A85691" w:rsidRPr="00A85691" w:rsidRDefault="00A85691">
      <w:pPr>
        <w:pStyle w:val="HTMLPreformatted"/>
        <w:divId w:val="1206136475"/>
        <w:rPr>
          <w:ins w:id="3506" w:author="shorny" w:date="2014-06-09T15:48:00Z"/>
          <w:sz w:val="18"/>
          <w:rPrChange w:id="3507" w:author="shorny" w:date="2014-06-09T15:49:00Z">
            <w:rPr>
              <w:ins w:id="3508" w:author="shorny" w:date="2014-06-09T15:48:00Z"/>
            </w:rPr>
          </w:rPrChange>
        </w:rPr>
      </w:pPr>
      <w:ins w:id="3509" w:author="shorny" w:date="2014-06-09T15:48:00Z">
        <w:r w:rsidRPr="00A85691">
          <w:rPr>
            <w:rStyle w:val="keyword1"/>
            <w:sz w:val="18"/>
            <w:rPrChange w:id="3510" w:author="shorny" w:date="2014-06-09T15:49:00Z">
              <w:rPr>
                <w:rStyle w:val="keyword1"/>
              </w:rPr>
            </w:rPrChange>
          </w:rPr>
          <w:t>CREATE</w:t>
        </w:r>
        <w:r w:rsidRPr="00A85691">
          <w:rPr>
            <w:sz w:val="18"/>
            <w:rPrChange w:id="3511" w:author="shorny" w:date="2014-06-09T15:49:00Z">
              <w:rPr/>
            </w:rPrChange>
          </w:rPr>
          <w:t xml:space="preserve"> </w:t>
        </w:r>
        <w:r w:rsidRPr="00A85691">
          <w:rPr>
            <w:rStyle w:val="keyword1"/>
            <w:sz w:val="18"/>
            <w:rPrChange w:id="3512" w:author="shorny" w:date="2014-06-09T15:49:00Z">
              <w:rPr>
                <w:rStyle w:val="keyword1"/>
              </w:rPr>
            </w:rPrChange>
          </w:rPr>
          <w:t>TABLE</w:t>
        </w:r>
        <w:r w:rsidRPr="00A85691">
          <w:rPr>
            <w:sz w:val="18"/>
            <w:rPrChange w:id="3513" w:author="shorny" w:date="2014-06-09T15:49:00Z">
              <w:rPr/>
            </w:rPrChange>
          </w:rPr>
          <w:t xml:space="preserve"> `University Staff Member` (</w:t>
        </w:r>
      </w:ins>
    </w:p>
    <w:p w14:paraId="683263DE" w14:textId="77777777" w:rsidR="00A85691" w:rsidRPr="00A85691" w:rsidRDefault="00A85691">
      <w:pPr>
        <w:pStyle w:val="HTMLPreformatted"/>
        <w:divId w:val="1206136475"/>
        <w:rPr>
          <w:ins w:id="3514" w:author="shorny" w:date="2014-06-09T15:48:00Z"/>
          <w:rStyle w:val="string1"/>
          <w:sz w:val="18"/>
          <w:rPrChange w:id="3515" w:author="shorny" w:date="2014-06-09T15:49:00Z">
            <w:rPr>
              <w:ins w:id="3516" w:author="shorny" w:date="2014-06-09T15:48:00Z"/>
              <w:rStyle w:val="string1"/>
            </w:rPr>
          </w:rPrChange>
        </w:rPr>
      </w:pPr>
      <w:ins w:id="3517" w:author="shorny" w:date="2014-06-09T15:48:00Z">
        <w:r w:rsidRPr="00A85691">
          <w:rPr>
            <w:sz w:val="18"/>
            <w:rPrChange w:id="3518" w:author="shorny" w:date="2014-06-09T15:49:00Z">
              <w:rPr>
                <w:color w:val="8B2252"/>
              </w:rPr>
            </w:rPrChange>
          </w:rPr>
          <w:t xml:space="preserve">  StaffID mediumint </w:t>
        </w:r>
        <w:r w:rsidRPr="00A85691">
          <w:rPr>
            <w:rStyle w:val="keyword1"/>
            <w:sz w:val="18"/>
            <w:rPrChange w:id="3519" w:author="shorny" w:date="2014-06-09T15:49:00Z">
              <w:rPr>
                <w:rStyle w:val="keyword1"/>
              </w:rPr>
            </w:rPrChange>
          </w:rPr>
          <w:t>NOT</w:t>
        </w:r>
        <w:r w:rsidRPr="00A85691">
          <w:rPr>
            <w:sz w:val="18"/>
            <w:rPrChange w:id="3520" w:author="shorny" w:date="2014-06-09T15:49:00Z">
              <w:rPr/>
            </w:rPrChange>
          </w:rPr>
          <w:t xml:space="preserve"> </w:t>
        </w:r>
        <w:r w:rsidRPr="00A85691">
          <w:rPr>
            <w:rStyle w:val="keyword1"/>
            <w:sz w:val="18"/>
            <w:rPrChange w:id="3521" w:author="shorny" w:date="2014-06-09T15:49:00Z">
              <w:rPr>
                <w:rStyle w:val="keyword1"/>
              </w:rPr>
            </w:rPrChange>
          </w:rPr>
          <w:t>NULL</w:t>
        </w:r>
        <w:r w:rsidRPr="00A85691">
          <w:rPr>
            <w:sz w:val="18"/>
            <w:rPrChange w:id="3522" w:author="shorny" w:date="2014-06-09T15:49:00Z">
              <w:rPr/>
            </w:rPrChange>
          </w:rPr>
          <w:t xml:space="preserve"> AUTO_INCREMENT comment </w:t>
        </w:r>
        <w:r w:rsidRPr="00A85691">
          <w:rPr>
            <w:rStyle w:val="string1"/>
            <w:sz w:val="18"/>
            <w:rPrChange w:id="3523" w:author="shorny" w:date="2014-06-09T15:49:00Z">
              <w:rPr>
                <w:rStyle w:val="string1"/>
              </w:rPr>
            </w:rPrChange>
          </w:rPr>
          <w:t>'The flinders uni staff ID number,</w:t>
        </w:r>
      </w:ins>
    </w:p>
    <w:p w14:paraId="702E382D" w14:textId="77777777" w:rsidR="00A85691" w:rsidRPr="00A85691" w:rsidRDefault="00A85691">
      <w:pPr>
        <w:pStyle w:val="HTMLPreformatted"/>
        <w:divId w:val="1206136475"/>
        <w:rPr>
          <w:ins w:id="3524" w:author="shorny" w:date="2014-06-09T15:48:00Z"/>
          <w:sz w:val="18"/>
          <w:rPrChange w:id="3525" w:author="shorny" w:date="2014-06-09T15:49:00Z">
            <w:rPr>
              <w:ins w:id="3526" w:author="shorny" w:date="2014-06-09T15:48:00Z"/>
            </w:rPr>
          </w:rPrChange>
        </w:rPr>
      </w:pPr>
      <w:ins w:id="3527" w:author="shorny" w:date="2014-06-09T15:48:00Z">
        <w:r w:rsidRPr="00A85691">
          <w:rPr>
            <w:rStyle w:val="string1"/>
            <w:sz w:val="18"/>
            <w:rPrChange w:id="3528" w:author="shorny" w:date="2014-06-09T15:49:00Z">
              <w:rPr>
                <w:rStyle w:val="string1"/>
              </w:rPr>
            </w:rPrChange>
          </w:rPr>
          <w:t xml:space="preserve">  the primary key that uniquely identifies the staff member'</w:t>
        </w:r>
        <w:r w:rsidRPr="00A85691">
          <w:rPr>
            <w:sz w:val="18"/>
            <w:rPrChange w:id="3529" w:author="shorny" w:date="2014-06-09T15:49:00Z">
              <w:rPr/>
            </w:rPrChange>
          </w:rPr>
          <w:t>,</w:t>
        </w:r>
      </w:ins>
    </w:p>
    <w:p w14:paraId="382E1234" w14:textId="77777777" w:rsidR="00A85691" w:rsidRPr="00A85691" w:rsidRDefault="00A85691">
      <w:pPr>
        <w:pStyle w:val="HTMLPreformatted"/>
        <w:divId w:val="1206136475"/>
        <w:rPr>
          <w:ins w:id="3530" w:author="shorny" w:date="2014-06-09T15:48:00Z"/>
          <w:sz w:val="18"/>
          <w:rPrChange w:id="3531" w:author="shorny" w:date="2014-06-09T15:49:00Z">
            <w:rPr>
              <w:ins w:id="3532" w:author="shorny" w:date="2014-06-09T15:48:00Z"/>
            </w:rPr>
          </w:rPrChange>
        </w:rPr>
      </w:pPr>
      <w:ins w:id="3533" w:author="shorny" w:date="2014-06-09T15:48:00Z">
        <w:r w:rsidRPr="00A85691">
          <w:rPr>
            <w:sz w:val="18"/>
            <w:rPrChange w:id="3534" w:author="shorny" w:date="2014-06-09T15:49:00Z">
              <w:rPr/>
            </w:rPrChange>
          </w:rPr>
          <w:t xml:space="preserve">  FName </w:t>
        </w:r>
        <w:r w:rsidRPr="00A85691">
          <w:rPr>
            <w:rStyle w:val="type1"/>
            <w:sz w:val="18"/>
            <w:rPrChange w:id="3535" w:author="shorny" w:date="2014-06-09T15:49:00Z">
              <w:rPr>
                <w:rStyle w:val="type1"/>
              </w:rPr>
            </w:rPrChange>
          </w:rPr>
          <w:t>varchar</w:t>
        </w:r>
        <w:r w:rsidRPr="00A85691">
          <w:rPr>
            <w:sz w:val="18"/>
            <w:rPrChange w:id="3536" w:author="shorny" w:date="2014-06-09T15:49:00Z">
              <w:rPr/>
            </w:rPrChange>
          </w:rPr>
          <w:t xml:space="preserve">(50) </w:t>
        </w:r>
        <w:r w:rsidRPr="00A85691">
          <w:rPr>
            <w:rStyle w:val="keyword1"/>
            <w:sz w:val="18"/>
            <w:rPrChange w:id="3537" w:author="shorny" w:date="2014-06-09T15:49:00Z">
              <w:rPr>
                <w:rStyle w:val="keyword1"/>
              </w:rPr>
            </w:rPrChange>
          </w:rPr>
          <w:t>NOT</w:t>
        </w:r>
        <w:r w:rsidRPr="00A85691">
          <w:rPr>
            <w:sz w:val="18"/>
            <w:rPrChange w:id="3538" w:author="shorny" w:date="2014-06-09T15:49:00Z">
              <w:rPr/>
            </w:rPrChange>
          </w:rPr>
          <w:t xml:space="preserve"> </w:t>
        </w:r>
        <w:r w:rsidRPr="00A85691">
          <w:rPr>
            <w:rStyle w:val="keyword1"/>
            <w:sz w:val="18"/>
            <w:rPrChange w:id="3539" w:author="shorny" w:date="2014-06-09T15:49:00Z">
              <w:rPr>
                <w:rStyle w:val="keyword1"/>
              </w:rPr>
            </w:rPrChange>
          </w:rPr>
          <w:t>NULL</w:t>
        </w:r>
        <w:r w:rsidRPr="00A85691">
          <w:rPr>
            <w:sz w:val="18"/>
            <w:rPrChange w:id="3540" w:author="shorny" w:date="2014-06-09T15:49:00Z">
              <w:rPr/>
            </w:rPrChange>
          </w:rPr>
          <w:t xml:space="preserve"> comment </w:t>
        </w:r>
        <w:r w:rsidRPr="00A85691">
          <w:rPr>
            <w:rStyle w:val="string1"/>
            <w:sz w:val="18"/>
            <w:rPrChange w:id="3541" w:author="shorny" w:date="2014-06-09T15:49:00Z">
              <w:rPr>
                <w:rStyle w:val="string1"/>
              </w:rPr>
            </w:rPrChange>
          </w:rPr>
          <w:t>'The last name of the staff member'</w:t>
        </w:r>
        <w:r w:rsidRPr="00A85691">
          <w:rPr>
            <w:sz w:val="18"/>
            <w:rPrChange w:id="3542" w:author="shorny" w:date="2014-06-09T15:49:00Z">
              <w:rPr/>
            </w:rPrChange>
          </w:rPr>
          <w:t>,</w:t>
        </w:r>
      </w:ins>
    </w:p>
    <w:p w14:paraId="5A7D3878" w14:textId="77777777" w:rsidR="00A85691" w:rsidRPr="00A85691" w:rsidRDefault="00A85691">
      <w:pPr>
        <w:pStyle w:val="HTMLPreformatted"/>
        <w:divId w:val="1206136475"/>
        <w:rPr>
          <w:ins w:id="3543" w:author="shorny" w:date="2014-06-09T15:48:00Z"/>
          <w:sz w:val="18"/>
          <w:rPrChange w:id="3544" w:author="shorny" w:date="2014-06-09T15:49:00Z">
            <w:rPr>
              <w:ins w:id="3545" w:author="shorny" w:date="2014-06-09T15:48:00Z"/>
            </w:rPr>
          </w:rPrChange>
        </w:rPr>
      </w:pPr>
      <w:ins w:id="3546" w:author="shorny" w:date="2014-06-09T15:48:00Z">
        <w:r w:rsidRPr="00A85691">
          <w:rPr>
            <w:sz w:val="18"/>
            <w:rPrChange w:id="3547" w:author="shorny" w:date="2014-06-09T15:49:00Z">
              <w:rPr/>
            </w:rPrChange>
          </w:rPr>
          <w:t xml:space="preserve">  LName </w:t>
        </w:r>
        <w:r w:rsidRPr="00A85691">
          <w:rPr>
            <w:rStyle w:val="type1"/>
            <w:sz w:val="18"/>
            <w:rPrChange w:id="3548" w:author="shorny" w:date="2014-06-09T15:49:00Z">
              <w:rPr>
                <w:rStyle w:val="type1"/>
              </w:rPr>
            </w:rPrChange>
          </w:rPr>
          <w:t>varchar</w:t>
        </w:r>
        <w:r w:rsidRPr="00A85691">
          <w:rPr>
            <w:sz w:val="18"/>
            <w:rPrChange w:id="3549" w:author="shorny" w:date="2014-06-09T15:49:00Z">
              <w:rPr/>
            </w:rPrChange>
          </w:rPr>
          <w:t xml:space="preserve">(50) comment </w:t>
        </w:r>
        <w:r w:rsidRPr="00A85691">
          <w:rPr>
            <w:rStyle w:val="string1"/>
            <w:sz w:val="18"/>
            <w:rPrChange w:id="3550" w:author="shorny" w:date="2014-06-09T15:49:00Z">
              <w:rPr>
                <w:rStyle w:val="string1"/>
              </w:rPr>
            </w:rPrChange>
          </w:rPr>
          <w:t>'The first name of the staff member'</w:t>
        </w:r>
        <w:r w:rsidRPr="00A85691">
          <w:rPr>
            <w:sz w:val="18"/>
            <w:rPrChange w:id="3551" w:author="shorny" w:date="2014-06-09T15:49:00Z">
              <w:rPr/>
            </w:rPrChange>
          </w:rPr>
          <w:t>,</w:t>
        </w:r>
      </w:ins>
    </w:p>
    <w:p w14:paraId="10EC3CCC" w14:textId="77777777" w:rsidR="00A85691" w:rsidRPr="00A85691" w:rsidRDefault="00A85691">
      <w:pPr>
        <w:pStyle w:val="HTMLPreformatted"/>
        <w:divId w:val="1206136475"/>
        <w:rPr>
          <w:ins w:id="3552" w:author="shorny" w:date="2014-06-09T15:48:00Z"/>
          <w:sz w:val="18"/>
          <w:rPrChange w:id="3553" w:author="shorny" w:date="2014-06-09T15:49:00Z">
            <w:rPr>
              <w:ins w:id="3554" w:author="shorny" w:date="2014-06-09T15:48:00Z"/>
            </w:rPr>
          </w:rPrChange>
        </w:rPr>
      </w:pPr>
      <w:ins w:id="3555" w:author="shorny" w:date="2014-06-09T15:48:00Z">
        <w:r w:rsidRPr="00A85691">
          <w:rPr>
            <w:sz w:val="18"/>
            <w:rPrChange w:id="3556" w:author="shorny" w:date="2014-06-09T15:49:00Z">
              <w:rPr/>
            </w:rPrChange>
          </w:rPr>
          <w:t xml:space="preserve">  canSupervise tinyint(1) </w:t>
        </w:r>
        <w:r w:rsidRPr="00A85691">
          <w:rPr>
            <w:rStyle w:val="keyword1"/>
            <w:sz w:val="18"/>
            <w:rPrChange w:id="3557" w:author="shorny" w:date="2014-06-09T15:49:00Z">
              <w:rPr>
                <w:rStyle w:val="keyword1"/>
              </w:rPr>
            </w:rPrChange>
          </w:rPr>
          <w:t>NOT</w:t>
        </w:r>
        <w:r w:rsidRPr="00A85691">
          <w:rPr>
            <w:sz w:val="18"/>
            <w:rPrChange w:id="3558" w:author="shorny" w:date="2014-06-09T15:49:00Z">
              <w:rPr/>
            </w:rPrChange>
          </w:rPr>
          <w:t xml:space="preserve"> </w:t>
        </w:r>
        <w:r w:rsidRPr="00A85691">
          <w:rPr>
            <w:rStyle w:val="keyword1"/>
            <w:sz w:val="18"/>
            <w:rPrChange w:id="3559" w:author="shorny" w:date="2014-06-09T15:49:00Z">
              <w:rPr>
                <w:rStyle w:val="keyword1"/>
              </w:rPr>
            </w:rPrChange>
          </w:rPr>
          <w:t>NULL</w:t>
        </w:r>
        <w:r w:rsidRPr="00A85691">
          <w:rPr>
            <w:sz w:val="18"/>
            <w:rPrChange w:id="3560" w:author="shorny" w:date="2014-06-09T15:49:00Z">
              <w:rPr/>
            </w:rPrChange>
          </w:rPr>
          <w:t xml:space="preserve"> comment </w:t>
        </w:r>
        <w:r w:rsidRPr="00A85691">
          <w:rPr>
            <w:rStyle w:val="string1"/>
            <w:sz w:val="18"/>
            <w:rPrChange w:id="3561" w:author="shorny" w:date="2014-06-09T15:49:00Z">
              <w:rPr>
                <w:rStyle w:val="string1"/>
              </w:rPr>
            </w:rPrChange>
          </w:rPr>
          <w:t>'if the staff member is able supervise a RHD applicant'</w:t>
        </w:r>
        <w:r w:rsidRPr="00A85691">
          <w:rPr>
            <w:sz w:val="18"/>
            <w:rPrChange w:id="3562" w:author="shorny" w:date="2014-06-09T15:49:00Z">
              <w:rPr/>
            </w:rPrChange>
          </w:rPr>
          <w:t>,</w:t>
        </w:r>
      </w:ins>
    </w:p>
    <w:p w14:paraId="51E5127C" w14:textId="77777777" w:rsidR="00A85691" w:rsidRPr="00A85691" w:rsidRDefault="00A85691">
      <w:pPr>
        <w:pStyle w:val="HTMLPreformatted"/>
        <w:divId w:val="1206136475"/>
        <w:rPr>
          <w:ins w:id="3563" w:author="shorny" w:date="2014-06-09T15:48:00Z"/>
          <w:sz w:val="18"/>
          <w:rPrChange w:id="3564" w:author="shorny" w:date="2014-06-09T15:49:00Z">
            <w:rPr>
              <w:ins w:id="3565" w:author="shorny" w:date="2014-06-09T15:48:00Z"/>
            </w:rPr>
          </w:rPrChange>
        </w:rPr>
      </w:pPr>
      <w:ins w:id="3566" w:author="shorny" w:date="2014-06-09T15:48:00Z">
        <w:r w:rsidRPr="00A85691">
          <w:rPr>
            <w:sz w:val="18"/>
            <w:rPrChange w:id="3567" w:author="shorny" w:date="2014-06-09T15:49:00Z">
              <w:rPr/>
            </w:rPrChange>
          </w:rPr>
          <w:t xml:space="preserve">  email </w:t>
        </w:r>
        <w:r w:rsidRPr="00A85691">
          <w:rPr>
            <w:rStyle w:val="type1"/>
            <w:sz w:val="18"/>
            <w:rPrChange w:id="3568" w:author="shorny" w:date="2014-06-09T15:49:00Z">
              <w:rPr>
                <w:rStyle w:val="type1"/>
              </w:rPr>
            </w:rPrChange>
          </w:rPr>
          <w:t>varchar</w:t>
        </w:r>
        <w:r w:rsidRPr="00A85691">
          <w:rPr>
            <w:sz w:val="18"/>
            <w:rPrChange w:id="3569" w:author="shorny" w:date="2014-06-09T15:49:00Z">
              <w:rPr/>
            </w:rPrChange>
          </w:rPr>
          <w:t xml:space="preserve">(100) </w:t>
        </w:r>
        <w:r w:rsidRPr="00A85691">
          <w:rPr>
            <w:rStyle w:val="keyword1"/>
            <w:sz w:val="18"/>
            <w:rPrChange w:id="3570" w:author="shorny" w:date="2014-06-09T15:49:00Z">
              <w:rPr>
                <w:rStyle w:val="keyword1"/>
              </w:rPr>
            </w:rPrChange>
          </w:rPr>
          <w:t>NOT</w:t>
        </w:r>
        <w:r w:rsidRPr="00A85691">
          <w:rPr>
            <w:sz w:val="18"/>
            <w:rPrChange w:id="3571" w:author="shorny" w:date="2014-06-09T15:49:00Z">
              <w:rPr/>
            </w:rPrChange>
          </w:rPr>
          <w:t xml:space="preserve"> </w:t>
        </w:r>
        <w:r w:rsidRPr="00A85691">
          <w:rPr>
            <w:rStyle w:val="keyword1"/>
            <w:sz w:val="18"/>
            <w:rPrChange w:id="3572" w:author="shorny" w:date="2014-06-09T15:49:00Z">
              <w:rPr>
                <w:rStyle w:val="keyword1"/>
              </w:rPr>
            </w:rPrChange>
          </w:rPr>
          <w:t>NULL</w:t>
        </w:r>
        <w:r w:rsidRPr="00A85691">
          <w:rPr>
            <w:sz w:val="18"/>
            <w:rPrChange w:id="3573" w:author="shorny" w:date="2014-06-09T15:49:00Z">
              <w:rPr/>
            </w:rPrChange>
          </w:rPr>
          <w:t>,</w:t>
        </w:r>
      </w:ins>
    </w:p>
    <w:p w14:paraId="5C02F79C" w14:textId="77777777" w:rsidR="00A85691" w:rsidRPr="00A85691" w:rsidRDefault="00A85691">
      <w:pPr>
        <w:pStyle w:val="HTMLPreformatted"/>
        <w:divId w:val="1206136475"/>
        <w:rPr>
          <w:ins w:id="3574" w:author="shorny" w:date="2014-06-09T15:48:00Z"/>
          <w:sz w:val="18"/>
          <w:rPrChange w:id="3575" w:author="shorny" w:date="2014-06-09T15:49:00Z">
            <w:rPr>
              <w:ins w:id="3576" w:author="shorny" w:date="2014-06-09T15:48:00Z"/>
            </w:rPr>
          </w:rPrChange>
        </w:rPr>
      </w:pPr>
      <w:ins w:id="3577" w:author="shorny" w:date="2014-06-09T15:48:00Z">
        <w:r w:rsidRPr="00A85691">
          <w:rPr>
            <w:sz w:val="18"/>
            <w:rPrChange w:id="3578" w:author="shorny" w:date="2014-06-09T15:49:00Z">
              <w:rPr/>
            </w:rPrChange>
          </w:rPr>
          <w:t xml:space="preserve">  </w:t>
        </w:r>
        <w:r w:rsidRPr="00A85691">
          <w:rPr>
            <w:rStyle w:val="keyword1"/>
            <w:sz w:val="18"/>
            <w:rPrChange w:id="3579" w:author="shorny" w:date="2014-06-09T15:49:00Z">
              <w:rPr>
                <w:rStyle w:val="keyword1"/>
              </w:rPr>
            </w:rPrChange>
          </w:rPr>
          <w:t>PRIMARY</w:t>
        </w:r>
        <w:r w:rsidRPr="00A85691">
          <w:rPr>
            <w:sz w:val="18"/>
            <w:rPrChange w:id="3580" w:author="shorny" w:date="2014-06-09T15:49:00Z">
              <w:rPr/>
            </w:rPrChange>
          </w:rPr>
          <w:t xml:space="preserve"> </w:t>
        </w:r>
        <w:r w:rsidRPr="00A85691">
          <w:rPr>
            <w:rStyle w:val="keyword1"/>
            <w:sz w:val="18"/>
            <w:rPrChange w:id="3581" w:author="shorny" w:date="2014-06-09T15:49:00Z">
              <w:rPr>
                <w:rStyle w:val="keyword1"/>
              </w:rPr>
            </w:rPrChange>
          </w:rPr>
          <w:t>KEY</w:t>
        </w:r>
        <w:r w:rsidRPr="00A85691">
          <w:rPr>
            <w:sz w:val="18"/>
            <w:rPrChange w:id="3582" w:author="shorny" w:date="2014-06-09T15:49:00Z">
              <w:rPr/>
            </w:rPrChange>
          </w:rPr>
          <w:t xml:space="preserve"> (StaffID),</w:t>
        </w:r>
      </w:ins>
    </w:p>
    <w:p w14:paraId="78E21055" w14:textId="77777777" w:rsidR="00A85691" w:rsidRPr="00A85691" w:rsidRDefault="00A85691">
      <w:pPr>
        <w:pStyle w:val="HTMLPreformatted"/>
        <w:divId w:val="1206136475"/>
        <w:rPr>
          <w:ins w:id="3583" w:author="shorny" w:date="2014-06-09T15:48:00Z"/>
          <w:sz w:val="18"/>
          <w:rPrChange w:id="3584" w:author="shorny" w:date="2014-06-09T15:49:00Z">
            <w:rPr>
              <w:ins w:id="3585" w:author="shorny" w:date="2014-06-09T15:48:00Z"/>
            </w:rPr>
          </w:rPrChange>
        </w:rPr>
      </w:pPr>
      <w:ins w:id="3586" w:author="shorny" w:date="2014-06-09T15:48:00Z">
        <w:r w:rsidRPr="00A85691">
          <w:rPr>
            <w:sz w:val="18"/>
            <w:rPrChange w:id="3587" w:author="shorny" w:date="2014-06-09T15:49:00Z">
              <w:rPr/>
            </w:rPrChange>
          </w:rPr>
          <w:t xml:space="preserve">  INDEX (FName)</w:t>
        </w:r>
      </w:ins>
    </w:p>
    <w:p w14:paraId="139985F7" w14:textId="77777777" w:rsidR="00A85691" w:rsidRPr="00A85691" w:rsidRDefault="00A85691">
      <w:pPr>
        <w:pStyle w:val="HTMLPreformatted"/>
        <w:divId w:val="1206136475"/>
        <w:rPr>
          <w:ins w:id="3588" w:author="shorny" w:date="2014-06-09T15:48:00Z"/>
          <w:sz w:val="18"/>
          <w:rPrChange w:id="3589" w:author="shorny" w:date="2014-06-09T15:49:00Z">
            <w:rPr>
              <w:ins w:id="3590" w:author="shorny" w:date="2014-06-09T15:48:00Z"/>
            </w:rPr>
          </w:rPrChange>
        </w:rPr>
      </w:pPr>
      <w:ins w:id="3591" w:author="shorny" w:date="2014-06-09T15:48:00Z">
        <w:r w:rsidRPr="00A85691">
          <w:rPr>
            <w:sz w:val="18"/>
            <w:rPrChange w:id="3592" w:author="shorny" w:date="2014-06-09T15:49:00Z">
              <w:rPr/>
            </w:rPrChange>
          </w:rPr>
          <w:t>)</w:t>
        </w:r>
      </w:ins>
    </w:p>
    <w:p w14:paraId="03B51C97" w14:textId="77777777" w:rsidR="00A85691" w:rsidRPr="00A85691" w:rsidRDefault="00A85691">
      <w:pPr>
        <w:pStyle w:val="HTMLPreformatted"/>
        <w:divId w:val="1206136475"/>
        <w:rPr>
          <w:ins w:id="3593" w:author="shorny" w:date="2014-06-09T15:48:00Z"/>
          <w:sz w:val="18"/>
          <w:rPrChange w:id="3594" w:author="shorny" w:date="2014-06-09T15:49:00Z">
            <w:rPr>
              <w:ins w:id="3595" w:author="shorny" w:date="2014-06-09T15:48:00Z"/>
            </w:rPr>
          </w:rPrChange>
        </w:rPr>
      </w:pPr>
      <w:ins w:id="3596" w:author="shorny" w:date="2014-06-09T15:48:00Z">
        <w:r w:rsidRPr="00A85691">
          <w:rPr>
            <w:sz w:val="18"/>
            <w:rPrChange w:id="3597" w:author="shorny" w:date="2014-06-09T15:49:00Z">
              <w:rPr/>
            </w:rPrChange>
          </w:rPr>
          <w:t>comment=</w:t>
        </w:r>
        <w:r w:rsidRPr="00A85691">
          <w:rPr>
            <w:rStyle w:val="string1"/>
            <w:sz w:val="18"/>
            <w:rPrChange w:id="3598" w:author="shorny" w:date="2014-06-09T15:49:00Z">
              <w:rPr>
                <w:rStyle w:val="string1"/>
              </w:rPr>
            </w:rPrChange>
          </w:rPr>
          <w:t>'a university staff member who may be able to supervise a application'</w:t>
        </w:r>
      </w:ins>
    </w:p>
    <w:p w14:paraId="561687C0" w14:textId="77777777" w:rsidR="00A85691" w:rsidRPr="00A85691" w:rsidRDefault="00A85691">
      <w:pPr>
        <w:pStyle w:val="HTMLPreformatted"/>
        <w:divId w:val="1206136475"/>
        <w:rPr>
          <w:ins w:id="3599" w:author="shorny" w:date="2014-06-09T15:48:00Z"/>
          <w:sz w:val="18"/>
          <w:rPrChange w:id="3600" w:author="shorny" w:date="2014-06-09T15:49:00Z">
            <w:rPr>
              <w:ins w:id="3601" w:author="shorny" w:date="2014-06-09T15:48:00Z"/>
            </w:rPr>
          </w:rPrChange>
        </w:rPr>
      </w:pPr>
      <w:ins w:id="3602" w:author="shorny" w:date="2014-06-09T15:48:00Z">
        <w:r w:rsidRPr="00A85691">
          <w:rPr>
            <w:sz w:val="18"/>
            <w:rPrChange w:id="3603" w:author="shorny" w:date="2014-06-09T15:49:00Z">
              <w:rPr/>
            </w:rPrChange>
          </w:rPr>
          <w:t>ENGINE=InnoDB;</w:t>
        </w:r>
      </w:ins>
    </w:p>
    <w:p w14:paraId="3962A1C0" w14:textId="77777777" w:rsidR="00A85691" w:rsidRPr="00A85691" w:rsidRDefault="00A85691">
      <w:pPr>
        <w:pStyle w:val="HTMLPreformatted"/>
        <w:divId w:val="1206136475"/>
        <w:rPr>
          <w:ins w:id="3604" w:author="shorny" w:date="2014-06-09T15:48:00Z"/>
          <w:sz w:val="18"/>
          <w:rPrChange w:id="3605" w:author="shorny" w:date="2014-06-09T15:49:00Z">
            <w:rPr>
              <w:ins w:id="3606" w:author="shorny" w:date="2014-06-09T15:48:00Z"/>
            </w:rPr>
          </w:rPrChange>
        </w:rPr>
      </w:pPr>
    </w:p>
    <w:p w14:paraId="17E403CA" w14:textId="77777777" w:rsidR="00A85691" w:rsidRPr="00A85691" w:rsidRDefault="00A85691">
      <w:pPr>
        <w:pStyle w:val="HTMLPreformatted"/>
        <w:divId w:val="1206136475"/>
        <w:rPr>
          <w:ins w:id="3607" w:author="shorny" w:date="2014-06-09T15:48:00Z"/>
          <w:sz w:val="18"/>
          <w:rPrChange w:id="3608" w:author="shorny" w:date="2014-06-09T15:49:00Z">
            <w:rPr>
              <w:ins w:id="3609" w:author="shorny" w:date="2014-06-09T15:48:00Z"/>
            </w:rPr>
          </w:rPrChange>
        </w:rPr>
      </w:pPr>
      <w:ins w:id="3610" w:author="shorny" w:date="2014-06-09T15:48:00Z">
        <w:r w:rsidRPr="00A85691">
          <w:rPr>
            <w:rStyle w:val="keyword1"/>
            <w:sz w:val="18"/>
            <w:rPrChange w:id="3611" w:author="shorny" w:date="2014-06-09T15:49:00Z">
              <w:rPr>
                <w:rStyle w:val="keyword1"/>
              </w:rPr>
            </w:rPrChange>
          </w:rPr>
          <w:t>CREATE</w:t>
        </w:r>
        <w:r w:rsidRPr="00A85691">
          <w:rPr>
            <w:sz w:val="18"/>
            <w:rPrChange w:id="3612" w:author="shorny" w:date="2014-06-09T15:49:00Z">
              <w:rPr/>
            </w:rPrChange>
          </w:rPr>
          <w:t xml:space="preserve"> </w:t>
        </w:r>
        <w:r w:rsidRPr="00A85691">
          <w:rPr>
            <w:rStyle w:val="keyword1"/>
            <w:sz w:val="18"/>
            <w:rPrChange w:id="3613" w:author="shorny" w:date="2014-06-09T15:49:00Z">
              <w:rPr>
                <w:rStyle w:val="keyword1"/>
              </w:rPr>
            </w:rPrChange>
          </w:rPr>
          <w:t>TABLE</w:t>
        </w:r>
        <w:r w:rsidRPr="00A85691">
          <w:rPr>
            <w:sz w:val="18"/>
            <w:rPrChange w:id="3614" w:author="shorny" w:date="2014-06-09T15:49:00Z">
              <w:rPr/>
            </w:rPrChange>
          </w:rPr>
          <w:t xml:space="preserve"> `Correspondence </w:t>
        </w:r>
        <w:r w:rsidRPr="00A85691">
          <w:rPr>
            <w:rStyle w:val="keyword1"/>
            <w:sz w:val="18"/>
            <w:rPrChange w:id="3615" w:author="shorny" w:date="2014-06-09T15:49:00Z">
              <w:rPr>
                <w:rStyle w:val="keyword1"/>
              </w:rPr>
            </w:rPrChange>
          </w:rPr>
          <w:t>Method</w:t>
        </w:r>
        <w:r w:rsidRPr="00A85691">
          <w:rPr>
            <w:sz w:val="18"/>
            <w:rPrChange w:id="3616" w:author="shorny" w:date="2014-06-09T15:49:00Z">
              <w:rPr/>
            </w:rPrChange>
          </w:rPr>
          <w:t>` (</w:t>
        </w:r>
      </w:ins>
    </w:p>
    <w:p w14:paraId="21722956" w14:textId="77777777" w:rsidR="00A85691" w:rsidRPr="00A85691" w:rsidRDefault="00A85691">
      <w:pPr>
        <w:pStyle w:val="HTMLPreformatted"/>
        <w:divId w:val="1206136475"/>
        <w:rPr>
          <w:ins w:id="3617" w:author="shorny" w:date="2014-06-09T15:48:00Z"/>
          <w:sz w:val="18"/>
          <w:rPrChange w:id="3618" w:author="shorny" w:date="2014-06-09T15:49:00Z">
            <w:rPr>
              <w:ins w:id="3619" w:author="shorny" w:date="2014-06-09T15:48:00Z"/>
            </w:rPr>
          </w:rPrChange>
        </w:rPr>
      </w:pPr>
      <w:ins w:id="3620" w:author="shorny" w:date="2014-06-09T15:48:00Z">
        <w:r w:rsidRPr="00A85691">
          <w:rPr>
            <w:sz w:val="18"/>
            <w:rPrChange w:id="3621" w:author="shorny" w:date="2014-06-09T15:49:00Z">
              <w:rPr/>
            </w:rPrChange>
          </w:rPr>
          <w:t xml:space="preserve">  CorrMethodID mediumint </w:t>
        </w:r>
        <w:r w:rsidRPr="00A85691">
          <w:rPr>
            <w:rStyle w:val="keyword1"/>
            <w:sz w:val="18"/>
            <w:rPrChange w:id="3622" w:author="shorny" w:date="2014-06-09T15:49:00Z">
              <w:rPr>
                <w:rStyle w:val="keyword1"/>
              </w:rPr>
            </w:rPrChange>
          </w:rPr>
          <w:t>NOT</w:t>
        </w:r>
        <w:r w:rsidRPr="00A85691">
          <w:rPr>
            <w:sz w:val="18"/>
            <w:rPrChange w:id="3623" w:author="shorny" w:date="2014-06-09T15:49:00Z">
              <w:rPr/>
            </w:rPrChange>
          </w:rPr>
          <w:t xml:space="preserve"> </w:t>
        </w:r>
        <w:r w:rsidRPr="00A85691">
          <w:rPr>
            <w:rStyle w:val="keyword1"/>
            <w:sz w:val="18"/>
            <w:rPrChange w:id="3624" w:author="shorny" w:date="2014-06-09T15:49:00Z">
              <w:rPr>
                <w:rStyle w:val="keyword1"/>
              </w:rPr>
            </w:rPrChange>
          </w:rPr>
          <w:t>NULL</w:t>
        </w:r>
        <w:r w:rsidRPr="00A85691">
          <w:rPr>
            <w:sz w:val="18"/>
            <w:rPrChange w:id="3625" w:author="shorny" w:date="2014-06-09T15:49:00Z">
              <w:rPr/>
            </w:rPrChange>
          </w:rPr>
          <w:t xml:space="preserve"> AUTO_INCREMENT,</w:t>
        </w:r>
      </w:ins>
    </w:p>
    <w:p w14:paraId="33A890A0" w14:textId="77777777" w:rsidR="00A85691" w:rsidRPr="00A85691" w:rsidRDefault="00A85691">
      <w:pPr>
        <w:pStyle w:val="HTMLPreformatted"/>
        <w:divId w:val="1206136475"/>
        <w:rPr>
          <w:ins w:id="3626" w:author="shorny" w:date="2014-06-09T15:48:00Z"/>
          <w:sz w:val="18"/>
          <w:rPrChange w:id="3627" w:author="shorny" w:date="2014-06-09T15:49:00Z">
            <w:rPr>
              <w:ins w:id="3628" w:author="shorny" w:date="2014-06-09T15:48:00Z"/>
            </w:rPr>
          </w:rPrChange>
        </w:rPr>
      </w:pPr>
      <w:ins w:id="3629" w:author="shorny" w:date="2014-06-09T15:48:00Z">
        <w:r w:rsidRPr="00A85691">
          <w:rPr>
            <w:sz w:val="18"/>
            <w:rPrChange w:id="3630" w:author="shorny" w:date="2014-06-09T15:49:00Z">
              <w:rPr/>
            </w:rPrChange>
          </w:rPr>
          <w:t xml:space="preserve">  </w:t>
        </w:r>
        <w:r w:rsidRPr="00A85691">
          <w:rPr>
            <w:rStyle w:val="keyword1"/>
            <w:sz w:val="18"/>
            <w:rPrChange w:id="3631" w:author="shorny" w:date="2014-06-09T15:49:00Z">
              <w:rPr>
                <w:rStyle w:val="keyword1"/>
              </w:rPr>
            </w:rPrChange>
          </w:rPr>
          <w:t>Method</w:t>
        </w:r>
        <w:r w:rsidRPr="00A85691">
          <w:rPr>
            <w:sz w:val="18"/>
            <w:rPrChange w:id="3632" w:author="shorny" w:date="2014-06-09T15:49:00Z">
              <w:rPr/>
            </w:rPrChange>
          </w:rPr>
          <w:t xml:space="preserve"> </w:t>
        </w:r>
        <w:r w:rsidRPr="00A85691">
          <w:rPr>
            <w:rStyle w:val="type1"/>
            <w:sz w:val="18"/>
            <w:rPrChange w:id="3633" w:author="shorny" w:date="2014-06-09T15:49:00Z">
              <w:rPr>
                <w:rStyle w:val="type1"/>
              </w:rPr>
            </w:rPrChange>
          </w:rPr>
          <w:t>varchar</w:t>
        </w:r>
        <w:r w:rsidRPr="00A85691">
          <w:rPr>
            <w:sz w:val="18"/>
            <w:rPrChange w:id="3634" w:author="shorny" w:date="2014-06-09T15:49:00Z">
              <w:rPr/>
            </w:rPrChange>
          </w:rPr>
          <w:t xml:space="preserve">(50) </w:t>
        </w:r>
        <w:r w:rsidRPr="00A85691">
          <w:rPr>
            <w:rStyle w:val="keyword1"/>
            <w:sz w:val="18"/>
            <w:rPrChange w:id="3635" w:author="shorny" w:date="2014-06-09T15:49:00Z">
              <w:rPr>
                <w:rStyle w:val="keyword1"/>
              </w:rPr>
            </w:rPrChange>
          </w:rPr>
          <w:t>NOT</w:t>
        </w:r>
        <w:r w:rsidRPr="00A85691">
          <w:rPr>
            <w:sz w:val="18"/>
            <w:rPrChange w:id="3636" w:author="shorny" w:date="2014-06-09T15:49:00Z">
              <w:rPr/>
            </w:rPrChange>
          </w:rPr>
          <w:t xml:space="preserve"> </w:t>
        </w:r>
        <w:r w:rsidRPr="00A85691">
          <w:rPr>
            <w:rStyle w:val="keyword1"/>
            <w:sz w:val="18"/>
            <w:rPrChange w:id="3637" w:author="shorny" w:date="2014-06-09T15:49:00Z">
              <w:rPr>
                <w:rStyle w:val="keyword1"/>
              </w:rPr>
            </w:rPrChange>
          </w:rPr>
          <w:t>NULL</w:t>
        </w:r>
        <w:r w:rsidRPr="00A85691">
          <w:rPr>
            <w:sz w:val="18"/>
            <w:rPrChange w:id="3638" w:author="shorny" w:date="2014-06-09T15:49:00Z">
              <w:rPr/>
            </w:rPrChange>
          </w:rPr>
          <w:t xml:space="preserve"> </w:t>
        </w:r>
        <w:r w:rsidRPr="00A85691">
          <w:rPr>
            <w:rStyle w:val="keyword1"/>
            <w:sz w:val="18"/>
            <w:rPrChange w:id="3639" w:author="shorny" w:date="2014-06-09T15:49:00Z">
              <w:rPr>
                <w:rStyle w:val="keyword1"/>
              </w:rPr>
            </w:rPrChange>
          </w:rPr>
          <w:t>UNIQUE</w:t>
        </w:r>
        <w:r w:rsidRPr="00A85691">
          <w:rPr>
            <w:sz w:val="18"/>
            <w:rPrChange w:id="3640" w:author="shorny" w:date="2014-06-09T15:49:00Z">
              <w:rPr/>
            </w:rPrChange>
          </w:rPr>
          <w:t xml:space="preserve"> comment </w:t>
        </w:r>
        <w:r w:rsidRPr="00A85691">
          <w:rPr>
            <w:rStyle w:val="string1"/>
            <w:sz w:val="18"/>
            <w:rPrChange w:id="3641" w:author="shorny" w:date="2014-06-09T15:49:00Z">
              <w:rPr>
                <w:rStyle w:val="string1"/>
              </w:rPr>
            </w:rPrChange>
          </w:rPr>
          <w:t>'the method of correspondence'</w:t>
        </w:r>
        <w:r w:rsidRPr="00A85691">
          <w:rPr>
            <w:sz w:val="18"/>
            <w:rPrChange w:id="3642" w:author="shorny" w:date="2014-06-09T15:49:00Z">
              <w:rPr/>
            </w:rPrChange>
          </w:rPr>
          <w:t>,</w:t>
        </w:r>
      </w:ins>
    </w:p>
    <w:p w14:paraId="64C10F6F" w14:textId="77777777" w:rsidR="00A85691" w:rsidRPr="00A85691" w:rsidRDefault="00A85691">
      <w:pPr>
        <w:pStyle w:val="HTMLPreformatted"/>
        <w:divId w:val="1206136475"/>
        <w:rPr>
          <w:ins w:id="3643" w:author="shorny" w:date="2014-06-09T15:48:00Z"/>
          <w:sz w:val="18"/>
          <w:rPrChange w:id="3644" w:author="shorny" w:date="2014-06-09T15:49:00Z">
            <w:rPr>
              <w:ins w:id="3645" w:author="shorny" w:date="2014-06-09T15:48:00Z"/>
            </w:rPr>
          </w:rPrChange>
        </w:rPr>
      </w:pPr>
      <w:ins w:id="3646" w:author="shorny" w:date="2014-06-09T15:48:00Z">
        <w:r w:rsidRPr="00A85691">
          <w:rPr>
            <w:sz w:val="18"/>
            <w:rPrChange w:id="3647" w:author="shorny" w:date="2014-06-09T15:49:00Z">
              <w:rPr/>
            </w:rPrChange>
          </w:rPr>
          <w:t xml:space="preserve">  </w:t>
        </w:r>
        <w:r w:rsidRPr="00A85691">
          <w:rPr>
            <w:rStyle w:val="keyword1"/>
            <w:sz w:val="18"/>
            <w:rPrChange w:id="3648" w:author="shorny" w:date="2014-06-09T15:49:00Z">
              <w:rPr>
                <w:rStyle w:val="keyword1"/>
              </w:rPr>
            </w:rPrChange>
          </w:rPr>
          <w:t>PRIMARY</w:t>
        </w:r>
        <w:r w:rsidRPr="00A85691">
          <w:rPr>
            <w:sz w:val="18"/>
            <w:rPrChange w:id="3649" w:author="shorny" w:date="2014-06-09T15:49:00Z">
              <w:rPr/>
            </w:rPrChange>
          </w:rPr>
          <w:t xml:space="preserve"> </w:t>
        </w:r>
        <w:r w:rsidRPr="00A85691">
          <w:rPr>
            <w:rStyle w:val="keyword1"/>
            <w:sz w:val="18"/>
            <w:rPrChange w:id="3650" w:author="shorny" w:date="2014-06-09T15:49:00Z">
              <w:rPr>
                <w:rStyle w:val="keyword1"/>
              </w:rPr>
            </w:rPrChange>
          </w:rPr>
          <w:t>KEY</w:t>
        </w:r>
        <w:r w:rsidRPr="00A85691">
          <w:rPr>
            <w:sz w:val="18"/>
            <w:rPrChange w:id="3651" w:author="shorny" w:date="2014-06-09T15:49:00Z">
              <w:rPr/>
            </w:rPrChange>
          </w:rPr>
          <w:t xml:space="preserve"> (CorrMethodID))</w:t>
        </w:r>
      </w:ins>
    </w:p>
    <w:p w14:paraId="5D79EFD6" w14:textId="77777777" w:rsidR="00A85691" w:rsidRPr="00A85691" w:rsidRDefault="00A85691">
      <w:pPr>
        <w:pStyle w:val="HTMLPreformatted"/>
        <w:divId w:val="1206136475"/>
        <w:rPr>
          <w:ins w:id="3652" w:author="shorny" w:date="2014-06-09T15:48:00Z"/>
          <w:sz w:val="18"/>
          <w:rPrChange w:id="3653" w:author="shorny" w:date="2014-06-09T15:49:00Z">
            <w:rPr>
              <w:ins w:id="3654" w:author="shorny" w:date="2014-06-09T15:48:00Z"/>
            </w:rPr>
          </w:rPrChange>
        </w:rPr>
      </w:pPr>
      <w:ins w:id="3655" w:author="shorny" w:date="2014-06-09T15:48:00Z">
        <w:r w:rsidRPr="00A85691">
          <w:rPr>
            <w:sz w:val="18"/>
            <w:rPrChange w:id="3656" w:author="shorny" w:date="2014-06-09T15:49:00Z">
              <w:rPr/>
            </w:rPrChange>
          </w:rPr>
          <w:t>ENGINE=InnoDB;</w:t>
        </w:r>
      </w:ins>
    </w:p>
    <w:p w14:paraId="29F2CEC4" w14:textId="77777777" w:rsidR="00A85691" w:rsidRPr="00A85691" w:rsidRDefault="00A85691">
      <w:pPr>
        <w:pStyle w:val="HTMLPreformatted"/>
        <w:divId w:val="1206136475"/>
        <w:rPr>
          <w:ins w:id="3657" w:author="shorny" w:date="2014-06-09T15:48:00Z"/>
          <w:sz w:val="18"/>
          <w:rPrChange w:id="3658" w:author="shorny" w:date="2014-06-09T15:49:00Z">
            <w:rPr>
              <w:ins w:id="3659" w:author="shorny" w:date="2014-06-09T15:48:00Z"/>
            </w:rPr>
          </w:rPrChange>
        </w:rPr>
      </w:pPr>
    </w:p>
    <w:p w14:paraId="62F30FDD" w14:textId="77777777" w:rsidR="00A85691" w:rsidRPr="00A85691" w:rsidRDefault="00A85691">
      <w:pPr>
        <w:pStyle w:val="HTMLPreformatted"/>
        <w:divId w:val="1206136475"/>
        <w:rPr>
          <w:ins w:id="3660" w:author="shorny" w:date="2014-06-09T15:48:00Z"/>
          <w:sz w:val="18"/>
          <w:rPrChange w:id="3661" w:author="shorny" w:date="2014-06-09T15:49:00Z">
            <w:rPr>
              <w:ins w:id="3662" w:author="shorny" w:date="2014-06-09T15:48:00Z"/>
            </w:rPr>
          </w:rPrChange>
        </w:rPr>
      </w:pPr>
      <w:ins w:id="3663" w:author="shorny" w:date="2014-06-09T15:48:00Z">
        <w:r w:rsidRPr="00A85691">
          <w:rPr>
            <w:rStyle w:val="keyword1"/>
            <w:sz w:val="18"/>
            <w:rPrChange w:id="3664" w:author="shorny" w:date="2014-06-09T15:49:00Z">
              <w:rPr>
                <w:rStyle w:val="keyword1"/>
              </w:rPr>
            </w:rPrChange>
          </w:rPr>
          <w:t>CREATE</w:t>
        </w:r>
        <w:r w:rsidRPr="00A85691">
          <w:rPr>
            <w:sz w:val="18"/>
            <w:rPrChange w:id="3665" w:author="shorny" w:date="2014-06-09T15:49:00Z">
              <w:rPr/>
            </w:rPrChange>
          </w:rPr>
          <w:t xml:space="preserve"> </w:t>
        </w:r>
        <w:r w:rsidRPr="00A85691">
          <w:rPr>
            <w:rStyle w:val="keyword1"/>
            <w:sz w:val="18"/>
            <w:rPrChange w:id="3666" w:author="shorny" w:date="2014-06-09T15:49:00Z">
              <w:rPr>
                <w:rStyle w:val="keyword1"/>
              </w:rPr>
            </w:rPrChange>
          </w:rPr>
          <w:t>TABLE</w:t>
        </w:r>
        <w:r w:rsidRPr="00A85691">
          <w:rPr>
            <w:sz w:val="18"/>
            <w:rPrChange w:id="3667" w:author="shorny" w:date="2014-06-09T15:49:00Z">
              <w:rPr/>
            </w:rPrChange>
          </w:rPr>
          <w:t xml:space="preserve"> `Application Status` (</w:t>
        </w:r>
      </w:ins>
    </w:p>
    <w:p w14:paraId="21B4893F" w14:textId="77777777" w:rsidR="00A85691" w:rsidRPr="00A85691" w:rsidRDefault="00A85691">
      <w:pPr>
        <w:pStyle w:val="HTMLPreformatted"/>
        <w:divId w:val="1206136475"/>
        <w:rPr>
          <w:ins w:id="3668" w:author="shorny" w:date="2014-06-09T15:48:00Z"/>
          <w:sz w:val="18"/>
          <w:rPrChange w:id="3669" w:author="shorny" w:date="2014-06-09T15:49:00Z">
            <w:rPr>
              <w:ins w:id="3670" w:author="shorny" w:date="2014-06-09T15:48:00Z"/>
            </w:rPr>
          </w:rPrChange>
        </w:rPr>
      </w:pPr>
      <w:ins w:id="3671" w:author="shorny" w:date="2014-06-09T15:48:00Z">
        <w:r w:rsidRPr="00A85691">
          <w:rPr>
            <w:sz w:val="18"/>
            <w:rPrChange w:id="3672" w:author="shorny" w:date="2014-06-09T15:49:00Z">
              <w:rPr/>
            </w:rPrChange>
          </w:rPr>
          <w:t xml:space="preserve">  ApplicationStatusID mediumint </w:t>
        </w:r>
        <w:r w:rsidRPr="00A85691">
          <w:rPr>
            <w:rStyle w:val="keyword1"/>
            <w:sz w:val="18"/>
            <w:rPrChange w:id="3673" w:author="shorny" w:date="2014-06-09T15:49:00Z">
              <w:rPr>
                <w:rStyle w:val="keyword1"/>
              </w:rPr>
            </w:rPrChange>
          </w:rPr>
          <w:t>NOT</w:t>
        </w:r>
        <w:r w:rsidRPr="00A85691">
          <w:rPr>
            <w:sz w:val="18"/>
            <w:rPrChange w:id="3674" w:author="shorny" w:date="2014-06-09T15:49:00Z">
              <w:rPr/>
            </w:rPrChange>
          </w:rPr>
          <w:t xml:space="preserve"> </w:t>
        </w:r>
        <w:r w:rsidRPr="00A85691">
          <w:rPr>
            <w:rStyle w:val="keyword1"/>
            <w:sz w:val="18"/>
            <w:rPrChange w:id="3675" w:author="shorny" w:date="2014-06-09T15:49:00Z">
              <w:rPr>
                <w:rStyle w:val="keyword1"/>
              </w:rPr>
            </w:rPrChange>
          </w:rPr>
          <w:t>NULL</w:t>
        </w:r>
        <w:r w:rsidRPr="00A85691">
          <w:rPr>
            <w:sz w:val="18"/>
            <w:rPrChange w:id="3676" w:author="shorny" w:date="2014-06-09T15:49:00Z">
              <w:rPr/>
            </w:rPrChange>
          </w:rPr>
          <w:t xml:space="preserve"> AUTO_INCREMENT,</w:t>
        </w:r>
      </w:ins>
    </w:p>
    <w:p w14:paraId="2602084F" w14:textId="77777777" w:rsidR="00A85691" w:rsidRPr="00A85691" w:rsidRDefault="00A85691">
      <w:pPr>
        <w:pStyle w:val="HTMLPreformatted"/>
        <w:divId w:val="1206136475"/>
        <w:rPr>
          <w:ins w:id="3677" w:author="shorny" w:date="2014-06-09T15:48:00Z"/>
          <w:sz w:val="18"/>
          <w:rPrChange w:id="3678" w:author="shorny" w:date="2014-06-09T15:49:00Z">
            <w:rPr>
              <w:ins w:id="3679" w:author="shorny" w:date="2014-06-09T15:48:00Z"/>
            </w:rPr>
          </w:rPrChange>
        </w:rPr>
      </w:pPr>
      <w:ins w:id="3680" w:author="shorny" w:date="2014-06-09T15:48:00Z">
        <w:r w:rsidRPr="00A85691">
          <w:rPr>
            <w:sz w:val="18"/>
            <w:rPrChange w:id="3681" w:author="shorny" w:date="2014-06-09T15:49:00Z">
              <w:rPr/>
            </w:rPrChange>
          </w:rPr>
          <w:t xml:space="preserve">  Status </w:t>
        </w:r>
        <w:r w:rsidRPr="00A85691">
          <w:rPr>
            <w:rStyle w:val="type1"/>
            <w:sz w:val="18"/>
            <w:rPrChange w:id="3682" w:author="shorny" w:date="2014-06-09T15:49:00Z">
              <w:rPr>
                <w:rStyle w:val="type1"/>
              </w:rPr>
            </w:rPrChange>
          </w:rPr>
          <w:t>varchar</w:t>
        </w:r>
        <w:r w:rsidRPr="00A85691">
          <w:rPr>
            <w:sz w:val="18"/>
            <w:rPrChange w:id="3683" w:author="shorny" w:date="2014-06-09T15:49:00Z">
              <w:rPr/>
            </w:rPrChange>
          </w:rPr>
          <w:t xml:space="preserve">(50) </w:t>
        </w:r>
        <w:r w:rsidRPr="00A85691">
          <w:rPr>
            <w:rStyle w:val="keyword1"/>
            <w:sz w:val="18"/>
            <w:rPrChange w:id="3684" w:author="shorny" w:date="2014-06-09T15:49:00Z">
              <w:rPr>
                <w:rStyle w:val="keyword1"/>
              </w:rPr>
            </w:rPrChange>
          </w:rPr>
          <w:t>NOT</w:t>
        </w:r>
        <w:r w:rsidRPr="00A85691">
          <w:rPr>
            <w:sz w:val="18"/>
            <w:rPrChange w:id="3685" w:author="shorny" w:date="2014-06-09T15:49:00Z">
              <w:rPr/>
            </w:rPrChange>
          </w:rPr>
          <w:t xml:space="preserve"> </w:t>
        </w:r>
        <w:r w:rsidRPr="00A85691">
          <w:rPr>
            <w:rStyle w:val="keyword1"/>
            <w:sz w:val="18"/>
            <w:rPrChange w:id="3686" w:author="shorny" w:date="2014-06-09T15:49:00Z">
              <w:rPr>
                <w:rStyle w:val="keyword1"/>
              </w:rPr>
            </w:rPrChange>
          </w:rPr>
          <w:t>NULL</w:t>
        </w:r>
        <w:r w:rsidRPr="00A85691">
          <w:rPr>
            <w:sz w:val="18"/>
            <w:rPrChange w:id="3687" w:author="shorny" w:date="2014-06-09T15:49:00Z">
              <w:rPr/>
            </w:rPrChange>
          </w:rPr>
          <w:t xml:space="preserve"> </w:t>
        </w:r>
        <w:r w:rsidRPr="00A85691">
          <w:rPr>
            <w:rStyle w:val="keyword1"/>
            <w:sz w:val="18"/>
            <w:rPrChange w:id="3688" w:author="shorny" w:date="2014-06-09T15:49:00Z">
              <w:rPr>
                <w:rStyle w:val="keyword1"/>
              </w:rPr>
            </w:rPrChange>
          </w:rPr>
          <w:t>UNIQUE</w:t>
        </w:r>
        <w:r w:rsidRPr="00A85691">
          <w:rPr>
            <w:sz w:val="18"/>
            <w:rPrChange w:id="3689" w:author="shorny" w:date="2014-06-09T15:49:00Z">
              <w:rPr/>
            </w:rPrChange>
          </w:rPr>
          <w:t xml:space="preserve"> comment </w:t>
        </w:r>
        <w:r w:rsidRPr="00A85691">
          <w:rPr>
            <w:rStyle w:val="string1"/>
            <w:sz w:val="18"/>
            <w:rPrChange w:id="3690" w:author="shorny" w:date="2014-06-09T15:49:00Z">
              <w:rPr>
                <w:rStyle w:val="string1"/>
              </w:rPr>
            </w:rPrChange>
          </w:rPr>
          <w:t>'the name of the status'</w:t>
        </w:r>
        <w:r w:rsidRPr="00A85691">
          <w:rPr>
            <w:sz w:val="18"/>
            <w:rPrChange w:id="3691" w:author="shorny" w:date="2014-06-09T15:49:00Z">
              <w:rPr/>
            </w:rPrChange>
          </w:rPr>
          <w:t>,</w:t>
        </w:r>
      </w:ins>
    </w:p>
    <w:p w14:paraId="3705910C" w14:textId="77777777" w:rsidR="00A85691" w:rsidRPr="00A85691" w:rsidRDefault="00A85691">
      <w:pPr>
        <w:pStyle w:val="HTMLPreformatted"/>
        <w:divId w:val="1206136475"/>
        <w:rPr>
          <w:ins w:id="3692" w:author="shorny" w:date="2014-06-09T15:48:00Z"/>
          <w:sz w:val="18"/>
          <w:rPrChange w:id="3693" w:author="shorny" w:date="2014-06-09T15:49:00Z">
            <w:rPr>
              <w:ins w:id="3694" w:author="shorny" w:date="2014-06-09T15:48:00Z"/>
            </w:rPr>
          </w:rPrChange>
        </w:rPr>
      </w:pPr>
      <w:ins w:id="3695" w:author="shorny" w:date="2014-06-09T15:48:00Z">
        <w:r w:rsidRPr="00A85691">
          <w:rPr>
            <w:sz w:val="18"/>
            <w:rPrChange w:id="3696" w:author="shorny" w:date="2014-06-09T15:49:00Z">
              <w:rPr/>
            </w:rPrChange>
          </w:rPr>
          <w:t xml:space="preserve">  Description </w:t>
        </w:r>
        <w:r w:rsidRPr="00A85691">
          <w:rPr>
            <w:rStyle w:val="type1"/>
            <w:sz w:val="18"/>
            <w:rPrChange w:id="3697" w:author="shorny" w:date="2014-06-09T15:49:00Z">
              <w:rPr>
                <w:rStyle w:val="type1"/>
              </w:rPr>
            </w:rPrChange>
          </w:rPr>
          <w:t>varchar</w:t>
        </w:r>
        <w:r w:rsidRPr="00A85691">
          <w:rPr>
            <w:sz w:val="18"/>
            <w:rPrChange w:id="3698" w:author="shorny" w:date="2014-06-09T15:49:00Z">
              <w:rPr/>
            </w:rPrChange>
          </w:rPr>
          <w:t xml:space="preserve">(1000) </w:t>
        </w:r>
        <w:r w:rsidRPr="00A85691">
          <w:rPr>
            <w:rStyle w:val="keyword1"/>
            <w:sz w:val="18"/>
            <w:rPrChange w:id="3699" w:author="shorny" w:date="2014-06-09T15:49:00Z">
              <w:rPr>
                <w:rStyle w:val="keyword1"/>
              </w:rPr>
            </w:rPrChange>
          </w:rPr>
          <w:t>NOT</w:t>
        </w:r>
        <w:r w:rsidRPr="00A85691">
          <w:rPr>
            <w:sz w:val="18"/>
            <w:rPrChange w:id="3700" w:author="shorny" w:date="2014-06-09T15:49:00Z">
              <w:rPr/>
            </w:rPrChange>
          </w:rPr>
          <w:t xml:space="preserve"> </w:t>
        </w:r>
        <w:r w:rsidRPr="00A85691">
          <w:rPr>
            <w:rStyle w:val="keyword1"/>
            <w:sz w:val="18"/>
            <w:rPrChange w:id="3701" w:author="shorny" w:date="2014-06-09T15:49:00Z">
              <w:rPr>
                <w:rStyle w:val="keyword1"/>
              </w:rPr>
            </w:rPrChange>
          </w:rPr>
          <w:t>NULL</w:t>
        </w:r>
        <w:r w:rsidRPr="00A85691">
          <w:rPr>
            <w:sz w:val="18"/>
            <w:rPrChange w:id="3702" w:author="shorny" w:date="2014-06-09T15:49:00Z">
              <w:rPr/>
            </w:rPrChange>
          </w:rPr>
          <w:t xml:space="preserve"> comment </w:t>
        </w:r>
        <w:r w:rsidRPr="00A85691">
          <w:rPr>
            <w:rStyle w:val="string1"/>
            <w:sz w:val="18"/>
            <w:rPrChange w:id="3703" w:author="shorny" w:date="2014-06-09T15:49:00Z">
              <w:rPr>
                <w:rStyle w:val="string1"/>
              </w:rPr>
            </w:rPrChange>
          </w:rPr>
          <w:t>'a full description of the status'</w:t>
        </w:r>
        <w:r w:rsidRPr="00A85691">
          <w:rPr>
            <w:sz w:val="18"/>
            <w:rPrChange w:id="3704" w:author="shorny" w:date="2014-06-09T15:49:00Z">
              <w:rPr/>
            </w:rPrChange>
          </w:rPr>
          <w:t>,</w:t>
        </w:r>
      </w:ins>
    </w:p>
    <w:p w14:paraId="6B9A44BC" w14:textId="77777777" w:rsidR="00A85691" w:rsidRPr="00A85691" w:rsidRDefault="00A85691">
      <w:pPr>
        <w:pStyle w:val="HTMLPreformatted"/>
        <w:divId w:val="1206136475"/>
        <w:rPr>
          <w:ins w:id="3705" w:author="shorny" w:date="2014-06-09T15:48:00Z"/>
          <w:sz w:val="18"/>
          <w:rPrChange w:id="3706" w:author="shorny" w:date="2014-06-09T15:49:00Z">
            <w:rPr>
              <w:ins w:id="3707" w:author="shorny" w:date="2014-06-09T15:48:00Z"/>
            </w:rPr>
          </w:rPrChange>
        </w:rPr>
      </w:pPr>
      <w:ins w:id="3708" w:author="shorny" w:date="2014-06-09T15:48:00Z">
        <w:r w:rsidRPr="00A85691">
          <w:rPr>
            <w:sz w:val="18"/>
            <w:rPrChange w:id="3709" w:author="shorny" w:date="2014-06-09T15:49:00Z">
              <w:rPr/>
            </w:rPrChange>
          </w:rPr>
          <w:t xml:space="preserve">  </w:t>
        </w:r>
        <w:r w:rsidRPr="00A85691">
          <w:rPr>
            <w:rStyle w:val="keyword1"/>
            <w:sz w:val="18"/>
            <w:rPrChange w:id="3710" w:author="shorny" w:date="2014-06-09T15:49:00Z">
              <w:rPr>
                <w:rStyle w:val="keyword1"/>
              </w:rPr>
            </w:rPrChange>
          </w:rPr>
          <w:t>PRIMARY</w:t>
        </w:r>
        <w:r w:rsidRPr="00A85691">
          <w:rPr>
            <w:sz w:val="18"/>
            <w:rPrChange w:id="3711" w:author="shorny" w:date="2014-06-09T15:49:00Z">
              <w:rPr/>
            </w:rPrChange>
          </w:rPr>
          <w:t xml:space="preserve"> </w:t>
        </w:r>
        <w:r w:rsidRPr="00A85691">
          <w:rPr>
            <w:rStyle w:val="keyword1"/>
            <w:sz w:val="18"/>
            <w:rPrChange w:id="3712" w:author="shorny" w:date="2014-06-09T15:49:00Z">
              <w:rPr>
                <w:rStyle w:val="keyword1"/>
              </w:rPr>
            </w:rPrChange>
          </w:rPr>
          <w:t>KEY</w:t>
        </w:r>
        <w:r w:rsidRPr="00A85691">
          <w:rPr>
            <w:sz w:val="18"/>
            <w:rPrChange w:id="3713" w:author="shorny" w:date="2014-06-09T15:49:00Z">
              <w:rPr/>
            </w:rPrChange>
          </w:rPr>
          <w:t xml:space="preserve"> (ApplicationStatusID),</w:t>
        </w:r>
      </w:ins>
    </w:p>
    <w:p w14:paraId="184BD629" w14:textId="77777777" w:rsidR="00A85691" w:rsidRPr="00A85691" w:rsidRDefault="00A85691">
      <w:pPr>
        <w:pStyle w:val="HTMLPreformatted"/>
        <w:divId w:val="1206136475"/>
        <w:rPr>
          <w:ins w:id="3714" w:author="shorny" w:date="2014-06-09T15:48:00Z"/>
          <w:sz w:val="18"/>
          <w:rPrChange w:id="3715" w:author="shorny" w:date="2014-06-09T15:49:00Z">
            <w:rPr>
              <w:ins w:id="3716" w:author="shorny" w:date="2014-06-09T15:48:00Z"/>
            </w:rPr>
          </w:rPrChange>
        </w:rPr>
      </w:pPr>
      <w:ins w:id="3717" w:author="shorny" w:date="2014-06-09T15:48:00Z">
        <w:r w:rsidRPr="00A85691">
          <w:rPr>
            <w:sz w:val="18"/>
            <w:rPrChange w:id="3718" w:author="shorny" w:date="2014-06-09T15:49:00Z">
              <w:rPr/>
            </w:rPrChange>
          </w:rPr>
          <w:t xml:space="preserve">  </w:t>
        </w:r>
        <w:r w:rsidRPr="00A85691">
          <w:rPr>
            <w:rStyle w:val="keyword1"/>
            <w:sz w:val="18"/>
            <w:rPrChange w:id="3719" w:author="shorny" w:date="2014-06-09T15:49:00Z">
              <w:rPr>
                <w:rStyle w:val="keyword1"/>
              </w:rPr>
            </w:rPrChange>
          </w:rPr>
          <w:t>UNIQUE</w:t>
        </w:r>
        <w:r w:rsidRPr="00A85691">
          <w:rPr>
            <w:sz w:val="18"/>
            <w:rPrChange w:id="3720" w:author="shorny" w:date="2014-06-09T15:49:00Z">
              <w:rPr/>
            </w:rPrChange>
          </w:rPr>
          <w:t xml:space="preserve"> INDEX (ApplicationStatusID)</w:t>
        </w:r>
      </w:ins>
    </w:p>
    <w:p w14:paraId="3063B218" w14:textId="77777777" w:rsidR="00A85691" w:rsidRPr="00A85691" w:rsidRDefault="00A85691">
      <w:pPr>
        <w:pStyle w:val="HTMLPreformatted"/>
        <w:divId w:val="1206136475"/>
        <w:rPr>
          <w:ins w:id="3721" w:author="shorny" w:date="2014-06-09T15:48:00Z"/>
          <w:sz w:val="18"/>
          <w:rPrChange w:id="3722" w:author="shorny" w:date="2014-06-09T15:49:00Z">
            <w:rPr>
              <w:ins w:id="3723" w:author="shorny" w:date="2014-06-09T15:48:00Z"/>
            </w:rPr>
          </w:rPrChange>
        </w:rPr>
      </w:pPr>
      <w:ins w:id="3724" w:author="shorny" w:date="2014-06-09T15:48:00Z">
        <w:r w:rsidRPr="00A85691">
          <w:rPr>
            <w:sz w:val="18"/>
            <w:rPrChange w:id="3725" w:author="shorny" w:date="2014-06-09T15:49:00Z">
              <w:rPr/>
            </w:rPrChange>
          </w:rPr>
          <w:t>)</w:t>
        </w:r>
      </w:ins>
    </w:p>
    <w:p w14:paraId="7BB41C54" w14:textId="77777777" w:rsidR="00A85691" w:rsidRPr="00A85691" w:rsidRDefault="00A85691">
      <w:pPr>
        <w:pStyle w:val="HTMLPreformatted"/>
        <w:divId w:val="1206136475"/>
        <w:rPr>
          <w:ins w:id="3726" w:author="shorny" w:date="2014-06-09T15:48:00Z"/>
          <w:sz w:val="18"/>
          <w:rPrChange w:id="3727" w:author="shorny" w:date="2014-06-09T15:49:00Z">
            <w:rPr>
              <w:ins w:id="3728" w:author="shorny" w:date="2014-06-09T15:48:00Z"/>
            </w:rPr>
          </w:rPrChange>
        </w:rPr>
      </w:pPr>
      <w:ins w:id="3729" w:author="shorny" w:date="2014-06-09T15:48:00Z">
        <w:r w:rsidRPr="00A85691">
          <w:rPr>
            <w:sz w:val="18"/>
            <w:rPrChange w:id="3730" w:author="shorny" w:date="2014-06-09T15:49:00Z">
              <w:rPr/>
            </w:rPrChange>
          </w:rPr>
          <w:t>comment=</w:t>
        </w:r>
        <w:r w:rsidRPr="00A85691">
          <w:rPr>
            <w:rStyle w:val="string1"/>
            <w:sz w:val="18"/>
            <w:rPrChange w:id="3731" w:author="shorny" w:date="2014-06-09T15:49:00Z">
              <w:rPr>
                <w:rStyle w:val="string1"/>
              </w:rPr>
            </w:rPrChange>
          </w:rPr>
          <w:t>'the possible application statuses of an application'</w:t>
        </w:r>
      </w:ins>
    </w:p>
    <w:p w14:paraId="47AFCC02" w14:textId="77777777" w:rsidR="00A85691" w:rsidRPr="00A85691" w:rsidRDefault="00A85691">
      <w:pPr>
        <w:pStyle w:val="HTMLPreformatted"/>
        <w:divId w:val="1206136475"/>
        <w:rPr>
          <w:ins w:id="3732" w:author="shorny" w:date="2014-06-09T15:48:00Z"/>
          <w:sz w:val="18"/>
          <w:rPrChange w:id="3733" w:author="shorny" w:date="2014-06-09T15:49:00Z">
            <w:rPr>
              <w:ins w:id="3734" w:author="shorny" w:date="2014-06-09T15:48:00Z"/>
            </w:rPr>
          </w:rPrChange>
        </w:rPr>
      </w:pPr>
      <w:ins w:id="3735" w:author="shorny" w:date="2014-06-09T15:48:00Z">
        <w:r w:rsidRPr="00A85691">
          <w:rPr>
            <w:sz w:val="18"/>
            <w:rPrChange w:id="3736" w:author="shorny" w:date="2014-06-09T15:49:00Z">
              <w:rPr/>
            </w:rPrChange>
          </w:rPr>
          <w:t>ENGINE=InnoDB;</w:t>
        </w:r>
      </w:ins>
    </w:p>
    <w:p w14:paraId="3E324E8E" w14:textId="77777777" w:rsidR="00A85691" w:rsidRPr="00A85691" w:rsidRDefault="00A85691">
      <w:pPr>
        <w:pStyle w:val="HTMLPreformatted"/>
        <w:divId w:val="1206136475"/>
        <w:rPr>
          <w:ins w:id="3737" w:author="shorny" w:date="2014-06-09T15:48:00Z"/>
          <w:sz w:val="18"/>
          <w:rPrChange w:id="3738" w:author="shorny" w:date="2014-06-09T15:49:00Z">
            <w:rPr>
              <w:ins w:id="3739" w:author="shorny" w:date="2014-06-09T15:48:00Z"/>
            </w:rPr>
          </w:rPrChange>
        </w:rPr>
      </w:pPr>
    </w:p>
    <w:p w14:paraId="2AFC71A8" w14:textId="77777777" w:rsidR="00A85691" w:rsidRPr="00A85691" w:rsidRDefault="00A85691">
      <w:pPr>
        <w:pStyle w:val="HTMLPreformatted"/>
        <w:divId w:val="1206136475"/>
        <w:rPr>
          <w:ins w:id="3740" w:author="shorny" w:date="2014-06-09T15:48:00Z"/>
          <w:sz w:val="18"/>
          <w:rPrChange w:id="3741" w:author="shorny" w:date="2014-06-09T15:49:00Z">
            <w:rPr>
              <w:ins w:id="3742" w:author="shorny" w:date="2014-06-09T15:48:00Z"/>
            </w:rPr>
          </w:rPrChange>
        </w:rPr>
      </w:pPr>
      <w:ins w:id="3743" w:author="shorny" w:date="2014-06-09T15:48:00Z">
        <w:r w:rsidRPr="00A85691">
          <w:rPr>
            <w:rStyle w:val="keyword1"/>
            <w:sz w:val="18"/>
            <w:rPrChange w:id="3744" w:author="shorny" w:date="2014-06-09T15:49:00Z">
              <w:rPr>
                <w:rStyle w:val="keyword1"/>
              </w:rPr>
            </w:rPrChange>
          </w:rPr>
          <w:t>CREATE</w:t>
        </w:r>
        <w:r w:rsidRPr="00A85691">
          <w:rPr>
            <w:sz w:val="18"/>
            <w:rPrChange w:id="3745" w:author="shorny" w:date="2014-06-09T15:49:00Z">
              <w:rPr/>
            </w:rPrChange>
          </w:rPr>
          <w:t xml:space="preserve"> </w:t>
        </w:r>
        <w:r w:rsidRPr="00A85691">
          <w:rPr>
            <w:rStyle w:val="keyword1"/>
            <w:sz w:val="18"/>
            <w:rPrChange w:id="3746" w:author="shorny" w:date="2014-06-09T15:49:00Z">
              <w:rPr>
                <w:rStyle w:val="keyword1"/>
              </w:rPr>
            </w:rPrChange>
          </w:rPr>
          <w:t>TABLE</w:t>
        </w:r>
        <w:r w:rsidRPr="00A85691">
          <w:rPr>
            <w:sz w:val="18"/>
            <w:rPrChange w:id="3747" w:author="shorny" w:date="2014-06-09T15:49:00Z">
              <w:rPr/>
            </w:rPrChange>
          </w:rPr>
          <w:t xml:space="preserve"> `Document </w:t>
        </w:r>
        <w:r w:rsidRPr="00A85691">
          <w:rPr>
            <w:rStyle w:val="keyword1"/>
            <w:sz w:val="18"/>
            <w:rPrChange w:id="3748" w:author="shorny" w:date="2014-06-09T15:49:00Z">
              <w:rPr>
                <w:rStyle w:val="keyword1"/>
              </w:rPr>
            </w:rPrChange>
          </w:rPr>
          <w:t>Type</w:t>
        </w:r>
        <w:r w:rsidRPr="00A85691">
          <w:rPr>
            <w:sz w:val="18"/>
            <w:rPrChange w:id="3749" w:author="shorny" w:date="2014-06-09T15:49:00Z">
              <w:rPr/>
            </w:rPrChange>
          </w:rPr>
          <w:t>` (</w:t>
        </w:r>
      </w:ins>
    </w:p>
    <w:p w14:paraId="31A10C3B" w14:textId="77777777" w:rsidR="00A85691" w:rsidRPr="00A85691" w:rsidRDefault="00A85691">
      <w:pPr>
        <w:pStyle w:val="HTMLPreformatted"/>
        <w:divId w:val="1206136475"/>
        <w:rPr>
          <w:ins w:id="3750" w:author="shorny" w:date="2014-06-09T15:48:00Z"/>
          <w:sz w:val="18"/>
          <w:rPrChange w:id="3751" w:author="shorny" w:date="2014-06-09T15:49:00Z">
            <w:rPr>
              <w:ins w:id="3752" w:author="shorny" w:date="2014-06-09T15:48:00Z"/>
            </w:rPr>
          </w:rPrChange>
        </w:rPr>
      </w:pPr>
      <w:ins w:id="3753" w:author="shorny" w:date="2014-06-09T15:48:00Z">
        <w:r w:rsidRPr="00A85691">
          <w:rPr>
            <w:sz w:val="18"/>
            <w:rPrChange w:id="3754" w:author="shorny" w:date="2014-06-09T15:49:00Z">
              <w:rPr/>
            </w:rPrChange>
          </w:rPr>
          <w:t xml:space="preserve">  DocTypeID mediumint </w:t>
        </w:r>
        <w:r w:rsidRPr="00A85691">
          <w:rPr>
            <w:rStyle w:val="keyword1"/>
            <w:sz w:val="18"/>
            <w:rPrChange w:id="3755" w:author="shorny" w:date="2014-06-09T15:49:00Z">
              <w:rPr>
                <w:rStyle w:val="keyword1"/>
              </w:rPr>
            </w:rPrChange>
          </w:rPr>
          <w:t>NOT</w:t>
        </w:r>
        <w:r w:rsidRPr="00A85691">
          <w:rPr>
            <w:sz w:val="18"/>
            <w:rPrChange w:id="3756" w:author="shorny" w:date="2014-06-09T15:49:00Z">
              <w:rPr/>
            </w:rPrChange>
          </w:rPr>
          <w:t xml:space="preserve"> </w:t>
        </w:r>
        <w:r w:rsidRPr="00A85691">
          <w:rPr>
            <w:rStyle w:val="keyword1"/>
            <w:sz w:val="18"/>
            <w:rPrChange w:id="3757" w:author="shorny" w:date="2014-06-09T15:49:00Z">
              <w:rPr>
                <w:rStyle w:val="keyword1"/>
              </w:rPr>
            </w:rPrChange>
          </w:rPr>
          <w:t>NULL</w:t>
        </w:r>
        <w:r w:rsidRPr="00A85691">
          <w:rPr>
            <w:sz w:val="18"/>
            <w:rPrChange w:id="3758" w:author="shorny" w:date="2014-06-09T15:49:00Z">
              <w:rPr/>
            </w:rPrChange>
          </w:rPr>
          <w:t xml:space="preserve"> AUTO_INCREMENT,</w:t>
        </w:r>
      </w:ins>
    </w:p>
    <w:p w14:paraId="0A5EF0E1" w14:textId="77777777" w:rsidR="00A85691" w:rsidRPr="00A85691" w:rsidRDefault="00A85691">
      <w:pPr>
        <w:pStyle w:val="HTMLPreformatted"/>
        <w:divId w:val="1206136475"/>
        <w:rPr>
          <w:ins w:id="3759" w:author="shorny" w:date="2014-06-09T15:48:00Z"/>
          <w:rStyle w:val="string1"/>
          <w:sz w:val="18"/>
          <w:rPrChange w:id="3760" w:author="shorny" w:date="2014-06-09T15:49:00Z">
            <w:rPr>
              <w:ins w:id="3761" w:author="shorny" w:date="2014-06-09T15:48:00Z"/>
              <w:rStyle w:val="string1"/>
            </w:rPr>
          </w:rPrChange>
        </w:rPr>
      </w:pPr>
      <w:ins w:id="3762" w:author="shorny" w:date="2014-06-09T15:48:00Z">
        <w:r w:rsidRPr="00A85691">
          <w:rPr>
            <w:sz w:val="18"/>
            <w:rPrChange w:id="3763" w:author="shorny" w:date="2014-06-09T15:49:00Z">
              <w:rPr>
                <w:color w:val="8B2252"/>
              </w:rPr>
            </w:rPrChange>
          </w:rPr>
          <w:t xml:space="preserve">  </w:t>
        </w:r>
        <w:r w:rsidRPr="00A85691">
          <w:rPr>
            <w:rStyle w:val="keyword1"/>
            <w:sz w:val="18"/>
            <w:rPrChange w:id="3764" w:author="shorny" w:date="2014-06-09T15:49:00Z">
              <w:rPr>
                <w:rStyle w:val="keyword1"/>
              </w:rPr>
            </w:rPrChange>
          </w:rPr>
          <w:t>Type</w:t>
        </w:r>
        <w:r w:rsidRPr="00A85691">
          <w:rPr>
            <w:sz w:val="18"/>
            <w:rPrChange w:id="3765" w:author="shorny" w:date="2014-06-09T15:49:00Z">
              <w:rPr/>
            </w:rPrChange>
          </w:rPr>
          <w:t xml:space="preserve"> </w:t>
        </w:r>
        <w:r w:rsidRPr="00A85691">
          <w:rPr>
            <w:rStyle w:val="type1"/>
            <w:sz w:val="18"/>
            <w:rPrChange w:id="3766" w:author="shorny" w:date="2014-06-09T15:49:00Z">
              <w:rPr>
                <w:rStyle w:val="type1"/>
              </w:rPr>
            </w:rPrChange>
          </w:rPr>
          <w:t>varchar</w:t>
        </w:r>
        <w:r w:rsidRPr="00A85691">
          <w:rPr>
            <w:sz w:val="18"/>
            <w:rPrChange w:id="3767" w:author="shorny" w:date="2014-06-09T15:49:00Z">
              <w:rPr/>
            </w:rPrChange>
          </w:rPr>
          <w:t xml:space="preserve">(50) </w:t>
        </w:r>
        <w:r w:rsidRPr="00A85691">
          <w:rPr>
            <w:rStyle w:val="keyword1"/>
            <w:sz w:val="18"/>
            <w:rPrChange w:id="3768" w:author="shorny" w:date="2014-06-09T15:49:00Z">
              <w:rPr>
                <w:rStyle w:val="keyword1"/>
              </w:rPr>
            </w:rPrChange>
          </w:rPr>
          <w:t>NOT</w:t>
        </w:r>
        <w:r w:rsidRPr="00A85691">
          <w:rPr>
            <w:sz w:val="18"/>
            <w:rPrChange w:id="3769" w:author="shorny" w:date="2014-06-09T15:49:00Z">
              <w:rPr/>
            </w:rPrChange>
          </w:rPr>
          <w:t xml:space="preserve"> </w:t>
        </w:r>
        <w:r w:rsidRPr="00A85691">
          <w:rPr>
            <w:rStyle w:val="keyword1"/>
            <w:sz w:val="18"/>
            <w:rPrChange w:id="3770" w:author="shorny" w:date="2014-06-09T15:49:00Z">
              <w:rPr>
                <w:rStyle w:val="keyword1"/>
              </w:rPr>
            </w:rPrChange>
          </w:rPr>
          <w:t>NULL</w:t>
        </w:r>
        <w:r w:rsidRPr="00A85691">
          <w:rPr>
            <w:sz w:val="18"/>
            <w:rPrChange w:id="3771" w:author="shorny" w:date="2014-06-09T15:49:00Z">
              <w:rPr/>
            </w:rPrChange>
          </w:rPr>
          <w:t xml:space="preserve"> </w:t>
        </w:r>
        <w:r w:rsidRPr="00A85691">
          <w:rPr>
            <w:rStyle w:val="keyword1"/>
            <w:sz w:val="18"/>
            <w:rPrChange w:id="3772" w:author="shorny" w:date="2014-06-09T15:49:00Z">
              <w:rPr>
                <w:rStyle w:val="keyword1"/>
              </w:rPr>
            </w:rPrChange>
          </w:rPr>
          <w:t>UNIQUE</w:t>
        </w:r>
        <w:r w:rsidRPr="00A85691">
          <w:rPr>
            <w:sz w:val="18"/>
            <w:rPrChange w:id="3773" w:author="shorny" w:date="2014-06-09T15:49:00Z">
              <w:rPr/>
            </w:rPrChange>
          </w:rPr>
          <w:t xml:space="preserve"> comment </w:t>
        </w:r>
        <w:r w:rsidRPr="00A85691">
          <w:rPr>
            <w:rStyle w:val="string1"/>
            <w:sz w:val="18"/>
            <w:rPrChange w:id="3774" w:author="shorny" w:date="2014-06-09T15:49:00Z">
              <w:rPr>
                <w:rStyle w:val="string1"/>
              </w:rPr>
            </w:rPrChange>
          </w:rPr>
          <w:t>'the type of document eg. Publication,</w:t>
        </w:r>
      </w:ins>
    </w:p>
    <w:p w14:paraId="774B991D" w14:textId="77777777" w:rsidR="00A85691" w:rsidRPr="00A85691" w:rsidRDefault="00A85691">
      <w:pPr>
        <w:pStyle w:val="HTMLPreformatted"/>
        <w:divId w:val="1206136475"/>
        <w:rPr>
          <w:ins w:id="3775" w:author="shorny" w:date="2014-06-09T15:48:00Z"/>
          <w:sz w:val="18"/>
          <w:rPrChange w:id="3776" w:author="shorny" w:date="2014-06-09T15:49:00Z">
            <w:rPr>
              <w:ins w:id="3777" w:author="shorny" w:date="2014-06-09T15:48:00Z"/>
            </w:rPr>
          </w:rPrChange>
        </w:rPr>
      </w:pPr>
      <w:ins w:id="3778" w:author="shorny" w:date="2014-06-09T15:48:00Z">
        <w:r w:rsidRPr="00A85691">
          <w:rPr>
            <w:rStyle w:val="string1"/>
            <w:sz w:val="18"/>
            <w:rPrChange w:id="3779" w:author="shorny" w:date="2014-06-09T15:49:00Z">
              <w:rPr>
                <w:rStyle w:val="string1"/>
              </w:rPr>
            </w:rPrChange>
          </w:rPr>
          <w:t xml:space="preserve">  visa etc.'</w:t>
        </w:r>
        <w:r w:rsidRPr="00A85691">
          <w:rPr>
            <w:sz w:val="18"/>
            <w:rPrChange w:id="3780" w:author="shorny" w:date="2014-06-09T15:49:00Z">
              <w:rPr/>
            </w:rPrChange>
          </w:rPr>
          <w:t>,</w:t>
        </w:r>
      </w:ins>
    </w:p>
    <w:p w14:paraId="2A3DE246" w14:textId="77777777" w:rsidR="00A85691" w:rsidRPr="00A85691" w:rsidRDefault="00A85691">
      <w:pPr>
        <w:pStyle w:val="HTMLPreformatted"/>
        <w:divId w:val="1206136475"/>
        <w:rPr>
          <w:ins w:id="3781" w:author="shorny" w:date="2014-06-09T15:48:00Z"/>
          <w:sz w:val="18"/>
          <w:rPrChange w:id="3782" w:author="shorny" w:date="2014-06-09T15:49:00Z">
            <w:rPr>
              <w:ins w:id="3783" w:author="shorny" w:date="2014-06-09T15:48:00Z"/>
            </w:rPr>
          </w:rPrChange>
        </w:rPr>
      </w:pPr>
      <w:ins w:id="3784" w:author="shorny" w:date="2014-06-09T15:48:00Z">
        <w:r w:rsidRPr="00A85691">
          <w:rPr>
            <w:sz w:val="18"/>
            <w:rPrChange w:id="3785" w:author="shorny" w:date="2014-06-09T15:49:00Z">
              <w:rPr/>
            </w:rPrChange>
          </w:rPr>
          <w:t xml:space="preserve">  Description </w:t>
        </w:r>
        <w:r w:rsidRPr="00A85691">
          <w:rPr>
            <w:rStyle w:val="type1"/>
            <w:sz w:val="18"/>
            <w:rPrChange w:id="3786" w:author="shorny" w:date="2014-06-09T15:49:00Z">
              <w:rPr>
                <w:rStyle w:val="type1"/>
              </w:rPr>
            </w:rPrChange>
          </w:rPr>
          <w:t>varchar</w:t>
        </w:r>
        <w:r w:rsidRPr="00A85691">
          <w:rPr>
            <w:sz w:val="18"/>
            <w:rPrChange w:id="3787" w:author="shorny" w:date="2014-06-09T15:49:00Z">
              <w:rPr/>
            </w:rPrChange>
          </w:rPr>
          <w:t xml:space="preserve">(1000) </w:t>
        </w:r>
        <w:r w:rsidRPr="00A85691">
          <w:rPr>
            <w:rStyle w:val="keyword1"/>
            <w:sz w:val="18"/>
            <w:rPrChange w:id="3788" w:author="shorny" w:date="2014-06-09T15:49:00Z">
              <w:rPr>
                <w:rStyle w:val="keyword1"/>
              </w:rPr>
            </w:rPrChange>
          </w:rPr>
          <w:t>NOT</w:t>
        </w:r>
        <w:r w:rsidRPr="00A85691">
          <w:rPr>
            <w:sz w:val="18"/>
            <w:rPrChange w:id="3789" w:author="shorny" w:date="2014-06-09T15:49:00Z">
              <w:rPr/>
            </w:rPrChange>
          </w:rPr>
          <w:t xml:space="preserve"> </w:t>
        </w:r>
        <w:r w:rsidRPr="00A85691">
          <w:rPr>
            <w:rStyle w:val="keyword1"/>
            <w:sz w:val="18"/>
            <w:rPrChange w:id="3790" w:author="shorny" w:date="2014-06-09T15:49:00Z">
              <w:rPr>
                <w:rStyle w:val="keyword1"/>
              </w:rPr>
            </w:rPrChange>
          </w:rPr>
          <w:t>NULL</w:t>
        </w:r>
        <w:r w:rsidRPr="00A85691">
          <w:rPr>
            <w:sz w:val="18"/>
            <w:rPrChange w:id="3791" w:author="shorny" w:date="2014-06-09T15:49:00Z">
              <w:rPr/>
            </w:rPrChange>
          </w:rPr>
          <w:t xml:space="preserve"> comment </w:t>
        </w:r>
        <w:r w:rsidRPr="00A85691">
          <w:rPr>
            <w:rStyle w:val="string1"/>
            <w:sz w:val="18"/>
            <w:rPrChange w:id="3792" w:author="shorny" w:date="2014-06-09T15:49:00Z">
              <w:rPr>
                <w:rStyle w:val="string1"/>
              </w:rPr>
            </w:rPrChange>
          </w:rPr>
          <w:t>'a full description of the type of the document'</w:t>
        </w:r>
        <w:r w:rsidRPr="00A85691">
          <w:rPr>
            <w:sz w:val="18"/>
            <w:rPrChange w:id="3793" w:author="shorny" w:date="2014-06-09T15:49:00Z">
              <w:rPr/>
            </w:rPrChange>
          </w:rPr>
          <w:t>,</w:t>
        </w:r>
      </w:ins>
    </w:p>
    <w:p w14:paraId="231E711F" w14:textId="77777777" w:rsidR="00A85691" w:rsidRPr="00A85691" w:rsidRDefault="00A85691">
      <w:pPr>
        <w:pStyle w:val="HTMLPreformatted"/>
        <w:divId w:val="1206136475"/>
        <w:rPr>
          <w:ins w:id="3794" w:author="shorny" w:date="2014-06-09T15:48:00Z"/>
          <w:sz w:val="18"/>
          <w:rPrChange w:id="3795" w:author="shorny" w:date="2014-06-09T15:49:00Z">
            <w:rPr>
              <w:ins w:id="3796" w:author="shorny" w:date="2014-06-09T15:48:00Z"/>
            </w:rPr>
          </w:rPrChange>
        </w:rPr>
      </w:pPr>
      <w:ins w:id="3797" w:author="shorny" w:date="2014-06-09T15:48:00Z">
        <w:r w:rsidRPr="00A85691">
          <w:rPr>
            <w:sz w:val="18"/>
            <w:rPrChange w:id="3798" w:author="shorny" w:date="2014-06-09T15:49:00Z">
              <w:rPr/>
            </w:rPrChange>
          </w:rPr>
          <w:t xml:space="preserve">  </w:t>
        </w:r>
        <w:r w:rsidRPr="00A85691">
          <w:rPr>
            <w:rStyle w:val="keyword1"/>
            <w:sz w:val="18"/>
            <w:rPrChange w:id="3799" w:author="shorny" w:date="2014-06-09T15:49:00Z">
              <w:rPr>
                <w:rStyle w:val="keyword1"/>
              </w:rPr>
            </w:rPrChange>
          </w:rPr>
          <w:t>PRIMARY</w:t>
        </w:r>
        <w:r w:rsidRPr="00A85691">
          <w:rPr>
            <w:sz w:val="18"/>
            <w:rPrChange w:id="3800" w:author="shorny" w:date="2014-06-09T15:49:00Z">
              <w:rPr/>
            </w:rPrChange>
          </w:rPr>
          <w:t xml:space="preserve"> </w:t>
        </w:r>
        <w:r w:rsidRPr="00A85691">
          <w:rPr>
            <w:rStyle w:val="keyword1"/>
            <w:sz w:val="18"/>
            <w:rPrChange w:id="3801" w:author="shorny" w:date="2014-06-09T15:49:00Z">
              <w:rPr>
                <w:rStyle w:val="keyword1"/>
              </w:rPr>
            </w:rPrChange>
          </w:rPr>
          <w:t>KEY</w:t>
        </w:r>
        <w:r w:rsidRPr="00A85691">
          <w:rPr>
            <w:sz w:val="18"/>
            <w:rPrChange w:id="3802" w:author="shorny" w:date="2014-06-09T15:49:00Z">
              <w:rPr/>
            </w:rPrChange>
          </w:rPr>
          <w:t xml:space="preserve"> (DocTypeID)</w:t>
        </w:r>
      </w:ins>
    </w:p>
    <w:p w14:paraId="61E675FF" w14:textId="77777777" w:rsidR="00A85691" w:rsidRPr="00A85691" w:rsidRDefault="00A85691">
      <w:pPr>
        <w:pStyle w:val="HTMLPreformatted"/>
        <w:divId w:val="1206136475"/>
        <w:rPr>
          <w:ins w:id="3803" w:author="shorny" w:date="2014-06-09T15:48:00Z"/>
          <w:sz w:val="18"/>
          <w:rPrChange w:id="3804" w:author="shorny" w:date="2014-06-09T15:49:00Z">
            <w:rPr>
              <w:ins w:id="3805" w:author="shorny" w:date="2014-06-09T15:48:00Z"/>
            </w:rPr>
          </w:rPrChange>
        </w:rPr>
      </w:pPr>
      <w:ins w:id="3806" w:author="shorny" w:date="2014-06-09T15:48:00Z">
        <w:r w:rsidRPr="00A85691">
          <w:rPr>
            <w:sz w:val="18"/>
            <w:rPrChange w:id="3807" w:author="shorny" w:date="2014-06-09T15:49:00Z">
              <w:rPr/>
            </w:rPrChange>
          </w:rPr>
          <w:t>)</w:t>
        </w:r>
      </w:ins>
    </w:p>
    <w:p w14:paraId="61499944" w14:textId="77777777" w:rsidR="00A85691" w:rsidRPr="00A85691" w:rsidRDefault="00A85691">
      <w:pPr>
        <w:pStyle w:val="HTMLPreformatted"/>
        <w:divId w:val="1206136475"/>
        <w:rPr>
          <w:ins w:id="3808" w:author="shorny" w:date="2014-06-09T15:48:00Z"/>
          <w:sz w:val="18"/>
          <w:rPrChange w:id="3809" w:author="shorny" w:date="2014-06-09T15:49:00Z">
            <w:rPr>
              <w:ins w:id="3810" w:author="shorny" w:date="2014-06-09T15:48:00Z"/>
            </w:rPr>
          </w:rPrChange>
        </w:rPr>
      </w:pPr>
      <w:ins w:id="3811" w:author="shorny" w:date="2014-06-09T15:48:00Z">
        <w:r w:rsidRPr="00A85691">
          <w:rPr>
            <w:sz w:val="18"/>
            <w:rPrChange w:id="3812" w:author="shorny" w:date="2014-06-09T15:49:00Z">
              <w:rPr/>
            </w:rPrChange>
          </w:rPr>
          <w:t>comment=</w:t>
        </w:r>
        <w:r w:rsidRPr="00A85691">
          <w:rPr>
            <w:rStyle w:val="string1"/>
            <w:sz w:val="18"/>
            <w:rPrChange w:id="3813" w:author="shorny" w:date="2014-06-09T15:49:00Z">
              <w:rPr>
                <w:rStyle w:val="string1"/>
              </w:rPr>
            </w:rPrChange>
          </w:rPr>
          <w:t>'the possible types of a document'</w:t>
        </w:r>
      </w:ins>
    </w:p>
    <w:p w14:paraId="5F89B98A" w14:textId="77777777" w:rsidR="00A85691" w:rsidRPr="00A85691" w:rsidRDefault="00A85691">
      <w:pPr>
        <w:pStyle w:val="HTMLPreformatted"/>
        <w:divId w:val="1206136475"/>
        <w:rPr>
          <w:ins w:id="3814" w:author="shorny" w:date="2014-06-09T15:48:00Z"/>
          <w:sz w:val="18"/>
          <w:rPrChange w:id="3815" w:author="shorny" w:date="2014-06-09T15:49:00Z">
            <w:rPr>
              <w:ins w:id="3816" w:author="shorny" w:date="2014-06-09T15:48:00Z"/>
            </w:rPr>
          </w:rPrChange>
        </w:rPr>
      </w:pPr>
      <w:ins w:id="3817" w:author="shorny" w:date="2014-06-09T15:48:00Z">
        <w:r w:rsidRPr="00A85691">
          <w:rPr>
            <w:sz w:val="18"/>
            <w:rPrChange w:id="3818" w:author="shorny" w:date="2014-06-09T15:49:00Z">
              <w:rPr/>
            </w:rPrChange>
          </w:rPr>
          <w:t>ENGINE=InnoDB;</w:t>
        </w:r>
      </w:ins>
    </w:p>
    <w:p w14:paraId="419FDC4B" w14:textId="77777777" w:rsidR="00A85691" w:rsidRPr="00A85691" w:rsidRDefault="00A85691">
      <w:pPr>
        <w:pStyle w:val="HTMLPreformatted"/>
        <w:divId w:val="1206136475"/>
        <w:rPr>
          <w:ins w:id="3819" w:author="shorny" w:date="2014-06-09T15:48:00Z"/>
          <w:sz w:val="18"/>
          <w:rPrChange w:id="3820" w:author="shorny" w:date="2014-06-09T15:49:00Z">
            <w:rPr>
              <w:ins w:id="3821" w:author="shorny" w:date="2014-06-09T15:48:00Z"/>
            </w:rPr>
          </w:rPrChange>
        </w:rPr>
      </w:pPr>
    </w:p>
    <w:p w14:paraId="2CD2F812" w14:textId="77777777" w:rsidR="00A85691" w:rsidRPr="00A85691" w:rsidRDefault="00A85691">
      <w:pPr>
        <w:pStyle w:val="HTMLPreformatted"/>
        <w:divId w:val="1206136475"/>
        <w:rPr>
          <w:ins w:id="3822" w:author="shorny" w:date="2014-06-09T15:48:00Z"/>
          <w:sz w:val="18"/>
          <w:rPrChange w:id="3823" w:author="shorny" w:date="2014-06-09T15:49:00Z">
            <w:rPr>
              <w:ins w:id="3824" w:author="shorny" w:date="2014-06-09T15:48:00Z"/>
            </w:rPr>
          </w:rPrChange>
        </w:rPr>
      </w:pPr>
      <w:ins w:id="3825" w:author="shorny" w:date="2014-06-09T15:48:00Z">
        <w:r w:rsidRPr="00A85691">
          <w:rPr>
            <w:rStyle w:val="keyword1"/>
            <w:sz w:val="18"/>
            <w:rPrChange w:id="3826" w:author="shorny" w:date="2014-06-09T15:49:00Z">
              <w:rPr>
                <w:rStyle w:val="keyword1"/>
              </w:rPr>
            </w:rPrChange>
          </w:rPr>
          <w:t>CREATE</w:t>
        </w:r>
        <w:r w:rsidRPr="00A85691">
          <w:rPr>
            <w:sz w:val="18"/>
            <w:rPrChange w:id="3827" w:author="shorny" w:date="2014-06-09T15:49:00Z">
              <w:rPr/>
            </w:rPrChange>
          </w:rPr>
          <w:t xml:space="preserve"> </w:t>
        </w:r>
        <w:r w:rsidRPr="00A85691">
          <w:rPr>
            <w:rStyle w:val="keyword1"/>
            <w:sz w:val="18"/>
            <w:rPrChange w:id="3828" w:author="shorny" w:date="2014-06-09T15:49:00Z">
              <w:rPr>
                <w:rStyle w:val="keyword1"/>
              </w:rPr>
            </w:rPrChange>
          </w:rPr>
          <w:t>TABLE</w:t>
        </w:r>
        <w:r w:rsidRPr="00A85691">
          <w:rPr>
            <w:sz w:val="18"/>
            <w:rPrChange w:id="3829" w:author="shorny" w:date="2014-06-09T15:49:00Z">
              <w:rPr/>
            </w:rPrChange>
          </w:rPr>
          <w:t xml:space="preserve"> `Award </w:t>
        </w:r>
        <w:r w:rsidRPr="00A85691">
          <w:rPr>
            <w:rStyle w:val="keyword1"/>
            <w:sz w:val="18"/>
            <w:rPrChange w:id="3830" w:author="shorny" w:date="2014-06-09T15:49:00Z">
              <w:rPr>
                <w:rStyle w:val="keyword1"/>
              </w:rPr>
            </w:rPrChange>
          </w:rPr>
          <w:t>Type</w:t>
        </w:r>
        <w:r w:rsidRPr="00A85691">
          <w:rPr>
            <w:sz w:val="18"/>
            <w:rPrChange w:id="3831" w:author="shorny" w:date="2014-06-09T15:49:00Z">
              <w:rPr/>
            </w:rPrChange>
          </w:rPr>
          <w:t>` (</w:t>
        </w:r>
      </w:ins>
    </w:p>
    <w:p w14:paraId="3483A7AD" w14:textId="77777777" w:rsidR="00A85691" w:rsidRPr="00A85691" w:rsidRDefault="00A85691">
      <w:pPr>
        <w:pStyle w:val="HTMLPreformatted"/>
        <w:divId w:val="1206136475"/>
        <w:rPr>
          <w:ins w:id="3832" w:author="shorny" w:date="2014-06-09T15:48:00Z"/>
          <w:sz w:val="18"/>
          <w:rPrChange w:id="3833" w:author="shorny" w:date="2014-06-09T15:49:00Z">
            <w:rPr>
              <w:ins w:id="3834" w:author="shorny" w:date="2014-06-09T15:48:00Z"/>
            </w:rPr>
          </w:rPrChange>
        </w:rPr>
      </w:pPr>
      <w:ins w:id="3835" w:author="shorny" w:date="2014-06-09T15:48:00Z">
        <w:r w:rsidRPr="00A85691">
          <w:rPr>
            <w:sz w:val="18"/>
            <w:rPrChange w:id="3836" w:author="shorny" w:date="2014-06-09T15:49:00Z">
              <w:rPr/>
            </w:rPrChange>
          </w:rPr>
          <w:t xml:space="preserve">  AwardID mediumint </w:t>
        </w:r>
        <w:r w:rsidRPr="00A85691">
          <w:rPr>
            <w:rStyle w:val="keyword1"/>
            <w:sz w:val="18"/>
            <w:rPrChange w:id="3837" w:author="shorny" w:date="2014-06-09T15:49:00Z">
              <w:rPr>
                <w:rStyle w:val="keyword1"/>
              </w:rPr>
            </w:rPrChange>
          </w:rPr>
          <w:t>NOT</w:t>
        </w:r>
        <w:r w:rsidRPr="00A85691">
          <w:rPr>
            <w:sz w:val="18"/>
            <w:rPrChange w:id="3838" w:author="shorny" w:date="2014-06-09T15:49:00Z">
              <w:rPr/>
            </w:rPrChange>
          </w:rPr>
          <w:t xml:space="preserve"> </w:t>
        </w:r>
        <w:r w:rsidRPr="00A85691">
          <w:rPr>
            <w:rStyle w:val="keyword1"/>
            <w:sz w:val="18"/>
            <w:rPrChange w:id="3839" w:author="shorny" w:date="2014-06-09T15:49:00Z">
              <w:rPr>
                <w:rStyle w:val="keyword1"/>
              </w:rPr>
            </w:rPrChange>
          </w:rPr>
          <w:t>NULL</w:t>
        </w:r>
        <w:r w:rsidRPr="00A85691">
          <w:rPr>
            <w:sz w:val="18"/>
            <w:rPrChange w:id="3840" w:author="shorny" w:date="2014-06-09T15:49:00Z">
              <w:rPr/>
            </w:rPrChange>
          </w:rPr>
          <w:t xml:space="preserve"> AUTO_INCREMENT,</w:t>
        </w:r>
      </w:ins>
    </w:p>
    <w:p w14:paraId="39C46938" w14:textId="77777777" w:rsidR="00A85691" w:rsidRPr="00A85691" w:rsidRDefault="00A85691">
      <w:pPr>
        <w:pStyle w:val="HTMLPreformatted"/>
        <w:divId w:val="1206136475"/>
        <w:rPr>
          <w:ins w:id="3841" w:author="shorny" w:date="2014-06-09T15:48:00Z"/>
          <w:sz w:val="18"/>
          <w:rPrChange w:id="3842" w:author="shorny" w:date="2014-06-09T15:49:00Z">
            <w:rPr>
              <w:ins w:id="3843" w:author="shorny" w:date="2014-06-09T15:48:00Z"/>
            </w:rPr>
          </w:rPrChange>
        </w:rPr>
      </w:pPr>
      <w:ins w:id="3844" w:author="shorny" w:date="2014-06-09T15:48:00Z">
        <w:r w:rsidRPr="00A85691">
          <w:rPr>
            <w:sz w:val="18"/>
            <w:rPrChange w:id="3845" w:author="shorny" w:date="2014-06-09T15:49:00Z">
              <w:rPr/>
            </w:rPrChange>
          </w:rPr>
          <w:t xml:space="preserve">  </w:t>
        </w:r>
        <w:r w:rsidRPr="00A85691">
          <w:rPr>
            <w:rStyle w:val="keyword1"/>
            <w:sz w:val="18"/>
            <w:rPrChange w:id="3846" w:author="shorny" w:date="2014-06-09T15:49:00Z">
              <w:rPr>
                <w:rStyle w:val="keyword1"/>
              </w:rPr>
            </w:rPrChange>
          </w:rPr>
          <w:t>Type</w:t>
        </w:r>
        <w:r w:rsidRPr="00A85691">
          <w:rPr>
            <w:sz w:val="18"/>
            <w:rPrChange w:id="3847" w:author="shorny" w:date="2014-06-09T15:49:00Z">
              <w:rPr/>
            </w:rPrChange>
          </w:rPr>
          <w:t xml:space="preserve"> </w:t>
        </w:r>
        <w:r w:rsidRPr="00A85691">
          <w:rPr>
            <w:rStyle w:val="type1"/>
            <w:sz w:val="18"/>
            <w:rPrChange w:id="3848" w:author="shorny" w:date="2014-06-09T15:49:00Z">
              <w:rPr>
                <w:rStyle w:val="type1"/>
              </w:rPr>
            </w:rPrChange>
          </w:rPr>
          <w:t>varchar</w:t>
        </w:r>
        <w:r w:rsidRPr="00A85691">
          <w:rPr>
            <w:sz w:val="18"/>
            <w:rPrChange w:id="3849" w:author="shorny" w:date="2014-06-09T15:49:00Z">
              <w:rPr/>
            </w:rPrChange>
          </w:rPr>
          <w:t xml:space="preserve">(50) </w:t>
        </w:r>
        <w:r w:rsidRPr="00A85691">
          <w:rPr>
            <w:rStyle w:val="keyword1"/>
            <w:sz w:val="18"/>
            <w:rPrChange w:id="3850" w:author="shorny" w:date="2014-06-09T15:49:00Z">
              <w:rPr>
                <w:rStyle w:val="keyword1"/>
              </w:rPr>
            </w:rPrChange>
          </w:rPr>
          <w:t>NOT</w:t>
        </w:r>
        <w:r w:rsidRPr="00A85691">
          <w:rPr>
            <w:sz w:val="18"/>
            <w:rPrChange w:id="3851" w:author="shorny" w:date="2014-06-09T15:49:00Z">
              <w:rPr/>
            </w:rPrChange>
          </w:rPr>
          <w:t xml:space="preserve"> </w:t>
        </w:r>
        <w:r w:rsidRPr="00A85691">
          <w:rPr>
            <w:rStyle w:val="keyword1"/>
            <w:sz w:val="18"/>
            <w:rPrChange w:id="3852" w:author="shorny" w:date="2014-06-09T15:49:00Z">
              <w:rPr>
                <w:rStyle w:val="keyword1"/>
              </w:rPr>
            </w:rPrChange>
          </w:rPr>
          <w:t>NULL</w:t>
        </w:r>
        <w:r w:rsidRPr="00A85691">
          <w:rPr>
            <w:sz w:val="18"/>
            <w:rPrChange w:id="3853" w:author="shorny" w:date="2014-06-09T15:49:00Z">
              <w:rPr/>
            </w:rPrChange>
          </w:rPr>
          <w:t xml:space="preserve"> </w:t>
        </w:r>
        <w:r w:rsidRPr="00A85691">
          <w:rPr>
            <w:rStyle w:val="keyword1"/>
            <w:sz w:val="18"/>
            <w:rPrChange w:id="3854" w:author="shorny" w:date="2014-06-09T15:49:00Z">
              <w:rPr>
                <w:rStyle w:val="keyword1"/>
              </w:rPr>
            </w:rPrChange>
          </w:rPr>
          <w:t>UNIQUE</w:t>
        </w:r>
        <w:r w:rsidRPr="00A85691">
          <w:rPr>
            <w:sz w:val="18"/>
            <w:rPrChange w:id="3855" w:author="shorny" w:date="2014-06-09T15:49:00Z">
              <w:rPr/>
            </w:rPrChange>
          </w:rPr>
          <w:t xml:space="preserve"> comment </w:t>
        </w:r>
        <w:r w:rsidRPr="00A85691">
          <w:rPr>
            <w:rStyle w:val="string1"/>
            <w:sz w:val="18"/>
            <w:rPrChange w:id="3856" w:author="shorny" w:date="2014-06-09T15:49:00Z">
              <w:rPr>
                <w:rStyle w:val="string1"/>
              </w:rPr>
            </w:rPrChange>
          </w:rPr>
          <w:t>'the type of award sought by the applicant'</w:t>
        </w:r>
        <w:r w:rsidRPr="00A85691">
          <w:rPr>
            <w:sz w:val="18"/>
            <w:rPrChange w:id="3857" w:author="shorny" w:date="2014-06-09T15:49:00Z">
              <w:rPr/>
            </w:rPrChange>
          </w:rPr>
          <w:t>,</w:t>
        </w:r>
      </w:ins>
    </w:p>
    <w:p w14:paraId="3F056D39" w14:textId="77777777" w:rsidR="00A85691" w:rsidRPr="00A85691" w:rsidRDefault="00A85691">
      <w:pPr>
        <w:pStyle w:val="HTMLPreformatted"/>
        <w:divId w:val="1206136475"/>
        <w:rPr>
          <w:ins w:id="3858" w:author="shorny" w:date="2014-06-09T15:48:00Z"/>
          <w:sz w:val="18"/>
          <w:rPrChange w:id="3859" w:author="shorny" w:date="2014-06-09T15:49:00Z">
            <w:rPr>
              <w:ins w:id="3860" w:author="shorny" w:date="2014-06-09T15:48:00Z"/>
            </w:rPr>
          </w:rPrChange>
        </w:rPr>
      </w:pPr>
      <w:ins w:id="3861" w:author="shorny" w:date="2014-06-09T15:48:00Z">
        <w:r w:rsidRPr="00A85691">
          <w:rPr>
            <w:sz w:val="18"/>
            <w:rPrChange w:id="3862" w:author="shorny" w:date="2014-06-09T15:49:00Z">
              <w:rPr/>
            </w:rPrChange>
          </w:rPr>
          <w:t xml:space="preserve">  Description </w:t>
        </w:r>
        <w:r w:rsidRPr="00A85691">
          <w:rPr>
            <w:rStyle w:val="type1"/>
            <w:sz w:val="18"/>
            <w:rPrChange w:id="3863" w:author="shorny" w:date="2014-06-09T15:49:00Z">
              <w:rPr>
                <w:rStyle w:val="type1"/>
              </w:rPr>
            </w:rPrChange>
          </w:rPr>
          <w:t>varchar</w:t>
        </w:r>
        <w:r w:rsidRPr="00A85691">
          <w:rPr>
            <w:sz w:val="18"/>
            <w:rPrChange w:id="3864" w:author="shorny" w:date="2014-06-09T15:49:00Z">
              <w:rPr/>
            </w:rPrChange>
          </w:rPr>
          <w:t xml:space="preserve">(1000) </w:t>
        </w:r>
        <w:r w:rsidRPr="00A85691">
          <w:rPr>
            <w:rStyle w:val="keyword1"/>
            <w:sz w:val="18"/>
            <w:rPrChange w:id="3865" w:author="shorny" w:date="2014-06-09T15:49:00Z">
              <w:rPr>
                <w:rStyle w:val="keyword1"/>
              </w:rPr>
            </w:rPrChange>
          </w:rPr>
          <w:t>NOT</w:t>
        </w:r>
        <w:r w:rsidRPr="00A85691">
          <w:rPr>
            <w:sz w:val="18"/>
            <w:rPrChange w:id="3866" w:author="shorny" w:date="2014-06-09T15:49:00Z">
              <w:rPr/>
            </w:rPrChange>
          </w:rPr>
          <w:t xml:space="preserve"> </w:t>
        </w:r>
        <w:r w:rsidRPr="00A85691">
          <w:rPr>
            <w:rStyle w:val="keyword1"/>
            <w:sz w:val="18"/>
            <w:rPrChange w:id="3867" w:author="shorny" w:date="2014-06-09T15:49:00Z">
              <w:rPr>
                <w:rStyle w:val="keyword1"/>
              </w:rPr>
            </w:rPrChange>
          </w:rPr>
          <w:t>NULL</w:t>
        </w:r>
        <w:r w:rsidRPr="00A85691">
          <w:rPr>
            <w:sz w:val="18"/>
            <w:rPrChange w:id="3868" w:author="shorny" w:date="2014-06-09T15:49:00Z">
              <w:rPr/>
            </w:rPrChange>
          </w:rPr>
          <w:t xml:space="preserve"> comment </w:t>
        </w:r>
        <w:r w:rsidRPr="00A85691">
          <w:rPr>
            <w:rStyle w:val="string1"/>
            <w:sz w:val="18"/>
            <w:rPrChange w:id="3869" w:author="shorny" w:date="2014-06-09T15:49:00Z">
              <w:rPr>
                <w:rStyle w:val="string1"/>
              </w:rPr>
            </w:rPrChange>
          </w:rPr>
          <w:t>'a full description of the award type'</w:t>
        </w:r>
        <w:r w:rsidRPr="00A85691">
          <w:rPr>
            <w:sz w:val="18"/>
            <w:rPrChange w:id="3870" w:author="shorny" w:date="2014-06-09T15:49:00Z">
              <w:rPr/>
            </w:rPrChange>
          </w:rPr>
          <w:t>,</w:t>
        </w:r>
      </w:ins>
    </w:p>
    <w:p w14:paraId="4E3C026A" w14:textId="77777777" w:rsidR="00A85691" w:rsidRPr="00A85691" w:rsidRDefault="00A85691">
      <w:pPr>
        <w:pStyle w:val="HTMLPreformatted"/>
        <w:divId w:val="1206136475"/>
        <w:rPr>
          <w:ins w:id="3871" w:author="shorny" w:date="2014-06-09T15:48:00Z"/>
          <w:sz w:val="18"/>
          <w:rPrChange w:id="3872" w:author="shorny" w:date="2014-06-09T15:49:00Z">
            <w:rPr>
              <w:ins w:id="3873" w:author="shorny" w:date="2014-06-09T15:48:00Z"/>
            </w:rPr>
          </w:rPrChange>
        </w:rPr>
      </w:pPr>
      <w:ins w:id="3874" w:author="shorny" w:date="2014-06-09T15:48:00Z">
        <w:r w:rsidRPr="00A85691">
          <w:rPr>
            <w:sz w:val="18"/>
            <w:rPrChange w:id="3875" w:author="shorny" w:date="2014-06-09T15:49:00Z">
              <w:rPr/>
            </w:rPrChange>
          </w:rPr>
          <w:t xml:space="preserve">  </w:t>
        </w:r>
        <w:r w:rsidRPr="00A85691">
          <w:rPr>
            <w:rStyle w:val="keyword1"/>
            <w:sz w:val="18"/>
            <w:rPrChange w:id="3876" w:author="shorny" w:date="2014-06-09T15:49:00Z">
              <w:rPr>
                <w:rStyle w:val="keyword1"/>
              </w:rPr>
            </w:rPrChange>
          </w:rPr>
          <w:t>PRIMARY</w:t>
        </w:r>
        <w:r w:rsidRPr="00A85691">
          <w:rPr>
            <w:sz w:val="18"/>
            <w:rPrChange w:id="3877" w:author="shorny" w:date="2014-06-09T15:49:00Z">
              <w:rPr/>
            </w:rPrChange>
          </w:rPr>
          <w:t xml:space="preserve"> </w:t>
        </w:r>
        <w:r w:rsidRPr="00A85691">
          <w:rPr>
            <w:rStyle w:val="keyword1"/>
            <w:sz w:val="18"/>
            <w:rPrChange w:id="3878" w:author="shorny" w:date="2014-06-09T15:49:00Z">
              <w:rPr>
                <w:rStyle w:val="keyword1"/>
              </w:rPr>
            </w:rPrChange>
          </w:rPr>
          <w:t>KEY</w:t>
        </w:r>
        <w:r w:rsidRPr="00A85691">
          <w:rPr>
            <w:sz w:val="18"/>
            <w:rPrChange w:id="3879" w:author="shorny" w:date="2014-06-09T15:49:00Z">
              <w:rPr/>
            </w:rPrChange>
          </w:rPr>
          <w:t xml:space="preserve"> (AwardID)</w:t>
        </w:r>
      </w:ins>
    </w:p>
    <w:p w14:paraId="6F358D1F" w14:textId="77777777" w:rsidR="00A85691" w:rsidRPr="00A85691" w:rsidRDefault="00A85691">
      <w:pPr>
        <w:pStyle w:val="HTMLPreformatted"/>
        <w:divId w:val="1206136475"/>
        <w:rPr>
          <w:ins w:id="3880" w:author="shorny" w:date="2014-06-09T15:48:00Z"/>
          <w:sz w:val="18"/>
          <w:rPrChange w:id="3881" w:author="shorny" w:date="2014-06-09T15:49:00Z">
            <w:rPr>
              <w:ins w:id="3882" w:author="shorny" w:date="2014-06-09T15:48:00Z"/>
            </w:rPr>
          </w:rPrChange>
        </w:rPr>
      </w:pPr>
      <w:ins w:id="3883" w:author="shorny" w:date="2014-06-09T15:48:00Z">
        <w:r w:rsidRPr="00A85691">
          <w:rPr>
            <w:sz w:val="18"/>
            <w:rPrChange w:id="3884" w:author="shorny" w:date="2014-06-09T15:49:00Z">
              <w:rPr/>
            </w:rPrChange>
          </w:rPr>
          <w:t>)</w:t>
        </w:r>
      </w:ins>
    </w:p>
    <w:p w14:paraId="7473DEB0" w14:textId="77777777" w:rsidR="00A85691" w:rsidRPr="00A85691" w:rsidRDefault="00A85691">
      <w:pPr>
        <w:pStyle w:val="HTMLPreformatted"/>
        <w:divId w:val="1206136475"/>
        <w:rPr>
          <w:ins w:id="3885" w:author="shorny" w:date="2014-06-09T15:48:00Z"/>
          <w:sz w:val="18"/>
          <w:rPrChange w:id="3886" w:author="shorny" w:date="2014-06-09T15:49:00Z">
            <w:rPr>
              <w:ins w:id="3887" w:author="shorny" w:date="2014-06-09T15:48:00Z"/>
            </w:rPr>
          </w:rPrChange>
        </w:rPr>
      </w:pPr>
      <w:ins w:id="3888" w:author="shorny" w:date="2014-06-09T15:48:00Z">
        <w:r w:rsidRPr="00A85691">
          <w:rPr>
            <w:sz w:val="18"/>
            <w:rPrChange w:id="3889" w:author="shorny" w:date="2014-06-09T15:49:00Z">
              <w:rPr/>
            </w:rPrChange>
          </w:rPr>
          <w:t>comment=</w:t>
        </w:r>
        <w:r w:rsidRPr="00A85691">
          <w:rPr>
            <w:rStyle w:val="string1"/>
            <w:sz w:val="18"/>
            <w:rPrChange w:id="3890" w:author="shorny" w:date="2014-06-09T15:49:00Z">
              <w:rPr>
                <w:rStyle w:val="string1"/>
              </w:rPr>
            </w:rPrChange>
          </w:rPr>
          <w:t>'the possible award types (degrees) sought by an application'</w:t>
        </w:r>
      </w:ins>
    </w:p>
    <w:p w14:paraId="1C32EC84" w14:textId="77777777" w:rsidR="00A85691" w:rsidRPr="00A85691" w:rsidRDefault="00A85691">
      <w:pPr>
        <w:pStyle w:val="HTMLPreformatted"/>
        <w:divId w:val="1206136475"/>
        <w:rPr>
          <w:ins w:id="3891" w:author="shorny" w:date="2014-06-09T15:48:00Z"/>
          <w:sz w:val="18"/>
          <w:rPrChange w:id="3892" w:author="shorny" w:date="2014-06-09T15:49:00Z">
            <w:rPr>
              <w:ins w:id="3893" w:author="shorny" w:date="2014-06-09T15:48:00Z"/>
            </w:rPr>
          </w:rPrChange>
        </w:rPr>
      </w:pPr>
      <w:ins w:id="3894" w:author="shorny" w:date="2014-06-09T15:48:00Z">
        <w:r w:rsidRPr="00A85691">
          <w:rPr>
            <w:sz w:val="18"/>
            <w:rPrChange w:id="3895" w:author="shorny" w:date="2014-06-09T15:49:00Z">
              <w:rPr/>
            </w:rPrChange>
          </w:rPr>
          <w:t>ENGINE=InnoDB;</w:t>
        </w:r>
      </w:ins>
    </w:p>
    <w:p w14:paraId="68A8510D" w14:textId="77777777" w:rsidR="00A85691" w:rsidRPr="00A85691" w:rsidRDefault="00A85691">
      <w:pPr>
        <w:pStyle w:val="HTMLPreformatted"/>
        <w:divId w:val="1206136475"/>
        <w:rPr>
          <w:ins w:id="3896" w:author="shorny" w:date="2014-06-09T15:48:00Z"/>
          <w:sz w:val="18"/>
          <w:rPrChange w:id="3897" w:author="shorny" w:date="2014-06-09T15:49:00Z">
            <w:rPr>
              <w:ins w:id="3898" w:author="shorny" w:date="2014-06-09T15:48:00Z"/>
            </w:rPr>
          </w:rPrChange>
        </w:rPr>
      </w:pPr>
    </w:p>
    <w:p w14:paraId="1C3A5C68" w14:textId="77777777" w:rsidR="00A85691" w:rsidRPr="00A85691" w:rsidRDefault="00A85691">
      <w:pPr>
        <w:pStyle w:val="HTMLPreformatted"/>
        <w:divId w:val="1206136475"/>
        <w:rPr>
          <w:ins w:id="3899" w:author="shorny" w:date="2014-06-09T15:48:00Z"/>
          <w:sz w:val="18"/>
          <w:rPrChange w:id="3900" w:author="shorny" w:date="2014-06-09T15:49:00Z">
            <w:rPr>
              <w:ins w:id="3901" w:author="shorny" w:date="2014-06-09T15:48:00Z"/>
            </w:rPr>
          </w:rPrChange>
        </w:rPr>
      </w:pPr>
      <w:ins w:id="3902" w:author="shorny" w:date="2014-06-09T15:48:00Z">
        <w:r w:rsidRPr="00A85691">
          <w:rPr>
            <w:rStyle w:val="keyword1"/>
            <w:sz w:val="18"/>
            <w:rPrChange w:id="3903" w:author="shorny" w:date="2014-06-09T15:49:00Z">
              <w:rPr>
                <w:rStyle w:val="keyword1"/>
              </w:rPr>
            </w:rPrChange>
          </w:rPr>
          <w:t>CREATE</w:t>
        </w:r>
        <w:r w:rsidRPr="00A85691">
          <w:rPr>
            <w:sz w:val="18"/>
            <w:rPrChange w:id="3904" w:author="shorny" w:date="2014-06-09T15:49:00Z">
              <w:rPr/>
            </w:rPrChange>
          </w:rPr>
          <w:t xml:space="preserve"> </w:t>
        </w:r>
        <w:r w:rsidRPr="00A85691">
          <w:rPr>
            <w:rStyle w:val="keyword1"/>
            <w:sz w:val="18"/>
            <w:rPrChange w:id="3905" w:author="shorny" w:date="2014-06-09T15:49:00Z">
              <w:rPr>
                <w:rStyle w:val="keyword1"/>
              </w:rPr>
            </w:rPrChange>
          </w:rPr>
          <w:t>TABLE</w:t>
        </w:r>
        <w:r w:rsidRPr="00A85691">
          <w:rPr>
            <w:sz w:val="18"/>
            <w:rPrChange w:id="3906" w:author="shorny" w:date="2014-06-09T15:49:00Z">
              <w:rPr/>
            </w:rPrChange>
          </w:rPr>
          <w:t xml:space="preserve"> </w:t>
        </w:r>
        <w:r w:rsidRPr="00A85691">
          <w:rPr>
            <w:rStyle w:val="function-name1"/>
            <w:sz w:val="18"/>
            <w:rPrChange w:id="3907" w:author="shorny" w:date="2014-06-09T15:49:00Z">
              <w:rPr>
                <w:rStyle w:val="function-name1"/>
              </w:rPr>
            </w:rPrChange>
          </w:rPr>
          <w:t>Country</w:t>
        </w:r>
        <w:r w:rsidRPr="00A85691">
          <w:rPr>
            <w:sz w:val="18"/>
            <w:rPrChange w:id="3908" w:author="shorny" w:date="2014-06-09T15:49:00Z">
              <w:rPr/>
            </w:rPrChange>
          </w:rPr>
          <w:t xml:space="preserve"> (</w:t>
        </w:r>
      </w:ins>
    </w:p>
    <w:p w14:paraId="05F7BEDA" w14:textId="77777777" w:rsidR="00A85691" w:rsidRPr="00A85691" w:rsidRDefault="00A85691">
      <w:pPr>
        <w:pStyle w:val="HTMLPreformatted"/>
        <w:divId w:val="1206136475"/>
        <w:rPr>
          <w:ins w:id="3909" w:author="shorny" w:date="2014-06-09T15:48:00Z"/>
          <w:sz w:val="18"/>
          <w:rPrChange w:id="3910" w:author="shorny" w:date="2014-06-09T15:49:00Z">
            <w:rPr>
              <w:ins w:id="3911" w:author="shorny" w:date="2014-06-09T15:48:00Z"/>
            </w:rPr>
          </w:rPrChange>
        </w:rPr>
      </w:pPr>
      <w:ins w:id="3912" w:author="shorny" w:date="2014-06-09T15:48:00Z">
        <w:r w:rsidRPr="00A85691">
          <w:rPr>
            <w:sz w:val="18"/>
            <w:rPrChange w:id="3913" w:author="shorny" w:date="2014-06-09T15:49:00Z">
              <w:rPr/>
            </w:rPrChange>
          </w:rPr>
          <w:t xml:space="preserve">  CountryISOCode </w:t>
        </w:r>
        <w:r w:rsidRPr="00A85691">
          <w:rPr>
            <w:rStyle w:val="type1"/>
            <w:sz w:val="18"/>
            <w:rPrChange w:id="3914" w:author="shorny" w:date="2014-06-09T15:49:00Z">
              <w:rPr>
                <w:rStyle w:val="type1"/>
              </w:rPr>
            </w:rPrChange>
          </w:rPr>
          <w:t>char</w:t>
        </w:r>
        <w:r w:rsidRPr="00A85691">
          <w:rPr>
            <w:sz w:val="18"/>
            <w:rPrChange w:id="3915" w:author="shorny" w:date="2014-06-09T15:49:00Z">
              <w:rPr/>
            </w:rPrChange>
          </w:rPr>
          <w:t xml:space="preserve">(2) </w:t>
        </w:r>
        <w:r w:rsidRPr="00A85691">
          <w:rPr>
            <w:rStyle w:val="keyword1"/>
            <w:sz w:val="18"/>
            <w:rPrChange w:id="3916" w:author="shorny" w:date="2014-06-09T15:49:00Z">
              <w:rPr>
                <w:rStyle w:val="keyword1"/>
              </w:rPr>
            </w:rPrChange>
          </w:rPr>
          <w:t>NOT</w:t>
        </w:r>
        <w:r w:rsidRPr="00A85691">
          <w:rPr>
            <w:sz w:val="18"/>
            <w:rPrChange w:id="3917" w:author="shorny" w:date="2014-06-09T15:49:00Z">
              <w:rPr/>
            </w:rPrChange>
          </w:rPr>
          <w:t xml:space="preserve"> </w:t>
        </w:r>
        <w:r w:rsidRPr="00A85691">
          <w:rPr>
            <w:rStyle w:val="keyword1"/>
            <w:sz w:val="18"/>
            <w:rPrChange w:id="3918" w:author="shorny" w:date="2014-06-09T15:49:00Z">
              <w:rPr>
                <w:rStyle w:val="keyword1"/>
              </w:rPr>
            </w:rPrChange>
          </w:rPr>
          <w:t>NULL</w:t>
        </w:r>
      </w:ins>
    </w:p>
    <w:p w14:paraId="0C616619" w14:textId="77777777" w:rsidR="00A85691" w:rsidRPr="00A85691" w:rsidRDefault="00A85691">
      <w:pPr>
        <w:pStyle w:val="HTMLPreformatted"/>
        <w:divId w:val="1206136475"/>
        <w:rPr>
          <w:ins w:id="3919" w:author="shorny" w:date="2014-06-09T15:48:00Z"/>
          <w:sz w:val="18"/>
          <w:rPrChange w:id="3920" w:author="shorny" w:date="2014-06-09T15:49:00Z">
            <w:rPr>
              <w:ins w:id="3921" w:author="shorny" w:date="2014-06-09T15:48:00Z"/>
            </w:rPr>
          </w:rPrChange>
        </w:rPr>
      </w:pPr>
      <w:ins w:id="3922" w:author="shorny" w:date="2014-06-09T15:48:00Z">
        <w:r w:rsidRPr="00A85691">
          <w:rPr>
            <w:sz w:val="18"/>
            <w:rPrChange w:id="3923" w:author="shorny" w:date="2014-06-09T15:49:00Z">
              <w:rPr/>
            </w:rPrChange>
          </w:rPr>
          <w:t xml:space="preserve">    comment </w:t>
        </w:r>
        <w:r w:rsidRPr="00A85691">
          <w:rPr>
            <w:rStyle w:val="string1"/>
            <w:sz w:val="18"/>
            <w:rPrChange w:id="3924" w:author="shorny" w:date="2014-06-09T15:49:00Z">
              <w:rPr>
                <w:rStyle w:val="string1"/>
              </w:rPr>
            </w:rPrChange>
          </w:rPr>
          <w:t>'the country corresponding ISO 3166-1 alpha-2 code'</w:t>
        </w:r>
        <w:r w:rsidRPr="00A85691">
          <w:rPr>
            <w:sz w:val="18"/>
            <w:rPrChange w:id="3925" w:author="shorny" w:date="2014-06-09T15:49:00Z">
              <w:rPr/>
            </w:rPrChange>
          </w:rPr>
          <w:t>,</w:t>
        </w:r>
      </w:ins>
    </w:p>
    <w:p w14:paraId="0F9689B4" w14:textId="77777777" w:rsidR="00A85691" w:rsidRPr="00A85691" w:rsidRDefault="00A85691">
      <w:pPr>
        <w:pStyle w:val="HTMLPreformatted"/>
        <w:divId w:val="1206136475"/>
        <w:rPr>
          <w:ins w:id="3926" w:author="shorny" w:date="2014-06-09T15:48:00Z"/>
          <w:sz w:val="18"/>
          <w:rPrChange w:id="3927" w:author="shorny" w:date="2014-06-09T15:49:00Z">
            <w:rPr>
              <w:ins w:id="3928" w:author="shorny" w:date="2014-06-09T15:48:00Z"/>
            </w:rPr>
          </w:rPrChange>
        </w:rPr>
      </w:pPr>
      <w:ins w:id="3929" w:author="shorny" w:date="2014-06-09T15:48:00Z">
        <w:r w:rsidRPr="00A85691">
          <w:rPr>
            <w:sz w:val="18"/>
            <w:rPrChange w:id="3930" w:author="shorny" w:date="2014-06-09T15:49:00Z">
              <w:rPr/>
            </w:rPrChange>
          </w:rPr>
          <w:t xml:space="preserve">  </w:t>
        </w:r>
        <w:r w:rsidRPr="00A85691">
          <w:rPr>
            <w:rStyle w:val="keyword1"/>
            <w:sz w:val="18"/>
            <w:rPrChange w:id="3931" w:author="shorny" w:date="2014-06-09T15:49:00Z">
              <w:rPr>
                <w:rStyle w:val="keyword1"/>
              </w:rPr>
            </w:rPrChange>
          </w:rPr>
          <w:t>Name</w:t>
        </w:r>
        <w:r w:rsidRPr="00A85691">
          <w:rPr>
            <w:sz w:val="18"/>
            <w:rPrChange w:id="3932" w:author="shorny" w:date="2014-06-09T15:49:00Z">
              <w:rPr/>
            </w:rPrChange>
          </w:rPr>
          <w:t xml:space="preserve"> </w:t>
        </w:r>
        <w:r w:rsidRPr="00A85691">
          <w:rPr>
            <w:rStyle w:val="type1"/>
            <w:sz w:val="18"/>
            <w:rPrChange w:id="3933" w:author="shorny" w:date="2014-06-09T15:49:00Z">
              <w:rPr>
                <w:rStyle w:val="type1"/>
              </w:rPr>
            </w:rPrChange>
          </w:rPr>
          <w:t>varchar</w:t>
        </w:r>
        <w:r w:rsidRPr="00A85691">
          <w:rPr>
            <w:sz w:val="18"/>
            <w:rPrChange w:id="3934" w:author="shorny" w:date="2014-06-09T15:49:00Z">
              <w:rPr/>
            </w:rPrChange>
          </w:rPr>
          <w:t xml:space="preserve">(50) </w:t>
        </w:r>
        <w:r w:rsidRPr="00A85691">
          <w:rPr>
            <w:rStyle w:val="keyword1"/>
            <w:sz w:val="18"/>
            <w:rPrChange w:id="3935" w:author="shorny" w:date="2014-06-09T15:49:00Z">
              <w:rPr>
                <w:rStyle w:val="keyword1"/>
              </w:rPr>
            </w:rPrChange>
          </w:rPr>
          <w:t>NOT</w:t>
        </w:r>
        <w:r w:rsidRPr="00A85691">
          <w:rPr>
            <w:sz w:val="18"/>
            <w:rPrChange w:id="3936" w:author="shorny" w:date="2014-06-09T15:49:00Z">
              <w:rPr/>
            </w:rPrChange>
          </w:rPr>
          <w:t xml:space="preserve"> </w:t>
        </w:r>
        <w:r w:rsidRPr="00A85691">
          <w:rPr>
            <w:rStyle w:val="keyword1"/>
            <w:sz w:val="18"/>
            <w:rPrChange w:id="3937" w:author="shorny" w:date="2014-06-09T15:49:00Z">
              <w:rPr>
                <w:rStyle w:val="keyword1"/>
              </w:rPr>
            </w:rPrChange>
          </w:rPr>
          <w:t>NULL</w:t>
        </w:r>
        <w:r w:rsidRPr="00A85691">
          <w:rPr>
            <w:sz w:val="18"/>
            <w:rPrChange w:id="3938" w:author="shorny" w:date="2014-06-09T15:49:00Z">
              <w:rPr/>
            </w:rPrChange>
          </w:rPr>
          <w:t xml:space="preserve"> </w:t>
        </w:r>
        <w:r w:rsidRPr="00A85691">
          <w:rPr>
            <w:rStyle w:val="keyword1"/>
            <w:sz w:val="18"/>
            <w:rPrChange w:id="3939" w:author="shorny" w:date="2014-06-09T15:49:00Z">
              <w:rPr>
                <w:rStyle w:val="keyword1"/>
              </w:rPr>
            </w:rPrChange>
          </w:rPr>
          <w:t>UNIQUE</w:t>
        </w:r>
        <w:r w:rsidRPr="00A85691">
          <w:rPr>
            <w:sz w:val="18"/>
            <w:rPrChange w:id="3940" w:author="shorny" w:date="2014-06-09T15:49:00Z">
              <w:rPr/>
            </w:rPrChange>
          </w:rPr>
          <w:t xml:space="preserve"> comment </w:t>
        </w:r>
        <w:r w:rsidRPr="00A85691">
          <w:rPr>
            <w:rStyle w:val="string1"/>
            <w:sz w:val="18"/>
            <w:rPrChange w:id="3941" w:author="shorny" w:date="2014-06-09T15:49:00Z">
              <w:rPr>
                <w:rStyle w:val="string1"/>
              </w:rPr>
            </w:rPrChange>
          </w:rPr>
          <w:t>'the full name of the country'</w:t>
        </w:r>
        <w:r w:rsidRPr="00A85691">
          <w:rPr>
            <w:sz w:val="18"/>
            <w:rPrChange w:id="3942" w:author="shorny" w:date="2014-06-09T15:49:00Z">
              <w:rPr/>
            </w:rPrChange>
          </w:rPr>
          <w:t>,</w:t>
        </w:r>
      </w:ins>
    </w:p>
    <w:p w14:paraId="1D2D6FD9" w14:textId="77777777" w:rsidR="00A85691" w:rsidRPr="00A85691" w:rsidRDefault="00A85691">
      <w:pPr>
        <w:pStyle w:val="HTMLPreformatted"/>
        <w:divId w:val="1206136475"/>
        <w:rPr>
          <w:ins w:id="3943" w:author="shorny" w:date="2014-06-09T15:48:00Z"/>
          <w:sz w:val="18"/>
          <w:rPrChange w:id="3944" w:author="shorny" w:date="2014-06-09T15:49:00Z">
            <w:rPr>
              <w:ins w:id="3945" w:author="shorny" w:date="2014-06-09T15:48:00Z"/>
            </w:rPr>
          </w:rPrChange>
        </w:rPr>
      </w:pPr>
      <w:ins w:id="3946" w:author="shorny" w:date="2014-06-09T15:48:00Z">
        <w:r w:rsidRPr="00A85691">
          <w:rPr>
            <w:sz w:val="18"/>
            <w:rPrChange w:id="3947" w:author="shorny" w:date="2014-06-09T15:49:00Z">
              <w:rPr/>
            </w:rPrChange>
          </w:rPr>
          <w:t xml:space="preserve">  </w:t>
        </w:r>
        <w:r w:rsidRPr="00A85691">
          <w:rPr>
            <w:rStyle w:val="keyword1"/>
            <w:sz w:val="18"/>
            <w:rPrChange w:id="3948" w:author="shorny" w:date="2014-06-09T15:49:00Z">
              <w:rPr>
                <w:rStyle w:val="keyword1"/>
              </w:rPr>
            </w:rPrChange>
          </w:rPr>
          <w:t>PRIMARY</w:t>
        </w:r>
        <w:r w:rsidRPr="00A85691">
          <w:rPr>
            <w:sz w:val="18"/>
            <w:rPrChange w:id="3949" w:author="shorny" w:date="2014-06-09T15:49:00Z">
              <w:rPr/>
            </w:rPrChange>
          </w:rPr>
          <w:t xml:space="preserve"> </w:t>
        </w:r>
        <w:r w:rsidRPr="00A85691">
          <w:rPr>
            <w:rStyle w:val="keyword1"/>
            <w:sz w:val="18"/>
            <w:rPrChange w:id="3950" w:author="shorny" w:date="2014-06-09T15:49:00Z">
              <w:rPr>
                <w:rStyle w:val="keyword1"/>
              </w:rPr>
            </w:rPrChange>
          </w:rPr>
          <w:t>KEY</w:t>
        </w:r>
        <w:r w:rsidRPr="00A85691">
          <w:rPr>
            <w:sz w:val="18"/>
            <w:rPrChange w:id="3951" w:author="shorny" w:date="2014-06-09T15:49:00Z">
              <w:rPr/>
            </w:rPrChange>
          </w:rPr>
          <w:t xml:space="preserve"> (CountryISOCode)</w:t>
        </w:r>
      </w:ins>
    </w:p>
    <w:p w14:paraId="732886CF" w14:textId="77777777" w:rsidR="00A85691" w:rsidRPr="00A85691" w:rsidRDefault="00A85691">
      <w:pPr>
        <w:pStyle w:val="HTMLPreformatted"/>
        <w:divId w:val="1206136475"/>
        <w:rPr>
          <w:ins w:id="3952" w:author="shorny" w:date="2014-06-09T15:48:00Z"/>
          <w:sz w:val="18"/>
          <w:rPrChange w:id="3953" w:author="shorny" w:date="2014-06-09T15:49:00Z">
            <w:rPr>
              <w:ins w:id="3954" w:author="shorny" w:date="2014-06-09T15:48:00Z"/>
            </w:rPr>
          </w:rPrChange>
        </w:rPr>
      </w:pPr>
      <w:ins w:id="3955" w:author="shorny" w:date="2014-06-09T15:48:00Z">
        <w:r w:rsidRPr="00A85691">
          <w:rPr>
            <w:sz w:val="18"/>
            <w:rPrChange w:id="3956" w:author="shorny" w:date="2014-06-09T15:49:00Z">
              <w:rPr/>
            </w:rPrChange>
          </w:rPr>
          <w:t>)</w:t>
        </w:r>
      </w:ins>
    </w:p>
    <w:p w14:paraId="74C8AF21" w14:textId="77777777" w:rsidR="00A85691" w:rsidRPr="00A85691" w:rsidRDefault="00A85691">
      <w:pPr>
        <w:pStyle w:val="HTMLPreformatted"/>
        <w:divId w:val="1206136475"/>
        <w:rPr>
          <w:ins w:id="3957" w:author="shorny" w:date="2014-06-09T15:48:00Z"/>
          <w:rStyle w:val="string1"/>
          <w:sz w:val="18"/>
          <w:rPrChange w:id="3958" w:author="shorny" w:date="2014-06-09T15:49:00Z">
            <w:rPr>
              <w:ins w:id="3959" w:author="shorny" w:date="2014-06-09T15:48:00Z"/>
              <w:rStyle w:val="string1"/>
            </w:rPr>
          </w:rPrChange>
        </w:rPr>
      </w:pPr>
      <w:ins w:id="3960" w:author="shorny" w:date="2014-06-09T15:48:00Z">
        <w:r w:rsidRPr="00A85691">
          <w:rPr>
            <w:sz w:val="18"/>
            <w:rPrChange w:id="3961" w:author="shorny" w:date="2014-06-09T15:49:00Z">
              <w:rPr>
                <w:color w:val="8B2252"/>
              </w:rPr>
            </w:rPrChange>
          </w:rPr>
          <w:t>comment=</w:t>
        </w:r>
        <w:r w:rsidRPr="00A85691">
          <w:rPr>
            <w:rStyle w:val="string1"/>
            <w:sz w:val="18"/>
            <w:rPrChange w:id="3962" w:author="shorny" w:date="2014-06-09T15:49:00Z">
              <w:rPr>
                <w:rStyle w:val="string1"/>
              </w:rPr>
            </w:rPrChange>
          </w:rPr>
          <w:t>'a list of countries for reuse in nationality,</w:t>
        </w:r>
      </w:ins>
    </w:p>
    <w:p w14:paraId="51F36F76" w14:textId="77777777" w:rsidR="00A85691" w:rsidRPr="00A85691" w:rsidRDefault="00A85691">
      <w:pPr>
        <w:pStyle w:val="HTMLPreformatted"/>
        <w:divId w:val="1206136475"/>
        <w:rPr>
          <w:ins w:id="3963" w:author="shorny" w:date="2014-06-09T15:48:00Z"/>
          <w:rStyle w:val="string1"/>
          <w:sz w:val="18"/>
          <w:rPrChange w:id="3964" w:author="shorny" w:date="2014-06-09T15:49:00Z">
            <w:rPr>
              <w:ins w:id="3965" w:author="shorny" w:date="2014-06-09T15:48:00Z"/>
              <w:rStyle w:val="string1"/>
            </w:rPr>
          </w:rPrChange>
        </w:rPr>
      </w:pPr>
      <w:ins w:id="3966" w:author="shorny" w:date="2014-06-09T15:48:00Z">
        <w:r w:rsidRPr="00A85691">
          <w:rPr>
            <w:rStyle w:val="string1"/>
            <w:sz w:val="18"/>
            <w:rPrChange w:id="3967" w:author="shorny" w:date="2014-06-09T15:49:00Z">
              <w:rPr>
                <w:rStyle w:val="string1"/>
              </w:rPr>
            </w:rPrChange>
          </w:rPr>
          <w:t xml:space="preserve">  institution country,</w:t>
        </w:r>
      </w:ins>
    </w:p>
    <w:p w14:paraId="0307E00E" w14:textId="77777777" w:rsidR="00A85691" w:rsidRPr="00A85691" w:rsidRDefault="00A85691">
      <w:pPr>
        <w:pStyle w:val="HTMLPreformatted"/>
        <w:divId w:val="1206136475"/>
        <w:rPr>
          <w:ins w:id="3968" w:author="shorny" w:date="2014-06-09T15:48:00Z"/>
          <w:sz w:val="18"/>
          <w:rPrChange w:id="3969" w:author="shorny" w:date="2014-06-09T15:49:00Z">
            <w:rPr>
              <w:ins w:id="3970" w:author="shorny" w:date="2014-06-09T15:48:00Z"/>
            </w:rPr>
          </w:rPrChange>
        </w:rPr>
      </w:pPr>
      <w:ins w:id="3971" w:author="shorny" w:date="2014-06-09T15:48:00Z">
        <w:r w:rsidRPr="00A85691">
          <w:rPr>
            <w:rStyle w:val="string1"/>
            <w:sz w:val="18"/>
            <w:rPrChange w:id="3972" w:author="shorny" w:date="2014-06-09T15:49:00Z">
              <w:rPr>
                <w:rStyle w:val="string1"/>
              </w:rPr>
            </w:rPrChange>
          </w:rPr>
          <w:t xml:space="preserve">  address and visa country'</w:t>
        </w:r>
      </w:ins>
    </w:p>
    <w:p w14:paraId="602B38EC" w14:textId="77777777" w:rsidR="00A85691" w:rsidRPr="00A85691" w:rsidRDefault="00A85691">
      <w:pPr>
        <w:pStyle w:val="HTMLPreformatted"/>
        <w:divId w:val="1206136475"/>
        <w:rPr>
          <w:ins w:id="3973" w:author="shorny" w:date="2014-06-09T15:48:00Z"/>
          <w:sz w:val="18"/>
          <w:rPrChange w:id="3974" w:author="shorny" w:date="2014-06-09T15:49:00Z">
            <w:rPr>
              <w:ins w:id="3975" w:author="shorny" w:date="2014-06-09T15:48:00Z"/>
            </w:rPr>
          </w:rPrChange>
        </w:rPr>
      </w:pPr>
      <w:ins w:id="3976" w:author="shorny" w:date="2014-06-09T15:48:00Z">
        <w:r w:rsidRPr="00A85691">
          <w:rPr>
            <w:sz w:val="18"/>
            <w:rPrChange w:id="3977" w:author="shorny" w:date="2014-06-09T15:49:00Z">
              <w:rPr/>
            </w:rPrChange>
          </w:rPr>
          <w:lastRenderedPageBreak/>
          <w:t>ENGINE=InnoDB;</w:t>
        </w:r>
      </w:ins>
    </w:p>
    <w:p w14:paraId="7533ACA5" w14:textId="77777777" w:rsidR="00A85691" w:rsidRPr="00A85691" w:rsidRDefault="00A85691">
      <w:pPr>
        <w:pStyle w:val="HTMLPreformatted"/>
        <w:divId w:val="1206136475"/>
        <w:rPr>
          <w:ins w:id="3978" w:author="shorny" w:date="2014-06-09T15:48:00Z"/>
          <w:sz w:val="18"/>
          <w:rPrChange w:id="3979" w:author="shorny" w:date="2014-06-09T15:49:00Z">
            <w:rPr>
              <w:ins w:id="3980" w:author="shorny" w:date="2014-06-09T15:48:00Z"/>
            </w:rPr>
          </w:rPrChange>
        </w:rPr>
      </w:pPr>
    </w:p>
    <w:p w14:paraId="5A7330E6" w14:textId="77777777" w:rsidR="00A85691" w:rsidRPr="00A85691" w:rsidRDefault="00A85691">
      <w:pPr>
        <w:pStyle w:val="HTMLPreformatted"/>
        <w:divId w:val="1206136475"/>
        <w:rPr>
          <w:ins w:id="3981" w:author="shorny" w:date="2014-06-09T15:48:00Z"/>
          <w:sz w:val="18"/>
          <w:rPrChange w:id="3982" w:author="shorny" w:date="2014-06-09T15:49:00Z">
            <w:rPr>
              <w:ins w:id="3983" w:author="shorny" w:date="2014-06-09T15:48:00Z"/>
            </w:rPr>
          </w:rPrChange>
        </w:rPr>
      </w:pPr>
      <w:ins w:id="3984" w:author="shorny" w:date="2014-06-09T15:48:00Z">
        <w:r w:rsidRPr="00A85691">
          <w:rPr>
            <w:rStyle w:val="keyword1"/>
            <w:sz w:val="18"/>
            <w:rPrChange w:id="3985" w:author="shorny" w:date="2014-06-09T15:49:00Z">
              <w:rPr>
                <w:rStyle w:val="keyword1"/>
              </w:rPr>
            </w:rPrChange>
          </w:rPr>
          <w:t>CREATE</w:t>
        </w:r>
        <w:r w:rsidRPr="00A85691">
          <w:rPr>
            <w:sz w:val="18"/>
            <w:rPrChange w:id="3986" w:author="shorny" w:date="2014-06-09T15:49:00Z">
              <w:rPr/>
            </w:rPrChange>
          </w:rPr>
          <w:t xml:space="preserve"> </w:t>
        </w:r>
        <w:r w:rsidRPr="00A85691">
          <w:rPr>
            <w:rStyle w:val="keyword1"/>
            <w:sz w:val="18"/>
            <w:rPrChange w:id="3987" w:author="shorny" w:date="2014-06-09T15:49:00Z">
              <w:rPr>
                <w:rStyle w:val="keyword1"/>
              </w:rPr>
            </w:rPrChange>
          </w:rPr>
          <w:t>TABLE</w:t>
        </w:r>
        <w:r w:rsidRPr="00A85691">
          <w:rPr>
            <w:sz w:val="18"/>
            <w:rPrChange w:id="3988" w:author="shorny" w:date="2014-06-09T15:49:00Z">
              <w:rPr/>
            </w:rPrChange>
          </w:rPr>
          <w:t xml:space="preserve"> `Supervise </w:t>
        </w:r>
        <w:r w:rsidRPr="00A85691">
          <w:rPr>
            <w:rStyle w:val="keyword1"/>
            <w:sz w:val="18"/>
            <w:rPrChange w:id="3989" w:author="shorny" w:date="2014-06-09T15:49:00Z">
              <w:rPr>
                <w:rStyle w:val="keyword1"/>
              </w:rPr>
            </w:rPrChange>
          </w:rPr>
          <w:t>as</w:t>
        </w:r>
        <w:r w:rsidRPr="00A85691">
          <w:rPr>
            <w:sz w:val="18"/>
            <w:rPrChange w:id="3990" w:author="shorny" w:date="2014-06-09T15:49:00Z">
              <w:rPr/>
            </w:rPrChange>
          </w:rPr>
          <w:t>` (</w:t>
        </w:r>
      </w:ins>
    </w:p>
    <w:p w14:paraId="1027C43F" w14:textId="77777777" w:rsidR="00A85691" w:rsidRPr="00A85691" w:rsidRDefault="00A85691">
      <w:pPr>
        <w:pStyle w:val="HTMLPreformatted"/>
        <w:divId w:val="1206136475"/>
        <w:rPr>
          <w:ins w:id="3991" w:author="shorny" w:date="2014-06-09T15:48:00Z"/>
          <w:sz w:val="18"/>
          <w:rPrChange w:id="3992" w:author="shorny" w:date="2014-06-09T15:49:00Z">
            <w:rPr>
              <w:ins w:id="3993" w:author="shorny" w:date="2014-06-09T15:48:00Z"/>
            </w:rPr>
          </w:rPrChange>
        </w:rPr>
      </w:pPr>
      <w:ins w:id="3994" w:author="shorny" w:date="2014-06-09T15:48:00Z">
        <w:r w:rsidRPr="00A85691">
          <w:rPr>
            <w:sz w:val="18"/>
            <w:rPrChange w:id="3995" w:author="shorny" w:date="2014-06-09T15:49:00Z">
              <w:rPr/>
            </w:rPrChange>
          </w:rPr>
          <w:t xml:space="preserve">  PrimarySupervisor tinyint(1) </w:t>
        </w:r>
        <w:r w:rsidRPr="00A85691">
          <w:rPr>
            <w:rStyle w:val="keyword1"/>
            <w:sz w:val="18"/>
            <w:rPrChange w:id="3996" w:author="shorny" w:date="2014-06-09T15:49:00Z">
              <w:rPr>
                <w:rStyle w:val="keyword1"/>
              </w:rPr>
            </w:rPrChange>
          </w:rPr>
          <w:t>NOT</w:t>
        </w:r>
        <w:r w:rsidRPr="00A85691">
          <w:rPr>
            <w:sz w:val="18"/>
            <w:rPrChange w:id="3997" w:author="shorny" w:date="2014-06-09T15:49:00Z">
              <w:rPr/>
            </w:rPrChange>
          </w:rPr>
          <w:t xml:space="preserve"> </w:t>
        </w:r>
        <w:r w:rsidRPr="00A85691">
          <w:rPr>
            <w:rStyle w:val="keyword1"/>
            <w:sz w:val="18"/>
            <w:rPrChange w:id="3998" w:author="shorny" w:date="2014-06-09T15:49:00Z">
              <w:rPr>
                <w:rStyle w:val="keyword1"/>
              </w:rPr>
            </w:rPrChange>
          </w:rPr>
          <w:t>NULL</w:t>
        </w:r>
        <w:r w:rsidRPr="00A85691">
          <w:rPr>
            <w:sz w:val="18"/>
            <w:rPrChange w:id="3999" w:author="shorny" w:date="2014-06-09T15:49:00Z">
              <w:rPr/>
            </w:rPrChange>
          </w:rPr>
          <w:t xml:space="preserve"> comment </w:t>
        </w:r>
        <w:r w:rsidRPr="00A85691">
          <w:rPr>
            <w:rStyle w:val="string1"/>
            <w:sz w:val="18"/>
            <w:rPrChange w:id="4000" w:author="shorny" w:date="2014-06-09T15:49:00Z">
              <w:rPr>
                <w:rStyle w:val="string1"/>
              </w:rPr>
            </w:rPrChange>
          </w:rPr>
          <w:t>'if the supervisor is a primary'</w:t>
        </w:r>
        <w:r w:rsidRPr="00A85691">
          <w:rPr>
            <w:sz w:val="18"/>
            <w:rPrChange w:id="4001" w:author="shorny" w:date="2014-06-09T15:49:00Z">
              <w:rPr/>
            </w:rPrChange>
          </w:rPr>
          <w:t>,</w:t>
        </w:r>
      </w:ins>
    </w:p>
    <w:p w14:paraId="60A04C72" w14:textId="77777777" w:rsidR="00A85691" w:rsidRPr="00A85691" w:rsidRDefault="00A85691">
      <w:pPr>
        <w:pStyle w:val="HTMLPreformatted"/>
        <w:divId w:val="1206136475"/>
        <w:rPr>
          <w:ins w:id="4002" w:author="shorny" w:date="2014-06-09T15:48:00Z"/>
          <w:sz w:val="18"/>
          <w:rPrChange w:id="4003" w:author="shorny" w:date="2014-06-09T15:49:00Z">
            <w:rPr>
              <w:ins w:id="4004" w:author="shorny" w:date="2014-06-09T15:48:00Z"/>
            </w:rPr>
          </w:rPrChange>
        </w:rPr>
      </w:pPr>
      <w:ins w:id="4005" w:author="shorny" w:date="2014-06-09T15:48:00Z">
        <w:r w:rsidRPr="00A85691">
          <w:rPr>
            <w:sz w:val="18"/>
            <w:rPrChange w:id="4006" w:author="shorny" w:date="2014-06-09T15:49:00Z">
              <w:rPr/>
            </w:rPrChange>
          </w:rPr>
          <w:t xml:space="preserve">  ApplicationID mediumint </w:t>
        </w:r>
        <w:r w:rsidRPr="00A85691">
          <w:rPr>
            <w:rStyle w:val="keyword1"/>
            <w:sz w:val="18"/>
            <w:rPrChange w:id="4007" w:author="shorny" w:date="2014-06-09T15:49:00Z">
              <w:rPr>
                <w:rStyle w:val="keyword1"/>
              </w:rPr>
            </w:rPrChange>
          </w:rPr>
          <w:t>NOT</w:t>
        </w:r>
        <w:r w:rsidRPr="00A85691">
          <w:rPr>
            <w:sz w:val="18"/>
            <w:rPrChange w:id="4008" w:author="shorny" w:date="2014-06-09T15:49:00Z">
              <w:rPr/>
            </w:rPrChange>
          </w:rPr>
          <w:t xml:space="preserve"> </w:t>
        </w:r>
        <w:r w:rsidRPr="00A85691">
          <w:rPr>
            <w:rStyle w:val="keyword1"/>
            <w:sz w:val="18"/>
            <w:rPrChange w:id="4009" w:author="shorny" w:date="2014-06-09T15:49:00Z">
              <w:rPr>
                <w:rStyle w:val="keyword1"/>
              </w:rPr>
            </w:rPrChange>
          </w:rPr>
          <w:t>NULL</w:t>
        </w:r>
        <w:r w:rsidRPr="00A85691">
          <w:rPr>
            <w:sz w:val="18"/>
            <w:rPrChange w:id="4010" w:author="shorny" w:date="2014-06-09T15:49:00Z">
              <w:rPr/>
            </w:rPrChange>
          </w:rPr>
          <w:t xml:space="preserve"> comment </w:t>
        </w:r>
        <w:r w:rsidRPr="00A85691">
          <w:rPr>
            <w:rStyle w:val="string1"/>
            <w:sz w:val="18"/>
            <w:rPrChange w:id="4011" w:author="shorny" w:date="2014-06-09T15:49:00Z">
              <w:rPr>
                <w:rStyle w:val="string1"/>
              </w:rPr>
            </w:rPrChange>
          </w:rPr>
          <w:t>'the application ID of the application the staff member will supervise'</w:t>
        </w:r>
        <w:r w:rsidRPr="00A85691">
          <w:rPr>
            <w:sz w:val="18"/>
            <w:rPrChange w:id="4012" w:author="shorny" w:date="2014-06-09T15:49:00Z">
              <w:rPr/>
            </w:rPrChange>
          </w:rPr>
          <w:t>,</w:t>
        </w:r>
      </w:ins>
    </w:p>
    <w:p w14:paraId="00A1AE06" w14:textId="77777777" w:rsidR="00A85691" w:rsidRPr="00A85691" w:rsidRDefault="00A85691">
      <w:pPr>
        <w:pStyle w:val="HTMLPreformatted"/>
        <w:divId w:val="1206136475"/>
        <w:rPr>
          <w:ins w:id="4013" w:author="shorny" w:date="2014-06-09T15:48:00Z"/>
          <w:sz w:val="18"/>
          <w:rPrChange w:id="4014" w:author="shorny" w:date="2014-06-09T15:49:00Z">
            <w:rPr>
              <w:ins w:id="4015" w:author="shorny" w:date="2014-06-09T15:48:00Z"/>
            </w:rPr>
          </w:rPrChange>
        </w:rPr>
      </w:pPr>
      <w:ins w:id="4016" w:author="shorny" w:date="2014-06-09T15:48:00Z">
        <w:r w:rsidRPr="00A85691">
          <w:rPr>
            <w:sz w:val="18"/>
            <w:rPrChange w:id="4017" w:author="shorny" w:date="2014-06-09T15:49:00Z">
              <w:rPr/>
            </w:rPrChange>
          </w:rPr>
          <w:t xml:space="preserve">  StaffID mediumint </w:t>
        </w:r>
        <w:r w:rsidRPr="00A85691">
          <w:rPr>
            <w:rStyle w:val="keyword1"/>
            <w:sz w:val="18"/>
            <w:rPrChange w:id="4018" w:author="shorny" w:date="2014-06-09T15:49:00Z">
              <w:rPr>
                <w:rStyle w:val="keyword1"/>
              </w:rPr>
            </w:rPrChange>
          </w:rPr>
          <w:t>NOT</w:t>
        </w:r>
        <w:r w:rsidRPr="00A85691">
          <w:rPr>
            <w:sz w:val="18"/>
            <w:rPrChange w:id="4019" w:author="shorny" w:date="2014-06-09T15:49:00Z">
              <w:rPr/>
            </w:rPrChange>
          </w:rPr>
          <w:t xml:space="preserve"> </w:t>
        </w:r>
        <w:r w:rsidRPr="00A85691">
          <w:rPr>
            <w:rStyle w:val="keyword1"/>
            <w:sz w:val="18"/>
            <w:rPrChange w:id="4020" w:author="shorny" w:date="2014-06-09T15:49:00Z">
              <w:rPr>
                <w:rStyle w:val="keyword1"/>
              </w:rPr>
            </w:rPrChange>
          </w:rPr>
          <w:t>NULL</w:t>
        </w:r>
        <w:r w:rsidRPr="00A85691">
          <w:rPr>
            <w:sz w:val="18"/>
            <w:rPrChange w:id="4021" w:author="shorny" w:date="2014-06-09T15:49:00Z">
              <w:rPr/>
            </w:rPrChange>
          </w:rPr>
          <w:t xml:space="preserve"> comment </w:t>
        </w:r>
        <w:r w:rsidRPr="00A85691">
          <w:rPr>
            <w:rStyle w:val="string1"/>
            <w:sz w:val="18"/>
            <w:rPrChange w:id="4022" w:author="shorny" w:date="2014-06-09T15:49:00Z">
              <w:rPr>
                <w:rStyle w:val="string1"/>
              </w:rPr>
            </w:rPrChange>
          </w:rPr>
          <w:t>'the staff ID of the staff member who will supervise the applicaiton'</w:t>
        </w:r>
        <w:r w:rsidRPr="00A85691">
          <w:rPr>
            <w:sz w:val="18"/>
            <w:rPrChange w:id="4023" w:author="shorny" w:date="2014-06-09T15:49:00Z">
              <w:rPr/>
            </w:rPrChange>
          </w:rPr>
          <w:t>,</w:t>
        </w:r>
      </w:ins>
    </w:p>
    <w:p w14:paraId="559DD247" w14:textId="77777777" w:rsidR="00A85691" w:rsidRPr="00A85691" w:rsidRDefault="00A85691">
      <w:pPr>
        <w:pStyle w:val="HTMLPreformatted"/>
        <w:divId w:val="1206136475"/>
        <w:rPr>
          <w:ins w:id="4024" w:author="shorny" w:date="2014-06-09T15:48:00Z"/>
          <w:sz w:val="18"/>
          <w:rPrChange w:id="4025" w:author="shorny" w:date="2014-06-09T15:49:00Z">
            <w:rPr>
              <w:ins w:id="4026" w:author="shorny" w:date="2014-06-09T15:48:00Z"/>
            </w:rPr>
          </w:rPrChange>
        </w:rPr>
      </w:pPr>
      <w:ins w:id="4027" w:author="shorny" w:date="2014-06-09T15:48:00Z">
        <w:r w:rsidRPr="00A85691">
          <w:rPr>
            <w:sz w:val="18"/>
            <w:rPrChange w:id="4028" w:author="shorny" w:date="2014-06-09T15:49:00Z">
              <w:rPr/>
            </w:rPrChange>
          </w:rPr>
          <w:t xml:space="preserve">  </w:t>
        </w:r>
        <w:r w:rsidRPr="00A85691">
          <w:rPr>
            <w:rStyle w:val="keyword1"/>
            <w:sz w:val="18"/>
            <w:rPrChange w:id="4029" w:author="shorny" w:date="2014-06-09T15:49:00Z">
              <w:rPr>
                <w:rStyle w:val="keyword1"/>
              </w:rPr>
            </w:rPrChange>
          </w:rPr>
          <w:t>PRIMARY</w:t>
        </w:r>
        <w:r w:rsidRPr="00A85691">
          <w:rPr>
            <w:sz w:val="18"/>
            <w:rPrChange w:id="4030" w:author="shorny" w:date="2014-06-09T15:49:00Z">
              <w:rPr/>
            </w:rPrChange>
          </w:rPr>
          <w:t xml:space="preserve"> </w:t>
        </w:r>
        <w:r w:rsidRPr="00A85691">
          <w:rPr>
            <w:rStyle w:val="keyword1"/>
            <w:sz w:val="18"/>
            <w:rPrChange w:id="4031" w:author="shorny" w:date="2014-06-09T15:49:00Z">
              <w:rPr>
                <w:rStyle w:val="keyword1"/>
              </w:rPr>
            </w:rPrChange>
          </w:rPr>
          <w:t>KEY</w:t>
        </w:r>
        <w:r w:rsidRPr="00A85691">
          <w:rPr>
            <w:sz w:val="18"/>
            <w:rPrChange w:id="4032" w:author="shorny" w:date="2014-06-09T15:49:00Z">
              <w:rPr/>
            </w:rPrChange>
          </w:rPr>
          <w:t xml:space="preserve"> (ApplicationID,</w:t>
        </w:r>
      </w:ins>
    </w:p>
    <w:p w14:paraId="2298CD2E" w14:textId="77777777" w:rsidR="00A85691" w:rsidRPr="00A85691" w:rsidRDefault="00A85691">
      <w:pPr>
        <w:pStyle w:val="HTMLPreformatted"/>
        <w:divId w:val="1206136475"/>
        <w:rPr>
          <w:ins w:id="4033" w:author="shorny" w:date="2014-06-09T15:48:00Z"/>
          <w:sz w:val="18"/>
          <w:rPrChange w:id="4034" w:author="shorny" w:date="2014-06-09T15:49:00Z">
            <w:rPr>
              <w:ins w:id="4035" w:author="shorny" w:date="2014-06-09T15:48:00Z"/>
            </w:rPr>
          </w:rPrChange>
        </w:rPr>
      </w:pPr>
      <w:ins w:id="4036" w:author="shorny" w:date="2014-06-09T15:48:00Z">
        <w:r w:rsidRPr="00A85691">
          <w:rPr>
            <w:sz w:val="18"/>
            <w:rPrChange w:id="4037" w:author="shorny" w:date="2014-06-09T15:49:00Z">
              <w:rPr/>
            </w:rPrChange>
          </w:rPr>
          <w:t xml:space="preserve">  StaffID),</w:t>
        </w:r>
      </w:ins>
    </w:p>
    <w:p w14:paraId="5B04256A" w14:textId="77777777" w:rsidR="00A85691" w:rsidRPr="00A85691" w:rsidRDefault="00A85691">
      <w:pPr>
        <w:pStyle w:val="HTMLPreformatted"/>
        <w:divId w:val="1206136475"/>
        <w:rPr>
          <w:ins w:id="4038" w:author="shorny" w:date="2014-06-09T15:48:00Z"/>
          <w:sz w:val="18"/>
          <w:rPrChange w:id="4039" w:author="shorny" w:date="2014-06-09T15:49:00Z">
            <w:rPr>
              <w:ins w:id="4040" w:author="shorny" w:date="2014-06-09T15:48:00Z"/>
            </w:rPr>
          </w:rPrChange>
        </w:rPr>
      </w:pPr>
      <w:ins w:id="4041" w:author="shorny" w:date="2014-06-09T15:48:00Z">
        <w:r w:rsidRPr="00A85691">
          <w:rPr>
            <w:sz w:val="18"/>
            <w:rPrChange w:id="4042" w:author="shorny" w:date="2014-06-09T15:49:00Z">
              <w:rPr/>
            </w:rPrChange>
          </w:rPr>
          <w:t xml:space="preserve">  INDEX (ApplicationID),</w:t>
        </w:r>
      </w:ins>
    </w:p>
    <w:p w14:paraId="491C4D31" w14:textId="77777777" w:rsidR="00A85691" w:rsidRPr="00A85691" w:rsidRDefault="00A85691">
      <w:pPr>
        <w:pStyle w:val="HTMLPreformatted"/>
        <w:divId w:val="1206136475"/>
        <w:rPr>
          <w:ins w:id="4043" w:author="shorny" w:date="2014-06-09T15:48:00Z"/>
          <w:sz w:val="18"/>
          <w:rPrChange w:id="4044" w:author="shorny" w:date="2014-06-09T15:49:00Z">
            <w:rPr>
              <w:ins w:id="4045" w:author="shorny" w:date="2014-06-09T15:48:00Z"/>
            </w:rPr>
          </w:rPrChange>
        </w:rPr>
      </w:pPr>
      <w:ins w:id="4046" w:author="shorny" w:date="2014-06-09T15:48:00Z">
        <w:r w:rsidRPr="00A85691">
          <w:rPr>
            <w:sz w:val="18"/>
            <w:rPrChange w:id="4047" w:author="shorny" w:date="2014-06-09T15:49:00Z">
              <w:rPr/>
            </w:rPrChange>
          </w:rPr>
          <w:t xml:space="preserve">  INDEX (StaffID)</w:t>
        </w:r>
      </w:ins>
    </w:p>
    <w:p w14:paraId="5DCA2A0A" w14:textId="77777777" w:rsidR="00A85691" w:rsidRPr="00A85691" w:rsidRDefault="00A85691">
      <w:pPr>
        <w:pStyle w:val="HTMLPreformatted"/>
        <w:divId w:val="1206136475"/>
        <w:rPr>
          <w:ins w:id="4048" w:author="shorny" w:date="2014-06-09T15:48:00Z"/>
          <w:sz w:val="18"/>
          <w:rPrChange w:id="4049" w:author="shorny" w:date="2014-06-09T15:49:00Z">
            <w:rPr>
              <w:ins w:id="4050" w:author="shorny" w:date="2014-06-09T15:48:00Z"/>
            </w:rPr>
          </w:rPrChange>
        </w:rPr>
      </w:pPr>
      <w:ins w:id="4051" w:author="shorny" w:date="2014-06-09T15:48:00Z">
        <w:r w:rsidRPr="00A85691">
          <w:rPr>
            <w:sz w:val="18"/>
            <w:rPrChange w:id="4052" w:author="shorny" w:date="2014-06-09T15:49:00Z">
              <w:rPr/>
            </w:rPrChange>
          </w:rPr>
          <w:t>)</w:t>
        </w:r>
      </w:ins>
    </w:p>
    <w:p w14:paraId="2FBBA849" w14:textId="77777777" w:rsidR="00A85691" w:rsidRPr="00A85691" w:rsidRDefault="00A85691">
      <w:pPr>
        <w:pStyle w:val="HTMLPreformatted"/>
        <w:divId w:val="1206136475"/>
        <w:rPr>
          <w:ins w:id="4053" w:author="shorny" w:date="2014-06-09T15:48:00Z"/>
          <w:sz w:val="18"/>
          <w:rPrChange w:id="4054" w:author="shorny" w:date="2014-06-09T15:49:00Z">
            <w:rPr>
              <w:ins w:id="4055" w:author="shorny" w:date="2014-06-09T15:48:00Z"/>
            </w:rPr>
          </w:rPrChange>
        </w:rPr>
      </w:pPr>
      <w:ins w:id="4056" w:author="shorny" w:date="2014-06-09T15:48:00Z">
        <w:r w:rsidRPr="00A85691">
          <w:rPr>
            <w:sz w:val="18"/>
            <w:rPrChange w:id="4057" w:author="shorny" w:date="2014-06-09T15:49:00Z">
              <w:rPr/>
            </w:rPrChange>
          </w:rPr>
          <w:t>comment=</w:t>
        </w:r>
        <w:r w:rsidRPr="00A85691">
          <w:rPr>
            <w:rStyle w:val="string1"/>
            <w:sz w:val="18"/>
            <w:rPrChange w:id="4058" w:author="shorny" w:date="2014-06-09T15:49:00Z">
              <w:rPr>
                <w:rStyle w:val="string1"/>
              </w:rPr>
            </w:rPrChange>
          </w:rPr>
          <w:t>'the staff members who have agreed to supervise an application'</w:t>
        </w:r>
      </w:ins>
    </w:p>
    <w:p w14:paraId="4D33CC83" w14:textId="77777777" w:rsidR="00A85691" w:rsidRPr="00A85691" w:rsidRDefault="00A85691">
      <w:pPr>
        <w:pStyle w:val="HTMLPreformatted"/>
        <w:divId w:val="1206136475"/>
        <w:rPr>
          <w:ins w:id="4059" w:author="shorny" w:date="2014-06-09T15:48:00Z"/>
          <w:sz w:val="18"/>
          <w:rPrChange w:id="4060" w:author="shorny" w:date="2014-06-09T15:49:00Z">
            <w:rPr>
              <w:ins w:id="4061" w:author="shorny" w:date="2014-06-09T15:48:00Z"/>
            </w:rPr>
          </w:rPrChange>
        </w:rPr>
      </w:pPr>
      <w:ins w:id="4062" w:author="shorny" w:date="2014-06-09T15:48:00Z">
        <w:r w:rsidRPr="00A85691">
          <w:rPr>
            <w:sz w:val="18"/>
            <w:rPrChange w:id="4063" w:author="shorny" w:date="2014-06-09T15:49:00Z">
              <w:rPr/>
            </w:rPrChange>
          </w:rPr>
          <w:t>ENGINE=InnoDB;</w:t>
        </w:r>
      </w:ins>
    </w:p>
    <w:p w14:paraId="5739AF2E" w14:textId="77777777" w:rsidR="00A85691" w:rsidRPr="00A85691" w:rsidRDefault="00A85691">
      <w:pPr>
        <w:pStyle w:val="HTMLPreformatted"/>
        <w:divId w:val="1206136475"/>
        <w:rPr>
          <w:ins w:id="4064" w:author="shorny" w:date="2014-06-09T15:48:00Z"/>
          <w:sz w:val="18"/>
          <w:rPrChange w:id="4065" w:author="shorny" w:date="2014-06-09T15:49:00Z">
            <w:rPr>
              <w:ins w:id="4066" w:author="shorny" w:date="2014-06-09T15:48:00Z"/>
            </w:rPr>
          </w:rPrChange>
        </w:rPr>
      </w:pPr>
    </w:p>
    <w:p w14:paraId="5B025FA3" w14:textId="77777777" w:rsidR="00A85691" w:rsidRPr="00A85691" w:rsidRDefault="00A85691">
      <w:pPr>
        <w:pStyle w:val="HTMLPreformatted"/>
        <w:divId w:val="1206136475"/>
        <w:rPr>
          <w:ins w:id="4067" w:author="shorny" w:date="2014-06-09T15:48:00Z"/>
          <w:sz w:val="18"/>
          <w:rPrChange w:id="4068" w:author="shorny" w:date="2014-06-09T15:49:00Z">
            <w:rPr>
              <w:ins w:id="4069" w:author="shorny" w:date="2014-06-09T15:48:00Z"/>
            </w:rPr>
          </w:rPrChange>
        </w:rPr>
      </w:pPr>
      <w:ins w:id="4070" w:author="shorny" w:date="2014-06-09T15:48:00Z">
        <w:r w:rsidRPr="00A85691">
          <w:rPr>
            <w:rStyle w:val="keyword1"/>
            <w:sz w:val="18"/>
            <w:rPrChange w:id="4071" w:author="shorny" w:date="2014-06-09T15:49:00Z">
              <w:rPr>
                <w:rStyle w:val="keyword1"/>
              </w:rPr>
            </w:rPrChange>
          </w:rPr>
          <w:t>CREATE</w:t>
        </w:r>
        <w:r w:rsidRPr="00A85691">
          <w:rPr>
            <w:sz w:val="18"/>
            <w:rPrChange w:id="4072" w:author="shorny" w:date="2014-06-09T15:49:00Z">
              <w:rPr/>
            </w:rPrChange>
          </w:rPr>
          <w:t xml:space="preserve"> </w:t>
        </w:r>
        <w:r w:rsidRPr="00A85691">
          <w:rPr>
            <w:rStyle w:val="keyword1"/>
            <w:sz w:val="18"/>
            <w:rPrChange w:id="4073" w:author="shorny" w:date="2014-06-09T15:49:00Z">
              <w:rPr>
                <w:rStyle w:val="keyword1"/>
              </w:rPr>
            </w:rPrChange>
          </w:rPr>
          <w:t>TABLE</w:t>
        </w:r>
        <w:r w:rsidRPr="00A85691">
          <w:rPr>
            <w:sz w:val="18"/>
            <w:rPrChange w:id="4074" w:author="shorny" w:date="2014-06-09T15:49:00Z">
              <w:rPr/>
            </w:rPrChange>
          </w:rPr>
          <w:t xml:space="preserve"> `Application_Research Area` (</w:t>
        </w:r>
      </w:ins>
    </w:p>
    <w:p w14:paraId="051BC796" w14:textId="77777777" w:rsidR="00A85691" w:rsidRPr="00A85691" w:rsidRDefault="00A85691">
      <w:pPr>
        <w:pStyle w:val="HTMLPreformatted"/>
        <w:divId w:val="1206136475"/>
        <w:rPr>
          <w:ins w:id="4075" w:author="shorny" w:date="2014-06-09T15:48:00Z"/>
          <w:sz w:val="18"/>
          <w:rPrChange w:id="4076" w:author="shorny" w:date="2014-06-09T15:49:00Z">
            <w:rPr>
              <w:ins w:id="4077" w:author="shorny" w:date="2014-06-09T15:48:00Z"/>
            </w:rPr>
          </w:rPrChange>
        </w:rPr>
      </w:pPr>
      <w:ins w:id="4078" w:author="shorny" w:date="2014-06-09T15:48:00Z">
        <w:r w:rsidRPr="00A85691">
          <w:rPr>
            <w:sz w:val="18"/>
            <w:rPrChange w:id="4079" w:author="shorny" w:date="2014-06-09T15:49:00Z">
              <w:rPr/>
            </w:rPrChange>
          </w:rPr>
          <w:t xml:space="preserve">  ApplicationID mediumint </w:t>
        </w:r>
        <w:r w:rsidRPr="00A85691">
          <w:rPr>
            <w:rStyle w:val="keyword1"/>
            <w:sz w:val="18"/>
            <w:rPrChange w:id="4080" w:author="shorny" w:date="2014-06-09T15:49:00Z">
              <w:rPr>
                <w:rStyle w:val="keyword1"/>
              </w:rPr>
            </w:rPrChange>
          </w:rPr>
          <w:t>NOT</w:t>
        </w:r>
        <w:r w:rsidRPr="00A85691">
          <w:rPr>
            <w:sz w:val="18"/>
            <w:rPrChange w:id="4081" w:author="shorny" w:date="2014-06-09T15:49:00Z">
              <w:rPr/>
            </w:rPrChange>
          </w:rPr>
          <w:t xml:space="preserve"> </w:t>
        </w:r>
        <w:r w:rsidRPr="00A85691">
          <w:rPr>
            <w:rStyle w:val="keyword1"/>
            <w:sz w:val="18"/>
            <w:rPrChange w:id="4082" w:author="shorny" w:date="2014-06-09T15:49:00Z">
              <w:rPr>
                <w:rStyle w:val="keyword1"/>
              </w:rPr>
            </w:rPrChange>
          </w:rPr>
          <w:t>NULL</w:t>
        </w:r>
        <w:r w:rsidRPr="00A85691">
          <w:rPr>
            <w:sz w:val="18"/>
            <w:rPrChange w:id="4083" w:author="shorny" w:date="2014-06-09T15:49:00Z">
              <w:rPr/>
            </w:rPrChange>
          </w:rPr>
          <w:t xml:space="preserve"> comment </w:t>
        </w:r>
        <w:r w:rsidRPr="00A85691">
          <w:rPr>
            <w:rStyle w:val="string1"/>
            <w:sz w:val="18"/>
            <w:rPrChange w:id="4084" w:author="shorny" w:date="2014-06-09T15:49:00Z">
              <w:rPr>
                <w:rStyle w:val="string1"/>
              </w:rPr>
            </w:rPrChange>
          </w:rPr>
          <w:t>'the ID of the application'</w:t>
        </w:r>
        <w:r w:rsidRPr="00A85691">
          <w:rPr>
            <w:sz w:val="18"/>
            <w:rPrChange w:id="4085" w:author="shorny" w:date="2014-06-09T15:49:00Z">
              <w:rPr/>
            </w:rPrChange>
          </w:rPr>
          <w:t>,</w:t>
        </w:r>
      </w:ins>
    </w:p>
    <w:p w14:paraId="15C47107" w14:textId="77777777" w:rsidR="00A85691" w:rsidRPr="00A85691" w:rsidRDefault="00A85691">
      <w:pPr>
        <w:pStyle w:val="HTMLPreformatted"/>
        <w:divId w:val="1206136475"/>
        <w:rPr>
          <w:ins w:id="4086" w:author="shorny" w:date="2014-06-09T15:48:00Z"/>
          <w:sz w:val="18"/>
          <w:rPrChange w:id="4087" w:author="shorny" w:date="2014-06-09T15:49:00Z">
            <w:rPr>
              <w:ins w:id="4088" w:author="shorny" w:date="2014-06-09T15:48:00Z"/>
            </w:rPr>
          </w:rPrChange>
        </w:rPr>
      </w:pPr>
      <w:ins w:id="4089" w:author="shorny" w:date="2014-06-09T15:48:00Z">
        <w:r w:rsidRPr="00A85691">
          <w:rPr>
            <w:sz w:val="18"/>
            <w:rPrChange w:id="4090" w:author="shorny" w:date="2014-06-09T15:49:00Z">
              <w:rPr/>
            </w:rPrChange>
          </w:rPr>
          <w:t xml:space="preserve">  FORCode mediumint(6) </w:t>
        </w:r>
        <w:r w:rsidRPr="00A85691">
          <w:rPr>
            <w:rStyle w:val="keyword1"/>
            <w:sz w:val="18"/>
            <w:rPrChange w:id="4091" w:author="shorny" w:date="2014-06-09T15:49:00Z">
              <w:rPr>
                <w:rStyle w:val="keyword1"/>
              </w:rPr>
            </w:rPrChange>
          </w:rPr>
          <w:t>NOT</w:t>
        </w:r>
        <w:r w:rsidRPr="00A85691">
          <w:rPr>
            <w:sz w:val="18"/>
            <w:rPrChange w:id="4092" w:author="shorny" w:date="2014-06-09T15:49:00Z">
              <w:rPr/>
            </w:rPrChange>
          </w:rPr>
          <w:t xml:space="preserve"> </w:t>
        </w:r>
        <w:r w:rsidRPr="00A85691">
          <w:rPr>
            <w:rStyle w:val="keyword1"/>
            <w:sz w:val="18"/>
            <w:rPrChange w:id="4093" w:author="shorny" w:date="2014-06-09T15:49:00Z">
              <w:rPr>
                <w:rStyle w:val="keyword1"/>
              </w:rPr>
            </w:rPrChange>
          </w:rPr>
          <w:t>NULL</w:t>
        </w:r>
        <w:r w:rsidRPr="00A85691">
          <w:rPr>
            <w:sz w:val="18"/>
            <w:rPrChange w:id="4094" w:author="shorny" w:date="2014-06-09T15:49:00Z">
              <w:rPr/>
            </w:rPrChange>
          </w:rPr>
          <w:t xml:space="preserve"> comment </w:t>
        </w:r>
        <w:r w:rsidRPr="00A85691">
          <w:rPr>
            <w:rStyle w:val="string1"/>
            <w:sz w:val="18"/>
            <w:rPrChange w:id="4095" w:author="shorny" w:date="2014-06-09T15:49:00Z">
              <w:rPr>
                <w:rStyle w:val="string1"/>
              </w:rPr>
            </w:rPrChange>
          </w:rPr>
          <w:t>'the FORCode research area the applicant states they want to study in'</w:t>
        </w:r>
        <w:r w:rsidRPr="00A85691">
          <w:rPr>
            <w:sz w:val="18"/>
            <w:rPrChange w:id="4096" w:author="shorny" w:date="2014-06-09T15:49:00Z">
              <w:rPr/>
            </w:rPrChange>
          </w:rPr>
          <w:t>,</w:t>
        </w:r>
      </w:ins>
    </w:p>
    <w:p w14:paraId="2C30E17A" w14:textId="77777777" w:rsidR="00A85691" w:rsidRPr="00A85691" w:rsidRDefault="00A85691">
      <w:pPr>
        <w:pStyle w:val="HTMLPreformatted"/>
        <w:divId w:val="1206136475"/>
        <w:rPr>
          <w:ins w:id="4097" w:author="shorny" w:date="2014-06-09T15:48:00Z"/>
          <w:sz w:val="18"/>
          <w:rPrChange w:id="4098" w:author="shorny" w:date="2014-06-09T15:49:00Z">
            <w:rPr>
              <w:ins w:id="4099" w:author="shorny" w:date="2014-06-09T15:48:00Z"/>
            </w:rPr>
          </w:rPrChange>
        </w:rPr>
      </w:pPr>
      <w:ins w:id="4100" w:author="shorny" w:date="2014-06-09T15:48:00Z">
        <w:r w:rsidRPr="00A85691">
          <w:rPr>
            <w:sz w:val="18"/>
            <w:rPrChange w:id="4101" w:author="shorny" w:date="2014-06-09T15:49:00Z">
              <w:rPr/>
            </w:rPrChange>
          </w:rPr>
          <w:t xml:space="preserve">  </w:t>
        </w:r>
        <w:r w:rsidRPr="00A85691">
          <w:rPr>
            <w:rStyle w:val="keyword1"/>
            <w:sz w:val="18"/>
            <w:rPrChange w:id="4102" w:author="shorny" w:date="2014-06-09T15:49:00Z">
              <w:rPr>
                <w:rStyle w:val="keyword1"/>
              </w:rPr>
            </w:rPrChange>
          </w:rPr>
          <w:t>PRIMARY</w:t>
        </w:r>
        <w:r w:rsidRPr="00A85691">
          <w:rPr>
            <w:sz w:val="18"/>
            <w:rPrChange w:id="4103" w:author="shorny" w:date="2014-06-09T15:49:00Z">
              <w:rPr/>
            </w:rPrChange>
          </w:rPr>
          <w:t xml:space="preserve"> </w:t>
        </w:r>
        <w:r w:rsidRPr="00A85691">
          <w:rPr>
            <w:rStyle w:val="keyword1"/>
            <w:sz w:val="18"/>
            <w:rPrChange w:id="4104" w:author="shorny" w:date="2014-06-09T15:49:00Z">
              <w:rPr>
                <w:rStyle w:val="keyword1"/>
              </w:rPr>
            </w:rPrChange>
          </w:rPr>
          <w:t>KEY</w:t>
        </w:r>
        <w:r w:rsidRPr="00A85691">
          <w:rPr>
            <w:sz w:val="18"/>
            <w:rPrChange w:id="4105" w:author="shorny" w:date="2014-06-09T15:49:00Z">
              <w:rPr/>
            </w:rPrChange>
          </w:rPr>
          <w:t xml:space="preserve"> (ApplicationID, FORCode),</w:t>
        </w:r>
      </w:ins>
    </w:p>
    <w:p w14:paraId="6A46C72E" w14:textId="77777777" w:rsidR="00A85691" w:rsidRPr="00A85691" w:rsidRDefault="00A85691">
      <w:pPr>
        <w:pStyle w:val="HTMLPreformatted"/>
        <w:divId w:val="1206136475"/>
        <w:rPr>
          <w:ins w:id="4106" w:author="shorny" w:date="2014-06-09T15:48:00Z"/>
          <w:sz w:val="18"/>
          <w:rPrChange w:id="4107" w:author="shorny" w:date="2014-06-09T15:49:00Z">
            <w:rPr>
              <w:ins w:id="4108" w:author="shorny" w:date="2014-06-09T15:48:00Z"/>
            </w:rPr>
          </w:rPrChange>
        </w:rPr>
      </w:pPr>
      <w:ins w:id="4109" w:author="shorny" w:date="2014-06-09T15:48:00Z">
        <w:r w:rsidRPr="00A85691">
          <w:rPr>
            <w:sz w:val="18"/>
            <w:rPrChange w:id="4110" w:author="shorny" w:date="2014-06-09T15:49:00Z">
              <w:rPr/>
            </w:rPrChange>
          </w:rPr>
          <w:t xml:space="preserve">  INDEX (ApplicationID),</w:t>
        </w:r>
      </w:ins>
    </w:p>
    <w:p w14:paraId="385422F4" w14:textId="77777777" w:rsidR="00A85691" w:rsidRPr="00A85691" w:rsidRDefault="00A85691">
      <w:pPr>
        <w:pStyle w:val="HTMLPreformatted"/>
        <w:divId w:val="1206136475"/>
        <w:rPr>
          <w:ins w:id="4111" w:author="shorny" w:date="2014-06-09T15:48:00Z"/>
          <w:sz w:val="18"/>
          <w:rPrChange w:id="4112" w:author="shorny" w:date="2014-06-09T15:49:00Z">
            <w:rPr>
              <w:ins w:id="4113" w:author="shorny" w:date="2014-06-09T15:48:00Z"/>
            </w:rPr>
          </w:rPrChange>
        </w:rPr>
      </w:pPr>
      <w:ins w:id="4114" w:author="shorny" w:date="2014-06-09T15:48:00Z">
        <w:r w:rsidRPr="00A85691">
          <w:rPr>
            <w:sz w:val="18"/>
            <w:rPrChange w:id="4115" w:author="shorny" w:date="2014-06-09T15:49:00Z">
              <w:rPr/>
            </w:rPrChange>
          </w:rPr>
          <w:t xml:space="preserve">  INDEX (FORCode)</w:t>
        </w:r>
      </w:ins>
    </w:p>
    <w:p w14:paraId="0ECDAC0E" w14:textId="77777777" w:rsidR="00A85691" w:rsidRPr="00A85691" w:rsidRDefault="00A85691">
      <w:pPr>
        <w:pStyle w:val="HTMLPreformatted"/>
        <w:divId w:val="1206136475"/>
        <w:rPr>
          <w:ins w:id="4116" w:author="shorny" w:date="2014-06-09T15:48:00Z"/>
          <w:sz w:val="18"/>
          <w:rPrChange w:id="4117" w:author="shorny" w:date="2014-06-09T15:49:00Z">
            <w:rPr>
              <w:ins w:id="4118" w:author="shorny" w:date="2014-06-09T15:48:00Z"/>
            </w:rPr>
          </w:rPrChange>
        </w:rPr>
      </w:pPr>
      <w:ins w:id="4119" w:author="shorny" w:date="2014-06-09T15:48:00Z">
        <w:r w:rsidRPr="00A85691">
          <w:rPr>
            <w:sz w:val="18"/>
            <w:rPrChange w:id="4120" w:author="shorny" w:date="2014-06-09T15:49:00Z">
              <w:rPr/>
            </w:rPrChange>
          </w:rPr>
          <w:t>)</w:t>
        </w:r>
      </w:ins>
    </w:p>
    <w:p w14:paraId="034E5E85" w14:textId="77777777" w:rsidR="00A85691" w:rsidRPr="00A85691" w:rsidRDefault="00A85691">
      <w:pPr>
        <w:pStyle w:val="HTMLPreformatted"/>
        <w:divId w:val="1206136475"/>
        <w:rPr>
          <w:ins w:id="4121" w:author="shorny" w:date="2014-06-09T15:48:00Z"/>
          <w:sz w:val="18"/>
          <w:rPrChange w:id="4122" w:author="shorny" w:date="2014-06-09T15:49:00Z">
            <w:rPr>
              <w:ins w:id="4123" w:author="shorny" w:date="2014-06-09T15:48:00Z"/>
            </w:rPr>
          </w:rPrChange>
        </w:rPr>
      </w:pPr>
      <w:ins w:id="4124" w:author="shorny" w:date="2014-06-09T15:48:00Z">
        <w:r w:rsidRPr="00A85691">
          <w:rPr>
            <w:sz w:val="18"/>
            <w:rPrChange w:id="4125" w:author="shorny" w:date="2014-06-09T15:49:00Z">
              <w:rPr/>
            </w:rPrChange>
          </w:rPr>
          <w:t>comment=</w:t>
        </w:r>
        <w:r w:rsidRPr="00A85691">
          <w:rPr>
            <w:rStyle w:val="string1"/>
            <w:sz w:val="18"/>
            <w:rPrChange w:id="4126" w:author="shorny" w:date="2014-06-09T15:49:00Z">
              <w:rPr>
                <w:rStyle w:val="string1"/>
              </w:rPr>
            </w:rPrChange>
          </w:rPr>
          <w:t>'The application and the research area they are looking to study in'</w:t>
        </w:r>
      </w:ins>
    </w:p>
    <w:p w14:paraId="708CC817" w14:textId="77777777" w:rsidR="00A85691" w:rsidRPr="00A85691" w:rsidRDefault="00A85691">
      <w:pPr>
        <w:pStyle w:val="HTMLPreformatted"/>
        <w:divId w:val="1206136475"/>
        <w:rPr>
          <w:ins w:id="4127" w:author="shorny" w:date="2014-06-09T15:48:00Z"/>
          <w:sz w:val="18"/>
          <w:rPrChange w:id="4128" w:author="shorny" w:date="2014-06-09T15:49:00Z">
            <w:rPr>
              <w:ins w:id="4129" w:author="shorny" w:date="2014-06-09T15:48:00Z"/>
            </w:rPr>
          </w:rPrChange>
        </w:rPr>
      </w:pPr>
      <w:ins w:id="4130" w:author="shorny" w:date="2014-06-09T15:48:00Z">
        <w:r w:rsidRPr="00A85691">
          <w:rPr>
            <w:sz w:val="18"/>
            <w:rPrChange w:id="4131" w:author="shorny" w:date="2014-06-09T15:49:00Z">
              <w:rPr/>
            </w:rPrChange>
          </w:rPr>
          <w:t>ENGINE=InnoDB;</w:t>
        </w:r>
      </w:ins>
    </w:p>
    <w:p w14:paraId="63E507E7" w14:textId="77777777" w:rsidR="00A85691" w:rsidRPr="00A85691" w:rsidRDefault="00A85691">
      <w:pPr>
        <w:pStyle w:val="HTMLPreformatted"/>
        <w:divId w:val="1206136475"/>
        <w:rPr>
          <w:ins w:id="4132" w:author="shorny" w:date="2014-06-09T15:48:00Z"/>
          <w:sz w:val="18"/>
          <w:rPrChange w:id="4133" w:author="shorny" w:date="2014-06-09T15:49:00Z">
            <w:rPr>
              <w:ins w:id="4134" w:author="shorny" w:date="2014-06-09T15:48:00Z"/>
            </w:rPr>
          </w:rPrChange>
        </w:rPr>
      </w:pPr>
    </w:p>
    <w:p w14:paraId="646D08C0" w14:textId="77777777" w:rsidR="00A85691" w:rsidRPr="00A85691" w:rsidRDefault="00A85691">
      <w:pPr>
        <w:pStyle w:val="HTMLPreformatted"/>
        <w:divId w:val="1206136475"/>
        <w:rPr>
          <w:ins w:id="4135" w:author="shorny" w:date="2014-06-09T15:48:00Z"/>
          <w:sz w:val="18"/>
          <w:rPrChange w:id="4136" w:author="shorny" w:date="2014-06-09T15:49:00Z">
            <w:rPr>
              <w:ins w:id="4137" w:author="shorny" w:date="2014-06-09T15:48:00Z"/>
            </w:rPr>
          </w:rPrChange>
        </w:rPr>
      </w:pPr>
      <w:ins w:id="4138" w:author="shorny" w:date="2014-06-09T15:48:00Z">
        <w:r w:rsidRPr="00A85691">
          <w:rPr>
            <w:rStyle w:val="keyword1"/>
            <w:sz w:val="18"/>
            <w:rPrChange w:id="4139" w:author="shorny" w:date="2014-06-09T15:49:00Z">
              <w:rPr>
                <w:rStyle w:val="keyword1"/>
              </w:rPr>
            </w:rPrChange>
          </w:rPr>
          <w:t>CREATE</w:t>
        </w:r>
        <w:r w:rsidRPr="00A85691">
          <w:rPr>
            <w:sz w:val="18"/>
            <w:rPrChange w:id="4140" w:author="shorny" w:date="2014-06-09T15:49:00Z">
              <w:rPr/>
            </w:rPrChange>
          </w:rPr>
          <w:t xml:space="preserve"> </w:t>
        </w:r>
        <w:r w:rsidRPr="00A85691">
          <w:rPr>
            <w:rStyle w:val="keyword1"/>
            <w:sz w:val="18"/>
            <w:rPrChange w:id="4141" w:author="shorny" w:date="2014-06-09T15:49:00Z">
              <w:rPr>
                <w:rStyle w:val="keyword1"/>
              </w:rPr>
            </w:rPrChange>
          </w:rPr>
          <w:t>TABLE</w:t>
        </w:r>
        <w:r w:rsidRPr="00A85691">
          <w:rPr>
            <w:sz w:val="18"/>
            <w:rPrChange w:id="4142" w:author="shorny" w:date="2014-06-09T15:49:00Z">
              <w:rPr/>
            </w:rPrChange>
          </w:rPr>
          <w:t xml:space="preserve"> `University Staff Member_Research Area` (</w:t>
        </w:r>
      </w:ins>
    </w:p>
    <w:p w14:paraId="45F593CD" w14:textId="77777777" w:rsidR="00A85691" w:rsidRPr="00A85691" w:rsidRDefault="00A85691">
      <w:pPr>
        <w:pStyle w:val="HTMLPreformatted"/>
        <w:divId w:val="1206136475"/>
        <w:rPr>
          <w:ins w:id="4143" w:author="shorny" w:date="2014-06-09T15:48:00Z"/>
          <w:sz w:val="18"/>
          <w:rPrChange w:id="4144" w:author="shorny" w:date="2014-06-09T15:49:00Z">
            <w:rPr>
              <w:ins w:id="4145" w:author="shorny" w:date="2014-06-09T15:48:00Z"/>
            </w:rPr>
          </w:rPrChange>
        </w:rPr>
      </w:pPr>
      <w:ins w:id="4146" w:author="shorny" w:date="2014-06-09T15:48:00Z">
        <w:r w:rsidRPr="00A85691">
          <w:rPr>
            <w:sz w:val="18"/>
            <w:rPrChange w:id="4147" w:author="shorny" w:date="2014-06-09T15:49:00Z">
              <w:rPr/>
            </w:rPrChange>
          </w:rPr>
          <w:t xml:space="preserve">  StaffID mediumint </w:t>
        </w:r>
        <w:r w:rsidRPr="00A85691">
          <w:rPr>
            <w:rStyle w:val="keyword1"/>
            <w:sz w:val="18"/>
            <w:rPrChange w:id="4148" w:author="shorny" w:date="2014-06-09T15:49:00Z">
              <w:rPr>
                <w:rStyle w:val="keyword1"/>
              </w:rPr>
            </w:rPrChange>
          </w:rPr>
          <w:t>NOT</w:t>
        </w:r>
        <w:r w:rsidRPr="00A85691">
          <w:rPr>
            <w:sz w:val="18"/>
            <w:rPrChange w:id="4149" w:author="shorny" w:date="2014-06-09T15:49:00Z">
              <w:rPr/>
            </w:rPrChange>
          </w:rPr>
          <w:t xml:space="preserve"> </w:t>
        </w:r>
        <w:r w:rsidRPr="00A85691">
          <w:rPr>
            <w:rStyle w:val="keyword1"/>
            <w:sz w:val="18"/>
            <w:rPrChange w:id="4150" w:author="shorny" w:date="2014-06-09T15:49:00Z">
              <w:rPr>
                <w:rStyle w:val="keyword1"/>
              </w:rPr>
            </w:rPrChange>
          </w:rPr>
          <w:t>NULL</w:t>
        </w:r>
        <w:r w:rsidRPr="00A85691">
          <w:rPr>
            <w:sz w:val="18"/>
            <w:rPrChange w:id="4151" w:author="shorny" w:date="2014-06-09T15:49:00Z">
              <w:rPr/>
            </w:rPrChange>
          </w:rPr>
          <w:t xml:space="preserve"> comment </w:t>
        </w:r>
        <w:r w:rsidRPr="00A85691">
          <w:rPr>
            <w:rStyle w:val="string1"/>
            <w:sz w:val="18"/>
            <w:rPrChange w:id="4152" w:author="shorny" w:date="2014-06-09T15:49:00Z">
              <w:rPr>
                <w:rStyle w:val="string1"/>
              </w:rPr>
            </w:rPrChange>
          </w:rPr>
          <w:t>'the staff ID of the staff member who works in the research area'</w:t>
        </w:r>
        <w:r w:rsidRPr="00A85691">
          <w:rPr>
            <w:sz w:val="18"/>
            <w:rPrChange w:id="4153" w:author="shorny" w:date="2014-06-09T15:49:00Z">
              <w:rPr/>
            </w:rPrChange>
          </w:rPr>
          <w:t>,</w:t>
        </w:r>
      </w:ins>
    </w:p>
    <w:p w14:paraId="79340872" w14:textId="77777777" w:rsidR="00A85691" w:rsidRPr="00A85691" w:rsidRDefault="00A85691">
      <w:pPr>
        <w:pStyle w:val="HTMLPreformatted"/>
        <w:divId w:val="1206136475"/>
        <w:rPr>
          <w:ins w:id="4154" w:author="shorny" w:date="2014-06-09T15:48:00Z"/>
          <w:sz w:val="18"/>
          <w:rPrChange w:id="4155" w:author="shorny" w:date="2014-06-09T15:49:00Z">
            <w:rPr>
              <w:ins w:id="4156" w:author="shorny" w:date="2014-06-09T15:48:00Z"/>
            </w:rPr>
          </w:rPrChange>
        </w:rPr>
      </w:pPr>
      <w:ins w:id="4157" w:author="shorny" w:date="2014-06-09T15:48:00Z">
        <w:r w:rsidRPr="00A85691">
          <w:rPr>
            <w:sz w:val="18"/>
            <w:rPrChange w:id="4158" w:author="shorny" w:date="2014-06-09T15:49:00Z">
              <w:rPr/>
            </w:rPrChange>
          </w:rPr>
          <w:t xml:space="preserve">  FORCode mediumint(6) </w:t>
        </w:r>
        <w:r w:rsidRPr="00A85691">
          <w:rPr>
            <w:rStyle w:val="keyword1"/>
            <w:sz w:val="18"/>
            <w:rPrChange w:id="4159" w:author="shorny" w:date="2014-06-09T15:49:00Z">
              <w:rPr>
                <w:rStyle w:val="keyword1"/>
              </w:rPr>
            </w:rPrChange>
          </w:rPr>
          <w:t>NOT</w:t>
        </w:r>
        <w:r w:rsidRPr="00A85691">
          <w:rPr>
            <w:sz w:val="18"/>
            <w:rPrChange w:id="4160" w:author="shorny" w:date="2014-06-09T15:49:00Z">
              <w:rPr/>
            </w:rPrChange>
          </w:rPr>
          <w:t xml:space="preserve"> </w:t>
        </w:r>
        <w:r w:rsidRPr="00A85691">
          <w:rPr>
            <w:rStyle w:val="keyword1"/>
            <w:sz w:val="18"/>
            <w:rPrChange w:id="4161" w:author="shorny" w:date="2014-06-09T15:49:00Z">
              <w:rPr>
                <w:rStyle w:val="keyword1"/>
              </w:rPr>
            </w:rPrChange>
          </w:rPr>
          <w:t>NULL</w:t>
        </w:r>
        <w:r w:rsidRPr="00A85691">
          <w:rPr>
            <w:sz w:val="18"/>
            <w:rPrChange w:id="4162" w:author="shorny" w:date="2014-06-09T15:49:00Z">
              <w:rPr/>
            </w:rPrChange>
          </w:rPr>
          <w:t xml:space="preserve"> comment </w:t>
        </w:r>
        <w:r w:rsidRPr="00A85691">
          <w:rPr>
            <w:rStyle w:val="string1"/>
            <w:sz w:val="18"/>
            <w:rPrChange w:id="4163" w:author="shorny" w:date="2014-06-09T15:49:00Z">
              <w:rPr>
                <w:rStyle w:val="string1"/>
              </w:rPr>
            </w:rPrChange>
          </w:rPr>
          <w:t>'the field of research that the staff member works in'</w:t>
        </w:r>
        <w:r w:rsidRPr="00A85691">
          <w:rPr>
            <w:sz w:val="18"/>
            <w:rPrChange w:id="4164" w:author="shorny" w:date="2014-06-09T15:49:00Z">
              <w:rPr/>
            </w:rPrChange>
          </w:rPr>
          <w:t>,</w:t>
        </w:r>
      </w:ins>
    </w:p>
    <w:p w14:paraId="5C34E99C" w14:textId="77777777" w:rsidR="00A85691" w:rsidRPr="00A85691" w:rsidRDefault="00A85691">
      <w:pPr>
        <w:pStyle w:val="HTMLPreformatted"/>
        <w:divId w:val="1206136475"/>
        <w:rPr>
          <w:ins w:id="4165" w:author="shorny" w:date="2014-06-09T15:48:00Z"/>
          <w:sz w:val="18"/>
          <w:rPrChange w:id="4166" w:author="shorny" w:date="2014-06-09T15:49:00Z">
            <w:rPr>
              <w:ins w:id="4167" w:author="shorny" w:date="2014-06-09T15:48:00Z"/>
            </w:rPr>
          </w:rPrChange>
        </w:rPr>
      </w:pPr>
      <w:ins w:id="4168" w:author="shorny" w:date="2014-06-09T15:48:00Z">
        <w:r w:rsidRPr="00A85691">
          <w:rPr>
            <w:sz w:val="18"/>
            <w:rPrChange w:id="4169" w:author="shorny" w:date="2014-06-09T15:49:00Z">
              <w:rPr/>
            </w:rPrChange>
          </w:rPr>
          <w:t xml:space="preserve">  </w:t>
        </w:r>
        <w:r w:rsidRPr="00A85691">
          <w:rPr>
            <w:rStyle w:val="keyword1"/>
            <w:sz w:val="18"/>
            <w:rPrChange w:id="4170" w:author="shorny" w:date="2014-06-09T15:49:00Z">
              <w:rPr>
                <w:rStyle w:val="keyword1"/>
              </w:rPr>
            </w:rPrChange>
          </w:rPr>
          <w:t>PRIMARY</w:t>
        </w:r>
        <w:r w:rsidRPr="00A85691">
          <w:rPr>
            <w:sz w:val="18"/>
            <w:rPrChange w:id="4171" w:author="shorny" w:date="2014-06-09T15:49:00Z">
              <w:rPr/>
            </w:rPrChange>
          </w:rPr>
          <w:t xml:space="preserve"> </w:t>
        </w:r>
        <w:r w:rsidRPr="00A85691">
          <w:rPr>
            <w:rStyle w:val="keyword1"/>
            <w:sz w:val="18"/>
            <w:rPrChange w:id="4172" w:author="shorny" w:date="2014-06-09T15:49:00Z">
              <w:rPr>
                <w:rStyle w:val="keyword1"/>
              </w:rPr>
            </w:rPrChange>
          </w:rPr>
          <w:t>KEY</w:t>
        </w:r>
        <w:r w:rsidRPr="00A85691">
          <w:rPr>
            <w:sz w:val="18"/>
            <w:rPrChange w:id="4173" w:author="shorny" w:date="2014-06-09T15:49:00Z">
              <w:rPr/>
            </w:rPrChange>
          </w:rPr>
          <w:t xml:space="preserve"> (StaffID, FORCode),</w:t>
        </w:r>
      </w:ins>
    </w:p>
    <w:p w14:paraId="74F2EA99" w14:textId="77777777" w:rsidR="00A85691" w:rsidRPr="00A85691" w:rsidRDefault="00A85691">
      <w:pPr>
        <w:pStyle w:val="HTMLPreformatted"/>
        <w:divId w:val="1206136475"/>
        <w:rPr>
          <w:ins w:id="4174" w:author="shorny" w:date="2014-06-09T15:48:00Z"/>
          <w:sz w:val="18"/>
          <w:rPrChange w:id="4175" w:author="shorny" w:date="2014-06-09T15:49:00Z">
            <w:rPr>
              <w:ins w:id="4176" w:author="shorny" w:date="2014-06-09T15:48:00Z"/>
            </w:rPr>
          </w:rPrChange>
        </w:rPr>
      </w:pPr>
      <w:ins w:id="4177" w:author="shorny" w:date="2014-06-09T15:48:00Z">
        <w:r w:rsidRPr="00A85691">
          <w:rPr>
            <w:sz w:val="18"/>
            <w:rPrChange w:id="4178" w:author="shorny" w:date="2014-06-09T15:49:00Z">
              <w:rPr/>
            </w:rPrChange>
          </w:rPr>
          <w:t xml:space="preserve">  INDEX (StaffID),</w:t>
        </w:r>
      </w:ins>
    </w:p>
    <w:p w14:paraId="261EE320" w14:textId="77777777" w:rsidR="00A85691" w:rsidRPr="00A85691" w:rsidRDefault="00A85691">
      <w:pPr>
        <w:pStyle w:val="HTMLPreformatted"/>
        <w:divId w:val="1206136475"/>
        <w:rPr>
          <w:ins w:id="4179" w:author="shorny" w:date="2014-06-09T15:48:00Z"/>
          <w:sz w:val="18"/>
          <w:rPrChange w:id="4180" w:author="shorny" w:date="2014-06-09T15:49:00Z">
            <w:rPr>
              <w:ins w:id="4181" w:author="shorny" w:date="2014-06-09T15:48:00Z"/>
            </w:rPr>
          </w:rPrChange>
        </w:rPr>
      </w:pPr>
      <w:ins w:id="4182" w:author="shorny" w:date="2014-06-09T15:48:00Z">
        <w:r w:rsidRPr="00A85691">
          <w:rPr>
            <w:sz w:val="18"/>
            <w:rPrChange w:id="4183" w:author="shorny" w:date="2014-06-09T15:49:00Z">
              <w:rPr/>
            </w:rPrChange>
          </w:rPr>
          <w:t xml:space="preserve">  INDEX (FORCode)</w:t>
        </w:r>
      </w:ins>
    </w:p>
    <w:p w14:paraId="09FBF98D" w14:textId="77777777" w:rsidR="00A85691" w:rsidRPr="00A85691" w:rsidRDefault="00A85691">
      <w:pPr>
        <w:pStyle w:val="HTMLPreformatted"/>
        <w:divId w:val="1206136475"/>
        <w:rPr>
          <w:ins w:id="4184" w:author="shorny" w:date="2014-06-09T15:48:00Z"/>
          <w:sz w:val="18"/>
          <w:rPrChange w:id="4185" w:author="shorny" w:date="2014-06-09T15:49:00Z">
            <w:rPr>
              <w:ins w:id="4186" w:author="shorny" w:date="2014-06-09T15:48:00Z"/>
            </w:rPr>
          </w:rPrChange>
        </w:rPr>
      </w:pPr>
      <w:ins w:id="4187" w:author="shorny" w:date="2014-06-09T15:48:00Z">
        <w:r w:rsidRPr="00A85691">
          <w:rPr>
            <w:sz w:val="18"/>
            <w:rPrChange w:id="4188" w:author="shorny" w:date="2014-06-09T15:49:00Z">
              <w:rPr/>
            </w:rPrChange>
          </w:rPr>
          <w:t>)</w:t>
        </w:r>
      </w:ins>
    </w:p>
    <w:p w14:paraId="22A14F2C" w14:textId="77777777" w:rsidR="00A85691" w:rsidRPr="00A85691" w:rsidRDefault="00A85691">
      <w:pPr>
        <w:pStyle w:val="HTMLPreformatted"/>
        <w:divId w:val="1206136475"/>
        <w:rPr>
          <w:ins w:id="4189" w:author="shorny" w:date="2014-06-09T15:48:00Z"/>
          <w:sz w:val="18"/>
          <w:rPrChange w:id="4190" w:author="shorny" w:date="2014-06-09T15:49:00Z">
            <w:rPr>
              <w:ins w:id="4191" w:author="shorny" w:date="2014-06-09T15:48:00Z"/>
            </w:rPr>
          </w:rPrChange>
        </w:rPr>
      </w:pPr>
      <w:ins w:id="4192" w:author="shorny" w:date="2014-06-09T15:48:00Z">
        <w:r w:rsidRPr="00A85691">
          <w:rPr>
            <w:sz w:val="18"/>
            <w:rPrChange w:id="4193" w:author="shorny" w:date="2014-06-09T15:49:00Z">
              <w:rPr/>
            </w:rPrChange>
          </w:rPr>
          <w:t>comment=</w:t>
        </w:r>
        <w:r w:rsidRPr="00A85691">
          <w:rPr>
            <w:rStyle w:val="string1"/>
            <w:sz w:val="18"/>
            <w:rPrChange w:id="4194" w:author="shorny" w:date="2014-06-09T15:49:00Z">
              <w:rPr>
                <w:rStyle w:val="string1"/>
              </w:rPr>
            </w:rPrChange>
          </w:rPr>
          <w:t>'the research area the staff member states they work in'</w:t>
        </w:r>
      </w:ins>
    </w:p>
    <w:p w14:paraId="21670043" w14:textId="77777777" w:rsidR="00A85691" w:rsidRPr="00A85691" w:rsidRDefault="00A85691">
      <w:pPr>
        <w:pStyle w:val="HTMLPreformatted"/>
        <w:divId w:val="1206136475"/>
        <w:rPr>
          <w:ins w:id="4195" w:author="shorny" w:date="2014-06-09T15:48:00Z"/>
          <w:sz w:val="18"/>
          <w:rPrChange w:id="4196" w:author="shorny" w:date="2014-06-09T15:49:00Z">
            <w:rPr>
              <w:ins w:id="4197" w:author="shorny" w:date="2014-06-09T15:48:00Z"/>
            </w:rPr>
          </w:rPrChange>
        </w:rPr>
      </w:pPr>
      <w:ins w:id="4198" w:author="shorny" w:date="2014-06-09T15:48:00Z">
        <w:r w:rsidRPr="00A85691">
          <w:rPr>
            <w:sz w:val="18"/>
            <w:rPrChange w:id="4199" w:author="shorny" w:date="2014-06-09T15:49:00Z">
              <w:rPr/>
            </w:rPrChange>
          </w:rPr>
          <w:t>ENGINE=InnoDB;</w:t>
        </w:r>
      </w:ins>
    </w:p>
    <w:p w14:paraId="0781C370" w14:textId="77777777" w:rsidR="00A85691" w:rsidRPr="00A85691" w:rsidRDefault="00A85691">
      <w:pPr>
        <w:pStyle w:val="HTMLPreformatted"/>
        <w:divId w:val="1206136475"/>
        <w:rPr>
          <w:ins w:id="4200" w:author="shorny" w:date="2014-06-09T15:48:00Z"/>
          <w:sz w:val="18"/>
          <w:rPrChange w:id="4201" w:author="shorny" w:date="2014-06-09T15:49:00Z">
            <w:rPr>
              <w:ins w:id="4202" w:author="shorny" w:date="2014-06-09T15:48:00Z"/>
            </w:rPr>
          </w:rPrChange>
        </w:rPr>
      </w:pPr>
    </w:p>
    <w:p w14:paraId="183362E7" w14:textId="77777777" w:rsidR="00A85691" w:rsidRPr="00A85691" w:rsidRDefault="00A85691">
      <w:pPr>
        <w:pStyle w:val="HTMLPreformatted"/>
        <w:divId w:val="1206136475"/>
        <w:rPr>
          <w:ins w:id="4203" w:author="shorny" w:date="2014-06-09T15:48:00Z"/>
          <w:sz w:val="18"/>
          <w:rPrChange w:id="4204" w:author="shorny" w:date="2014-06-09T15:49:00Z">
            <w:rPr>
              <w:ins w:id="4205" w:author="shorny" w:date="2014-06-09T15:48:00Z"/>
            </w:rPr>
          </w:rPrChange>
        </w:rPr>
      </w:pPr>
      <w:ins w:id="4206" w:author="shorny" w:date="2014-06-09T15:48:00Z">
        <w:r w:rsidRPr="00A85691">
          <w:rPr>
            <w:rStyle w:val="keyword1"/>
            <w:sz w:val="18"/>
            <w:rPrChange w:id="4207" w:author="shorny" w:date="2014-06-09T15:49:00Z">
              <w:rPr>
                <w:rStyle w:val="keyword1"/>
              </w:rPr>
            </w:rPrChange>
          </w:rPr>
          <w:t>CREATE</w:t>
        </w:r>
        <w:r w:rsidRPr="00A85691">
          <w:rPr>
            <w:sz w:val="18"/>
            <w:rPrChange w:id="4208" w:author="shorny" w:date="2014-06-09T15:49:00Z">
              <w:rPr/>
            </w:rPrChange>
          </w:rPr>
          <w:t xml:space="preserve"> </w:t>
        </w:r>
        <w:r w:rsidRPr="00A85691">
          <w:rPr>
            <w:rStyle w:val="keyword1"/>
            <w:sz w:val="18"/>
            <w:rPrChange w:id="4209" w:author="shorny" w:date="2014-06-09T15:49:00Z">
              <w:rPr>
                <w:rStyle w:val="keyword1"/>
              </w:rPr>
            </w:rPrChange>
          </w:rPr>
          <w:t>TABLE</w:t>
        </w:r>
        <w:r w:rsidRPr="00A85691">
          <w:rPr>
            <w:sz w:val="18"/>
            <w:rPrChange w:id="4210" w:author="shorny" w:date="2014-06-09T15:49:00Z">
              <w:rPr/>
            </w:rPrChange>
          </w:rPr>
          <w:t xml:space="preserve"> `University Staff Member_Research Area2` (</w:t>
        </w:r>
      </w:ins>
    </w:p>
    <w:p w14:paraId="0665E8C6" w14:textId="77777777" w:rsidR="00A85691" w:rsidRPr="00A85691" w:rsidRDefault="00A85691">
      <w:pPr>
        <w:pStyle w:val="HTMLPreformatted"/>
        <w:divId w:val="1206136475"/>
        <w:rPr>
          <w:ins w:id="4211" w:author="shorny" w:date="2014-06-09T15:48:00Z"/>
          <w:sz w:val="18"/>
          <w:rPrChange w:id="4212" w:author="shorny" w:date="2014-06-09T15:49:00Z">
            <w:rPr>
              <w:ins w:id="4213" w:author="shorny" w:date="2014-06-09T15:48:00Z"/>
            </w:rPr>
          </w:rPrChange>
        </w:rPr>
      </w:pPr>
      <w:ins w:id="4214" w:author="shorny" w:date="2014-06-09T15:48:00Z">
        <w:r w:rsidRPr="00A85691">
          <w:rPr>
            <w:sz w:val="18"/>
            <w:rPrChange w:id="4215" w:author="shorny" w:date="2014-06-09T15:49:00Z">
              <w:rPr/>
            </w:rPrChange>
          </w:rPr>
          <w:t xml:space="preserve">  StaffID mediumint </w:t>
        </w:r>
        <w:r w:rsidRPr="00A85691">
          <w:rPr>
            <w:rStyle w:val="keyword1"/>
            <w:sz w:val="18"/>
            <w:rPrChange w:id="4216" w:author="shorny" w:date="2014-06-09T15:49:00Z">
              <w:rPr>
                <w:rStyle w:val="keyword1"/>
              </w:rPr>
            </w:rPrChange>
          </w:rPr>
          <w:t>NOT</w:t>
        </w:r>
        <w:r w:rsidRPr="00A85691">
          <w:rPr>
            <w:sz w:val="18"/>
            <w:rPrChange w:id="4217" w:author="shorny" w:date="2014-06-09T15:49:00Z">
              <w:rPr/>
            </w:rPrChange>
          </w:rPr>
          <w:t xml:space="preserve"> </w:t>
        </w:r>
        <w:r w:rsidRPr="00A85691">
          <w:rPr>
            <w:rStyle w:val="keyword1"/>
            <w:sz w:val="18"/>
            <w:rPrChange w:id="4218" w:author="shorny" w:date="2014-06-09T15:49:00Z">
              <w:rPr>
                <w:rStyle w:val="keyword1"/>
              </w:rPr>
            </w:rPrChange>
          </w:rPr>
          <w:t>NULL</w:t>
        </w:r>
        <w:r w:rsidRPr="00A85691">
          <w:rPr>
            <w:sz w:val="18"/>
            <w:rPrChange w:id="4219" w:author="shorny" w:date="2014-06-09T15:49:00Z">
              <w:rPr/>
            </w:rPrChange>
          </w:rPr>
          <w:t xml:space="preserve"> comment </w:t>
        </w:r>
        <w:r w:rsidRPr="00A85691">
          <w:rPr>
            <w:rStyle w:val="string1"/>
            <w:sz w:val="18"/>
            <w:rPrChange w:id="4220" w:author="shorny" w:date="2014-06-09T15:49:00Z">
              <w:rPr>
                <w:rStyle w:val="string1"/>
              </w:rPr>
            </w:rPrChange>
          </w:rPr>
          <w:t>'the staff ID of the staff member who oversees the research area'</w:t>
        </w:r>
        <w:r w:rsidRPr="00A85691">
          <w:rPr>
            <w:sz w:val="18"/>
            <w:rPrChange w:id="4221" w:author="shorny" w:date="2014-06-09T15:49:00Z">
              <w:rPr/>
            </w:rPrChange>
          </w:rPr>
          <w:t>,</w:t>
        </w:r>
      </w:ins>
    </w:p>
    <w:p w14:paraId="0E9FB7E5" w14:textId="77777777" w:rsidR="00A85691" w:rsidRPr="00A85691" w:rsidRDefault="00A85691">
      <w:pPr>
        <w:pStyle w:val="HTMLPreformatted"/>
        <w:divId w:val="1206136475"/>
        <w:rPr>
          <w:ins w:id="4222" w:author="shorny" w:date="2014-06-09T15:48:00Z"/>
          <w:sz w:val="18"/>
          <w:rPrChange w:id="4223" w:author="shorny" w:date="2014-06-09T15:49:00Z">
            <w:rPr>
              <w:ins w:id="4224" w:author="shorny" w:date="2014-06-09T15:48:00Z"/>
            </w:rPr>
          </w:rPrChange>
        </w:rPr>
      </w:pPr>
      <w:ins w:id="4225" w:author="shorny" w:date="2014-06-09T15:48:00Z">
        <w:r w:rsidRPr="00A85691">
          <w:rPr>
            <w:sz w:val="18"/>
            <w:rPrChange w:id="4226" w:author="shorny" w:date="2014-06-09T15:49:00Z">
              <w:rPr/>
            </w:rPrChange>
          </w:rPr>
          <w:t xml:space="preserve">  FORCode mediumint(6) </w:t>
        </w:r>
        <w:r w:rsidRPr="00A85691">
          <w:rPr>
            <w:rStyle w:val="keyword1"/>
            <w:sz w:val="18"/>
            <w:rPrChange w:id="4227" w:author="shorny" w:date="2014-06-09T15:49:00Z">
              <w:rPr>
                <w:rStyle w:val="keyword1"/>
              </w:rPr>
            </w:rPrChange>
          </w:rPr>
          <w:t>NOT</w:t>
        </w:r>
        <w:r w:rsidRPr="00A85691">
          <w:rPr>
            <w:sz w:val="18"/>
            <w:rPrChange w:id="4228" w:author="shorny" w:date="2014-06-09T15:49:00Z">
              <w:rPr/>
            </w:rPrChange>
          </w:rPr>
          <w:t xml:space="preserve"> </w:t>
        </w:r>
        <w:r w:rsidRPr="00A85691">
          <w:rPr>
            <w:rStyle w:val="keyword1"/>
            <w:sz w:val="18"/>
            <w:rPrChange w:id="4229" w:author="shorny" w:date="2014-06-09T15:49:00Z">
              <w:rPr>
                <w:rStyle w:val="keyword1"/>
              </w:rPr>
            </w:rPrChange>
          </w:rPr>
          <w:t>NULL</w:t>
        </w:r>
        <w:r w:rsidRPr="00A85691">
          <w:rPr>
            <w:sz w:val="18"/>
            <w:rPrChange w:id="4230" w:author="shorny" w:date="2014-06-09T15:49:00Z">
              <w:rPr/>
            </w:rPrChange>
          </w:rPr>
          <w:t xml:space="preserve"> comment </w:t>
        </w:r>
        <w:r w:rsidRPr="00A85691">
          <w:rPr>
            <w:rStyle w:val="string1"/>
            <w:sz w:val="18"/>
            <w:rPrChange w:id="4231" w:author="shorny" w:date="2014-06-09T15:49:00Z">
              <w:rPr>
                <w:rStyle w:val="string1"/>
              </w:rPr>
            </w:rPrChange>
          </w:rPr>
          <w:t>'the FORCode of the research area that the staff member oversees'</w:t>
        </w:r>
        <w:r w:rsidRPr="00A85691">
          <w:rPr>
            <w:sz w:val="18"/>
            <w:rPrChange w:id="4232" w:author="shorny" w:date="2014-06-09T15:49:00Z">
              <w:rPr/>
            </w:rPrChange>
          </w:rPr>
          <w:t>,</w:t>
        </w:r>
      </w:ins>
    </w:p>
    <w:p w14:paraId="205E7601" w14:textId="77777777" w:rsidR="00A85691" w:rsidRPr="00A85691" w:rsidRDefault="00A85691">
      <w:pPr>
        <w:pStyle w:val="HTMLPreformatted"/>
        <w:divId w:val="1206136475"/>
        <w:rPr>
          <w:ins w:id="4233" w:author="shorny" w:date="2014-06-09T15:48:00Z"/>
          <w:sz w:val="18"/>
          <w:rPrChange w:id="4234" w:author="shorny" w:date="2014-06-09T15:49:00Z">
            <w:rPr>
              <w:ins w:id="4235" w:author="shorny" w:date="2014-06-09T15:48:00Z"/>
            </w:rPr>
          </w:rPrChange>
        </w:rPr>
      </w:pPr>
      <w:ins w:id="4236" w:author="shorny" w:date="2014-06-09T15:48:00Z">
        <w:r w:rsidRPr="00A85691">
          <w:rPr>
            <w:sz w:val="18"/>
            <w:rPrChange w:id="4237" w:author="shorny" w:date="2014-06-09T15:49:00Z">
              <w:rPr/>
            </w:rPrChange>
          </w:rPr>
          <w:t xml:space="preserve">  </w:t>
        </w:r>
        <w:r w:rsidRPr="00A85691">
          <w:rPr>
            <w:rStyle w:val="keyword1"/>
            <w:sz w:val="18"/>
            <w:rPrChange w:id="4238" w:author="shorny" w:date="2014-06-09T15:49:00Z">
              <w:rPr>
                <w:rStyle w:val="keyword1"/>
              </w:rPr>
            </w:rPrChange>
          </w:rPr>
          <w:t>PRIMARY</w:t>
        </w:r>
        <w:r w:rsidRPr="00A85691">
          <w:rPr>
            <w:sz w:val="18"/>
            <w:rPrChange w:id="4239" w:author="shorny" w:date="2014-06-09T15:49:00Z">
              <w:rPr/>
            </w:rPrChange>
          </w:rPr>
          <w:t xml:space="preserve"> </w:t>
        </w:r>
        <w:r w:rsidRPr="00A85691">
          <w:rPr>
            <w:rStyle w:val="keyword1"/>
            <w:sz w:val="18"/>
            <w:rPrChange w:id="4240" w:author="shorny" w:date="2014-06-09T15:49:00Z">
              <w:rPr>
                <w:rStyle w:val="keyword1"/>
              </w:rPr>
            </w:rPrChange>
          </w:rPr>
          <w:t>KEY</w:t>
        </w:r>
        <w:r w:rsidRPr="00A85691">
          <w:rPr>
            <w:sz w:val="18"/>
            <w:rPrChange w:id="4241" w:author="shorny" w:date="2014-06-09T15:49:00Z">
              <w:rPr/>
            </w:rPrChange>
          </w:rPr>
          <w:t xml:space="preserve"> (StaffID, FORCode),</w:t>
        </w:r>
      </w:ins>
    </w:p>
    <w:p w14:paraId="62E1C579" w14:textId="77777777" w:rsidR="00A85691" w:rsidRPr="00A85691" w:rsidRDefault="00A85691">
      <w:pPr>
        <w:pStyle w:val="HTMLPreformatted"/>
        <w:divId w:val="1206136475"/>
        <w:rPr>
          <w:ins w:id="4242" w:author="shorny" w:date="2014-06-09T15:48:00Z"/>
          <w:sz w:val="18"/>
          <w:rPrChange w:id="4243" w:author="shorny" w:date="2014-06-09T15:49:00Z">
            <w:rPr>
              <w:ins w:id="4244" w:author="shorny" w:date="2014-06-09T15:48:00Z"/>
            </w:rPr>
          </w:rPrChange>
        </w:rPr>
      </w:pPr>
      <w:ins w:id="4245" w:author="shorny" w:date="2014-06-09T15:48:00Z">
        <w:r w:rsidRPr="00A85691">
          <w:rPr>
            <w:sz w:val="18"/>
            <w:rPrChange w:id="4246" w:author="shorny" w:date="2014-06-09T15:49:00Z">
              <w:rPr/>
            </w:rPrChange>
          </w:rPr>
          <w:t xml:space="preserve">  INDEX (StaffID),</w:t>
        </w:r>
      </w:ins>
    </w:p>
    <w:p w14:paraId="0A61AD3E" w14:textId="77777777" w:rsidR="00A85691" w:rsidRPr="00A85691" w:rsidRDefault="00A85691">
      <w:pPr>
        <w:pStyle w:val="HTMLPreformatted"/>
        <w:divId w:val="1206136475"/>
        <w:rPr>
          <w:ins w:id="4247" w:author="shorny" w:date="2014-06-09T15:48:00Z"/>
          <w:sz w:val="18"/>
          <w:rPrChange w:id="4248" w:author="shorny" w:date="2014-06-09T15:49:00Z">
            <w:rPr>
              <w:ins w:id="4249" w:author="shorny" w:date="2014-06-09T15:48:00Z"/>
            </w:rPr>
          </w:rPrChange>
        </w:rPr>
      </w:pPr>
      <w:ins w:id="4250" w:author="shorny" w:date="2014-06-09T15:48:00Z">
        <w:r w:rsidRPr="00A85691">
          <w:rPr>
            <w:sz w:val="18"/>
            <w:rPrChange w:id="4251" w:author="shorny" w:date="2014-06-09T15:49:00Z">
              <w:rPr/>
            </w:rPrChange>
          </w:rPr>
          <w:t xml:space="preserve">  INDEX (FORCode)</w:t>
        </w:r>
      </w:ins>
    </w:p>
    <w:p w14:paraId="603FE7C8" w14:textId="77777777" w:rsidR="00A85691" w:rsidRPr="00A85691" w:rsidRDefault="00A85691">
      <w:pPr>
        <w:pStyle w:val="HTMLPreformatted"/>
        <w:divId w:val="1206136475"/>
        <w:rPr>
          <w:ins w:id="4252" w:author="shorny" w:date="2014-06-09T15:48:00Z"/>
          <w:sz w:val="18"/>
          <w:rPrChange w:id="4253" w:author="shorny" w:date="2014-06-09T15:49:00Z">
            <w:rPr>
              <w:ins w:id="4254" w:author="shorny" w:date="2014-06-09T15:48:00Z"/>
            </w:rPr>
          </w:rPrChange>
        </w:rPr>
      </w:pPr>
      <w:ins w:id="4255" w:author="shorny" w:date="2014-06-09T15:48:00Z">
        <w:r w:rsidRPr="00A85691">
          <w:rPr>
            <w:sz w:val="18"/>
            <w:rPrChange w:id="4256" w:author="shorny" w:date="2014-06-09T15:49:00Z">
              <w:rPr/>
            </w:rPrChange>
          </w:rPr>
          <w:t>)</w:t>
        </w:r>
      </w:ins>
    </w:p>
    <w:p w14:paraId="0EABCFB5" w14:textId="77777777" w:rsidR="00A85691" w:rsidRPr="00A85691" w:rsidRDefault="00A85691">
      <w:pPr>
        <w:pStyle w:val="HTMLPreformatted"/>
        <w:divId w:val="1206136475"/>
        <w:rPr>
          <w:ins w:id="4257" w:author="shorny" w:date="2014-06-09T15:48:00Z"/>
          <w:sz w:val="18"/>
          <w:rPrChange w:id="4258" w:author="shorny" w:date="2014-06-09T15:49:00Z">
            <w:rPr>
              <w:ins w:id="4259" w:author="shorny" w:date="2014-06-09T15:48:00Z"/>
            </w:rPr>
          </w:rPrChange>
        </w:rPr>
      </w:pPr>
      <w:ins w:id="4260" w:author="shorny" w:date="2014-06-09T15:48:00Z">
        <w:r w:rsidRPr="00A85691">
          <w:rPr>
            <w:sz w:val="18"/>
            <w:rPrChange w:id="4261" w:author="shorny" w:date="2014-06-09T15:49:00Z">
              <w:rPr/>
            </w:rPrChange>
          </w:rPr>
          <w:t>comment=</w:t>
        </w:r>
        <w:r w:rsidRPr="00A85691">
          <w:rPr>
            <w:rStyle w:val="string1"/>
            <w:sz w:val="18"/>
            <w:rPrChange w:id="4262" w:author="shorny" w:date="2014-06-09T15:49:00Z">
              <w:rPr>
                <w:rStyle w:val="string1"/>
              </w:rPr>
            </w:rPrChange>
          </w:rPr>
          <w:t>'the research areas that a staff member oversees (can be more than one staff member per area)'</w:t>
        </w:r>
      </w:ins>
    </w:p>
    <w:p w14:paraId="704C0361" w14:textId="77777777" w:rsidR="00A85691" w:rsidRPr="00A85691" w:rsidRDefault="00A85691">
      <w:pPr>
        <w:pStyle w:val="HTMLPreformatted"/>
        <w:divId w:val="1206136475"/>
        <w:rPr>
          <w:ins w:id="4263" w:author="shorny" w:date="2014-06-09T15:48:00Z"/>
          <w:sz w:val="18"/>
          <w:rPrChange w:id="4264" w:author="shorny" w:date="2014-06-09T15:49:00Z">
            <w:rPr>
              <w:ins w:id="4265" w:author="shorny" w:date="2014-06-09T15:48:00Z"/>
            </w:rPr>
          </w:rPrChange>
        </w:rPr>
      </w:pPr>
      <w:ins w:id="4266" w:author="shorny" w:date="2014-06-09T15:48:00Z">
        <w:r w:rsidRPr="00A85691">
          <w:rPr>
            <w:sz w:val="18"/>
            <w:rPrChange w:id="4267" w:author="shorny" w:date="2014-06-09T15:49:00Z">
              <w:rPr/>
            </w:rPrChange>
          </w:rPr>
          <w:t>ENGINE=InnoDB;</w:t>
        </w:r>
      </w:ins>
    </w:p>
    <w:p w14:paraId="2F2A9C05" w14:textId="77777777" w:rsidR="00A85691" w:rsidRPr="00A85691" w:rsidRDefault="00A85691">
      <w:pPr>
        <w:pStyle w:val="HTMLPreformatted"/>
        <w:divId w:val="1206136475"/>
        <w:rPr>
          <w:ins w:id="4268" w:author="shorny" w:date="2014-06-09T15:48:00Z"/>
          <w:sz w:val="18"/>
          <w:rPrChange w:id="4269" w:author="shorny" w:date="2014-06-09T15:49:00Z">
            <w:rPr>
              <w:ins w:id="4270" w:author="shorny" w:date="2014-06-09T15:48:00Z"/>
            </w:rPr>
          </w:rPrChange>
        </w:rPr>
      </w:pPr>
    </w:p>
    <w:p w14:paraId="10B0485B" w14:textId="77777777" w:rsidR="00A85691" w:rsidRPr="00A85691" w:rsidRDefault="00A85691">
      <w:pPr>
        <w:pStyle w:val="HTMLPreformatted"/>
        <w:divId w:val="1206136475"/>
        <w:rPr>
          <w:ins w:id="4271" w:author="shorny" w:date="2014-06-09T15:48:00Z"/>
          <w:sz w:val="18"/>
          <w:rPrChange w:id="4272" w:author="shorny" w:date="2014-06-09T15:49:00Z">
            <w:rPr>
              <w:ins w:id="4273" w:author="shorny" w:date="2014-06-09T15:48:00Z"/>
            </w:rPr>
          </w:rPrChange>
        </w:rPr>
      </w:pPr>
      <w:ins w:id="4274" w:author="shorny" w:date="2014-06-09T15:48:00Z">
        <w:r w:rsidRPr="00A85691">
          <w:rPr>
            <w:rStyle w:val="keyword1"/>
            <w:sz w:val="18"/>
            <w:rPrChange w:id="4275" w:author="shorny" w:date="2014-06-09T15:49:00Z">
              <w:rPr>
                <w:rStyle w:val="keyword1"/>
              </w:rPr>
            </w:rPrChange>
          </w:rPr>
          <w:t>CREATE</w:t>
        </w:r>
        <w:r w:rsidRPr="00A85691">
          <w:rPr>
            <w:sz w:val="18"/>
            <w:rPrChange w:id="4276" w:author="shorny" w:date="2014-06-09T15:49:00Z">
              <w:rPr/>
            </w:rPrChange>
          </w:rPr>
          <w:t xml:space="preserve"> </w:t>
        </w:r>
        <w:r w:rsidRPr="00A85691">
          <w:rPr>
            <w:rStyle w:val="keyword1"/>
            <w:sz w:val="18"/>
            <w:rPrChange w:id="4277" w:author="shorny" w:date="2014-06-09T15:49:00Z">
              <w:rPr>
                <w:rStyle w:val="keyword1"/>
              </w:rPr>
            </w:rPrChange>
          </w:rPr>
          <w:t>TABLE</w:t>
        </w:r>
        <w:r w:rsidRPr="00A85691">
          <w:rPr>
            <w:sz w:val="18"/>
            <w:rPrChange w:id="4278" w:author="shorny" w:date="2014-06-09T15:49:00Z">
              <w:rPr/>
            </w:rPrChange>
          </w:rPr>
          <w:t xml:space="preserve"> `University Staff Member_Application` (</w:t>
        </w:r>
      </w:ins>
    </w:p>
    <w:p w14:paraId="55D48B0C" w14:textId="77777777" w:rsidR="00A85691" w:rsidRPr="00A85691" w:rsidRDefault="00A85691">
      <w:pPr>
        <w:pStyle w:val="HTMLPreformatted"/>
        <w:divId w:val="1206136475"/>
        <w:rPr>
          <w:ins w:id="4279" w:author="shorny" w:date="2014-06-09T15:48:00Z"/>
          <w:sz w:val="18"/>
          <w:rPrChange w:id="4280" w:author="shorny" w:date="2014-06-09T15:49:00Z">
            <w:rPr>
              <w:ins w:id="4281" w:author="shorny" w:date="2014-06-09T15:48:00Z"/>
            </w:rPr>
          </w:rPrChange>
        </w:rPr>
      </w:pPr>
      <w:ins w:id="4282" w:author="shorny" w:date="2014-06-09T15:48:00Z">
        <w:r w:rsidRPr="00A85691">
          <w:rPr>
            <w:sz w:val="18"/>
            <w:rPrChange w:id="4283" w:author="shorny" w:date="2014-06-09T15:49:00Z">
              <w:rPr/>
            </w:rPrChange>
          </w:rPr>
          <w:t xml:space="preserve">  StaffID mediumint </w:t>
        </w:r>
        <w:r w:rsidRPr="00A85691">
          <w:rPr>
            <w:rStyle w:val="keyword1"/>
            <w:sz w:val="18"/>
            <w:rPrChange w:id="4284" w:author="shorny" w:date="2014-06-09T15:49:00Z">
              <w:rPr>
                <w:rStyle w:val="keyword1"/>
              </w:rPr>
            </w:rPrChange>
          </w:rPr>
          <w:t>NOT</w:t>
        </w:r>
        <w:r w:rsidRPr="00A85691">
          <w:rPr>
            <w:sz w:val="18"/>
            <w:rPrChange w:id="4285" w:author="shorny" w:date="2014-06-09T15:49:00Z">
              <w:rPr/>
            </w:rPrChange>
          </w:rPr>
          <w:t xml:space="preserve"> </w:t>
        </w:r>
        <w:r w:rsidRPr="00A85691">
          <w:rPr>
            <w:rStyle w:val="keyword1"/>
            <w:sz w:val="18"/>
            <w:rPrChange w:id="4286" w:author="shorny" w:date="2014-06-09T15:49:00Z">
              <w:rPr>
                <w:rStyle w:val="keyword1"/>
              </w:rPr>
            </w:rPrChange>
          </w:rPr>
          <w:t>NULL</w:t>
        </w:r>
        <w:r w:rsidRPr="00A85691">
          <w:rPr>
            <w:sz w:val="18"/>
            <w:rPrChange w:id="4287" w:author="shorny" w:date="2014-06-09T15:49:00Z">
              <w:rPr/>
            </w:rPrChange>
          </w:rPr>
          <w:t xml:space="preserve"> comment </w:t>
        </w:r>
        <w:r w:rsidRPr="00A85691">
          <w:rPr>
            <w:rStyle w:val="string1"/>
            <w:sz w:val="18"/>
            <w:rPrChange w:id="4288" w:author="shorny" w:date="2014-06-09T15:49:00Z">
              <w:rPr>
                <w:rStyle w:val="string1"/>
              </w:rPr>
            </w:rPrChange>
          </w:rPr>
          <w:t>'the staff ID of the staff member who flagged the application'</w:t>
        </w:r>
        <w:r w:rsidRPr="00A85691">
          <w:rPr>
            <w:sz w:val="18"/>
            <w:rPrChange w:id="4289" w:author="shorny" w:date="2014-06-09T15:49:00Z">
              <w:rPr/>
            </w:rPrChange>
          </w:rPr>
          <w:t>,</w:t>
        </w:r>
      </w:ins>
    </w:p>
    <w:p w14:paraId="55E729D8" w14:textId="77777777" w:rsidR="00A85691" w:rsidRPr="00A85691" w:rsidRDefault="00A85691">
      <w:pPr>
        <w:pStyle w:val="HTMLPreformatted"/>
        <w:divId w:val="1206136475"/>
        <w:rPr>
          <w:ins w:id="4290" w:author="shorny" w:date="2014-06-09T15:48:00Z"/>
          <w:sz w:val="18"/>
          <w:rPrChange w:id="4291" w:author="shorny" w:date="2014-06-09T15:49:00Z">
            <w:rPr>
              <w:ins w:id="4292" w:author="shorny" w:date="2014-06-09T15:48:00Z"/>
            </w:rPr>
          </w:rPrChange>
        </w:rPr>
      </w:pPr>
      <w:ins w:id="4293" w:author="shorny" w:date="2014-06-09T15:48:00Z">
        <w:r w:rsidRPr="00A85691">
          <w:rPr>
            <w:sz w:val="18"/>
            <w:rPrChange w:id="4294" w:author="shorny" w:date="2014-06-09T15:49:00Z">
              <w:rPr/>
            </w:rPrChange>
          </w:rPr>
          <w:t xml:space="preserve">  ApplicationID mediumint </w:t>
        </w:r>
        <w:r w:rsidRPr="00A85691">
          <w:rPr>
            <w:rStyle w:val="keyword1"/>
            <w:sz w:val="18"/>
            <w:rPrChange w:id="4295" w:author="shorny" w:date="2014-06-09T15:49:00Z">
              <w:rPr>
                <w:rStyle w:val="keyword1"/>
              </w:rPr>
            </w:rPrChange>
          </w:rPr>
          <w:t>NOT</w:t>
        </w:r>
        <w:r w:rsidRPr="00A85691">
          <w:rPr>
            <w:sz w:val="18"/>
            <w:rPrChange w:id="4296" w:author="shorny" w:date="2014-06-09T15:49:00Z">
              <w:rPr/>
            </w:rPrChange>
          </w:rPr>
          <w:t xml:space="preserve"> </w:t>
        </w:r>
        <w:r w:rsidRPr="00A85691">
          <w:rPr>
            <w:rStyle w:val="keyword1"/>
            <w:sz w:val="18"/>
            <w:rPrChange w:id="4297" w:author="shorny" w:date="2014-06-09T15:49:00Z">
              <w:rPr>
                <w:rStyle w:val="keyword1"/>
              </w:rPr>
            </w:rPrChange>
          </w:rPr>
          <w:t>NULL</w:t>
        </w:r>
        <w:r w:rsidRPr="00A85691">
          <w:rPr>
            <w:sz w:val="18"/>
            <w:rPrChange w:id="4298" w:author="shorny" w:date="2014-06-09T15:49:00Z">
              <w:rPr/>
            </w:rPrChange>
          </w:rPr>
          <w:t xml:space="preserve"> comment </w:t>
        </w:r>
        <w:r w:rsidRPr="00A85691">
          <w:rPr>
            <w:rStyle w:val="string1"/>
            <w:sz w:val="18"/>
            <w:rPrChange w:id="4299" w:author="shorny" w:date="2014-06-09T15:49:00Z">
              <w:rPr>
                <w:rStyle w:val="string1"/>
              </w:rPr>
            </w:rPrChange>
          </w:rPr>
          <w:t>'the application the staff member has flagged'</w:t>
        </w:r>
        <w:r w:rsidRPr="00A85691">
          <w:rPr>
            <w:sz w:val="18"/>
            <w:rPrChange w:id="4300" w:author="shorny" w:date="2014-06-09T15:49:00Z">
              <w:rPr/>
            </w:rPrChange>
          </w:rPr>
          <w:t>,</w:t>
        </w:r>
      </w:ins>
    </w:p>
    <w:p w14:paraId="203D1F2F" w14:textId="77777777" w:rsidR="00A85691" w:rsidRPr="00A85691" w:rsidRDefault="00A85691">
      <w:pPr>
        <w:pStyle w:val="HTMLPreformatted"/>
        <w:divId w:val="1206136475"/>
        <w:rPr>
          <w:ins w:id="4301" w:author="shorny" w:date="2014-06-09T15:48:00Z"/>
          <w:sz w:val="18"/>
          <w:rPrChange w:id="4302" w:author="shorny" w:date="2014-06-09T15:49:00Z">
            <w:rPr>
              <w:ins w:id="4303" w:author="shorny" w:date="2014-06-09T15:48:00Z"/>
            </w:rPr>
          </w:rPrChange>
        </w:rPr>
      </w:pPr>
      <w:ins w:id="4304" w:author="shorny" w:date="2014-06-09T15:48:00Z">
        <w:r w:rsidRPr="00A85691">
          <w:rPr>
            <w:sz w:val="18"/>
            <w:rPrChange w:id="4305" w:author="shorny" w:date="2014-06-09T15:49:00Z">
              <w:rPr/>
            </w:rPrChange>
          </w:rPr>
          <w:t xml:space="preserve">  ReceiveEmailUpdates tinyint(1) </w:t>
        </w:r>
        <w:r w:rsidRPr="00A85691">
          <w:rPr>
            <w:rStyle w:val="keyword1"/>
            <w:sz w:val="18"/>
            <w:rPrChange w:id="4306" w:author="shorny" w:date="2014-06-09T15:49:00Z">
              <w:rPr>
                <w:rStyle w:val="keyword1"/>
              </w:rPr>
            </w:rPrChange>
          </w:rPr>
          <w:t>NOT</w:t>
        </w:r>
        <w:r w:rsidRPr="00A85691">
          <w:rPr>
            <w:sz w:val="18"/>
            <w:rPrChange w:id="4307" w:author="shorny" w:date="2014-06-09T15:49:00Z">
              <w:rPr/>
            </w:rPrChange>
          </w:rPr>
          <w:t xml:space="preserve"> </w:t>
        </w:r>
        <w:r w:rsidRPr="00A85691">
          <w:rPr>
            <w:rStyle w:val="keyword1"/>
            <w:sz w:val="18"/>
            <w:rPrChange w:id="4308" w:author="shorny" w:date="2014-06-09T15:49:00Z">
              <w:rPr>
                <w:rStyle w:val="keyword1"/>
              </w:rPr>
            </w:rPrChange>
          </w:rPr>
          <w:t>NULL</w:t>
        </w:r>
        <w:r w:rsidRPr="00A85691">
          <w:rPr>
            <w:sz w:val="18"/>
            <w:rPrChange w:id="4309" w:author="shorny" w:date="2014-06-09T15:49:00Z">
              <w:rPr/>
            </w:rPrChange>
          </w:rPr>
          <w:t xml:space="preserve"> comment </w:t>
        </w:r>
        <w:r w:rsidRPr="00A85691">
          <w:rPr>
            <w:rStyle w:val="string1"/>
            <w:sz w:val="18"/>
            <w:rPrChange w:id="4310" w:author="shorny" w:date="2014-06-09T15:49:00Z">
              <w:rPr>
                <w:rStyle w:val="string1"/>
              </w:rPr>
            </w:rPrChange>
          </w:rPr>
          <w:t>'a boolean that a user can check if they want to be alerted About an update or simply keep a reference on their application page'</w:t>
        </w:r>
        <w:r w:rsidRPr="00A85691">
          <w:rPr>
            <w:sz w:val="18"/>
            <w:rPrChange w:id="4311" w:author="shorny" w:date="2014-06-09T15:49:00Z">
              <w:rPr/>
            </w:rPrChange>
          </w:rPr>
          <w:t>,</w:t>
        </w:r>
      </w:ins>
    </w:p>
    <w:p w14:paraId="63E20E23" w14:textId="77777777" w:rsidR="00A85691" w:rsidRPr="00A85691" w:rsidRDefault="00A85691">
      <w:pPr>
        <w:pStyle w:val="HTMLPreformatted"/>
        <w:divId w:val="1206136475"/>
        <w:rPr>
          <w:ins w:id="4312" w:author="shorny" w:date="2014-06-09T15:48:00Z"/>
          <w:sz w:val="18"/>
          <w:rPrChange w:id="4313" w:author="shorny" w:date="2014-06-09T15:49:00Z">
            <w:rPr>
              <w:ins w:id="4314" w:author="shorny" w:date="2014-06-09T15:48:00Z"/>
            </w:rPr>
          </w:rPrChange>
        </w:rPr>
      </w:pPr>
      <w:ins w:id="4315" w:author="shorny" w:date="2014-06-09T15:48:00Z">
        <w:r w:rsidRPr="00A85691">
          <w:rPr>
            <w:sz w:val="18"/>
            <w:rPrChange w:id="4316" w:author="shorny" w:date="2014-06-09T15:49:00Z">
              <w:rPr/>
            </w:rPrChange>
          </w:rPr>
          <w:t xml:space="preserve">  </w:t>
        </w:r>
        <w:r w:rsidRPr="00A85691">
          <w:rPr>
            <w:rStyle w:val="keyword1"/>
            <w:sz w:val="18"/>
            <w:rPrChange w:id="4317" w:author="shorny" w:date="2014-06-09T15:49:00Z">
              <w:rPr>
                <w:rStyle w:val="keyword1"/>
              </w:rPr>
            </w:rPrChange>
          </w:rPr>
          <w:t>PRIMARY</w:t>
        </w:r>
        <w:r w:rsidRPr="00A85691">
          <w:rPr>
            <w:sz w:val="18"/>
            <w:rPrChange w:id="4318" w:author="shorny" w:date="2014-06-09T15:49:00Z">
              <w:rPr/>
            </w:rPrChange>
          </w:rPr>
          <w:t xml:space="preserve"> </w:t>
        </w:r>
        <w:r w:rsidRPr="00A85691">
          <w:rPr>
            <w:rStyle w:val="keyword1"/>
            <w:sz w:val="18"/>
            <w:rPrChange w:id="4319" w:author="shorny" w:date="2014-06-09T15:49:00Z">
              <w:rPr>
                <w:rStyle w:val="keyword1"/>
              </w:rPr>
            </w:rPrChange>
          </w:rPr>
          <w:t>KEY</w:t>
        </w:r>
        <w:r w:rsidRPr="00A85691">
          <w:rPr>
            <w:sz w:val="18"/>
            <w:rPrChange w:id="4320" w:author="shorny" w:date="2014-06-09T15:49:00Z">
              <w:rPr/>
            </w:rPrChange>
          </w:rPr>
          <w:t xml:space="preserve"> (StaffID,</w:t>
        </w:r>
      </w:ins>
    </w:p>
    <w:p w14:paraId="72453A2A" w14:textId="77777777" w:rsidR="00A85691" w:rsidRPr="00A85691" w:rsidRDefault="00A85691">
      <w:pPr>
        <w:pStyle w:val="HTMLPreformatted"/>
        <w:divId w:val="1206136475"/>
        <w:rPr>
          <w:ins w:id="4321" w:author="shorny" w:date="2014-06-09T15:48:00Z"/>
          <w:sz w:val="18"/>
          <w:rPrChange w:id="4322" w:author="shorny" w:date="2014-06-09T15:49:00Z">
            <w:rPr>
              <w:ins w:id="4323" w:author="shorny" w:date="2014-06-09T15:48:00Z"/>
            </w:rPr>
          </w:rPrChange>
        </w:rPr>
      </w:pPr>
      <w:ins w:id="4324" w:author="shorny" w:date="2014-06-09T15:48:00Z">
        <w:r w:rsidRPr="00A85691">
          <w:rPr>
            <w:sz w:val="18"/>
            <w:rPrChange w:id="4325" w:author="shorny" w:date="2014-06-09T15:49:00Z">
              <w:rPr/>
            </w:rPrChange>
          </w:rPr>
          <w:t xml:space="preserve">  ApplicationID),</w:t>
        </w:r>
      </w:ins>
    </w:p>
    <w:p w14:paraId="64D55B36" w14:textId="77777777" w:rsidR="00A85691" w:rsidRPr="00A85691" w:rsidRDefault="00A85691">
      <w:pPr>
        <w:pStyle w:val="HTMLPreformatted"/>
        <w:divId w:val="1206136475"/>
        <w:rPr>
          <w:ins w:id="4326" w:author="shorny" w:date="2014-06-09T15:48:00Z"/>
          <w:sz w:val="18"/>
          <w:rPrChange w:id="4327" w:author="shorny" w:date="2014-06-09T15:49:00Z">
            <w:rPr>
              <w:ins w:id="4328" w:author="shorny" w:date="2014-06-09T15:48:00Z"/>
            </w:rPr>
          </w:rPrChange>
        </w:rPr>
      </w:pPr>
      <w:ins w:id="4329" w:author="shorny" w:date="2014-06-09T15:48:00Z">
        <w:r w:rsidRPr="00A85691">
          <w:rPr>
            <w:sz w:val="18"/>
            <w:rPrChange w:id="4330" w:author="shorny" w:date="2014-06-09T15:49:00Z">
              <w:rPr/>
            </w:rPrChange>
          </w:rPr>
          <w:t xml:space="preserve">  INDEX (StaffID),</w:t>
        </w:r>
      </w:ins>
    </w:p>
    <w:p w14:paraId="68190D7E" w14:textId="77777777" w:rsidR="00A85691" w:rsidRPr="00A85691" w:rsidRDefault="00A85691">
      <w:pPr>
        <w:pStyle w:val="HTMLPreformatted"/>
        <w:divId w:val="1206136475"/>
        <w:rPr>
          <w:ins w:id="4331" w:author="shorny" w:date="2014-06-09T15:48:00Z"/>
          <w:sz w:val="18"/>
          <w:rPrChange w:id="4332" w:author="shorny" w:date="2014-06-09T15:49:00Z">
            <w:rPr>
              <w:ins w:id="4333" w:author="shorny" w:date="2014-06-09T15:48:00Z"/>
            </w:rPr>
          </w:rPrChange>
        </w:rPr>
      </w:pPr>
      <w:ins w:id="4334" w:author="shorny" w:date="2014-06-09T15:48:00Z">
        <w:r w:rsidRPr="00A85691">
          <w:rPr>
            <w:sz w:val="18"/>
            <w:rPrChange w:id="4335" w:author="shorny" w:date="2014-06-09T15:49:00Z">
              <w:rPr/>
            </w:rPrChange>
          </w:rPr>
          <w:t xml:space="preserve">  INDEX (ApplicationID)</w:t>
        </w:r>
      </w:ins>
    </w:p>
    <w:p w14:paraId="242783AD" w14:textId="77777777" w:rsidR="00A85691" w:rsidRPr="00A85691" w:rsidRDefault="00A85691">
      <w:pPr>
        <w:pStyle w:val="HTMLPreformatted"/>
        <w:divId w:val="1206136475"/>
        <w:rPr>
          <w:ins w:id="4336" w:author="shorny" w:date="2014-06-09T15:48:00Z"/>
          <w:sz w:val="18"/>
          <w:rPrChange w:id="4337" w:author="shorny" w:date="2014-06-09T15:49:00Z">
            <w:rPr>
              <w:ins w:id="4338" w:author="shorny" w:date="2014-06-09T15:48:00Z"/>
            </w:rPr>
          </w:rPrChange>
        </w:rPr>
      </w:pPr>
      <w:ins w:id="4339" w:author="shorny" w:date="2014-06-09T15:48:00Z">
        <w:r w:rsidRPr="00A85691">
          <w:rPr>
            <w:sz w:val="18"/>
            <w:rPrChange w:id="4340" w:author="shorny" w:date="2014-06-09T15:49:00Z">
              <w:rPr/>
            </w:rPrChange>
          </w:rPr>
          <w:t>)</w:t>
        </w:r>
      </w:ins>
    </w:p>
    <w:p w14:paraId="1AF342B7" w14:textId="77777777" w:rsidR="00A85691" w:rsidRPr="00A85691" w:rsidRDefault="00A85691">
      <w:pPr>
        <w:pStyle w:val="HTMLPreformatted"/>
        <w:divId w:val="1206136475"/>
        <w:rPr>
          <w:ins w:id="4341" w:author="shorny" w:date="2014-06-09T15:48:00Z"/>
          <w:sz w:val="18"/>
          <w:rPrChange w:id="4342" w:author="shorny" w:date="2014-06-09T15:49:00Z">
            <w:rPr>
              <w:ins w:id="4343" w:author="shorny" w:date="2014-06-09T15:48:00Z"/>
            </w:rPr>
          </w:rPrChange>
        </w:rPr>
      </w:pPr>
      <w:ins w:id="4344" w:author="shorny" w:date="2014-06-09T15:48:00Z">
        <w:r w:rsidRPr="00A85691">
          <w:rPr>
            <w:sz w:val="18"/>
            <w:rPrChange w:id="4345" w:author="shorny" w:date="2014-06-09T15:49:00Z">
              <w:rPr/>
            </w:rPrChange>
          </w:rPr>
          <w:t>comment=</w:t>
        </w:r>
        <w:r w:rsidRPr="00A85691">
          <w:rPr>
            <w:rStyle w:val="string1"/>
            <w:sz w:val="18"/>
            <w:rPrChange w:id="4346" w:author="shorny" w:date="2014-06-09T15:49:00Z">
              <w:rPr>
                <w:rStyle w:val="string1"/>
              </w:rPr>
            </w:rPrChange>
          </w:rPr>
          <w:t>'the staff members who have flagged an application to come back and check later'</w:t>
        </w:r>
      </w:ins>
    </w:p>
    <w:p w14:paraId="0153292C" w14:textId="77777777" w:rsidR="00A85691" w:rsidRPr="00A85691" w:rsidRDefault="00A85691">
      <w:pPr>
        <w:pStyle w:val="HTMLPreformatted"/>
        <w:divId w:val="1206136475"/>
        <w:rPr>
          <w:ins w:id="4347" w:author="shorny" w:date="2014-06-09T15:48:00Z"/>
          <w:sz w:val="18"/>
          <w:rPrChange w:id="4348" w:author="shorny" w:date="2014-06-09T15:49:00Z">
            <w:rPr>
              <w:ins w:id="4349" w:author="shorny" w:date="2014-06-09T15:48:00Z"/>
            </w:rPr>
          </w:rPrChange>
        </w:rPr>
      </w:pPr>
      <w:ins w:id="4350" w:author="shorny" w:date="2014-06-09T15:48:00Z">
        <w:r w:rsidRPr="00A85691">
          <w:rPr>
            <w:sz w:val="18"/>
            <w:rPrChange w:id="4351" w:author="shorny" w:date="2014-06-09T15:49:00Z">
              <w:rPr/>
            </w:rPrChange>
          </w:rPr>
          <w:t>ENGINE=InnoDB;</w:t>
        </w:r>
      </w:ins>
    </w:p>
    <w:p w14:paraId="6E5F236C" w14:textId="77777777" w:rsidR="00A85691" w:rsidRPr="00A85691" w:rsidRDefault="00A85691">
      <w:pPr>
        <w:pStyle w:val="HTMLPreformatted"/>
        <w:divId w:val="1206136475"/>
        <w:rPr>
          <w:ins w:id="4352" w:author="shorny" w:date="2014-06-09T15:48:00Z"/>
          <w:sz w:val="18"/>
          <w:rPrChange w:id="4353" w:author="shorny" w:date="2014-06-09T15:49:00Z">
            <w:rPr>
              <w:ins w:id="4354" w:author="shorny" w:date="2014-06-09T15:48:00Z"/>
            </w:rPr>
          </w:rPrChange>
        </w:rPr>
      </w:pPr>
    </w:p>
    <w:p w14:paraId="52DEC70B" w14:textId="77777777" w:rsidR="00A85691" w:rsidRPr="00A85691" w:rsidRDefault="00A85691">
      <w:pPr>
        <w:pStyle w:val="HTMLPreformatted"/>
        <w:divId w:val="1206136475"/>
        <w:rPr>
          <w:ins w:id="4355" w:author="shorny" w:date="2014-06-09T15:48:00Z"/>
          <w:sz w:val="18"/>
          <w:rPrChange w:id="4356" w:author="shorny" w:date="2014-06-09T15:49:00Z">
            <w:rPr>
              <w:ins w:id="4357" w:author="shorny" w:date="2014-06-09T15:48:00Z"/>
            </w:rPr>
          </w:rPrChange>
        </w:rPr>
      </w:pPr>
    </w:p>
    <w:p w14:paraId="4786CA16" w14:textId="77777777" w:rsidR="00A85691" w:rsidRPr="00A85691" w:rsidRDefault="00A85691">
      <w:pPr>
        <w:pStyle w:val="HTMLPreformatted"/>
        <w:divId w:val="1206136475"/>
        <w:rPr>
          <w:ins w:id="4358" w:author="shorny" w:date="2014-06-09T15:48:00Z"/>
          <w:rStyle w:val="comment1"/>
          <w:sz w:val="18"/>
          <w:rPrChange w:id="4359" w:author="shorny" w:date="2014-06-09T15:49:00Z">
            <w:rPr>
              <w:ins w:id="4360" w:author="shorny" w:date="2014-06-09T15:48:00Z"/>
              <w:rStyle w:val="comment1"/>
            </w:rPr>
          </w:rPrChange>
        </w:rPr>
      </w:pPr>
      <w:ins w:id="4361" w:author="shorny" w:date="2014-06-09T15:48:00Z">
        <w:r w:rsidRPr="00A85691">
          <w:rPr>
            <w:rStyle w:val="comment1"/>
            <w:sz w:val="18"/>
            <w:rPrChange w:id="4362" w:author="shorny" w:date="2014-06-09T15:49:00Z">
              <w:rPr>
                <w:rStyle w:val="comment1"/>
              </w:rPr>
            </w:rPrChange>
          </w:rPr>
          <w:t>-- -----------------------------------------------------------------------------</w:t>
        </w:r>
      </w:ins>
    </w:p>
    <w:p w14:paraId="190386B6" w14:textId="77777777" w:rsidR="00A85691" w:rsidRPr="00A85691" w:rsidRDefault="00A85691">
      <w:pPr>
        <w:pStyle w:val="HTMLPreformatted"/>
        <w:divId w:val="1206136475"/>
        <w:rPr>
          <w:ins w:id="4363" w:author="shorny" w:date="2014-06-09T15:48:00Z"/>
          <w:rStyle w:val="comment1"/>
          <w:sz w:val="18"/>
          <w:rPrChange w:id="4364" w:author="shorny" w:date="2014-06-09T15:49:00Z">
            <w:rPr>
              <w:ins w:id="4365" w:author="shorny" w:date="2014-06-09T15:48:00Z"/>
              <w:rStyle w:val="comment1"/>
            </w:rPr>
          </w:rPrChange>
        </w:rPr>
      </w:pPr>
      <w:ins w:id="4366" w:author="shorny" w:date="2014-06-09T15:48:00Z">
        <w:r w:rsidRPr="00A85691">
          <w:rPr>
            <w:rStyle w:val="comment1"/>
            <w:sz w:val="18"/>
            <w:rPrChange w:id="4367" w:author="shorny" w:date="2014-06-09T15:49:00Z">
              <w:rPr>
                <w:rStyle w:val="comment1"/>
              </w:rPr>
            </w:rPrChange>
          </w:rPr>
          <w:t>-- Add constraints and indexes</w:t>
        </w:r>
      </w:ins>
    </w:p>
    <w:p w14:paraId="3753A9FE" w14:textId="77777777" w:rsidR="00A85691" w:rsidRPr="00A85691" w:rsidRDefault="00A85691">
      <w:pPr>
        <w:pStyle w:val="HTMLPreformatted"/>
        <w:divId w:val="1206136475"/>
        <w:rPr>
          <w:ins w:id="4368" w:author="shorny" w:date="2014-06-09T15:48:00Z"/>
          <w:sz w:val="18"/>
          <w:rPrChange w:id="4369" w:author="shorny" w:date="2014-06-09T15:49:00Z">
            <w:rPr>
              <w:ins w:id="4370" w:author="shorny" w:date="2014-06-09T15:48:00Z"/>
            </w:rPr>
          </w:rPrChange>
        </w:rPr>
      </w:pPr>
      <w:ins w:id="4371" w:author="shorny" w:date="2014-06-09T15:48:00Z">
        <w:r w:rsidRPr="00A85691">
          <w:rPr>
            <w:rStyle w:val="keyword1"/>
            <w:sz w:val="18"/>
            <w:rPrChange w:id="4372" w:author="shorny" w:date="2014-06-09T15:49:00Z">
              <w:rPr>
                <w:rStyle w:val="keyword1"/>
              </w:rPr>
            </w:rPrChange>
          </w:rPr>
          <w:t>SELECT</w:t>
        </w:r>
        <w:r w:rsidRPr="00A85691">
          <w:rPr>
            <w:sz w:val="18"/>
            <w:rPrChange w:id="4373" w:author="shorny" w:date="2014-06-09T15:49:00Z">
              <w:rPr/>
            </w:rPrChange>
          </w:rPr>
          <w:t xml:space="preserve"> "Adding indexes </w:t>
        </w:r>
        <w:r w:rsidRPr="00A85691">
          <w:rPr>
            <w:rStyle w:val="keyword1"/>
            <w:sz w:val="18"/>
            <w:rPrChange w:id="4374" w:author="shorny" w:date="2014-06-09T15:49:00Z">
              <w:rPr>
                <w:rStyle w:val="keyword1"/>
              </w:rPr>
            </w:rPrChange>
          </w:rPr>
          <w:t>and</w:t>
        </w:r>
        <w:r w:rsidRPr="00A85691">
          <w:rPr>
            <w:sz w:val="18"/>
            <w:rPrChange w:id="4375" w:author="shorny" w:date="2014-06-09T15:49:00Z">
              <w:rPr/>
            </w:rPrChange>
          </w:rPr>
          <w:t xml:space="preserve"> FK </w:t>
        </w:r>
        <w:r w:rsidRPr="00A85691">
          <w:rPr>
            <w:rStyle w:val="keyword1"/>
            <w:sz w:val="18"/>
            <w:rPrChange w:id="4376" w:author="shorny" w:date="2014-06-09T15:49:00Z">
              <w:rPr>
                <w:rStyle w:val="keyword1"/>
              </w:rPr>
            </w:rPrChange>
          </w:rPr>
          <w:t>constraints</w:t>
        </w:r>
        <w:r w:rsidRPr="00A85691">
          <w:rPr>
            <w:sz w:val="18"/>
            <w:rPrChange w:id="4377" w:author="shorny" w:date="2014-06-09T15:49:00Z">
              <w:rPr/>
            </w:rPrChange>
          </w:rPr>
          <w:t>" ;</w:t>
        </w:r>
      </w:ins>
    </w:p>
    <w:p w14:paraId="1FAD3FC1" w14:textId="77777777" w:rsidR="00A85691" w:rsidRPr="00A85691" w:rsidRDefault="00A85691">
      <w:pPr>
        <w:pStyle w:val="HTMLPreformatted"/>
        <w:divId w:val="1206136475"/>
        <w:rPr>
          <w:ins w:id="4378" w:author="shorny" w:date="2014-06-09T15:48:00Z"/>
          <w:sz w:val="18"/>
          <w:rPrChange w:id="4379" w:author="shorny" w:date="2014-06-09T15:49:00Z">
            <w:rPr>
              <w:ins w:id="4380" w:author="shorny" w:date="2014-06-09T15:48:00Z"/>
            </w:rPr>
          </w:rPrChange>
        </w:rPr>
      </w:pPr>
    </w:p>
    <w:p w14:paraId="547397B8" w14:textId="77777777" w:rsidR="00A85691" w:rsidRPr="00A85691" w:rsidRDefault="00A85691">
      <w:pPr>
        <w:pStyle w:val="HTMLPreformatted"/>
        <w:divId w:val="1206136475"/>
        <w:rPr>
          <w:ins w:id="4381" w:author="shorny" w:date="2014-06-09T15:48:00Z"/>
          <w:sz w:val="18"/>
          <w:rPrChange w:id="4382" w:author="shorny" w:date="2014-06-09T15:49:00Z">
            <w:rPr>
              <w:ins w:id="4383" w:author="shorny" w:date="2014-06-09T15:48:00Z"/>
            </w:rPr>
          </w:rPrChange>
        </w:rPr>
      </w:pPr>
      <w:ins w:id="4384" w:author="shorny" w:date="2014-06-09T15:48:00Z">
        <w:r w:rsidRPr="00A85691">
          <w:rPr>
            <w:rStyle w:val="keyword1"/>
            <w:sz w:val="18"/>
            <w:rPrChange w:id="4385" w:author="shorny" w:date="2014-06-09T15:49:00Z">
              <w:rPr>
                <w:rStyle w:val="keyword1"/>
              </w:rPr>
            </w:rPrChange>
          </w:rPr>
          <w:t>ALTER</w:t>
        </w:r>
        <w:r w:rsidRPr="00A85691">
          <w:rPr>
            <w:sz w:val="18"/>
            <w:rPrChange w:id="4386" w:author="shorny" w:date="2014-06-09T15:49:00Z">
              <w:rPr/>
            </w:rPrChange>
          </w:rPr>
          <w:t xml:space="preserve"> </w:t>
        </w:r>
        <w:r w:rsidRPr="00A85691">
          <w:rPr>
            <w:rStyle w:val="keyword1"/>
            <w:sz w:val="18"/>
            <w:rPrChange w:id="4387" w:author="shorny" w:date="2014-06-09T15:49:00Z">
              <w:rPr>
                <w:rStyle w:val="keyword1"/>
              </w:rPr>
            </w:rPrChange>
          </w:rPr>
          <w:t>TABLE</w:t>
        </w:r>
        <w:r w:rsidRPr="00A85691">
          <w:rPr>
            <w:sz w:val="18"/>
            <w:rPrChange w:id="4388" w:author="shorny" w:date="2014-06-09T15:49:00Z">
              <w:rPr/>
            </w:rPrChange>
          </w:rPr>
          <w:t xml:space="preserve"> </w:t>
        </w:r>
        <w:r w:rsidRPr="00A85691">
          <w:rPr>
            <w:rStyle w:val="function-name1"/>
            <w:sz w:val="18"/>
            <w:rPrChange w:id="4389" w:author="shorny" w:date="2014-06-09T15:49:00Z">
              <w:rPr>
                <w:rStyle w:val="function-name1"/>
              </w:rPr>
            </w:rPrChange>
          </w:rPr>
          <w:t>Document</w:t>
        </w:r>
      </w:ins>
    </w:p>
    <w:p w14:paraId="7190480E" w14:textId="77777777" w:rsidR="00A85691" w:rsidRPr="00A85691" w:rsidRDefault="00A85691">
      <w:pPr>
        <w:pStyle w:val="HTMLPreformatted"/>
        <w:divId w:val="1206136475"/>
        <w:rPr>
          <w:ins w:id="4390" w:author="shorny" w:date="2014-06-09T15:48:00Z"/>
          <w:sz w:val="18"/>
          <w:rPrChange w:id="4391" w:author="shorny" w:date="2014-06-09T15:49:00Z">
            <w:rPr>
              <w:ins w:id="4392" w:author="shorny" w:date="2014-06-09T15:48:00Z"/>
            </w:rPr>
          </w:rPrChange>
        </w:rPr>
      </w:pPr>
      <w:ins w:id="4393" w:author="shorny" w:date="2014-06-09T15:48:00Z">
        <w:r w:rsidRPr="00A85691">
          <w:rPr>
            <w:rStyle w:val="keyword1"/>
            <w:sz w:val="18"/>
            <w:rPrChange w:id="4394" w:author="shorny" w:date="2014-06-09T15:49:00Z">
              <w:rPr>
                <w:rStyle w:val="keyword1"/>
              </w:rPr>
            </w:rPrChange>
          </w:rPr>
          <w:t>ADD</w:t>
        </w:r>
        <w:r w:rsidRPr="00A85691">
          <w:rPr>
            <w:sz w:val="18"/>
            <w:rPrChange w:id="4395" w:author="shorny" w:date="2014-06-09T15:49:00Z">
              <w:rPr/>
            </w:rPrChange>
          </w:rPr>
          <w:t xml:space="preserve"> INDEX associated (ApplicationID),</w:t>
        </w:r>
      </w:ins>
    </w:p>
    <w:p w14:paraId="47293599" w14:textId="77777777" w:rsidR="00A85691" w:rsidRPr="00A85691" w:rsidRDefault="00A85691">
      <w:pPr>
        <w:pStyle w:val="HTMLPreformatted"/>
        <w:divId w:val="1206136475"/>
        <w:rPr>
          <w:ins w:id="4396" w:author="shorny" w:date="2014-06-09T15:48:00Z"/>
          <w:sz w:val="18"/>
          <w:rPrChange w:id="4397" w:author="shorny" w:date="2014-06-09T15:49:00Z">
            <w:rPr>
              <w:ins w:id="4398" w:author="shorny" w:date="2014-06-09T15:48:00Z"/>
            </w:rPr>
          </w:rPrChange>
        </w:rPr>
      </w:pPr>
      <w:ins w:id="4399" w:author="shorny" w:date="2014-06-09T15:48:00Z">
        <w:r w:rsidRPr="00A85691">
          <w:rPr>
            <w:rStyle w:val="keyword1"/>
            <w:sz w:val="18"/>
            <w:rPrChange w:id="4400" w:author="shorny" w:date="2014-06-09T15:49:00Z">
              <w:rPr>
                <w:rStyle w:val="keyword1"/>
              </w:rPr>
            </w:rPrChange>
          </w:rPr>
          <w:t>ADD</w:t>
        </w:r>
        <w:r w:rsidRPr="00A85691">
          <w:rPr>
            <w:sz w:val="18"/>
            <w:rPrChange w:id="4401" w:author="shorny" w:date="2014-06-09T15:49:00Z">
              <w:rPr/>
            </w:rPrChange>
          </w:rPr>
          <w:t xml:space="preserve"> </w:t>
        </w:r>
        <w:r w:rsidRPr="00A85691">
          <w:rPr>
            <w:rStyle w:val="keyword1"/>
            <w:sz w:val="18"/>
            <w:rPrChange w:id="4402" w:author="shorny" w:date="2014-06-09T15:49:00Z">
              <w:rPr>
                <w:rStyle w:val="keyword1"/>
              </w:rPr>
            </w:rPrChange>
          </w:rPr>
          <w:t>CONSTRAINT</w:t>
        </w:r>
        <w:r w:rsidRPr="00A85691">
          <w:rPr>
            <w:sz w:val="18"/>
            <w:rPrChange w:id="4403" w:author="shorny" w:date="2014-06-09T15:49:00Z">
              <w:rPr/>
            </w:rPrChange>
          </w:rPr>
          <w:t xml:space="preserve"> associated </w:t>
        </w:r>
        <w:r w:rsidRPr="00A85691">
          <w:rPr>
            <w:rStyle w:val="keyword1"/>
            <w:sz w:val="18"/>
            <w:rPrChange w:id="4404" w:author="shorny" w:date="2014-06-09T15:49:00Z">
              <w:rPr>
                <w:rStyle w:val="keyword1"/>
              </w:rPr>
            </w:rPrChange>
          </w:rPr>
          <w:t>FOREIGN</w:t>
        </w:r>
        <w:r w:rsidRPr="00A85691">
          <w:rPr>
            <w:sz w:val="18"/>
            <w:rPrChange w:id="4405" w:author="shorny" w:date="2014-06-09T15:49:00Z">
              <w:rPr/>
            </w:rPrChange>
          </w:rPr>
          <w:t xml:space="preserve"> </w:t>
        </w:r>
        <w:r w:rsidRPr="00A85691">
          <w:rPr>
            <w:rStyle w:val="keyword1"/>
            <w:sz w:val="18"/>
            <w:rPrChange w:id="4406" w:author="shorny" w:date="2014-06-09T15:49:00Z">
              <w:rPr>
                <w:rStyle w:val="keyword1"/>
              </w:rPr>
            </w:rPrChange>
          </w:rPr>
          <w:t>KEY</w:t>
        </w:r>
        <w:r w:rsidRPr="00A85691">
          <w:rPr>
            <w:sz w:val="18"/>
            <w:rPrChange w:id="4407" w:author="shorny" w:date="2014-06-09T15:49:00Z">
              <w:rPr/>
            </w:rPrChange>
          </w:rPr>
          <w:t xml:space="preserve"> (ApplicationID)</w:t>
        </w:r>
      </w:ins>
    </w:p>
    <w:p w14:paraId="12FA19CF" w14:textId="77777777" w:rsidR="00A85691" w:rsidRPr="00A85691" w:rsidRDefault="00A85691">
      <w:pPr>
        <w:pStyle w:val="HTMLPreformatted"/>
        <w:divId w:val="1206136475"/>
        <w:rPr>
          <w:ins w:id="4408" w:author="shorny" w:date="2014-06-09T15:48:00Z"/>
          <w:sz w:val="18"/>
          <w:rPrChange w:id="4409" w:author="shorny" w:date="2014-06-09T15:49:00Z">
            <w:rPr>
              <w:ins w:id="4410" w:author="shorny" w:date="2014-06-09T15:48:00Z"/>
            </w:rPr>
          </w:rPrChange>
        </w:rPr>
      </w:pPr>
      <w:ins w:id="4411" w:author="shorny" w:date="2014-06-09T15:48:00Z">
        <w:r w:rsidRPr="00A85691">
          <w:rPr>
            <w:sz w:val="18"/>
            <w:rPrChange w:id="4412" w:author="shorny" w:date="2014-06-09T15:49:00Z">
              <w:rPr/>
            </w:rPrChange>
          </w:rPr>
          <w:t xml:space="preserve">  </w:t>
        </w:r>
        <w:r w:rsidRPr="00A85691">
          <w:rPr>
            <w:rStyle w:val="keyword1"/>
            <w:sz w:val="18"/>
            <w:rPrChange w:id="4413" w:author="shorny" w:date="2014-06-09T15:49:00Z">
              <w:rPr>
                <w:rStyle w:val="keyword1"/>
              </w:rPr>
            </w:rPrChange>
          </w:rPr>
          <w:t>REFERENCES</w:t>
        </w:r>
        <w:r w:rsidRPr="00A85691">
          <w:rPr>
            <w:sz w:val="18"/>
            <w:rPrChange w:id="4414" w:author="shorny" w:date="2014-06-09T15:49:00Z">
              <w:rPr/>
            </w:rPrChange>
          </w:rPr>
          <w:t xml:space="preserve"> Application (ApplicationID) </w:t>
        </w:r>
        <w:r w:rsidRPr="00A85691">
          <w:rPr>
            <w:rStyle w:val="keyword1"/>
            <w:sz w:val="18"/>
            <w:rPrChange w:id="4415" w:author="shorny" w:date="2014-06-09T15:49:00Z">
              <w:rPr>
                <w:rStyle w:val="keyword1"/>
              </w:rPr>
            </w:rPrChange>
          </w:rPr>
          <w:t>ON</w:t>
        </w:r>
        <w:r w:rsidRPr="00A85691">
          <w:rPr>
            <w:sz w:val="18"/>
            <w:rPrChange w:id="4416" w:author="shorny" w:date="2014-06-09T15:49:00Z">
              <w:rPr/>
            </w:rPrChange>
          </w:rPr>
          <w:t xml:space="preserve"> </w:t>
        </w:r>
        <w:r w:rsidRPr="00A85691">
          <w:rPr>
            <w:rStyle w:val="keyword1"/>
            <w:sz w:val="18"/>
            <w:rPrChange w:id="4417" w:author="shorny" w:date="2014-06-09T15:49:00Z">
              <w:rPr>
                <w:rStyle w:val="keyword1"/>
              </w:rPr>
            </w:rPrChange>
          </w:rPr>
          <w:t>UPDATE</w:t>
        </w:r>
        <w:r w:rsidRPr="00A85691">
          <w:rPr>
            <w:sz w:val="18"/>
            <w:rPrChange w:id="4418" w:author="shorny" w:date="2014-06-09T15:49:00Z">
              <w:rPr/>
            </w:rPrChange>
          </w:rPr>
          <w:t xml:space="preserve"> </w:t>
        </w:r>
        <w:r w:rsidRPr="00A85691">
          <w:rPr>
            <w:rStyle w:val="keyword1"/>
            <w:sz w:val="18"/>
            <w:rPrChange w:id="4419" w:author="shorny" w:date="2014-06-09T15:49:00Z">
              <w:rPr>
                <w:rStyle w:val="keyword1"/>
              </w:rPr>
            </w:rPrChange>
          </w:rPr>
          <w:t>Cascade</w:t>
        </w:r>
        <w:r w:rsidRPr="00A85691">
          <w:rPr>
            <w:sz w:val="18"/>
            <w:rPrChange w:id="4420" w:author="shorny" w:date="2014-06-09T15:49:00Z">
              <w:rPr/>
            </w:rPrChange>
          </w:rPr>
          <w:t xml:space="preserve"> </w:t>
        </w:r>
        <w:r w:rsidRPr="00A85691">
          <w:rPr>
            <w:rStyle w:val="keyword1"/>
            <w:sz w:val="18"/>
            <w:rPrChange w:id="4421" w:author="shorny" w:date="2014-06-09T15:49:00Z">
              <w:rPr>
                <w:rStyle w:val="keyword1"/>
              </w:rPr>
            </w:rPrChange>
          </w:rPr>
          <w:t>ON</w:t>
        </w:r>
        <w:r w:rsidRPr="00A85691">
          <w:rPr>
            <w:sz w:val="18"/>
            <w:rPrChange w:id="4422" w:author="shorny" w:date="2014-06-09T15:49:00Z">
              <w:rPr/>
            </w:rPrChange>
          </w:rPr>
          <w:t xml:space="preserve"> </w:t>
        </w:r>
        <w:r w:rsidRPr="00A85691">
          <w:rPr>
            <w:rStyle w:val="keyword1"/>
            <w:sz w:val="18"/>
            <w:rPrChange w:id="4423" w:author="shorny" w:date="2014-06-09T15:49:00Z">
              <w:rPr>
                <w:rStyle w:val="keyword1"/>
              </w:rPr>
            </w:rPrChange>
          </w:rPr>
          <w:t>DELETE</w:t>
        </w:r>
        <w:r w:rsidRPr="00A85691">
          <w:rPr>
            <w:sz w:val="18"/>
            <w:rPrChange w:id="4424" w:author="shorny" w:date="2014-06-09T15:49:00Z">
              <w:rPr/>
            </w:rPrChange>
          </w:rPr>
          <w:t xml:space="preserve"> </w:t>
        </w:r>
        <w:r w:rsidRPr="00A85691">
          <w:rPr>
            <w:rStyle w:val="keyword1"/>
            <w:sz w:val="18"/>
            <w:rPrChange w:id="4425" w:author="shorny" w:date="2014-06-09T15:49:00Z">
              <w:rPr>
                <w:rStyle w:val="keyword1"/>
              </w:rPr>
            </w:rPrChange>
          </w:rPr>
          <w:t>Restrict</w:t>
        </w:r>
        <w:r w:rsidRPr="00A85691">
          <w:rPr>
            <w:sz w:val="18"/>
            <w:rPrChange w:id="4426" w:author="shorny" w:date="2014-06-09T15:49:00Z">
              <w:rPr/>
            </w:rPrChange>
          </w:rPr>
          <w:t>;</w:t>
        </w:r>
      </w:ins>
    </w:p>
    <w:p w14:paraId="1FBCCAE8" w14:textId="77777777" w:rsidR="00A85691" w:rsidRPr="00A85691" w:rsidRDefault="00A85691">
      <w:pPr>
        <w:pStyle w:val="HTMLPreformatted"/>
        <w:divId w:val="1206136475"/>
        <w:rPr>
          <w:ins w:id="4427" w:author="shorny" w:date="2014-06-09T15:48:00Z"/>
          <w:sz w:val="18"/>
          <w:rPrChange w:id="4428" w:author="shorny" w:date="2014-06-09T15:49:00Z">
            <w:rPr>
              <w:ins w:id="4429" w:author="shorny" w:date="2014-06-09T15:48:00Z"/>
            </w:rPr>
          </w:rPrChange>
        </w:rPr>
      </w:pPr>
    </w:p>
    <w:p w14:paraId="28C0DC4E" w14:textId="77777777" w:rsidR="00A85691" w:rsidRPr="00A85691" w:rsidRDefault="00A85691">
      <w:pPr>
        <w:pStyle w:val="HTMLPreformatted"/>
        <w:divId w:val="1206136475"/>
        <w:rPr>
          <w:ins w:id="4430" w:author="shorny" w:date="2014-06-09T15:48:00Z"/>
          <w:sz w:val="18"/>
          <w:rPrChange w:id="4431" w:author="shorny" w:date="2014-06-09T15:49:00Z">
            <w:rPr>
              <w:ins w:id="4432" w:author="shorny" w:date="2014-06-09T15:48:00Z"/>
            </w:rPr>
          </w:rPrChange>
        </w:rPr>
      </w:pPr>
      <w:ins w:id="4433" w:author="shorny" w:date="2014-06-09T15:48:00Z">
        <w:r w:rsidRPr="00A85691">
          <w:rPr>
            <w:rStyle w:val="keyword1"/>
            <w:sz w:val="18"/>
            <w:rPrChange w:id="4434" w:author="shorny" w:date="2014-06-09T15:49:00Z">
              <w:rPr>
                <w:rStyle w:val="keyword1"/>
              </w:rPr>
            </w:rPrChange>
          </w:rPr>
          <w:t>ALTER</w:t>
        </w:r>
        <w:r w:rsidRPr="00A85691">
          <w:rPr>
            <w:sz w:val="18"/>
            <w:rPrChange w:id="4435" w:author="shorny" w:date="2014-06-09T15:49:00Z">
              <w:rPr/>
            </w:rPrChange>
          </w:rPr>
          <w:t xml:space="preserve"> </w:t>
        </w:r>
        <w:r w:rsidRPr="00A85691">
          <w:rPr>
            <w:rStyle w:val="keyword1"/>
            <w:sz w:val="18"/>
            <w:rPrChange w:id="4436" w:author="shorny" w:date="2014-06-09T15:49:00Z">
              <w:rPr>
                <w:rStyle w:val="keyword1"/>
              </w:rPr>
            </w:rPrChange>
          </w:rPr>
          <w:t>TABLE</w:t>
        </w:r>
        <w:r w:rsidRPr="00A85691">
          <w:rPr>
            <w:sz w:val="18"/>
            <w:rPrChange w:id="4437" w:author="shorny" w:date="2014-06-09T15:49:00Z">
              <w:rPr/>
            </w:rPrChange>
          </w:rPr>
          <w:t xml:space="preserve"> </w:t>
        </w:r>
        <w:r w:rsidRPr="00A85691">
          <w:rPr>
            <w:rStyle w:val="function-name1"/>
            <w:sz w:val="18"/>
            <w:rPrChange w:id="4438" w:author="shorny" w:date="2014-06-09T15:49:00Z">
              <w:rPr>
                <w:rStyle w:val="function-name1"/>
              </w:rPr>
            </w:rPrChange>
          </w:rPr>
          <w:t>Document</w:t>
        </w:r>
      </w:ins>
    </w:p>
    <w:p w14:paraId="09D074C1" w14:textId="77777777" w:rsidR="00A85691" w:rsidRPr="00A85691" w:rsidRDefault="00A85691">
      <w:pPr>
        <w:pStyle w:val="HTMLPreformatted"/>
        <w:divId w:val="1206136475"/>
        <w:rPr>
          <w:ins w:id="4439" w:author="shorny" w:date="2014-06-09T15:48:00Z"/>
          <w:sz w:val="18"/>
          <w:rPrChange w:id="4440" w:author="shorny" w:date="2014-06-09T15:49:00Z">
            <w:rPr>
              <w:ins w:id="4441" w:author="shorny" w:date="2014-06-09T15:48:00Z"/>
            </w:rPr>
          </w:rPrChange>
        </w:rPr>
      </w:pPr>
      <w:ins w:id="4442" w:author="shorny" w:date="2014-06-09T15:48:00Z">
        <w:r w:rsidRPr="00A85691">
          <w:rPr>
            <w:rStyle w:val="keyword1"/>
            <w:sz w:val="18"/>
            <w:rPrChange w:id="4443" w:author="shorny" w:date="2014-06-09T15:49:00Z">
              <w:rPr>
                <w:rStyle w:val="keyword1"/>
              </w:rPr>
            </w:rPrChange>
          </w:rPr>
          <w:t>ADD</w:t>
        </w:r>
        <w:r w:rsidRPr="00A85691">
          <w:rPr>
            <w:sz w:val="18"/>
            <w:rPrChange w:id="4444" w:author="shorny" w:date="2014-06-09T15:49:00Z">
              <w:rPr/>
            </w:rPrChange>
          </w:rPr>
          <w:t xml:space="preserve"> INDEX provides (ApplicantID),</w:t>
        </w:r>
      </w:ins>
    </w:p>
    <w:p w14:paraId="1D1BD07B" w14:textId="77777777" w:rsidR="00A85691" w:rsidRPr="00A85691" w:rsidRDefault="00A85691">
      <w:pPr>
        <w:pStyle w:val="HTMLPreformatted"/>
        <w:divId w:val="1206136475"/>
        <w:rPr>
          <w:ins w:id="4445" w:author="shorny" w:date="2014-06-09T15:48:00Z"/>
          <w:sz w:val="18"/>
          <w:rPrChange w:id="4446" w:author="shorny" w:date="2014-06-09T15:49:00Z">
            <w:rPr>
              <w:ins w:id="4447" w:author="shorny" w:date="2014-06-09T15:48:00Z"/>
            </w:rPr>
          </w:rPrChange>
        </w:rPr>
      </w:pPr>
      <w:ins w:id="4448" w:author="shorny" w:date="2014-06-09T15:48:00Z">
        <w:r w:rsidRPr="00A85691">
          <w:rPr>
            <w:rStyle w:val="keyword1"/>
            <w:sz w:val="18"/>
            <w:rPrChange w:id="4449" w:author="shorny" w:date="2014-06-09T15:49:00Z">
              <w:rPr>
                <w:rStyle w:val="keyword1"/>
              </w:rPr>
            </w:rPrChange>
          </w:rPr>
          <w:t>ADD</w:t>
        </w:r>
        <w:r w:rsidRPr="00A85691">
          <w:rPr>
            <w:sz w:val="18"/>
            <w:rPrChange w:id="4450" w:author="shorny" w:date="2014-06-09T15:49:00Z">
              <w:rPr/>
            </w:rPrChange>
          </w:rPr>
          <w:t xml:space="preserve"> </w:t>
        </w:r>
        <w:r w:rsidRPr="00A85691">
          <w:rPr>
            <w:rStyle w:val="keyword1"/>
            <w:sz w:val="18"/>
            <w:rPrChange w:id="4451" w:author="shorny" w:date="2014-06-09T15:49:00Z">
              <w:rPr>
                <w:rStyle w:val="keyword1"/>
              </w:rPr>
            </w:rPrChange>
          </w:rPr>
          <w:t>CONSTRAINT</w:t>
        </w:r>
        <w:r w:rsidRPr="00A85691">
          <w:rPr>
            <w:sz w:val="18"/>
            <w:rPrChange w:id="4452" w:author="shorny" w:date="2014-06-09T15:49:00Z">
              <w:rPr/>
            </w:rPrChange>
          </w:rPr>
          <w:t xml:space="preserve"> provides </w:t>
        </w:r>
        <w:r w:rsidRPr="00A85691">
          <w:rPr>
            <w:rStyle w:val="keyword1"/>
            <w:sz w:val="18"/>
            <w:rPrChange w:id="4453" w:author="shorny" w:date="2014-06-09T15:49:00Z">
              <w:rPr>
                <w:rStyle w:val="keyword1"/>
              </w:rPr>
            </w:rPrChange>
          </w:rPr>
          <w:t>FOREIGN</w:t>
        </w:r>
        <w:r w:rsidRPr="00A85691">
          <w:rPr>
            <w:sz w:val="18"/>
            <w:rPrChange w:id="4454" w:author="shorny" w:date="2014-06-09T15:49:00Z">
              <w:rPr/>
            </w:rPrChange>
          </w:rPr>
          <w:t xml:space="preserve"> </w:t>
        </w:r>
        <w:r w:rsidRPr="00A85691">
          <w:rPr>
            <w:rStyle w:val="keyword1"/>
            <w:sz w:val="18"/>
            <w:rPrChange w:id="4455" w:author="shorny" w:date="2014-06-09T15:49:00Z">
              <w:rPr>
                <w:rStyle w:val="keyword1"/>
              </w:rPr>
            </w:rPrChange>
          </w:rPr>
          <w:t>KEY</w:t>
        </w:r>
        <w:r w:rsidRPr="00A85691">
          <w:rPr>
            <w:sz w:val="18"/>
            <w:rPrChange w:id="4456" w:author="shorny" w:date="2014-06-09T15:49:00Z">
              <w:rPr/>
            </w:rPrChange>
          </w:rPr>
          <w:t xml:space="preserve"> (ApplicantID)</w:t>
        </w:r>
      </w:ins>
    </w:p>
    <w:p w14:paraId="4F19B348" w14:textId="77777777" w:rsidR="00A85691" w:rsidRPr="00A85691" w:rsidRDefault="00A85691">
      <w:pPr>
        <w:pStyle w:val="HTMLPreformatted"/>
        <w:divId w:val="1206136475"/>
        <w:rPr>
          <w:ins w:id="4457" w:author="shorny" w:date="2014-06-09T15:48:00Z"/>
          <w:sz w:val="18"/>
          <w:rPrChange w:id="4458" w:author="shorny" w:date="2014-06-09T15:49:00Z">
            <w:rPr>
              <w:ins w:id="4459" w:author="shorny" w:date="2014-06-09T15:48:00Z"/>
            </w:rPr>
          </w:rPrChange>
        </w:rPr>
      </w:pPr>
      <w:ins w:id="4460" w:author="shorny" w:date="2014-06-09T15:48:00Z">
        <w:r w:rsidRPr="00A85691">
          <w:rPr>
            <w:sz w:val="18"/>
            <w:rPrChange w:id="4461" w:author="shorny" w:date="2014-06-09T15:49:00Z">
              <w:rPr/>
            </w:rPrChange>
          </w:rPr>
          <w:t xml:space="preserve">  </w:t>
        </w:r>
        <w:r w:rsidRPr="00A85691">
          <w:rPr>
            <w:rStyle w:val="keyword1"/>
            <w:sz w:val="18"/>
            <w:rPrChange w:id="4462" w:author="shorny" w:date="2014-06-09T15:49:00Z">
              <w:rPr>
                <w:rStyle w:val="keyword1"/>
              </w:rPr>
            </w:rPrChange>
          </w:rPr>
          <w:t>REFERENCES</w:t>
        </w:r>
        <w:r w:rsidRPr="00A85691">
          <w:rPr>
            <w:sz w:val="18"/>
            <w:rPrChange w:id="4463" w:author="shorny" w:date="2014-06-09T15:49:00Z">
              <w:rPr/>
            </w:rPrChange>
          </w:rPr>
          <w:t xml:space="preserve"> Applicant (ApplicantID) </w:t>
        </w:r>
        <w:r w:rsidRPr="00A85691">
          <w:rPr>
            <w:rStyle w:val="keyword1"/>
            <w:sz w:val="18"/>
            <w:rPrChange w:id="4464" w:author="shorny" w:date="2014-06-09T15:49:00Z">
              <w:rPr>
                <w:rStyle w:val="keyword1"/>
              </w:rPr>
            </w:rPrChange>
          </w:rPr>
          <w:t>ON</w:t>
        </w:r>
        <w:r w:rsidRPr="00A85691">
          <w:rPr>
            <w:sz w:val="18"/>
            <w:rPrChange w:id="4465" w:author="shorny" w:date="2014-06-09T15:49:00Z">
              <w:rPr/>
            </w:rPrChange>
          </w:rPr>
          <w:t xml:space="preserve"> </w:t>
        </w:r>
        <w:r w:rsidRPr="00A85691">
          <w:rPr>
            <w:rStyle w:val="keyword1"/>
            <w:sz w:val="18"/>
            <w:rPrChange w:id="4466" w:author="shorny" w:date="2014-06-09T15:49:00Z">
              <w:rPr>
                <w:rStyle w:val="keyword1"/>
              </w:rPr>
            </w:rPrChange>
          </w:rPr>
          <w:t>UPDATE</w:t>
        </w:r>
        <w:r w:rsidRPr="00A85691">
          <w:rPr>
            <w:sz w:val="18"/>
            <w:rPrChange w:id="4467" w:author="shorny" w:date="2014-06-09T15:49:00Z">
              <w:rPr/>
            </w:rPrChange>
          </w:rPr>
          <w:t xml:space="preserve"> </w:t>
        </w:r>
        <w:r w:rsidRPr="00A85691">
          <w:rPr>
            <w:rStyle w:val="keyword1"/>
            <w:sz w:val="18"/>
            <w:rPrChange w:id="4468" w:author="shorny" w:date="2014-06-09T15:49:00Z">
              <w:rPr>
                <w:rStyle w:val="keyword1"/>
              </w:rPr>
            </w:rPrChange>
          </w:rPr>
          <w:t>Cascade</w:t>
        </w:r>
        <w:r w:rsidRPr="00A85691">
          <w:rPr>
            <w:sz w:val="18"/>
            <w:rPrChange w:id="4469" w:author="shorny" w:date="2014-06-09T15:49:00Z">
              <w:rPr/>
            </w:rPrChange>
          </w:rPr>
          <w:t xml:space="preserve"> </w:t>
        </w:r>
        <w:r w:rsidRPr="00A85691">
          <w:rPr>
            <w:rStyle w:val="keyword1"/>
            <w:sz w:val="18"/>
            <w:rPrChange w:id="4470" w:author="shorny" w:date="2014-06-09T15:49:00Z">
              <w:rPr>
                <w:rStyle w:val="keyword1"/>
              </w:rPr>
            </w:rPrChange>
          </w:rPr>
          <w:t>ON</w:t>
        </w:r>
        <w:r w:rsidRPr="00A85691">
          <w:rPr>
            <w:sz w:val="18"/>
            <w:rPrChange w:id="4471" w:author="shorny" w:date="2014-06-09T15:49:00Z">
              <w:rPr/>
            </w:rPrChange>
          </w:rPr>
          <w:t xml:space="preserve"> </w:t>
        </w:r>
        <w:r w:rsidRPr="00A85691">
          <w:rPr>
            <w:rStyle w:val="keyword1"/>
            <w:sz w:val="18"/>
            <w:rPrChange w:id="4472" w:author="shorny" w:date="2014-06-09T15:49:00Z">
              <w:rPr>
                <w:rStyle w:val="keyword1"/>
              </w:rPr>
            </w:rPrChange>
          </w:rPr>
          <w:t>DELETE</w:t>
        </w:r>
        <w:r w:rsidRPr="00A85691">
          <w:rPr>
            <w:sz w:val="18"/>
            <w:rPrChange w:id="4473" w:author="shorny" w:date="2014-06-09T15:49:00Z">
              <w:rPr/>
            </w:rPrChange>
          </w:rPr>
          <w:t xml:space="preserve"> </w:t>
        </w:r>
        <w:r w:rsidRPr="00A85691">
          <w:rPr>
            <w:rStyle w:val="keyword1"/>
            <w:sz w:val="18"/>
            <w:rPrChange w:id="4474" w:author="shorny" w:date="2014-06-09T15:49:00Z">
              <w:rPr>
                <w:rStyle w:val="keyword1"/>
              </w:rPr>
            </w:rPrChange>
          </w:rPr>
          <w:t>Cascade</w:t>
        </w:r>
        <w:r w:rsidRPr="00A85691">
          <w:rPr>
            <w:sz w:val="18"/>
            <w:rPrChange w:id="4475" w:author="shorny" w:date="2014-06-09T15:49:00Z">
              <w:rPr/>
            </w:rPrChange>
          </w:rPr>
          <w:t>;</w:t>
        </w:r>
      </w:ins>
    </w:p>
    <w:p w14:paraId="27FFBEA1" w14:textId="77777777" w:rsidR="00A85691" w:rsidRPr="00A85691" w:rsidRDefault="00A85691">
      <w:pPr>
        <w:pStyle w:val="HTMLPreformatted"/>
        <w:divId w:val="1206136475"/>
        <w:rPr>
          <w:ins w:id="4476" w:author="shorny" w:date="2014-06-09T15:48:00Z"/>
          <w:sz w:val="18"/>
          <w:rPrChange w:id="4477" w:author="shorny" w:date="2014-06-09T15:49:00Z">
            <w:rPr>
              <w:ins w:id="4478" w:author="shorny" w:date="2014-06-09T15:48:00Z"/>
            </w:rPr>
          </w:rPrChange>
        </w:rPr>
      </w:pPr>
    </w:p>
    <w:p w14:paraId="1940E86E" w14:textId="77777777" w:rsidR="00A85691" w:rsidRPr="00A85691" w:rsidRDefault="00A85691">
      <w:pPr>
        <w:pStyle w:val="HTMLPreformatted"/>
        <w:divId w:val="1206136475"/>
        <w:rPr>
          <w:ins w:id="4479" w:author="shorny" w:date="2014-06-09T15:48:00Z"/>
          <w:sz w:val="18"/>
          <w:rPrChange w:id="4480" w:author="shorny" w:date="2014-06-09T15:49:00Z">
            <w:rPr>
              <w:ins w:id="4481" w:author="shorny" w:date="2014-06-09T15:48:00Z"/>
            </w:rPr>
          </w:rPrChange>
        </w:rPr>
      </w:pPr>
      <w:ins w:id="4482" w:author="shorny" w:date="2014-06-09T15:48:00Z">
        <w:r w:rsidRPr="00A85691">
          <w:rPr>
            <w:rStyle w:val="keyword1"/>
            <w:sz w:val="18"/>
            <w:rPrChange w:id="4483" w:author="shorny" w:date="2014-06-09T15:49:00Z">
              <w:rPr>
                <w:rStyle w:val="keyword1"/>
              </w:rPr>
            </w:rPrChange>
          </w:rPr>
          <w:t>ALTER</w:t>
        </w:r>
        <w:r w:rsidRPr="00A85691">
          <w:rPr>
            <w:sz w:val="18"/>
            <w:rPrChange w:id="4484" w:author="shorny" w:date="2014-06-09T15:49:00Z">
              <w:rPr/>
            </w:rPrChange>
          </w:rPr>
          <w:t xml:space="preserve"> </w:t>
        </w:r>
        <w:r w:rsidRPr="00A85691">
          <w:rPr>
            <w:rStyle w:val="keyword1"/>
            <w:sz w:val="18"/>
            <w:rPrChange w:id="4485" w:author="shorny" w:date="2014-06-09T15:49:00Z">
              <w:rPr>
                <w:rStyle w:val="keyword1"/>
              </w:rPr>
            </w:rPrChange>
          </w:rPr>
          <w:t>TABLE</w:t>
        </w:r>
        <w:r w:rsidRPr="00A85691">
          <w:rPr>
            <w:sz w:val="18"/>
            <w:rPrChange w:id="4486" w:author="shorny" w:date="2014-06-09T15:49:00Z">
              <w:rPr/>
            </w:rPrChange>
          </w:rPr>
          <w:t xml:space="preserve"> </w:t>
        </w:r>
        <w:r w:rsidRPr="00A85691">
          <w:rPr>
            <w:rStyle w:val="function-name1"/>
            <w:sz w:val="18"/>
            <w:rPrChange w:id="4487" w:author="shorny" w:date="2014-06-09T15:49:00Z">
              <w:rPr>
                <w:rStyle w:val="function-name1"/>
              </w:rPr>
            </w:rPrChange>
          </w:rPr>
          <w:t>Decision</w:t>
        </w:r>
      </w:ins>
    </w:p>
    <w:p w14:paraId="6A217171" w14:textId="77777777" w:rsidR="00A85691" w:rsidRPr="00A85691" w:rsidRDefault="00A85691">
      <w:pPr>
        <w:pStyle w:val="HTMLPreformatted"/>
        <w:divId w:val="1206136475"/>
        <w:rPr>
          <w:ins w:id="4488" w:author="shorny" w:date="2014-06-09T15:48:00Z"/>
          <w:sz w:val="18"/>
          <w:rPrChange w:id="4489" w:author="shorny" w:date="2014-06-09T15:49:00Z">
            <w:rPr>
              <w:ins w:id="4490" w:author="shorny" w:date="2014-06-09T15:48:00Z"/>
            </w:rPr>
          </w:rPrChange>
        </w:rPr>
      </w:pPr>
      <w:ins w:id="4491" w:author="shorny" w:date="2014-06-09T15:48:00Z">
        <w:r w:rsidRPr="00A85691">
          <w:rPr>
            <w:rStyle w:val="keyword1"/>
            <w:sz w:val="18"/>
            <w:rPrChange w:id="4492" w:author="shorny" w:date="2014-06-09T15:49:00Z">
              <w:rPr>
                <w:rStyle w:val="keyword1"/>
              </w:rPr>
            </w:rPrChange>
          </w:rPr>
          <w:t>ADD</w:t>
        </w:r>
        <w:r w:rsidRPr="00A85691">
          <w:rPr>
            <w:sz w:val="18"/>
            <w:rPrChange w:id="4493" w:author="shorny" w:date="2014-06-09T15:49:00Z">
              <w:rPr/>
            </w:rPrChange>
          </w:rPr>
          <w:t xml:space="preserve"> INDEX `specified </w:t>
        </w:r>
        <w:r w:rsidRPr="00A85691">
          <w:rPr>
            <w:rStyle w:val="keyword1"/>
            <w:sz w:val="18"/>
            <w:rPrChange w:id="4494" w:author="shorny" w:date="2014-06-09T15:49:00Z">
              <w:rPr>
                <w:rStyle w:val="keyword1"/>
              </w:rPr>
            </w:rPrChange>
          </w:rPr>
          <w:t>by</w:t>
        </w:r>
        <w:r w:rsidRPr="00A85691">
          <w:rPr>
            <w:sz w:val="18"/>
            <w:rPrChange w:id="4495" w:author="shorny" w:date="2014-06-09T15:49:00Z">
              <w:rPr/>
            </w:rPrChange>
          </w:rPr>
          <w:t>` (DecisionTypeID),</w:t>
        </w:r>
      </w:ins>
    </w:p>
    <w:p w14:paraId="2009DFB5" w14:textId="77777777" w:rsidR="00A85691" w:rsidRPr="00A85691" w:rsidRDefault="00A85691">
      <w:pPr>
        <w:pStyle w:val="HTMLPreformatted"/>
        <w:divId w:val="1206136475"/>
        <w:rPr>
          <w:ins w:id="4496" w:author="shorny" w:date="2014-06-09T15:48:00Z"/>
          <w:sz w:val="18"/>
          <w:rPrChange w:id="4497" w:author="shorny" w:date="2014-06-09T15:49:00Z">
            <w:rPr>
              <w:ins w:id="4498" w:author="shorny" w:date="2014-06-09T15:48:00Z"/>
            </w:rPr>
          </w:rPrChange>
        </w:rPr>
      </w:pPr>
      <w:ins w:id="4499" w:author="shorny" w:date="2014-06-09T15:48:00Z">
        <w:r w:rsidRPr="00A85691">
          <w:rPr>
            <w:rStyle w:val="keyword1"/>
            <w:sz w:val="18"/>
            <w:rPrChange w:id="4500" w:author="shorny" w:date="2014-06-09T15:49:00Z">
              <w:rPr>
                <w:rStyle w:val="keyword1"/>
              </w:rPr>
            </w:rPrChange>
          </w:rPr>
          <w:t>ADD</w:t>
        </w:r>
        <w:r w:rsidRPr="00A85691">
          <w:rPr>
            <w:sz w:val="18"/>
            <w:rPrChange w:id="4501" w:author="shorny" w:date="2014-06-09T15:49:00Z">
              <w:rPr/>
            </w:rPrChange>
          </w:rPr>
          <w:t xml:space="preserve"> </w:t>
        </w:r>
        <w:r w:rsidRPr="00A85691">
          <w:rPr>
            <w:rStyle w:val="keyword1"/>
            <w:sz w:val="18"/>
            <w:rPrChange w:id="4502" w:author="shorny" w:date="2014-06-09T15:49:00Z">
              <w:rPr>
                <w:rStyle w:val="keyword1"/>
              </w:rPr>
            </w:rPrChange>
          </w:rPr>
          <w:t>CONSTRAINT</w:t>
        </w:r>
        <w:r w:rsidRPr="00A85691">
          <w:rPr>
            <w:sz w:val="18"/>
            <w:rPrChange w:id="4503" w:author="shorny" w:date="2014-06-09T15:49:00Z">
              <w:rPr/>
            </w:rPrChange>
          </w:rPr>
          <w:t xml:space="preserve"> `specified </w:t>
        </w:r>
        <w:r w:rsidRPr="00A85691">
          <w:rPr>
            <w:rStyle w:val="keyword1"/>
            <w:sz w:val="18"/>
            <w:rPrChange w:id="4504" w:author="shorny" w:date="2014-06-09T15:49:00Z">
              <w:rPr>
                <w:rStyle w:val="keyword1"/>
              </w:rPr>
            </w:rPrChange>
          </w:rPr>
          <w:t>by</w:t>
        </w:r>
        <w:r w:rsidRPr="00A85691">
          <w:rPr>
            <w:sz w:val="18"/>
            <w:rPrChange w:id="4505" w:author="shorny" w:date="2014-06-09T15:49:00Z">
              <w:rPr/>
            </w:rPrChange>
          </w:rPr>
          <w:t xml:space="preserve">` </w:t>
        </w:r>
        <w:r w:rsidRPr="00A85691">
          <w:rPr>
            <w:rStyle w:val="keyword1"/>
            <w:sz w:val="18"/>
            <w:rPrChange w:id="4506" w:author="shorny" w:date="2014-06-09T15:49:00Z">
              <w:rPr>
                <w:rStyle w:val="keyword1"/>
              </w:rPr>
            </w:rPrChange>
          </w:rPr>
          <w:t>FOREIGN</w:t>
        </w:r>
        <w:r w:rsidRPr="00A85691">
          <w:rPr>
            <w:sz w:val="18"/>
            <w:rPrChange w:id="4507" w:author="shorny" w:date="2014-06-09T15:49:00Z">
              <w:rPr/>
            </w:rPrChange>
          </w:rPr>
          <w:t xml:space="preserve"> </w:t>
        </w:r>
        <w:r w:rsidRPr="00A85691">
          <w:rPr>
            <w:rStyle w:val="keyword1"/>
            <w:sz w:val="18"/>
            <w:rPrChange w:id="4508" w:author="shorny" w:date="2014-06-09T15:49:00Z">
              <w:rPr>
                <w:rStyle w:val="keyword1"/>
              </w:rPr>
            </w:rPrChange>
          </w:rPr>
          <w:t>KEY</w:t>
        </w:r>
        <w:r w:rsidRPr="00A85691">
          <w:rPr>
            <w:sz w:val="18"/>
            <w:rPrChange w:id="4509" w:author="shorny" w:date="2014-06-09T15:49:00Z">
              <w:rPr/>
            </w:rPrChange>
          </w:rPr>
          <w:t xml:space="preserve"> (DecisionTypeID)</w:t>
        </w:r>
      </w:ins>
    </w:p>
    <w:p w14:paraId="35D7EC8F" w14:textId="77777777" w:rsidR="00A85691" w:rsidRPr="00A85691" w:rsidRDefault="00A85691">
      <w:pPr>
        <w:pStyle w:val="HTMLPreformatted"/>
        <w:divId w:val="1206136475"/>
        <w:rPr>
          <w:ins w:id="4510" w:author="shorny" w:date="2014-06-09T15:48:00Z"/>
          <w:sz w:val="18"/>
          <w:rPrChange w:id="4511" w:author="shorny" w:date="2014-06-09T15:49:00Z">
            <w:rPr>
              <w:ins w:id="4512" w:author="shorny" w:date="2014-06-09T15:48:00Z"/>
            </w:rPr>
          </w:rPrChange>
        </w:rPr>
      </w:pPr>
      <w:ins w:id="4513" w:author="shorny" w:date="2014-06-09T15:48:00Z">
        <w:r w:rsidRPr="00A85691">
          <w:rPr>
            <w:sz w:val="18"/>
            <w:rPrChange w:id="4514" w:author="shorny" w:date="2014-06-09T15:49:00Z">
              <w:rPr/>
            </w:rPrChange>
          </w:rPr>
          <w:t xml:space="preserve">  </w:t>
        </w:r>
        <w:r w:rsidRPr="00A85691">
          <w:rPr>
            <w:rStyle w:val="keyword1"/>
            <w:sz w:val="18"/>
            <w:rPrChange w:id="4515" w:author="shorny" w:date="2014-06-09T15:49:00Z">
              <w:rPr>
                <w:rStyle w:val="keyword1"/>
              </w:rPr>
            </w:rPrChange>
          </w:rPr>
          <w:t>REFERENCES</w:t>
        </w:r>
        <w:r w:rsidRPr="00A85691">
          <w:rPr>
            <w:sz w:val="18"/>
            <w:rPrChange w:id="4516" w:author="shorny" w:date="2014-06-09T15:49:00Z">
              <w:rPr/>
            </w:rPrChange>
          </w:rPr>
          <w:t xml:space="preserve"> `Decision </w:t>
        </w:r>
        <w:r w:rsidRPr="00A85691">
          <w:rPr>
            <w:rStyle w:val="keyword1"/>
            <w:sz w:val="18"/>
            <w:rPrChange w:id="4517" w:author="shorny" w:date="2014-06-09T15:49:00Z">
              <w:rPr>
                <w:rStyle w:val="keyword1"/>
              </w:rPr>
            </w:rPrChange>
          </w:rPr>
          <w:t>Type</w:t>
        </w:r>
        <w:r w:rsidRPr="00A85691">
          <w:rPr>
            <w:sz w:val="18"/>
            <w:rPrChange w:id="4518" w:author="shorny" w:date="2014-06-09T15:49:00Z">
              <w:rPr/>
            </w:rPrChange>
          </w:rPr>
          <w:t xml:space="preserve">` (DecisionTypeID) </w:t>
        </w:r>
        <w:r w:rsidRPr="00A85691">
          <w:rPr>
            <w:rStyle w:val="keyword1"/>
            <w:sz w:val="18"/>
            <w:rPrChange w:id="4519" w:author="shorny" w:date="2014-06-09T15:49:00Z">
              <w:rPr>
                <w:rStyle w:val="keyword1"/>
              </w:rPr>
            </w:rPrChange>
          </w:rPr>
          <w:t>ON</w:t>
        </w:r>
        <w:r w:rsidRPr="00A85691">
          <w:rPr>
            <w:sz w:val="18"/>
            <w:rPrChange w:id="4520" w:author="shorny" w:date="2014-06-09T15:49:00Z">
              <w:rPr/>
            </w:rPrChange>
          </w:rPr>
          <w:t xml:space="preserve"> </w:t>
        </w:r>
        <w:r w:rsidRPr="00A85691">
          <w:rPr>
            <w:rStyle w:val="keyword1"/>
            <w:sz w:val="18"/>
            <w:rPrChange w:id="4521" w:author="shorny" w:date="2014-06-09T15:49:00Z">
              <w:rPr>
                <w:rStyle w:val="keyword1"/>
              </w:rPr>
            </w:rPrChange>
          </w:rPr>
          <w:t>UPDATE</w:t>
        </w:r>
        <w:r w:rsidRPr="00A85691">
          <w:rPr>
            <w:sz w:val="18"/>
            <w:rPrChange w:id="4522" w:author="shorny" w:date="2014-06-09T15:49:00Z">
              <w:rPr/>
            </w:rPrChange>
          </w:rPr>
          <w:t xml:space="preserve"> </w:t>
        </w:r>
        <w:r w:rsidRPr="00A85691">
          <w:rPr>
            <w:rStyle w:val="keyword1"/>
            <w:sz w:val="18"/>
            <w:rPrChange w:id="4523" w:author="shorny" w:date="2014-06-09T15:49:00Z">
              <w:rPr>
                <w:rStyle w:val="keyword1"/>
              </w:rPr>
            </w:rPrChange>
          </w:rPr>
          <w:t>Cascade</w:t>
        </w:r>
        <w:r w:rsidRPr="00A85691">
          <w:rPr>
            <w:sz w:val="18"/>
            <w:rPrChange w:id="4524" w:author="shorny" w:date="2014-06-09T15:49:00Z">
              <w:rPr/>
            </w:rPrChange>
          </w:rPr>
          <w:t xml:space="preserve"> </w:t>
        </w:r>
        <w:r w:rsidRPr="00A85691">
          <w:rPr>
            <w:rStyle w:val="keyword1"/>
            <w:sz w:val="18"/>
            <w:rPrChange w:id="4525" w:author="shorny" w:date="2014-06-09T15:49:00Z">
              <w:rPr>
                <w:rStyle w:val="keyword1"/>
              </w:rPr>
            </w:rPrChange>
          </w:rPr>
          <w:t>ON</w:t>
        </w:r>
        <w:r w:rsidRPr="00A85691">
          <w:rPr>
            <w:sz w:val="18"/>
            <w:rPrChange w:id="4526" w:author="shorny" w:date="2014-06-09T15:49:00Z">
              <w:rPr/>
            </w:rPrChange>
          </w:rPr>
          <w:t xml:space="preserve"> </w:t>
        </w:r>
        <w:r w:rsidRPr="00A85691">
          <w:rPr>
            <w:rStyle w:val="keyword1"/>
            <w:sz w:val="18"/>
            <w:rPrChange w:id="4527" w:author="shorny" w:date="2014-06-09T15:49:00Z">
              <w:rPr>
                <w:rStyle w:val="keyword1"/>
              </w:rPr>
            </w:rPrChange>
          </w:rPr>
          <w:t>DELETE</w:t>
        </w:r>
        <w:r w:rsidRPr="00A85691">
          <w:rPr>
            <w:sz w:val="18"/>
            <w:rPrChange w:id="4528" w:author="shorny" w:date="2014-06-09T15:49:00Z">
              <w:rPr/>
            </w:rPrChange>
          </w:rPr>
          <w:t xml:space="preserve"> </w:t>
        </w:r>
        <w:r w:rsidRPr="00A85691">
          <w:rPr>
            <w:rStyle w:val="keyword1"/>
            <w:sz w:val="18"/>
            <w:rPrChange w:id="4529" w:author="shorny" w:date="2014-06-09T15:49:00Z">
              <w:rPr>
                <w:rStyle w:val="keyword1"/>
              </w:rPr>
            </w:rPrChange>
          </w:rPr>
          <w:t>Restrict</w:t>
        </w:r>
        <w:r w:rsidRPr="00A85691">
          <w:rPr>
            <w:sz w:val="18"/>
            <w:rPrChange w:id="4530" w:author="shorny" w:date="2014-06-09T15:49:00Z">
              <w:rPr/>
            </w:rPrChange>
          </w:rPr>
          <w:t>;</w:t>
        </w:r>
      </w:ins>
    </w:p>
    <w:p w14:paraId="379B0091" w14:textId="77777777" w:rsidR="00A85691" w:rsidRPr="00A85691" w:rsidRDefault="00A85691">
      <w:pPr>
        <w:pStyle w:val="HTMLPreformatted"/>
        <w:divId w:val="1206136475"/>
        <w:rPr>
          <w:ins w:id="4531" w:author="shorny" w:date="2014-06-09T15:48:00Z"/>
          <w:sz w:val="18"/>
          <w:rPrChange w:id="4532" w:author="shorny" w:date="2014-06-09T15:49:00Z">
            <w:rPr>
              <w:ins w:id="4533" w:author="shorny" w:date="2014-06-09T15:48:00Z"/>
            </w:rPr>
          </w:rPrChange>
        </w:rPr>
      </w:pPr>
    </w:p>
    <w:p w14:paraId="5071939D" w14:textId="77777777" w:rsidR="00A85691" w:rsidRPr="00A85691" w:rsidRDefault="00A85691">
      <w:pPr>
        <w:pStyle w:val="HTMLPreformatted"/>
        <w:divId w:val="1206136475"/>
        <w:rPr>
          <w:ins w:id="4534" w:author="shorny" w:date="2014-06-09T15:48:00Z"/>
          <w:sz w:val="18"/>
          <w:rPrChange w:id="4535" w:author="shorny" w:date="2014-06-09T15:49:00Z">
            <w:rPr>
              <w:ins w:id="4536" w:author="shorny" w:date="2014-06-09T15:48:00Z"/>
            </w:rPr>
          </w:rPrChange>
        </w:rPr>
      </w:pPr>
      <w:ins w:id="4537" w:author="shorny" w:date="2014-06-09T15:48:00Z">
        <w:r w:rsidRPr="00A85691">
          <w:rPr>
            <w:rStyle w:val="keyword1"/>
            <w:sz w:val="18"/>
            <w:rPrChange w:id="4538" w:author="shorny" w:date="2014-06-09T15:49:00Z">
              <w:rPr>
                <w:rStyle w:val="keyword1"/>
              </w:rPr>
            </w:rPrChange>
          </w:rPr>
          <w:t>ALTER</w:t>
        </w:r>
        <w:r w:rsidRPr="00A85691">
          <w:rPr>
            <w:sz w:val="18"/>
            <w:rPrChange w:id="4539" w:author="shorny" w:date="2014-06-09T15:49:00Z">
              <w:rPr/>
            </w:rPrChange>
          </w:rPr>
          <w:t xml:space="preserve"> </w:t>
        </w:r>
        <w:r w:rsidRPr="00A85691">
          <w:rPr>
            <w:rStyle w:val="keyword1"/>
            <w:sz w:val="18"/>
            <w:rPrChange w:id="4540" w:author="shorny" w:date="2014-06-09T15:49:00Z">
              <w:rPr>
                <w:rStyle w:val="keyword1"/>
              </w:rPr>
            </w:rPrChange>
          </w:rPr>
          <w:t>TABLE</w:t>
        </w:r>
        <w:r w:rsidRPr="00A85691">
          <w:rPr>
            <w:sz w:val="18"/>
            <w:rPrChange w:id="4541" w:author="shorny" w:date="2014-06-09T15:49:00Z">
              <w:rPr/>
            </w:rPrChange>
          </w:rPr>
          <w:t xml:space="preserve"> </w:t>
        </w:r>
        <w:r w:rsidRPr="00A85691">
          <w:rPr>
            <w:rStyle w:val="function-name1"/>
            <w:sz w:val="18"/>
            <w:rPrChange w:id="4542" w:author="shorny" w:date="2014-06-09T15:49:00Z">
              <w:rPr>
                <w:rStyle w:val="function-name1"/>
              </w:rPr>
            </w:rPrChange>
          </w:rPr>
          <w:t>Visa</w:t>
        </w:r>
      </w:ins>
    </w:p>
    <w:p w14:paraId="3038DF2E" w14:textId="77777777" w:rsidR="00A85691" w:rsidRPr="00A85691" w:rsidRDefault="00A85691">
      <w:pPr>
        <w:pStyle w:val="HTMLPreformatted"/>
        <w:divId w:val="1206136475"/>
        <w:rPr>
          <w:ins w:id="4543" w:author="shorny" w:date="2014-06-09T15:48:00Z"/>
          <w:sz w:val="18"/>
          <w:rPrChange w:id="4544" w:author="shorny" w:date="2014-06-09T15:49:00Z">
            <w:rPr>
              <w:ins w:id="4545" w:author="shorny" w:date="2014-06-09T15:48:00Z"/>
            </w:rPr>
          </w:rPrChange>
        </w:rPr>
      </w:pPr>
      <w:ins w:id="4546" w:author="shorny" w:date="2014-06-09T15:48:00Z">
        <w:r w:rsidRPr="00A85691">
          <w:rPr>
            <w:rStyle w:val="keyword1"/>
            <w:sz w:val="18"/>
            <w:rPrChange w:id="4547" w:author="shorny" w:date="2014-06-09T15:49:00Z">
              <w:rPr>
                <w:rStyle w:val="keyword1"/>
              </w:rPr>
            </w:rPrChange>
          </w:rPr>
          <w:t>ADD</w:t>
        </w:r>
        <w:r w:rsidRPr="00A85691">
          <w:rPr>
            <w:sz w:val="18"/>
            <w:rPrChange w:id="4548" w:author="shorny" w:date="2014-06-09T15:49:00Z">
              <w:rPr/>
            </w:rPrChange>
          </w:rPr>
          <w:t xml:space="preserve"> INDEX `originates </w:t>
        </w:r>
        <w:r w:rsidRPr="00A85691">
          <w:rPr>
            <w:rStyle w:val="keyword1"/>
            <w:sz w:val="18"/>
            <w:rPrChange w:id="4549" w:author="shorny" w:date="2014-06-09T15:49:00Z">
              <w:rPr>
                <w:rStyle w:val="keyword1"/>
              </w:rPr>
            </w:rPrChange>
          </w:rPr>
          <w:t>in</w:t>
        </w:r>
        <w:r w:rsidRPr="00A85691">
          <w:rPr>
            <w:sz w:val="18"/>
            <w:rPrChange w:id="4550" w:author="shorny" w:date="2014-06-09T15:49:00Z">
              <w:rPr/>
            </w:rPrChange>
          </w:rPr>
          <w:t>` (CountryISOCode),</w:t>
        </w:r>
      </w:ins>
    </w:p>
    <w:p w14:paraId="10D6A5D4" w14:textId="77777777" w:rsidR="00A85691" w:rsidRPr="00A85691" w:rsidRDefault="00A85691">
      <w:pPr>
        <w:pStyle w:val="HTMLPreformatted"/>
        <w:divId w:val="1206136475"/>
        <w:rPr>
          <w:ins w:id="4551" w:author="shorny" w:date="2014-06-09T15:48:00Z"/>
          <w:sz w:val="18"/>
          <w:rPrChange w:id="4552" w:author="shorny" w:date="2014-06-09T15:49:00Z">
            <w:rPr>
              <w:ins w:id="4553" w:author="shorny" w:date="2014-06-09T15:48:00Z"/>
            </w:rPr>
          </w:rPrChange>
        </w:rPr>
      </w:pPr>
      <w:ins w:id="4554" w:author="shorny" w:date="2014-06-09T15:48:00Z">
        <w:r w:rsidRPr="00A85691">
          <w:rPr>
            <w:rStyle w:val="keyword1"/>
            <w:sz w:val="18"/>
            <w:rPrChange w:id="4555" w:author="shorny" w:date="2014-06-09T15:49:00Z">
              <w:rPr>
                <w:rStyle w:val="keyword1"/>
              </w:rPr>
            </w:rPrChange>
          </w:rPr>
          <w:t>ADD</w:t>
        </w:r>
        <w:r w:rsidRPr="00A85691">
          <w:rPr>
            <w:sz w:val="18"/>
            <w:rPrChange w:id="4556" w:author="shorny" w:date="2014-06-09T15:49:00Z">
              <w:rPr/>
            </w:rPrChange>
          </w:rPr>
          <w:t xml:space="preserve"> </w:t>
        </w:r>
        <w:r w:rsidRPr="00A85691">
          <w:rPr>
            <w:rStyle w:val="keyword1"/>
            <w:sz w:val="18"/>
            <w:rPrChange w:id="4557" w:author="shorny" w:date="2014-06-09T15:49:00Z">
              <w:rPr>
                <w:rStyle w:val="keyword1"/>
              </w:rPr>
            </w:rPrChange>
          </w:rPr>
          <w:t>CONSTRAINT</w:t>
        </w:r>
        <w:r w:rsidRPr="00A85691">
          <w:rPr>
            <w:sz w:val="18"/>
            <w:rPrChange w:id="4558" w:author="shorny" w:date="2014-06-09T15:49:00Z">
              <w:rPr/>
            </w:rPrChange>
          </w:rPr>
          <w:t xml:space="preserve"> `originates </w:t>
        </w:r>
        <w:r w:rsidRPr="00A85691">
          <w:rPr>
            <w:rStyle w:val="keyword1"/>
            <w:sz w:val="18"/>
            <w:rPrChange w:id="4559" w:author="shorny" w:date="2014-06-09T15:49:00Z">
              <w:rPr>
                <w:rStyle w:val="keyword1"/>
              </w:rPr>
            </w:rPrChange>
          </w:rPr>
          <w:t>in</w:t>
        </w:r>
        <w:r w:rsidRPr="00A85691">
          <w:rPr>
            <w:sz w:val="18"/>
            <w:rPrChange w:id="4560" w:author="shorny" w:date="2014-06-09T15:49:00Z">
              <w:rPr/>
            </w:rPrChange>
          </w:rPr>
          <w:t xml:space="preserve">` </w:t>
        </w:r>
        <w:r w:rsidRPr="00A85691">
          <w:rPr>
            <w:rStyle w:val="keyword1"/>
            <w:sz w:val="18"/>
            <w:rPrChange w:id="4561" w:author="shorny" w:date="2014-06-09T15:49:00Z">
              <w:rPr>
                <w:rStyle w:val="keyword1"/>
              </w:rPr>
            </w:rPrChange>
          </w:rPr>
          <w:t>FOREIGN</w:t>
        </w:r>
        <w:r w:rsidRPr="00A85691">
          <w:rPr>
            <w:sz w:val="18"/>
            <w:rPrChange w:id="4562" w:author="shorny" w:date="2014-06-09T15:49:00Z">
              <w:rPr/>
            </w:rPrChange>
          </w:rPr>
          <w:t xml:space="preserve"> </w:t>
        </w:r>
        <w:r w:rsidRPr="00A85691">
          <w:rPr>
            <w:rStyle w:val="keyword1"/>
            <w:sz w:val="18"/>
            <w:rPrChange w:id="4563" w:author="shorny" w:date="2014-06-09T15:49:00Z">
              <w:rPr>
                <w:rStyle w:val="keyword1"/>
              </w:rPr>
            </w:rPrChange>
          </w:rPr>
          <w:t>KEY</w:t>
        </w:r>
        <w:r w:rsidRPr="00A85691">
          <w:rPr>
            <w:sz w:val="18"/>
            <w:rPrChange w:id="4564" w:author="shorny" w:date="2014-06-09T15:49:00Z">
              <w:rPr/>
            </w:rPrChange>
          </w:rPr>
          <w:t xml:space="preserve"> (CountryISOCode)</w:t>
        </w:r>
      </w:ins>
    </w:p>
    <w:p w14:paraId="15A47FBF" w14:textId="77777777" w:rsidR="00A85691" w:rsidRPr="00A85691" w:rsidRDefault="00A85691">
      <w:pPr>
        <w:pStyle w:val="HTMLPreformatted"/>
        <w:divId w:val="1206136475"/>
        <w:rPr>
          <w:ins w:id="4565" w:author="shorny" w:date="2014-06-09T15:48:00Z"/>
          <w:sz w:val="18"/>
          <w:rPrChange w:id="4566" w:author="shorny" w:date="2014-06-09T15:49:00Z">
            <w:rPr>
              <w:ins w:id="4567" w:author="shorny" w:date="2014-06-09T15:48:00Z"/>
            </w:rPr>
          </w:rPrChange>
        </w:rPr>
      </w:pPr>
      <w:ins w:id="4568" w:author="shorny" w:date="2014-06-09T15:48:00Z">
        <w:r w:rsidRPr="00A85691">
          <w:rPr>
            <w:sz w:val="18"/>
            <w:rPrChange w:id="4569" w:author="shorny" w:date="2014-06-09T15:49:00Z">
              <w:rPr/>
            </w:rPrChange>
          </w:rPr>
          <w:t xml:space="preserve">  </w:t>
        </w:r>
        <w:r w:rsidRPr="00A85691">
          <w:rPr>
            <w:rStyle w:val="keyword1"/>
            <w:sz w:val="18"/>
            <w:rPrChange w:id="4570" w:author="shorny" w:date="2014-06-09T15:49:00Z">
              <w:rPr>
                <w:rStyle w:val="keyword1"/>
              </w:rPr>
            </w:rPrChange>
          </w:rPr>
          <w:t>REFERENCES</w:t>
        </w:r>
        <w:r w:rsidRPr="00A85691">
          <w:rPr>
            <w:sz w:val="18"/>
            <w:rPrChange w:id="4571" w:author="shorny" w:date="2014-06-09T15:49:00Z">
              <w:rPr/>
            </w:rPrChange>
          </w:rPr>
          <w:t xml:space="preserve"> Country (CountryISOCode) </w:t>
        </w:r>
        <w:r w:rsidRPr="00A85691">
          <w:rPr>
            <w:rStyle w:val="keyword1"/>
            <w:sz w:val="18"/>
            <w:rPrChange w:id="4572" w:author="shorny" w:date="2014-06-09T15:49:00Z">
              <w:rPr>
                <w:rStyle w:val="keyword1"/>
              </w:rPr>
            </w:rPrChange>
          </w:rPr>
          <w:t>ON</w:t>
        </w:r>
        <w:r w:rsidRPr="00A85691">
          <w:rPr>
            <w:sz w:val="18"/>
            <w:rPrChange w:id="4573" w:author="shorny" w:date="2014-06-09T15:49:00Z">
              <w:rPr/>
            </w:rPrChange>
          </w:rPr>
          <w:t xml:space="preserve"> </w:t>
        </w:r>
        <w:r w:rsidRPr="00A85691">
          <w:rPr>
            <w:rStyle w:val="keyword1"/>
            <w:sz w:val="18"/>
            <w:rPrChange w:id="4574" w:author="shorny" w:date="2014-06-09T15:49:00Z">
              <w:rPr>
                <w:rStyle w:val="keyword1"/>
              </w:rPr>
            </w:rPrChange>
          </w:rPr>
          <w:t>UPDATE</w:t>
        </w:r>
        <w:r w:rsidRPr="00A85691">
          <w:rPr>
            <w:sz w:val="18"/>
            <w:rPrChange w:id="4575" w:author="shorny" w:date="2014-06-09T15:49:00Z">
              <w:rPr/>
            </w:rPrChange>
          </w:rPr>
          <w:t xml:space="preserve"> </w:t>
        </w:r>
        <w:r w:rsidRPr="00A85691">
          <w:rPr>
            <w:rStyle w:val="keyword1"/>
            <w:sz w:val="18"/>
            <w:rPrChange w:id="4576" w:author="shorny" w:date="2014-06-09T15:49:00Z">
              <w:rPr>
                <w:rStyle w:val="keyword1"/>
              </w:rPr>
            </w:rPrChange>
          </w:rPr>
          <w:t>Cascade</w:t>
        </w:r>
        <w:r w:rsidRPr="00A85691">
          <w:rPr>
            <w:sz w:val="18"/>
            <w:rPrChange w:id="4577" w:author="shorny" w:date="2014-06-09T15:49:00Z">
              <w:rPr/>
            </w:rPrChange>
          </w:rPr>
          <w:t xml:space="preserve"> </w:t>
        </w:r>
        <w:r w:rsidRPr="00A85691">
          <w:rPr>
            <w:rStyle w:val="keyword1"/>
            <w:sz w:val="18"/>
            <w:rPrChange w:id="4578" w:author="shorny" w:date="2014-06-09T15:49:00Z">
              <w:rPr>
                <w:rStyle w:val="keyword1"/>
              </w:rPr>
            </w:rPrChange>
          </w:rPr>
          <w:t>ON</w:t>
        </w:r>
        <w:r w:rsidRPr="00A85691">
          <w:rPr>
            <w:sz w:val="18"/>
            <w:rPrChange w:id="4579" w:author="shorny" w:date="2014-06-09T15:49:00Z">
              <w:rPr/>
            </w:rPrChange>
          </w:rPr>
          <w:t xml:space="preserve"> </w:t>
        </w:r>
        <w:r w:rsidRPr="00A85691">
          <w:rPr>
            <w:rStyle w:val="keyword1"/>
            <w:sz w:val="18"/>
            <w:rPrChange w:id="4580" w:author="shorny" w:date="2014-06-09T15:49:00Z">
              <w:rPr>
                <w:rStyle w:val="keyword1"/>
              </w:rPr>
            </w:rPrChange>
          </w:rPr>
          <w:t>DELETE</w:t>
        </w:r>
        <w:r w:rsidRPr="00A85691">
          <w:rPr>
            <w:sz w:val="18"/>
            <w:rPrChange w:id="4581" w:author="shorny" w:date="2014-06-09T15:49:00Z">
              <w:rPr/>
            </w:rPrChange>
          </w:rPr>
          <w:t xml:space="preserve"> </w:t>
        </w:r>
        <w:r w:rsidRPr="00A85691">
          <w:rPr>
            <w:rStyle w:val="keyword1"/>
            <w:sz w:val="18"/>
            <w:rPrChange w:id="4582" w:author="shorny" w:date="2014-06-09T15:49:00Z">
              <w:rPr>
                <w:rStyle w:val="keyword1"/>
              </w:rPr>
            </w:rPrChange>
          </w:rPr>
          <w:t>Restrict</w:t>
        </w:r>
        <w:r w:rsidRPr="00A85691">
          <w:rPr>
            <w:sz w:val="18"/>
            <w:rPrChange w:id="4583" w:author="shorny" w:date="2014-06-09T15:49:00Z">
              <w:rPr/>
            </w:rPrChange>
          </w:rPr>
          <w:t>;</w:t>
        </w:r>
      </w:ins>
    </w:p>
    <w:p w14:paraId="62C59209" w14:textId="77777777" w:rsidR="00A85691" w:rsidRPr="00A85691" w:rsidRDefault="00A85691">
      <w:pPr>
        <w:pStyle w:val="HTMLPreformatted"/>
        <w:divId w:val="1206136475"/>
        <w:rPr>
          <w:ins w:id="4584" w:author="shorny" w:date="2014-06-09T15:48:00Z"/>
          <w:sz w:val="18"/>
          <w:rPrChange w:id="4585" w:author="shorny" w:date="2014-06-09T15:49:00Z">
            <w:rPr>
              <w:ins w:id="4586" w:author="shorny" w:date="2014-06-09T15:48:00Z"/>
            </w:rPr>
          </w:rPrChange>
        </w:rPr>
      </w:pPr>
    </w:p>
    <w:p w14:paraId="50804054" w14:textId="77777777" w:rsidR="00A85691" w:rsidRPr="00A85691" w:rsidRDefault="00A85691">
      <w:pPr>
        <w:pStyle w:val="HTMLPreformatted"/>
        <w:divId w:val="1206136475"/>
        <w:rPr>
          <w:ins w:id="4587" w:author="shorny" w:date="2014-06-09T15:48:00Z"/>
          <w:sz w:val="18"/>
          <w:rPrChange w:id="4588" w:author="shorny" w:date="2014-06-09T15:49:00Z">
            <w:rPr>
              <w:ins w:id="4589" w:author="shorny" w:date="2014-06-09T15:48:00Z"/>
            </w:rPr>
          </w:rPrChange>
        </w:rPr>
      </w:pPr>
      <w:ins w:id="4590" w:author="shorny" w:date="2014-06-09T15:48:00Z">
        <w:r w:rsidRPr="00A85691">
          <w:rPr>
            <w:rStyle w:val="keyword1"/>
            <w:sz w:val="18"/>
            <w:rPrChange w:id="4591" w:author="shorny" w:date="2014-06-09T15:49:00Z">
              <w:rPr>
                <w:rStyle w:val="keyword1"/>
              </w:rPr>
            </w:rPrChange>
          </w:rPr>
          <w:t>ALTER</w:t>
        </w:r>
        <w:r w:rsidRPr="00A85691">
          <w:rPr>
            <w:sz w:val="18"/>
            <w:rPrChange w:id="4592" w:author="shorny" w:date="2014-06-09T15:49:00Z">
              <w:rPr/>
            </w:rPrChange>
          </w:rPr>
          <w:t xml:space="preserve"> </w:t>
        </w:r>
        <w:r w:rsidRPr="00A85691">
          <w:rPr>
            <w:rStyle w:val="keyword1"/>
            <w:sz w:val="18"/>
            <w:rPrChange w:id="4593" w:author="shorny" w:date="2014-06-09T15:49:00Z">
              <w:rPr>
                <w:rStyle w:val="keyword1"/>
              </w:rPr>
            </w:rPrChange>
          </w:rPr>
          <w:t>TABLE</w:t>
        </w:r>
        <w:r w:rsidRPr="00A85691">
          <w:rPr>
            <w:sz w:val="18"/>
            <w:rPrChange w:id="4594" w:author="shorny" w:date="2014-06-09T15:49:00Z">
              <w:rPr/>
            </w:rPrChange>
          </w:rPr>
          <w:t xml:space="preserve"> </w:t>
        </w:r>
        <w:r w:rsidRPr="00A85691">
          <w:rPr>
            <w:rStyle w:val="function-name1"/>
            <w:sz w:val="18"/>
            <w:rPrChange w:id="4595" w:author="shorny" w:date="2014-06-09T15:49:00Z">
              <w:rPr>
                <w:rStyle w:val="function-name1"/>
              </w:rPr>
            </w:rPrChange>
          </w:rPr>
          <w:t>Degree</w:t>
        </w:r>
      </w:ins>
    </w:p>
    <w:p w14:paraId="6330C748" w14:textId="77777777" w:rsidR="00A85691" w:rsidRPr="00A85691" w:rsidRDefault="00A85691">
      <w:pPr>
        <w:pStyle w:val="HTMLPreformatted"/>
        <w:divId w:val="1206136475"/>
        <w:rPr>
          <w:ins w:id="4596" w:author="shorny" w:date="2014-06-09T15:48:00Z"/>
          <w:sz w:val="18"/>
          <w:rPrChange w:id="4597" w:author="shorny" w:date="2014-06-09T15:49:00Z">
            <w:rPr>
              <w:ins w:id="4598" w:author="shorny" w:date="2014-06-09T15:48:00Z"/>
            </w:rPr>
          </w:rPrChange>
        </w:rPr>
      </w:pPr>
      <w:ins w:id="4599" w:author="shorny" w:date="2014-06-09T15:48:00Z">
        <w:r w:rsidRPr="00A85691">
          <w:rPr>
            <w:rStyle w:val="keyword1"/>
            <w:sz w:val="18"/>
            <w:rPrChange w:id="4600" w:author="shorny" w:date="2014-06-09T15:49:00Z">
              <w:rPr>
                <w:rStyle w:val="keyword1"/>
              </w:rPr>
            </w:rPrChange>
          </w:rPr>
          <w:t>ADD</w:t>
        </w:r>
        <w:r w:rsidRPr="00A85691">
          <w:rPr>
            <w:sz w:val="18"/>
            <w:rPrChange w:id="4601" w:author="shorny" w:date="2014-06-09T15:49:00Z">
              <w:rPr/>
            </w:rPrChange>
          </w:rPr>
          <w:t xml:space="preserve"> INDEX `studied </w:t>
        </w:r>
        <w:r w:rsidRPr="00A85691">
          <w:rPr>
            <w:rStyle w:val="keyword1"/>
            <w:sz w:val="18"/>
            <w:rPrChange w:id="4602" w:author="shorny" w:date="2014-06-09T15:49:00Z">
              <w:rPr>
                <w:rStyle w:val="keyword1"/>
              </w:rPr>
            </w:rPrChange>
          </w:rPr>
          <w:t>in</w:t>
        </w:r>
        <w:r w:rsidRPr="00A85691">
          <w:rPr>
            <w:sz w:val="18"/>
            <w:rPrChange w:id="4603" w:author="shorny" w:date="2014-06-09T15:49:00Z">
              <w:rPr/>
            </w:rPrChange>
          </w:rPr>
          <w:t>` (InstitutionCountryISOCode),</w:t>
        </w:r>
      </w:ins>
    </w:p>
    <w:p w14:paraId="6159FD28" w14:textId="77777777" w:rsidR="00A85691" w:rsidRPr="00A85691" w:rsidRDefault="00A85691">
      <w:pPr>
        <w:pStyle w:val="HTMLPreformatted"/>
        <w:divId w:val="1206136475"/>
        <w:rPr>
          <w:ins w:id="4604" w:author="shorny" w:date="2014-06-09T15:48:00Z"/>
          <w:sz w:val="18"/>
          <w:rPrChange w:id="4605" w:author="shorny" w:date="2014-06-09T15:49:00Z">
            <w:rPr>
              <w:ins w:id="4606" w:author="shorny" w:date="2014-06-09T15:48:00Z"/>
            </w:rPr>
          </w:rPrChange>
        </w:rPr>
      </w:pPr>
      <w:ins w:id="4607" w:author="shorny" w:date="2014-06-09T15:48:00Z">
        <w:r w:rsidRPr="00A85691">
          <w:rPr>
            <w:rStyle w:val="keyword1"/>
            <w:sz w:val="18"/>
            <w:rPrChange w:id="4608" w:author="shorny" w:date="2014-06-09T15:49:00Z">
              <w:rPr>
                <w:rStyle w:val="keyword1"/>
              </w:rPr>
            </w:rPrChange>
          </w:rPr>
          <w:t>ADD</w:t>
        </w:r>
        <w:r w:rsidRPr="00A85691">
          <w:rPr>
            <w:sz w:val="18"/>
            <w:rPrChange w:id="4609" w:author="shorny" w:date="2014-06-09T15:49:00Z">
              <w:rPr/>
            </w:rPrChange>
          </w:rPr>
          <w:t xml:space="preserve"> </w:t>
        </w:r>
        <w:r w:rsidRPr="00A85691">
          <w:rPr>
            <w:rStyle w:val="keyword1"/>
            <w:sz w:val="18"/>
            <w:rPrChange w:id="4610" w:author="shorny" w:date="2014-06-09T15:49:00Z">
              <w:rPr>
                <w:rStyle w:val="keyword1"/>
              </w:rPr>
            </w:rPrChange>
          </w:rPr>
          <w:t>CONSTRAINT</w:t>
        </w:r>
        <w:r w:rsidRPr="00A85691">
          <w:rPr>
            <w:sz w:val="18"/>
            <w:rPrChange w:id="4611" w:author="shorny" w:date="2014-06-09T15:49:00Z">
              <w:rPr/>
            </w:rPrChange>
          </w:rPr>
          <w:t xml:space="preserve"> `studied </w:t>
        </w:r>
        <w:r w:rsidRPr="00A85691">
          <w:rPr>
            <w:rStyle w:val="keyword1"/>
            <w:sz w:val="18"/>
            <w:rPrChange w:id="4612" w:author="shorny" w:date="2014-06-09T15:49:00Z">
              <w:rPr>
                <w:rStyle w:val="keyword1"/>
              </w:rPr>
            </w:rPrChange>
          </w:rPr>
          <w:t>in</w:t>
        </w:r>
        <w:r w:rsidRPr="00A85691">
          <w:rPr>
            <w:sz w:val="18"/>
            <w:rPrChange w:id="4613" w:author="shorny" w:date="2014-06-09T15:49:00Z">
              <w:rPr/>
            </w:rPrChange>
          </w:rPr>
          <w:t xml:space="preserve">` </w:t>
        </w:r>
        <w:r w:rsidRPr="00A85691">
          <w:rPr>
            <w:rStyle w:val="keyword1"/>
            <w:sz w:val="18"/>
            <w:rPrChange w:id="4614" w:author="shorny" w:date="2014-06-09T15:49:00Z">
              <w:rPr>
                <w:rStyle w:val="keyword1"/>
              </w:rPr>
            </w:rPrChange>
          </w:rPr>
          <w:t>FOREIGN</w:t>
        </w:r>
        <w:r w:rsidRPr="00A85691">
          <w:rPr>
            <w:sz w:val="18"/>
            <w:rPrChange w:id="4615" w:author="shorny" w:date="2014-06-09T15:49:00Z">
              <w:rPr/>
            </w:rPrChange>
          </w:rPr>
          <w:t xml:space="preserve"> </w:t>
        </w:r>
        <w:r w:rsidRPr="00A85691">
          <w:rPr>
            <w:rStyle w:val="keyword1"/>
            <w:sz w:val="18"/>
            <w:rPrChange w:id="4616" w:author="shorny" w:date="2014-06-09T15:49:00Z">
              <w:rPr>
                <w:rStyle w:val="keyword1"/>
              </w:rPr>
            </w:rPrChange>
          </w:rPr>
          <w:t>KEY</w:t>
        </w:r>
        <w:r w:rsidRPr="00A85691">
          <w:rPr>
            <w:sz w:val="18"/>
            <w:rPrChange w:id="4617" w:author="shorny" w:date="2014-06-09T15:49:00Z">
              <w:rPr/>
            </w:rPrChange>
          </w:rPr>
          <w:t xml:space="preserve"> (InstitutionCountryISOCode)</w:t>
        </w:r>
      </w:ins>
    </w:p>
    <w:p w14:paraId="5451C5DD" w14:textId="77777777" w:rsidR="00A85691" w:rsidRPr="00A85691" w:rsidRDefault="00A85691">
      <w:pPr>
        <w:pStyle w:val="HTMLPreformatted"/>
        <w:divId w:val="1206136475"/>
        <w:rPr>
          <w:ins w:id="4618" w:author="shorny" w:date="2014-06-09T15:48:00Z"/>
          <w:sz w:val="18"/>
          <w:rPrChange w:id="4619" w:author="shorny" w:date="2014-06-09T15:49:00Z">
            <w:rPr>
              <w:ins w:id="4620" w:author="shorny" w:date="2014-06-09T15:48:00Z"/>
            </w:rPr>
          </w:rPrChange>
        </w:rPr>
      </w:pPr>
      <w:ins w:id="4621" w:author="shorny" w:date="2014-06-09T15:48:00Z">
        <w:r w:rsidRPr="00A85691">
          <w:rPr>
            <w:sz w:val="18"/>
            <w:rPrChange w:id="4622" w:author="shorny" w:date="2014-06-09T15:49:00Z">
              <w:rPr/>
            </w:rPrChange>
          </w:rPr>
          <w:t xml:space="preserve">  </w:t>
        </w:r>
        <w:r w:rsidRPr="00A85691">
          <w:rPr>
            <w:rStyle w:val="keyword1"/>
            <w:sz w:val="18"/>
            <w:rPrChange w:id="4623" w:author="shorny" w:date="2014-06-09T15:49:00Z">
              <w:rPr>
                <w:rStyle w:val="keyword1"/>
              </w:rPr>
            </w:rPrChange>
          </w:rPr>
          <w:t>REFERENCES</w:t>
        </w:r>
        <w:r w:rsidRPr="00A85691">
          <w:rPr>
            <w:sz w:val="18"/>
            <w:rPrChange w:id="4624" w:author="shorny" w:date="2014-06-09T15:49:00Z">
              <w:rPr/>
            </w:rPrChange>
          </w:rPr>
          <w:t xml:space="preserve"> Country (CountryISOCode) </w:t>
        </w:r>
        <w:r w:rsidRPr="00A85691">
          <w:rPr>
            <w:rStyle w:val="keyword1"/>
            <w:sz w:val="18"/>
            <w:rPrChange w:id="4625" w:author="shorny" w:date="2014-06-09T15:49:00Z">
              <w:rPr>
                <w:rStyle w:val="keyword1"/>
              </w:rPr>
            </w:rPrChange>
          </w:rPr>
          <w:t>ON</w:t>
        </w:r>
        <w:r w:rsidRPr="00A85691">
          <w:rPr>
            <w:sz w:val="18"/>
            <w:rPrChange w:id="4626" w:author="shorny" w:date="2014-06-09T15:49:00Z">
              <w:rPr/>
            </w:rPrChange>
          </w:rPr>
          <w:t xml:space="preserve"> </w:t>
        </w:r>
        <w:r w:rsidRPr="00A85691">
          <w:rPr>
            <w:rStyle w:val="keyword1"/>
            <w:sz w:val="18"/>
            <w:rPrChange w:id="4627" w:author="shorny" w:date="2014-06-09T15:49:00Z">
              <w:rPr>
                <w:rStyle w:val="keyword1"/>
              </w:rPr>
            </w:rPrChange>
          </w:rPr>
          <w:t>UPDATE</w:t>
        </w:r>
        <w:r w:rsidRPr="00A85691">
          <w:rPr>
            <w:sz w:val="18"/>
            <w:rPrChange w:id="4628" w:author="shorny" w:date="2014-06-09T15:49:00Z">
              <w:rPr/>
            </w:rPrChange>
          </w:rPr>
          <w:t xml:space="preserve"> </w:t>
        </w:r>
        <w:r w:rsidRPr="00A85691">
          <w:rPr>
            <w:rStyle w:val="keyword1"/>
            <w:sz w:val="18"/>
            <w:rPrChange w:id="4629" w:author="shorny" w:date="2014-06-09T15:49:00Z">
              <w:rPr>
                <w:rStyle w:val="keyword1"/>
              </w:rPr>
            </w:rPrChange>
          </w:rPr>
          <w:t>Cascade</w:t>
        </w:r>
        <w:r w:rsidRPr="00A85691">
          <w:rPr>
            <w:sz w:val="18"/>
            <w:rPrChange w:id="4630" w:author="shorny" w:date="2014-06-09T15:49:00Z">
              <w:rPr/>
            </w:rPrChange>
          </w:rPr>
          <w:t xml:space="preserve"> </w:t>
        </w:r>
        <w:r w:rsidRPr="00A85691">
          <w:rPr>
            <w:rStyle w:val="keyword1"/>
            <w:sz w:val="18"/>
            <w:rPrChange w:id="4631" w:author="shorny" w:date="2014-06-09T15:49:00Z">
              <w:rPr>
                <w:rStyle w:val="keyword1"/>
              </w:rPr>
            </w:rPrChange>
          </w:rPr>
          <w:t>ON</w:t>
        </w:r>
        <w:r w:rsidRPr="00A85691">
          <w:rPr>
            <w:sz w:val="18"/>
            <w:rPrChange w:id="4632" w:author="shorny" w:date="2014-06-09T15:49:00Z">
              <w:rPr/>
            </w:rPrChange>
          </w:rPr>
          <w:t xml:space="preserve"> </w:t>
        </w:r>
        <w:r w:rsidRPr="00A85691">
          <w:rPr>
            <w:rStyle w:val="keyword1"/>
            <w:sz w:val="18"/>
            <w:rPrChange w:id="4633" w:author="shorny" w:date="2014-06-09T15:49:00Z">
              <w:rPr>
                <w:rStyle w:val="keyword1"/>
              </w:rPr>
            </w:rPrChange>
          </w:rPr>
          <w:t>DELETE</w:t>
        </w:r>
        <w:r w:rsidRPr="00A85691">
          <w:rPr>
            <w:sz w:val="18"/>
            <w:rPrChange w:id="4634" w:author="shorny" w:date="2014-06-09T15:49:00Z">
              <w:rPr/>
            </w:rPrChange>
          </w:rPr>
          <w:t xml:space="preserve"> </w:t>
        </w:r>
        <w:r w:rsidRPr="00A85691">
          <w:rPr>
            <w:rStyle w:val="keyword1"/>
            <w:sz w:val="18"/>
            <w:rPrChange w:id="4635" w:author="shorny" w:date="2014-06-09T15:49:00Z">
              <w:rPr>
                <w:rStyle w:val="keyword1"/>
              </w:rPr>
            </w:rPrChange>
          </w:rPr>
          <w:t>Restrict</w:t>
        </w:r>
        <w:r w:rsidRPr="00A85691">
          <w:rPr>
            <w:sz w:val="18"/>
            <w:rPrChange w:id="4636" w:author="shorny" w:date="2014-06-09T15:49:00Z">
              <w:rPr/>
            </w:rPrChange>
          </w:rPr>
          <w:t>;</w:t>
        </w:r>
      </w:ins>
    </w:p>
    <w:p w14:paraId="6020A36C" w14:textId="77777777" w:rsidR="00A85691" w:rsidRPr="00A85691" w:rsidRDefault="00A85691">
      <w:pPr>
        <w:pStyle w:val="HTMLPreformatted"/>
        <w:divId w:val="1206136475"/>
        <w:rPr>
          <w:ins w:id="4637" w:author="shorny" w:date="2014-06-09T15:48:00Z"/>
          <w:sz w:val="18"/>
          <w:rPrChange w:id="4638" w:author="shorny" w:date="2014-06-09T15:49:00Z">
            <w:rPr>
              <w:ins w:id="4639" w:author="shorny" w:date="2014-06-09T15:48:00Z"/>
            </w:rPr>
          </w:rPrChange>
        </w:rPr>
      </w:pPr>
    </w:p>
    <w:p w14:paraId="5F2A54E7" w14:textId="77777777" w:rsidR="00A85691" w:rsidRPr="00A85691" w:rsidRDefault="00A85691">
      <w:pPr>
        <w:pStyle w:val="HTMLPreformatted"/>
        <w:divId w:val="1206136475"/>
        <w:rPr>
          <w:ins w:id="4640" w:author="shorny" w:date="2014-06-09T15:48:00Z"/>
          <w:sz w:val="18"/>
          <w:rPrChange w:id="4641" w:author="shorny" w:date="2014-06-09T15:49:00Z">
            <w:rPr>
              <w:ins w:id="4642" w:author="shorny" w:date="2014-06-09T15:48:00Z"/>
            </w:rPr>
          </w:rPrChange>
        </w:rPr>
      </w:pPr>
      <w:ins w:id="4643" w:author="shorny" w:date="2014-06-09T15:48:00Z">
        <w:r w:rsidRPr="00A85691">
          <w:rPr>
            <w:rStyle w:val="keyword1"/>
            <w:sz w:val="18"/>
            <w:rPrChange w:id="4644" w:author="shorny" w:date="2014-06-09T15:49:00Z">
              <w:rPr>
                <w:rStyle w:val="keyword1"/>
              </w:rPr>
            </w:rPrChange>
          </w:rPr>
          <w:t>ALTER</w:t>
        </w:r>
        <w:r w:rsidRPr="00A85691">
          <w:rPr>
            <w:sz w:val="18"/>
            <w:rPrChange w:id="4645" w:author="shorny" w:date="2014-06-09T15:49:00Z">
              <w:rPr/>
            </w:rPrChange>
          </w:rPr>
          <w:t xml:space="preserve"> </w:t>
        </w:r>
        <w:r w:rsidRPr="00A85691">
          <w:rPr>
            <w:rStyle w:val="keyword1"/>
            <w:sz w:val="18"/>
            <w:rPrChange w:id="4646" w:author="shorny" w:date="2014-06-09T15:49:00Z">
              <w:rPr>
                <w:rStyle w:val="keyword1"/>
              </w:rPr>
            </w:rPrChange>
          </w:rPr>
          <w:t>TABLE</w:t>
        </w:r>
        <w:r w:rsidRPr="00A85691">
          <w:rPr>
            <w:sz w:val="18"/>
            <w:rPrChange w:id="4647" w:author="shorny" w:date="2014-06-09T15:49:00Z">
              <w:rPr/>
            </w:rPrChange>
          </w:rPr>
          <w:t xml:space="preserve"> </w:t>
        </w:r>
        <w:r w:rsidRPr="00A85691">
          <w:rPr>
            <w:rStyle w:val="function-name1"/>
            <w:sz w:val="18"/>
            <w:rPrChange w:id="4648" w:author="shorny" w:date="2014-06-09T15:49:00Z">
              <w:rPr>
                <w:rStyle w:val="function-name1"/>
              </w:rPr>
            </w:rPrChange>
          </w:rPr>
          <w:t>Applicant</w:t>
        </w:r>
      </w:ins>
    </w:p>
    <w:p w14:paraId="7608069E" w14:textId="77777777" w:rsidR="00A85691" w:rsidRPr="00A85691" w:rsidRDefault="00A85691">
      <w:pPr>
        <w:pStyle w:val="HTMLPreformatted"/>
        <w:divId w:val="1206136475"/>
        <w:rPr>
          <w:ins w:id="4649" w:author="shorny" w:date="2014-06-09T15:48:00Z"/>
          <w:sz w:val="18"/>
          <w:rPrChange w:id="4650" w:author="shorny" w:date="2014-06-09T15:49:00Z">
            <w:rPr>
              <w:ins w:id="4651" w:author="shorny" w:date="2014-06-09T15:48:00Z"/>
            </w:rPr>
          </w:rPrChange>
        </w:rPr>
      </w:pPr>
      <w:ins w:id="4652" w:author="shorny" w:date="2014-06-09T15:48:00Z">
        <w:r w:rsidRPr="00A85691">
          <w:rPr>
            <w:rStyle w:val="keyword1"/>
            <w:sz w:val="18"/>
            <w:rPrChange w:id="4653" w:author="shorny" w:date="2014-06-09T15:49:00Z">
              <w:rPr>
                <w:rStyle w:val="keyword1"/>
              </w:rPr>
            </w:rPrChange>
          </w:rPr>
          <w:t>ADD</w:t>
        </w:r>
        <w:r w:rsidRPr="00A85691">
          <w:rPr>
            <w:sz w:val="18"/>
            <w:rPrChange w:id="4654" w:author="shorny" w:date="2014-06-09T15:49:00Z">
              <w:rPr/>
            </w:rPrChange>
          </w:rPr>
          <w:t xml:space="preserve"> INDEX `lives </w:t>
        </w:r>
        <w:r w:rsidRPr="00A85691">
          <w:rPr>
            <w:rStyle w:val="keyword1"/>
            <w:sz w:val="18"/>
            <w:rPrChange w:id="4655" w:author="shorny" w:date="2014-06-09T15:49:00Z">
              <w:rPr>
                <w:rStyle w:val="keyword1"/>
              </w:rPr>
            </w:rPrChange>
          </w:rPr>
          <w:t>in</w:t>
        </w:r>
        <w:r w:rsidRPr="00A85691">
          <w:rPr>
            <w:sz w:val="18"/>
            <w:rPrChange w:id="4656" w:author="shorny" w:date="2014-06-09T15:49:00Z">
              <w:rPr/>
            </w:rPrChange>
          </w:rPr>
          <w:t>` (AddressCountryISOCode),</w:t>
        </w:r>
      </w:ins>
    </w:p>
    <w:p w14:paraId="2CF2E066" w14:textId="77777777" w:rsidR="00A85691" w:rsidRPr="00A85691" w:rsidRDefault="00A85691">
      <w:pPr>
        <w:pStyle w:val="HTMLPreformatted"/>
        <w:divId w:val="1206136475"/>
        <w:rPr>
          <w:ins w:id="4657" w:author="shorny" w:date="2014-06-09T15:48:00Z"/>
          <w:sz w:val="18"/>
          <w:rPrChange w:id="4658" w:author="shorny" w:date="2014-06-09T15:49:00Z">
            <w:rPr>
              <w:ins w:id="4659" w:author="shorny" w:date="2014-06-09T15:48:00Z"/>
            </w:rPr>
          </w:rPrChange>
        </w:rPr>
      </w:pPr>
      <w:ins w:id="4660" w:author="shorny" w:date="2014-06-09T15:48:00Z">
        <w:r w:rsidRPr="00A85691">
          <w:rPr>
            <w:rStyle w:val="keyword1"/>
            <w:sz w:val="18"/>
            <w:rPrChange w:id="4661" w:author="shorny" w:date="2014-06-09T15:49:00Z">
              <w:rPr>
                <w:rStyle w:val="keyword1"/>
              </w:rPr>
            </w:rPrChange>
          </w:rPr>
          <w:t>ADD</w:t>
        </w:r>
        <w:r w:rsidRPr="00A85691">
          <w:rPr>
            <w:sz w:val="18"/>
            <w:rPrChange w:id="4662" w:author="shorny" w:date="2014-06-09T15:49:00Z">
              <w:rPr/>
            </w:rPrChange>
          </w:rPr>
          <w:t xml:space="preserve"> </w:t>
        </w:r>
        <w:r w:rsidRPr="00A85691">
          <w:rPr>
            <w:rStyle w:val="keyword1"/>
            <w:sz w:val="18"/>
            <w:rPrChange w:id="4663" w:author="shorny" w:date="2014-06-09T15:49:00Z">
              <w:rPr>
                <w:rStyle w:val="keyword1"/>
              </w:rPr>
            </w:rPrChange>
          </w:rPr>
          <w:t>CONSTRAINT</w:t>
        </w:r>
        <w:r w:rsidRPr="00A85691">
          <w:rPr>
            <w:sz w:val="18"/>
            <w:rPrChange w:id="4664" w:author="shorny" w:date="2014-06-09T15:49:00Z">
              <w:rPr/>
            </w:rPrChange>
          </w:rPr>
          <w:t xml:space="preserve"> `lives </w:t>
        </w:r>
        <w:r w:rsidRPr="00A85691">
          <w:rPr>
            <w:rStyle w:val="keyword1"/>
            <w:sz w:val="18"/>
            <w:rPrChange w:id="4665" w:author="shorny" w:date="2014-06-09T15:49:00Z">
              <w:rPr>
                <w:rStyle w:val="keyword1"/>
              </w:rPr>
            </w:rPrChange>
          </w:rPr>
          <w:t>in</w:t>
        </w:r>
        <w:r w:rsidRPr="00A85691">
          <w:rPr>
            <w:sz w:val="18"/>
            <w:rPrChange w:id="4666" w:author="shorny" w:date="2014-06-09T15:49:00Z">
              <w:rPr/>
            </w:rPrChange>
          </w:rPr>
          <w:t xml:space="preserve">` </w:t>
        </w:r>
        <w:r w:rsidRPr="00A85691">
          <w:rPr>
            <w:rStyle w:val="keyword1"/>
            <w:sz w:val="18"/>
            <w:rPrChange w:id="4667" w:author="shorny" w:date="2014-06-09T15:49:00Z">
              <w:rPr>
                <w:rStyle w:val="keyword1"/>
              </w:rPr>
            </w:rPrChange>
          </w:rPr>
          <w:t>FOREIGN</w:t>
        </w:r>
        <w:r w:rsidRPr="00A85691">
          <w:rPr>
            <w:sz w:val="18"/>
            <w:rPrChange w:id="4668" w:author="shorny" w:date="2014-06-09T15:49:00Z">
              <w:rPr/>
            </w:rPrChange>
          </w:rPr>
          <w:t xml:space="preserve"> </w:t>
        </w:r>
        <w:r w:rsidRPr="00A85691">
          <w:rPr>
            <w:rStyle w:val="keyword1"/>
            <w:sz w:val="18"/>
            <w:rPrChange w:id="4669" w:author="shorny" w:date="2014-06-09T15:49:00Z">
              <w:rPr>
                <w:rStyle w:val="keyword1"/>
              </w:rPr>
            </w:rPrChange>
          </w:rPr>
          <w:t>KEY</w:t>
        </w:r>
        <w:r w:rsidRPr="00A85691">
          <w:rPr>
            <w:sz w:val="18"/>
            <w:rPrChange w:id="4670" w:author="shorny" w:date="2014-06-09T15:49:00Z">
              <w:rPr/>
            </w:rPrChange>
          </w:rPr>
          <w:t xml:space="preserve"> (AddressCountryISOCode)</w:t>
        </w:r>
      </w:ins>
    </w:p>
    <w:p w14:paraId="7C976C69" w14:textId="77777777" w:rsidR="00A85691" w:rsidRPr="00A85691" w:rsidRDefault="00A85691">
      <w:pPr>
        <w:pStyle w:val="HTMLPreformatted"/>
        <w:divId w:val="1206136475"/>
        <w:rPr>
          <w:ins w:id="4671" w:author="shorny" w:date="2014-06-09T15:48:00Z"/>
          <w:sz w:val="18"/>
          <w:rPrChange w:id="4672" w:author="shorny" w:date="2014-06-09T15:49:00Z">
            <w:rPr>
              <w:ins w:id="4673" w:author="shorny" w:date="2014-06-09T15:48:00Z"/>
            </w:rPr>
          </w:rPrChange>
        </w:rPr>
      </w:pPr>
      <w:ins w:id="4674" w:author="shorny" w:date="2014-06-09T15:48:00Z">
        <w:r w:rsidRPr="00A85691">
          <w:rPr>
            <w:sz w:val="18"/>
            <w:rPrChange w:id="4675" w:author="shorny" w:date="2014-06-09T15:49:00Z">
              <w:rPr/>
            </w:rPrChange>
          </w:rPr>
          <w:t xml:space="preserve">  </w:t>
        </w:r>
        <w:r w:rsidRPr="00A85691">
          <w:rPr>
            <w:rStyle w:val="keyword1"/>
            <w:sz w:val="18"/>
            <w:rPrChange w:id="4676" w:author="shorny" w:date="2014-06-09T15:49:00Z">
              <w:rPr>
                <w:rStyle w:val="keyword1"/>
              </w:rPr>
            </w:rPrChange>
          </w:rPr>
          <w:t>REFERENCES</w:t>
        </w:r>
        <w:r w:rsidRPr="00A85691">
          <w:rPr>
            <w:sz w:val="18"/>
            <w:rPrChange w:id="4677" w:author="shorny" w:date="2014-06-09T15:49:00Z">
              <w:rPr/>
            </w:rPrChange>
          </w:rPr>
          <w:t xml:space="preserve"> Country (CountryISOCode) </w:t>
        </w:r>
        <w:r w:rsidRPr="00A85691">
          <w:rPr>
            <w:rStyle w:val="keyword1"/>
            <w:sz w:val="18"/>
            <w:rPrChange w:id="4678" w:author="shorny" w:date="2014-06-09T15:49:00Z">
              <w:rPr>
                <w:rStyle w:val="keyword1"/>
              </w:rPr>
            </w:rPrChange>
          </w:rPr>
          <w:t>ON</w:t>
        </w:r>
        <w:r w:rsidRPr="00A85691">
          <w:rPr>
            <w:sz w:val="18"/>
            <w:rPrChange w:id="4679" w:author="shorny" w:date="2014-06-09T15:49:00Z">
              <w:rPr/>
            </w:rPrChange>
          </w:rPr>
          <w:t xml:space="preserve"> </w:t>
        </w:r>
        <w:r w:rsidRPr="00A85691">
          <w:rPr>
            <w:rStyle w:val="keyword1"/>
            <w:sz w:val="18"/>
            <w:rPrChange w:id="4680" w:author="shorny" w:date="2014-06-09T15:49:00Z">
              <w:rPr>
                <w:rStyle w:val="keyword1"/>
              </w:rPr>
            </w:rPrChange>
          </w:rPr>
          <w:t>UPDATE</w:t>
        </w:r>
        <w:r w:rsidRPr="00A85691">
          <w:rPr>
            <w:sz w:val="18"/>
            <w:rPrChange w:id="4681" w:author="shorny" w:date="2014-06-09T15:49:00Z">
              <w:rPr/>
            </w:rPrChange>
          </w:rPr>
          <w:t xml:space="preserve"> </w:t>
        </w:r>
        <w:r w:rsidRPr="00A85691">
          <w:rPr>
            <w:rStyle w:val="keyword1"/>
            <w:sz w:val="18"/>
            <w:rPrChange w:id="4682" w:author="shorny" w:date="2014-06-09T15:49:00Z">
              <w:rPr>
                <w:rStyle w:val="keyword1"/>
              </w:rPr>
            </w:rPrChange>
          </w:rPr>
          <w:t>Cascade</w:t>
        </w:r>
        <w:r w:rsidRPr="00A85691">
          <w:rPr>
            <w:sz w:val="18"/>
            <w:rPrChange w:id="4683" w:author="shorny" w:date="2014-06-09T15:49:00Z">
              <w:rPr/>
            </w:rPrChange>
          </w:rPr>
          <w:t xml:space="preserve"> </w:t>
        </w:r>
        <w:r w:rsidRPr="00A85691">
          <w:rPr>
            <w:rStyle w:val="keyword1"/>
            <w:sz w:val="18"/>
            <w:rPrChange w:id="4684" w:author="shorny" w:date="2014-06-09T15:49:00Z">
              <w:rPr>
                <w:rStyle w:val="keyword1"/>
              </w:rPr>
            </w:rPrChange>
          </w:rPr>
          <w:t>ON</w:t>
        </w:r>
        <w:r w:rsidRPr="00A85691">
          <w:rPr>
            <w:sz w:val="18"/>
            <w:rPrChange w:id="4685" w:author="shorny" w:date="2014-06-09T15:49:00Z">
              <w:rPr/>
            </w:rPrChange>
          </w:rPr>
          <w:t xml:space="preserve"> </w:t>
        </w:r>
        <w:r w:rsidRPr="00A85691">
          <w:rPr>
            <w:rStyle w:val="keyword1"/>
            <w:sz w:val="18"/>
            <w:rPrChange w:id="4686" w:author="shorny" w:date="2014-06-09T15:49:00Z">
              <w:rPr>
                <w:rStyle w:val="keyword1"/>
              </w:rPr>
            </w:rPrChange>
          </w:rPr>
          <w:t>DELETE</w:t>
        </w:r>
        <w:r w:rsidRPr="00A85691">
          <w:rPr>
            <w:sz w:val="18"/>
            <w:rPrChange w:id="4687" w:author="shorny" w:date="2014-06-09T15:49:00Z">
              <w:rPr/>
            </w:rPrChange>
          </w:rPr>
          <w:t xml:space="preserve"> </w:t>
        </w:r>
        <w:r w:rsidRPr="00A85691">
          <w:rPr>
            <w:rStyle w:val="keyword1"/>
            <w:sz w:val="18"/>
            <w:rPrChange w:id="4688" w:author="shorny" w:date="2014-06-09T15:49:00Z">
              <w:rPr>
                <w:rStyle w:val="keyword1"/>
              </w:rPr>
            </w:rPrChange>
          </w:rPr>
          <w:t>Restrict</w:t>
        </w:r>
        <w:r w:rsidRPr="00A85691">
          <w:rPr>
            <w:sz w:val="18"/>
            <w:rPrChange w:id="4689" w:author="shorny" w:date="2014-06-09T15:49:00Z">
              <w:rPr/>
            </w:rPrChange>
          </w:rPr>
          <w:t>;</w:t>
        </w:r>
      </w:ins>
    </w:p>
    <w:p w14:paraId="582703A9" w14:textId="77777777" w:rsidR="00A85691" w:rsidRPr="00A85691" w:rsidRDefault="00A85691">
      <w:pPr>
        <w:pStyle w:val="HTMLPreformatted"/>
        <w:divId w:val="1206136475"/>
        <w:rPr>
          <w:ins w:id="4690" w:author="shorny" w:date="2014-06-09T15:48:00Z"/>
          <w:sz w:val="18"/>
          <w:rPrChange w:id="4691" w:author="shorny" w:date="2014-06-09T15:49:00Z">
            <w:rPr>
              <w:ins w:id="4692" w:author="shorny" w:date="2014-06-09T15:48:00Z"/>
            </w:rPr>
          </w:rPrChange>
        </w:rPr>
      </w:pPr>
    </w:p>
    <w:p w14:paraId="6BC44C79" w14:textId="77777777" w:rsidR="00A85691" w:rsidRPr="00A85691" w:rsidRDefault="00A85691">
      <w:pPr>
        <w:pStyle w:val="HTMLPreformatted"/>
        <w:divId w:val="1206136475"/>
        <w:rPr>
          <w:ins w:id="4693" w:author="shorny" w:date="2014-06-09T15:48:00Z"/>
          <w:sz w:val="18"/>
          <w:rPrChange w:id="4694" w:author="shorny" w:date="2014-06-09T15:49:00Z">
            <w:rPr>
              <w:ins w:id="4695" w:author="shorny" w:date="2014-06-09T15:48:00Z"/>
            </w:rPr>
          </w:rPrChange>
        </w:rPr>
      </w:pPr>
      <w:ins w:id="4696" w:author="shorny" w:date="2014-06-09T15:48:00Z">
        <w:r w:rsidRPr="00A85691">
          <w:rPr>
            <w:rStyle w:val="keyword1"/>
            <w:sz w:val="18"/>
            <w:rPrChange w:id="4697" w:author="shorny" w:date="2014-06-09T15:49:00Z">
              <w:rPr>
                <w:rStyle w:val="keyword1"/>
              </w:rPr>
            </w:rPrChange>
          </w:rPr>
          <w:t>ALTER</w:t>
        </w:r>
        <w:r w:rsidRPr="00A85691">
          <w:rPr>
            <w:sz w:val="18"/>
            <w:rPrChange w:id="4698" w:author="shorny" w:date="2014-06-09T15:49:00Z">
              <w:rPr/>
            </w:rPrChange>
          </w:rPr>
          <w:t xml:space="preserve"> </w:t>
        </w:r>
        <w:r w:rsidRPr="00A85691">
          <w:rPr>
            <w:rStyle w:val="keyword1"/>
            <w:sz w:val="18"/>
            <w:rPrChange w:id="4699" w:author="shorny" w:date="2014-06-09T15:49:00Z">
              <w:rPr>
                <w:rStyle w:val="keyword1"/>
              </w:rPr>
            </w:rPrChange>
          </w:rPr>
          <w:t>TABLE</w:t>
        </w:r>
        <w:r w:rsidRPr="00A85691">
          <w:rPr>
            <w:sz w:val="18"/>
            <w:rPrChange w:id="4700" w:author="shorny" w:date="2014-06-09T15:49:00Z">
              <w:rPr/>
            </w:rPrChange>
          </w:rPr>
          <w:t xml:space="preserve"> </w:t>
        </w:r>
        <w:r w:rsidRPr="00A85691">
          <w:rPr>
            <w:rStyle w:val="function-name1"/>
            <w:sz w:val="18"/>
            <w:rPrChange w:id="4701" w:author="shorny" w:date="2014-06-09T15:49:00Z">
              <w:rPr>
                <w:rStyle w:val="function-name1"/>
              </w:rPr>
            </w:rPrChange>
          </w:rPr>
          <w:t>Applicant</w:t>
        </w:r>
      </w:ins>
    </w:p>
    <w:p w14:paraId="64B6B53E" w14:textId="77777777" w:rsidR="00A85691" w:rsidRPr="00A85691" w:rsidRDefault="00A85691">
      <w:pPr>
        <w:pStyle w:val="HTMLPreformatted"/>
        <w:divId w:val="1206136475"/>
        <w:rPr>
          <w:ins w:id="4702" w:author="shorny" w:date="2014-06-09T15:48:00Z"/>
          <w:sz w:val="18"/>
          <w:rPrChange w:id="4703" w:author="shorny" w:date="2014-06-09T15:49:00Z">
            <w:rPr>
              <w:ins w:id="4704" w:author="shorny" w:date="2014-06-09T15:48:00Z"/>
            </w:rPr>
          </w:rPrChange>
        </w:rPr>
      </w:pPr>
      <w:ins w:id="4705" w:author="shorny" w:date="2014-06-09T15:48:00Z">
        <w:r w:rsidRPr="00A85691">
          <w:rPr>
            <w:rStyle w:val="keyword1"/>
            <w:sz w:val="18"/>
            <w:rPrChange w:id="4706" w:author="shorny" w:date="2014-06-09T15:49:00Z">
              <w:rPr>
                <w:rStyle w:val="keyword1"/>
              </w:rPr>
            </w:rPrChange>
          </w:rPr>
          <w:t>ADD</w:t>
        </w:r>
        <w:r w:rsidRPr="00A85691">
          <w:rPr>
            <w:sz w:val="18"/>
            <w:rPrChange w:id="4707" w:author="shorny" w:date="2014-06-09T15:49:00Z">
              <w:rPr/>
            </w:rPrChange>
          </w:rPr>
          <w:t xml:space="preserve"> INDEX `nationality </w:t>
        </w:r>
        <w:r w:rsidRPr="00A85691">
          <w:rPr>
            <w:rStyle w:val="keyword1"/>
            <w:sz w:val="18"/>
            <w:rPrChange w:id="4708" w:author="shorny" w:date="2014-06-09T15:49:00Z">
              <w:rPr>
                <w:rStyle w:val="keyword1"/>
              </w:rPr>
            </w:rPrChange>
          </w:rPr>
          <w:t>of</w:t>
        </w:r>
        <w:r w:rsidRPr="00A85691">
          <w:rPr>
            <w:sz w:val="18"/>
            <w:rPrChange w:id="4709" w:author="shorny" w:date="2014-06-09T15:49:00Z">
              <w:rPr/>
            </w:rPrChange>
          </w:rPr>
          <w:t>` (NationalityCountryISOCode),</w:t>
        </w:r>
      </w:ins>
    </w:p>
    <w:p w14:paraId="5053EBF5" w14:textId="77777777" w:rsidR="00A85691" w:rsidRPr="00A85691" w:rsidRDefault="00A85691">
      <w:pPr>
        <w:pStyle w:val="HTMLPreformatted"/>
        <w:divId w:val="1206136475"/>
        <w:rPr>
          <w:ins w:id="4710" w:author="shorny" w:date="2014-06-09T15:48:00Z"/>
          <w:sz w:val="18"/>
          <w:rPrChange w:id="4711" w:author="shorny" w:date="2014-06-09T15:49:00Z">
            <w:rPr>
              <w:ins w:id="4712" w:author="shorny" w:date="2014-06-09T15:48:00Z"/>
            </w:rPr>
          </w:rPrChange>
        </w:rPr>
      </w:pPr>
      <w:ins w:id="4713" w:author="shorny" w:date="2014-06-09T15:48:00Z">
        <w:r w:rsidRPr="00A85691">
          <w:rPr>
            <w:rStyle w:val="keyword1"/>
            <w:sz w:val="18"/>
            <w:rPrChange w:id="4714" w:author="shorny" w:date="2014-06-09T15:49:00Z">
              <w:rPr>
                <w:rStyle w:val="keyword1"/>
              </w:rPr>
            </w:rPrChange>
          </w:rPr>
          <w:t>ADD</w:t>
        </w:r>
        <w:r w:rsidRPr="00A85691">
          <w:rPr>
            <w:sz w:val="18"/>
            <w:rPrChange w:id="4715" w:author="shorny" w:date="2014-06-09T15:49:00Z">
              <w:rPr/>
            </w:rPrChange>
          </w:rPr>
          <w:t xml:space="preserve"> </w:t>
        </w:r>
        <w:r w:rsidRPr="00A85691">
          <w:rPr>
            <w:rStyle w:val="keyword1"/>
            <w:sz w:val="18"/>
            <w:rPrChange w:id="4716" w:author="shorny" w:date="2014-06-09T15:49:00Z">
              <w:rPr>
                <w:rStyle w:val="keyword1"/>
              </w:rPr>
            </w:rPrChange>
          </w:rPr>
          <w:t>CONSTRAINT</w:t>
        </w:r>
        <w:r w:rsidRPr="00A85691">
          <w:rPr>
            <w:sz w:val="18"/>
            <w:rPrChange w:id="4717" w:author="shorny" w:date="2014-06-09T15:49:00Z">
              <w:rPr/>
            </w:rPrChange>
          </w:rPr>
          <w:t xml:space="preserve"> `nationality </w:t>
        </w:r>
        <w:r w:rsidRPr="00A85691">
          <w:rPr>
            <w:rStyle w:val="keyword1"/>
            <w:sz w:val="18"/>
            <w:rPrChange w:id="4718" w:author="shorny" w:date="2014-06-09T15:49:00Z">
              <w:rPr>
                <w:rStyle w:val="keyword1"/>
              </w:rPr>
            </w:rPrChange>
          </w:rPr>
          <w:t>of</w:t>
        </w:r>
        <w:r w:rsidRPr="00A85691">
          <w:rPr>
            <w:sz w:val="18"/>
            <w:rPrChange w:id="4719" w:author="shorny" w:date="2014-06-09T15:49:00Z">
              <w:rPr/>
            </w:rPrChange>
          </w:rPr>
          <w:t xml:space="preserve">` </w:t>
        </w:r>
        <w:r w:rsidRPr="00A85691">
          <w:rPr>
            <w:rStyle w:val="keyword1"/>
            <w:sz w:val="18"/>
            <w:rPrChange w:id="4720" w:author="shorny" w:date="2014-06-09T15:49:00Z">
              <w:rPr>
                <w:rStyle w:val="keyword1"/>
              </w:rPr>
            </w:rPrChange>
          </w:rPr>
          <w:t>FOREIGN</w:t>
        </w:r>
        <w:r w:rsidRPr="00A85691">
          <w:rPr>
            <w:sz w:val="18"/>
            <w:rPrChange w:id="4721" w:author="shorny" w:date="2014-06-09T15:49:00Z">
              <w:rPr/>
            </w:rPrChange>
          </w:rPr>
          <w:t xml:space="preserve"> </w:t>
        </w:r>
        <w:r w:rsidRPr="00A85691">
          <w:rPr>
            <w:rStyle w:val="keyword1"/>
            <w:sz w:val="18"/>
            <w:rPrChange w:id="4722" w:author="shorny" w:date="2014-06-09T15:49:00Z">
              <w:rPr>
                <w:rStyle w:val="keyword1"/>
              </w:rPr>
            </w:rPrChange>
          </w:rPr>
          <w:t>KEY</w:t>
        </w:r>
        <w:r w:rsidRPr="00A85691">
          <w:rPr>
            <w:sz w:val="18"/>
            <w:rPrChange w:id="4723" w:author="shorny" w:date="2014-06-09T15:49:00Z">
              <w:rPr/>
            </w:rPrChange>
          </w:rPr>
          <w:t xml:space="preserve"> (NationalityCountryISOCode)</w:t>
        </w:r>
      </w:ins>
    </w:p>
    <w:p w14:paraId="3E8FE714" w14:textId="77777777" w:rsidR="00A85691" w:rsidRPr="00A85691" w:rsidRDefault="00A85691">
      <w:pPr>
        <w:pStyle w:val="HTMLPreformatted"/>
        <w:divId w:val="1206136475"/>
        <w:rPr>
          <w:ins w:id="4724" w:author="shorny" w:date="2014-06-09T15:48:00Z"/>
          <w:sz w:val="18"/>
          <w:rPrChange w:id="4725" w:author="shorny" w:date="2014-06-09T15:49:00Z">
            <w:rPr>
              <w:ins w:id="4726" w:author="shorny" w:date="2014-06-09T15:48:00Z"/>
            </w:rPr>
          </w:rPrChange>
        </w:rPr>
      </w:pPr>
      <w:ins w:id="4727" w:author="shorny" w:date="2014-06-09T15:48:00Z">
        <w:r w:rsidRPr="00A85691">
          <w:rPr>
            <w:sz w:val="18"/>
            <w:rPrChange w:id="4728" w:author="shorny" w:date="2014-06-09T15:49:00Z">
              <w:rPr/>
            </w:rPrChange>
          </w:rPr>
          <w:t xml:space="preserve">  </w:t>
        </w:r>
        <w:r w:rsidRPr="00A85691">
          <w:rPr>
            <w:rStyle w:val="keyword1"/>
            <w:sz w:val="18"/>
            <w:rPrChange w:id="4729" w:author="shorny" w:date="2014-06-09T15:49:00Z">
              <w:rPr>
                <w:rStyle w:val="keyword1"/>
              </w:rPr>
            </w:rPrChange>
          </w:rPr>
          <w:t>REFERENCES</w:t>
        </w:r>
        <w:r w:rsidRPr="00A85691">
          <w:rPr>
            <w:sz w:val="18"/>
            <w:rPrChange w:id="4730" w:author="shorny" w:date="2014-06-09T15:49:00Z">
              <w:rPr/>
            </w:rPrChange>
          </w:rPr>
          <w:t xml:space="preserve"> Country (CountryISOCode) </w:t>
        </w:r>
        <w:r w:rsidRPr="00A85691">
          <w:rPr>
            <w:rStyle w:val="keyword1"/>
            <w:sz w:val="18"/>
            <w:rPrChange w:id="4731" w:author="shorny" w:date="2014-06-09T15:49:00Z">
              <w:rPr>
                <w:rStyle w:val="keyword1"/>
              </w:rPr>
            </w:rPrChange>
          </w:rPr>
          <w:t>ON</w:t>
        </w:r>
        <w:r w:rsidRPr="00A85691">
          <w:rPr>
            <w:sz w:val="18"/>
            <w:rPrChange w:id="4732" w:author="shorny" w:date="2014-06-09T15:49:00Z">
              <w:rPr/>
            </w:rPrChange>
          </w:rPr>
          <w:t xml:space="preserve"> </w:t>
        </w:r>
        <w:r w:rsidRPr="00A85691">
          <w:rPr>
            <w:rStyle w:val="keyword1"/>
            <w:sz w:val="18"/>
            <w:rPrChange w:id="4733" w:author="shorny" w:date="2014-06-09T15:49:00Z">
              <w:rPr>
                <w:rStyle w:val="keyword1"/>
              </w:rPr>
            </w:rPrChange>
          </w:rPr>
          <w:t>UPDATE</w:t>
        </w:r>
        <w:r w:rsidRPr="00A85691">
          <w:rPr>
            <w:sz w:val="18"/>
            <w:rPrChange w:id="4734" w:author="shorny" w:date="2014-06-09T15:49:00Z">
              <w:rPr/>
            </w:rPrChange>
          </w:rPr>
          <w:t xml:space="preserve"> </w:t>
        </w:r>
        <w:r w:rsidRPr="00A85691">
          <w:rPr>
            <w:rStyle w:val="keyword1"/>
            <w:sz w:val="18"/>
            <w:rPrChange w:id="4735" w:author="shorny" w:date="2014-06-09T15:49:00Z">
              <w:rPr>
                <w:rStyle w:val="keyword1"/>
              </w:rPr>
            </w:rPrChange>
          </w:rPr>
          <w:t>Cascade</w:t>
        </w:r>
        <w:r w:rsidRPr="00A85691">
          <w:rPr>
            <w:sz w:val="18"/>
            <w:rPrChange w:id="4736" w:author="shorny" w:date="2014-06-09T15:49:00Z">
              <w:rPr/>
            </w:rPrChange>
          </w:rPr>
          <w:t xml:space="preserve"> </w:t>
        </w:r>
        <w:r w:rsidRPr="00A85691">
          <w:rPr>
            <w:rStyle w:val="keyword1"/>
            <w:sz w:val="18"/>
            <w:rPrChange w:id="4737" w:author="shorny" w:date="2014-06-09T15:49:00Z">
              <w:rPr>
                <w:rStyle w:val="keyword1"/>
              </w:rPr>
            </w:rPrChange>
          </w:rPr>
          <w:t>ON</w:t>
        </w:r>
        <w:r w:rsidRPr="00A85691">
          <w:rPr>
            <w:sz w:val="18"/>
            <w:rPrChange w:id="4738" w:author="shorny" w:date="2014-06-09T15:49:00Z">
              <w:rPr/>
            </w:rPrChange>
          </w:rPr>
          <w:t xml:space="preserve"> </w:t>
        </w:r>
        <w:r w:rsidRPr="00A85691">
          <w:rPr>
            <w:rStyle w:val="keyword1"/>
            <w:sz w:val="18"/>
            <w:rPrChange w:id="4739" w:author="shorny" w:date="2014-06-09T15:49:00Z">
              <w:rPr>
                <w:rStyle w:val="keyword1"/>
              </w:rPr>
            </w:rPrChange>
          </w:rPr>
          <w:t>DELETE</w:t>
        </w:r>
        <w:r w:rsidRPr="00A85691">
          <w:rPr>
            <w:sz w:val="18"/>
            <w:rPrChange w:id="4740" w:author="shorny" w:date="2014-06-09T15:49:00Z">
              <w:rPr/>
            </w:rPrChange>
          </w:rPr>
          <w:t xml:space="preserve"> </w:t>
        </w:r>
        <w:r w:rsidRPr="00A85691">
          <w:rPr>
            <w:rStyle w:val="keyword1"/>
            <w:sz w:val="18"/>
            <w:rPrChange w:id="4741" w:author="shorny" w:date="2014-06-09T15:49:00Z">
              <w:rPr>
                <w:rStyle w:val="keyword1"/>
              </w:rPr>
            </w:rPrChange>
          </w:rPr>
          <w:t>Restrict</w:t>
        </w:r>
        <w:r w:rsidRPr="00A85691">
          <w:rPr>
            <w:sz w:val="18"/>
            <w:rPrChange w:id="4742" w:author="shorny" w:date="2014-06-09T15:49:00Z">
              <w:rPr/>
            </w:rPrChange>
          </w:rPr>
          <w:t>;</w:t>
        </w:r>
      </w:ins>
    </w:p>
    <w:p w14:paraId="31A0B246" w14:textId="77777777" w:rsidR="00A85691" w:rsidRPr="00A85691" w:rsidRDefault="00A85691">
      <w:pPr>
        <w:pStyle w:val="HTMLPreformatted"/>
        <w:divId w:val="1206136475"/>
        <w:rPr>
          <w:ins w:id="4743" w:author="shorny" w:date="2014-06-09T15:48:00Z"/>
          <w:sz w:val="18"/>
          <w:rPrChange w:id="4744" w:author="shorny" w:date="2014-06-09T15:49:00Z">
            <w:rPr>
              <w:ins w:id="4745" w:author="shorny" w:date="2014-06-09T15:48:00Z"/>
            </w:rPr>
          </w:rPrChange>
        </w:rPr>
      </w:pPr>
    </w:p>
    <w:p w14:paraId="7CE3F042" w14:textId="77777777" w:rsidR="00A85691" w:rsidRPr="00A85691" w:rsidRDefault="00A85691">
      <w:pPr>
        <w:pStyle w:val="HTMLPreformatted"/>
        <w:divId w:val="1206136475"/>
        <w:rPr>
          <w:ins w:id="4746" w:author="shorny" w:date="2014-06-09T15:48:00Z"/>
          <w:sz w:val="18"/>
          <w:rPrChange w:id="4747" w:author="shorny" w:date="2014-06-09T15:49:00Z">
            <w:rPr>
              <w:ins w:id="4748" w:author="shorny" w:date="2014-06-09T15:48:00Z"/>
            </w:rPr>
          </w:rPrChange>
        </w:rPr>
      </w:pPr>
      <w:ins w:id="4749" w:author="shorny" w:date="2014-06-09T15:48:00Z">
        <w:r w:rsidRPr="00A85691">
          <w:rPr>
            <w:rStyle w:val="keyword1"/>
            <w:sz w:val="18"/>
            <w:rPrChange w:id="4750" w:author="shorny" w:date="2014-06-09T15:49:00Z">
              <w:rPr>
                <w:rStyle w:val="keyword1"/>
              </w:rPr>
            </w:rPrChange>
          </w:rPr>
          <w:t>ALTER</w:t>
        </w:r>
        <w:r w:rsidRPr="00A85691">
          <w:rPr>
            <w:sz w:val="18"/>
            <w:rPrChange w:id="4751" w:author="shorny" w:date="2014-06-09T15:49:00Z">
              <w:rPr/>
            </w:rPrChange>
          </w:rPr>
          <w:t xml:space="preserve"> </w:t>
        </w:r>
        <w:r w:rsidRPr="00A85691">
          <w:rPr>
            <w:rStyle w:val="keyword1"/>
            <w:sz w:val="18"/>
            <w:rPrChange w:id="4752" w:author="shorny" w:date="2014-06-09T15:49:00Z">
              <w:rPr>
                <w:rStyle w:val="keyword1"/>
              </w:rPr>
            </w:rPrChange>
          </w:rPr>
          <w:t>TABLE</w:t>
        </w:r>
        <w:r w:rsidRPr="00A85691">
          <w:rPr>
            <w:sz w:val="18"/>
            <w:rPrChange w:id="4753" w:author="shorny" w:date="2014-06-09T15:49:00Z">
              <w:rPr/>
            </w:rPrChange>
          </w:rPr>
          <w:t xml:space="preserve"> </w:t>
        </w:r>
        <w:r w:rsidRPr="00A85691">
          <w:rPr>
            <w:rStyle w:val="function-name1"/>
            <w:sz w:val="18"/>
            <w:rPrChange w:id="4754" w:author="shorny" w:date="2014-06-09T15:49:00Z">
              <w:rPr>
                <w:rStyle w:val="function-name1"/>
              </w:rPr>
            </w:rPrChange>
          </w:rPr>
          <w:t>Application</w:t>
        </w:r>
      </w:ins>
    </w:p>
    <w:p w14:paraId="4F850318" w14:textId="77777777" w:rsidR="00A85691" w:rsidRPr="00A85691" w:rsidRDefault="00A85691">
      <w:pPr>
        <w:pStyle w:val="HTMLPreformatted"/>
        <w:divId w:val="1206136475"/>
        <w:rPr>
          <w:ins w:id="4755" w:author="shorny" w:date="2014-06-09T15:48:00Z"/>
          <w:sz w:val="18"/>
          <w:rPrChange w:id="4756" w:author="shorny" w:date="2014-06-09T15:49:00Z">
            <w:rPr>
              <w:ins w:id="4757" w:author="shorny" w:date="2014-06-09T15:48:00Z"/>
            </w:rPr>
          </w:rPrChange>
        </w:rPr>
      </w:pPr>
      <w:ins w:id="4758" w:author="shorny" w:date="2014-06-09T15:48:00Z">
        <w:r w:rsidRPr="00A85691">
          <w:rPr>
            <w:rStyle w:val="keyword1"/>
            <w:sz w:val="18"/>
            <w:rPrChange w:id="4759" w:author="shorny" w:date="2014-06-09T15:49:00Z">
              <w:rPr>
                <w:rStyle w:val="keyword1"/>
              </w:rPr>
            </w:rPrChange>
          </w:rPr>
          <w:t>ADD</w:t>
        </w:r>
        <w:r w:rsidRPr="00A85691">
          <w:rPr>
            <w:sz w:val="18"/>
            <w:rPrChange w:id="4760" w:author="shorny" w:date="2014-06-09T15:49:00Z">
              <w:rPr/>
            </w:rPrChange>
          </w:rPr>
          <w:t xml:space="preserve"> INDEX `will pay </w:t>
        </w:r>
        <w:r w:rsidRPr="00A85691">
          <w:rPr>
            <w:rStyle w:val="keyword1"/>
            <w:sz w:val="18"/>
            <w:rPrChange w:id="4761" w:author="shorny" w:date="2014-06-09T15:49:00Z">
              <w:rPr>
                <w:rStyle w:val="keyword1"/>
              </w:rPr>
            </w:rPrChange>
          </w:rPr>
          <w:t>using</w:t>
        </w:r>
        <w:r w:rsidRPr="00A85691">
          <w:rPr>
            <w:sz w:val="18"/>
            <w:rPrChange w:id="4762" w:author="shorny" w:date="2014-06-09T15:49:00Z">
              <w:rPr/>
            </w:rPrChange>
          </w:rPr>
          <w:t>` (PayMethodID),</w:t>
        </w:r>
      </w:ins>
    </w:p>
    <w:p w14:paraId="3CD497F2" w14:textId="77777777" w:rsidR="00A85691" w:rsidRPr="00A85691" w:rsidRDefault="00A85691">
      <w:pPr>
        <w:pStyle w:val="HTMLPreformatted"/>
        <w:divId w:val="1206136475"/>
        <w:rPr>
          <w:ins w:id="4763" w:author="shorny" w:date="2014-06-09T15:48:00Z"/>
          <w:sz w:val="18"/>
          <w:rPrChange w:id="4764" w:author="shorny" w:date="2014-06-09T15:49:00Z">
            <w:rPr>
              <w:ins w:id="4765" w:author="shorny" w:date="2014-06-09T15:48:00Z"/>
            </w:rPr>
          </w:rPrChange>
        </w:rPr>
      </w:pPr>
      <w:ins w:id="4766" w:author="shorny" w:date="2014-06-09T15:48:00Z">
        <w:r w:rsidRPr="00A85691">
          <w:rPr>
            <w:rStyle w:val="keyword1"/>
            <w:sz w:val="18"/>
            <w:rPrChange w:id="4767" w:author="shorny" w:date="2014-06-09T15:49:00Z">
              <w:rPr>
                <w:rStyle w:val="keyword1"/>
              </w:rPr>
            </w:rPrChange>
          </w:rPr>
          <w:t>ADD</w:t>
        </w:r>
        <w:r w:rsidRPr="00A85691">
          <w:rPr>
            <w:sz w:val="18"/>
            <w:rPrChange w:id="4768" w:author="shorny" w:date="2014-06-09T15:49:00Z">
              <w:rPr/>
            </w:rPrChange>
          </w:rPr>
          <w:t xml:space="preserve"> </w:t>
        </w:r>
        <w:r w:rsidRPr="00A85691">
          <w:rPr>
            <w:rStyle w:val="keyword1"/>
            <w:sz w:val="18"/>
            <w:rPrChange w:id="4769" w:author="shorny" w:date="2014-06-09T15:49:00Z">
              <w:rPr>
                <w:rStyle w:val="keyword1"/>
              </w:rPr>
            </w:rPrChange>
          </w:rPr>
          <w:t>CONSTRAINT</w:t>
        </w:r>
        <w:r w:rsidRPr="00A85691">
          <w:rPr>
            <w:sz w:val="18"/>
            <w:rPrChange w:id="4770" w:author="shorny" w:date="2014-06-09T15:49:00Z">
              <w:rPr/>
            </w:rPrChange>
          </w:rPr>
          <w:t xml:space="preserve"> `will pay </w:t>
        </w:r>
        <w:r w:rsidRPr="00A85691">
          <w:rPr>
            <w:rStyle w:val="keyword1"/>
            <w:sz w:val="18"/>
            <w:rPrChange w:id="4771" w:author="shorny" w:date="2014-06-09T15:49:00Z">
              <w:rPr>
                <w:rStyle w:val="keyword1"/>
              </w:rPr>
            </w:rPrChange>
          </w:rPr>
          <w:t>using</w:t>
        </w:r>
        <w:r w:rsidRPr="00A85691">
          <w:rPr>
            <w:sz w:val="18"/>
            <w:rPrChange w:id="4772" w:author="shorny" w:date="2014-06-09T15:49:00Z">
              <w:rPr/>
            </w:rPrChange>
          </w:rPr>
          <w:t xml:space="preserve">` </w:t>
        </w:r>
        <w:r w:rsidRPr="00A85691">
          <w:rPr>
            <w:rStyle w:val="keyword1"/>
            <w:sz w:val="18"/>
            <w:rPrChange w:id="4773" w:author="shorny" w:date="2014-06-09T15:49:00Z">
              <w:rPr>
                <w:rStyle w:val="keyword1"/>
              </w:rPr>
            </w:rPrChange>
          </w:rPr>
          <w:t>FOREIGN</w:t>
        </w:r>
        <w:r w:rsidRPr="00A85691">
          <w:rPr>
            <w:sz w:val="18"/>
            <w:rPrChange w:id="4774" w:author="shorny" w:date="2014-06-09T15:49:00Z">
              <w:rPr/>
            </w:rPrChange>
          </w:rPr>
          <w:t xml:space="preserve"> </w:t>
        </w:r>
        <w:r w:rsidRPr="00A85691">
          <w:rPr>
            <w:rStyle w:val="keyword1"/>
            <w:sz w:val="18"/>
            <w:rPrChange w:id="4775" w:author="shorny" w:date="2014-06-09T15:49:00Z">
              <w:rPr>
                <w:rStyle w:val="keyword1"/>
              </w:rPr>
            </w:rPrChange>
          </w:rPr>
          <w:t>KEY</w:t>
        </w:r>
        <w:r w:rsidRPr="00A85691">
          <w:rPr>
            <w:sz w:val="18"/>
            <w:rPrChange w:id="4776" w:author="shorny" w:date="2014-06-09T15:49:00Z">
              <w:rPr/>
            </w:rPrChange>
          </w:rPr>
          <w:t xml:space="preserve"> (PayMethodID)</w:t>
        </w:r>
      </w:ins>
    </w:p>
    <w:p w14:paraId="42D5EBCA" w14:textId="77777777" w:rsidR="00A85691" w:rsidRPr="00A85691" w:rsidRDefault="00A85691">
      <w:pPr>
        <w:pStyle w:val="HTMLPreformatted"/>
        <w:divId w:val="1206136475"/>
        <w:rPr>
          <w:ins w:id="4777" w:author="shorny" w:date="2014-06-09T15:48:00Z"/>
          <w:sz w:val="18"/>
          <w:rPrChange w:id="4778" w:author="shorny" w:date="2014-06-09T15:49:00Z">
            <w:rPr>
              <w:ins w:id="4779" w:author="shorny" w:date="2014-06-09T15:48:00Z"/>
            </w:rPr>
          </w:rPrChange>
        </w:rPr>
      </w:pPr>
      <w:ins w:id="4780" w:author="shorny" w:date="2014-06-09T15:48:00Z">
        <w:r w:rsidRPr="00A85691">
          <w:rPr>
            <w:sz w:val="18"/>
            <w:rPrChange w:id="4781" w:author="shorny" w:date="2014-06-09T15:49:00Z">
              <w:rPr/>
            </w:rPrChange>
          </w:rPr>
          <w:t xml:space="preserve">  </w:t>
        </w:r>
        <w:r w:rsidRPr="00A85691">
          <w:rPr>
            <w:rStyle w:val="keyword1"/>
            <w:sz w:val="18"/>
            <w:rPrChange w:id="4782" w:author="shorny" w:date="2014-06-09T15:49:00Z">
              <w:rPr>
                <w:rStyle w:val="keyword1"/>
              </w:rPr>
            </w:rPrChange>
          </w:rPr>
          <w:t>REFERENCES</w:t>
        </w:r>
        <w:r w:rsidRPr="00A85691">
          <w:rPr>
            <w:sz w:val="18"/>
            <w:rPrChange w:id="4783" w:author="shorny" w:date="2014-06-09T15:49:00Z">
              <w:rPr/>
            </w:rPrChange>
          </w:rPr>
          <w:t xml:space="preserve"> `Payment </w:t>
        </w:r>
        <w:r w:rsidRPr="00A85691">
          <w:rPr>
            <w:rStyle w:val="keyword1"/>
            <w:sz w:val="18"/>
            <w:rPrChange w:id="4784" w:author="shorny" w:date="2014-06-09T15:49:00Z">
              <w:rPr>
                <w:rStyle w:val="keyword1"/>
              </w:rPr>
            </w:rPrChange>
          </w:rPr>
          <w:t>Method</w:t>
        </w:r>
        <w:r w:rsidRPr="00A85691">
          <w:rPr>
            <w:sz w:val="18"/>
            <w:rPrChange w:id="4785" w:author="shorny" w:date="2014-06-09T15:49:00Z">
              <w:rPr/>
            </w:rPrChange>
          </w:rPr>
          <w:t>` (PayMethodID)</w:t>
        </w:r>
      </w:ins>
    </w:p>
    <w:p w14:paraId="23C38C29" w14:textId="77777777" w:rsidR="00A85691" w:rsidRPr="00A85691" w:rsidRDefault="00A85691">
      <w:pPr>
        <w:pStyle w:val="HTMLPreformatted"/>
        <w:divId w:val="1206136475"/>
        <w:rPr>
          <w:ins w:id="4786" w:author="shorny" w:date="2014-06-09T15:48:00Z"/>
          <w:sz w:val="18"/>
          <w:rPrChange w:id="4787" w:author="shorny" w:date="2014-06-09T15:49:00Z">
            <w:rPr>
              <w:ins w:id="4788" w:author="shorny" w:date="2014-06-09T15:48:00Z"/>
            </w:rPr>
          </w:rPrChange>
        </w:rPr>
      </w:pPr>
      <w:ins w:id="4789" w:author="shorny" w:date="2014-06-09T15:48:00Z">
        <w:r w:rsidRPr="00A85691">
          <w:rPr>
            <w:sz w:val="18"/>
            <w:rPrChange w:id="4790" w:author="shorny" w:date="2014-06-09T15:49:00Z">
              <w:rPr/>
            </w:rPrChange>
          </w:rPr>
          <w:t xml:space="preserve">  </w:t>
        </w:r>
        <w:r w:rsidRPr="00A85691">
          <w:rPr>
            <w:rStyle w:val="keyword1"/>
            <w:sz w:val="18"/>
            <w:rPrChange w:id="4791" w:author="shorny" w:date="2014-06-09T15:49:00Z">
              <w:rPr>
                <w:rStyle w:val="keyword1"/>
              </w:rPr>
            </w:rPrChange>
          </w:rPr>
          <w:t>ON</w:t>
        </w:r>
        <w:r w:rsidRPr="00A85691">
          <w:rPr>
            <w:sz w:val="18"/>
            <w:rPrChange w:id="4792" w:author="shorny" w:date="2014-06-09T15:49:00Z">
              <w:rPr/>
            </w:rPrChange>
          </w:rPr>
          <w:t xml:space="preserve"> </w:t>
        </w:r>
        <w:r w:rsidRPr="00A85691">
          <w:rPr>
            <w:rStyle w:val="keyword1"/>
            <w:sz w:val="18"/>
            <w:rPrChange w:id="4793" w:author="shorny" w:date="2014-06-09T15:49:00Z">
              <w:rPr>
                <w:rStyle w:val="keyword1"/>
              </w:rPr>
            </w:rPrChange>
          </w:rPr>
          <w:t>UPDATE</w:t>
        </w:r>
        <w:r w:rsidRPr="00A85691">
          <w:rPr>
            <w:sz w:val="18"/>
            <w:rPrChange w:id="4794" w:author="shorny" w:date="2014-06-09T15:49:00Z">
              <w:rPr/>
            </w:rPrChange>
          </w:rPr>
          <w:t xml:space="preserve"> </w:t>
        </w:r>
        <w:r w:rsidRPr="00A85691">
          <w:rPr>
            <w:rStyle w:val="keyword1"/>
            <w:sz w:val="18"/>
            <w:rPrChange w:id="4795" w:author="shorny" w:date="2014-06-09T15:49:00Z">
              <w:rPr>
                <w:rStyle w:val="keyword1"/>
              </w:rPr>
            </w:rPrChange>
          </w:rPr>
          <w:t>Cascade</w:t>
        </w:r>
        <w:r w:rsidRPr="00A85691">
          <w:rPr>
            <w:sz w:val="18"/>
            <w:rPrChange w:id="4796" w:author="shorny" w:date="2014-06-09T15:49:00Z">
              <w:rPr/>
            </w:rPrChange>
          </w:rPr>
          <w:t xml:space="preserve"> </w:t>
        </w:r>
        <w:r w:rsidRPr="00A85691">
          <w:rPr>
            <w:rStyle w:val="keyword1"/>
            <w:sz w:val="18"/>
            <w:rPrChange w:id="4797" w:author="shorny" w:date="2014-06-09T15:49:00Z">
              <w:rPr>
                <w:rStyle w:val="keyword1"/>
              </w:rPr>
            </w:rPrChange>
          </w:rPr>
          <w:t>ON</w:t>
        </w:r>
        <w:r w:rsidRPr="00A85691">
          <w:rPr>
            <w:sz w:val="18"/>
            <w:rPrChange w:id="4798" w:author="shorny" w:date="2014-06-09T15:49:00Z">
              <w:rPr/>
            </w:rPrChange>
          </w:rPr>
          <w:t xml:space="preserve"> </w:t>
        </w:r>
        <w:r w:rsidRPr="00A85691">
          <w:rPr>
            <w:rStyle w:val="keyword1"/>
            <w:sz w:val="18"/>
            <w:rPrChange w:id="4799" w:author="shorny" w:date="2014-06-09T15:49:00Z">
              <w:rPr>
                <w:rStyle w:val="keyword1"/>
              </w:rPr>
            </w:rPrChange>
          </w:rPr>
          <w:t>DELETE</w:t>
        </w:r>
        <w:r w:rsidRPr="00A85691">
          <w:rPr>
            <w:sz w:val="18"/>
            <w:rPrChange w:id="4800" w:author="shorny" w:date="2014-06-09T15:49:00Z">
              <w:rPr/>
            </w:rPrChange>
          </w:rPr>
          <w:t xml:space="preserve"> </w:t>
        </w:r>
        <w:r w:rsidRPr="00A85691">
          <w:rPr>
            <w:rStyle w:val="keyword1"/>
            <w:sz w:val="18"/>
            <w:rPrChange w:id="4801" w:author="shorny" w:date="2014-06-09T15:49:00Z">
              <w:rPr>
                <w:rStyle w:val="keyword1"/>
              </w:rPr>
            </w:rPrChange>
          </w:rPr>
          <w:t>Restrict</w:t>
        </w:r>
        <w:r w:rsidRPr="00A85691">
          <w:rPr>
            <w:sz w:val="18"/>
            <w:rPrChange w:id="4802" w:author="shorny" w:date="2014-06-09T15:49:00Z">
              <w:rPr/>
            </w:rPrChange>
          </w:rPr>
          <w:t>;</w:t>
        </w:r>
      </w:ins>
    </w:p>
    <w:p w14:paraId="1FE4CA54" w14:textId="77777777" w:rsidR="00A85691" w:rsidRPr="00A85691" w:rsidRDefault="00A85691">
      <w:pPr>
        <w:pStyle w:val="HTMLPreformatted"/>
        <w:divId w:val="1206136475"/>
        <w:rPr>
          <w:ins w:id="4803" w:author="shorny" w:date="2014-06-09T15:48:00Z"/>
          <w:sz w:val="18"/>
          <w:rPrChange w:id="4804" w:author="shorny" w:date="2014-06-09T15:49:00Z">
            <w:rPr>
              <w:ins w:id="4805" w:author="shorny" w:date="2014-06-09T15:48:00Z"/>
            </w:rPr>
          </w:rPrChange>
        </w:rPr>
      </w:pPr>
    </w:p>
    <w:p w14:paraId="2732AC4B" w14:textId="77777777" w:rsidR="00A85691" w:rsidRPr="00A85691" w:rsidRDefault="00A85691">
      <w:pPr>
        <w:pStyle w:val="HTMLPreformatted"/>
        <w:divId w:val="1206136475"/>
        <w:rPr>
          <w:ins w:id="4806" w:author="shorny" w:date="2014-06-09T15:48:00Z"/>
          <w:sz w:val="18"/>
          <w:rPrChange w:id="4807" w:author="shorny" w:date="2014-06-09T15:49:00Z">
            <w:rPr>
              <w:ins w:id="4808" w:author="shorny" w:date="2014-06-09T15:48:00Z"/>
            </w:rPr>
          </w:rPrChange>
        </w:rPr>
      </w:pPr>
      <w:ins w:id="4809" w:author="shorny" w:date="2014-06-09T15:48:00Z">
        <w:r w:rsidRPr="00A85691">
          <w:rPr>
            <w:rStyle w:val="keyword1"/>
            <w:sz w:val="18"/>
            <w:rPrChange w:id="4810" w:author="shorny" w:date="2014-06-09T15:49:00Z">
              <w:rPr>
                <w:rStyle w:val="keyword1"/>
              </w:rPr>
            </w:rPrChange>
          </w:rPr>
          <w:t>ALTER</w:t>
        </w:r>
        <w:r w:rsidRPr="00A85691">
          <w:rPr>
            <w:sz w:val="18"/>
            <w:rPrChange w:id="4811" w:author="shorny" w:date="2014-06-09T15:49:00Z">
              <w:rPr/>
            </w:rPrChange>
          </w:rPr>
          <w:t xml:space="preserve"> </w:t>
        </w:r>
        <w:r w:rsidRPr="00A85691">
          <w:rPr>
            <w:rStyle w:val="keyword1"/>
            <w:sz w:val="18"/>
            <w:rPrChange w:id="4812" w:author="shorny" w:date="2014-06-09T15:49:00Z">
              <w:rPr>
                <w:rStyle w:val="keyword1"/>
              </w:rPr>
            </w:rPrChange>
          </w:rPr>
          <w:t>TABLE</w:t>
        </w:r>
        <w:r w:rsidRPr="00A85691">
          <w:rPr>
            <w:sz w:val="18"/>
            <w:rPrChange w:id="4813" w:author="shorny" w:date="2014-06-09T15:49:00Z">
              <w:rPr/>
            </w:rPrChange>
          </w:rPr>
          <w:t xml:space="preserve"> </w:t>
        </w:r>
        <w:r w:rsidRPr="00A85691">
          <w:rPr>
            <w:rStyle w:val="function-name1"/>
            <w:sz w:val="18"/>
            <w:rPrChange w:id="4814" w:author="shorny" w:date="2014-06-09T15:49:00Z">
              <w:rPr>
                <w:rStyle w:val="function-name1"/>
              </w:rPr>
            </w:rPrChange>
          </w:rPr>
          <w:t>Application</w:t>
        </w:r>
      </w:ins>
    </w:p>
    <w:p w14:paraId="5E08806D" w14:textId="77777777" w:rsidR="00A85691" w:rsidRPr="00A85691" w:rsidRDefault="00A85691">
      <w:pPr>
        <w:pStyle w:val="HTMLPreformatted"/>
        <w:divId w:val="1206136475"/>
        <w:rPr>
          <w:ins w:id="4815" w:author="shorny" w:date="2014-06-09T15:48:00Z"/>
          <w:sz w:val="18"/>
          <w:rPrChange w:id="4816" w:author="shorny" w:date="2014-06-09T15:49:00Z">
            <w:rPr>
              <w:ins w:id="4817" w:author="shorny" w:date="2014-06-09T15:48:00Z"/>
            </w:rPr>
          </w:rPrChange>
        </w:rPr>
      </w:pPr>
      <w:ins w:id="4818" w:author="shorny" w:date="2014-06-09T15:48:00Z">
        <w:r w:rsidRPr="00A85691">
          <w:rPr>
            <w:rStyle w:val="keyword1"/>
            <w:sz w:val="18"/>
            <w:rPrChange w:id="4819" w:author="shorny" w:date="2014-06-09T15:49:00Z">
              <w:rPr>
                <w:rStyle w:val="keyword1"/>
              </w:rPr>
            </w:rPrChange>
          </w:rPr>
          <w:t>ADD</w:t>
        </w:r>
        <w:r w:rsidRPr="00A85691">
          <w:rPr>
            <w:sz w:val="18"/>
            <w:rPrChange w:id="4820" w:author="shorny" w:date="2014-06-09T15:49:00Z">
              <w:rPr/>
            </w:rPrChange>
          </w:rPr>
          <w:t xml:space="preserve"> INDEX submits (ApplicantID),</w:t>
        </w:r>
      </w:ins>
    </w:p>
    <w:p w14:paraId="0733C4DF" w14:textId="77777777" w:rsidR="00A85691" w:rsidRPr="00A85691" w:rsidRDefault="00A85691">
      <w:pPr>
        <w:pStyle w:val="HTMLPreformatted"/>
        <w:divId w:val="1206136475"/>
        <w:rPr>
          <w:ins w:id="4821" w:author="shorny" w:date="2014-06-09T15:48:00Z"/>
          <w:sz w:val="18"/>
          <w:rPrChange w:id="4822" w:author="shorny" w:date="2014-06-09T15:49:00Z">
            <w:rPr>
              <w:ins w:id="4823" w:author="shorny" w:date="2014-06-09T15:48:00Z"/>
            </w:rPr>
          </w:rPrChange>
        </w:rPr>
      </w:pPr>
      <w:ins w:id="4824" w:author="shorny" w:date="2014-06-09T15:48:00Z">
        <w:r w:rsidRPr="00A85691">
          <w:rPr>
            <w:rStyle w:val="keyword1"/>
            <w:sz w:val="18"/>
            <w:rPrChange w:id="4825" w:author="shorny" w:date="2014-06-09T15:49:00Z">
              <w:rPr>
                <w:rStyle w:val="keyword1"/>
              </w:rPr>
            </w:rPrChange>
          </w:rPr>
          <w:t>ADD</w:t>
        </w:r>
        <w:r w:rsidRPr="00A85691">
          <w:rPr>
            <w:sz w:val="18"/>
            <w:rPrChange w:id="4826" w:author="shorny" w:date="2014-06-09T15:49:00Z">
              <w:rPr/>
            </w:rPrChange>
          </w:rPr>
          <w:t xml:space="preserve"> </w:t>
        </w:r>
        <w:r w:rsidRPr="00A85691">
          <w:rPr>
            <w:rStyle w:val="keyword1"/>
            <w:sz w:val="18"/>
            <w:rPrChange w:id="4827" w:author="shorny" w:date="2014-06-09T15:49:00Z">
              <w:rPr>
                <w:rStyle w:val="keyword1"/>
              </w:rPr>
            </w:rPrChange>
          </w:rPr>
          <w:t>CONSTRAINT</w:t>
        </w:r>
        <w:r w:rsidRPr="00A85691">
          <w:rPr>
            <w:sz w:val="18"/>
            <w:rPrChange w:id="4828" w:author="shorny" w:date="2014-06-09T15:49:00Z">
              <w:rPr/>
            </w:rPrChange>
          </w:rPr>
          <w:t xml:space="preserve"> submits </w:t>
        </w:r>
        <w:r w:rsidRPr="00A85691">
          <w:rPr>
            <w:rStyle w:val="keyword1"/>
            <w:sz w:val="18"/>
            <w:rPrChange w:id="4829" w:author="shorny" w:date="2014-06-09T15:49:00Z">
              <w:rPr>
                <w:rStyle w:val="keyword1"/>
              </w:rPr>
            </w:rPrChange>
          </w:rPr>
          <w:t>FOREIGN</w:t>
        </w:r>
        <w:r w:rsidRPr="00A85691">
          <w:rPr>
            <w:sz w:val="18"/>
            <w:rPrChange w:id="4830" w:author="shorny" w:date="2014-06-09T15:49:00Z">
              <w:rPr/>
            </w:rPrChange>
          </w:rPr>
          <w:t xml:space="preserve"> </w:t>
        </w:r>
        <w:r w:rsidRPr="00A85691">
          <w:rPr>
            <w:rStyle w:val="keyword1"/>
            <w:sz w:val="18"/>
            <w:rPrChange w:id="4831" w:author="shorny" w:date="2014-06-09T15:49:00Z">
              <w:rPr>
                <w:rStyle w:val="keyword1"/>
              </w:rPr>
            </w:rPrChange>
          </w:rPr>
          <w:t>KEY</w:t>
        </w:r>
        <w:r w:rsidRPr="00A85691">
          <w:rPr>
            <w:sz w:val="18"/>
            <w:rPrChange w:id="4832" w:author="shorny" w:date="2014-06-09T15:49:00Z">
              <w:rPr/>
            </w:rPrChange>
          </w:rPr>
          <w:t xml:space="preserve"> (ApplicantID)</w:t>
        </w:r>
      </w:ins>
    </w:p>
    <w:p w14:paraId="6814485F" w14:textId="77777777" w:rsidR="00A85691" w:rsidRPr="00A85691" w:rsidRDefault="00A85691">
      <w:pPr>
        <w:pStyle w:val="HTMLPreformatted"/>
        <w:divId w:val="1206136475"/>
        <w:rPr>
          <w:ins w:id="4833" w:author="shorny" w:date="2014-06-09T15:48:00Z"/>
          <w:sz w:val="18"/>
          <w:rPrChange w:id="4834" w:author="shorny" w:date="2014-06-09T15:49:00Z">
            <w:rPr>
              <w:ins w:id="4835" w:author="shorny" w:date="2014-06-09T15:48:00Z"/>
            </w:rPr>
          </w:rPrChange>
        </w:rPr>
      </w:pPr>
      <w:ins w:id="4836" w:author="shorny" w:date="2014-06-09T15:48:00Z">
        <w:r w:rsidRPr="00A85691">
          <w:rPr>
            <w:sz w:val="18"/>
            <w:rPrChange w:id="4837" w:author="shorny" w:date="2014-06-09T15:49:00Z">
              <w:rPr/>
            </w:rPrChange>
          </w:rPr>
          <w:t xml:space="preserve">  </w:t>
        </w:r>
        <w:r w:rsidRPr="00A85691">
          <w:rPr>
            <w:rStyle w:val="keyword1"/>
            <w:sz w:val="18"/>
            <w:rPrChange w:id="4838" w:author="shorny" w:date="2014-06-09T15:49:00Z">
              <w:rPr>
                <w:rStyle w:val="keyword1"/>
              </w:rPr>
            </w:rPrChange>
          </w:rPr>
          <w:t>REFERENCES</w:t>
        </w:r>
        <w:r w:rsidRPr="00A85691">
          <w:rPr>
            <w:sz w:val="18"/>
            <w:rPrChange w:id="4839" w:author="shorny" w:date="2014-06-09T15:49:00Z">
              <w:rPr/>
            </w:rPrChange>
          </w:rPr>
          <w:t xml:space="preserve"> Applicant (ApplicantID) </w:t>
        </w:r>
        <w:r w:rsidRPr="00A85691">
          <w:rPr>
            <w:rStyle w:val="keyword1"/>
            <w:sz w:val="18"/>
            <w:rPrChange w:id="4840" w:author="shorny" w:date="2014-06-09T15:49:00Z">
              <w:rPr>
                <w:rStyle w:val="keyword1"/>
              </w:rPr>
            </w:rPrChange>
          </w:rPr>
          <w:t>ON</w:t>
        </w:r>
        <w:r w:rsidRPr="00A85691">
          <w:rPr>
            <w:sz w:val="18"/>
            <w:rPrChange w:id="4841" w:author="shorny" w:date="2014-06-09T15:49:00Z">
              <w:rPr/>
            </w:rPrChange>
          </w:rPr>
          <w:t xml:space="preserve"> </w:t>
        </w:r>
        <w:r w:rsidRPr="00A85691">
          <w:rPr>
            <w:rStyle w:val="keyword1"/>
            <w:sz w:val="18"/>
            <w:rPrChange w:id="4842" w:author="shorny" w:date="2014-06-09T15:49:00Z">
              <w:rPr>
                <w:rStyle w:val="keyword1"/>
              </w:rPr>
            </w:rPrChange>
          </w:rPr>
          <w:t>UPDATE</w:t>
        </w:r>
        <w:r w:rsidRPr="00A85691">
          <w:rPr>
            <w:sz w:val="18"/>
            <w:rPrChange w:id="4843" w:author="shorny" w:date="2014-06-09T15:49:00Z">
              <w:rPr/>
            </w:rPrChange>
          </w:rPr>
          <w:t xml:space="preserve"> </w:t>
        </w:r>
        <w:r w:rsidRPr="00A85691">
          <w:rPr>
            <w:rStyle w:val="keyword1"/>
            <w:sz w:val="18"/>
            <w:rPrChange w:id="4844" w:author="shorny" w:date="2014-06-09T15:49:00Z">
              <w:rPr>
                <w:rStyle w:val="keyword1"/>
              </w:rPr>
            </w:rPrChange>
          </w:rPr>
          <w:t>Cascade</w:t>
        </w:r>
        <w:r w:rsidRPr="00A85691">
          <w:rPr>
            <w:sz w:val="18"/>
            <w:rPrChange w:id="4845" w:author="shorny" w:date="2014-06-09T15:49:00Z">
              <w:rPr/>
            </w:rPrChange>
          </w:rPr>
          <w:t xml:space="preserve"> </w:t>
        </w:r>
        <w:r w:rsidRPr="00A85691">
          <w:rPr>
            <w:rStyle w:val="keyword1"/>
            <w:sz w:val="18"/>
            <w:rPrChange w:id="4846" w:author="shorny" w:date="2014-06-09T15:49:00Z">
              <w:rPr>
                <w:rStyle w:val="keyword1"/>
              </w:rPr>
            </w:rPrChange>
          </w:rPr>
          <w:t>ON</w:t>
        </w:r>
        <w:r w:rsidRPr="00A85691">
          <w:rPr>
            <w:sz w:val="18"/>
            <w:rPrChange w:id="4847" w:author="shorny" w:date="2014-06-09T15:49:00Z">
              <w:rPr/>
            </w:rPrChange>
          </w:rPr>
          <w:t xml:space="preserve"> </w:t>
        </w:r>
        <w:r w:rsidRPr="00A85691">
          <w:rPr>
            <w:rStyle w:val="keyword1"/>
            <w:sz w:val="18"/>
            <w:rPrChange w:id="4848" w:author="shorny" w:date="2014-06-09T15:49:00Z">
              <w:rPr>
                <w:rStyle w:val="keyword1"/>
              </w:rPr>
            </w:rPrChange>
          </w:rPr>
          <w:t>DELETE</w:t>
        </w:r>
        <w:r w:rsidRPr="00A85691">
          <w:rPr>
            <w:sz w:val="18"/>
            <w:rPrChange w:id="4849" w:author="shorny" w:date="2014-06-09T15:49:00Z">
              <w:rPr/>
            </w:rPrChange>
          </w:rPr>
          <w:t xml:space="preserve"> </w:t>
        </w:r>
        <w:r w:rsidRPr="00A85691">
          <w:rPr>
            <w:rStyle w:val="keyword1"/>
            <w:sz w:val="18"/>
            <w:rPrChange w:id="4850" w:author="shorny" w:date="2014-06-09T15:49:00Z">
              <w:rPr>
                <w:rStyle w:val="keyword1"/>
              </w:rPr>
            </w:rPrChange>
          </w:rPr>
          <w:t>Cascade</w:t>
        </w:r>
        <w:r w:rsidRPr="00A85691">
          <w:rPr>
            <w:sz w:val="18"/>
            <w:rPrChange w:id="4851" w:author="shorny" w:date="2014-06-09T15:49:00Z">
              <w:rPr/>
            </w:rPrChange>
          </w:rPr>
          <w:t>;</w:t>
        </w:r>
      </w:ins>
    </w:p>
    <w:p w14:paraId="6D29488A" w14:textId="77777777" w:rsidR="00A85691" w:rsidRPr="00A85691" w:rsidRDefault="00A85691">
      <w:pPr>
        <w:pStyle w:val="HTMLPreformatted"/>
        <w:divId w:val="1206136475"/>
        <w:rPr>
          <w:ins w:id="4852" w:author="shorny" w:date="2014-06-09T15:48:00Z"/>
          <w:sz w:val="18"/>
          <w:rPrChange w:id="4853" w:author="shorny" w:date="2014-06-09T15:49:00Z">
            <w:rPr>
              <w:ins w:id="4854" w:author="shorny" w:date="2014-06-09T15:48:00Z"/>
            </w:rPr>
          </w:rPrChange>
        </w:rPr>
      </w:pPr>
    </w:p>
    <w:p w14:paraId="63D0C2C7" w14:textId="77777777" w:rsidR="00A85691" w:rsidRPr="00A85691" w:rsidRDefault="00A85691">
      <w:pPr>
        <w:pStyle w:val="HTMLPreformatted"/>
        <w:divId w:val="1206136475"/>
        <w:rPr>
          <w:ins w:id="4855" w:author="shorny" w:date="2014-06-09T15:48:00Z"/>
          <w:sz w:val="18"/>
          <w:rPrChange w:id="4856" w:author="shorny" w:date="2014-06-09T15:49:00Z">
            <w:rPr>
              <w:ins w:id="4857" w:author="shorny" w:date="2014-06-09T15:48:00Z"/>
            </w:rPr>
          </w:rPrChange>
        </w:rPr>
      </w:pPr>
      <w:ins w:id="4858" w:author="shorny" w:date="2014-06-09T15:48:00Z">
        <w:r w:rsidRPr="00A85691">
          <w:rPr>
            <w:rStyle w:val="keyword1"/>
            <w:sz w:val="18"/>
            <w:rPrChange w:id="4859" w:author="shorny" w:date="2014-06-09T15:49:00Z">
              <w:rPr>
                <w:rStyle w:val="keyword1"/>
              </w:rPr>
            </w:rPrChange>
          </w:rPr>
          <w:t>ALTER</w:t>
        </w:r>
        <w:r w:rsidRPr="00A85691">
          <w:rPr>
            <w:sz w:val="18"/>
            <w:rPrChange w:id="4860" w:author="shorny" w:date="2014-06-09T15:49:00Z">
              <w:rPr/>
            </w:rPrChange>
          </w:rPr>
          <w:t xml:space="preserve"> </w:t>
        </w:r>
        <w:r w:rsidRPr="00A85691">
          <w:rPr>
            <w:rStyle w:val="keyword1"/>
            <w:sz w:val="18"/>
            <w:rPrChange w:id="4861" w:author="shorny" w:date="2014-06-09T15:49:00Z">
              <w:rPr>
                <w:rStyle w:val="keyword1"/>
              </w:rPr>
            </w:rPrChange>
          </w:rPr>
          <w:t>TABLE</w:t>
        </w:r>
        <w:r w:rsidRPr="00A85691">
          <w:rPr>
            <w:sz w:val="18"/>
            <w:rPrChange w:id="4862" w:author="shorny" w:date="2014-06-09T15:49:00Z">
              <w:rPr/>
            </w:rPrChange>
          </w:rPr>
          <w:t xml:space="preserve"> `Supervise </w:t>
        </w:r>
        <w:r w:rsidRPr="00A85691">
          <w:rPr>
            <w:rStyle w:val="keyword1"/>
            <w:sz w:val="18"/>
            <w:rPrChange w:id="4863" w:author="shorny" w:date="2014-06-09T15:49:00Z">
              <w:rPr>
                <w:rStyle w:val="keyword1"/>
              </w:rPr>
            </w:rPrChange>
          </w:rPr>
          <w:t>as</w:t>
        </w:r>
        <w:r w:rsidRPr="00A85691">
          <w:rPr>
            <w:sz w:val="18"/>
            <w:rPrChange w:id="4864" w:author="shorny" w:date="2014-06-09T15:49:00Z">
              <w:rPr/>
            </w:rPrChange>
          </w:rPr>
          <w:t>`</w:t>
        </w:r>
      </w:ins>
    </w:p>
    <w:p w14:paraId="5ACD34AB" w14:textId="77777777" w:rsidR="00A85691" w:rsidRPr="00A85691" w:rsidRDefault="00A85691">
      <w:pPr>
        <w:pStyle w:val="HTMLPreformatted"/>
        <w:divId w:val="1206136475"/>
        <w:rPr>
          <w:ins w:id="4865" w:author="shorny" w:date="2014-06-09T15:48:00Z"/>
          <w:sz w:val="18"/>
          <w:rPrChange w:id="4866" w:author="shorny" w:date="2014-06-09T15:49:00Z">
            <w:rPr>
              <w:ins w:id="4867" w:author="shorny" w:date="2014-06-09T15:48:00Z"/>
            </w:rPr>
          </w:rPrChange>
        </w:rPr>
      </w:pPr>
      <w:ins w:id="4868" w:author="shorny" w:date="2014-06-09T15:48:00Z">
        <w:r w:rsidRPr="00A85691">
          <w:rPr>
            <w:rStyle w:val="keyword1"/>
            <w:sz w:val="18"/>
            <w:rPrChange w:id="4869" w:author="shorny" w:date="2014-06-09T15:49:00Z">
              <w:rPr>
                <w:rStyle w:val="keyword1"/>
              </w:rPr>
            </w:rPrChange>
          </w:rPr>
          <w:t>ADD</w:t>
        </w:r>
        <w:r w:rsidRPr="00A85691">
          <w:rPr>
            <w:sz w:val="18"/>
            <w:rPrChange w:id="4870" w:author="shorny" w:date="2014-06-09T15:49:00Z">
              <w:rPr/>
            </w:rPrChange>
          </w:rPr>
          <w:t xml:space="preserve"> INDEX `will supervise2` (ApplicationID),</w:t>
        </w:r>
      </w:ins>
    </w:p>
    <w:p w14:paraId="0D6A5EF0" w14:textId="77777777" w:rsidR="00A85691" w:rsidRPr="00A85691" w:rsidRDefault="00A85691">
      <w:pPr>
        <w:pStyle w:val="HTMLPreformatted"/>
        <w:divId w:val="1206136475"/>
        <w:rPr>
          <w:ins w:id="4871" w:author="shorny" w:date="2014-06-09T15:48:00Z"/>
          <w:sz w:val="18"/>
          <w:rPrChange w:id="4872" w:author="shorny" w:date="2014-06-09T15:49:00Z">
            <w:rPr>
              <w:ins w:id="4873" w:author="shorny" w:date="2014-06-09T15:48:00Z"/>
            </w:rPr>
          </w:rPrChange>
        </w:rPr>
      </w:pPr>
      <w:ins w:id="4874" w:author="shorny" w:date="2014-06-09T15:48:00Z">
        <w:r w:rsidRPr="00A85691">
          <w:rPr>
            <w:rStyle w:val="keyword1"/>
            <w:sz w:val="18"/>
            <w:rPrChange w:id="4875" w:author="shorny" w:date="2014-06-09T15:49:00Z">
              <w:rPr>
                <w:rStyle w:val="keyword1"/>
              </w:rPr>
            </w:rPrChange>
          </w:rPr>
          <w:t>ADD</w:t>
        </w:r>
        <w:r w:rsidRPr="00A85691">
          <w:rPr>
            <w:sz w:val="18"/>
            <w:rPrChange w:id="4876" w:author="shorny" w:date="2014-06-09T15:49:00Z">
              <w:rPr/>
            </w:rPrChange>
          </w:rPr>
          <w:t xml:space="preserve"> </w:t>
        </w:r>
        <w:r w:rsidRPr="00A85691">
          <w:rPr>
            <w:rStyle w:val="keyword1"/>
            <w:sz w:val="18"/>
            <w:rPrChange w:id="4877" w:author="shorny" w:date="2014-06-09T15:49:00Z">
              <w:rPr>
                <w:rStyle w:val="keyword1"/>
              </w:rPr>
            </w:rPrChange>
          </w:rPr>
          <w:t>CONSTRAINT</w:t>
        </w:r>
        <w:r w:rsidRPr="00A85691">
          <w:rPr>
            <w:sz w:val="18"/>
            <w:rPrChange w:id="4878" w:author="shorny" w:date="2014-06-09T15:49:00Z">
              <w:rPr/>
            </w:rPrChange>
          </w:rPr>
          <w:t xml:space="preserve"> `will supervise2` </w:t>
        </w:r>
        <w:r w:rsidRPr="00A85691">
          <w:rPr>
            <w:rStyle w:val="keyword1"/>
            <w:sz w:val="18"/>
            <w:rPrChange w:id="4879" w:author="shorny" w:date="2014-06-09T15:49:00Z">
              <w:rPr>
                <w:rStyle w:val="keyword1"/>
              </w:rPr>
            </w:rPrChange>
          </w:rPr>
          <w:t>FOREIGN</w:t>
        </w:r>
        <w:r w:rsidRPr="00A85691">
          <w:rPr>
            <w:sz w:val="18"/>
            <w:rPrChange w:id="4880" w:author="shorny" w:date="2014-06-09T15:49:00Z">
              <w:rPr/>
            </w:rPrChange>
          </w:rPr>
          <w:t xml:space="preserve"> </w:t>
        </w:r>
        <w:r w:rsidRPr="00A85691">
          <w:rPr>
            <w:rStyle w:val="keyword1"/>
            <w:sz w:val="18"/>
            <w:rPrChange w:id="4881" w:author="shorny" w:date="2014-06-09T15:49:00Z">
              <w:rPr>
                <w:rStyle w:val="keyword1"/>
              </w:rPr>
            </w:rPrChange>
          </w:rPr>
          <w:t>KEY</w:t>
        </w:r>
        <w:r w:rsidRPr="00A85691">
          <w:rPr>
            <w:sz w:val="18"/>
            <w:rPrChange w:id="4882" w:author="shorny" w:date="2014-06-09T15:49:00Z">
              <w:rPr/>
            </w:rPrChange>
          </w:rPr>
          <w:t xml:space="preserve"> (ApplicationID)</w:t>
        </w:r>
      </w:ins>
    </w:p>
    <w:p w14:paraId="44C8D65C" w14:textId="77777777" w:rsidR="00A85691" w:rsidRPr="00A85691" w:rsidRDefault="00A85691">
      <w:pPr>
        <w:pStyle w:val="HTMLPreformatted"/>
        <w:divId w:val="1206136475"/>
        <w:rPr>
          <w:ins w:id="4883" w:author="shorny" w:date="2014-06-09T15:48:00Z"/>
          <w:sz w:val="18"/>
          <w:rPrChange w:id="4884" w:author="shorny" w:date="2014-06-09T15:49:00Z">
            <w:rPr>
              <w:ins w:id="4885" w:author="shorny" w:date="2014-06-09T15:48:00Z"/>
            </w:rPr>
          </w:rPrChange>
        </w:rPr>
      </w:pPr>
      <w:ins w:id="4886" w:author="shorny" w:date="2014-06-09T15:48:00Z">
        <w:r w:rsidRPr="00A85691">
          <w:rPr>
            <w:sz w:val="18"/>
            <w:rPrChange w:id="4887" w:author="shorny" w:date="2014-06-09T15:49:00Z">
              <w:rPr/>
            </w:rPrChange>
          </w:rPr>
          <w:t xml:space="preserve">  </w:t>
        </w:r>
        <w:r w:rsidRPr="00A85691">
          <w:rPr>
            <w:rStyle w:val="keyword1"/>
            <w:sz w:val="18"/>
            <w:rPrChange w:id="4888" w:author="shorny" w:date="2014-06-09T15:49:00Z">
              <w:rPr>
                <w:rStyle w:val="keyword1"/>
              </w:rPr>
            </w:rPrChange>
          </w:rPr>
          <w:t>REFERENCES</w:t>
        </w:r>
        <w:r w:rsidRPr="00A85691">
          <w:rPr>
            <w:sz w:val="18"/>
            <w:rPrChange w:id="4889" w:author="shorny" w:date="2014-06-09T15:49:00Z">
              <w:rPr/>
            </w:rPrChange>
          </w:rPr>
          <w:t xml:space="preserve"> Application (ApplicationID) </w:t>
        </w:r>
        <w:r w:rsidRPr="00A85691">
          <w:rPr>
            <w:rStyle w:val="keyword1"/>
            <w:sz w:val="18"/>
            <w:rPrChange w:id="4890" w:author="shorny" w:date="2014-06-09T15:49:00Z">
              <w:rPr>
                <w:rStyle w:val="keyword1"/>
              </w:rPr>
            </w:rPrChange>
          </w:rPr>
          <w:t>ON</w:t>
        </w:r>
        <w:r w:rsidRPr="00A85691">
          <w:rPr>
            <w:sz w:val="18"/>
            <w:rPrChange w:id="4891" w:author="shorny" w:date="2014-06-09T15:49:00Z">
              <w:rPr/>
            </w:rPrChange>
          </w:rPr>
          <w:t xml:space="preserve"> </w:t>
        </w:r>
        <w:r w:rsidRPr="00A85691">
          <w:rPr>
            <w:rStyle w:val="keyword1"/>
            <w:sz w:val="18"/>
            <w:rPrChange w:id="4892" w:author="shorny" w:date="2014-06-09T15:49:00Z">
              <w:rPr>
                <w:rStyle w:val="keyword1"/>
              </w:rPr>
            </w:rPrChange>
          </w:rPr>
          <w:t>UPDATE</w:t>
        </w:r>
        <w:r w:rsidRPr="00A85691">
          <w:rPr>
            <w:sz w:val="18"/>
            <w:rPrChange w:id="4893" w:author="shorny" w:date="2014-06-09T15:49:00Z">
              <w:rPr/>
            </w:rPrChange>
          </w:rPr>
          <w:t xml:space="preserve"> </w:t>
        </w:r>
        <w:r w:rsidRPr="00A85691">
          <w:rPr>
            <w:rStyle w:val="keyword1"/>
            <w:sz w:val="18"/>
            <w:rPrChange w:id="4894" w:author="shorny" w:date="2014-06-09T15:49:00Z">
              <w:rPr>
                <w:rStyle w:val="keyword1"/>
              </w:rPr>
            </w:rPrChange>
          </w:rPr>
          <w:t>Cascade</w:t>
        </w:r>
        <w:r w:rsidRPr="00A85691">
          <w:rPr>
            <w:sz w:val="18"/>
            <w:rPrChange w:id="4895" w:author="shorny" w:date="2014-06-09T15:49:00Z">
              <w:rPr/>
            </w:rPrChange>
          </w:rPr>
          <w:t xml:space="preserve"> </w:t>
        </w:r>
        <w:r w:rsidRPr="00A85691">
          <w:rPr>
            <w:rStyle w:val="keyword1"/>
            <w:sz w:val="18"/>
            <w:rPrChange w:id="4896" w:author="shorny" w:date="2014-06-09T15:49:00Z">
              <w:rPr>
                <w:rStyle w:val="keyword1"/>
              </w:rPr>
            </w:rPrChange>
          </w:rPr>
          <w:t>ON</w:t>
        </w:r>
        <w:r w:rsidRPr="00A85691">
          <w:rPr>
            <w:sz w:val="18"/>
            <w:rPrChange w:id="4897" w:author="shorny" w:date="2014-06-09T15:49:00Z">
              <w:rPr/>
            </w:rPrChange>
          </w:rPr>
          <w:t xml:space="preserve"> </w:t>
        </w:r>
        <w:r w:rsidRPr="00A85691">
          <w:rPr>
            <w:rStyle w:val="keyword1"/>
            <w:sz w:val="18"/>
            <w:rPrChange w:id="4898" w:author="shorny" w:date="2014-06-09T15:49:00Z">
              <w:rPr>
                <w:rStyle w:val="keyword1"/>
              </w:rPr>
            </w:rPrChange>
          </w:rPr>
          <w:t>DELETE</w:t>
        </w:r>
        <w:r w:rsidRPr="00A85691">
          <w:rPr>
            <w:sz w:val="18"/>
            <w:rPrChange w:id="4899" w:author="shorny" w:date="2014-06-09T15:49:00Z">
              <w:rPr/>
            </w:rPrChange>
          </w:rPr>
          <w:t xml:space="preserve"> </w:t>
        </w:r>
        <w:r w:rsidRPr="00A85691">
          <w:rPr>
            <w:rStyle w:val="keyword1"/>
            <w:sz w:val="18"/>
            <w:rPrChange w:id="4900" w:author="shorny" w:date="2014-06-09T15:49:00Z">
              <w:rPr>
                <w:rStyle w:val="keyword1"/>
              </w:rPr>
            </w:rPrChange>
          </w:rPr>
          <w:t>Cascade</w:t>
        </w:r>
        <w:r w:rsidRPr="00A85691">
          <w:rPr>
            <w:sz w:val="18"/>
            <w:rPrChange w:id="4901" w:author="shorny" w:date="2014-06-09T15:49:00Z">
              <w:rPr/>
            </w:rPrChange>
          </w:rPr>
          <w:t>;</w:t>
        </w:r>
      </w:ins>
    </w:p>
    <w:p w14:paraId="67D45199" w14:textId="77777777" w:rsidR="00A85691" w:rsidRPr="00A85691" w:rsidRDefault="00A85691">
      <w:pPr>
        <w:pStyle w:val="HTMLPreformatted"/>
        <w:divId w:val="1206136475"/>
        <w:rPr>
          <w:ins w:id="4902" w:author="shorny" w:date="2014-06-09T15:48:00Z"/>
          <w:sz w:val="18"/>
          <w:rPrChange w:id="4903" w:author="shorny" w:date="2014-06-09T15:49:00Z">
            <w:rPr>
              <w:ins w:id="4904" w:author="shorny" w:date="2014-06-09T15:48:00Z"/>
            </w:rPr>
          </w:rPrChange>
        </w:rPr>
      </w:pPr>
    </w:p>
    <w:p w14:paraId="574B540A" w14:textId="77777777" w:rsidR="00A85691" w:rsidRPr="00A85691" w:rsidRDefault="00A85691">
      <w:pPr>
        <w:pStyle w:val="HTMLPreformatted"/>
        <w:divId w:val="1206136475"/>
        <w:rPr>
          <w:ins w:id="4905" w:author="shorny" w:date="2014-06-09T15:48:00Z"/>
          <w:sz w:val="18"/>
          <w:rPrChange w:id="4906" w:author="shorny" w:date="2014-06-09T15:49:00Z">
            <w:rPr>
              <w:ins w:id="4907" w:author="shorny" w:date="2014-06-09T15:48:00Z"/>
            </w:rPr>
          </w:rPrChange>
        </w:rPr>
      </w:pPr>
      <w:ins w:id="4908" w:author="shorny" w:date="2014-06-09T15:48:00Z">
        <w:r w:rsidRPr="00A85691">
          <w:rPr>
            <w:rStyle w:val="keyword1"/>
            <w:sz w:val="18"/>
            <w:rPrChange w:id="4909" w:author="shorny" w:date="2014-06-09T15:49:00Z">
              <w:rPr>
                <w:rStyle w:val="keyword1"/>
              </w:rPr>
            </w:rPrChange>
          </w:rPr>
          <w:t>ALTER</w:t>
        </w:r>
        <w:r w:rsidRPr="00A85691">
          <w:rPr>
            <w:sz w:val="18"/>
            <w:rPrChange w:id="4910" w:author="shorny" w:date="2014-06-09T15:49:00Z">
              <w:rPr/>
            </w:rPrChange>
          </w:rPr>
          <w:t xml:space="preserve"> </w:t>
        </w:r>
        <w:r w:rsidRPr="00A85691">
          <w:rPr>
            <w:rStyle w:val="keyword1"/>
            <w:sz w:val="18"/>
            <w:rPrChange w:id="4911" w:author="shorny" w:date="2014-06-09T15:49:00Z">
              <w:rPr>
                <w:rStyle w:val="keyword1"/>
              </w:rPr>
            </w:rPrChange>
          </w:rPr>
          <w:t>TABLE</w:t>
        </w:r>
        <w:r w:rsidRPr="00A85691">
          <w:rPr>
            <w:sz w:val="18"/>
            <w:rPrChange w:id="4912" w:author="shorny" w:date="2014-06-09T15:49:00Z">
              <w:rPr/>
            </w:rPrChange>
          </w:rPr>
          <w:t xml:space="preserve"> `Supervise </w:t>
        </w:r>
        <w:r w:rsidRPr="00A85691">
          <w:rPr>
            <w:rStyle w:val="keyword1"/>
            <w:sz w:val="18"/>
            <w:rPrChange w:id="4913" w:author="shorny" w:date="2014-06-09T15:49:00Z">
              <w:rPr>
                <w:rStyle w:val="keyword1"/>
              </w:rPr>
            </w:rPrChange>
          </w:rPr>
          <w:t>as</w:t>
        </w:r>
        <w:r w:rsidRPr="00A85691">
          <w:rPr>
            <w:sz w:val="18"/>
            <w:rPrChange w:id="4914" w:author="shorny" w:date="2014-06-09T15:49:00Z">
              <w:rPr/>
            </w:rPrChange>
          </w:rPr>
          <w:t>`</w:t>
        </w:r>
      </w:ins>
    </w:p>
    <w:p w14:paraId="7FE3EE54" w14:textId="77777777" w:rsidR="00A85691" w:rsidRPr="00A85691" w:rsidRDefault="00A85691">
      <w:pPr>
        <w:pStyle w:val="HTMLPreformatted"/>
        <w:divId w:val="1206136475"/>
        <w:rPr>
          <w:ins w:id="4915" w:author="shorny" w:date="2014-06-09T15:48:00Z"/>
          <w:sz w:val="18"/>
          <w:rPrChange w:id="4916" w:author="shorny" w:date="2014-06-09T15:49:00Z">
            <w:rPr>
              <w:ins w:id="4917" w:author="shorny" w:date="2014-06-09T15:48:00Z"/>
            </w:rPr>
          </w:rPrChange>
        </w:rPr>
      </w:pPr>
      <w:ins w:id="4918" w:author="shorny" w:date="2014-06-09T15:48:00Z">
        <w:r w:rsidRPr="00A85691">
          <w:rPr>
            <w:rStyle w:val="keyword1"/>
            <w:sz w:val="18"/>
            <w:rPrChange w:id="4919" w:author="shorny" w:date="2014-06-09T15:49:00Z">
              <w:rPr>
                <w:rStyle w:val="keyword1"/>
              </w:rPr>
            </w:rPrChange>
          </w:rPr>
          <w:t>ADD</w:t>
        </w:r>
        <w:r w:rsidRPr="00A85691">
          <w:rPr>
            <w:sz w:val="18"/>
            <w:rPrChange w:id="4920" w:author="shorny" w:date="2014-06-09T15:49:00Z">
              <w:rPr/>
            </w:rPrChange>
          </w:rPr>
          <w:t xml:space="preserve"> INDEX `will supervise` (StaffID),</w:t>
        </w:r>
      </w:ins>
    </w:p>
    <w:p w14:paraId="663AFF87" w14:textId="77777777" w:rsidR="00A85691" w:rsidRPr="00A85691" w:rsidRDefault="00A85691">
      <w:pPr>
        <w:pStyle w:val="HTMLPreformatted"/>
        <w:divId w:val="1206136475"/>
        <w:rPr>
          <w:ins w:id="4921" w:author="shorny" w:date="2014-06-09T15:48:00Z"/>
          <w:sz w:val="18"/>
          <w:rPrChange w:id="4922" w:author="shorny" w:date="2014-06-09T15:49:00Z">
            <w:rPr>
              <w:ins w:id="4923" w:author="shorny" w:date="2014-06-09T15:48:00Z"/>
            </w:rPr>
          </w:rPrChange>
        </w:rPr>
      </w:pPr>
      <w:ins w:id="4924" w:author="shorny" w:date="2014-06-09T15:48:00Z">
        <w:r w:rsidRPr="00A85691">
          <w:rPr>
            <w:rStyle w:val="keyword1"/>
            <w:sz w:val="18"/>
            <w:rPrChange w:id="4925" w:author="shorny" w:date="2014-06-09T15:49:00Z">
              <w:rPr>
                <w:rStyle w:val="keyword1"/>
              </w:rPr>
            </w:rPrChange>
          </w:rPr>
          <w:t>ADD</w:t>
        </w:r>
        <w:r w:rsidRPr="00A85691">
          <w:rPr>
            <w:sz w:val="18"/>
            <w:rPrChange w:id="4926" w:author="shorny" w:date="2014-06-09T15:49:00Z">
              <w:rPr/>
            </w:rPrChange>
          </w:rPr>
          <w:t xml:space="preserve"> </w:t>
        </w:r>
        <w:r w:rsidRPr="00A85691">
          <w:rPr>
            <w:rStyle w:val="keyword1"/>
            <w:sz w:val="18"/>
            <w:rPrChange w:id="4927" w:author="shorny" w:date="2014-06-09T15:49:00Z">
              <w:rPr>
                <w:rStyle w:val="keyword1"/>
              </w:rPr>
            </w:rPrChange>
          </w:rPr>
          <w:t>CONSTRAINT</w:t>
        </w:r>
        <w:r w:rsidRPr="00A85691">
          <w:rPr>
            <w:sz w:val="18"/>
            <w:rPrChange w:id="4928" w:author="shorny" w:date="2014-06-09T15:49:00Z">
              <w:rPr/>
            </w:rPrChange>
          </w:rPr>
          <w:t xml:space="preserve"> `will supervise` </w:t>
        </w:r>
        <w:r w:rsidRPr="00A85691">
          <w:rPr>
            <w:rStyle w:val="keyword1"/>
            <w:sz w:val="18"/>
            <w:rPrChange w:id="4929" w:author="shorny" w:date="2014-06-09T15:49:00Z">
              <w:rPr>
                <w:rStyle w:val="keyword1"/>
              </w:rPr>
            </w:rPrChange>
          </w:rPr>
          <w:t>FOREIGN</w:t>
        </w:r>
        <w:r w:rsidRPr="00A85691">
          <w:rPr>
            <w:sz w:val="18"/>
            <w:rPrChange w:id="4930" w:author="shorny" w:date="2014-06-09T15:49:00Z">
              <w:rPr/>
            </w:rPrChange>
          </w:rPr>
          <w:t xml:space="preserve"> </w:t>
        </w:r>
        <w:r w:rsidRPr="00A85691">
          <w:rPr>
            <w:rStyle w:val="keyword1"/>
            <w:sz w:val="18"/>
            <w:rPrChange w:id="4931" w:author="shorny" w:date="2014-06-09T15:49:00Z">
              <w:rPr>
                <w:rStyle w:val="keyword1"/>
              </w:rPr>
            </w:rPrChange>
          </w:rPr>
          <w:t>KEY</w:t>
        </w:r>
        <w:r w:rsidRPr="00A85691">
          <w:rPr>
            <w:sz w:val="18"/>
            <w:rPrChange w:id="4932" w:author="shorny" w:date="2014-06-09T15:49:00Z">
              <w:rPr/>
            </w:rPrChange>
          </w:rPr>
          <w:t xml:space="preserve"> (StaffID)</w:t>
        </w:r>
      </w:ins>
    </w:p>
    <w:p w14:paraId="0069D75B" w14:textId="77777777" w:rsidR="00A85691" w:rsidRPr="00A85691" w:rsidRDefault="00A85691">
      <w:pPr>
        <w:pStyle w:val="HTMLPreformatted"/>
        <w:divId w:val="1206136475"/>
        <w:rPr>
          <w:ins w:id="4933" w:author="shorny" w:date="2014-06-09T15:48:00Z"/>
          <w:sz w:val="18"/>
          <w:rPrChange w:id="4934" w:author="shorny" w:date="2014-06-09T15:49:00Z">
            <w:rPr>
              <w:ins w:id="4935" w:author="shorny" w:date="2014-06-09T15:48:00Z"/>
            </w:rPr>
          </w:rPrChange>
        </w:rPr>
      </w:pPr>
      <w:ins w:id="4936" w:author="shorny" w:date="2014-06-09T15:48:00Z">
        <w:r w:rsidRPr="00A85691">
          <w:rPr>
            <w:sz w:val="18"/>
            <w:rPrChange w:id="4937" w:author="shorny" w:date="2014-06-09T15:49:00Z">
              <w:rPr/>
            </w:rPrChange>
          </w:rPr>
          <w:t xml:space="preserve">  </w:t>
        </w:r>
        <w:r w:rsidRPr="00A85691">
          <w:rPr>
            <w:rStyle w:val="keyword1"/>
            <w:sz w:val="18"/>
            <w:rPrChange w:id="4938" w:author="shorny" w:date="2014-06-09T15:49:00Z">
              <w:rPr>
                <w:rStyle w:val="keyword1"/>
              </w:rPr>
            </w:rPrChange>
          </w:rPr>
          <w:t>REFERENCES</w:t>
        </w:r>
        <w:r w:rsidRPr="00A85691">
          <w:rPr>
            <w:sz w:val="18"/>
            <w:rPrChange w:id="4939" w:author="shorny" w:date="2014-06-09T15:49:00Z">
              <w:rPr/>
            </w:rPrChange>
          </w:rPr>
          <w:t xml:space="preserve"> `University Staff Member` (StaffID)</w:t>
        </w:r>
      </w:ins>
    </w:p>
    <w:p w14:paraId="77777474" w14:textId="77777777" w:rsidR="00A85691" w:rsidRPr="00A85691" w:rsidRDefault="00A85691">
      <w:pPr>
        <w:pStyle w:val="HTMLPreformatted"/>
        <w:divId w:val="1206136475"/>
        <w:rPr>
          <w:ins w:id="4940" w:author="shorny" w:date="2014-06-09T15:48:00Z"/>
          <w:sz w:val="18"/>
          <w:rPrChange w:id="4941" w:author="shorny" w:date="2014-06-09T15:49:00Z">
            <w:rPr>
              <w:ins w:id="4942" w:author="shorny" w:date="2014-06-09T15:48:00Z"/>
            </w:rPr>
          </w:rPrChange>
        </w:rPr>
      </w:pPr>
      <w:ins w:id="4943" w:author="shorny" w:date="2014-06-09T15:48:00Z">
        <w:r w:rsidRPr="00A85691">
          <w:rPr>
            <w:sz w:val="18"/>
            <w:rPrChange w:id="4944" w:author="shorny" w:date="2014-06-09T15:49:00Z">
              <w:rPr/>
            </w:rPrChange>
          </w:rPr>
          <w:t xml:space="preserve">  </w:t>
        </w:r>
        <w:r w:rsidRPr="00A85691">
          <w:rPr>
            <w:rStyle w:val="keyword1"/>
            <w:sz w:val="18"/>
            <w:rPrChange w:id="4945" w:author="shorny" w:date="2014-06-09T15:49:00Z">
              <w:rPr>
                <w:rStyle w:val="keyword1"/>
              </w:rPr>
            </w:rPrChange>
          </w:rPr>
          <w:t>ON</w:t>
        </w:r>
        <w:r w:rsidRPr="00A85691">
          <w:rPr>
            <w:sz w:val="18"/>
            <w:rPrChange w:id="4946" w:author="shorny" w:date="2014-06-09T15:49:00Z">
              <w:rPr/>
            </w:rPrChange>
          </w:rPr>
          <w:t xml:space="preserve"> </w:t>
        </w:r>
        <w:r w:rsidRPr="00A85691">
          <w:rPr>
            <w:rStyle w:val="keyword1"/>
            <w:sz w:val="18"/>
            <w:rPrChange w:id="4947" w:author="shorny" w:date="2014-06-09T15:49:00Z">
              <w:rPr>
                <w:rStyle w:val="keyword1"/>
              </w:rPr>
            </w:rPrChange>
          </w:rPr>
          <w:t>UPDATE</w:t>
        </w:r>
        <w:r w:rsidRPr="00A85691">
          <w:rPr>
            <w:sz w:val="18"/>
            <w:rPrChange w:id="4948" w:author="shorny" w:date="2014-06-09T15:49:00Z">
              <w:rPr/>
            </w:rPrChange>
          </w:rPr>
          <w:t xml:space="preserve"> </w:t>
        </w:r>
        <w:r w:rsidRPr="00A85691">
          <w:rPr>
            <w:rStyle w:val="keyword1"/>
            <w:sz w:val="18"/>
            <w:rPrChange w:id="4949" w:author="shorny" w:date="2014-06-09T15:49:00Z">
              <w:rPr>
                <w:rStyle w:val="keyword1"/>
              </w:rPr>
            </w:rPrChange>
          </w:rPr>
          <w:t>Cascade</w:t>
        </w:r>
        <w:r w:rsidRPr="00A85691">
          <w:rPr>
            <w:sz w:val="18"/>
            <w:rPrChange w:id="4950" w:author="shorny" w:date="2014-06-09T15:49:00Z">
              <w:rPr/>
            </w:rPrChange>
          </w:rPr>
          <w:t xml:space="preserve"> </w:t>
        </w:r>
        <w:r w:rsidRPr="00A85691">
          <w:rPr>
            <w:rStyle w:val="keyword1"/>
            <w:sz w:val="18"/>
            <w:rPrChange w:id="4951" w:author="shorny" w:date="2014-06-09T15:49:00Z">
              <w:rPr>
                <w:rStyle w:val="keyword1"/>
              </w:rPr>
            </w:rPrChange>
          </w:rPr>
          <w:t>ON</w:t>
        </w:r>
        <w:r w:rsidRPr="00A85691">
          <w:rPr>
            <w:sz w:val="18"/>
            <w:rPrChange w:id="4952" w:author="shorny" w:date="2014-06-09T15:49:00Z">
              <w:rPr/>
            </w:rPrChange>
          </w:rPr>
          <w:t xml:space="preserve"> </w:t>
        </w:r>
        <w:r w:rsidRPr="00A85691">
          <w:rPr>
            <w:rStyle w:val="keyword1"/>
            <w:sz w:val="18"/>
            <w:rPrChange w:id="4953" w:author="shorny" w:date="2014-06-09T15:49:00Z">
              <w:rPr>
                <w:rStyle w:val="keyword1"/>
              </w:rPr>
            </w:rPrChange>
          </w:rPr>
          <w:t>DELETE</w:t>
        </w:r>
        <w:r w:rsidRPr="00A85691">
          <w:rPr>
            <w:sz w:val="18"/>
            <w:rPrChange w:id="4954" w:author="shorny" w:date="2014-06-09T15:49:00Z">
              <w:rPr/>
            </w:rPrChange>
          </w:rPr>
          <w:t xml:space="preserve"> </w:t>
        </w:r>
        <w:r w:rsidRPr="00A85691">
          <w:rPr>
            <w:rStyle w:val="keyword1"/>
            <w:sz w:val="18"/>
            <w:rPrChange w:id="4955" w:author="shorny" w:date="2014-06-09T15:49:00Z">
              <w:rPr>
                <w:rStyle w:val="keyword1"/>
              </w:rPr>
            </w:rPrChange>
          </w:rPr>
          <w:t>Cascade</w:t>
        </w:r>
        <w:r w:rsidRPr="00A85691">
          <w:rPr>
            <w:sz w:val="18"/>
            <w:rPrChange w:id="4956" w:author="shorny" w:date="2014-06-09T15:49:00Z">
              <w:rPr/>
            </w:rPrChange>
          </w:rPr>
          <w:t>;</w:t>
        </w:r>
      </w:ins>
    </w:p>
    <w:p w14:paraId="3CBB8166" w14:textId="77777777" w:rsidR="00A85691" w:rsidRPr="00A85691" w:rsidRDefault="00A85691">
      <w:pPr>
        <w:pStyle w:val="HTMLPreformatted"/>
        <w:divId w:val="1206136475"/>
        <w:rPr>
          <w:ins w:id="4957" w:author="shorny" w:date="2014-06-09T15:48:00Z"/>
          <w:sz w:val="18"/>
          <w:rPrChange w:id="4958" w:author="shorny" w:date="2014-06-09T15:49:00Z">
            <w:rPr>
              <w:ins w:id="4959" w:author="shorny" w:date="2014-06-09T15:48:00Z"/>
            </w:rPr>
          </w:rPrChange>
        </w:rPr>
      </w:pPr>
    </w:p>
    <w:p w14:paraId="0060067E" w14:textId="77777777" w:rsidR="00A85691" w:rsidRPr="00A85691" w:rsidRDefault="00A85691">
      <w:pPr>
        <w:pStyle w:val="HTMLPreformatted"/>
        <w:divId w:val="1206136475"/>
        <w:rPr>
          <w:ins w:id="4960" w:author="shorny" w:date="2014-06-09T15:48:00Z"/>
          <w:sz w:val="18"/>
          <w:rPrChange w:id="4961" w:author="shorny" w:date="2014-06-09T15:49:00Z">
            <w:rPr>
              <w:ins w:id="4962" w:author="shorny" w:date="2014-06-09T15:48:00Z"/>
            </w:rPr>
          </w:rPrChange>
        </w:rPr>
      </w:pPr>
      <w:ins w:id="4963" w:author="shorny" w:date="2014-06-09T15:48:00Z">
        <w:r w:rsidRPr="00A85691">
          <w:rPr>
            <w:rStyle w:val="keyword1"/>
            <w:sz w:val="18"/>
            <w:rPrChange w:id="4964" w:author="shorny" w:date="2014-06-09T15:49:00Z">
              <w:rPr>
                <w:rStyle w:val="keyword1"/>
              </w:rPr>
            </w:rPrChange>
          </w:rPr>
          <w:t>ALTER</w:t>
        </w:r>
        <w:r w:rsidRPr="00A85691">
          <w:rPr>
            <w:sz w:val="18"/>
            <w:rPrChange w:id="4965" w:author="shorny" w:date="2014-06-09T15:49:00Z">
              <w:rPr/>
            </w:rPrChange>
          </w:rPr>
          <w:t xml:space="preserve"> </w:t>
        </w:r>
        <w:r w:rsidRPr="00A85691">
          <w:rPr>
            <w:rStyle w:val="keyword1"/>
            <w:sz w:val="18"/>
            <w:rPrChange w:id="4966" w:author="shorny" w:date="2014-06-09T15:49:00Z">
              <w:rPr>
                <w:rStyle w:val="keyword1"/>
              </w:rPr>
            </w:rPrChange>
          </w:rPr>
          <w:t>TABLE</w:t>
        </w:r>
        <w:r w:rsidRPr="00A85691">
          <w:rPr>
            <w:sz w:val="18"/>
            <w:rPrChange w:id="4967" w:author="shorny" w:date="2014-06-09T15:49:00Z">
              <w:rPr/>
            </w:rPrChange>
          </w:rPr>
          <w:t xml:space="preserve"> `Application_Research Area`</w:t>
        </w:r>
      </w:ins>
    </w:p>
    <w:p w14:paraId="7EE5BA7B" w14:textId="77777777" w:rsidR="00A85691" w:rsidRPr="00A85691" w:rsidRDefault="00A85691">
      <w:pPr>
        <w:pStyle w:val="HTMLPreformatted"/>
        <w:divId w:val="1206136475"/>
        <w:rPr>
          <w:ins w:id="4968" w:author="shorny" w:date="2014-06-09T15:48:00Z"/>
          <w:sz w:val="18"/>
          <w:rPrChange w:id="4969" w:author="shorny" w:date="2014-06-09T15:49:00Z">
            <w:rPr>
              <w:ins w:id="4970" w:author="shorny" w:date="2014-06-09T15:48:00Z"/>
            </w:rPr>
          </w:rPrChange>
        </w:rPr>
      </w:pPr>
      <w:ins w:id="4971" w:author="shorny" w:date="2014-06-09T15:48:00Z">
        <w:r w:rsidRPr="00A85691">
          <w:rPr>
            <w:rStyle w:val="keyword1"/>
            <w:sz w:val="18"/>
            <w:rPrChange w:id="4972" w:author="shorny" w:date="2014-06-09T15:49:00Z">
              <w:rPr>
                <w:rStyle w:val="keyword1"/>
              </w:rPr>
            </w:rPrChange>
          </w:rPr>
          <w:t>ADD</w:t>
        </w:r>
        <w:r w:rsidRPr="00A85691">
          <w:rPr>
            <w:sz w:val="18"/>
            <w:rPrChange w:id="4973" w:author="shorny" w:date="2014-06-09T15:49:00Z">
              <w:rPr/>
            </w:rPrChange>
          </w:rPr>
          <w:t xml:space="preserve"> INDEX `</w:t>
        </w:r>
        <w:r w:rsidRPr="00A85691">
          <w:rPr>
            <w:rStyle w:val="keyword1"/>
            <w:sz w:val="18"/>
            <w:rPrChange w:id="4974" w:author="shorny" w:date="2014-06-09T15:49:00Z">
              <w:rPr>
                <w:rStyle w:val="keyword1"/>
              </w:rPr>
            </w:rPrChange>
          </w:rPr>
          <w:t>in</w:t>
        </w:r>
        <w:r w:rsidRPr="00A85691">
          <w:rPr>
            <w:sz w:val="18"/>
            <w:rPrChange w:id="4975" w:author="shorny" w:date="2014-06-09T15:49:00Z">
              <w:rPr/>
            </w:rPrChange>
          </w:rPr>
          <w:t>` (ApplicationID),</w:t>
        </w:r>
      </w:ins>
    </w:p>
    <w:p w14:paraId="4E2FEF0E" w14:textId="77777777" w:rsidR="00A85691" w:rsidRPr="00A85691" w:rsidRDefault="00A85691">
      <w:pPr>
        <w:pStyle w:val="HTMLPreformatted"/>
        <w:divId w:val="1206136475"/>
        <w:rPr>
          <w:ins w:id="4976" w:author="shorny" w:date="2014-06-09T15:48:00Z"/>
          <w:sz w:val="18"/>
          <w:rPrChange w:id="4977" w:author="shorny" w:date="2014-06-09T15:49:00Z">
            <w:rPr>
              <w:ins w:id="4978" w:author="shorny" w:date="2014-06-09T15:48:00Z"/>
            </w:rPr>
          </w:rPrChange>
        </w:rPr>
      </w:pPr>
    </w:p>
    <w:p w14:paraId="1FF2C33B" w14:textId="77777777" w:rsidR="00A85691" w:rsidRPr="00A85691" w:rsidRDefault="00A85691">
      <w:pPr>
        <w:pStyle w:val="HTMLPreformatted"/>
        <w:divId w:val="1206136475"/>
        <w:rPr>
          <w:ins w:id="4979" w:author="shorny" w:date="2014-06-09T15:48:00Z"/>
          <w:sz w:val="18"/>
          <w:rPrChange w:id="4980" w:author="shorny" w:date="2014-06-09T15:49:00Z">
            <w:rPr>
              <w:ins w:id="4981" w:author="shorny" w:date="2014-06-09T15:48:00Z"/>
            </w:rPr>
          </w:rPrChange>
        </w:rPr>
      </w:pPr>
      <w:ins w:id="4982" w:author="shorny" w:date="2014-06-09T15:48:00Z">
        <w:r w:rsidRPr="00A85691">
          <w:rPr>
            <w:rStyle w:val="keyword1"/>
            <w:sz w:val="18"/>
            <w:rPrChange w:id="4983" w:author="shorny" w:date="2014-06-09T15:49:00Z">
              <w:rPr>
                <w:rStyle w:val="keyword1"/>
              </w:rPr>
            </w:rPrChange>
          </w:rPr>
          <w:t>ADD</w:t>
        </w:r>
        <w:r w:rsidRPr="00A85691">
          <w:rPr>
            <w:sz w:val="18"/>
            <w:rPrChange w:id="4984" w:author="shorny" w:date="2014-06-09T15:49:00Z">
              <w:rPr/>
            </w:rPrChange>
          </w:rPr>
          <w:t xml:space="preserve"> </w:t>
        </w:r>
        <w:r w:rsidRPr="00A85691">
          <w:rPr>
            <w:rStyle w:val="keyword1"/>
            <w:sz w:val="18"/>
            <w:rPrChange w:id="4985" w:author="shorny" w:date="2014-06-09T15:49:00Z">
              <w:rPr>
                <w:rStyle w:val="keyword1"/>
              </w:rPr>
            </w:rPrChange>
          </w:rPr>
          <w:t>CONSTRAINT</w:t>
        </w:r>
        <w:r w:rsidRPr="00A85691">
          <w:rPr>
            <w:sz w:val="18"/>
            <w:rPrChange w:id="4986" w:author="shorny" w:date="2014-06-09T15:49:00Z">
              <w:rPr/>
            </w:rPrChange>
          </w:rPr>
          <w:t xml:space="preserve"> `</w:t>
        </w:r>
        <w:r w:rsidRPr="00A85691">
          <w:rPr>
            <w:rStyle w:val="keyword1"/>
            <w:sz w:val="18"/>
            <w:rPrChange w:id="4987" w:author="shorny" w:date="2014-06-09T15:49:00Z">
              <w:rPr>
                <w:rStyle w:val="keyword1"/>
              </w:rPr>
            </w:rPrChange>
          </w:rPr>
          <w:t>in</w:t>
        </w:r>
        <w:r w:rsidRPr="00A85691">
          <w:rPr>
            <w:sz w:val="18"/>
            <w:rPrChange w:id="4988" w:author="shorny" w:date="2014-06-09T15:49:00Z">
              <w:rPr/>
            </w:rPrChange>
          </w:rPr>
          <w:t xml:space="preserve">` </w:t>
        </w:r>
        <w:r w:rsidRPr="00A85691">
          <w:rPr>
            <w:rStyle w:val="keyword1"/>
            <w:sz w:val="18"/>
            <w:rPrChange w:id="4989" w:author="shorny" w:date="2014-06-09T15:49:00Z">
              <w:rPr>
                <w:rStyle w:val="keyword1"/>
              </w:rPr>
            </w:rPrChange>
          </w:rPr>
          <w:t>FOREIGN</w:t>
        </w:r>
        <w:r w:rsidRPr="00A85691">
          <w:rPr>
            <w:sz w:val="18"/>
            <w:rPrChange w:id="4990" w:author="shorny" w:date="2014-06-09T15:49:00Z">
              <w:rPr/>
            </w:rPrChange>
          </w:rPr>
          <w:t xml:space="preserve"> </w:t>
        </w:r>
        <w:r w:rsidRPr="00A85691">
          <w:rPr>
            <w:rStyle w:val="keyword1"/>
            <w:sz w:val="18"/>
            <w:rPrChange w:id="4991" w:author="shorny" w:date="2014-06-09T15:49:00Z">
              <w:rPr>
                <w:rStyle w:val="keyword1"/>
              </w:rPr>
            </w:rPrChange>
          </w:rPr>
          <w:t>KEY</w:t>
        </w:r>
        <w:r w:rsidRPr="00A85691">
          <w:rPr>
            <w:sz w:val="18"/>
            <w:rPrChange w:id="4992" w:author="shorny" w:date="2014-06-09T15:49:00Z">
              <w:rPr/>
            </w:rPrChange>
          </w:rPr>
          <w:t xml:space="preserve"> (ApplicationID)</w:t>
        </w:r>
      </w:ins>
    </w:p>
    <w:p w14:paraId="3F386B6D" w14:textId="77777777" w:rsidR="00A85691" w:rsidRPr="00A85691" w:rsidRDefault="00A85691">
      <w:pPr>
        <w:pStyle w:val="HTMLPreformatted"/>
        <w:divId w:val="1206136475"/>
        <w:rPr>
          <w:ins w:id="4993" w:author="shorny" w:date="2014-06-09T15:48:00Z"/>
          <w:sz w:val="18"/>
          <w:rPrChange w:id="4994" w:author="shorny" w:date="2014-06-09T15:49:00Z">
            <w:rPr>
              <w:ins w:id="4995" w:author="shorny" w:date="2014-06-09T15:48:00Z"/>
            </w:rPr>
          </w:rPrChange>
        </w:rPr>
      </w:pPr>
      <w:ins w:id="4996" w:author="shorny" w:date="2014-06-09T15:48:00Z">
        <w:r w:rsidRPr="00A85691">
          <w:rPr>
            <w:sz w:val="18"/>
            <w:rPrChange w:id="4997" w:author="shorny" w:date="2014-06-09T15:49:00Z">
              <w:rPr/>
            </w:rPrChange>
          </w:rPr>
          <w:t xml:space="preserve">  </w:t>
        </w:r>
        <w:r w:rsidRPr="00A85691">
          <w:rPr>
            <w:rStyle w:val="keyword1"/>
            <w:sz w:val="18"/>
            <w:rPrChange w:id="4998" w:author="shorny" w:date="2014-06-09T15:49:00Z">
              <w:rPr>
                <w:rStyle w:val="keyword1"/>
              </w:rPr>
            </w:rPrChange>
          </w:rPr>
          <w:t>REFERENCES</w:t>
        </w:r>
        <w:r w:rsidRPr="00A85691">
          <w:rPr>
            <w:sz w:val="18"/>
            <w:rPrChange w:id="4999" w:author="shorny" w:date="2014-06-09T15:49:00Z">
              <w:rPr/>
            </w:rPrChange>
          </w:rPr>
          <w:t xml:space="preserve"> Application (ApplicationID) </w:t>
        </w:r>
        <w:r w:rsidRPr="00A85691">
          <w:rPr>
            <w:rStyle w:val="keyword1"/>
            <w:sz w:val="18"/>
            <w:rPrChange w:id="5000" w:author="shorny" w:date="2014-06-09T15:49:00Z">
              <w:rPr>
                <w:rStyle w:val="keyword1"/>
              </w:rPr>
            </w:rPrChange>
          </w:rPr>
          <w:t>ON</w:t>
        </w:r>
        <w:r w:rsidRPr="00A85691">
          <w:rPr>
            <w:sz w:val="18"/>
            <w:rPrChange w:id="5001" w:author="shorny" w:date="2014-06-09T15:49:00Z">
              <w:rPr/>
            </w:rPrChange>
          </w:rPr>
          <w:t xml:space="preserve"> </w:t>
        </w:r>
        <w:r w:rsidRPr="00A85691">
          <w:rPr>
            <w:rStyle w:val="keyword1"/>
            <w:sz w:val="18"/>
            <w:rPrChange w:id="5002" w:author="shorny" w:date="2014-06-09T15:49:00Z">
              <w:rPr>
                <w:rStyle w:val="keyword1"/>
              </w:rPr>
            </w:rPrChange>
          </w:rPr>
          <w:t>UPDATE</w:t>
        </w:r>
        <w:r w:rsidRPr="00A85691">
          <w:rPr>
            <w:sz w:val="18"/>
            <w:rPrChange w:id="5003" w:author="shorny" w:date="2014-06-09T15:49:00Z">
              <w:rPr/>
            </w:rPrChange>
          </w:rPr>
          <w:t xml:space="preserve"> </w:t>
        </w:r>
        <w:r w:rsidRPr="00A85691">
          <w:rPr>
            <w:rStyle w:val="keyword1"/>
            <w:sz w:val="18"/>
            <w:rPrChange w:id="5004" w:author="shorny" w:date="2014-06-09T15:49:00Z">
              <w:rPr>
                <w:rStyle w:val="keyword1"/>
              </w:rPr>
            </w:rPrChange>
          </w:rPr>
          <w:t>Cascade</w:t>
        </w:r>
        <w:r w:rsidRPr="00A85691">
          <w:rPr>
            <w:sz w:val="18"/>
            <w:rPrChange w:id="5005" w:author="shorny" w:date="2014-06-09T15:49:00Z">
              <w:rPr/>
            </w:rPrChange>
          </w:rPr>
          <w:t xml:space="preserve"> </w:t>
        </w:r>
        <w:r w:rsidRPr="00A85691">
          <w:rPr>
            <w:rStyle w:val="keyword1"/>
            <w:sz w:val="18"/>
            <w:rPrChange w:id="5006" w:author="shorny" w:date="2014-06-09T15:49:00Z">
              <w:rPr>
                <w:rStyle w:val="keyword1"/>
              </w:rPr>
            </w:rPrChange>
          </w:rPr>
          <w:t>ON</w:t>
        </w:r>
        <w:r w:rsidRPr="00A85691">
          <w:rPr>
            <w:sz w:val="18"/>
            <w:rPrChange w:id="5007" w:author="shorny" w:date="2014-06-09T15:49:00Z">
              <w:rPr/>
            </w:rPrChange>
          </w:rPr>
          <w:t xml:space="preserve"> </w:t>
        </w:r>
        <w:r w:rsidRPr="00A85691">
          <w:rPr>
            <w:rStyle w:val="keyword1"/>
            <w:sz w:val="18"/>
            <w:rPrChange w:id="5008" w:author="shorny" w:date="2014-06-09T15:49:00Z">
              <w:rPr>
                <w:rStyle w:val="keyword1"/>
              </w:rPr>
            </w:rPrChange>
          </w:rPr>
          <w:t>DELETE</w:t>
        </w:r>
        <w:r w:rsidRPr="00A85691">
          <w:rPr>
            <w:sz w:val="18"/>
            <w:rPrChange w:id="5009" w:author="shorny" w:date="2014-06-09T15:49:00Z">
              <w:rPr/>
            </w:rPrChange>
          </w:rPr>
          <w:t xml:space="preserve"> </w:t>
        </w:r>
        <w:r w:rsidRPr="00A85691">
          <w:rPr>
            <w:rStyle w:val="keyword1"/>
            <w:sz w:val="18"/>
            <w:rPrChange w:id="5010" w:author="shorny" w:date="2014-06-09T15:49:00Z">
              <w:rPr>
                <w:rStyle w:val="keyword1"/>
              </w:rPr>
            </w:rPrChange>
          </w:rPr>
          <w:t>Cascade</w:t>
        </w:r>
        <w:r w:rsidRPr="00A85691">
          <w:rPr>
            <w:sz w:val="18"/>
            <w:rPrChange w:id="5011" w:author="shorny" w:date="2014-06-09T15:49:00Z">
              <w:rPr/>
            </w:rPrChange>
          </w:rPr>
          <w:t>;</w:t>
        </w:r>
      </w:ins>
    </w:p>
    <w:p w14:paraId="727E08E4" w14:textId="77777777" w:rsidR="00A85691" w:rsidRPr="00A85691" w:rsidRDefault="00A85691">
      <w:pPr>
        <w:pStyle w:val="HTMLPreformatted"/>
        <w:divId w:val="1206136475"/>
        <w:rPr>
          <w:ins w:id="5012" w:author="shorny" w:date="2014-06-09T15:48:00Z"/>
          <w:sz w:val="18"/>
          <w:rPrChange w:id="5013" w:author="shorny" w:date="2014-06-09T15:49:00Z">
            <w:rPr>
              <w:ins w:id="5014" w:author="shorny" w:date="2014-06-09T15:48:00Z"/>
            </w:rPr>
          </w:rPrChange>
        </w:rPr>
      </w:pPr>
    </w:p>
    <w:p w14:paraId="6827F9ED" w14:textId="77777777" w:rsidR="00A85691" w:rsidRPr="00A85691" w:rsidRDefault="00A85691">
      <w:pPr>
        <w:pStyle w:val="HTMLPreformatted"/>
        <w:divId w:val="1206136475"/>
        <w:rPr>
          <w:ins w:id="5015" w:author="shorny" w:date="2014-06-09T15:48:00Z"/>
          <w:sz w:val="18"/>
          <w:rPrChange w:id="5016" w:author="shorny" w:date="2014-06-09T15:49:00Z">
            <w:rPr>
              <w:ins w:id="5017" w:author="shorny" w:date="2014-06-09T15:48:00Z"/>
            </w:rPr>
          </w:rPrChange>
        </w:rPr>
      </w:pPr>
      <w:ins w:id="5018" w:author="shorny" w:date="2014-06-09T15:48:00Z">
        <w:r w:rsidRPr="00A85691">
          <w:rPr>
            <w:rStyle w:val="keyword1"/>
            <w:sz w:val="18"/>
            <w:rPrChange w:id="5019" w:author="shorny" w:date="2014-06-09T15:49:00Z">
              <w:rPr>
                <w:rStyle w:val="keyword1"/>
              </w:rPr>
            </w:rPrChange>
          </w:rPr>
          <w:t>ALTER</w:t>
        </w:r>
        <w:r w:rsidRPr="00A85691">
          <w:rPr>
            <w:sz w:val="18"/>
            <w:rPrChange w:id="5020" w:author="shorny" w:date="2014-06-09T15:49:00Z">
              <w:rPr/>
            </w:rPrChange>
          </w:rPr>
          <w:t xml:space="preserve"> </w:t>
        </w:r>
        <w:r w:rsidRPr="00A85691">
          <w:rPr>
            <w:rStyle w:val="keyword1"/>
            <w:sz w:val="18"/>
            <w:rPrChange w:id="5021" w:author="shorny" w:date="2014-06-09T15:49:00Z">
              <w:rPr>
                <w:rStyle w:val="keyword1"/>
              </w:rPr>
            </w:rPrChange>
          </w:rPr>
          <w:t>TABLE</w:t>
        </w:r>
        <w:r w:rsidRPr="00A85691">
          <w:rPr>
            <w:sz w:val="18"/>
            <w:rPrChange w:id="5022" w:author="shorny" w:date="2014-06-09T15:49:00Z">
              <w:rPr/>
            </w:rPrChange>
          </w:rPr>
          <w:t xml:space="preserve"> `Application_Research Area`</w:t>
        </w:r>
      </w:ins>
    </w:p>
    <w:p w14:paraId="60ABF6E7" w14:textId="77777777" w:rsidR="00A85691" w:rsidRPr="00A85691" w:rsidRDefault="00A85691">
      <w:pPr>
        <w:pStyle w:val="HTMLPreformatted"/>
        <w:divId w:val="1206136475"/>
        <w:rPr>
          <w:ins w:id="5023" w:author="shorny" w:date="2014-06-09T15:48:00Z"/>
          <w:sz w:val="18"/>
          <w:rPrChange w:id="5024" w:author="shorny" w:date="2014-06-09T15:49:00Z">
            <w:rPr>
              <w:ins w:id="5025" w:author="shorny" w:date="2014-06-09T15:48:00Z"/>
            </w:rPr>
          </w:rPrChange>
        </w:rPr>
      </w:pPr>
      <w:ins w:id="5026" w:author="shorny" w:date="2014-06-09T15:48:00Z">
        <w:r w:rsidRPr="00A85691">
          <w:rPr>
            <w:rStyle w:val="keyword1"/>
            <w:sz w:val="18"/>
            <w:rPrChange w:id="5027" w:author="shorny" w:date="2014-06-09T15:49:00Z">
              <w:rPr>
                <w:rStyle w:val="keyword1"/>
              </w:rPr>
            </w:rPrChange>
          </w:rPr>
          <w:t>ADD</w:t>
        </w:r>
        <w:r w:rsidRPr="00A85691">
          <w:rPr>
            <w:sz w:val="18"/>
            <w:rPrChange w:id="5028" w:author="shorny" w:date="2014-06-09T15:49:00Z">
              <w:rPr/>
            </w:rPrChange>
          </w:rPr>
          <w:t xml:space="preserve"> INDEX in2 (FORCode),</w:t>
        </w:r>
      </w:ins>
    </w:p>
    <w:p w14:paraId="402BD4C9" w14:textId="77777777" w:rsidR="00A85691" w:rsidRPr="00A85691" w:rsidRDefault="00A85691">
      <w:pPr>
        <w:pStyle w:val="HTMLPreformatted"/>
        <w:divId w:val="1206136475"/>
        <w:rPr>
          <w:ins w:id="5029" w:author="shorny" w:date="2014-06-09T15:48:00Z"/>
          <w:sz w:val="18"/>
          <w:rPrChange w:id="5030" w:author="shorny" w:date="2014-06-09T15:49:00Z">
            <w:rPr>
              <w:ins w:id="5031" w:author="shorny" w:date="2014-06-09T15:48:00Z"/>
            </w:rPr>
          </w:rPrChange>
        </w:rPr>
      </w:pPr>
    </w:p>
    <w:p w14:paraId="6C8EE6D4" w14:textId="77777777" w:rsidR="00A85691" w:rsidRPr="00A85691" w:rsidRDefault="00A85691">
      <w:pPr>
        <w:pStyle w:val="HTMLPreformatted"/>
        <w:divId w:val="1206136475"/>
        <w:rPr>
          <w:ins w:id="5032" w:author="shorny" w:date="2014-06-09T15:48:00Z"/>
          <w:sz w:val="18"/>
          <w:rPrChange w:id="5033" w:author="shorny" w:date="2014-06-09T15:49:00Z">
            <w:rPr>
              <w:ins w:id="5034" w:author="shorny" w:date="2014-06-09T15:48:00Z"/>
            </w:rPr>
          </w:rPrChange>
        </w:rPr>
      </w:pPr>
      <w:ins w:id="5035" w:author="shorny" w:date="2014-06-09T15:48:00Z">
        <w:r w:rsidRPr="00A85691">
          <w:rPr>
            <w:rStyle w:val="keyword1"/>
            <w:sz w:val="18"/>
            <w:rPrChange w:id="5036" w:author="shorny" w:date="2014-06-09T15:49:00Z">
              <w:rPr>
                <w:rStyle w:val="keyword1"/>
              </w:rPr>
            </w:rPrChange>
          </w:rPr>
          <w:t>ADD</w:t>
        </w:r>
        <w:r w:rsidRPr="00A85691">
          <w:rPr>
            <w:sz w:val="18"/>
            <w:rPrChange w:id="5037" w:author="shorny" w:date="2014-06-09T15:49:00Z">
              <w:rPr/>
            </w:rPrChange>
          </w:rPr>
          <w:t xml:space="preserve"> </w:t>
        </w:r>
        <w:r w:rsidRPr="00A85691">
          <w:rPr>
            <w:rStyle w:val="keyword1"/>
            <w:sz w:val="18"/>
            <w:rPrChange w:id="5038" w:author="shorny" w:date="2014-06-09T15:49:00Z">
              <w:rPr>
                <w:rStyle w:val="keyword1"/>
              </w:rPr>
            </w:rPrChange>
          </w:rPr>
          <w:t>CONSTRAINT</w:t>
        </w:r>
        <w:r w:rsidRPr="00A85691">
          <w:rPr>
            <w:sz w:val="18"/>
            <w:rPrChange w:id="5039" w:author="shorny" w:date="2014-06-09T15:49:00Z">
              <w:rPr/>
            </w:rPrChange>
          </w:rPr>
          <w:t xml:space="preserve"> in2 </w:t>
        </w:r>
        <w:r w:rsidRPr="00A85691">
          <w:rPr>
            <w:rStyle w:val="keyword1"/>
            <w:sz w:val="18"/>
            <w:rPrChange w:id="5040" w:author="shorny" w:date="2014-06-09T15:49:00Z">
              <w:rPr>
                <w:rStyle w:val="keyword1"/>
              </w:rPr>
            </w:rPrChange>
          </w:rPr>
          <w:t>FOREIGN</w:t>
        </w:r>
        <w:r w:rsidRPr="00A85691">
          <w:rPr>
            <w:sz w:val="18"/>
            <w:rPrChange w:id="5041" w:author="shorny" w:date="2014-06-09T15:49:00Z">
              <w:rPr/>
            </w:rPrChange>
          </w:rPr>
          <w:t xml:space="preserve"> </w:t>
        </w:r>
        <w:r w:rsidRPr="00A85691">
          <w:rPr>
            <w:rStyle w:val="keyword1"/>
            <w:sz w:val="18"/>
            <w:rPrChange w:id="5042" w:author="shorny" w:date="2014-06-09T15:49:00Z">
              <w:rPr>
                <w:rStyle w:val="keyword1"/>
              </w:rPr>
            </w:rPrChange>
          </w:rPr>
          <w:t>KEY</w:t>
        </w:r>
        <w:r w:rsidRPr="00A85691">
          <w:rPr>
            <w:sz w:val="18"/>
            <w:rPrChange w:id="5043" w:author="shorny" w:date="2014-06-09T15:49:00Z">
              <w:rPr/>
            </w:rPrChange>
          </w:rPr>
          <w:t xml:space="preserve"> (FORCode)</w:t>
        </w:r>
      </w:ins>
    </w:p>
    <w:p w14:paraId="413A3B9E" w14:textId="77777777" w:rsidR="00A85691" w:rsidRPr="00A85691" w:rsidRDefault="00A85691">
      <w:pPr>
        <w:pStyle w:val="HTMLPreformatted"/>
        <w:divId w:val="1206136475"/>
        <w:rPr>
          <w:ins w:id="5044" w:author="shorny" w:date="2014-06-09T15:48:00Z"/>
          <w:sz w:val="18"/>
          <w:rPrChange w:id="5045" w:author="shorny" w:date="2014-06-09T15:49:00Z">
            <w:rPr>
              <w:ins w:id="5046" w:author="shorny" w:date="2014-06-09T15:48:00Z"/>
            </w:rPr>
          </w:rPrChange>
        </w:rPr>
      </w:pPr>
      <w:ins w:id="5047" w:author="shorny" w:date="2014-06-09T15:48:00Z">
        <w:r w:rsidRPr="00A85691">
          <w:rPr>
            <w:sz w:val="18"/>
            <w:rPrChange w:id="5048" w:author="shorny" w:date="2014-06-09T15:49:00Z">
              <w:rPr/>
            </w:rPrChange>
          </w:rPr>
          <w:t xml:space="preserve">  </w:t>
        </w:r>
        <w:r w:rsidRPr="00A85691">
          <w:rPr>
            <w:rStyle w:val="keyword1"/>
            <w:sz w:val="18"/>
            <w:rPrChange w:id="5049" w:author="shorny" w:date="2014-06-09T15:49:00Z">
              <w:rPr>
                <w:rStyle w:val="keyword1"/>
              </w:rPr>
            </w:rPrChange>
          </w:rPr>
          <w:t>REFERENCES</w:t>
        </w:r>
        <w:r w:rsidRPr="00A85691">
          <w:rPr>
            <w:sz w:val="18"/>
            <w:rPrChange w:id="5050" w:author="shorny" w:date="2014-06-09T15:49:00Z">
              <w:rPr/>
            </w:rPrChange>
          </w:rPr>
          <w:t xml:space="preserve"> `Research Area` (FORCode) </w:t>
        </w:r>
        <w:r w:rsidRPr="00A85691">
          <w:rPr>
            <w:rStyle w:val="keyword1"/>
            <w:sz w:val="18"/>
            <w:rPrChange w:id="5051" w:author="shorny" w:date="2014-06-09T15:49:00Z">
              <w:rPr>
                <w:rStyle w:val="keyword1"/>
              </w:rPr>
            </w:rPrChange>
          </w:rPr>
          <w:t>ON</w:t>
        </w:r>
        <w:r w:rsidRPr="00A85691">
          <w:rPr>
            <w:sz w:val="18"/>
            <w:rPrChange w:id="5052" w:author="shorny" w:date="2014-06-09T15:49:00Z">
              <w:rPr/>
            </w:rPrChange>
          </w:rPr>
          <w:t xml:space="preserve"> </w:t>
        </w:r>
        <w:r w:rsidRPr="00A85691">
          <w:rPr>
            <w:rStyle w:val="keyword1"/>
            <w:sz w:val="18"/>
            <w:rPrChange w:id="5053" w:author="shorny" w:date="2014-06-09T15:49:00Z">
              <w:rPr>
                <w:rStyle w:val="keyword1"/>
              </w:rPr>
            </w:rPrChange>
          </w:rPr>
          <w:t>UPDATE</w:t>
        </w:r>
        <w:r w:rsidRPr="00A85691">
          <w:rPr>
            <w:sz w:val="18"/>
            <w:rPrChange w:id="5054" w:author="shorny" w:date="2014-06-09T15:49:00Z">
              <w:rPr/>
            </w:rPrChange>
          </w:rPr>
          <w:t xml:space="preserve"> </w:t>
        </w:r>
        <w:r w:rsidRPr="00A85691">
          <w:rPr>
            <w:rStyle w:val="keyword1"/>
            <w:sz w:val="18"/>
            <w:rPrChange w:id="5055" w:author="shorny" w:date="2014-06-09T15:49:00Z">
              <w:rPr>
                <w:rStyle w:val="keyword1"/>
              </w:rPr>
            </w:rPrChange>
          </w:rPr>
          <w:t>Cascade</w:t>
        </w:r>
        <w:r w:rsidRPr="00A85691">
          <w:rPr>
            <w:sz w:val="18"/>
            <w:rPrChange w:id="5056" w:author="shorny" w:date="2014-06-09T15:49:00Z">
              <w:rPr/>
            </w:rPrChange>
          </w:rPr>
          <w:t xml:space="preserve"> </w:t>
        </w:r>
        <w:r w:rsidRPr="00A85691">
          <w:rPr>
            <w:rStyle w:val="keyword1"/>
            <w:sz w:val="18"/>
            <w:rPrChange w:id="5057" w:author="shorny" w:date="2014-06-09T15:49:00Z">
              <w:rPr>
                <w:rStyle w:val="keyword1"/>
              </w:rPr>
            </w:rPrChange>
          </w:rPr>
          <w:t>ON</w:t>
        </w:r>
        <w:r w:rsidRPr="00A85691">
          <w:rPr>
            <w:sz w:val="18"/>
            <w:rPrChange w:id="5058" w:author="shorny" w:date="2014-06-09T15:49:00Z">
              <w:rPr/>
            </w:rPrChange>
          </w:rPr>
          <w:t xml:space="preserve"> </w:t>
        </w:r>
        <w:r w:rsidRPr="00A85691">
          <w:rPr>
            <w:rStyle w:val="keyword1"/>
            <w:sz w:val="18"/>
            <w:rPrChange w:id="5059" w:author="shorny" w:date="2014-06-09T15:49:00Z">
              <w:rPr>
                <w:rStyle w:val="keyword1"/>
              </w:rPr>
            </w:rPrChange>
          </w:rPr>
          <w:t>DELETE</w:t>
        </w:r>
        <w:r w:rsidRPr="00A85691">
          <w:rPr>
            <w:sz w:val="18"/>
            <w:rPrChange w:id="5060" w:author="shorny" w:date="2014-06-09T15:49:00Z">
              <w:rPr/>
            </w:rPrChange>
          </w:rPr>
          <w:t xml:space="preserve"> </w:t>
        </w:r>
        <w:r w:rsidRPr="00A85691">
          <w:rPr>
            <w:rStyle w:val="keyword1"/>
            <w:sz w:val="18"/>
            <w:rPrChange w:id="5061" w:author="shorny" w:date="2014-06-09T15:49:00Z">
              <w:rPr>
                <w:rStyle w:val="keyword1"/>
              </w:rPr>
            </w:rPrChange>
          </w:rPr>
          <w:t>Restrict</w:t>
        </w:r>
        <w:r w:rsidRPr="00A85691">
          <w:rPr>
            <w:sz w:val="18"/>
            <w:rPrChange w:id="5062" w:author="shorny" w:date="2014-06-09T15:49:00Z">
              <w:rPr/>
            </w:rPrChange>
          </w:rPr>
          <w:t>;</w:t>
        </w:r>
      </w:ins>
    </w:p>
    <w:p w14:paraId="720DE5C0" w14:textId="77777777" w:rsidR="00A85691" w:rsidRPr="00A85691" w:rsidRDefault="00A85691">
      <w:pPr>
        <w:pStyle w:val="HTMLPreformatted"/>
        <w:divId w:val="1206136475"/>
        <w:rPr>
          <w:ins w:id="5063" w:author="shorny" w:date="2014-06-09T15:48:00Z"/>
          <w:sz w:val="18"/>
          <w:rPrChange w:id="5064" w:author="shorny" w:date="2014-06-09T15:49:00Z">
            <w:rPr>
              <w:ins w:id="5065" w:author="shorny" w:date="2014-06-09T15:48:00Z"/>
            </w:rPr>
          </w:rPrChange>
        </w:rPr>
      </w:pPr>
    </w:p>
    <w:p w14:paraId="1A33F049" w14:textId="77777777" w:rsidR="00A85691" w:rsidRPr="00A85691" w:rsidRDefault="00A85691">
      <w:pPr>
        <w:pStyle w:val="HTMLPreformatted"/>
        <w:divId w:val="1206136475"/>
        <w:rPr>
          <w:ins w:id="5066" w:author="shorny" w:date="2014-06-09T15:48:00Z"/>
          <w:sz w:val="18"/>
          <w:rPrChange w:id="5067" w:author="shorny" w:date="2014-06-09T15:49:00Z">
            <w:rPr>
              <w:ins w:id="5068" w:author="shorny" w:date="2014-06-09T15:48:00Z"/>
            </w:rPr>
          </w:rPrChange>
        </w:rPr>
      </w:pPr>
      <w:ins w:id="5069" w:author="shorny" w:date="2014-06-09T15:48:00Z">
        <w:r w:rsidRPr="00A85691">
          <w:rPr>
            <w:rStyle w:val="keyword1"/>
            <w:sz w:val="18"/>
            <w:rPrChange w:id="5070" w:author="shorny" w:date="2014-06-09T15:49:00Z">
              <w:rPr>
                <w:rStyle w:val="keyword1"/>
              </w:rPr>
            </w:rPrChange>
          </w:rPr>
          <w:t>ALTER</w:t>
        </w:r>
        <w:r w:rsidRPr="00A85691">
          <w:rPr>
            <w:sz w:val="18"/>
            <w:rPrChange w:id="5071" w:author="shorny" w:date="2014-06-09T15:49:00Z">
              <w:rPr/>
            </w:rPrChange>
          </w:rPr>
          <w:t xml:space="preserve"> </w:t>
        </w:r>
        <w:r w:rsidRPr="00A85691">
          <w:rPr>
            <w:rStyle w:val="keyword1"/>
            <w:sz w:val="18"/>
            <w:rPrChange w:id="5072" w:author="shorny" w:date="2014-06-09T15:49:00Z">
              <w:rPr>
                <w:rStyle w:val="keyword1"/>
              </w:rPr>
            </w:rPrChange>
          </w:rPr>
          <w:t>TABLE</w:t>
        </w:r>
        <w:r w:rsidRPr="00A85691">
          <w:rPr>
            <w:sz w:val="18"/>
            <w:rPrChange w:id="5073" w:author="shorny" w:date="2014-06-09T15:49:00Z">
              <w:rPr/>
            </w:rPrChange>
          </w:rPr>
          <w:t xml:space="preserve"> `University Staff Member_Research Area`</w:t>
        </w:r>
      </w:ins>
    </w:p>
    <w:p w14:paraId="5595EBD2" w14:textId="77777777" w:rsidR="00A85691" w:rsidRPr="00A85691" w:rsidRDefault="00A85691">
      <w:pPr>
        <w:pStyle w:val="HTMLPreformatted"/>
        <w:divId w:val="1206136475"/>
        <w:rPr>
          <w:ins w:id="5074" w:author="shorny" w:date="2014-06-09T15:48:00Z"/>
          <w:sz w:val="18"/>
          <w:rPrChange w:id="5075" w:author="shorny" w:date="2014-06-09T15:49:00Z">
            <w:rPr>
              <w:ins w:id="5076" w:author="shorny" w:date="2014-06-09T15:48:00Z"/>
            </w:rPr>
          </w:rPrChange>
        </w:rPr>
      </w:pPr>
      <w:ins w:id="5077" w:author="shorny" w:date="2014-06-09T15:48:00Z">
        <w:r w:rsidRPr="00A85691">
          <w:rPr>
            <w:rStyle w:val="keyword1"/>
            <w:sz w:val="18"/>
            <w:rPrChange w:id="5078" w:author="shorny" w:date="2014-06-09T15:49:00Z">
              <w:rPr>
                <w:rStyle w:val="keyword1"/>
              </w:rPr>
            </w:rPrChange>
          </w:rPr>
          <w:t>ADD</w:t>
        </w:r>
        <w:r w:rsidRPr="00A85691">
          <w:rPr>
            <w:sz w:val="18"/>
            <w:rPrChange w:id="5079" w:author="shorny" w:date="2014-06-09T15:49:00Z">
              <w:rPr/>
            </w:rPrChange>
          </w:rPr>
          <w:t xml:space="preserve"> INDEX `works </w:t>
        </w:r>
        <w:r w:rsidRPr="00A85691">
          <w:rPr>
            <w:rStyle w:val="keyword1"/>
            <w:sz w:val="18"/>
            <w:rPrChange w:id="5080" w:author="shorny" w:date="2014-06-09T15:49:00Z">
              <w:rPr>
                <w:rStyle w:val="keyword1"/>
              </w:rPr>
            </w:rPrChange>
          </w:rPr>
          <w:t>in</w:t>
        </w:r>
        <w:r w:rsidRPr="00A85691">
          <w:rPr>
            <w:sz w:val="18"/>
            <w:rPrChange w:id="5081" w:author="shorny" w:date="2014-06-09T15:49:00Z">
              <w:rPr/>
            </w:rPrChange>
          </w:rPr>
          <w:t>` (StaffID),</w:t>
        </w:r>
      </w:ins>
    </w:p>
    <w:p w14:paraId="7384C62E" w14:textId="77777777" w:rsidR="00A85691" w:rsidRPr="00A85691" w:rsidRDefault="00A85691">
      <w:pPr>
        <w:pStyle w:val="HTMLPreformatted"/>
        <w:divId w:val="1206136475"/>
        <w:rPr>
          <w:ins w:id="5082" w:author="shorny" w:date="2014-06-09T15:48:00Z"/>
          <w:sz w:val="18"/>
          <w:rPrChange w:id="5083" w:author="shorny" w:date="2014-06-09T15:49:00Z">
            <w:rPr>
              <w:ins w:id="5084" w:author="shorny" w:date="2014-06-09T15:48:00Z"/>
            </w:rPr>
          </w:rPrChange>
        </w:rPr>
      </w:pPr>
    </w:p>
    <w:p w14:paraId="47B3CC52" w14:textId="77777777" w:rsidR="00A85691" w:rsidRPr="00A85691" w:rsidRDefault="00A85691">
      <w:pPr>
        <w:pStyle w:val="HTMLPreformatted"/>
        <w:divId w:val="1206136475"/>
        <w:rPr>
          <w:ins w:id="5085" w:author="shorny" w:date="2014-06-09T15:48:00Z"/>
          <w:sz w:val="18"/>
          <w:rPrChange w:id="5086" w:author="shorny" w:date="2014-06-09T15:49:00Z">
            <w:rPr>
              <w:ins w:id="5087" w:author="shorny" w:date="2014-06-09T15:48:00Z"/>
            </w:rPr>
          </w:rPrChange>
        </w:rPr>
      </w:pPr>
      <w:ins w:id="5088" w:author="shorny" w:date="2014-06-09T15:48:00Z">
        <w:r w:rsidRPr="00A85691">
          <w:rPr>
            <w:rStyle w:val="keyword1"/>
            <w:sz w:val="18"/>
            <w:rPrChange w:id="5089" w:author="shorny" w:date="2014-06-09T15:49:00Z">
              <w:rPr>
                <w:rStyle w:val="keyword1"/>
              </w:rPr>
            </w:rPrChange>
          </w:rPr>
          <w:t>ADD</w:t>
        </w:r>
        <w:r w:rsidRPr="00A85691">
          <w:rPr>
            <w:sz w:val="18"/>
            <w:rPrChange w:id="5090" w:author="shorny" w:date="2014-06-09T15:49:00Z">
              <w:rPr/>
            </w:rPrChange>
          </w:rPr>
          <w:t xml:space="preserve"> </w:t>
        </w:r>
        <w:r w:rsidRPr="00A85691">
          <w:rPr>
            <w:rStyle w:val="keyword1"/>
            <w:sz w:val="18"/>
            <w:rPrChange w:id="5091" w:author="shorny" w:date="2014-06-09T15:49:00Z">
              <w:rPr>
                <w:rStyle w:val="keyword1"/>
              </w:rPr>
            </w:rPrChange>
          </w:rPr>
          <w:t>CONSTRAINT</w:t>
        </w:r>
        <w:r w:rsidRPr="00A85691">
          <w:rPr>
            <w:sz w:val="18"/>
            <w:rPrChange w:id="5092" w:author="shorny" w:date="2014-06-09T15:49:00Z">
              <w:rPr/>
            </w:rPrChange>
          </w:rPr>
          <w:t xml:space="preserve"> `works </w:t>
        </w:r>
        <w:r w:rsidRPr="00A85691">
          <w:rPr>
            <w:rStyle w:val="keyword1"/>
            <w:sz w:val="18"/>
            <w:rPrChange w:id="5093" w:author="shorny" w:date="2014-06-09T15:49:00Z">
              <w:rPr>
                <w:rStyle w:val="keyword1"/>
              </w:rPr>
            </w:rPrChange>
          </w:rPr>
          <w:t>in</w:t>
        </w:r>
        <w:r w:rsidRPr="00A85691">
          <w:rPr>
            <w:sz w:val="18"/>
            <w:rPrChange w:id="5094" w:author="shorny" w:date="2014-06-09T15:49:00Z">
              <w:rPr/>
            </w:rPrChange>
          </w:rPr>
          <w:t xml:space="preserve">` </w:t>
        </w:r>
        <w:r w:rsidRPr="00A85691">
          <w:rPr>
            <w:rStyle w:val="keyword1"/>
            <w:sz w:val="18"/>
            <w:rPrChange w:id="5095" w:author="shorny" w:date="2014-06-09T15:49:00Z">
              <w:rPr>
                <w:rStyle w:val="keyword1"/>
              </w:rPr>
            </w:rPrChange>
          </w:rPr>
          <w:t>FOREIGN</w:t>
        </w:r>
        <w:r w:rsidRPr="00A85691">
          <w:rPr>
            <w:sz w:val="18"/>
            <w:rPrChange w:id="5096" w:author="shorny" w:date="2014-06-09T15:49:00Z">
              <w:rPr/>
            </w:rPrChange>
          </w:rPr>
          <w:t xml:space="preserve"> </w:t>
        </w:r>
        <w:r w:rsidRPr="00A85691">
          <w:rPr>
            <w:rStyle w:val="keyword1"/>
            <w:sz w:val="18"/>
            <w:rPrChange w:id="5097" w:author="shorny" w:date="2014-06-09T15:49:00Z">
              <w:rPr>
                <w:rStyle w:val="keyword1"/>
              </w:rPr>
            </w:rPrChange>
          </w:rPr>
          <w:t>KEY</w:t>
        </w:r>
        <w:r w:rsidRPr="00A85691">
          <w:rPr>
            <w:sz w:val="18"/>
            <w:rPrChange w:id="5098" w:author="shorny" w:date="2014-06-09T15:49:00Z">
              <w:rPr/>
            </w:rPrChange>
          </w:rPr>
          <w:t xml:space="preserve"> (StaffID)</w:t>
        </w:r>
      </w:ins>
    </w:p>
    <w:p w14:paraId="57B23822" w14:textId="77777777" w:rsidR="00A85691" w:rsidRPr="00A85691" w:rsidRDefault="00A85691">
      <w:pPr>
        <w:pStyle w:val="HTMLPreformatted"/>
        <w:divId w:val="1206136475"/>
        <w:rPr>
          <w:ins w:id="5099" w:author="shorny" w:date="2014-06-09T15:48:00Z"/>
          <w:sz w:val="18"/>
          <w:rPrChange w:id="5100" w:author="shorny" w:date="2014-06-09T15:49:00Z">
            <w:rPr>
              <w:ins w:id="5101" w:author="shorny" w:date="2014-06-09T15:48:00Z"/>
            </w:rPr>
          </w:rPrChange>
        </w:rPr>
      </w:pPr>
      <w:ins w:id="5102" w:author="shorny" w:date="2014-06-09T15:48:00Z">
        <w:r w:rsidRPr="00A85691">
          <w:rPr>
            <w:sz w:val="18"/>
            <w:rPrChange w:id="5103" w:author="shorny" w:date="2014-06-09T15:49:00Z">
              <w:rPr/>
            </w:rPrChange>
          </w:rPr>
          <w:t xml:space="preserve">  </w:t>
        </w:r>
        <w:r w:rsidRPr="00A85691">
          <w:rPr>
            <w:rStyle w:val="keyword1"/>
            <w:sz w:val="18"/>
            <w:rPrChange w:id="5104" w:author="shorny" w:date="2014-06-09T15:49:00Z">
              <w:rPr>
                <w:rStyle w:val="keyword1"/>
              </w:rPr>
            </w:rPrChange>
          </w:rPr>
          <w:t>REFERENCES</w:t>
        </w:r>
        <w:r w:rsidRPr="00A85691">
          <w:rPr>
            <w:sz w:val="18"/>
            <w:rPrChange w:id="5105" w:author="shorny" w:date="2014-06-09T15:49:00Z">
              <w:rPr/>
            </w:rPrChange>
          </w:rPr>
          <w:t xml:space="preserve"> `University Staff Member` (StaffID) </w:t>
        </w:r>
        <w:r w:rsidRPr="00A85691">
          <w:rPr>
            <w:rStyle w:val="keyword1"/>
            <w:sz w:val="18"/>
            <w:rPrChange w:id="5106" w:author="shorny" w:date="2014-06-09T15:49:00Z">
              <w:rPr>
                <w:rStyle w:val="keyword1"/>
              </w:rPr>
            </w:rPrChange>
          </w:rPr>
          <w:t>ON</w:t>
        </w:r>
        <w:r w:rsidRPr="00A85691">
          <w:rPr>
            <w:sz w:val="18"/>
            <w:rPrChange w:id="5107" w:author="shorny" w:date="2014-06-09T15:49:00Z">
              <w:rPr/>
            </w:rPrChange>
          </w:rPr>
          <w:t xml:space="preserve"> </w:t>
        </w:r>
        <w:r w:rsidRPr="00A85691">
          <w:rPr>
            <w:rStyle w:val="keyword1"/>
            <w:sz w:val="18"/>
            <w:rPrChange w:id="5108" w:author="shorny" w:date="2014-06-09T15:49:00Z">
              <w:rPr>
                <w:rStyle w:val="keyword1"/>
              </w:rPr>
            </w:rPrChange>
          </w:rPr>
          <w:t>UPDATE</w:t>
        </w:r>
        <w:r w:rsidRPr="00A85691">
          <w:rPr>
            <w:sz w:val="18"/>
            <w:rPrChange w:id="5109" w:author="shorny" w:date="2014-06-09T15:49:00Z">
              <w:rPr/>
            </w:rPrChange>
          </w:rPr>
          <w:t xml:space="preserve"> </w:t>
        </w:r>
        <w:r w:rsidRPr="00A85691">
          <w:rPr>
            <w:rStyle w:val="keyword1"/>
            <w:sz w:val="18"/>
            <w:rPrChange w:id="5110" w:author="shorny" w:date="2014-06-09T15:49:00Z">
              <w:rPr>
                <w:rStyle w:val="keyword1"/>
              </w:rPr>
            </w:rPrChange>
          </w:rPr>
          <w:t>Cascade</w:t>
        </w:r>
        <w:r w:rsidRPr="00A85691">
          <w:rPr>
            <w:sz w:val="18"/>
            <w:rPrChange w:id="5111" w:author="shorny" w:date="2014-06-09T15:49:00Z">
              <w:rPr/>
            </w:rPrChange>
          </w:rPr>
          <w:t xml:space="preserve"> </w:t>
        </w:r>
        <w:r w:rsidRPr="00A85691">
          <w:rPr>
            <w:rStyle w:val="keyword1"/>
            <w:sz w:val="18"/>
            <w:rPrChange w:id="5112" w:author="shorny" w:date="2014-06-09T15:49:00Z">
              <w:rPr>
                <w:rStyle w:val="keyword1"/>
              </w:rPr>
            </w:rPrChange>
          </w:rPr>
          <w:t>ON</w:t>
        </w:r>
        <w:r w:rsidRPr="00A85691">
          <w:rPr>
            <w:sz w:val="18"/>
            <w:rPrChange w:id="5113" w:author="shorny" w:date="2014-06-09T15:49:00Z">
              <w:rPr/>
            </w:rPrChange>
          </w:rPr>
          <w:t xml:space="preserve"> </w:t>
        </w:r>
        <w:r w:rsidRPr="00A85691">
          <w:rPr>
            <w:rStyle w:val="keyword1"/>
            <w:sz w:val="18"/>
            <w:rPrChange w:id="5114" w:author="shorny" w:date="2014-06-09T15:49:00Z">
              <w:rPr>
                <w:rStyle w:val="keyword1"/>
              </w:rPr>
            </w:rPrChange>
          </w:rPr>
          <w:t>DELETE</w:t>
        </w:r>
        <w:r w:rsidRPr="00A85691">
          <w:rPr>
            <w:sz w:val="18"/>
            <w:rPrChange w:id="5115" w:author="shorny" w:date="2014-06-09T15:49:00Z">
              <w:rPr/>
            </w:rPrChange>
          </w:rPr>
          <w:t xml:space="preserve"> </w:t>
        </w:r>
        <w:r w:rsidRPr="00A85691">
          <w:rPr>
            <w:rStyle w:val="keyword1"/>
            <w:sz w:val="18"/>
            <w:rPrChange w:id="5116" w:author="shorny" w:date="2014-06-09T15:49:00Z">
              <w:rPr>
                <w:rStyle w:val="keyword1"/>
              </w:rPr>
            </w:rPrChange>
          </w:rPr>
          <w:t>Cascade</w:t>
        </w:r>
        <w:r w:rsidRPr="00A85691">
          <w:rPr>
            <w:sz w:val="18"/>
            <w:rPrChange w:id="5117" w:author="shorny" w:date="2014-06-09T15:49:00Z">
              <w:rPr/>
            </w:rPrChange>
          </w:rPr>
          <w:t>;</w:t>
        </w:r>
      </w:ins>
    </w:p>
    <w:p w14:paraId="6B206217" w14:textId="77777777" w:rsidR="00A85691" w:rsidRPr="00A85691" w:rsidRDefault="00A85691">
      <w:pPr>
        <w:pStyle w:val="HTMLPreformatted"/>
        <w:divId w:val="1206136475"/>
        <w:rPr>
          <w:ins w:id="5118" w:author="shorny" w:date="2014-06-09T15:48:00Z"/>
          <w:sz w:val="18"/>
          <w:rPrChange w:id="5119" w:author="shorny" w:date="2014-06-09T15:49:00Z">
            <w:rPr>
              <w:ins w:id="5120" w:author="shorny" w:date="2014-06-09T15:48:00Z"/>
            </w:rPr>
          </w:rPrChange>
        </w:rPr>
      </w:pPr>
    </w:p>
    <w:p w14:paraId="54600237" w14:textId="77777777" w:rsidR="00A85691" w:rsidRPr="00A85691" w:rsidRDefault="00A85691">
      <w:pPr>
        <w:pStyle w:val="HTMLPreformatted"/>
        <w:divId w:val="1206136475"/>
        <w:rPr>
          <w:ins w:id="5121" w:author="shorny" w:date="2014-06-09T15:48:00Z"/>
          <w:sz w:val="18"/>
          <w:rPrChange w:id="5122" w:author="shorny" w:date="2014-06-09T15:49:00Z">
            <w:rPr>
              <w:ins w:id="5123" w:author="shorny" w:date="2014-06-09T15:48:00Z"/>
            </w:rPr>
          </w:rPrChange>
        </w:rPr>
      </w:pPr>
      <w:ins w:id="5124" w:author="shorny" w:date="2014-06-09T15:48:00Z">
        <w:r w:rsidRPr="00A85691">
          <w:rPr>
            <w:rStyle w:val="keyword1"/>
            <w:sz w:val="18"/>
            <w:rPrChange w:id="5125" w:author="shorny" w:date="2014-06-09T15:49:00Z">
              <w:rPr>
                <w:rStyle w:val="keyword1"/>
              </w:rPr>
            </w:rPrChange>
          </w:rPr>
          <w:t>ALTER</w:t>
        </w:r>
        <w:r w:rsidRPr="00A85691">
          <w:rPr>
            <w:sz w:val="18"/>
            <w:rPrChange w:id="5126" w:author="shorny" w:date="2014-06-09T15:49:00Z">
              <w:rPr/>
            </w:rPrChange>
          </w:rPr>
          <w:t xml:space="preserve"> </w:t>
        </w:r>
        <w:r w:rsidRPr="00A85691">
          <w:rPr>
            <w:rStyle w:val="keyword1"/>
            <w:sz w:val="18"/>
            <w:rPrChange w:id="5127" w:author="shorny" w:date="2014-06-09T15:49:00Z">
              <w:rPr>
                <w:rStyle w:val="keyword1"/>
              </w:rPr>
            </w:rPrChange>
          </w:rPr>
          <w:t>TABLE</w:t>
        </w:r>
        <w:r w:rsidRPr="00A85691">
          <w:rPr>
            <w:sz w:val="18"/>
            <w:rPrChange w:id="5128" w:author="shorny" w:date="2014-06-09T15:49:00Z">
              <w:rPr/>
            </w:rPrChange>
          </w:rPr>
          <w:t xml:space="preserve"> `University Staff Member_Research Area`</w:t>
        </w:r>
      </w:ins>
    </w:p>
    <w:p w14:paraId="0241ED8C" w14:textId="77777777" w:rsidR="00A85691" w:rsidRPr="00A85691" w:rsidRDefault="00A85691">
      <w:pPr>
        <w:pStyle w:val="HTMLPreformatted"/>
        <w:divId w:val="1206136475"/>
        <w:rPr>
          <w:ins w:id="5129" w:author="shorny" w:date="2014-06-09T15:48:00Z"/>
          <w:sz w:val="18"/>
          <w:rPrChange w:id="5130" w:author="shorny" w:date="2014-06-09T15:49:00Z">
            <w:rPr>
              <w:ins w:id="5131" w:author="shorny" w:date="2014-06-09T15:48:00Z"/>
            </w:rPr>
          </w:rPrChange>
        </w:rPr>
      </w:pPr>
      <w:ins w:id="5132" w:author="shorny" w:date="2014-06-09T15:48:00Z">
        <w:r w:rsidRPr="00A85691">
          <w:rPr>
            <w:rStyle w:val="keyword1"/>
            <w:sz w:val="18"/>
            <w:rPrChange w:id="5133" w:author="shorny" w:date="2014-06-09T15:49:00Z">
              <w:rPr>
                <w:rStyle w:val="keyword1"/>
              </w:rPr>
            </w:rPrChange>
          </w:rPr>
          <w:t>ADD</w:t>
        </w:r>
        <w:r w:rsidRPr="00A85691">
          <w:rPr>
            <w:sz w:val="18"/>
            <w:rPrChange w:id="5134" w:author="shorny" w:date="2014-06-09T15:49:00Z">
              <w:rPr/>
            </w:rPrChange>
          </w:rPr>
          <w:t xml:space="preserve"> INDEX `works in2` (FORCode),</w:t>
        </w:r>
      </w:ins>
    </w:p>
    <w:p w14:paraId="3642C71C" w14:textId="77777777" w:rsidR="00A85691" w:rsidRPr="00A85691" w:rsidRDefault="00A85691">
      <w:pPr>
        <w:pStyle w:val="HTMLPreformatted"/>
        <w:divId w:val="1206136475"/>
        <w:rPr>
          <w:ins w:id="5135" w:author="shorny" w:date="2014-06-09T15:48:00Z"/>
          <w:sz w:val="18"/>
          <w:rPrChange w:id="5136" w:author="shorny" w:date="2014-06-09T15:49:00Z">
            <w:rPr>
              <w:ins w:id="5137" w:author="shorny" w:date="2014-06-09T15:48:00Z"/>
            </w:rPr>
          </w:rPrChange>
        </w:rPr>
      </w:pPr>
    </w:p>
    <w:p w14:paraId="3ADD604E" w14:textId="77777777" w:rsidR="00A85691" w:rsidRPr="00A85691" w:rsidRDefault="00A85691">
      <w:pPr>
        <w:pStyle w:val="HTMLPreformatted"/>
        <w:divId w:val="1206136475"/>
        <w:rPr>
          <w:ins w:id="5138" w:author="shorny" w:date="2014-06-09T15:48:00Z"/>
          <w:sz w:val="18"/>
          <w:rPrChange w:id="5139" w:author="shorny" w:date="2014-06-09T15:49:00Z">
            <w:rPr>
              <w:ins w:id="5140" w:author="shorny" w:date="2014-06-09T15:48:00Z"/>
            </w:rPr>
          </w:rPrChange>
        </w:rPr>
      </w:pPr>
      <w:ins w:id="5141" w:author="shorny" w:date="2014-06-09T15:48:00Z">
        <w:r w:rsidRPr="00A85691">
          <w:rPr>
            <w:rStyle w:val="keyword1"/>
            <w:sz w:val="18"/>
            <w:rPrChange w:id="5142" w:author="shorny" w:date="2014-06-09T15:49:00Z">
              <w:rPr>
                <w:rStyle w:val="keyword1"/>
              </w:rPr>
            </w:rPrChange>
          </w:rPr>
          <w:t>ADD</w:t>
        </w:r>
        <w:r w:rsidRPr="00A85691">
          <w:rPr>
            <w:sz w:val="18"/>
            <w:rPrChange w:id="5143" w:author="shorny" w:date="2014-06-09T15:49:00Z">
              <w:rPr/>
            </w:rPrChange>
          </w:rPr>
          <w:t xml:space="preserve"> </w:t>
        </w:r>
        <w:r w:rsidRPr="00A85691">
          <w:rPr>
            <w:rStyle w:val="keyword1"/>
            <w:sz w:val="18"/>
            <w:rPrChange w:id="5144" w:author="shorny" w:date="2014-06-09T15:49:00Z">
              <w:rPr>
                <w:rStyle w:val="keyword1"/>
              </w:rPr>
            </w:rPrChange>
          </w:rPr>
          <w:t>CONSTRAINT</w:t>
        </w:r>
        <w:r w:rsidRPr="00A85691">
          <w:rPr>
            <w:sz w:val="18"/>
            <w:rPrChange w:id="5145" w:author="shorny" w:date="2014-06-09T15:49:00Z">
              <w:rPr/>
            </w:rPrChange>
          </w:rPr>
          <w:t xml:space="preserve"> `works in2` </w:t>
        </w:r>
        <w:r w:rsidRPr="00A85691">
          <w:rPr>
            <w:rStyle w:val="keyword1"/>
            <w:sz w:val="18"/>
            <w:rPrChange w:id="5146" w:author="shorny" w:date="2014-06-09T15:49:00Z">
              <w:rPr>
                <w:rStyle w:val="keyword1"/>
              </w:rPr>
            </w:rPrChange>
          </w:rPr>
          <w:t>FOREIGN</w:t>
        </w:r>
        <w:r w:rsidRPr="00A85691">
          <w:rPr>
            <w:sz w:val="18"/>
            <w:rPrChange w:id="5147" w:author="shorny" w:date="2014-06-09T15:49:00Z">
              <w:rPr/>
            </w:rPrChange>
          </w:rPr>
          <w:t xml:space="preserve"> </w:t>
        </w:r>
        <w:r w:rsidRPr="00A85691">
          <w:rPr>
            <w:rStyle w:val="keyword1"/>
            <w:sz w:val="18"/>
            <w:rPrChange w:id="5148" w:author="shorny" w:date="2014-06-09T15:49:00Z">
              <w:rPr>
                <w:rStyle w:val="keyword1"/>
              </w:rPr>
            </w:rPrChange>
          </w:rPr>
          <w:t>KEY</w:t>
        </w:r>
        <w:r w:rsidRPr="00A85691">
          <w:rPr>
            <w:sz w:val="18"/>
            <w:rPrChange w:id="5149" w:author="shorny" w:date="2014-06-09T15:49:00Z">
              <w:rPr/>
            </w:rPrChange>
          </w:rPr>
          <w:t xml:space="preserve"> (FORCode)</w:t>
        </w:r>
      </w:ins>
    </w:p>
    <w:p w14:paraId="59C466BA" w14:textId="77777777" w:rsidR="00A85691" w:rsidRPr="00A85691" w:rsidRDefault="00A85691">
      <w:pPr>
        <w:pStyle w:val="HTMLPreformatted"/>
        <w:divId w:val="1206136475"/>
        <w:rPr>
          <w:ins w:id="5150" w:author="shorny" w:date="2014-06-09T15:48:00Z"/>
          <w:sz w:val="18"/>
          <w:rPrChange w:id="5151" w:author="shorny" w:date="2014-06-09T15:49:00Z">
            <w:rPr>
              <w:ins w:id="5152" w:author="shorny" w:date="2014-06-09T15:48:00Z"/>
            </w:rPr>
          </w:rPrChange>
        </w:rPr>
      </w:pPr>
      <w:ins w:id="5153" w:author="shorny" w:date="2014-06-09T15:48:00Z">
        <w:r w:rsidRPr="00A85691">
          <w:rPr>
            <w:sz w:val="18"/>
            <w:rPrChange w:id="5154" w:author="shorny" w:date="2014-06-09T15:49:00Z">
              <w:rPr/>
            </w:rPrChange>
          </w:rPr>
          <w:t xml:space="preserve">  </w:t>
        </w:r>
        <w:r w:rsidRPr="00A85691">
          <w:rPr>
            <w:rStyle w:val="keyword1"/>
            <w:sz w:val="18"/>
            <w:rPrChange w:id="5155" w:author="shorny" w:date="2014-06-09T15:49:00Z">
              <w:rPr>
                <w:rStyle w:val="keyword1"/>
              </w:rPr>
            </w:rPrChange>
          </w:rPr>
          <w:t>REFERENCES</w:t>
        </w:r>
        <w:r w:rsidRPr="00A85691">
          <w:rPr>
            <w:sz w:val="18"/>
            <w:rPrChange w:id="5156" w:author="shorny" w:date="2014-06-09T15:49:00Z">
              <w:rPr/>
            </w:rPrChange>
          </w:rPr>
          <w:t xml:space="preserve"> `Research Area` (FORCode) </w:t>
        </w:r>
        <w:r w:rsidRPr="00A85691">
          <w:rPr>
            <w:rStyle w:val="keyword1"/>
            <w:sz w:val="18"/>
            <w:rPrChange w:id="5157" w:author="shorny" w:date="2014-06-09T15:49:00Z">
              <w:rPr>
                <w:rStyle w:val="keyword1"/>
              </w:rPr>
            </w:rPrChange>
          </w:rPr>
          <w:t>ON</w:t>
        </w:r>
        <w:r w:rsidRPr="00A85691">
          <w:rPr>
            <w:sz w:val="18"/>
            <w:rPrChange w:id="5158" w:author="shorny" w:date="2014-06-09T15:49:00Z">
              <w:rPr/>
            </w:rPrChange>
          </w:rPr>
          <w:t xml:space="preserve"> </w:t>
        </w:r>
        <w:r w:rsidRPr="00A85691">
          <w:rPr>
            <w:rStyle w:val="keyword1"/>
            <w:sz w:val="18"/>
            <w:rPrChange w:id="5159" w:author="shorny" w:date="2014-06-09T15:49:00Z">
              <w:rPr>
                <w:rStyle w:val="keyword1"/>
              </w:rPr>
            </w:rPrChange>
          </w:rPr>
          <w:t>UPDATE</w:t>
        </w:r>
        <w:r w:rsidRPr="00A85691">
          <w:rPr>
            <w:sz w:val="18"/>
            <w:rPrChange w:id="5160" w:author="shorny" w:date="2014-06-09T15:49:00Z">
              <w:rPr/>
            </w:rPrChange>
          </w:rPr>
          <w:t xml:space="preserve"> </w:t>
        </w:r>
        <w:r w:rsidRPr="00A85691">
          <w:rPr>
            <w:rStyle w:val="keyword1"/>
            <w:sz w:val="18"/>
            <w:rPrChange w:id="5161" w:author="shorny" w:date="2014-06-09T15:49:00Z">
              <w:rPr>
                <w:rStyle w:val="keyword1"/>
              </w:rPr>
            </w:rPrChange>
          </w:rPr>
          <w:t>Cascade</w:t>
        </w:r>
        <w:r w:rsidRPr="00A85691">
          <w:rPr>
            <w:sz w:val="18"/>
            <w:rPrChange w:id="5162" w:author="shorny" w:date="2014-06-09T15:49:00Z">
              <w:rPr/>
            </w:rPrChange>
          </w:rPr>
          <w:t xml:space="preserve"> </w:t>
        </w:r>
        <w:r w:rsidRPr="00A85691">
          <w:rPr>
            <w:rStyle w:val="keyword1"/>
            <w:sz w:val="18"/>
            <w:rPrChange w:id="5163" w:author="shorny" w:date="2014-06-09T15:49:00Z">
              <w:rPr>
                <w:rStyle w:val="keyword1"/>
              </w:rPr>
            </w:rPrChange>
          </w:rPr>
          <w:t>ON</w:t>
        </w:r>
        <w:r w:rsidRPr="00A85691">
          <w:rPr>
            <w:sz w:val="18"/>
            <w:rPrChange w:id="5164" w:author="shorny" w:date="2014-06-09T15:49:00Z">
              <w:rPr/>
            </w:rPrChange>
          </w:rPr>
          <w:t xml:space="preserve"> </w:t>
        </w:r>
        <w:r w:rsidRPr="00A85691">
          <w:rPr>
            <w:rStyle w:val="keyword1"/>
            <w:sz w:val="18"/>
            <w:rPrChange w:id="5165" w:author="shorny" w:date="2014-06-09T15:49:00Z">
              <w:rPr>
                <w:rStyle w:val="keyword1"/>
              </w:rPr>
            </w:rPrChange>
          </w:rPr>
          <w:t>DELETE</w:t>
        </w:r>
        <w:r w:rsidRPr="00A85691">
          <w:rPr>
            <w:sz w:val="18"/>
            <w:rPrChange w:id="5166" w:author="shorny" w:date="2014-06-09T15:49:00Z">
              <w:rPr/>
            </w:rPrChange>
          </w:rPr>
          <w:t xml:space="preserve"> </w:t>
        </w:r>
        <w:r w:rsidRPr="00A85691">
          <w:rPr>
            <w:rStyle w:val="keyword1"/>
            <w:sz w:val="18"/>
            <w:rPrChange w:id="5167" w:author="shorny" w:date="2014-06-09T15:49:00Z">
              <w:rPr>
                <w:rStyle w:val="keyword1"/>
              </w:rPr>
            </w:rPrChange>
          </w:rPr>
          <w:t>Restrict</w:t>
        </w:r>
        <w:r w:rsidRPr="00A85691">
          <w:rPr>
            <w:sz w:val="18"/>
            <w:rPrChange w:id="5168" w:author="shorny" w:date="2014-06-09T15:49:00Z">
              <w:rPr/>
            </w:rPrChange>
          </w:rPr>
          <w:t>;</w:t>
        </w:r>
      </w:ins>
    </w:p>
    <w:p w14:paraId="5EA5D7F8" w14:textId="77777777" w:rsidR="00A85691" w:rsidRPr="00A85691" w:rsidRDefault="00A85691">
      <w:pPr>
        <w:pStyle w:val="HTMLPreformatted"/>
        <w:divId w:val="1206136475"/>
        <w:rPr>
          <w:ins w:id="5169" w:author="shorny" w:date="2014-06-09T15:48:00Z"/>
          <w:sz w:val="18"/>
          <w:rPrChange w:id="5170" w:author="shorny" w:date="2014-06-09T15:49:00Z">
            <w:rPr>
              <w:ins w:id="5171" w:author="shorny" w:date="2014-06-09T15:48:00Z"/>
            </w:rPr>
          </w:rPrChange>
        </w:rPr>
      </w:pPr>
    </w:p>
    <w:p w14:paraId="1B5B1C3D" w14:textId="77777777" w:rsidR="00A85691" w:rsidRPr="00A85691" w:rsidRDefault="00A85691">
      <w:pPr>
        <w:pStyle w:val="HTMLPreformatted"/>
        <w:divId w:val="1206136475"/>
        <w:rPr>
          <w:ins w:id="5172" w:author="shorny" w:date="2014-06-09T15:48:00Z"/>
          <w:sz w:val="18"/>
          <w:rPrChange w:id="5173" w:author="shorny" w:date="2014-06-09T15:49:00Z">
            <w:rPr>
              <w:ins w:id="5174" w:author="shorny" w:date="2014-06-09T15:48:00Z"/>
            </w:rPr>
          </w:rPrChange>
        </w:rPr>
      </w:pPr>
      <w:ins w:id="5175" w:author="shorny" w:date="2014-06-09T15:48:00Z">
        <w:r w:rsidRPr="00A85691">
          <w:rPr>
            <w:rStyle w:val="keyword1"/>
            <w:sz w:val="18"/>
            <w:rPrChange w:id="5176" w:author="shorny" w:date="2014-06-09T15:49:00Z">
              <w:rPr>
                <w:rStyle w:val="keyword1"/>
              </w:rPr>
            </w:rPrChange>
          </w:rPr>
          <w:t>ALTER</w:t>
        </w:r>
        <w:r w:rsidRPr="00A85691">
          <w:rPr>
            <w:sz w:val="18"/>
            <w:rPrChange w:id="5177" w:author="shorny" w:date="2014-06-09T15:49:00Z">
              <w:rPr/>
            </w:rPrChange>
          </w:rPr>
          <w:t xml:space="preserve"> </w:t>
        </w:r>
        <w:r w:rsidRPr="00A85691">
          <w:rPr>
            <w:rStyle w:val="keyword1"/>
            <w:sz w:val="18"/>
            <w:rPrChange w:id="5178" w:author="shorny" w:date="2014-06-09T15:49:00Z">
              <w:rPr>
                <w:rStyle w:val="keyword1"/>
              </w:rPr>
            </w:rPrChange>
          </w:rPr>
          <w:t>TABLE</w:t>
        </w:r>
        <w:r w:rsidRPr="00A85691">
          <w:rPr>
            <w:sz w:val="18"/>
            <w:rPrChange w:id="5179" w:author="shorny" w:date="2014-06-09T15:49:00Z">
              <w:rPr/>
            </w:rPrChange>
          </w:rPr>
          <w:t xml:space="preserve"> `University Staff Member_Research Area2`</w:t>
        </w:r>
      </w:ins>
    </w:p>
    <w:p w14:paraId="11570D28" w14:textId="77777777" w:rsidR="00A85691" w:rsidRPr="00A85691" w:rsidRDefault="00A85691">
      <w:pPr>
        <w:pStyle w:val="HTMLPreformatted"/>
        <w:divId w:val="1206136475"/>
        <w:rPr>
          <w:ins w:id="5180" w:author="shorny" w:date="2014-06-09T15:48:00Z"/>
          <w:sz w:val="18"/>
          <w:rPrChange w:id="5181" w:author="shorny" w:date="2014-06-09T15:49:00Z">
            <w:rPr>
              <w:ins w:id="5182" w:author="shorny" w:date="2014-06-09T15:48:00Z"/>
            </w:rPr>
          </w:rPrChange>
        </w:rPr>
      </w:pPr>
      <w:ins w:id="5183" w:author="shorny" w:date="2014-06-09T15:48:00Z">
        <w:r w:rsidRPr="00A85691">
          <w:rPr>
            <w:rStyle w:val="keyword1"/>
            <w:sz w:val="18"/>
            <w:rPrChange w:id="5184" w:author="shorny" w:date="2014-06-09T15:49:00Z">
              <w:rPr>
                <w:rStyle w:val="keyword1"/>
              </w:rPr>
            </w:rPrChange>
          </w:rPr>
          <w:t>ADD</w:t>
        </w:r>
        <w:r w:rsidRPr="00A85691">
          <w:rPr>
            <w:sz w:val="18"/>
            <w:rPrChange w:id="5185" w:author="shorny" w:date="2014-06-09T15:49:00Z">
              <w:rPr/>
            </w:rPrChange>
          </w:rPr>
          <w:t xml:space="preserve"> INDEX Oversees (StaffID),</w:t>
        </w:r>
      </w:ins>
    </w:p>
    <w:p w14:paraId="53A06576" w14:textId="77777777" w:rsidR="00A85691" w:rsidRPr="00A85691" w:rsidRDefault="00A85691">
      <w:pPr>
        <w:pStyle w:val="HTMLPreformatted"/>
        <w:divId w:val="1206136475"/>
        <w:rPr>
          <w:ins w:id="5186" w:author="shorny" w:date="2014-06-09T15:48:00Z"/>
          <w:sz w:val="18"/>
          <w:rPrChange w:id="5187" w:author="shorny" w:date="2014-06-09T15:49:00Z">
            <w:rPr>
              <w:ins w:id="5188" w:author="shorny" w:date="2014-06-09T15:48:00Z"/>
            </w:rPr>
          </w:rPrChange>
        </w:rPr>
      </w:pPr>
    </w:p>
    <w:p w14:paraId="4B6146F8" w14:textId="77777777" w:rsidR="00A85691" w:rsidRPr="00A85691" w:rsidRDefault="00A85691">
      <w:pPr>
        <w:pStyle w:val="HTMLPreformatted"/>
        <w:divId w:val="1206136475"/>
        <w:rPr>
          <w:ins w:id="5189" w:author="shorny" w:date="2014-06-09T15:48:00Z"/>
          <w:sz w:val="18"/>
          <w:rPrChange w:id="5190" w:author="shorny" w:date="2014-06-09T15:49:00Z">
            <w:rPr>
              <w:ins w:id="5191" w:author="shorny" w:date="2014-06-09T15:48:00Z"/>
            </w:rPr>
          </w:rPrChange>
        </w:rPr>
      </w:pPr>
      <w:ins w:id="5192" w:author="shorny" w:date="2014-06-09T15:48:00Z">
        <w:r w:rsidRPr="00A85691">
          <w:rPr>
            <w:rStyle w:val="keyword1"/>
            <w:sz w:val="18"/>
            <w:rPrChange w:id="5193" w:author="shorny" w:date="2014-06-09T15:49:00Z">
              <w:rPr>
                <w:rStyle w:val="keyword1"/>
              </w:rPr>
            </w:rPrChange>
          </w:rPr>
          <w:t>ADD</w:t>
        </w:r>
        <w:r w:rsidRPr="00A85691">
          <w:rPr>
            <w:sz w:val="18"/>
            <w:rPrChange w:id="5194" w:author="shorny" w:date="2014-06-09T15:49:00Z">
              <w:rPr/>
            </w:rPrChange>
          </w:rPr>
          <w:t xml:space="preserve"> </w:t>
        </w:r>
        <w:r w:rsidRPr="00A85691">
          <w:rPr>
            <w:rStyle w:val="keyword1"/>
            <w:sz w:val="18"/>
            <w:rPrChange w:id="5195" w:author="shorny" w:date="2014-06-09T15:49:00Z">
              <w:rPr>
                <w:rStyle w:val="keyword1"/>
              </w:rPr>
            </w:rPrChange>
          </w:rPr>
          <w:t>CONSTRAINT</w:t>
        </w:r>
        <w:r w:rsidRPr="00A85691">
          <w:rPr>
            <w:sz w:val="18"/>
            <w:rPrChange w:id="5196" w:author="shorny" w:date="2014-06-09T15:49:00Z">
              <w:rPr/>
            </w:rPrChange>
          </w:rPr>
          <w:t xml:space="preserve"> Oversees </w:t>
        </w:r>
        <w:r w:rsidRPr="00A85691">
          <w:rPr>
            <w:rStyle w:val="keyword1"/>
            <w:sz w:val="18"/>
            <w:rPrChange w:id="5197" w:author="shorny" w:date="2014-06-09T15:49:00Z">
              <w:rPr>
                <w:rStyle w:val="keyword1"/>
              </w:rPr>
            </w:rPrChange>
          </w:rPr>
          <w:t>FOREIGN</w:t>
        </w:r>
        <w:r w:rsidRPr="00A85691">
          <w:rPr>
            <w:sz w:val="18"/>
            <w:rPrChange w:id="5198" w:author="shorny" w:date="2014-06-09T15:49:00Z">
              <w:rPr/>
            </w:rPrChange>
          </w:rPr>
          <w:t xml:space="preserve"> </w:t>
        </w:r>
        <w:r w:rsidRPr="00A85691">
          <w:rPr>
            <w:rStyle w:val="keyword1"/>
            <w:sz w:val="18"/>
            <w:rPrChange w:id="5199" w:author="shorny" w:date="2014-06-09T15:49:00Z">
              <w:rPr>
                <w:rStyle w:val="keyword1"/>
              </w:rPr>
            </w:rPrChange>
          </w:rPr>
          <w:t>KEY</w:t>
        </w:r>
        <w:r w:rsidRPr="00A85691">
          <w:rPr>
            <w:sz w:val="18"/>
            <w:rPrChange w:id="5200" w:author="shorny" w:date="2014-06-09T15:49:00Z">
              <w:rPr/>
            </w:rPrChange>
          </w:rPr>
          <w:t xml:space="preserve"> (StaffID)</w:t>
        </w:r>
      </w:ins>
    </w:p>
    <w:p w14:paraId="6DEC6F88" w14:textId="77777777" w:rsidR="00A85691" w:rsidRPr="00A85691" w:rsidRDefault="00A85691">
      <w:pPr>
        <w:pStyle w:val="HTMLPreformatted"/>
        <w:divId w:val="1206136475"/>
        <w:rPr>
          <w:ins w:id="5201" w:author="shorny" w:date="2014-06-09T15:48:00Z"/>
          <w:sz w:val="18"/>
          <w:rPrChange w:id="5202" w:author="shorny" w:date="2014-06-09T15:49:00Z">
            <w:rPr>
              <w:ins w:id="5203" w:author="shorny" w:date="2014-06-09T15:48:00Z"/>
            </w:rPr>
          </w:rPrChange>
        </w:rPr>
      </w:pPr>
      <w:ins w:id="5204" w:author="shorny" w:date="2014-06-09T15:48:00Z">
        <w:r w:rsidRPr="00A85691">
          <w:rPr>
            <w:sz w:val="18"/>
            <w:rPrChange w:id="5205" w:author="shorny" w:date="2014-06-09T15:49:00Z">
              <w:rPr/>
            </w:rPrChange>
          </w:rPr>
          <w:t xml:space="preserve">  </w:t>
        </w:r>
        <w:r w:rsidRPr="00A85691">
          <w:rPr>
            <w:rStyle w:val="keyword1"/>
            <w:sz w:val="18"/>
            <w:rPrChange w:id="5206" w:author="shorny" w:date="2014-06-09T15:49:00Z">
              <w:rPr>
                <w:rStyle w:val="keyword1"/>
              </w:rPr>
            </w:rPrChange>
          </w:rPr>
          <w:t>REFERENCES</w:t>
        </w:r>
        <w:r w:rsidRPr="00A85691">
          <w:rPr>
            <w:sz w:val="18"/>
            <w:rPrChange w:id="5207" w:author="shorny" w:date="2014-06-09T15:49:00Z">
              <w:rPr/>
            </w:rPrChange>
          </w:rPr>
          <w:t xml:space="preserve"> `University Staff Member` (StaffID) </w:t>
        </w:r>
        <w:r w:rsidRPr="00A85691">
          <w:rPr>
            <w:rStyle w:val="keyword1"/>
            <w:sz w:val="18"/>
            <w:rPrChange w:id="5208" w:author="shorny" w:date="2014-06-09T15:49:00Z">
              <w:rPr>
                <w:rStyle w:val="keyword1"/>
              </w:rPr>
            </w:rPrChange>
          </w:rPr>
          <w:t>ON</w:t>
        </w:r>
        <w:r w:rsidRPr="00A85691">
          <w:rPr>
            <w:sz w:val="18"/>
            <w:rPrChange w:id="5209" w:author="shorny" w:date="2014-06-09T15:49:00Z">
              <w:rPr/>
            </w:rPrChange>
          </w:rPr>
          <w:t xml:space="preserve"> </w:t>
        </w:r>
        <w:r w:rsidRPr="00A85691">
          <w:rPr>
            <w:rStyle w:val="keyword1"/>
            <w:sz w:val="18"/>
            <w:rPrChange w:id="5210" w:author="shorny" w:date="2014-06-09T15:49:00Z">
              <w:rPr>
                <w:rStyle w:val="keyword1"/>
              </w:rPr>
            </w:rPrChange>
          </w:rPr>
          <w:t>UPDATE</w:t>
        </w:r>
        <w:r w:rsidRPr="00A85691">
          <w:rPr>
            <w:sz w:val="18"/>
            <w:rPrChange w:id="5211" w:author="shorny" w:date="2014-06-09T15:49:00Z">
              <w:rPr/>
            </w:rPrChange>
          </w:rPr>
          <w:t xml:space="preserve"> </w:t>
        </w:r>
        <w:r w:rsidRPr="00A85691">
          <w:rPr>
            <w:rStyle w:val="keyword1"/>
            <w:sz w:val="18"/>
            <w:rPrChange w:id="5212" w:author="shorny" w:date="2014-06-09T15:49:00Z">
              <w:rPr>
                <w:rStyle w:val="keyword1"/>
              </w:rPr>
            </w:rPrChange>
          </w:rPr>
          <w:t>Cascade</w:t>
        </w:r>
        <w:r w:rsidRPr="00A85691">
          <w:rPr>
            <w:sz w:val="18"/>
            <w:rPrChange w:id="5213" w:author="shorny" w:date="2014-06-09T15:49:00Z">
              <w:rPr/>
            </w:rPrChange>
          </w:rPr>
          <w:t xml:space="preserve"> </w:t>
        </w:r>
        <w:r w:rsidRPr="00A85691">
          <w:rPr>
            <w:rStyle w:val="keyword1"/>
            <w:sz w:val="18"/>
            <w:rPrChange w:id="5214" w:author="shorny" w:date="2014-06-09T15:49:00Z">
              <w:rPr>
                <w:rStyle w:val="keyword1"/>
              </w:rPr>
            </w:rPrChange>
          </w:rPr>
          <w:t>ON</w:t>
        </w:r>
        <w:r w:rsidRPr="00A85691">
          <w:rPr>
            <w:sz w:val="18"/>
            <w:rPrChange w:id="5215" w:author="shorny" w:date="2014-06-09T15:49:00Z">
              <w:rPr/>
            </w:rPrChange>
          </w:rPr>
          <w:t xml:space="preserve"> </w:t>
        </w:r>
        <w:r w:rsidRPr="00A85691">
          <w:rPr>
            <w:rStyle w:val="keyword1"/>
            <w:sz w:val="18"/>
            <w:rPrChange w:id="5216" w:author="shorny" w:date="2014-06-09T15:49:00Z">
              <w:rPr>
                <w:rStyle w:val="keyword1"/>
              </w:rPr>
            </w:rPrChange>
          </w:rPr>
          <w:t>DELETE</w:t>
        </w:r>
        <w:r w:rsidRPr="00A85691">
          <w:rPr>
            <w:sz w:val="18"/>
            <w:rPrChange w:id="5217" w:author="shorny" w:date="2014-06-09T15:49:00Z">
              <w:rPr/>
            </w:rPrChange>
          </w:rPr>
          <w:t xml:space="preserve"> </w:t>
        </w:r>
        <w:r w:rsidRPr="00A85691">
          <w:rPr>
            <w:rStyle w:val="keyword1"/>
            <w:sz w:val="18"/>
            <w:rPrChange w:id="5218" w:author="shorny" w:date="2014-06-09T15:49:00Z">
              <w:rPr>
                <w:rStyle w:val="keyword1"/>
              </w:rPr>
            </w:rPrChange>
          </w:rPr>
          <w:t>Restrict</w:t>
        </w:r>
        <w:r w:rsidRPr="00A85691">
          <w:rPr>
            <w:sz w:val="18"/>
            <w:rPrChange w:id="5219" w:author="shorny" w:date="2014-06-09T15:49:00Z">
              <w:rPr/>
            </w:rPrChange>
          </w:rPr>
          <w:t>;</w:t>
        </w:r>
      </w:ins>
    </w:p>
    <w:p w14:paraId="227FB3A3" w14:textId="77777777" w:rsidR="00A85691" w:rsidRPr="00A85691" w:rsidRDefault="00A85691">
      <w:pPr>
        <w:pStyle w:val="HTMLPreformatted"/>
        <w:divId w:val="1206136475"/>
        <w:rPr>
          <w:ins w:id="5220" w:author="shorny" w:date="2014-06-09T15:48:00Z"/>
          <w:sz w:val="18"/>
          <w:rPrChange w:id="5221" w:author="shorny" w:date="2014-06-09T15:49:00Z">
            <w:rPr>
              <w:ins w:id="5222" w:author="shorny" w:date="2014-06-09T15:48:00Z"/>
            </w:rPr>
          </w:rPrChange>
        </w:rPr>
      </w:pPr>
    </w:p>
    <w:p w14:paraId="181B3807" w14:textId="77777777" w:rsidR="00A85691" w:rsidRPr="00A85691" w:rsidRDefault="00A85691">
      <w:pPr>
        <w:pStyle w:val="HTMLPreformatted"/>
        <w:divId w:val="1206136475"/>
        <w:rPr>
          <w:ins w:id="5223" w:author="shorny" w:date="2014-06-09T15:48:00Z"/>
          <w:sz w:val="18"/>
          <w:rPrChange w:id="5224" w:author="shorny" w:date="2014-06-09T15:49:00Z">
            <w:rPr>
              <w:ins w:id="5225" w:author="shorny" w:date="2014-06-09T15:48:00Z"/>
            </w:rPr>
          </w:rPrChange>
        </w:rPr>
      </w:pPr>
      <w:ins w:id="5226" w:author="shorny" w:date="2014-06-09T15:48:00Z">
        <w:r w:rsidRPr="00A85691">
          <w:rPr>
            <w:rStyle w:val="keyword1"/>
            <w:sz w:val="18"/>
            <w:rPrChange w:id="5227" w:author="shorny" w:date="2014-06-09T15:49:00Z">
              <w:rPr>
                <w:rStyle w:val="keyword1"/>
              </w:rPr>
            </w:rPrChange>
          </w:rPr>
          <w:t>ALTER</w:t>
        </w:r>
        <w:r w:rsidRPr="00A85691">
          <w:rPr>
            <w:sz w:val="18"/>
            <w:rPrChange w:id="5228" w:author="shorny" w:date="2014-06-09T15:49:00Z">
              <w:rPr/>
            </w:rPrChange>
          </w:rPr>
          <w:t xml:space="preserve"> </w:t>
        </w:r>
        <w:r w:rsidRPr="00A85691">
          <w:rPr>
            <w:rStyle w:val="keyword1"/>
            <w:sz w:val="18"/>
            <w:rPrChange w:id="5229" w:author="shorny" w:date="2014-06-09T15:49:00Z">
              <w:rPr>
                <w:rStyle w:val="keyword1"/>
              </w:rPr>
            </w:rPrChange>
          </w:rPr>
          <w:t>TABLE</w:t>
        </w:r>
        <w:r w:rsidRPr="00A85691">
          <w:rPr>
            <w:sz w:val="18"/>
            <w:rPrChange w:id="5230" w:author="shorny" w:date="2014-06-09T15:49:00Z">
              <w:rPr/>
            </w:rPrChange>
          </w:rPr>
          <w:t xml:space="preserve"> `University Staff Member_Research Area2`</w:t>
        </w:r>
      </w:ins>
    </w:p>
    <w:p w14:paraId="674126C7" w14:textId="77777777" w:rsidR="00A85691" w:rsidRPr="00A85691" w:rsidRDefault="00A85691">
      <w:pPr>
        <w:pStyle w:val="HTMLPreformatted"/>
        <w:divId w:val="1206136475"/>
        <w:rPr>
          <w:ins w:id="5231" w:author="shorny" w:date="2014-06-09T15:48:00Z"/>
          <w:sz w:val="18"/>
          <w:rPrChange w:id="5232" w:author="shorny" w:date="2014-06-09T15:49:00Z">
            <w:rPr>
              <w:ins w:id="5233" w:author="shorny" w:date="2014-06-09T15:48:00Z"/>
            </w:rPr>
          </w:rPrChange>
        </w:rPr>
      </w:pPr>
      <w:ins w:id="5234" w:author="shorny" w:date="2014-06-09T15:48:00Z">
        <w:r w:rsidRPr="00A85691">
          <w:rPr>
            <w:rStyle w:val="keyword1"/>
            <w:sz w:val="18"/>
            <w:rPrChange w:id="5235" w:author="shorny" w:date="2014-06-09T15:49:00Z">
              <w:rPr>
                <w:rStyle w:val="keyword1"/>
              </w:rPr>
            </w:rPrChange>
          </w:rPr>
          <w:t>ADD</w:t>
        </w:r>
        <w:r w:rsidRPr="00A85691">
          <w:rPr>
            <w:sz w:val="18"/>
            <w:rPrChange w:id="5236" w:author="shorny" w:date="2014-06-09T15:49:00Z">
              <w:rPr/>
            </w:rPrChange>
          </w:rPr>
          <w:t xml:space="preserve"> INDEX Oversees2 (FORCode),</w:t>
        </w:r>
      </w:ins>
    </w:p>
    <w:p w14:paraId="49799003" w14:textId="77777777" w:rsidR="00A85691" w:rsidRPr="00A85691" w:rsidRDefault="00A85691">
      <w:pPr>
        <w:pStyle w:val="HTMLPreformatted"/>
        <w:divId w:val="1206136475"/>
        <w:rPr>
          <w:ins w:id="5237" w:author="shorny" w:date="2014-06-09T15:48:00Z"/>
          <w:sz w:val="18"/>
          <w:rPrChange w:id="5238" w:author="shorny" w:date="2014-06-09T15:49:00Z">
            <w:rPr>
              <w:ins w:id="5239" w:author="shorny" w:date="2014-06-09T15:48:00Z"/>
            </w:rPr>
          </w:rPrChange>
        </w:rPr>
      </w:pPr>
    </w:p>
    <w:p w14:paraId="57969642" w14:textId="77777777" w:rsidR="00A85691" w:rsidRPr="00A85691" w:rsidRDefault="00A85691">
      <w:pPr>
        <w:pStyle w:val="HTMLPreformatted"/>
        <w:divId w:val="1206136475"/>
        <w:rPr>
          <w:ins w:id="5240" w:author="shorny" w:date="2014-06-09T15:48:00Z"/>
          <w:sz w:val="18"/>
          <w:rPrChange w:id="5241" w:author="shorny" w:date="2014-06-09T15:49:00Z">
            <w:rPr>
              <w:ins w:id="5242" w:author="shorny" w:date="2014-06-09T15:48:00Z"/>
            </w:rPr>
          </w:rPrChange>
        </w:rPr>
      </w:pPr>
      <w:ins w:id="5243" w:author="shorny" w:date="2014-06-09T15:48:00Z">
        <w:r w:rsidRPr="00A85691">
          <w:rPr>
            <w:rStyle w:val="keyword1"/>
            <w:sz w:val="18"/>
            <w:rPrChange w:id="5244" w:author="shorny" w:date="2014-06-09T15:49:00Z">
              <w:rPr>
                <w:rStyle w:val="keyword1"/>
              </w:rPr>
            </w:rPrChange>
          </w:rPr>
          <w:t>ADD</w:t>
        </w:r>
        <w:r w:rsidRPr="00A85691">
          <w:rPr>
            <w:sz w:val="18"/>
            <w:rPrChange w:id="5245" w:author="shorny" w:date="2014-06-09T15:49:00Z">
              <w:rPr/>
            </w:rPrChange>
          </w:rPr>
          <w:t xml:space="preserve"> </w:t>
        </w:r>
        <w:r w:rsidRPr="00A85691">
          <w:rPr>
            <w:rStyle w:val="keyword1"/>
            <w:sz w:val="18"/>
            <w:rPrChange w:id="5246" w:author="shorny" w:date="2014-06-09T15:49:00Z">
              <w:rPr>
                <w:rStyle w:val="keyword1"/>
              </w:rPr>
            </w:rPrChange>
          </w:rPr>
          <w:t>CONSTRAINT</w:t>
        </w:r>
        <w:r w:rsidRPr="00A85691">
          <w:rPr>
            <w:sz w:val="18"/>
            <w:rPrChange w:id="5247" w:author="shorny" w:date="2014-06-09T15:49:00Z">
              <w:rPr/>
            </w:rPrChange>
          </w:rPr>
          <w:t xml:space="preserve"> Oversees2 </w:t>
        </w:r>
        <w:r w:rsidRPr="00A85691">
          <w:rPr>
            <w:rStyle w:val="keyword1"/>
            <w:sz w:val="18"/>
            <w:rPrChange w:id="5248" w:author="shorny" w:date="2014-06-09T15:49:00Z">
              <w:rPr>
                <w:rStyle w:val="keyword1"/>
              </w:rPr>
            </w:rPrChange>
          </w:rPr>
          <w:t>FOREIGN</w:t>
        </w:r>
        <w:r w:rsidRPr="00A85691">
          <w:rPr>
            <w:sz w:val="18"/>
            <w:rPrChange w:id="5249" w:author="shorny" w:date="2014-06-09T15:49:00Z">
              <w:rPr/>
            </w:rPrChange>
          </w:rPr>
          <w:t xml:space="preserve"> </w:t>
        </w:r>
        <w:r w:rsidRPr="00A85691">
          <w:rPr>
            <w:rStyle w:val="keyword1"/>
            <w:sz w:val="18"/>
            <w:rPrChange w:id="5250" w:author="shorny" w:date="2014-06-09T15:49:00Z">
              <w:rPr>
                <w:rStyle w:val="keyword1"/>
              </w:rPr>
            </w:rPrChange>
          </w:rPr>
          <w:t>KEY</w:t>
        </w:r>
        <w:r w:rsidRPr="00A85691">
          <w:rPr>
            <w:sz w:val="18"/>
            <w:rPrChange w:id="5251" w:author="shorny" w:date="2014-06-09T15:49:00Z">
              <w:rPr/>
            </w:rPrChange>
          </w:rPr>
          <w:t xml:space="preserve"> (FORCode)</w:t>
        </w:r>
      </w:ins>
    </w:p>
    <w:p w14:paraId="470F53A5" w14:textId="77777777" w:rsidR="00A85691" w:rsidRPr="00A85691" w:rsidRDefault="00A85691">
      <w:pPr>
        <w:pStyle w:val="HTMLPreformatted"/>
        <w:divId w:val="1206136475"/>
        <w:rPr>
          <w:ins w:id="5252" w:author="shorny" w:date="2014-06-09T15:48:00Z"/>
          <w:sz w:val="18"/>
          <w:rPrChange w:id="5253" w:author="shorny" w:date="2014-06-09T15:49:00Z">
            <w:rPr>
              <w:ins w:id="5254" w:author="shorny" w:date="2014-06-09T15:48:00Z"/>
            </w:rPr>
          </w:rPrChange>
        </w:rPr>
      </w:pPr>
      <w:ins w:id="5255" w:author="shorny" w:date="2014-06-09T15:48:00Z">
        <w:r w:rsidRPr="00A85691">
          <w:rPr>
            <w:sz w:val="18"/>
            <w:rPrChange w:id="5256" w:author="shorny" w:date="2014-06-09T15:49:00Z">
              <w:rPr/>
            </w:rPrChange>
          </w:rPr>
          <w:t xml:space="preserve">  </w:t>
        </w:r>
        <w:r w:rsidRPr="00A85691">
          <w:rPr>
            <w:rStyle w:val="keyword1"/>
            <w:sz w:val="18"/>
            <w:rPrChange w:id="5257" w:author="shorny" w:date="2014-06-09T15:49:00Z">
              <w:rPr>
                <w:rStyle w:val="keyword1"/>
              </w:rPr>
            </w:rPrChange>
          </w:rPr>
          <w:t>REFERENCES</w:t>
        </w:r>
        <w:r w:rsidRPr="00A85691">
          <w:rPr>
            <w:sz w:val="18"/>
            <w:rPrChange w:id="5258" w:author="shorny" w:date="2014-06-09T15:49:00Z">
              <w:rPr/>
            </w:rPrChange>
          </w:rPr>
          <w:t xml:space="preserve"> `Research Area` (FORCode) </w:t>
        </w:r>
        <w:r w:rsidRPr="00A85691">
          <w:rPr>
            <w:rStyle w:val="keyword1"/>
            <w:sz w:val="18"/>
            <w:rPrChange w:id="5259" w:author="shorny" w:date="2014-06-09T15:49:00Z">
              <w:rPr>
                <w:rStyle w:val="keyword1"/>
              </w:rPr>
            </w:rPrChange>
          </w:rPr>
          <w:t>ON</w:t>
        </w:r>
        <w:r w:rsidRPr="00A85691">
          <w:rPr>
            <w:sz w:val="18"/>
            <w:rPrChange w:id="5260" w:author="shorny" w:date="2014-06-09T15:49:00Z">
              <w:rPr/>
            </w:rPrChange>
          </w:rPr>
          <w:t xml:space="preserve"> </w:t>
        </w:r>
        <w:r w:rsidRPr="00A85691">
          <w:rPr>
            <w:rStyle w:val="keyword1"/>
            <w:sz w:val="18"/>
            <w:rPrChange w:id="5261" w:author="shorny" w:date="2014-06-09T15:49:00Z">
              <w:rPr>
                <w:rStyle w:val="keyword1"/>
              </w:rPr>
            </w:rPrChange>
          </w:rPr>
          <w:t>UPDATE</w:t>
        </w:r>
        <w:r w:rsidRPr="00A85691">
          <w:rPr>
            <w:sz w:val="18"/>
            <w:rPrChange w:id="5262" w:author="shorny" w:date="2014-06-09T15:49:00Z">
              <w:rPr/>
            </w:rPrChange>
          </w:rPr>
          <w:t xml:space="preserve"> </w:t>
        </w:r>
        <w:r w:rsidRPr="00A85691">
          <w:rPr>
            <w:rStyle w:val="keyword1"/>
            <w:sz w:val="18"/>
            <w:rPrChange w:id="5263" w:author="shorny" w:date="2014-06-09T15:49:00Z">
              <w:rPr>
                <w:rStyle w:val="keyword1"/>
              </w:rPr>
            </w:rPrChange>
          </w:rPr>
          <w:t>Cascade</w:t>
        </w:r>
        <w:r w:rsidRPr="00A85691">
          <w:rPr>
            <w:sz w:val="18"/>
            <w:rPrChange w:id="5264" w:author="shorny" w:date="2014-06-09T15:49:00Z">
              <w:rPr/>
            </w:rPrChange>
          </w:rPr>
          <w:t xml:space="preserve"> </w:t>
        </w:r>
        <w:r w:rsidRPr="00A85691">
          <w:rPr>
            <w:rStyle w:val="keyword1"/>
            <w:sz w:val="18"/>
            <w:rPrChange w:id="5265" w:author="shorny" w:date="2014-06-09T15:49:00Z">
              <w:rPr>
                <w:rStyle w:val="keyword1"/>
              </w:rPr>
            </w:rPrChange>
          </w:rPr>
          <w:t>ON</w:t>
        </w:r>
        <w:r w:rsidRPr="00A85691">
          <w:rPr>
            <w:sz w:val="18"/>
            <w:rPrChange w:id="5266" w:author="shorny" w:date="2014-06-09T15:49:00Z">
              <w:rPr/>
            </w:rPrChange>
          </w:rPr>
          <w:t xml:space="preserve"> </w:t>
        </w:r>
        <w:r w:rsidRPr="00A85691">
          <w:rPr>
            <w:rStyle w:val="keyword1"/>
            <w:sz w:val="18"/>
            <w:rPrChange w:id="5267" w:author="shorny" w:date="2014-06-09T15:49:00Z">
              <w:rPr>
                <w:rStyle w:val="keyword1"/>
              </w:rPr>
            </w:rPrChange>
          </w:rPr>
          <w:t>DELETE</w:t>
        </w:r>
        <w:r w:rsidRPr="00A85691">
          <w:rPr>
            <w:sz w:val="18"/>
            <w:rPrChange w:id="5268" w:author="shorny" w:date="2014-06-09T15:49:00Z">
              <w:rPr/>
            </w:rPrChange>
          </w:rPr>
          <w:t xml:space="preserve"> </w:t>
        </w:r>
        <w:r w:rsidRPr="00A85691">
          <w:rPr>
            <w:rStyle w:val="keyword1"/>
            <w:sz w:val="18"/>
            <w:rPrChange w:id="5269" w:author="shorny" w:date="2014-06-09T15:49:00Z">
              <w:rPr>
                <w:rStyle w:val="keyword1"/>
              </w:rPr>
            </w:rPrChange>
          </w:rPr>
          <w:t>Cascade</w:t>
        </w:r>
        <w:r w:rsidRPr="00A85691">
          <w:rPr>
            <w:sz w:val="18"/>
            <w:rPrChange w:id="5270" w:author="shorny" w:date="2014-06-09T15:49:00Z">
              <w:rPr/>
            </w:rPrChange>
          </w:rPr>
          <w:t>;</w:t>
        </w:r>
      </w:ins>
    </w:p>
    <w:p w14:paraId="3208A979" w14:textId="77777777" w:rsidR="00A85691" w:rsidRPr="00A85691" w:rsidRDefault="00A85691">
      <w:pPr>
        <w:pStyle w:val="HTMLPreformatted"/>
        <w:divId w:val="1206136475"/>
        <w:rPr>
          <w:ins w:id="5271" w:author="shorny" w:date="2014-06-09T15:48:00Z"/>
          <w:sz w:val="18"/>
          <w:rPrChange w:id="5272" w:author="shorny" w:date="2014-06-09T15:49:00Z">
            <w:rPr>
              <w:ins w:id="5273" w:author="shorny" w:date="2014-06-09T15:48:00Z"/>
            </w:rPr>
          </w:rPrChange>
        </w:rPr>
      </w:pPr>
    </w:p>
    <w:p w14:paraId="115A5A35" w14:textId="77777777" w:rsidR="00A85691" w:rsidRPr="00A85691" w:rsidRDefault="00A85691">
      <w:pPr>
        <w:pStyle w:val="HTMLPreformatted"/>
        <w:divId w:val="1206136475"/>
        <w:rPr>
          <w:ins w:id="5274" w:author="shorny" w:date="2014-06-09T15:48:00Z"/>
          <w:sz w:val="18"/>
          <w:rPrChange w:id="5275" w:author="shorny" w:date="2014-06-09T15:49:00Z">
            <w:rPr>
              <w:ins w:id="5276" w:author="shorny" w:date="2014-06-09T15:48:00Z"/>
            </w:rPr>
          </w:rPrChange>
        </w:rPr>
      </w:pPr>
      <w:ins w:id="5277" w:author="shorny" w:date="2014-06-09T15:48:00Z">
        <w:r w:rsidRPr="00A85691">
          <w:rPr>
            <w:rStyle w:val="keyword1"/>
            <w:sz w:val="18"/>
            <w:rPrChange w:id="5278" w:author="shorny" w:date="2014-06-09T15:49:00Z">
              <w:rPr>
                <w:rStyle w:val="keyword1"/>
              </w:rPr>
            </w:rPrChange>
          </w:rPr>
          <w:t>ALTER</w:t>
        </w:r>
        <w:r w:rsidRPr="00A85691">
          <w:rPr>
            <w:sz w:val="18"/>
            <w:rPrChange w:id="5279" w:author="shorny" w:date="2014-06-09T15:49:00Z">
              <w:rPr/>
            </w:rPrChange>
          </w:rPr>
          <w:t xml:space="preserve"> </w:t>
        </w:r>
        <w:r w:rsidRPr="00A85691">
          <w:rPr>
            <w:rStyle w:val="keyword1"/>
            <w:sz w:val="18"/>
            <w:rPrChange w:id="5280" w:author="shorny" w:date="2014-06-09T15:49:00Z">
              <w:rPr>
                <w:rStyle w:val="keyword1"/>
              </w:rPr>
            </w:rPrChange>
          </w:rPr>
          <w:t>TABLE</w:t>
        </w:r>
        <w:r w:rsidRPr="00A85691">
          <w:rPr>
            <w:sz w:val="18"/>
            <w:rPrChange w:id="5281" w:author="shorny" w:date="2014-06-09T15:49:00Z">
              <w:rPr/>
            </w:rPrChange>
          </w:rPr>
          <w:t xml:space="preserve"> </w:t>
        </w:r>
        <w:r w:rsidRPr="00A85691">
          <w:rPr>
            <w:rStyle w:val="function-name1"/>
            <w:sz w:val="18"/>
            <w:rPrChange w:id="5282" w:author="shorny" w:date="2014-06-09T15:49:00Z">
              <w:rPr>
                <w:rStyle w:val="function-name1"/>
              </w:rPr>
            </w:rPrChange>
          </w:rPr>
          <w:t>Decision</w:t>
        </w:r>
      </w:ins>
    </w:p>
    <w:p w14:paraId="52434F29" w14:textId="77777777" w:rsidR="00A85691" w:rsidRPr="00A85691" w:rsidRDefault="00A85691">
      <w:pPr>
        <w:pStyle w:val="HTMLPreformatted"/>
        <w:divId w:val="1206136475"/>
        <w:rPr>
          <w:ins w:id="5283" w:author="shorny" w:date="2014-06-09T15:48:00Z"/>
          <w:sz w:val="18"/>
          <w:rPrChange w:id="5284" w:author="shorny" w:date="2014-06-09T15:49:00Z">
            <w:rPr>
              <w:ins w:id="5285" w:author="shorny" w:date="2014-06-09T15:48:00Z"/>
            </w:rPr>
          </w:rPrChange>
        </w:rPr>
      </w:pPr>
      <w:ins w:id="5286" w:author="shorny" w:date="2014-06-09T15:48:00Z">
        <w:r w:rsidRPr="00A85691">
          <w:rPr>
            <w:rStyle w:val="keyword1"/>
            <w:sz w:val="18"/>
            <w:rPrChange w:id="5287" w:author="shorny" w:date="2014-06-09T15:49:00Z">
              <w:rPr>
                <w:rStyle w:val="keyword1"/>
              </w:rPr>
            </w:rPrChange>
          </w:rPr>
          <w:t>ADD</w:t>
        </w:r>
        <w:r w:rsidRPr="00A85691">
          <w:rPr>
            <w:sz w:val="18"/>
            <w:rPrChange w:id="5288" w:author="shorny" w:date="2014-06-09T15:49:00Z">
              <w:rPr/>
            </w:rPrChange>
          </w:rPr>
          <w:t xml:space="preserve"> INDEX Decides (ApplicationID),</w:t>
        </w:r>
      </w:ins>
    </w:p>
    <w:p w14:paraId="7B40C2AA" w14:textId="77777777" w:rsidR="00A85691" w:rsidRPr="00A85691" w:rsidRDefault="00A85691">
      <w:pPr>
        <w:pStyle w:val="HTMLPreformatted"/>
        <w:divId w:val="1206136475"/>
        <w:rPr>
          <w:ins w:id="5289" w:author="shorny" w:date="2014-06-09T15:48:00Z"/>
          <w:sz w:val="18"/>
          <w:rPrChange w:id="5290" w:author="shorny" w:date="2014-06-09T15:49:00Z">
            <w:rPr>
              <w:ins w:id="5291" w:author="shorny" w:date="2014-06-09T15:48:00Z"/>
            </w:rPr>
          </w:rPrChange>
        </w:rPr>
      </w:pPr>
      <w:ins w:id="5292" w:author="shorny" w:date="2014-06-09T15:48:00Z">
        <w:r w:rsidRPr="00A85691">
          <w:rPr>
            <w:rStyle w:val="keyword1"/>
            <w:sz w:val="18"/>
            <w:rPrChange w:id="5293" w:author="shorny" w:date="2014-06-09T15:49:00Z">
              <w:rPr>
                <w:rStyle w:val="keyword1"/>
              </w:rPr>
            </w:rPrChange>
          </w:rPr>
          <w:t>ADD</w:t>
        </w:r>
        <w:r w:rsidRPr="00A85691">
          <w:rPr>
            <w:sz w:val="18"/>
            <w:rPrChange w:id="5294" w:author="shorny" w:date="2014-06-09T15:49:00Z">
              <w:rPr/>
            </w:rPrChange>
          </w:rPr>
          <w:t xml:space="preserve"> </w:t>
        </w:r>
        <w:r w:rsidRPr="00A85691">
          <w:rPr>
            <w:rStyle w:val="keyword1"/>
            <w:sz w:val="18"/>
            <w:rPrChange w:id="5295" w:author="shorny" w:date="2014-06-09T15:49:00Z">
              <w:rPr>
                <w:rStyle w:val="keyword1"/>
              </w:rPr>
            </w:rPrChange>
          </w:rPr>
          <w:t>CONSTRAINT</w:t>
        </w:r>
        <w:r w:rsidRPr="00A85691">
          <w:rPr>
            <w:sz w:val="18"/>
            <w:rPrChange w:id="5296" w:author="shorny" w:date="2014-06-09T15:49:00Z">
              <w:rPr/>
            </w:rPrChange>
          </w:rPr>
          <w:t xml:space="preserve"> Decides </w:t>
        </w:r>
        <w:r w:rsidRPr="00A85691">
          <w:rPr>
            <w:rStyle w:val="keyword1"/>
            <w:sz w:val="18"/>
            <w:rPrChange w:id="5297" w:author="shorny" w:date="2014-06-09T15:49:00Z">
              <w:rPr>
                <w:rStyle w:val="keyword1"/>
              </w:rPr>
            </w:rPrChange>
          </w:rPr>
          <w:t>FOREIGN</w:t>
        </w:r>
        <w:r w:rsidRPr="00A85691">
          <w:rPr>
            <w:sz w:val="18"/>
            <w:rPrChange w:id="5298" w:author="shorny" w:date="2014-06-09T15:49:00Z">
              <w:rPr/>
            </w:rPrChange>
          </w:rPr>
          <w:t xml:space="preserve"> </w:t>
        </w:r>
        <w:r w:rsidRPr="00A85691">
          <w:rPr>
            <w:rStyle w:val="keyword1"/>
            <w:sz w:val="18"/>
            <w:rPrChange w:id="5299" w:author="shorny" w:date="2014-06-09T15:49:00Z">
              <w:rPr>
                <w:rStyle w:val="keyword1"/>
              </w:rPr>
            </w:rPrChange>
          </w:rPr>
          <w:t>KEY</w:t>
        </w:r>
        <w:r w:rsidRPr="00A85691">
          <w:rPr>
            <w:sz w:val="18"/>
            <w:rPrChange w:id="5300" w:author="shorny" w:date="2014-06-09T15:49:00Z">
              <w:rPr/>
            </w:rPrChange>
          </w:rPr>
          <w:t xml:space="preserve"> (ApplicationID)</w:t>
        </w:r>
      </w:ins>
    </w:p>
    <w:p w14:paraId="7E78EDBD" w14:textId="77777777" w:rsidR="00A85691" w:rsidRPr="00A85691" w:rsidRDefault="00A85691">
      <w:pPr>
        <w:pStyle w:val="HTMLPreformatted"/>
        <w:divId w:val="1206136475"/>
        <w:rPr>
          <w:ins w:id="5301" w:author="shorny" w:date="2014-06-09T15:48:00Z"/>
          <w:sz w:val="18"/>
          <w:rPrChange w:id="5302" w:author="shorny" w:date="2014-06-09T15:49:00Z">
            <w:rPr>
              <w:ins w:id="5303" w:author="shorny" w:date="2014-06-09T15:48:00Z"/>
            </w:rPr>
          </w:rPrChange>
        </w:rPr>
      </w:pPr>
      <w:ins w:id="5304" w:author="shorny" w:date="2014-06-09T15:48:00Z">
        <w:r w:rsidRPr="00A85691">
          <w:rPr>
            <w:sz w:val="18"/>
            <w:rPrChange w:id="5305" w:author="shorny" w:date="2014-06-09T15:49:00Z">
              <w:rPr/>
            </w:rPrChange>
          </w:rPr>
          <w:t xml:space="preserve">  </w:t>
        </w:r>
        <w:r w:rsidRPr="00A85691">
          <w:rPr>
            <w:rStyle w:val="keyword1"/>
            <w:sz w:val="18"/>
            <w:rPrChange w:id="5306" w:author="shorny" w:date="2014-06-09T15:49:00Z">
              <w:rPr>
                <w:rStyle w:val="keyword1"/>
              </w:rPr>
            </w:rPrChange>
          </w:rPr>
          <w:t>REFERENCES</w:t>
        </w:r>
        <w:r w:rsidRPr="00A85691">
          <w:rPr>
            <w:sz w:val="18"/>
            <w:rPrChange w:id="5307" w:author="shorny" w:date="2014-06-09T15:49:00Z">
              <w:rPr/>
            </w:rPrChange>
          </w:rPr>
          <w:t xml:space="preserve"> Application (ApplicationID) </w:t>
        </w:r>
        <w:r w:rsidRPr="00A85691">
          <w:rPr>
            <w:rStyle w:val="keyword1"/>
            <w:sz w:val="18"/>
            <w:rPrChange w:id="5308" w:author="shorny" w:date="2014-06-09T15:49:00Z">
              <w:rPr>
                <w:rStyle w:val="keyword1"/>
              </w:rPr>
            </w:rPrChange>
          </w:rPr>
          <w:t>ON</w:t>
        </w:r>
        <w:r w:rsidRPr="00A85691">
          <w:rPr>
            <w:sz w:val="18"/>
            <w:rPrChange w:id="5309" w:author="shorny" w:date="2014-06-09T15:49:00Z">
              <w:rPr/>
            </w:rPrChange>
          </w:rPr>
          <w:t xml:space="preserve"> </w:t>
        </w:r>
        <w:r w:rsidRPr="00A85691">
          <w:rPr>
            <w:rStyle w:val="keyword1"/>
            <w:sz w:val="18"/>
            <w:rPrChange w:id="5310" w:author="shorny" w:date="2014-06-09T15:49:00Z">
              <w:rPr>
                <w:rStyle w:val="keyword1"/>
              </w:rPr>
            </w:rPrChange>
          </w:rPr>
          <w:t>UPDATE</w:t>
        </w:r>
        <w:r w:rsidRPr="00A85691">
          <w:rPr>
            <w:sz w:val="18"/>
            <w:rPrChange w:id="5311" w:author="shorny" w:date="2014-06-09T15:49:00Z">
              <w:rPr/>
            </w:rPrChange>
          </w:rPr>
          <w:t xml:space="preserve"> </w:t>
        </w:r>
        <w:r w:rsidRPr="00A85691">
          <w:rPr>
            <w:rStyle w:val="keyword1"/>
            <w:sz w:val="18"/>
            <w:rPrChange w:id="5312" w:author="shorny" w:date="2014-06-09T15:49:00Z">
              <w:rPr>
                <w:rStyle w:val="keyword1"/>
              </w:rPr>
            </w:rPrChange>
          </w:rPr>
          <w:t>Cascade</w:t>
        </w:r>
        <w:r w:rsidRPr="00A85691">
          <w:rPr>
            <w:sz w:val="18"/>
            <w:rPrChange w:id="5313" w:author="shorny" w:date="2014-06-09T15:49:00Z">
              <w:rPr/>
            </w:rPrChange>
          </w:rPr>
          <w:t xml:space="preserve"> </w:t>
        </w:r>
        <w:r w:rsidRPr="00A85691">
          <w:rPr>
            <w:rStyle w:val="keyword1"/>
            <w:sz w:val="18"/>
            <w:rPrChange w:id="5314" w:author="shorny" w:date="2014-06-09T15:49:00Z">
              <w:rPr>
                <w:rStyle w:val="keyword1"/>
              </w:rPr>
            </w:rPrChange>
          </w:rPr>
          <w:t>ON</w:t>
        </w:r>
        <w:r w:rsidRPr="00A85691">
          <w:rPr>
            <w:sz w:val="18"/>
            <w:rPrChange w:id="5315" w:author="shorny" w:date="2014-06-09T15:49:00Z">
              <w:rPr/>
            </w:rPrChange>
          </w:rPr>
          <w:t xml:space="preserve"> </w:t>
        </w:r>
        <w:r w:rsidRPr="00A85691">
          <w:rPr>
            <w:rStyle w:val="keyword1"/>
            <w:sz w:val="18"/>
            <w:rPrChange w:id="5316" w:author="shorny" w:date="2014-06-09T15:49:00Z">
              <w:rPr>
                <w:rStyle w:val="keyword1"/>
              </w:rPr>
            </w:rPrChange>
          </w:rPr>
          <w:t>DELETE</w:t>
        </w:r>
        <w:r w:rsidRPr="00A85691">
          <w:rPr>
            <w:sz w:val="18"/>
            <w:rPrChange w:id="5317" w:author="shorny" w:date="2014-06-09T15:49:00Z">
              <w:rPr/>
            </w:rPrChange>
          </w:rPr>
          <w:t xml:space="preserve"> </w:t>
        </w:r>
        <w:r w:rsidRPr="00A85691">
          <w:rPr>
            <w:rStyle w:val="keyword1"/>
            <w:sz w:val="18"/>
            <w:rPrChange w:id="5318" w:author="shorny" w:date="2014-06-09T15:49:00Z">
              <w:rPr>
                <w:rStyle w:val="keyword1"/>
              </w:rPr>
            </w:rPrChange>
          </w:rPr>
          <w:t>Cascade</w:t>
        </w:r>
        <w:r w:rsidRPr="00A85691">
          <w:rPr>
            <w:sz w:val="18"/>
            <w:rPrChange w:id="5319" w:author="shorny" w:date="2014-06-09T15:49:00Z">
              <w:rPr/>
            </w:rPrChange>
          </w:rPr>
          <w:t>;</w:t>
        </w:r>
      </w:ins>
    </w:p>
    <w:p w14:paraId="004560C7" w14:textId="77777777" w:rsidR="00A85691" w:rsidRPr="00A85691" w:rsidRDefault="00A85691">
      <w:pPr>
        <w:pStyle w:val="HTMLPreformatted"/>
        <w:divId w:val="1206136475"/>
        <w:rPr>
          <w:ins w:id="5320" w:author="shorny" w:date="2014-06-09T15:48:00Z"/>
          <w:sz w:val="18"/>
          <w:rPrChange w:id="5321" w:author="shorny" w:date="2014-06-09T15:49:00Z">
            <w:rPr>
              <w:ins w:id="5322" w:author="shorny" w:date="2014-06-09T15:48:00Z"/>
            </w:rPr>
          </w:rPrChange>
        </w:rPr>
      </w:pPr>
    </w:p>
    <w:p w14:paraId="009E622D" w14:textId="77777777" w:rsidR="00A85691" w:rsidRPr="00A85691" w:rsidRDefault="00A85691">
      <w:pPr>
        <w:pStyle w:val="HTMLPreformatted"/>
        <w:divId w:val="1206136475"/>
        <w:rPr>
          <w:ins w:id="5323" w:author="shorny" w:date="2014-06-09T15:48:00Z"/>
          <w:sz w:val="18"/>
          <w:rPrChange w:id="5324" w:author="shorny" w:date="2014-06-09T15:49:00Z">
            <w:rPr>
              <w:ins w:id="5325" w:author="shorny" w:date="2014-06-09T15:48:00Z"/>
            </w:rPr>
          </w:rPrChange>
        </w:rPr>
      </w:pPr>
      <w:ins w:id="5326" w:author="shorny" w:date="2014-06-09T15:48:00Z">
        <w:r w:rsidRPr="00A85691">
          <w:rPr>
            <w:rStyle w:val="keyword1"/>
            <w:sz w:val="18"/>
            <w:rPrChange w:id="5327" w:author="shorny" w:date="2014-06-09T15:49:00Z">
              <w:rPr>
                <w:rStyle w:val="keyword1"/>
              </w:rPr>
            </w:rPrChange>
          </w:rPr>
          <w:t>ALTER</w:t>
        </w:r>
        <w:r w:rsidRPr="00A85691">
          <w:rPr>
            <w:sz w:val="18"/>
            <w:rPrChange w:id="5328" w:author="shorny" w:date="2014-06-09T15:49:00Z">
              <w:rPr/>
            </w:rPrChange>
          </w:rPr>
          <w:t xml:space="preserve"> </w:t>
        </w:r>
        <w:r w:rsidRPr="00A85691">
          <w:rPr>
            <w:rStyle w:val="keyword1"/>
            <w:sz w:val="18"/>
            <w:rPrChange w:id="5329" w:author="shorny" w:date="2014-06-09T15:49:00Z">
              <w:rPr>
                <w:rStyle w:val="keyword1"/>
              </w:rPr>
            </w:rPrChange>
          </w:rPr>
          <w:t>TABLE</w:t>
        </w:r>
        <w:r w:rsidRPr="00A85691">
          <w:rPr>
            <w:sz w:val="18"/>
            <w:rPrChange w:id="5330" w:author="shorny" w:date="2014-06-09T15:49:00Z">
              <w:rPr/>
            </w:rPrChange>
          </w:rPr>
          <w:t xml:space="preserve"> </w:t>
        </w:r>
        <w:r w:rsidRPr="00A85691">
          <w:rPr>
            <w:rStyle w:val="function-name1"/>
            <w:sz w:val="18"/>
            <w:rPrChange w:id="5331" w:author="shorny" w:date="2014-06-09T15:49:00Z">
              <w:rPr>
                <w:rStyle w:val="function-name1"/>
              </w:rPr>
            </w:rPrChange>
          </w:rPr>
          <w:t>Decision</w:t>
        </w:r>
      </w:ins>
    </w:p>
    <w:p w14:paraId="57290E72" w14:textId="77777777" w:rsidR="00A85691" w:rsidRPr="00A85691" w:rsidRDefault="00A85691">
      <w:pPr>
        <w:pStyle w:val="HTMLPreformatted"/>
        <w:divId w:val="1206136475"/>
        <w:rPr>
          <w:ins w:id="5332" w:author="shorny" w:date="2014-06-09T15:48:00Z"/>
          <w:sz w:val="18"/>
          <w:rPrChange w:id="5333" w:author="shorny" w:date="2014-06-09T15:49:00Z">
            <w:rPr>
              <w:ins w:id="5334" w:author="shorny" w:date="2014-06-09T15:48:00Z"/>
            </w:rPr>
          </w:rPrChange>
        </w:rPr>
      </w:pPr>
      <w:ins w:id="5335" w:author="shorny" w:date="2014-06-09T15:48:00Z">
        <w:r w:rsidRPr="00A85691">
          <w:rPr>
            <w:rStyle w:val="keyword1"/>
            <w:sz w:val="18"/>
            <w:rPrChange w:id="5336" w:author="shorny" w:date="2014-06-09T15:49:00Z">
              <w:rPr>
                <w:rStyle w:val="keyword1"/>
              </w:rPr>
            </w:rPrChange>
          </w:rPr>
          <w:t>ADD</w:t>
        </w:r>
        <w:r w:rsidRPr="00A85691">
          <w:rPr>
            <w:sz w:val="18"/>
            <w:rPrChange w:id="5337" w:author="shorny" w:date="2014-06-09T15:49:00Z">
              <w:rPr/>
            </w:rPrChange>
          </w:rPr>
          <w:t xml:space="preserve"> INDEX Decides2 (StaffID),</w:t>
        </w:r>
      </w:ins>
    </w:p>
    <w:p w14:paraId="5D1C192C" w14:textId="77777777" w:rsidR="00A85691" w:rsidRPr="00A85691" w:rsidRDefault="00A85691">
      <w:pPr>
        <w:pStyle w:val="HTMLPreformatted"/>
        <w:divId w:val="1206136475"/>
        <w:rPr>
          <w:ins w:id="5338" w:author="shorny" w:date="2014-06-09T15:48:00Z"/>
          <w:sz w:val="18"/>
          <w:rPrChange w:id="5339" w:author="shorny" w:date="2014-06-09T15:49:00Z">
            <w:rPr>
              <w:ins w:id="5340" w:author="shorny" w:date="2014-06-09T15:48:00Z"/>
            </w:rPr>
          </w:rPrChange>
        </w:rPr>
      </w:pPr>
      <w:ins w:id="5341" w:author="shorny" w:date="2014-06-09T15:48:00Z">
        <w:r w:rsidRPr="00A85691">
          <w:rPr>
            <w:rStyle w:val="keyword1"/>
            <w:sz w:val="18"/>
            <w:rPrChange w:id="5342" w:author="shorny" w:date="2014-06-09T15:49:00Z">
              <w:rPr>
                <w:rStyle w:val="keyword1"/>
              </w:rPr>
            </w:rPrChange>
          </w:rPr>
          <w:t>ADD</w:t>
        </w:r>
        <w:r w:rsidRPr="00A85691">
          <w:rPr>
            <w:sz w:val="18"/>
            <w:rPrChange w:id="5343" w:author="shorny" w:date="2014-06-09T15:49:00Z">
              <w:rPr/>
            </w:rPrChange>
          </w:rPr>
          <w:t xml:space="preserve"> </w:t>
        </w:r>
        <w:r w:rsidRPr="00A85691">
          <w:rPr>
            <w:rStyle w:val="keyword1"/>
            <w:sz w:val="18"/>
            <w:rPrChange w:id="5344" w:author="shorny" w:date="2014-06-09T15:49:00Z">
              <w:rPr>
                <w:rStyle w:val="keyword1"/>
              </w:rPr>
            </w:rPrChange>
          </w:rPr>
          <w:t>CONSTRAINT</w:t>
        </w:r>
        <w:r w:rsidRPr="00A85691">
          <w:rPr>
            <w:sz w:val="18"/>
            <w:rPrChange w:id="5345" w:author="shorny" w:date="2014-06-09T15:49:00Z">
              <w:rPr/>
            </w:rPrChange>
          </w:rPr>
          <w:t xml:space="preserve"> Decides2 </w:t>
        </w:r>
        <w:r w:rsidRPr="00A85691">
          <w:rPr>
            <w:rStyle w:val="keyword1"/>
            <w:sz w:val="18"/>
            <w:rPrChange w:id="5346" w:author="shorny" w:date="2014-06-09T15:49:00Z">
              <w:rPr>
                <w:rStyle w:val="keyword1"/>
              </w:rPr>
            </w:rPrChange>
          </w:rPr>
          <w:t>FOREIGN</w:t>
        </w:r>
        <w:r w:rsidRPr="00A85691">
          <w:rPr>
            <w:sz w:val="18"/>
            <w:rPrChange w:id="5347" w:author="shorny" w:date="2014-06-09T15:49:00Z">
              <w:rPr/>
            </w:rPrChange>
          </w:rPr>
          <w:t xml:space="preserve"> </w:t>
        </w:r>
        <w:r w:rsidRPr="00A85691">
          <w:rPr>
            <w:rStyle w:val="keyword1"/>
            <w:sz w:val="18"/>
            <w:rPrChange w:id="5348" w:author="shorny" w:date="2014-06-09T15:49:00Z">
              <w:rPr>
                <w:rStyle w:val="keyword1"/>
              </w:rPr>
            </w:rPrChange>
          </w:rPr>
          <w:t>KEY</w:t>
        </w:r>
        <w:r w:rsidRPr="00A85691">
          <w:rPr>
            <w:sz w:val="18"/>
            <w:rPrChange w:id="5349" w:author="shorny" w:date="2014-06-09T15:49:00Z">
              <w:rPr/>
            </w:rPrChange>
          </w:rPr>
          <w:t xml:space="preserve"> (StaffID)</w:t>
        </w:r>
      </w:ins>
    </w:p>
    <w:p w14:paraId="19FE852D" w14:textId="77777777" w:rsidR="00A85691" w:rsidRPr="00A85691" w:rsidRDefault="00A85691">
      <w:pPr>
        <w:pStyle w:val="HTMLPreformatted"/>
        <w:divId w:val="1206136475"/>
        <w:rPr>
          <w:ins w:id="5350" w:author="shorny" w:date="2014-06-09T15:48:00Z"/>
          <w:sz w:val="18"/>
          <w:rPrChange w:id="5351" w:author="shorny" w:date="2014-06-09T15:49:00Z">
            <w:rPr>
              <w:ins w:id="5352" w:author="shorny" w:date="2014-06-09T15:48:00Z"/>
            </w:rPr>
          </w:rPrChange>
        </w:rPr>
      </w:pPr>
      <w:ins w:id="5353" w:author="shorny" w:date="2014-06-09T15:48:00Z">
        <w:r w:rsidRPr="00A85691">
          <w:rPr>
            <w:sz w:val="18"/>
            <w:rPrChange w:id="5354" w:author="shorny" w:date="2014-06-09T15:49:00Z">
              <w:rPr/>
            </w:rPrChange>
          </w:rPr>
          <w:t xml:space="preserve">  </w:t>
        </w:r>
        <w:r w:rsidRPr="00A85691">
          <w:rPr>
            <w:rStyle w:val="keyword1"/>
            <w:sz w:val="18"/>
            <w:rPrChange w:id="5355" w:author="shorny" w:date="2014-06-09T15:49:00Z">
              <w:rPr>
                <w:rStyle w:val="keyword1"/>
              </w:rPr>
            </w:rPrChange>
          </w:rPr>
          <w:t>REFERENCES</w:t>
        </w:r>
        <w:r w:rsidRPr="00A85691">
          <w:rPr>
            <w:sz w:val="18"/>
            <w:rPrChange w:id="5356" w:author="shorny" w:date="2014-06-09T15:49:00Z">
              <w:rPr/>
            </w:rPrChange>
          </w:rPr>
          <w:t xml:space="preserve"> `University Staff Member` (StaffID)</w:t>
        </w:r>
      </w:ins>
    </w:p>
    <w:p w14:paraId="5447E12B" w14:textId="77777777" w:rsidR="00A85691" w:rsidRPr="00A85691" w:rsidRDefault="00A85691">
      <w:pPr>
        <w:pStyle w:val="HTMLPreformatted"/>
        <w:divId w:val="1206136475"/>
        <w:rPr>
          <w:ins w:id="5357" w:author="shorny" w:date="2014-06-09T15:48:00Z"/>
          <w:sz w:val="18"/>
          <w:rPrChange w:id="5358" w:author="shorny" w:date="2014-06-09T15:49:00Z">
            <w:rPr>
              <w:ins w:id="5359" w:author="shorny" w:date="2014-06-09T15:48:00Z"/>
            </w:rPr>
          </w:rPrChange>
        </w:rPr>
      </w:pPr>
      <w:ins w:id="5360" w:author="shorny" w:date="2014-06-09T15:48:00Z">
        <w:r w:rsidRPr="00A85691">
          <w:rPr>
            <w:sz w:val="18"/>
            <w:rPrChange w:id="5361" w:author="shorny" w:date="2014-06-09T15:49:00Z">
              <w:rPr/>
            </w:rPrChange>
          </w:rPr>
          <w:t xml:space="preserve">  </w:t>
        </w:r>
        <w:r w:rsidRPr="00A85691">
          <w:rPr>
            <w:rStyle w:val="keyword1"/>
            <w:sz w:val="18"/>
            <w:rPrChange w:id="5362" w:author="shorny" w:date="2014-06-09T15:49:00Z">
              <w:rPr>
                <w:rStyle w:val="keyword1"/>
              </w:rPr>
            </w:rPrChange>
          </w:rPr>
          <w:t>ON</w:t>
        </w:r>
        <w:r w:rsidRPr="00A85691">
          <w:rPr>
            <w:sz w:val="18"/>
            <w:rPrChange w:id="5363" w:author="shorny" w:date="2014-06-09T15:49:00Z">
              <w:rPr/>
            </w:rPrChange>
          </w:rPr>
          <w:t xml:space="preserve"> </w:t>
        </w:r>
        <w:r w:rsidRPr="00A85691">
          <w:rPr>
            <w:rStyle w:val="keyword1"/>
            <w:sz w:val="18"/>
            <w:rPrChange w:id="5364" w:author="shorny" w:date="2014-06-09T15:49:00Z">
              <w:rPr>
                <w:rStyle w:val="keyword1"/>
              </w:rPr>
            </w:rPrChange>
          </w:rPr>
          <w:t>UPDATE</w:t>
        </w:r>
        <w:r w:rsidRPr="00A85691">
          <w:rPr>
            <w:sz w:val="18"/>
            <w:rPrChange w:id="5365" w:author="shorny" w:date="2014-06-09T15:49:00Z">
              <w:rPr/>
            </w:rPrChange>
          </w:rPr>
          <w:t xml:space="preserve"> </w:t>
        </w:r>
        <w:r w:rsidRPr="00A85691">
          <w:rPr>
            <w:rStyle w:val="keyword1"/>
            <w:sz w:val="18"/>
            <w:rPrChange w:id="5366" w:author="shorny" w:date="2014-06-09T15:49:00Z">
              <w:rPr>
                <w:rStyle w:val="keyword1"/>
              </w:rPr>
            </w:rPrChange>
          </w:rPr>
          <w:t>Cascade</w:t>
        </w:r>
        <w:r w:rsidRPr="00A85691">
          <w:rPr>
            <w:sz w:val="18"/>
            <w:rPrChange w:id="5367" w:author="shorny" w:date="2014-06-09T15:49:00Z">
              <w:rPr/>
            </w:rPrChange>
          </w:rPr>
          <w:t xml:space="preserve"> </w:t>
        </w:r>
        <w:r w:rsidRPr="00A85691">
          <w:rPr>
            <w:rStyle w:val="keyword1"/>
            <w:sz w:val="18"/>
            <w:rPrChange w:id="5368" w:author="shorny" w:date="2014-06-09T15:49:00Z">
              <w:rPr>
                <w:rStyle w:val="keyword1"/>
              </w:rPr>
            </w:rPrChange>
          </w:rPr>
          <w:t>ON</w:t>
        </w:r>
        <w:r w:rsidRPr="00A85691">
          <w:rPr>
            <w:sz w:val="18"/>
            <w:rPrChange w:id="5369" w:author="shorny" w:date="2014-06-09T15:49:00Z">
              <w:rPr/>
            </w:rPrChange>
          </w:rPr>
          <w:t xml:space="preserve"> </w:t>
        </w:r>
        <w:r w:rsidRPr="00A85691">
          <w:rPr>
            <w:rStyle w:val="keyword1"/>
            <w:sz w:val="18"/>
            <w:rPrChange w:id="5370" w:author="shorny" w:date="2014-06-09T15:49:00Z">
              <w:rPr>
                <w:rStyle w:val="keyword1"/>
              </w:rPr>
            </w:rPrChange>
          </w:rPr>
          <w:t>DELETE</w:t>
        </w:r>
        <w:r w:rsidRPr="00A85691">
          <w:rPr>
            <w:sz w:val="18"/>
            <w:rPrChange w:id="5371" w:author="shorny" w:date="2014-06-09T15:49:00Z">
              <w:rPr/>
            </w:rPrChange>
          </w:rPr>
          <w:t xml:space="preserve"> </w:t>
        </w:r>
        <w:r w:rsidRPr="00A85691">
          <w:rPr>
            <w:rStyle w:val="keyword1"/>
            <w:sz w:val="18"/>
            <w:rPrChange w:id="5372" w:author="shorny" w:date="2014-06-09T15:49:00Z">
              <w:rPr>
                <w:rStyle w:val="keyword1"/>
              </w:rPr>
            </w:rPrChange>
          </w:rPr>
          <w:t>Restrict</w:t>
        </w:r>
        <w:r w:rsidRPr="00A85691">
          <w:rPr>
            <w:sz w:val="18"/>
            <w:rPrChange w:id="5373" w:author="shorny" w:date="2014-06-09T15:49:00Z">
              <w:rPr/>
            </w:rPrChange>
          </w:rPr>
          <w:t>;</w:t>
        </w:r>
      </w:ins>
    </w:p>
    <w:p w14:paraId="649615F2" w14:textId="77777777" w:rsidR="00A85691" w:rsidRPr="00A85691" w:rsidRDefault="00A85691">
      <w:pPr>
        <w:pStyle w:val="HTMLPreformatted"/>
        <w:divId w:val="1206136475"/>
        <w:rPr>
          <w:ins w:id="5374" w:author="shorny" w:date="2014-06-09T15:48:00Z"/>
          <w:sz w:val="18"/>
          <w:rPrChange w:id="5375" w:author="shorny" w:date="2014-06-09T15:49:00Z">
            <w:rPr>
              <w:ins w:id="5376" w:author="shorny" w:date="2014-06-09T15:48:00Z"/>
            </w:rPr>
          </w:rPrChange>
        </w:rPr>
      </w:pPr>
    </w:p>
    <w:p w14:paraId="6CD4D142" w14:textId="77777777" w:rsidR="00A85691" w:rsidRPr="00A85691" w:rsidRDefault="00A85691">
      <w:pPr>
        <w:pStyle w:val="HTMLPreformatted"/>
        <w:divId w:val="1206136475"/>
        <w:rPr>
          <w:ins w:id="5377" w:author="shorny" w:date="2014-06-09T15:48:00Z"/>
          <w:sz w:val="18"/>
          <w:rPrChange w:id="5378" w:author="shorny" w:date="2014-06-09T15:49:00Z">
            <w:rPr>
              <w:ins w:id="5379" w:author="shorny" w:date="2014-06-09T15:48:00Z"/>
            </w:rPr>
          </w:rPrChange>
        </w:rPr>
      </w:pPr>
      <w:ins w:id="5380" w:author="shorny" w:date="2014-06-09T15:48:00Z">
        <w:r w:rsidRPr="00A85691">
          <w:rPr>
            <w:rStyle w:val="keyword1"/>
            <w:sz w:val="18"/>
            <w:rPrChange w:id="5381" w:author="shorny" w:date="2014-06-09T15:49:00Z">
              <w:rPr>
                <w:rStyle w:val="keyword1"/>
              </w:rPr>
            </w:rPrChange>
          </w:rPr>
          <w:t>ALTER</w:t>
        </w:r>
        <w:r w:rsidRPr="00A85691">
          <w:rPr>
            <w:sz w:val="18"/>
            <w:rPrChange w:id="5382" w:author="shorny" w:date="2014-06-09T15:49:00Z">
              <w:rPr/>
            </w:rPrChange>
          </w:rPr>
          <w:t xml:space="preserve"> </w:t>
        </w:r>
        <w:r w:rsidRPr="00A85691">
          <w:rPr>
            <w:rStyle w:val="keyword1"/>
            <w:sz w:val="18"/>
            <w:rPrChange w:id="5383" w:author="shorny" w:date="2014-06-09T15:49:00Z">
              <w:rPr>
                <w:rStyle w:val="keyword1"/>
              </w:rPr>
            </w:rPrChange>
          </w:rPr>
          <w:t>TABLE</w:t>
        </w:r>
        <w:r w:rsidRPr="00A85691">
          <w:rPr>
            <w:sz w:val="18"/>
            <w:rPrChange w:id="5384" w:author="shorny" w:date="2014-06-09T15:49:00Z">
              <w:rPr/>
            </w:rPrChange>
          </w:rPr>
          <w:t xml:space="preserve"> </w:t>
        </w:r>
        <w:r w:rsidRPr="00A85691">
          <w:rPr>
            <w:rStyle w:val="function-name1"/>
            <w:sz w:val="18"/>
            <w:rPrChange w:id="5385" w:author="shorny" w:date="2014-06-09T15:49:00Z">
              <w:rPr>
                <w:rStyle w:val="function-name1"/>
              </w:rPr>
            </w:rPrChange>
          </w:rPr>
          <w:t>Visa</w:t>
        </w:r>
      </w:ins>
    </w:p>
    <w:p w14:paraId="3B6CC3D8" w14:textId="77777777" w:rsidR="00A85691" w:rsidRPr="00A85691" w:rsidRDefault="00A85691">
      <w:pPr>
        <w:pStyle w:val="HTMLPreformatted"/>
        <w:divId w:val="1206136475"/>
        <w:rPr>
          <w:ins w:id="5386" w:author="shorny" w:date="2014-06-09T15:48:00Z"/>
          <w:sz w:val="18"/>
          <w:rPrChange w:id="5387" w:author="shorny" w:date="2014-06-09T15:49:00Z">
            <w:rPr>
              <w:ins w:id="5388" w:author="shorny" w:date="2014-06-09T15:48:00Z"/>
            </w:rPr>
          </w:rPrChange>
        </w:rPr>
      </w:pPr>
      <w:ins w:id="5389" w:author="shorny" w:date="2014-06-09T15:48:00Z">
        <w:r w:rsidRPr="00A85691">
          <w:rPr>
            <w:rStyle w:val="keyword1"/>
            <w:sz w:val="18"/>
            <w:rPrChange w:id="5390" w:author="shorny" w:date="2014-06-09T15:49:00Z">
              <w:rPr>
                <w:rStyle w:val="keyword1"/>
              </w:rPr>
            </w:rPrChange>
          </w:rPr>
          <w:t>ADD</w:t>
        </w:r>
        <w:r w:rsidRPr="00A85691">
          <w:rPr>
            <w:sz w:val="18"/>
            <w:rPrChange w:id="5391" w:author="shorny" w:date="2014-06-09T15:49:00Z">
              <w:rPr/>
            </w:rPrChange>
          </w:rPr>
          <w:t xml:space="preserve"> INDEX `categorised </w:t>
        </w:r>
        <w:r w:rsidRPr="00A85691">
          <w:rPr>
            <w:rStyle w:val="keyword1"/>
            <w:sz w:val="18"/>
            <w:rPrChange w:id="5392" w:author="shorny" w:date="2014-06-09T15:49:00Z">
              <w:rPr>
                <w:rStyle w:val="keyword1"/>
              </w:rPr>
            </w:rPrChange>
          </w:rPr>
          <w:t>by</w:t>
        </w:r>
        <w:r w:rsidRPr="00A85691">
          <w:rPr>
            <w:sz w:val="18"/>
            <w:rPrChange w:id="5393" w:author="shorny" w:date="2014-06-09T15:49:00Z">
              <w:rPr/>
            </w:rPrChange>
          </w:rPr>
          <w:t>` (VisaStatusID),</w:t>
        </w:r>
      </w:ins>
    </w:p>
    <w:p w14:paraId="56A1FA7A" w14:textId="77777777" w:rsidR="00A85691" w:rsidRPr="00A85691" w:rsidRDefault="00A85691">
      <w:pPr>
        <w:pStyle w:val="HTMLPreformatted"/>
        <w:divId w:val="1206136475"/>
        <w:rPr>
          <w:ins w:id="5394" w:author="shorny" w:date="2014-06-09T15:48:00Z"/>
          <w:sz w:val="18"/>
          <w:rPrChange w:id="5395" w:author="shorny" w:date="2014-06-09T15:49:00Z">
            <w:rPr>
              <w:ins w:id="5396" w:author="shorny" w:date="2014-06-09T15:48:00Z"/>
            </w:rPr>
          </w:rPrChange>
        </w:rPr>
      </w:pPr>
      <w:ins w:id="5397" w:author="shorny" w:date="2014-06-09T15:48:00Z">
        <w:r w:rsidRPr="00A85691">
          <w:rPr>
            <w:rStyle w:val="keyword1"/>
            <w:sz w:val="18"/>
            <w:rPrChange w:id="5398" w:author="shorny" w:date="2014-06-09T15:49:00Z">
              <w:rPr>
                <w:rStyle w:val="keyword1"/>
              </w:rPr>
            </w:rPrChange>
          </w:rPr>
          <w:t>ADD</w:t>
        </w:r>
        <w:r w:rsidRPr="00A85691">
          <w:rPr>
            <w:sz w:val="18"/>
            <w:rPrChange w:id="5399" w:author="shorny" w:date="2014-06-09T15:49:00Z">
              <w:rPr/>
            </w:rPrChange>
          </w:rPr>
          <w:t xml:space="preserve"> </w:t>
        </w:r>
        <w:r w:rsidRPr="00A85691">
          <w:rPr>
            <w:rStyle w:val="keyword1"/>
            <w:sz w:val="18"/>
            <w:rPrChange w:id="5400" w:author="shorny" w:date="2014-06-09T15:49:00Z">
              <w:rPr>
                <w:rStyle w:val="keyword1"/>
              </w:rPr>
            </w:rPrChange>
          </w:rPr>
          <w:t>CONSTRAINT</w:t>
        </w:r>
        <w:r w:rsidRPr="00A85691">
          <w:rPr>
            <w:sz w:val="18"/>
            <w:rPrChange w:id="5401" w:author="shorny" w:date="2014-06-09T15:49:00Z">
              <w:rPr/>
            </w:rPrChange>
          </w:rPr>
          <w:t xml:space="preserve"> `categorised </w:t>
        </w:r>
        <w:r w:rsidRPr="00A85691">
          <w:rPr>
            <w:rStyle w:val="keyword1"/>
            <w:sz w:val="18"/>
            <w:rPrChange w:id="5402" w:author="shorny" w:date="2014-06-09T15:49:00Z">
              <w:rPr>
                <w:rStyle w:val="keyword1"/>
              </w:rPr>
            </w:rPrChange>
          </w:rPr>
          <w:t>by</w:t>
        </w:r>
        <w:r w:rsidRPr="00A85691">
          <w:rPr>
            <w:sz w:val="18"/>
            <w:rPrChange w:id="5403" w:author="shorny" w:date="2014-06-09T15:49:00Z">
              <w:rPr/>
            </w:rPrChange>
          </w:rPr>
          <w:t xml:space="preserve">` </w:t>
        </w:r>
        <w:r w:rsidRPr="00A85691">
          <w:rPr>
            <w:rStyle w:val="keyword1"/>
            <w:sz w:val="18"/>
            <w:rPrChange w:id="5404" w:author="shorny" w:date="2014-06-09T15:49:00Z">
              <w:rPr>
                <w:rStyle w:val="keyword1"/>
              </w:rPr>
            </w:rPrChange>
          </w:rPr>
          <w:t>FOREIGN</w:t>
        </w:r>
        <w:r w:rsidRPr="00A85691">
          <w:rPr>
            <w:sz w:val="18"/>
            <w:rPrChange w:id="5405" w:author="shorny" w:date="2014-06-09T15:49:00Z">
              <w:rPr/>
            </w:rPrChange>
          </w:rPr>
          <w:t xml:space="preserve"> </w:t>
        </w:r>
        <w:r w:rsidRPr="00A85691">
          <w:rPr>
            <w:rStyle w:val="keyword1"/>
            <w:sz w:val="18"/>
            <w:rPrChange w:id="5406" w:author="shorny" w:date="2014-06-09T15:49:00Z">
              <w:rPr>
                <w:rStyle w:val="keyword1"/>
              </w:rPr>
            </w:rPrChange>
          </w:rPr>
          <w:t>KEY</w:t>
        </w:r>
        <w:r w:rsidRPr="00A85691">
          <w:rPr>
            <w:sz w:val="18"/>
            <w:rPrChange w:id="5407" w:author="shorny" w:date="2014-06-09T15:49:00Z">
              <w:rPr/>
            </w:rPrChange>
          </w:rPr>
          <w:t xml:space="preserve"> (VisaStatusID)</w:t>
        </w:r>
      </w:ins>
    </w:p>
    <w:p w14:paraId="1F12FF53" w14:textId="77777777" w:rsidR="00A85691" w:rsidRPr="00A85691" w:rsidRDefault="00A85691">
      <w:pPr>
        <w:pStyle w:val="HTMLPreformatted"/>
        <w:divId w:val="1206136475"/>
        <w:rPr>
          <w:ins w:id="5408" w:author="shorny" w:date="2014-06-09T15:48:00Z"/>
          <w:sz w:val="18"/>
          <w:rPrChange w:id="5409" w:author="shorny" w:date="2014-06-09T15:49:00Z">
            <w:rPr>
              <w:ins w:id="5410" w:author="shorny" w:date="2014-06-09T15:48:00Z"/>
            </w:rPr>
          </w:rPrChange>
        </w:rPr>
      </w:pPr>
      <w:ins w:id="5411" w:author="shorny" w:date="2014-06-09T15:48:00Z">
        <w:r w:rsidRPr="00A85691">
          <w:rPr>
            <w:sz w:val="18"/>
            <w:rPrChange w:id="5412" w:author="shorny" w:date="2014-06-09T15:49:00Z">
              <w:rPr/>
            </w:rPrChange>
          </w:rPr>
          <w:t xml:space="preserve">  </w:t>
        </w:r>
        <w:r w:rsidRPr="00A85691">
          <w:rPr>
            <w:rStyle w:val="keyword1"/>
            <w:sz w:val="18"/>
            <w:rPrChange w:id="5413" w:author="shorny" w:date="2014-06-09T15:49:00Z">
              <w:rPr>
                <w:rStyle w:val="keyword1"/>
              </w:rPr>
            </w:rPrChange>
          </w:rPr>
          <w:t>REFERENCES</w:t>
        </w:r>
        <w:r w:rsidRPr="00A85691">
          <w:rPr>
            <w:sz w:val="18"/>
            <w:rPrChange w:id="5414" w:author="shorny" w:date="2014-06-09T15:49:00Z">
              <w:rPr/>
            </w:rPrChange>
          </w:rPr>
          <w:t xml:space="preserve"> `Visa Status` (VisaStatusID) </w:t>
        </w:r>
        <w:r w:rsidRPr="00A85691">
          <w:rPr>
            <w:rStyle w:val="keyword1"/>
            <w:sz w:val="18"/>
            <w:rPrChange w:id="5415" w:author="shorny" w:date="2014-06-09T15:49:00Z">
              <w:rPr>
                <w:rStyle w:val="keyword1"/>
              </w:rPr>
            </w:rPrChange>
          </w:rPr>
          <w:t>ON</w:t>
        </w:r>
        <w:r w:rsidRPr="00A85691">
          <w:rPr>
            <w:sz w:val="18"/>
            <w:rPrChange w:id="5416" w:author="shorny" w:date="2014-06-09T15:49:00Z">
              <w:rPr/>
            </w:rPrChange>
          </w:rPr>
          <w:t xml:space="preserve"> </w:t>
        </w:r>
        <w:r w:rsidRPr="00A85691">
          <w:rPr>
            <w:rStyle w:val="keyword1"/>
            <w:sz w:val="18"/>
            <w:rPrChange w:id="5417" w:author="shorny" w:date="2014-06-09T15:49:00Z">
              <w:rPr>
                <w:rStyle w:val="keyword1"/>
              </w:rPr>
            </w:rPrChange>
          </w:rPr>
          <w:t>UPDATE</w:t>
        </w:r>
        <w:r w:rsidRPr="00A85691">
          <w:rPr>
            <w:sz w:val="18"/>
            <w:rPrChange w:id="5418" w:author="shorny" w:date="2014-06-09T15:49:00Z">
              <w:rPr/>
            </w:rPrChange>
          </w:rPr>
          <w:t xml:space="preserve"> </w:t>
        </w:r>
        <w:r w:rsidRPr="00A85691">
          <w:rPr>
            <w:rStyle w:val="keyword1"/>
            <w:sz w:val="18"/>
            <w:rPrChange w:id="5419" w:author="shorny" w:date="2014-06-09T15:49:00Z">
              <w:rPr>
                <w:rStyle w:val="keyword1"/>
              </w:rPr>
            </w:rPrChange>
          </w:rPr>
          <w:t>Cascade</w:t>
        </w:r>
        <w:r w:rsidRPr="00A85691">
          <w:rPr>
            <w:sz w:val="18"/>
            <w:rPrChange w:id="5420" w:author="shorny" w:date="2014-06-09T15:49:00Z">
              <w:rPr/>
            </w:rPrChange>
          </w:rPr>
          <w:t xml:space="preserve"> </w:t>
        </w:r>
        <w:r w:rsidRPr="00A85691">
          <w:rPr>
            <w:rStyle w:val="keyword1"/>
            <w:sz w:val="18"/>
            <w:rPrChange w:id="5421" w:author="shorny" w:date="2014-06-09T15:49:00Z">
              <w:rPr>
                <w:rStyle w:val="keyword1"/>
              </w:rPr>
            </w:rPrChange>
          </w:rPr>
          <w:t>ON</w:t>
        </w:r>
        <w:r w:rsidRPr="00A85691">
          <w:rPr>
            <w:sz w:val="18"/>
            <w:rPrChange w:id="5422" w:author="shorny" w:date="2014-06-09T15:49:00Z">
              <w:rPr/>
            </w:rPrChange>
          </w:rPr>
          <w:t xml:space="preserve"> </w:t>
        </w:r>
        <w:r w:rsidRPr="00A85691">
          <w:rPr>
            <w:rStyle w:val="keyword1"/>
            <w:sz w:val="18"/>
            <w:rPrChange w:id="5423" w:author="shorny" w:date="2014-06-09T15:49:00Z">
              <w:rPr>
                <w:rStyle w:val="keyword1"/>
              </w:rPr>
            </w:rPrChange>
          </w:rPr>
          <w:t>DELETE</w:t>
        </w:r>
        <w:r w:rsidRPr="00A85691">
          <w:rPr>
            <w:sz w:val="18"/>
            <w:rPrChange w:id="5424" w:author="shorny" w:date="2014-06-09T15:49:00Z">
              <w:rPr/>
            </w:rPrChange>
          </w:rPr>
          <w:t xml:space="preserve"> </w:t>
        </w:r>
        <w:r w:rsidRPr="00A85691">
          <w:rPr>
            <w:rStyle w:val="keyword1"/>
            <w:sz w:val="18"/>
            <w:rPrChange w:id="5425" w:author="shorny" w:date="2014-06-09T15:49:00Z">
              <w:rPr>
                <w:rStyle w:val="keyword1"/>
              </w:rPr>
            </w:rPrChange>
          </w:rPr>
          <w:t>Restrict</w:t>
        </w:r>
        <w:r w:rsidRPr="00A85691">
          <w:rPr>
            <w:sz w:val="18"/>
            <w:rPrChange w:id="5426" w:author="shorny" w:date="2014-06-09T15:49:00Z">
              <w:rPr/>
            </w:rPrChange>
          </w:rPr>
          <w:t>;</w:t>
        </w:r>
      </w:ins>
    </w:p>
    <w:p w14:paraId="36D9E74C" w14:textId="77777777" w:rsidR="00A85691" w:rsidRPr="00A85691" w:rsidRDefault="00A85691">
      <w:pPr>
        <w:pStyle w:val="HTMLPreformatted"/>
        <w:divId w:val="1206136475"/>
        <w:rPr>
          <w:ins w:id="5427" w:author="shorny" w:date="2014-06-09T15:48:00Z"/>
          <w:sz w:val="18"/>
          <w:rPrChange w:id="5428" w:author="shorny" w:date="2014-06-09T15:49:00Z">
            <w:rPr>
              <w:ins w:id="5429" w:author="shorny" w:date="2014-06-09T15:48:00Z"/>
            </w:rPr>
          </w:rPrChange>
        </w:rPr>
      </w:pPr>
    </w:p>
    <w:p w14:paraId="608B27C6" w14:textId="77777777" w:rsidR="00A85691" w:rsidRPr="00A85691" w:rsidRDefault="00A85691">
      <w:pPr>
        <w:pStyle w:val="HTMLPreformatted"/>
        <w:divId w:val="1206136475"/>
        <w:rPr>
          <w:ins w:id="5430" w:author="shorny" w:date="2014-06-09T15:48:00Z"/>
          <w:sz w:val="18"/>
          <w:rPrChange w:id="5431" w:author="shorny" w:date="2014-06-09T15:49:00Z">
            <w:rPr>
              <w:ins w:id="5432" w:author="shorny" w:date="2014-06-09T15:48:00Z"/>
            </w:rPr>
          </w:rPrChange>
        </w:rPr>
      </w:pPr>
      <w:ins w:id="5433" w:author="shorny" w:date="2014-06-09T15:48:00Z">
        <w:r w:rsidRPr="00A85691">
          <w:rPr>
            <w:rStyle w:val="keyword1"/>
            <w:sz w:val="18"/>
            <w:rPrChange w:id="5434" w:author="shorny" w:date="2014-06-09T15:49:00Z">
              <w:rPr>
                <w:rStyle w:val="keyword1"/>
              </w:rPr>
            </w:rPrChange>
          </w:rPr>
          <w:t>ALTER</w:t>
        </w:r>
        <w:r w:rsidRPr="00A85691">
          <w:rPr>
            <w:sz w:val="18"/>
            <w:rPrChange w:id="5435" w:author="shorny" w:date="2014-06-09T15:49:00Z">
              <w:rPr/>
            </w:rPrChange>
          </w:rPr>
          <w:t xml:space="preserve"> </w:t>
        </w:r>
        <w:r w:rsidRPr="00A85691">
          <w:rPr>
            <w:rStyle w:val="keyword1"/>
            <w:sz w:val="18"/>
            <w:rPrChange w:id="5436" w:author="shorny" w:date="2014-06-09T15:49:00Z">
              <w:rPr>
                <w:rStyle w:val="keyword1"/>
              </w:rPr>
            </w:rPrChange>
          </w:rPr>
          <w:t>TABLE</w:t>
        </w:r>
        <w:r w:rsidRPr="00A85691">
          <w:rPr>
            <w:sz w:val="18"/>
            <w:rPrChange w:id="5437" w:author="shorny" w:date="2014-06-09T15:49:00Z">
              <w:rPr/>
            </w:rPrChange>
          </w:rPr>
          <w:t xml:space="preserve"> </w:t>
        </w:r>
        <w:r w:rsidRPr="00A85691">
          <w:rPr>
            <w:rStyle w:val="function-name1"/>
            <w:sz w:val="18"/>
            <w:rPrChange w:id="5438" w:author="shorny" w:date="2014-06-09T15:49:00Z">
              <w:rPr>
                <w:rStyle w:val="function-name1"/>
              </w:rPr>
            </w:rPrChange>
          </w:rPr>
          <w:t>Application</w:t>
        </w:r>
      </w:ins>
    </w:p>
    <w:p w14:paraId="5581B69D" w14:textId="77777777" w:rsidR="00A85691" w:rsidRPr="00A85691" w:rsidRDefault="00A85691">
      <w:pPr>
        <w:pStyle w:val="HTMLPreformatted"/>
        <w:divId w:val="1206136475"/>
        <w:rPr>
          <w:ins w:id="5439" w:author="shorny" w:date="2014-06-09T15:48:00Z"/>
          <w:sz w:val="18"/>
          <w:rPrChange w:id="5440" w:author="shorny" w:date="2014-06-09T15:49:00Z">
            <w:rPr>
              <w:ins w:id="5441" w:author="shorny" w:date="2014-06-09T15:48:00Z"/>
            </w:rPr>
          </w:rPrChange>
        </w:rPr>
      </w:pPr>
      <w:ins w:id="5442" w:author="shorny" w:date="2014-06-09T15:48:00Z">
        <w:r w:rsidRPr="00A85691">
          <w:rPr>
            <w:rStyle w:val="keyword1"/>
            <w:sz w:val="18"/>
            <w:rPrChange w:id="5443" w:author="shorny" w:date="2014-06-09T15:49:00Z">
              <w:rPr>
                <w:rStyle w:val="keyword1"/>
              </w:rPr>
            </w:rPrChange>
          </w:rPr>
          <w:t>ADD</w:t>
        </w:r>
        <w:r w:rsidRPr="00A85691">
          <w:rPr>
            <w:sz w:val="18"/>
            <w:rPrChange w:id="5444" w:author="shorny" w:date="2014-06-09T15:49:00Z">
              <w:rPr/>
            </w:rPrChange>
          </w:rPr>
          <w:t xml:space="preserve"> INDEX `</w:t>
        </w:r>
        <w:r w:rsidRPr="00A85691">
          <w:rPr>
            <w:rStyle w:val="keyword1"/>
            <w:sz w:val="18"/>
            <w:rPrChange w:id="5445" w:author="shorny" w:date="2014-06-09T15:49:00Z">
              <w:rPr>
                <w:rStyle w:val="keyword1"/>
              </w:rPr>
            </w:rPrChange>
          </w:rPr>
          <w:t>defined</w:t>
        </w:r>
        <w:r w:rsidRPr="00A85691">
          <w:rPr>
            <w:sz w:val="18"/>
            <w:rPrChange w:id="5446" w:author="shorny" w:date="2014-06-09T15:49:00Z">
              <w:rPr/>
            </w:rPrChange>
          </w:rPr>
          <w:t xml:space="preserve"> </w:t>
        </w:r>
        <w:r w:rsidRPr="00A85691">
          <w:rPr>
            <w:rStyle w:val="keyword1"/>
            <w:sz w:val="18"/>
            <w:rPrChange w:id="5447" w:author="shorny" w:date="2014-06-09T15:49:00Z">
              <w:rPr>
                <w:rStyle w:val="keyword1"/>
              </w:rPr>
            </w:rPrChange>
          </w:rPr>
          <w:t>by</w:t>
        </w:r>
        <w:r w:rsidRPr="00A85691">
          <w:rPr>
            <w:sz w:val="18"/>
            <w:rPrChange w:id="5448" w:author="shorny" w:date="2014-06-09T15:49:00Z">
              <w:rPr/>
            </w:rPrChange>
          </w:rPr>
          <w:t>` (applicationStatusID),</w:t>
        </w:r>
      </w:ins>
    </w:p>
    <w:p w14:paraId="6C477D26" w14:textId="77777777" w:rsidR="00A85691" w:rsidRPr="00A85691" w:rsidRDefault="00A85691">
      <w:pPr>
        <w:pStyle w:val="HTMLPreformatted"/>
        <w:divId w:val="1206136475"/>
        <w:rPr>
          <w:ins w:id="5449" w:author="shorny" w:date="2014-06-09T15:48:00Z"/>
          <w:sz w:val="18"/>
          <w:rPrChange w:id="5450" w:author="shorny" w:date="2014-06-09T15:49:00Z">
            <w:rPr>
              <w:ins w:id="5451" w:author="shorny" w:date="2014-06-09T15:48:00Z"/>
            </w:rPr>
          </w:rPrChange>
        </w:rPr>
      </w:pPr>
      <w:ins w:id="5452" w:author="shorny" w:date="2014-06-09T15:48:00Z">
        <w:r w:rsidRPr="00A85691">
          <w:rPr>
            <w:rStyle w:val="keyword1"/>
            <w:sz w:val="18"/>
            <w:rPrChange w:id="5453" w:author="shorny" w:date="2014-06-09T15:49:00Z">
              <w:rPr>
                <w:rStyle w:val="keyword1"/>
              </w:rPr>
            </w:rPrChange>
          </w:rPr>
          <w:t>ADD</w:t>
        </w:r>
        <w:r w:rsidRPr="00A85691">
          <w:rPr>
            <w:sz w:val="18"/>
            <w:rPrChange w:id="5454" w:author="shorny" w:date="2014-06-09T15:49:00Z">
              <w:rPr/>
            </w:rPrChange>
          </w:rPr>
          <w:t xml:space="preserve"> </w:t>
        </w:r>
        <w:r w:rsidRPr="00A85691">
          <w:rPr>
            <w:rStyle w:val="keyword1"/>
            <w:sz w:val="18"/>
            <w:rPrChange w:id="5455" w:author="shorny" w:date="2014-06-09T15:49:00Z">
              <w:rPr>
                <w:rStyle w:val="keyword1"/>
              </w:rPr>
            </w:rPrChange>
          </w:rPr>
          <w:t>CONSTRAINT</w:t>
        </w:r>
        <w:r w:rsidRPr="00A85691">
          <w:rPr>
            <w:sz w:val="18"/>
            <w:rPrChange w:id="5456" w:author="shorny" w:date="2014-06-09T15:49:00Z">
              <w:rPr/>
            </w:rPrChange>
          </w:rPr>
          <w:t xml:space="preserve"> `</w:t>
        </w:r>
        <w:r w:rsidRPr="00A85691">
          <w:rPr>
            <w:rStyle w:val="keyword1"/>
            <w:sz w:val="18"/>
            <w:rPrChange w:id="5457" w:author="shorny" w:date="2014-06-09T15:49:00Z">
              <w:rPr>
                <w:rStyle w:val="keyword1"/>
              </w:rPr>
            </w:rPrChange>
          </w:rPr>
          <w:t>defined</w:t>
        </w:r>
        <w:r w:rsidRPr="00A85691">
          <w:rPr>
            <w:sz w:val="18"/>
            <w:rPrChange w:id="5458" w:author="shorny" w:date="2014-06-09T15:49:00Z">
              <w:rPr/>
            </w:rPrChange>
          </w:rPr>
          <w:t xml:space="preserve"> </w:t>
        </w:r>
        <w:r w:rsidRPr="00A85691">
          <w:rPr>
            <w:rStyle w:val="keyword1"/>
            <w:sz w:val="18"/>
            <w:rPrChange w:id="5459" w:author="shorny" w:date="2014-06-09T15:49:00Z">
              <w:rPr>
                <w:rStyle w:val="keyword1"/>
              </w:rPr>
            </w:rPrChange>
          </w:rPr>
          <w:t>by</w:t>
        </w:r>
        <w:r w:rsidRPr="00A85691">
          <w:rPr>
            <w:sz w:val="18"/>
            <w:rPrChange w:id="5460" w:author="shorny" w:date="2014-06-09T15:49:00Z">
              <w:rPr/>
            </w:rPrChange>
          </w:rPr>
          <w:t xml:space="preserve">` </w:t>
        </w:r>
        <w:r w:rsidRPr="00A85691">
          <w:rPr>
            <w:rStyle w:val="keyword1"/>
            <w:sz w:val="18"/>
            <w:rPrChange w:id="5461" w:author="shorny" w:date="2014-06-09T15:49:00Z">
              <w:rPr>
                <w:rStyle w:val="keyword1"/>
              </w:rPr>
            </w:rPrChange>
          </w:rPr>
          <w:t>FOREIGN</w:t>
        </w:r>
        <w:r w:rsidRPr="00A85691">
          <w:rPr>
            <w:sz w:val="18"/>
            <w:rPrChange w:id="5462" w:author="shorny" w:date="2014-06-09T15:49:00Z">
              <w:rPr/>
            </w:rPrChange>
          </w:rPr>
          <w:t xml:space="preserve"> </w:t>
        </w:r>
        <w:r w:rsidRPr="00A85691">
          <w:rPr>
            <w:rStyle w:val="keyword1"/>
            <w:sz w:val="18"/>
            <w:rPrChange w:id="5463" w:author="shorny" w:date="2014-06-09T15:49:00Z">
              <w:rPr>
                <w:rStyle w:val="keyword1"/>
              </w:rPr>
            </w:rPrChange>
          </w:rPr>
          <w:t>KEY</w:t>
        </w:r>
        <w:r w:rsidRPr="00A85691">
          <w:rPr>
            <w:sz w:val="18"/>
            <w:rPrChange w:id="5464" w:author="shorny" w:date="2014-06-09T15:49:00Z">
              <w:rPr/>
            </w:rPrChange>
          </w:rPr>
          <w:t xml:space="preserve"> (applicationStatusID)</w:t>
        </w:r>
      </w:ins>
    </w:p>
    <w:p w14:paraId="0D990C06" w14:textId="77777777" w:rsidR="00A85691" w:rsidRPr="00A85691" w:rsidRDefault="00A85691">
      <w:pPr>
        <w:pStyle w:val="HTMLPreformatted"/>
        <w:divId w:val="1206136475"/>
        <w:rPr>
          <w:ins w:id="5465" w:author="shorny" w:date="2014-06-09T15:48:00Z"/>
          <w:sz w:val="18"/>
          <w:rPrChange w:id="5466" w:author="shorny" w:date="2014-06-09T15:49:00Z">
            <w:rPr>
              <w:ins w:id="5467" w:author="shorny" w:date="2014-06-09T15:48:00Z"/>
            </w:rPr>
          </w:rPrChange>
        </w:rPr>
      </w:pPr>
      <w:ins w:id="5468" w:author="shorny" w:date="2014-06-09T15:48:00Z">
        <w:r w:rsidRPr="00A85691">
          <w:rPr>
            <w:sz w:val="18"/>
            <w:rPrChange w:id="5469" w:author="shorny" w:date="2014-06-09T15:49:00Z">
              <w:rPr/>
            </w:rPrChange>
          </w:rPr>
          <w:t xml:space="preserve">  </w:t>
        </w:r>
        <w:r w:rsidRPr="00A85691">
          <w:rPr>
            <w:rStyle w:val="keyword1"/>
            <w:sz w:val="18"/>
            <w:rPrChange w:id="5470" w:author="shorny" w:date="2014-06-09T15:49:00Z">
              <w:rPr>
                <w:rStyle w:val="keyword1"/>
              </w:rPr>
            </w:rPrChange>
          </w:rPr>
          <w:t>REFERENCES</w:t>
        </w:r>
        <w:r w:rsidRPr="00A85691">
          <w:rPr>
            <w:sz w:val="18"/>
            <w:rPrChange w:id="5471" w:author="shorny" w:date="2014-06-09T15:49:00Z">
              <w:rPr/>
            </w:rPrChange>
          </w:rPr>
          <w:t xml:space="preserve"> `Application Status` (ApplicationStatusID)</w:t>
        </w:r>
      </w:ins>
    </w:p>
    <w:p w14:paraId="436F0757" w14:textId="77777777" w:rsidR="00A85691" w:rsidRPr="00A85691" w:rsidRDefault="00A85691">
      <w:pPr>
        <w:pStyle w:val="HTMLPreformatted"/>
        <w:divId w:val="1206136475"/>
        <w:rPr>
          <w:ins w:id="5472" w:author="shorny" w:date="2014-06-09T15:48:00Z"/>
          <w:sz w:val="18"/>
          <w:rPrChange w:id="5473" w:author="shorny" w:date="2014-06-09T15:49:00Z">
            <w:rPr>
              <w:ins w:id="5474" w:author="shorny" w:date="2014-06-09T15:48:00Z"/>
            </w:rPr>
          </w:rPrChange>
        </w:rPr>
      </w:pPr>
      <w:ins w:id="5475" w:author="shorny" w:date="2014-06-09T15:48:00Z">
        <w:r w:rsidRPr="00A85691">
          <w:rPr>
            <w:sz w:val="18"/>
            <w:rPrChange w:id="5476" w:author="shorny" w:date="2014-06-09T15:49:00Z">
              <w:rPr/>
            </w:rPrChange>
          </w:rPr>
          <w:t xml:space="preserve">  </w:t>
        </w:r>
        <w:r w:rsidRPr="00A85691">
          <w:rPr>
            <w:rStyle w:val="keyword1"/>
            <w:sz w:val="18"/>
            <w:rPrChange w:id="5477" w:author="shorny" w:date="2014-06-09T15:49:00Z">
              <w:rPr>
                <w:rStyle w:val="keyword1"/>
              </w:rPr>
            </w:rPrChange>
          </w:rPr>
          <w:t>ON</w:t>
        </w:r>
        <w:r w:rsidRPr="00A85691">
          <w:rPr>
            <w:sz w:val="18"/>
            <w:rPrChange w:id="5478" w:author="shorny" w:date="2014-06-09T15:49:00Z">
              <w:rPr/>
            </w:rPrChange>
          </w:rPr>
          <w:t xml:space="preserve"> </w:t>
        </w:r>
        <w:r w:rsidRPr="00A85691">
          <w:rPr>
            <w:rStyle w:val="keyword1"/>
            <w:sz w:val="18"/>
            <w:rPrChange w:id="5479" w:author="shorny" w:date="2014-06-09T15:49:00Z">
              <w:rPr>
                <w:rStyle w:val="keyword1"/>
              </w:rPr>
            </w:rPrChange>
          </w:rPr>
          <w:t>UPDATE</w:t>
        </w:r>
        <w:r w:rsidRPr="00A85691">
          <w:rPr>
            <w:sz w:val="18"/>
            <w:rPrChange w:id="5480" w:author="shorny" w:date="2014-06-09T15:49:00Z">
              <w:rPr/>
            </w:rPrChange>
          </w:rPr>
          <w:t xml:space="preserve"> </w:t>
        </w:r>
        <w:r w:rsidRPr="00A85691">
          <w:rPr>
            <w:rStyle w:val="keyword1"/>
            <w:sz w:val="18"/>
            <w:rPrChange w:id="5481" w:author="shorny" w:date="2014-06-09T15:49:00Z">
              <w:rPr>
                <w:rStyle w:val="keyword1"/>
              </w:rPr>
            </w:rPrChange>
          </w:rPr>
          <w:t>Cascade</w:t>
        </w:r>
        <w:r w:rsidRPr="00A85691">
          <w:rPr>
            <w:sz w:val="18"/>
            <w:rPrChange w:id="5482" w:author="shorny" w:date="2014-06-09T15:49:00Z">
              <w:rPr/>
            </w:rPrChange>
          </w:rPr>
          <w:t xml:space="preserve"> </w:t>
        </w:r>
        <w:r w:rsidRPr="00A85691">
          <w:rPr>
            <w:rStyle w:val="keyword1"/>
            <w:sz w:val="18"/>
            <w:rPrChange w:id="5483" w:author="shorny" w:date="2014-06-09T15:49:00Z">
              <w:rPr>
                <w:rStyle w:val="keyword1"/>
              </w:rPr>
            </w:rPrChange>
          </w:rPr>
          <w:t>ON</w:t>
        </w:r>
        <w:r w:rsidRPr="00A85691">
          <w:rPr>
            <w:sz w:val="18"/>
            <w:rPrChange w:id="5484" w:author="shorny" w:date="2014-06-09T15:49:00Z">
              <w:rPr/>
            </w:rPrChange>
          </w:rPr>
          <w:t xml:space="preserve"> </w:t>
        </w:r>
        <w:r w:rsidRPr="00A85691">
          <w:rPr>
            <w:rStyle w:val="keyword1"/>
            <w:sz w:val="18"/>
            <w:rPrChange w:id="5485" w:author="shorny" w:date="2014-06-09T15:49:00Z">
              <w:rPr>
                <w:rStyle w:val="keyword1"/>
              </w:rPr>
            </w:rPrChange>
          </w:rPr>
          <w:t>DELETE</w:t>
        </w:r>
        <w:r w:rsidRPr="00A85691">
          <w:rPr>
            <w:sz w:val="18"/>
            <w:rPrChange w:id="5486" w:author="shorny" w:date="2014-06-09T15:49:00Z">
              <w:rPr/>
            </w:rPrChange>
          </w:rPr>
          <w:t xml:space="preserve"> </w:t>
        </w:r>
        <w:r w:rsidRPr="00A85691">
          <w:rPr>
            <w:rStyle w:val="keyword1"/>
            <w:sz w:val="18"/>
            <w:rPrChange w:id="5487" w:author="shorny" w:date="2014-06-09T15:49:00Z">
              <w:rPr>
                <w:rStyle w:val="keyword1"/>
              </w:rPr>
            </w:rPrChange>
          </w:rPr>
          <w:t>Restrict</w:t>
        </w:r>
        <w:r w:rsidRPr="00A85691">
          <w:rPr>
            <w:sz w:val="18"/>
            <w:rPrChange w:id="5488" w:author="shorny" w:date="2014-06-09T15:49:00Z">
              <w:rPr/>
            </w:rPrChange>
          </w:rPr>
          <w:t>;</w:t>
        </w:r>
      </w:ins>
    </w:p>
    <w:p w14:paraId="1579612F" w14:textId="77777777" w:rsidR="00A85691" w:rsidRPr="00A85691" w:rsidRDefault="00A85691">
      <w:pPr>
        <w:pStyle w:val="HTMLPreformatted"/>
        <w:divId w:val="1206136475"/>
        <w:rPr>
          <w:ins w:id="5489" w:author="shorny" w:date="2014-06-09T15:48:00Z"/>
          <w:sz w:val="18"/>
          <w:rPrChange w:id="5490" w:author="shorny" w:date="2014-06-09T15:49:00Z">
            <w:rPr>
              <w:ins w:id="5491" w:author="shorny" w:date="2014-06-09T15:48:00Z"/>
            </w:rPr>
          </w:rPrChange>
        </w:rPr>
      </w:pPr>
    </w:p>
    <w:p w14:paraId="6C9213F9" w14:textId="77777777" w:rsidR="00A85691" w:rsidRPr="00A85691" w:rsidRDefault="00A85691">
      <w:pPr>
        <w:pStyle w:val="HTMLPreformatted"/>
        <w:divId w:val="1206136475"/>
        <w:rPr>
          <w:ins w:id="5492" w:author="shorny" w:date="2014-06-09T15:48:00Z"/>
          <w:sz w:val="18"/>
          <w:rPrChange w:id="5493" w:author="shorny" w:date="2014-06-09T15:49:00Z">
            <w:rPr>
              <w:ins w:id="5494" w:author="shorny" w:date="2014-06-09T15:48:00Z"/>
            </w:rPr>
          </w:rPrChange>
        </w:rPr>
      </w:pPr>
      <w:ins w:id="5495" w:author="shorny" w:date="2014-06-09T15:48:00Z">
        <w:r w:rsidRPr="00A85691">
          <w:rPr>
            <w:rStyle w:val="keyword1"/>
            <w:sz w:val="18"/>
            <w:rPrChange w:id="5496" w:author="shorny" w:date="2014-06-09T15:49:00Z">
              <w:rPr>
                <w:rStyle w:val="keyword1"/>
              </w:rPr>
            </w:rPrChange>
          </w:rPr>
          <w:t>ALTER</w:t>
        </w:r>
        <w:r w:rsidRPr="00A85691">
          <w:rPr>
            <w:sz w:val="18"/>
            <w:rPrChange w:id="5497" w:author="shorny" w:date="2014-06-09T15:49:00Z">
              <w:rPr/>
            </w:rPrChange>
          </w:rPr>
          <w:t xml:space="preserve"> </w:t>
        </w:r>
        <w:r w:rsidRPr="00A85691">
          <w:rPr>
            <w:rStyle w:val="keyword1"/>
            <w:sz w:val="18"/>
            <w:rPrChange w:id="5498" w:author="shorny" w:date="2014-06-09T15:49:00Z">
              <w:rPr>
                <w:rStyle w:val="keyword1"/>
              </w:rPr>
            </w:rPrChange>
          </w:rPr>
          <w:t>TABLE</w:t>
        </w:r>
        <w:r w:rsidRPr="00A85691">
          <w:rPr>
            <w:sz w:val="18"/>
            <w:rPrChange w:id="5499" w:author="shorny" w:date="2014-06-09T15:49:00Z">
              <w:rPr/>
            </w:rPrChange>
          </w:rPr>
          <w:t xml:space="preserve"> </w:t>
        </w:r>
        <w:r w:rsidRPr="00A85691">
          <w:rPr>
            <w:rStyle w:val="function-name1"/>
            <w:sz w:val="18"/>
            <w:rPrChange w:id="5500" w:author="shorny" w:date="2014-06-09T15:49:00Z">
              <w:rPr>
                <w:rStyle w:val="function-name1"/>
              </w:rPr>
            </w:rPrChange>
          </w:rPr>
          <w:t>Document</w:t>
        </w:r>
      </w:ins>
    </w:p>
    <w:p w14:paraId="3B1537BC" w14:textId="77777777" w:rsidR="00A85691" w:rsidRPr="00A85691" w:rsidRDefault="00A85691">
      <w:pPr>
        <w:pStyle w:val="HTMLPreformatted"/>
        <w:divId w:val="1206136475"/>
        <w:rPr>
          <w:ins w:id="5501" w:author="shorny" w:date="2014-06-09T15:48:00Z"/>
          <w:sz w:val="18"/>
          <w:rPrChange w:id="5502" w:author="shorny" w:date="2014-06-09T15:49:00Z">
            <w:rPr>
              <w:ins w:id="5503" w:author="shorny" w:date="2014-06-09T15:48:00Z"/>
            </w:rPr>
          </w:rPrChange>
        </w:rPr>
      </w:pPr>
      <w:ins w:id="5504" w:author="shorny" w:date="2014-06-09T15:48:00Z">
        <w:r w:rsidRPr="00A85691">
          <w:rPr>
            <w:rStyle w:val="keyword1"/>
            <w:sz w:val="18"/>
            <w:rPrChange w:id="5505" w:author="shorny" w:date="2014-06-09T15:49:00Z">
              <w:rPr>
                <w:rStyle w:val="keyword1"/>
              </w:rPr>
            </w:rPrChange>
          </w:rPr>
          <w:t>ADD</w:t>
        </w:r>
        <w:r w:rsidRPr="00A85691">
          <w:rPr>
            <w:sz w:val="18"/>
            <w:rPrChange w:id="5506" w:author="shorny" w:date="2014-06-09T15:49:00Z">
              <w:rPr/>
            </w:rPrChange>
          </w:rPr>
          <w:t xml:space="preserve"> INDEX `has a` (DocStatusID),</w:t>
        </w:r>
      </w:ins>
    </w:p>
    <w:p w14:paraId="3807FFF0" w14:textId="77777777" w:rsidR="00A85691" w:rsidRPr="00A85691" w:rsidRDefault="00A85691">
      <w:pPr>
        <w:pStyle w:val="HTMLPreformatted"/>
        <w:divId w:val="1206136475"/>
        <w:rPr>
          <w:ins w:id="5507" w:author="shorny" w:date="2014-06-09T15:48:00Z"/>
          <w:sz w:val="18"/>
          <w:rPrChange w:id="5508" w:author="shorny" w:date="2014-06-09T15:49:00Z">
            <w:rPr>
              <w:ins w:id="5509" w:author="shorny" w:date="2014-06-09T15:48:00Z"/>
            </w:rPr>
          </w:rPrChange>
        </w:rPr>
      </w:pPr>
      <w:ins w:id="5510" w:author="shorny" w:date="2014-06-09T15:48:00Z">
        <w:r w:rsidRPr="00A85691">
          <w:rPr>
            <w:rStyle w:val="keyword1"/>
            <w:sz w:val="18"/>
            <w:rPrChange w:id="5511" w:author="shorny" w:date="2014-06-09T15:49:00Z">
              <w:rPr>
                <w:rStyle w:val="keyword1"/>
              </w:rPr>
            </w:rPrChange>
          </w:rPr>
          <w:t>ADD</w:t>
        </w:r>
        <w:r w:rsidRPr="00A85691">
          <w:rPr>
            <w:sz w:val="18"/>
            <w:rPrChange w:id="5512" w:author="shorny" w:date="2014-06-09T15:49:00Z">
              <w:rPr/>
            </w:rPrChange>
          </w:rPr>
          <w:t xml:space="preserve"> </w:t>
        </w:r>
        <w:r w:rsidRPr="00A85691">
          <w:rPr>
            <w:rStyle w:val="keyword1"/>
            <w:sz w:val="18"/>
            <w:rPrChange w:id="5513" w:author="shorny" w:date="2014-06-09T15:49:00Z">
              <w:rPr>
                <w:rStyle w:val="keyword1"/>
              </w:rPr>
            </w:rPrChange>
          </w:rPr>
          <w:t>CONSTRAINT</w:t>
        </w:r>
        <w:r w:rsidRPr="00A85691">
          <w:rPr>
            <w:sz w:val="18"/>
            <w:rPrChange w:id="5514" w:author="shorny" w:date="2014-06-09T15:49:00Z">
              <w:rPr/>
            </w:rPrChange>
          </w:rPr>
          <w:t xml:space="preserve"> `has a` </w:t>
        </w:r>
        <w:r w:rsidRPr="00A85691">
          <w:rPr>
            <w:rStyle w:val="keyword1"/>
            <w:sz w:val="18"/>
            <w:rPrChange w:id="5515" w:author="shorny" w:date="2014-06-09T15:49:00Z">
              <w:rPr>
                <w:rStyle w:val="keyword1"/>
              </w:rPr>
            </w:rPrChange>
          </w:rPr>
          <w:t>FOREIGN</w:t>
        </w:r>
        <w:r w:rsidRPr="00A85691">
          <w:rPr>
            <w:sz w:val="18"/>
            <w:rPrChange w:id="5516" w:author="shorny" w:date="2014-06-09T15:49:00Z">
              <w:rPr/>
            </w:rPrChange>
          </w:rPr>
          <w:t xml:space="preserve"> </w:t>
        </w:r>
        <w:r w:rsidRPr="00A85691">
          <w:rPr>
            <w:rStyle w:val="keyword1"/>
            <w:sz w:val="18"/>
            <w:rPrChange w:id="5517" w:author="shorny" w:date="2014-06-09T15:49:00Z">
              <w:rPr>
                <w:rStyle w:val="keyword1"/>
              </w:rPr>
            </w:rPrChange>
          </w:rPr>
          <w:t>KEY</w:t>
        </w:r>
        <w:r w:rsidRPr="00A85691">
          <w:rPr>
            <w:sz w:val="18"/>
            <w:rPrChange w:id="5518" w:author="shorny" w:date="2014-06-09T15:49:00Z">
              <w:rPr/>
            </w:rPrChange>
          </w:rPr>
          <w:t xml:space="preserve"> (DocStatusID)</w:t>
        </w:r>
      </w:ins>
    </w:p>
    <w:p w14:paraId="25F26F75" w14:textId="77777777" w:rsidR="00A85691" w:rsidRPr="00A85691" w:rsidRDefault="00A85691">
      <w:pPr>
        <w:pStyle w:val="HTMLPreformatted"/>
        <w:divId w:val="1206136475"/>
        <w:rPr>
          <w:ins w:id="5519" w:author="shorny" w:date="2014-06-09T15:48:00Z"/>
          <w:sz w:val="18"/>
          <w:rPrChange w:id="5520" w:author="shorny" w:date="2014-06-09T15:49:00Z">
            <w:rPr>
              <w:ins w:id="5521" w:author="shorny" w:date="2014-06-09T15:48:00Z"/>
            </w:rPr>
          </w:rPrChange>
        </w:rPr>
      </w:pPr>
      <w:ins w:id="5522" w:author="shorny" w:date="2014-06-09T15:48:00Z">
        <w:r w:rsidRPr="00A85691">
          <w:rPr>
            <w:sz w:val="18"/>
            <w:rPrChange w:id="5523" w:author="shorny" w:date="2014-06-09T15:49:00Z">
              <w:rPr/>
            </w:rPrChange>
          </w:rPr>
          <w:t xml:space="preserve">  </w:t>
        </w:r>
        <w:r w:rsidRPr="00A85691">
          <w:rPr>
            <w:rStyle w:val="keyword1"/>
            <w:sz w:val="18"/>
            <w:rPrChange w:id="5524" w:author="shorny" w:date="2014-06-09T15:49:00Z">
              <w:rPr>
                <w:rStyle w:val="keyword1"/>
              </w:rPr>
            </w:rPrChange>
          </w:rPr>
          <w:t>REFERENCES</w:t>
        </w:r>
        <w:r w:rsidRPr="00A85691">
          <w:rPr>
            <w:sz w:val="18"/>
            <w:rPrChange w:id="5525" w:author="shorny" w:date="2014-06-09T15:49:00Z">
              <w:rPr/>
            </w:rPrChange>
          </w:rPr>
          <w:t xml:space="preserve"> `Document Status` (DocStatusID)</w:t>
        </w:r>
      </w:ins>
    </w:p>
    <w:p w14:paraId="60AAAA1A" w14:textId="77777777" w:rsidR="00A85691" w:rsidRPr="00A85691" w:rsidRDefault="00A85691">
      <w:pPr>
        <w:pStyle w:val="HTMLPreformatted"/>
        <w:divId w:val="1206136475"/>
        <w:rPr>
          <w:ins w:id="5526" w:author="shorny" w:date="2014-06-09T15:48:00Z"/>
          <w:sz w:val="18"/>
          <w:rPrChange w:id="5527" w:author="shorny" w:date="2014-06-09T15:49:00Z">
            <w:rPr>
              <w:ins w:id="5528" w:author="shorny" w:date="2014-06-09T15:48:00Z"/>
            </w:rPr>
          </w:rPrChange>
        </w:rPr>
      </w:pPr>
      <w:ins w:id="5529" w:author="shorny" w:date="2014-06-09T15:48:00Z">
        <w:r w:rsidRPr="00A85691">
          <w:rPr>
            <w:sz w:val="18"/>
            <w:rPrChange w:id="5530" w:author="shorny" w:date="2014-06-09T15:49:00Z">
              <w:rPr/>
            </w:rPrChange>
          </w:rPr>
          <w:t xml:space="preserve">  </w:t>
        </w:r>
        <w:r w:rsidRPr="00A85691">
          <w:rPr>
            <w:rStyle w:val="keyword1"/>
            <w:sz w:val="18"/>
            <w:rPrChange w:id="5531" w:author="shorny" w:date="2014-06-09T15:49:00Z">
              <w:rPr>
                <w:rStyle w:val="keyword1"/>
              </w:rPr>
            </w:rPrChange>
          </w:rPr>
          <w:t>ON</w:t>
        </w:r>
        <w:r w:rsidRPr="00A85691">
          <w:rPr>
            <w:sz w:val="18"/>
            <w:rPrChange w:id="5532" w:author="shorny" w:date="2014-06-09T15:49:00Z">
              <w:rPr/>
            </w:rPrChange>
          </w:rPr>
          <w:t xml:space="preserve"> </w:t>
        </w:r>
        <w:r w:rsidRPr="00A85691">
          <w:rPr>
            <w:rStyle w:val="keyword1"/>
            <w:sz w:val="18"/>
            <w:rPrChange w:id="5533" w:author="shorny" w:date="2014-06-09T15:49:00Z">
              <w:rPr>
                <w:rStyle w:val="keyword1"/>
              </w:rPr>
            </w:rPrChange>
          </w:rPr>
          <w:t>UPDATE</w:t>
        </w:r>
        <w:r w:rsidRPr="00A85691">
          <w:rPr>
            <w:sz w:val="18"/>
            <w:rPrChange w:id="5534" w:author="shorny" w:date="2014-06-09T15:49:00Z">
              <w:rPr/>
            </w:rPrChange>
          </w:rPr>
          <w:t xml:space="preserve"> </w:t>
        </w:r>
        <w:r w:rsidRPr="00A85691">
          <w:rPr>
            <w:rStyle w:val="keyword1"/>
            <w:sz w:val="18"/>
            <w:rPrChange w:id="5535" w:author="shorny" w:date="2014-06-09T15:49:00Z">
              <w:rPr>
                <w:rStyle w:val="keyword1"/>
              </w:rPr>
            </w:rPrChange>
          </w:rPr>
          <w:t>Cascade</w:t>
        </w:r>
        <w:r w:rsidRPr="00A85691">
          <w:rPr>
            <w:sz w:val="18"/>
            <w:rPrChange w:id="5536" w:author="shorny" w:date="2014-06-09T15:49:00Z">
              <w:rPr/>
            </w:rPrChange>
          </w:rPr>
          <w:t xml:space="preserve"> </w:t>
        </w:r>
        <w:r w:rsidRPr="00A85691">
          <w:rPr>
            <w:rStyle w:val="keyword1"/>
            <w:sz w:val="18"/>
            <w:rPrChange w:id="5537" w:author="shorny" w:date="2014-06-09T15:49:00Z">
              <w:rPr>
                <w:rStyle w:val="keyword1"/>
              </w:rPr>
            </w:rPrChange>
          </w:rPr>
          <w:t>ON</w:t>
        </w:r>
        <w:r w:rsidRPr="00A85691">
          <w:rPr>
            <w:sz w:val="18"/>
            <w:rPrChange w:id="5538" w:author="shorny" w:date="2014-06-09T15:49:00Z">
              <w:rPr/>
            </w:rPrChange>
          </w:rPr>
          <w:t xml:space="preserve"> </w:t>
        </w:r>
        <w:r w:rsidRPr="00A85691">
          <w:rPr>
            <w:rStyle w:val="keyword1"/>
            <w:sz w:val="18"/>
            <w:rPrChange w:id="5539" w:author="shorny" w:date="2014-06-09T15:49:00Z">
              <w:rPr>
                <w:rStyle w:val="keyword1"/>
              </w:rPr>
            </w:rPrChange>
          </w:rPr>
          <w:t>DELETE</w:t>
        </w:r>
        <w:r w:rsidRPr="00A85691">
          <w:rPr>
            <w:sz w:val="18"/>
            <w:rPrChange w:id="5540" w:author="shorny" w:date="2014-06-09T15:49:00Z">
              <w:rPr/>
            </w:rPrChange>
          </w:rPr>
          <w:t xml:space="preserve"> </w:t>
        </w:r>
        <w:r w:rsidRPr="00A85691">
          <w:rPr>
            <w:rStyle w:val="keyword1"/>
            <w:sz w:val="18"/>
            <w:rPrChange w:id="5541" w:author="shorny" w:date="2014-06-09T15:49:00Z">
              <w:rPr>
                <w:rStyle w:val="keyword1"/>
              </w:rPr>
            </w:rPrChange>
          </w:rPr>
          <w:t>Restrict</w:t>
        </w:r>
        <w:r w:rsidRPr="00A85691">
          <w:rPr>
            <w:sz w:val="18"/>
            <w:rPrChange w:id="5542" w:author="shorny" w:date="2014-06-09T15:49:00Z">
              <w:rPr/>
            </w:rPrChange>
          </w:rPr>
          <w:t>;</w:t>
        </w:r>
      </w:ins>
    </w:p>
    <w:p w14:paraId="0E4C960B" w14:textId="77777777" w:rsidR="00A85691" w:rsidRPr="00A85691" w:rsidRDefault="00A85691">
      <w:pPr>
        <w:pStyle w:val="HTMLPreformatted"/>
        <w:divId w:val="1206136475"/>
        <w:rPr>
          <w:ins w:id="5543" w:author="shorny" w:date="2014-06-09T15:48:00Z"/>
          <w:sz w:val="18"/>
          <w:rPrChange w:id="5544" w:author="shorny" w:date="2014-06-09T15:49:00Z">
            <w:rPr>
              <w:ins w:id="5545" w:author="shorny" w:date="2014-06-09T15:48:00Z"/>
            </w:rPr>
          </w:rPrChange>
        </w:rPr>
      </w:pPr>
    </w:p>
    <w:p w14:paraId="2B24DB5F" w14:textId="77777777" w:rsidR="00A85691" w:rsidRPr="00A85691" w:rsidRDefault="00A85691">
      <w:pPr>
        <w:pStyle w:val="HTMLPreformatted"/>
        <w:divId w:val="1206136475"/>
        <w:rPr>
          <w:ins w:id="5546" w:author="shorny" w:date="2014-06-09T15:48:00Z"/>
          <w:sz w:val="18"/>
          <w:rPrChange w:id="5547" w:author="shorny" w:date="2014-06-09T15:49:00Z">
            <w:rPr>
              <w:ins w:id="5548" w:author="shorny" w:date="2014-06-09T15:48:00Z"/>
            </w:rPr>
          </w:rPrChange>
        </w:rPr>
      </w:pPr>
      <w:ins w:id="5549" w:author="shorny" w:date="2014-06-09T15:48:00Z">
        <w:r w:rsidRPr="00A85691">
          <w:rPr>
            <w:rStyle w:val="keyword1"/>
            <w:sz w:val="18"/>
            <w:rPrChange w:id="5550" w:author="shorny" w:date="2014-06-09T15:49:00Z">
              <w:rPr>
                <w:rStyle w:val="keyword1"/>
              </w:rPr>
            </w:rPrChange>
          </w:rPr>
          <w:t>ALTER</w:t>
        </w:r>
        <w:r w:rsidRPr="00A85691">
          <w:rPr>
            <w:sz w:val="18"/>
            <w:rPrChange w:id="5551" w:author="shorny" w:date="2014-06-09T15:49:00Z">
              <w:rPr/>
            </w:rPrChange>
          </w:rPr>
          <w:t xml:space="preserve"> </w:t>
        </w:r>
        <w:r w:rsidRPr="00A85691">
          <w:rPr>
            <w:rStyle w:val="keyword1"/>
            <w:sz w:val="18"/>
            <w:rPrChange w:id="5552" w:author="shorny" w:date="2014-06-09T15:49:00Z">
              <w:rPr>
                <w:rStyle w:val="keyword1"/>
              </w:rPr>
            </w:rPrChange>
          </w:rPr>
          <w:t>TABLE</w:t>
        </w:r>
        <w:r w:rsidRPr="00A85691">
          <w:rPr>
            <w:sz w:val="18"/>
            <w:rPrChange w:id="5553" w:author="shorny" w:date="2014-06-09T15:49:00Z">
              <w:rPr/>
            </w:rPrChange>
          </w:rPr>
          <w:t xml:space="preserve"> `University Staff Member_Application`</w:t>
        </w:r>
      </w:ins>
    </w:p>
    <w:p w14:paraId="400087E7" w14:textId="77777777" w:rsidR="00A85691" w:rsidRPr="00A85691" w:rsidRDefault="00A85691">
      <w:pPr>
        <w:pStyle w:val="HTMLPreformatted"/>
        <w:divId w:val="1206136475"/>
        <w:rPr>
          <w:ins w:id="5554" w:author="shorny" w:date="2014-06-09T15:48:00Z"/>
          <w:sz w:val="18"/>
          <w:rPrChange w:id="5555" w:author="shorny" w:date="2014-06-09T15:49:00Z">
            <w:rPr>
              <w:ins w:id="5556" w:author="shorny" w:date="2014-06-09T15:48:00Z"/>
            </w:rPr>
          </w:rPrChange>
        </w:rPr>
      </w:pPr>
      <w:ins w:id="5557" w:author="shorny" w:date="2014-06-09T15:48:00Z">
        <w:r w:rsidRPr="00A85691">
          <w:rPr>
            <w:rStyle w:val="keyword1"/>
            <w:sz w:val="18"/>
            <w:rPrChange w:id="5558" w:author="shorny" w:date="2014-06-09T15:49:00Z">
              <w:rPr>
                <w:rStyle w:val="keyword1"/>
              </w:rPr>
            </w:rPrChange>
          </w:rPr>
          <w:t>ADD</w:t>
        </w:r>
        <w:r w:rsidRPr="00A85691">
          <w:rPr>
            <w:sz w:val="18"/>
            <w:rPrChange w:id="5559" w:author="shorny" w:date="2014-06-09T15:49:00Z">
              <w:rPr/>
            </w:rPrChange>
          </w:rPr>
          <w:t xml:space="preserve"> INDEX flags (StaffID),</w:t>
        </w:r>
      </w:ins>
    </w:p>
    <w:p w14:paraId="6F6A9231" w14:textId="77777777" w:rsidR="00A85691" w:rsidRPr="00A85691" w:rsidRDefault="00A85691">
      <w:pPr>
        <w:pStyle w:val="HTMLPreformatted"/>
        <w:divId w:val="1206136475"/>
        <w:rPr>
          <w:ins w:id="5560" w:author="shorny" w:date="2014-06-09T15:48:00Z"/>
          <w:sz w:val="18"/>
          <w:rPrChange w:id="5561" w:author="shorny" w:date="2014-06-09T15:49:00Z">
            <w:rPr>
              <w:ins w:id="5562" w:author="shorny" w:date="2014-06-09T15:48:00Z"/>
            </w:rPr>
          </w:rPrChange>
        </w:rPr>
      </w:pPr>
      <w:ins w:id="5563" w:author="shorny" w:date="2014-06-09T15:48:00Z">
        <w:r w:rsidRPr="00A85691">
          <w:rPr>
            <w:rStyle w:val="keyword1"/>
            <w:sz w:val="18"/>
            <w:rPrChange w:id="5564" w:author="shorny" w:date="2014-06-09T15:49:00Z">
              <w:rPr>
                <w:rStyle w:val="keyword1"/>
              </w:rPr>
            </w:rPrChange>
          </w:rPr>
          <w:t>ADD</w:t>
        </w:r>
        <w:r w:rsidRPr="00A85691">
          <w:rPr>
            <w:sz w:val="18"/>
            <w:rPrChange w:id="5565" w:author="shorny" w:date="2014-06-09T15:49:00Z">
              <w:rPr/>
            </w:rPrChange>
          </w:rPr>
          <w:t xml:space="preserve"> </w:t>
        </w:r>
        <w:r w:rsidRPr="00A85691">
          <w:rPr>
            <w:rStyle w:val="keyword1"/>
            <w:sz w:val="18"/>
            <w:rPrChange w:id="5566" w:author="shorny" w:date="2014-06-09T15:49:00Z">
              <w:rPr>
                <w:rStyle w:val="keyword1"/>
              </w:rPr>
            </w:rPrChange>
          </w:rPr>
          <w:t>CONSTRAINT</w:t>
        </w:r>
        <w:r w:rsidRPr="00A85691">
          <w:rPr>
            <w:sz w:val="18"/>
            <w:rPrChange w:id="5567" w:author="shorny" w:date="2014-06-09T15:49:00Z">
              <w:rPr/>
            </w:rPrChange>
          </w:rPr>
          <w:t xml:space="preserve"> flags </w:t>
        </w:r>
        <w:r w:rsidRPr="00A85691">
          <w:rPr>
            <w:rStyle w:val="keyword1"/>
            <w:sz w:val="18"/>
            <w:rPrChange w:id="5568" w:author="shorny" w:date="2014-06-09T15:49:00Z">
              <w:rPr>
                <w:rStyle w:val="keyword1"/>
              </w:rPr>
            </w:rPrChange>
          </w:rPr>
          <w:t>FOREIGN</w:t>
        </w:r>
        <w:r w:rsidRPr="00A85691">
          <w:rPr>
            <w:sz w:val="18"/>
            <w:rPrChange w:id="5569" w:author="shorny" w:date="2014-06-09T15:49:00Z">
              <w:rPr/>
            </w:rPrChange>
          </w:rPr>
          <w:t xml:space="preserve"> </w:t>
        </w:r>
        <w:r w:rsidRPr="00A85691">
          <w:rPr>
            <w:rStyle w:val="keyword1"/>
            <w:sz w:val="18"/>
            <w:rPrChange w:id="5570" w:author="shorny" w:date="2014-06-09T15:49:00Z">
              <w:rPr>
                <w:rStyle w:val="keyword1"/>
              </w:rPr>
            </w:rPrChange>
          </w:rPr>
          <w:t>KEY</w:t>
        </w:r>
        <w:r w:rsidRPr="00A85691">
          <w:rPr>
            <w:sz w:val="18"/>
            <w:rPrChange w:id="5571" w:author="shorny" w:date="2014-06-09T15:49:00Z">
              <w:rPr/>
            </w:rPrChange>
          </w:rPr>
          <w:t xml:space="preserve"> (StaffID)</w:t>
        </w:r>
      </w:ins>
    </w:p>
    <w:p w14:paraId="66774381" w14:textId="77777777" w:rsidR="00A85691" w:rsidRPr="00A85691" w:rsidRDefault="00A85691">
      <w:pPr>
        <w:pStyle w:val="HTMLPreformatted"/>
        <w:divId w:val="1206136475"/>
        <w:rPr>
          <w:ins w:id="5572" w:author="shorny" w:date="2014-06-09T15:48:00Z"/>
          <w:sz w:val="18"/>
          <w:rPrChange w:id="5573" w:author="shorny" w:date="2014-06-09T15:49:00Z">
            <w:rPr>
              <w:ins w:id="5574" w:author="shorny" w:date="2014-06-09T15:48:00Z"/>
            </w:rPr>
          </w:rPrChange>
        </w:rPr>
      </w:pPr>
      <w:ins w:id="5575" w:author="shorny" w:date="2014-06-09T15:48:00Z">
        <w:r w:rsidRPr="00A85691">
          <w:rPr>
            <w:sz w:val="18"/>
            <w:rPrChange w:id="5576" w:author="shorny" w:date="2014-06-09T15:49:00Z">
              <w:rPr/>
            </w:rPrChange>
          </w:rPr>
          <w:t xml:space="preserve">  </w:t>
        </w:r>
        <w:r w:rsidRPr="00A85691">
          <w:rPr>
            <w:rStyle w:val="keyword1"/>
            <w:sz w:val="18"/>
            <w:rPrChange w:id="5577" w:author="shorny" w:date="2014-06-09T15:49:00Z">
              <w:rPr>
                <w:rStyle w:val="keyword1"/>
              </w:rPr>
            </w:rPrChange>
          </w:rPr>
          <w:t>REFERENCES</w:t>
        </w:r>
        <w:r w:rsidRPr="00A85691">
          <w:rPr>
            <w:sz w:val="18"/>
            <w:rPrChange w:id="5578" w:author="shorny" w:date="2014-06-09T15:49:00Z">
              <w:rPr/>
            </w:rPrChange>
          </w:rPr>
          <w:t xml:space="preserve"> `University Staff Member` (StaffID)</w:t>
        </w:r>
      </w:ins>
    </w:p>
    <w:p w14:paraId="0865A6AD" w14:textId="77777777" w:rsidR="00A85691" w:rsidRPr="00A85691" w:rsidRDefault="00A85691">
      <w:pPr>
        <w:pStyle w:val="HTMLPreformatted"/>
        <w:divId w:val="1206136475"/>
        <w:rPr>
          <w:ins w:id="5579" w:author="shorny" w:date="2014-06-09T15:48:00Z"/>
          <w:sz w:val="18"/>
          <w:rPrChange w:id="5580" w:author="shorny" w:date="2014-06-09T15:49:00Z">
            <w:rPr>
              <w:ins w:id="5581" w:author="shorny" w:date="2014-06-09T15:48:00Z"/>
            </w:rPr>
          </w:rPrChange>
        </w:rPr>
      </w:pPr>
      <w:ins w:id="5582" w:author="shorny" w:date="2014-06-09T15:48:00Z">
        <w:r w:rsidRPr="00A85691">
          <w:rPr>
            <w:sz w:val="18"/>
            <w:rPrChange w:id="5583" w:author="shorny" w:date="2014-06-09T15:49:00Z">
              <w:rPr/>
            </w:rPrChange>
          </w:rPr>
          <w:t xml:space="preserve">  </w:t>
        </w:r>
        <w:r w:rsidRPr="00A85691">
          <w:rPr>
            <w:rStyle w:val="keyword1"/>
            <w:sz w:val="18"/>
            <w:rPrChange w:id="5584" w:author="shorny" w:date="2014-06-09T15:49:00Z">
              <w:rPr>
                <w:rStyle w:val="keyword1"/>
              </w:rPr>
            </w:rPrChange>
          </w:rPr>
          <w:t>ON</w:t>
        </w:r>
        <w:r w:rsidRPr="00A85691">
          <w:rPr>
            <w:sz w:val="18"/>
            <w:rPrChange w:id="5585" w:author="shorny" w:date="2014-06-09T15:49:00Z">
              <w:rPr/>
            </w:rPrChange>
          </w:rPr>
          <w:t xml:space="preserve"> </w:t>
        </w:r>
        <w:r w:rsidRPr="00A85691">
          <w:rPr>
            <w:rStyle w:val="keyword1"/>
            <w:sz w:val="18"/>
            <w:rPrChange w:id="5586" w:author="shorny" w:date="2014-06-09T15:49:00Z">
              <w:rPr>
                <w:rStyle w:val="keyword1"/>
              </w:rPr>
            </w:rPrChange>
          </w:rPr>
          <w:t>UPDATE</w:t>
        </w:r>
        <w:r w:rsidRPr="00A85691">
          <w:rPr>
            <w:sz w:val="18"/>
            <w:rPrChange w:id="5587" w:author="shorny" w:date="2014-06-09T15:49:00Z">
              <w:rPr/>
            </w:rPrChange>
          </w:rPr>
          <w:t xml:space="preserve"> </w:t>
        </w:r>
        <w:r w:rsidRPr="00A85691">
          <w:rPr>
            <w:rStyle w:val="keyword1"/>
            <w:sz w:val="18"/>
            <w:rPrChange w:id="5588" w:author="shorny" w:date="2014-06-09T15:49:00Z">
              <w:rPr>
                <w:rStyle w:val="keyword1"/>
              </w:rPr>
            </w:rPrChange>
          </w:rPr>
          <w:t>Cascade</w:t>
        </w:r>
        <w:r w:rsidRPr="00A85691">
          <w:rPr>
            <w:sz w:val="18"/>
            <w:rPrChange w:id="5589" w:author="shorny" w:date="2014-06-09T15:49:00Z">
              <w:rPr/>
            </w:rPrChange>
          </w:rPr>
          <w:t xml:space="preserve"> </w:t>
        </w:r>
        <w:r w:rsidRPr="00A85691">
          <w:rPr>
            <w:rStyle w:val="keyword1"/>
            <w:sz w:val="18"/>
            <w:rPrChange w:id="5590" w:author="shorny" w:date="2014-06-09T15:49:00Z">
              <w:rPr>
                <w:rStyle w:val="keyword1"/>
              </w:rPr>
            </w:rPrChange>
          </w:rPr>
          <w:t>ON</w:t>
        </w:r>
        <w:r w:rsidRPr="00A85691">
          <w:rPr>
            <w:sz w:val="18"/>
            <w:rPrChange w:id="5591" w:author="shorny" w:date="2014-06-09T15:49:00Z">
              <w:rPr/>
            </w:rPrChange>
          </w:rPr>
          <w:t xml:space="preserve"> </w:t>
        </w:r>
        <w:r w:rsidRPr="00A85691">
          <w:rPr>
            <w:rStyle w:val="keyword1"/>
            <w:sz w:val="18"/>
            <w:rPrChange w:id="5592" w:author="shorny" w:date="2014-06-09T15:49:00Z">
              <w:rPr>
                <w:rStyle w:val="keyword1"/>
              </w:rPr>
            </w:rPrChange>
          </w:rPr>
          <w:t>DELETE</w:t>
        </w:r>
        <w:r w:rsidRPr="00A85691">
          <w:rPr>
            <w:sz w:val="18"/>
            <w:rPrChange w:id="5593" w:author="shorny" w:date="2014-06-09T15:49:00Z">
              <w:rPr/>
            </w:rPrChange>
          </w:rPr>
          <w:t xml:space="preserve"> </w:t>
        </w:r>
        <w:r w:rsidRPr="00A85691">
          <w:rPr>
            <w:rStyle w:val="keyword1"/>
            <w:sz w:val="18"/>
            <w:rPrChange w:id="5594" w:author="shorny" w:date="2014-06-09T15:49:00Z">
              <w:rPr>
                <w:rStyle w:val="keyword1"/>
              </w:rPr>
            </w:rPrChange>
          </w:rPr>
          <w:t>Cascade</w:t>
        </w:r>
        <w:r w:rsidRPr="00A85691">
          <w:rPr>
            <w:sz w:val="18"/>
            <w:rPrChange w:id="5595" w:author="shorny" w:date="2014-06-09T15:49:00Z">
              <w:rPr/>
            </w:rPrChange>
          </w:rPr>
          <w:t>;</w:t>
        </w:r>
      </w:ins>
    </w:p>
    <w:p w14:paraId="3EB7E329" w14:textId="77777777" w:rsidR="00A85691" w:rsidRPr="00A85691" w:rsidRDefault="00A85691">
      <w:pPr>
        <w:pStyle w:val="HTMLPreformatted"/>
        <w:divId w:val="1206136475"/>
        <w:rPr>
          <w:ins w:id="5596" w:author="shorny" w:date="2014-06-09T15:48:00Z"/>
          <w:sz w:val="18"/>
          <w:rPrChange w:id="5597" w:author="shorny" w:date="2014-06-09T15:49:00Z">
            <w:rPr>
              <w:ins w:id="5598" w:author="shorny" w:date="2014-06-09T15:48:00Z"/>
            </w:rPr>
          </w:rPrChange>
        </w:rPr>
      </w:pPr>
    </w:p>
    <w:p w14:paraId="2F926B18" w14:textId="77777777" w:rsidR="00A85691" w:rsidRPr="00A85691" w:rsidRDefault="00A85691">
      <w:pPr>
        <w:pStyle w:val="HTMLPreformatted"/>
        <w:divId w:val="1206136475"/>
        <w:rPr>
          <w:ins w:id="5599" w:author="shorny" w:date="2014-06-09T15:48:00Z"/>
          <w:sz w:val="18"/>
          <w:rPrChange w:id="5600" w:author="shorny" w:date="2014-06-09T15:49:00Z">
            <w:rPr>
              <w:ins w:id="5601" w:author="shorny" w:date="2014-06-09T15:48:00Z"/>
            </w:rPr>
          </w:rPrChange>
        </w:rPr>
      </w:pPr>
      <w:ins w:id="5602" w:author="shorny" w:date="2014-06-09T15:48:00Z">
        <w:r w:rsidRPr="00A85691">
          <w:rPr>
            <w:rStyle w:val="keyword1"/>
            <w:sz w:val="18"/>
            <w:rPrChange w:id="5603" w:author="shorny" w:date="2014-06-09T15:49:00Z">
              <w:rPr>
                <w:rStyle w:val="keyword1"/>
              </w:rPr>
            </w:rPrChange>
          </w:rPr>
          <w:t>ALTER</w:t>
        </w:r>
        <w:r w:rsidRPr="00A85691">
          <w:rPr>
            <w:sz w:val="18"/>
            <w:rPrChange w:id="5604" w:author="shorny" w:date="2014-06-09T15:49:00Z">
              <w:rPr/>
            </w:rPrChange>
          </w:rPr>
          <w:t xml:space="preserve"> </w:t>
        </w:r>
        <w:r w:rsidRPr="00A85691">
          <w:rPr>
            <w:rStyle w:val="keyword1"/>
            <w:sz w:val="18"/>
            <w:rPrChange w:id="5605" w:author="shorny" w:date="2014-06-09T15:49:00Z">
              <w:rPr>
                <w:rStyle w:val="keyword1"/>
              </w:rPr>
            </w:rPrChange>
          </w:rPr>
          <w:t>TABLE</w:t>
        </w:r>
        <w:r w:rsidRPr="00A85691">
          <w:rPr>
            <w:sz w:val="18"/>
            <w:rPrChange w:id="5606" w:author="shorny" w:date="2014-06-09T15:49:00Z">
              <w:rPr/>
            </w:rPrChange>
          </w:rPr>
          <w:t xml:space="preserve"> `University Staff Member_Application`</w:t>
        </w:r>
      </w:ins>
    </w:p>
    <w:p w14:paraId="1F235156" w14:textId="77777777" w:rsidR="00A85691" w:rsidRPr="00A85691" w:rsidRDefault="00A85691">
      <w:pPr>
        <w:pStyle w:val="HTMLPreformatted"/>
        <w:divId w:val="1206136475"/>
        <w:rPr>
          <w:ins w:id="5607" w:author="shorny" w:date="2014-06-09T15:48:00Z"/>
          <w:sz w:val="18"/>
          <w:rPrChange w:id="5608" w:author="shorny" w:date="2014-06-09T15:49:00Z">
            <w:rPr>
              <w:ins w:id="5609" w:author="shorny" w:date="2014-06-09T15:48:00Z"/>
            </w:rPr>
          </w:rPrChange>
        </w:rPr>
      </w:pPr>
      <w:ins w:id="5610" w:author="shorny" w:date="2014-06-09T15:48:00Z">
        <w:r w:rsidRPr="00A85691">
          <w:rPr>
            <w:rStyle w:val="keyword1"/>
            <w:sz w:val="18"/>
            <w:rPrChange w:id="5611" w:author="shorny" w:date="2014-06-09T15:49:00Z">
              <w:rPr>
                <w:rStyle w:val="keyword1"/>
              </w:rPr>
            </w:rPrChange>
          </w:rPr>
          <w:lastRenderedPageBreak/>
          <w:t>ADD</w:t>
        </w:r>
        <w:r w:rsidRPr="00A85691">
          <w:rPr>
            <w:sz w:val="18"/>
            <w:rPrChange w:id="5612" w:author="shorny" w:date="2014-06-09T15:49:00Z">
              <w:rPr/>
            </w:rPrChange>
          </w:rPr>
          <w:t xml:space="preserve"> INDEX flags2 (ApplicationID),</w:t>
        </w:r>
      </w:ins>
    </w:p>
    <w:p w14:paraId="28F40D03" w14:textId="77777777" w:rsidR="00A85691" w:rsidRPr="00A85691" w:rsidRDefault="00A85691">
      <w:pPr>
        <w:pStyle w:val="HTMLPreformatted"/>
        <w:divId w:val="1206136475"/>
        <w:rPr>
          <w:ins w:id="5613" w:author="shorny" w:date="2014-06-09T15:48:00Z"/>
          <w:sz w:val="18"/>
          <w:rPrChange w:id="5614" w:author="shorny" w:date="2014-06-09T15:49:00Z">
            <w:rPr>
              <w:ins w:id="5615" w:author="shorny" w:date="2014-06-09T15:48:00Z"/>
            </w:rPr>
          </w:rPrChange>
        </w:rPr>
      </w:pPr>
      <w:ins w:id="5616" w:author="shorny" w:date="2014-06-09T15:48:00Z">
        <w:r w:rsidRPr="00A85691">
          <w:rPr>
            <w:rStyle w:val="keyword1"/>
            <w:sz w:val="18"/>
            <w:rPrChange w:id="5617" w:author="shorny" w:date="2014-06-09T15:49:00Z">
              <w:rPr>
                <w:rStyle w:val="keyword1"/>
              </w:rPr>
            </w:rPrChange>
          </w:rPr>
          <w:t>ADD</w:t>
        </w:r>
        <w:r w:rsidRPr="00A85691">
          <w:rPr>
            <w:sz w:val="18"/>
            <w:rPrChange w:id="5618" w:author="shorny" w:date="2014-06-09T15:49:00Z">
              <w:rPr/>
            </w:rPrChange>
          </w:rPr>
          <w:t xml:space="preserve"> </w:t>
        </w:r>
        <w:r w:rsidRPr="00A85691">
          <w:rPr>
            <w:rStyle w:val="keyword1"/>
            <w:sz w:val="18"/>
            <w:rPrChange w:id="5619" w:author="shorny" w:date="2014-06-09T15:49:00Z">
              <w:rPr>
                <w:rStyle w:val="keyword1"/>
              </w:rPr>
            </w:rPrChange>
          </w:rPr>
          <w:t>CONSTRAINT</w:t>
        </w:r>
        <w:r w:rsidRPr="00A85691">
          <w:rPr>
            <w:sz w:val="18"/>
            <w:rPrChange w:id="5620" w:author="shorny" w:date="2014-06-09T15:49:00Z">
              <w:rPr/>
            </w:rPrChange>
          </w:rPr>
          <w:t xml:space="preserve"> flags2 </w:t>
        </w:r>
        <w:r w:rsidRPr="00A85691">
          <w:rPr>
            <w:rStyle w:val="keyword1"/>
            <w:sz w:val="18"/>
            <w:rPrChange w:id="5621" w:author="shorny" w:date="2014-06-09T15:49:00Z">
              <w:rPr>
                <w:rStyle w:val="keyword1"/>
              </w:rPr>
            </w:rPrChange>
          </w:rPr>
          <w:t>FOREIGN</w:t>
        </w:r>
        <w:r w:rsidRPr="00A85691">
          <w:rPr>
            <w:sz w:val="18"/>
            <w:rPrChange w:id="5622" w:author="shorny" w:date="2014-06-09T15:49:00Z">
              <w:rPr/>
            </w:rPrChange>
          </w:rPr>
          <w:t xml:space="preserve"> </w:t>
        </w:r>
        <w:r w:rsidRPr="00A85691">
          <w:rPr>
            <w:rStyle w:val="keyword1"/>
            <w:sz w:val="18"/>
            <w:rPrChange w:id="5623" w:author="shorny" w:date="2014-06-09T15:49:00Z">
              <w:rPr>
                <w:rStyle w:val="keyword1"/>
              </w:rPr>
            </w:rPrChange>
          </w:rPr>
          <w:t>KEY</w:t>
        </w:r>
        <w:r w:rsidRPr="00A85691">
          <w:rPr>
            <w:sz w:val="18"/>
            <w:rPrChange w:id="5624" w:author="shorny" w:date="2014-06-09T15:49:00Z">
              <w:rPr/>
            </w:rPrChange>
          </w:rPr>
          <w:t xml:space="preserve"> (ApplicationID)</w:t>
        </w:r>
      </w:ins>
    </w:p>
    <w:p w14:paraId="35A3EB7B" w14:textId="77777777" w:rsidR="00A85691" w:rsidRPr="00A85691" w:rsidRDefault="00A85691">
      <w:pPr>
        <w:pStyle w:val="HTMLPreformatted"/>
        <w:divId w:val="1206136475"/>
        <w:rPr>
          <w:ins w:id="5625" w:author="shorny" w:date="2014-06-09T15:48:00Z"/>
          <w:sz w:val="18"/>
          <w:rPrChange w:id="5626" w:author="shorny" w:date="2014-06-09T15:49:00Z">
            <w:rPr>
              <w:ins w:id="5627" w:author="shorny" w:date="2014-06-09T15:48:00Z"/>
            </w:rPr>
          </w:rPrChange>
        </w:rPr>
      </w:pPr>
      <w:ins w:id="5628" w:author="shorny" w:date="2014-06-09T15:48:00Z">
        <w:r w:rsidRPr="00A85691">
          <w:rPr>
            <w:sz w:val="18"/>
            <w:rPrChange w:id="5629" w:author="shorny" w:date="2014-06-09T15:49:00Z">
              <w:rPr/>
            </w:rPrChange>
          </w:rPr>
          <w:t xml:space="preserve">  </w:t>
        </w:r>
        <w:r w:rsidRPr="00A85691">
          <w:rPr>
            <w:rStyle w:val="keyword1"/>
            <w:sz w:val="18"/>
            <w:rPrChange w:id="5630" w:author="shorny" w:date="2014-06-09T15:49:00Z">
              <w:rPr>
                <w:rStyle w:val="keyword1"/>
              </w:rPr>
            </w:rPrChange>
          </w:rPr>
          <w:t>REFERENCES</w:t>
        </w:r>
        <w:r w:rsidRPr="00A85691">
          <w:rPr>
            <w:sz w:val="18"/>
            <w:rPrChange w:id="5631" w:author="shorny" w:date="2014-06-09T15:49:00Z">
              <w:rPr/>
            </w:rPrChange>
          </w:rPr>
          <w:t xml:space="preserve"> Application (ApplicationID) </w:t>
        </w:r>
        <w:r w:rsidRPr="00A85691">
          <w:rPr>
            <w:rStyle w:val="keyword1"/>
            <w:sz w:val="18"/>
            <w:rPrChange w:id="5632" w:author="shorny" w:date="2014-06-09T15:49:00Z">
              <w:rPr>
                <w:rStyle w:val="keyword1"/>
              </w:rPr>
            </w:rPrChange>
          </w:rPr>
          <w:t>ON</w:t>
        </w:r>
        <w:r w:rsidRPr="00A85691">
          <w:rPr>
            <w:sz w:val="18"/>
            <w:rPrChange w:id="5633" w:author="shorny" w:date="2014-06-09T15:49:00Z">
              <w:rPr/>
            </w:rPrChange>
          </w:rPr>
          <w:t xml:space="preserve"> </w:t>
        </w:r>
        <w:r w:rsidRPr="00A85691">
          <w:rPr>
            <w:rStyle w:val="keyword1"/>
            <w:sz w:val="18"/>
            <w:rPrChange w:id="5634" w:author="shorny" w:date="2014-06-09T15:49:00Z">
              <w:rPr>
                <w:rStyle w:val="keyword1"/>
              </w:rPr>
            </w:rPrChange>
          </w:rPr>
          <w:t>UPDATE</w:t>
        </w:r>
        <w:r w:rsidRPr="00A85691">
          <w:rPr>
            <w:sz w:val="18"/>
            <w:rPrChange w:id="5635" w:author="shorny" w:date="2014-06-09T15:49:00Z">
              <w:rPr/>
            </w:rPrChange>
          </w:rPr>
          <w:t xml:space="preserve"> </w:t>
        </w:r>
        <w:r w:rsidRPr="00A85691">
          <w:rPr>
            <w:rStyle w:val="keyword1"/>
            <w:sz w:val="18"/>
            <w:rPrChange w:id="5636" w:author="shorny" w:date="2014-06-09T15:49:00Z">
              <w:rPr>
                <w:rStyle w:val="keyword1"/>
              </w:rPr>
            </w:rPrChange>
          </w:rPr>
          <w:t>Cascade</w:t>
        </w:r>
        <w:r w:rsidRPr="00A85691">
          <w:rPr>
            <w:sz w:val="18"/>
            <w:rPrChange w:id="5637" w:author="shorny" w:date="2014-06-09T15:49:00Z">
              <w:rPr/>
            </w:rPrChange>
          </w:rPr>
          <w:t xml:space="preserve"> </w:t>
        </w:r>
        <w:r w:rsidRPr="00A85691">
          <w:rPr>
            <w:rStyle w:val="keyword1"/>
            <w:sz w:val="18"/>
            <w:rPrChange w:id="5638" w:author="shorny" w:date="2014-06-09T15:49:00Z">
              <w:rPr>
                <w:rStyle w:val="keyword1"/>
              </w:rPr>
            </w:rPrChange>
          </w:rPr>
          <w:t>ON</w:t>
        </w:r>
        <w:r w:rsidRPr="00A85691">
          <w:rPr>
            <w:sz w:val="18"/>
            <w:rPrChange w:id="5639" w:author="shorny" w:date="2014-06-09T15:49:00Z">
              <w:rPr/>
            </w:rPrChange>
          </w:rPr>
          <w:t xml:space="preserve"> </w:t>
        </w:r>
        <w:r w:rsidRPr="00A85691">
          <w:rPr>
            <w:rStyle w:val="keyword1"/>
            <w:sz w:val="18"/>
            <w:rPrChange w:id="5640" w:author="shorny" w:date="2014-06-09T15:49:00Z">
              <w:rPr>
                <w:rStyle w:val="keyword1"/>
              </w:rPr>
            </w:rPrChange>
          </w:rPr>
          <w:t>DELETE</w:t>
        </w:r>
        <w:r w:rsidRPr="00A85691">
          <w:rPr>
            <w:sz w:val="18"/>
            <w:rPrChange w:id="5641" w:author="shorny" w:date="2014-06-09T15:49:00Z">
              <w:rPr/>
            </w:rPrChange>
          </w:rPr>
          <w:t xml:space="preserve"> </w:t>
        </w:r>
        <w:r w:rsidRPr="00A85691">
          <w:rPr>
            <w:rStyle w:val="keyword1"/>
            <w:sz w:val="18"/>
            <w:rPrChange w:id="5642" w:author="shorny" w:date="2014-06-09T15:49:00Z">
              <w:rPr>
                <w:rStyle w:val="keyword1"/>
              </w:rPr>
            </w:rPrChange>
          </w:rPr>
          <w:t>Cascade</w:t>
        </w:r>
        <w:r w:rsidRPr="00A85691">
          <w:rPr>
            <w:sz w:val="18"/>
            <w:rPrChange w:id="5643" w:author="shorny" w:date="2014-06-09T15:49:00Z">
              <w:rPr/>
            </w:rPrChange>
          </w:rPr>
          <w:t>;</w:t>
        </w:r>
      </w:ins>
    </w:p>
    <w:p w14:paraId="6C8D9AC8" w14:textId="77777777" w:rsidR="00A85691" w:rsidRPr="00A85691" w:rsidRDefault="00A85691">
      <w:pPr>
        <w:pStyle w:val="HTMLPreformatted"/>
        <w:divId w:val="1206136475"/>
        <w:rPr>
          <w:ins w:id="5644" w:author="shorny" w:date="2014-06-09T15:48:00Z"/>
          <w:sz w:val="18"/>
          <w:rPrChange w:id="5645" w:author="shorny" w:date="2014-06-09T15:49:00Z">
            <w:rPr>
              <w:ins w:id="5646" w:author="shorny" w:date="2014-06-09T15:48:00Z"/>
            </w:rPr>
          </w:rPrChange>
        </w:rPr>
      </w:pPr>
    </w:p>
    <w:p w14:paraId="0F77E757" w14:textId="77777777" w:rsidR="00A85691" w:rsidRPr="00A85691" w:rsidRDefault="00A85691">
      <w:pPr>
        <w:pStyle w:val="HTMLPreformatted"/>
        <w:divId w:val="1206136475"/>
        <w:rPr>
          <w:ins w:id="5647" w:author="shorny" w:date="2014-06-09T15:48:00Z"/>
          <w:sz w:val="18"/>
          <w:rPrChange w:id="5648" w:author="shorny" w:date="2014-06-09T15:49:00Z">
            <w:rPr>
              <w:ins w:id="5649" w:author="shorny" w:date="2014-06-09T15:48:00Z"/>
            </w:rPr>
          </w:rPrChange>
        </w:rPr>
      </w:pPr>
      <w:ins w:id="5650" w:author="shorny" w:date="2014-06-09T15:48:00Z">
        <w:r w:rsidRPr="00A85691">
          <w:rPr>
            <w:rStyle w:val="keyword1"/>
            <w:sz w:val="18"/>
            <w:rPrChange w:id="5651" w:author="shorny" w:date="2014-06-09T15:49:00Z">
              <w:rPr>
                <w:rStyle w:val="keyword1"/>
              </w:rPr>
            </w:rPrChange>
          </w:rPr>
          <w:t>ALTER</w:t>
        </w:r>
        <w:r w:rsidRPr="00A85691">
          <w:rPr>
            <w:sz w:val="18"/>
            <w:rPrChange w:id="5652" w:author="shorny" w:date="2014-06-09T15:49:00Z">
              <w:rPr/>
            </w:rPrChange>
          </w:rPr>
          <w:t xml:space="preserve"> </w:t>
        </w:r>
        <w:r w:rsidRPr="00A85691">
          <w:rPr>
            <w:rStyle w:val="keyword1"/>
            <w:sz w:val="18"/>
            <w:rPrChange w:id="5653" w:author="shorny" w:date="2014-06-09T15:49:00Z">
              <w:rPr>
                <w:rStyle w:val="keyword1"/>
              </w:rPr>
            </w:rPrChange>
          </w:rPr>
          <w:t>TABLE</w:t>
        </w:r>
        <w:r w:rsidRPr="00A85691">
          <w:rPr>
            <w:sz w:val="18"/>
            <w:rPrChange w:id="5654" w:author="shorny" w:date="2014-06-09T15:49:00Z">
              <w:rPr/>
            </w:rPrChange>
          </w:rPr>
          <w:t xml:space="preserve"> </w:t>
        </w:r>
        <w:r w:rsidRPr="00A85691">
          <w:rPr>
            <w:rStyle w:val="function-name1"/>
            <w:sz w:val="18"/>
            <w:rPrChange w:id="5655" w:author="shorny" w:date="2014-06-09T15:49:00Z">
              <w:rPr>
                <w:rStyle w:val="function-name1"/>
              </w:rPr>
            </w:rPrChange>
          </w:rPr>
          <w:t>Referee</w:t>
        </w:r>
      </w:ins>
    </w:p>
    <w:p w14:paraId="05F2B1AD" w14:textId="77777777" w:rsidR="00A85691" w:rsidRPr="00A85691" w:rsidRDefault="00A85691">
      <w:pPr>
        <w:pStyle w:val="HTMLPreformatted"/>
        <w:divId w:val="1206136475"/>
        <w:rPr>
          <w:ins w:id="5656" w:author="shorny" w:date="2014-06-09T15:48:00Z"/>
          <w:sz w:val="18"/>
          <w:rPrChange w:id="5657" w:author="shorny" w:date="2014-06-09T15:49:00Z">
            <w:rPr>
              <w:ins w:id="5658" w:author="shorny" w:date="2014-06-09T15:48:00Z"/>
            </w:rPr>
          </w:rPrChange>
        </w:rPr>
      </w:pPr>
      <w:ins w:id="5659" w:author="shorny" w:date="2014-06-09T15:48:00Z">
        <w:r w:rsidRPr="00A85691">
          <w:rPr>
            <w:rStyle w:val="keyword1"/>
            <w:sz w:val="18"/>
            <w:rPrChange w:id="5660" w:author="shorny" w:date="2014-06-09T15:49:00Z">
              <w:rPr>
                <w:rStyle w:val="keyword1"/>
              </w:rPr>
            </w:rPrChange>
          </w:rPr>
          <w:t>ADD</w:t>
        </w:r>
        <w:r w:rsidRPr="00A85691">
          <w:rPr>
            <w:sz w:val="18"/>
            <w:rPrChange w:id="5661" w:author="shorny" w:date="2014-06-09T15:49:00Z">
              <w:rPr/>
            </w:rPrChange>
          </w:rPr>
          <w:t xml:space="preserve"> INDEX `supported </w:t>
        </w:r>
        <w:r w:rsidRPr="00A85691">
          <w:rPr>
            <w:rStyle w:val="keyword1"/>
            <w:sz w:val="18"/>
            <w:rPrChange w:id="5662" w:author="shorny" w:date="2014-06-09T15:49:00Z">
              <w:rPr>
                <w:rStyle w:val="keyword1"/>
              </w:rPr>
            </w:rPrChange>
          </w:rPr>
          <w:t>by</w:t>
        </w:r>
        <w:r w:rsidRPr="00A85691">
          <w:rPr>
            <w:sz w:val="18"/>
            <w:rPrChange w:id="5663" w:author="shorny" w:date="2014-06-09T15:49:00Z">
              <w:rPr/>
            </w:rPrChange>
          </w:rPr>
          <w:t>` (ApplicationID),</w:t>
        </w:r>
      </w:ins>
    </w:p>
    <w:p w14:paraId="4A96EEBF" w14:textId="77777777" w:rsidR="00A85691" w:rsidRPr="00A85691" w:rsidRDefault="00A85691">
      <w:pPr>
        <w:pStyle w:val="HTMLPreformatted"/>
        <w:divId w:val="1206136475"/>
        <w:rPr>
          <w:ins w:id="5664" w:author="shorny" w:date="2014-06-09T15:48:00Z"/>
          <w:sz w:val="18"/>
          <w:rPrChange w:id="5665" w:author="shorny" w:date="2014-06-09T15:49:00Z">
            <w:rPr>
              <w:ins w:id="5666" w:author="shorny" w:date="2014-06-09T15:48:00Z"/>
            </w:rPr>
          </w:rPrChange>
        </w:rPr>
      </w:pPr>
      <w:ins w:id="5667" w:author="shorny" w:date="2014-06-09T15:48:00Z">
        <w:r w:rsidRPr="00A85691">
          <w:rPr>
            <w:rStyle w:val="keyword1"/>
            <w:sz w:val="18"/>
            <w:rPrChange w:id="5668" w:author="shorny" w:date="2014-06-09T15:49:00Z">
              <w:rPr>
                <w:rStyle w:val="keyword1"/>
              </w:rPr>
            </w:rPrChange>
          </w:rPr>
          <w:t>ADD</w:t>
        </w:r>
        <w:r w:rsidRPr="00A85691">
          <w:rPr>
            <w:sz w:val="18"/>
            <w:rPrChange w:id="5669" w:author="shorny" w:date="2014-06-09T15:49:00Z">
              <w:rPr/>
            </w:rPrChange>
          </w:rPr>
          <w:t xml:space="preserve"> </w:t>
        </w:r>
        <w:r w:rsidRPr="00A85691">
          <w:rPr>
            <w:rStyle w:val="keyword1"/>
            <w:sz w:val="18"/>
            <w:rPrChange w:id="5670" w:author="shorny" w:date="2014-06-09T15:49:00Z">
              <w:rPr>
                <w:rStyle w:val="keyword1"/>
              </w:rPr>
            </w:rPrChange>
          </w:rPr>
          <w:t>CONSTRAINT</w:t>
        </w:r>
        <w:r w:rsidRPr="00A85691">
          <w:rPr>
            <w:sz w:val="18"/>
            <w:rPrChange w:id="5671" w:author="shorny" w:date="2014-06-09T15:49:00Z">
              <w:rPr/>
            </w:rPrChange>
          </w:rPr>
          <w:t xml:space="preserve"> `supported </w:t>
        </w:r>
        <w:r w:rsidRPr="00A85691">
          <w:rPr>
            <w:rStyle w:val="keyword1"/>
            <w:sz w:val="18"/>
            <w:rPrChange w:id="5672" w:author="shorny" w:date="2014-06-09T15:49:00Z">
              <w:rPr>
                <w:rStyle w:val="keyword1"/>
              </w:rPr>
            </w:rPrChange>
          </w:rPr>
          <w:t>by</w:t>
        </w:r>
        <w:r w:rsidRPr="00A85691">
          <w:rPr>
            <w:sz w:val="18"/>
            <w:rPrChange w:id="5673" w:author="shorny" w:date="2014-06-09T15:49:00Z">
              <w:rPr/>
            </w:rPrChange>
          </w:rPr>
          <w:t xml:space="preserve">` </w:t>
        </w:r>
        <w:r w:rsidRPr="00A85691">
          <w:rPr>
            <w:rStyle w:val="keyword1"/>
            <w:sz w:val="18"/>
            <w:rPrChange w:id="5674" w:author="shorny" w:date="2014-06-09T15:49:00Z">
              <w:rPr>
                <w:rStyle w:val="keyword1"/>
              </w:rPr>
            </w:rPrChange>
          </w:rPr>
          <w:t>FOREIGN</w:t>
        </w:r>
        <w:r w:rsidRPr="00A85691">
          <w:rPr>
            <w:sz w:val="18"/>
            <w:rPrChange w:id="5675" w:author="shorny" w:date="2014-06-09T15:49:00Z">
              <w:rPr/>
            </w:rPrChange>
          </w:rPr>
          <w:t xml:space="preserve"> </w:t>
        </w:r>
        <w:r w:rsidRPr="00A85691">
          <w:rPr>
            <w:rStyle w:val="keyword1"/>
            <w:sz w:val="18"/>
            <w:rPrChange w:id="5676" w:author="shorny" w:date="2014-06-09T15:49:00Z">
              <w:rPr>
                <w:rStyle w:val="keyword1"/>
              </w:rPr>
            </w:rPrChange>
          </w:rPr>
          <w:t>KEY</w:t>
        </w:r>
        <w:r w:rsidRPr="00A85691">
          <w:rPr>
            <w:sz w:val="18"/>
            <w:rPrChange w:id="5677" w:author="shorny" w:date="2014-06-09T15:49:00Z">
              <w:rPr/>
            </w:rPrChange>
          </w:rPr>
          <w:t xml:space="preserve"> (ApplicationID)</w:t>
        </w:r>
      </w:ins>
    </w:p>
    <w:p w14:paraId="1B51F85F" w14:textId="77777777" w:rsidR="00A85691" w:rsidRPr="00A85691" w:rsidRDefault="00A85691">
      <w:pPr>
        <w:pStyle w:val="HTMLPreformatted"/>
        <w:divId w:val="1206136475"/>
        <w:rPr>
          <w:ins w:id="5678" w:author="shorny" w:date="2014-06-09T15:48:00Z"/>
          <w:sz w:val="18"/>
          <w:rPrChange w:id="5679" w:author="shorny" w:date="2014-06-09T15:49:00Z">
            <w:rPr>
              <w:ins w:id="5680" w:author="shorny" w:date="2014-06-09T15:48:00Z"/>
            </w:rPr>
          </w:rPrChange>
        </w:rPr>
      </w:pPr>
      <w:ins w:id="5681" w:author="shorny" w:date="2014-06-09T15:48:00Z">
        <w:r w:rsidRPr="00A85691">
          <w:rPr>
            <w:sz w:val="18"/>
            <w:rPrChange w:id="5682" w:author="shorny" w:date="2014-06-09T15:49:00Z">
              <w:rPr/>
            </w:rPrChange>
          </w:rPr>
          <w:t xml:space="preserve">  </w:t>
        </w:r>
        <w:r w:rsidRPr="00A85691">
          <w:rPr>
            <w:rStyle w:val="keyword1"/>
            <w:sz w:val="18"/>
            <w:rPrChange w:id="5683" w:author="shorny" w:date="2014-06-09T15:49:00Z">
              <w:rPr>
                <w:rStyle w:val="keyword1"/>
              </w:rPr>
            </w:rPrChange>
          </w:rPr>
          <w:t>REFERENCES</w:t>
        </w:r>
        <w:r w:rsidRPr="00A85691">
          <w:rPr>
            <w:sz w:val="18"/>
            <w:rPrChange w:id="5684" w:author="shorny" w:date="2014-06-09T15:49:00Z">
              <w:rPr/>
            </w:rPrChange>
          </w:rPr>
          <w:t xml:space="preserve"> Application (ApplicationID) </w:t>
        </w:r>
        <w:r w:rsidRPr="00A85691">
          <w:rPr>
            <w:rStyle w:val="keyword1"/>
            <w:sz w:val="18"/>
            <w:rPrChange w:id="5685" w:author="shorny" w:date="2014-06-09T15:49:00Z">
              <w:rPr>
                <w:rStyle w:val="keyword1"/>
              </w:rPr>
            </w:rPrChange>
          </w:rPr>
          <w:t>ON</w:t>
        </w:r>
        <w:r w:rsidRPr="00A85691">
          <w:rPr>
            <w:sz w:val="18"/>
            <w:rPrChange w:id="5686" w:author="shorny" w:date="2014-06-09T15:49:00Z">
              <w:rPr/>
            </w:rPrChange>
          </w:rPr>
          <w:t xml:space="preserve"> </w:t>
        </w:r>
        <w:r w:rsidRPr="00A85691">
          <w:rPr>
            <w:rStyle w:val="keyword1"/>
            <w:sz w:val="18"/>
            <w:rPrChange w:id="5687" w:author="shorny" w:date="2014-06-09T15:49:00Z">
              <w:rPr>
                <w:rStyle w:val="keyword1"/>
              </w:rPr>
            </w:rPrChange>
          </w:rPr>
          <w:t>UPDATE</w:t>
        </w:r>
        <w:r w:rsidRPr="00A85691">
          <w:rPr>
            <w:sz w:val="18"/>
            <w:rPrChange w:id="5688" w:author="shorny" w:date="2014-06-09T15:49:00Z">
              <w:rPr/>
            </w:rPrChange>
          </w:rPr>
          <w:t xml:space="preserve"> </w:t>
        </w:r>
        <w:r w:rsidRPr="00A85691">
          <w:rPr>
            <w:rStyle w:val="keyword1"/>
            <w:sz w:val="18"/>
            <w:rPrChange w:id="5689" w:author="shorny" w:date="2014-06-09T15:49:00Z">
              <w:rPr>
                <w:rStyle w:val="keyword1"/>
              </w:rPr>
            </w:rPrChange>
          </w:rPr>
          <w:t>Cascade</w:t>
        </w:r>
        <w:r w:rsidRPr="00A85691">
          <w:rPr>
            <w:sz w:val="18"/>
            <w:rPrChange w:id="5690" w:author="shorny" w:date="2014-06-09T15:49:00Z">
              <w:rPr/>
            </w:rPrChange>
          </w:rPr>
          <w:t xml:space="preserve"> </w:t>
        </w:r>
        <w:r w:rsidRPr="00A85691">
          <w:rPr>
            <w:rStyle w:val="keyword1"/>
            <w:sz w:val="18"/>
            <w:rPrChange w:id="5691" w:author="shorny" w:date="2014-06-09T15:49:00Z">
              <w:rPr>
                <w:rStyle w:val="keyword1"/>
              </w:rPr>
            </w:rPrChange>
          </w:rPr>
          <w:t>ON</w:t>
        </w:r>
        <w:r w:rsidRPr="00A85691">
          <w:rPr>
            <w:sz w:val="18"/>
            <w:rPrChange w:id="5692" w:author="shorny" w:date="2014-06-09T15:49:00Z">
              <w:rPr/>
            </w:rPrChange>
          </w:rPr>
          <w:t xml:space="preserve"> </w:t>
        </w:r>
        <w:r w:rsidRPr="00A85691">
          <w:rPr>
            <w:rStyle w:val="keyword1"/>
            <w:sz w:val="18"/>
            <w:rPrChange w:id="5693" w:author="shorny" w:date="2014-06-09T15:49:00Z">
              <w:rPr>
                <w:rStyle w:val="keyword1"/>
              </w:rPr>
            </w:rPrChange>
          </w:rPr>
          <w:t>DELETE</w:t>
        </w:r>
        <w:r w:rsidRPr="00A85691">
          <w:rPr>
            <w:sz w:val="18"/>
            <w:rPrChange w:id="5694" w:author="shorny" w:date="2014-06-09T15:49:00Z">
              <w:rPr/>
            </w:rPrChange>
          </w:rPr>
          <w:t xml:space="preserve"> </w:t>
        </w:r>
        <w:r w:rsidRPr="00A85691">
          <w:rPr>
            <w:rStyle w:val="keyword1"/>
            <w:sz w:val="18"/>
            <w:rPrChange w:id="5695" w:author="shorny" w:date="2014-06-09T15:49:00Z">
              <w:rPr>
                <w:rStyle w:val="keyword1"/>
              </w:rPr>
            </w:rPrChange>
          </w:rPr>
          <w:t>Cascade</w:t>
        </w:r>
        <w:r w:rsidRPr="00A85691">
          <w:rPr>
            <w:sz w:val="18"/>
            <w:rPrChange w:id="5696" w:author="shorny" w:date="2014-06-09T15:49:00Z">
              <w:rPr/>
            </w:rPrChange>
          </w:rPr>
          <w:t>;</w:t>
        </w:r>
      </w:ins>
    </w:p>
    <w:p w14:paraId="32B205F7" w14:textId="77777777" w:rsidR="00A85691" w:rsidRPr="00A85691" w:rsidRDefault="00A85691">
      <w:pPr>
        <w:pStyle w:val="HTMLPreformatted"/>
        <w:divId w:val="1206136475"/>
        <w:rPr>
          <w:ins w:id="5697" w:author="shorny" w:date="2014-06-09T15:48:00Z"/>
          <w:sz w:val="18"/>
          <w:rPrChange w:id="5698" w:author="shorny" w:date="2014-06-09T15:49:00Z">
            <w:rPr>
              <w:ins w:id="5699" w:author="shorny" w:date="2014-06-09T15:48:00Z"/>
            </w:rPr>
          </w:rPrChange>
        </w:rPr>
      </w:pPr>
    </w:p>
    <w:p w14:paraId="729BAA12" w14:textId="77777777" w:rsidR="00A85691" w:rsidRPr="00A85691" w:rsidRDefault="00A85691">
      <w:pPr>
        <w:pStyle w:val="HTMLPreformatted"/>
        <w:divId w:val="1206136475"/>
        <w:rPr>
          <w:ins w:id="5700" w:author="shorny" w:date="2014-06-09T15:48:00Z"/>
          <w:sz w:val="18"/>
          <w:rPrChange w:id="5701" w:author="shorny" w:date="2014-06-09T15:49:00Z">
            <w:rPr>
              <w:ins w:id="5702" w:author="shorny" w:date="2014-06-09T15:48:00Z"/>
            </w:rPr>
          </w:rPrChange>
        </w:rPr>
      </w:pPr>
      <w:ins w:id="5703" w:author="shorny" w:date="2014-06-09T15:48:00Z">
        <w:r w:rsidRPr="00A85691">
          <w:rPr>
            <w:rStyle w:val="keyword1"/>
            <w:sz w:val="18"/>
            <w:rPrChange w:id="5704" w:author="shorny" w:date="2014-06-09T15:49:00Z">
              <w:rPr>
                <w:rStyle w:val="keyword1"/>
              </w:rPr>
            </w:rPrChange>
          </w:rPr>
          <w:t>ALTER</w:t>
        </w:r>
        <w:r w:rsidRPr="00A85691">
          <w:rPr>
            <w:sz w:val="18"/>
            <w:rPrChange w:id="5705" w:author="shorny" w:date="2014-06-09T15:49:00Z">
              <w:rPr/>
            </w:rPrChange>
          </w:rPr>
          <w:t xml:space="preserve"> </w:t>
        </w:r>
        <w:r w:rsidRPr="00A85691">
          <w:rPr>
            <w:rStyle w:val="keyword1"/>
            <w:sz w:val="18"/>
            <w:rPrChange w:id="5706" w:author="shorny" w:date="2014-06-09T15:49:00Z">
              <w:rPr>
                <w:rStyle w:val="keyword1"/>
              </w:rPr>
            </w:rPrChange>
          </w:rPr>
          <w:t>TABLE</w:t>
        </w:r>
        <w:r w:rsidRPr="00A85691">
          <w:rPr>
            <w:sz w:val="18"/>
            <w:rPrChange w:id="5707" w:author="shorny" w:date="2014-06-09T15:49:00Z">
              <w:rPr/>
            </w:rPrChange>
          </w:rPr>
          <w:t xml:space="preserve"> </w:t>
        </w:r>
        <w:r w:rsidRPr="00A85691">
          <w:rPr>
            <w:rStyle w:val="function-name1"/>
            <w:sz w:val="18"/>
            <w:rPrChange w:id="5708" w:author="shorny" w:date="2014-06-09T15:49:00Z">
              <w:rPr>
                <w:rStyle w:val="function-name1"/>
              </w:rPr>
            </w:rPrChange>
          </w:rPr>
          <w:t>Correspondence</w:t>
        </w:r>
      </w:ins>
    </w:p>
    <w:p w14:paraId="58D87078" w14:textId="77777777" w:rsidR="00A85691" w:rsidRPr="00A85691" w:rsidRDefault="00A85691">
      <w:pPr>
        <w:pStyle w:val="HTMLPreformatted"/>
        <w:divId w:val="1206136475"/>
        <w:rPr>
          <w:ins w:id="5709" w:author="shorny" w:date="2014-06-09T15:48:00Z"/>
          <w:sz w:val="18"/>
          <w:rPrChange w:id="5710" w:author="shorny" w:date="2014-06-09T15:49:00Z">
            <w:rPr>
              <w:ins w:id="5711" w:author="shorny" w:date="2014-06-09T15:48:00Z"/>
            </w:rPr>
          </w:rPrChange>
        </w:rPr>
      </w:pPr>
      <w:ins w:id="5712" w:author="shorny" w:date="2014-06-09T15:48:00Z">
        <w:r w:rsidRPr="00A85691">
          <w:rPr>
            <w:rStyle w:val="keyword1"/>
            <w:sz w:val="18"/>
            <w:rPrChange w:id="5713" w:author="shorny" w:date="2014-06-09T15:49:00Z">
              <w:rPr>
                <w:rStyle w:val="keyword1"/>
              </w:rPr>
            </w:rPrChange>
          </w:rPr>
          <w:t>ADD</w:t>
        </w:r>
        <w:r w:rsidRPr="00A85691">
          <w:rPr>
            <w:sz w:val="18"/>
            <w:rPrChange w:id="5714" w:author="shorny" w:date="2014-06-09T15:49:00Z">
              <w:rPr/>
            </w:rPrChange>
          </w:rPr>
          <w:t xml:space="preserve"> INDEX `corresponds </w:t>
        </w:r>
        <w:r w:rsidRPr="00A85691">
          <w:rPr>
            <w:rStyle w:val="keyword1"/>
            <w:sz w:val="18"/>
            <w:rPrChange w:id="5715" w:author="shorny" w:date="2014-06-09T15:49:00Z">
              <w:rPr>
                <w:rStyle w:val="keyword1"/>
              </w:rPr>
            </w:rPrChange>
          </w:rPr>
          <w:t>with</w:t>
        </w:r>
        <w:r w:rsidRPr="00A85691">
          <w:rPr>
            <w:sz w:val="18"/>
            <w:rPrChange w:id="5716" w:author="shorny" w:date="2014-06-09T15:49:00Z">
              <w:rPr/>
            </w:rPrChange>
          </w:rPr>
          <w:t>` (ApplicationID),</w:t>
        </w:r>
      </w:ins>
    </w:p>
    <w:p w14:paraId="025F9612" w14:textId="77777777" w:rsidR="00A85691" w:rsidRPr="00A85691" w:rsidRDefault="00A85691">
      <w:pPr>
        <w:pStyle w:val="HTMLPreformatted"/>
        <w:divId w:val="1206136475"/>
        <w:rPr>
          <w:ins w:id="5717" w:author="shorny" w:date="2014-06-09T15:48:00Z"/>
          <w:sz w:val="18"/>
          <w:rPrChange w:id="5718" w:author="shorny" w:date="2014-06-09T15:49:00Z">
            <w:rPr>
              <w:ins w:id="5719" w:author="shorny" w:date="2014-06-09T15:48:00Z"/>
            </w:rPr>
          </w:rPrChange>
        </w:rPr>
      </w:pPr>
      <w:ins w:id="5720" w:author="shorny" w:date="2014-06-09T15:48:00Z">
        <w:r w:rsidRPr="00A85691">
          <w:rPr>
            <w:rStyle w:val="keyword1"/>
            <w:sz w:val="18"/>
            <w:rPrChange w:id="5721" w:author="shorny" w:date="2014-06-09T15:49:00Z">
              <w:rPr>
                <w:rStyle w:val="keyword1"/>
              </w:rPr>
            </w:rPrChange>
          </w:rPr>
          <w:t>ADD</w:t>
        </w:r>
        <w:r w:rsidRPr="00A85691">
          <w:rPr>
            <w:sz w:val="18"/>
            <w:rPrChange w:id="5722" w:author="shorny" w:date="2014-06-09T15:49:00Z">
              <w:rPr/>
            </w:rPrChange>
          </w:rPr>
          <w:t xml:space="preserve"> </w:t>
        </w:r>
        <w:r w:rsidRPr="00A85691">
          <w:rPr>
            <w:rStyle w:val="keyword1"/>
            <w:sz w:val="18"/>
            <w:rPrChange w:id="5723" w:author="shorny" w:date="2014-06-09T15:49:00Z">
              <w:rPr>
                <w:rStyle w:val="keyword1"/>
              </w:rPr>
            </w:rPrChange>
          </w:rPr>
          <w:t>CONSTRAINT</w:t>
        </w:r>
        <w:r w:rsidRPr="00A85691">
          <w:rPr>
            <w:sz w:val="18"/>
            <w:rPrChange w:id="5724" w:author="shorny" w:date="2014-06-09T15:49:00Z">
              <w:rPr/>
            </w:rPrChange>
          </w:rPr>
          <w:t xml:space="preserve"> `corresponds </w:t>
        </w:r>
        <w:r w:rsidRPr="00A85691">
          <w:rPr>
            <w:rStyle w:val="keyword1"/>
            <w:sz w:val="18"/>
            <w:rPrChange w:id="5725" w:author="shorny" w:date="2014-06-09T15:49:00Z">
              <w:rPr>
                <w:rStyle w:val="keyword1"/>
              </w:rPr>
            </w:rPrChange>
          </w:rPr>
          <w:t>with</w:t>
        </w:r>
        <w:r w:rsidRPr="00A85691">
          <w:rPr>
            <w:sz w:val="18"/>
            <w:rPrChange w:id="5726" w:author="shorny" w:date="2014-06-09T15:49:00Z">
              <w:rPr/>
            </w:rPrChange>
          </w:rPr>
          <w:t xml:space="preserve">` </w:t>
        </w:r>
        <w:r w:rsidRPr="00A85691">
          <w:rPr>
            <w:rStyle w:val="keyword1"/>
            <w:sz w:val="18"/>
            <w:rPrChange w:id="5727" w:author="shorny" w:date="2014-06-09T15:49:00Z">
              <w:rPr>
                <w:rStyle w:val="keyword1"/>
              </w:rPr>
            </w:rPrChange>
          </w:rPr>
          <w:t>FOREIGN</w:t>
        </w:r>
        <w:r w:rsidRPr="00A85691">
          <w:rPr>
            <w:sz w:val="18"/>
            <w:rPrChange w:id="5728" w:author="shorny" w:date="2014-06-09T15:49:00Z">
              <w:rPr/>
            </w:rPrChange>
          </w:rPr>
          <w:t xml:space="preserve"> </w:t>
        </w:r>
        <w:r w:rsidRPr="00A85691">
          <w:rPr>
            <w:rStyle w:val="keyword1"/>
            <w:sz w:val="18"/>
            <w:rPrChange w:id="5729" w:author="shorny" w:date="2014-06-09T15:49:00Z">
              <w:rPr>
                <w:rStyle w:val="keyword1"/>
              </w:rPr>
            </w:rPrChange>
          </w:rPr>
          <w:t>KEY</w:t>
        </w:r>
        <w:r w:rsidRPr="00A85691">
          <w:rPr>
            <w:sz w:val="18"/>
            <w:rPrChange w:id="5730" w:author="shorny" w:date="2014-06-09T15:49:00Z">
              <w:rPr/>
            </w:rPrChange>
          </w:rPr>
          <w:t xml:space="preserve"> (ApplicationID)</w:t>
        </w:r>
      </w:ins>
    </w:p>
    <w:p w14:paraId="280CE84A" w14:textId="77777777" w:rsidR="00A85691" w:rsidRPr="00A85691" w:rsidRDefault="00A85691">
      <w:pPr>
        <w:pStyle w:val="HTMLPreformatted"/>
        <w:divId w:val="1206136475"/>
        <w:rPr>
          <w:ins w:id="5731" w:author="shorny" w:date="2014-06-09T15:48:00Z"/>
          <w:sz w:val="18"/>
          <w:rPrChange w:id="5732" w:author="shorny" w:date="2014-06-09T15:49:00Z">
            <w:rPr>
              <w:ins w:id="5733" w:author="shorny" w:date="2014-06-09T15:48:00Z"/>
            </w:rPr>
          </w:rPrChange>
        </w:rPr>
      </w:pPr>
      <w:ins w:id="5734" w:author="shorny" w:date="2014-06-09T15:48:00Z">
        <w:r w:rsidRPr="00A85691">
          <w:rPr>
            <w:sz w:val="18"/>
            <w:rPrChange w:id="5735" w:author="shorny" w:date="2014-06-09T15:49:00Z">
              <w:rPr/>
            </w:rPrChange>
          </w:rPr>
          <w:t xml:space="preserve">  </w:t>
        </w:r>
        <w:r w:rsidRPr="00A85691">
          <w:rPr>
            <w:rStyle w:val="keyword1"/>
            <w:sz w:val="18"/>
            <w:rPrChange w:id="5736" w:author="shorny" w:date="2014-06-09T15:49:00Z">
              <w:rPr>
                <w:rStyle w:val="keyword1"/>
              </w:rPr>
            </w:rPrChange>
          </w:rPr>
          <w:t>REFERENCES</w:t>
        </w:r>
        <w:r w:rsidRPr="00A85691">
          <w:rPr>
            <w:sz w:val="18"/>
            <w:rPrChange w:id="5737" w:author="shorny" w:date="2014-06-09T15:49:00Z">
              <w:rPr/>
            </w:rPrChange>
          </w:rPr>
          <w:t xml:space="preserve"> Application (ApplicationID) </w:t>
        </w:r>
        <w:r w:rsidRPr="00A85691">
          <w:rPr>
            <w:rStyle w:val="keyword1"/>
            <w:sz w:val="18"/>
            <w:rPrChange w:id="5738" w:author="shorny" w:date="2014-06-09T15:49:00Z">
              <w:rPr>
                <w:rStyle w:val="keyword1"/>
              </w:rPr>
            </w:rPrChange>
          </w:rPr>
          <w:t>ON</w:t>
        </w:r>
        <w:r w:rsidRPr="00A85691">
          <w:rPr>
            <w:sz w:val="18"/>
            <w:rPrChange w:id="5739" w:author="shorny" w:date="2014-06-09T15:49:00Z">
              <w:rPr/>
            </w:rPrChange>
          </w:rPr>
          <w:t xml:space="preserve"> </w:t>
        </w:r>
        <w:r w:rsidRPr="00A85691">
          <w:rPr>
            <w:rStyle w:val="keyword1"/>
            <w:sz w:val="18"/>
            <w:rPrChange w:id="5740" w:author="shorny" w:date="2014-06-09T15:49:00Z">
              <w:rPr>
                <w:rStyle w:val="keyword1"/>
              </w:rPr>
            </w:rPrChange>
          </w:rPr>
          <w:t>UPDATE</w:t>
        </w:r>
        <w:r w:rsidRPr="00A85691">
          <w:rPr>
            <w:sz w:val="18"/>
            <w:rPrChange w:id="5741" w:author="shorny" w:date="2014-06-09T15:49:00Z">
              <w:rPr/>
            </w:rPrChange>
          </w:rPr>
          <w:t xml:space="preserve"> </w:t>
        </w:r>
        <w:r w:rsidRPr="00A85691">
          <w:rPr>
            <w:rStyle w:val="keyword1"/>
            <w:sz w:val="18"/>
            <w:rPrChange w:id="5742" w:author="shorny" w:date="2014-06-09T15:49:00Z">
              <w:rPr>
                <w:rStyle w:val="keyword1"/>
              </w:rPr>
            </w:rPrChange>
          </w:rPr>
          <w:t>Cascade</w:t>
        </w:r>
        <w:r w:rsidRPr="00A85691">
          <w:rPr>
            <w:sz w:val="18"/>
            <w:rPrChange w:id="5743" w:author="shorny" w:date="2014-06-09T15:49:00Z">
              <w:rPr/>
            </w:rPrChange>
          </w:rPr>
          <w:t xml:space="preserve"> </w:t>
        </w:r>
        <w:r w:rsidRPr="00A85691">
          <w:rPr>
            <w:rStyle w:val="keyword1"/>
            <w:sz w:val="18"/>
            <w:rPrChange w:id="5744" w:author="shorny" w:date="2014-06-09T15:49:00Z">
              <w:rPr>
                <w:rStyle w:val="keyword1"/>
              </w:rPr>
            </w:rPrChange>
          </w:rPr>
          <w:t>ON</w:t>
        </w:r>
        <w:r w:rsidRPr="00A85691">
          <w:rPr>
            <w:sz w:val="18"/>
            <w:rPrChange w:id="5745" w:author="shorny" w:date="2014-06-09T15:49:00Z">
              <w:rPr/>
            </w:rPrChange>
          </w:rPr>
          <w:t xml:space="preserve"> </w:t>
        </w:r>
        <w:r w:rsidRPr="00A85691">
          <w:rPr>
            <w:rStyle w:val="keyword1"/>
            <w:sz w:val="18"/>
            <w:rPrChange w:id="5746" w:author="shorny" w:date="2014-06-09T15:49:00Z">
              <w:rPr>
                <w:rStyle w:val="keyword1"/>
              </w:rPr>
            </w:rPrChange>
          </w:rPr>
          <w:t>DELETE</w:t>
        </w:r>
        <w:r w:rsidRPr="00A85691">
          <w:rPr>
            <w:sz w:val="18"/>
            <w:rPrChange w:id="5747" w:author="shorny" w:date="2014-06-09T15:49:00Z">
              <w:rPr/>
            </w:rPrChange>
          </w:rPr>
          <w:t xml:space="preserve"> </w:t>
        </w:r>
        <w:r w:rsidRPr="00A85691">
          <w:rPr>
            <w:rStyle w:val="keyword1"/>
            <w:sz w:val="18"/>
            <w:rPrChange w:id="5748" w:author="shorny" w:date="2014-06-09T15:49:00Z">
              <w:rPr>
                <w:rStyle w:val="keyword1"/>
              </w:rPr>
            </w:rPrChange>
          </w:rPr>
          <w:t>Cascade</w:t>
        </w:r>
        <w:r w:rsidRPr="00A85691">
          <w:rPr>
            <w:sz w:val="18"/>
            <w:rPrChange w:id="5749" w:author="shorny" w:date="2014-06-09T15:49:00Z">
              <w:rPr/>
            </w:rPrChange>
          </w:rPr>
          <w:t>;</w:t>
        </w:r>
      </w:ins>
    </w:p>
    <w:p w14:paraId="123817C2" w14:textId="77777777" w:rsidR="00A85691" w:rsidRPr="00A85691" w:rsidRDefault="00A85691">
      <w:pPr>
        <w:pStyle w:val="HTMLPreformatted"/>
        <w:divId w:val="1206136475"/>
        <w:rPr>
          <w:ins w:id="5750" w:author="shorny" w:date="2014-06-09T15:48:00Z"/>
          <w:sz w:val="18"/>
          <w:rPrChange w:id="5751" w:author="shorny" w:date="2014-06-09T15:49:00Z">
            <w:rPr>
              <w:ins w:id="5752" w:author="shorny" w:date="2014-06-09T15:48:00Z"/>
            </w:rPr>
          </w:rPrChange>
        </w:rPr>
      </w:pPr>
    </w:p>
    <w:p w14:paraId="0CF432CA" w14:textId="77777777" w:rsidR="00A85691" w:rsidRPr="00A85691" w:rsidRDefault="00A85691">
      <w:pPr>
        <w:pStyle w:val="HTMLPreformatted"/>
        <w:divId w:val="1206136475"/>
        <w:rPr>
          <w:ins w:id="5753" w:author="shorny" w:date="2014-06-09T15:48:00Z"/>
          <w:sz w:val="18"/>
          <w:rPrChange w:id="5754" w:author="shorny" w:date="2014-06-09T15:49:00Z">
            <w:rPr>
              <w:ins w:id="5755" w:author="shorny" w:date="2014-06-09T15:48:00Z"/>
            </w:rPr>
          </w:rPrChange>
        </w:rPr>
      </w:pPr>
      <w:ins w:id="5756" w:author="shorny" w:date="2014-06-09T15:48:00Z">
        <w:r w:rsidRPr="00A85691">
          <w:rPr>
            <w:rStyle w:val="keyword1"/>
            <w:sz w:val="18"/>
            <w:rPrChange w:id="5757" w:author="shorny" w:date="2014-06-09T15:49:00Z">
              <w:rPr>
                <w:rStyle w:val="keyword1"/>
              </w:rPr>
            </w:rPrChange>
          </w:rPr>
          <w:t>ALTER</w:t>
        </w:r>
        <w:r w:rsidRPr="00A85691">
          <w:rPr>
            <w:sz w:val="18"/>
            <w:rPrChange w:id="5758" w:author="shorny" w:date="2014-06-09T15:49:00Z">
              <w:rPr/>
            </w:rPrChange>
          </w:rPr>
          <w:t xml:space="preserve"> </w:t>
        </w:r>
        <w:r w:rsidRPr="00A85691">
          <w:rPr>
            <w:rStyle w:val="keyword1"/>
            <w:sz w:val="18"/>
            <w:rPrChange w:id="5759" w:author="shorny" w:date="2014-06-09T15:49:00Z">
              <w:rPr>
                <w:rStyle w:val="keyword1"/>
              </w:rPr>
            </w:rPrChange>
          </w:rPr>
          <w:t>TABLE</w:t>
        </w:r>
        <w:r w:rsidRPr="00A85691">
          <w:rPr>
            <w:sz w:val="18"/>
            <w:rPrChange w:id="5760" w:author="shorny" w:date="2014-06-09T15:49:00Z">
              <w:rPr/>
            </w:rPrChange>
          </w:rPr>
          <w:t xml:space="preserve"> </w:t>
        </w:r>
        <w:r w:rsidRPr="00A85691">
          <w:rPr>
            <w:rStyle w:val="function-name1"/>
            <w:sz w:val="18"/>
            <w:rPrChange w:id="5761" w:author="shorny" w:date="2014-06-09T15:49:00Z">
              <w:rPr>
                <w:rStyle w:val="function-name1"/>
              </w:rPr>
            </w:rPrChange>
          </w:rPr>
          <w:t>Correspondence</w:t>
        </w:r>
      </w:ins>
    </w:p>
    <w:p w14:paraId="0F4D2389" w14:textId="77777777" w:rsidR="00A85691" w:rsidRPr="00A85691" w:rsidRDefault="00A85691">
      <w:pPr>
        <w:pStyle w:val="HTMLPreformatted"/>
        <w:divId w:val="1206136475"/>
        <w:rPr>
          <w:ins w:id="5762" w:author="shorny" w:date="2014-06-09T15:48:00Z"/>
          <w:sz w:val="18"/>
          <w:rPrChange w:id="5763" w:author="shorny" w:date="2014-06-09T15:49:00Z">
            <w:rPr>
              <w:ins w:id="5764" w:author="shorny" w:date="2014-06-09T15:48:00Z"/>
            </w:rPr>
          </w:rPrChange>
        </w:rPr>
      </w:pPr>
      <w:ins w:id="5765" w:author="shorny" w:date="2014-06-09T15:48:00Z">
        <w:r w:rsidRPr="00A85691">
          <w:rPr>
            <w:rStyle w:val="keyword1"/>
            <w:sz w:val="18"/>
            <w:rPrChange w:id="5766" w:author="shorny" w:date="2014-06-09T15:49:00Z">
              <w:rPr>
                <w:rStyle w:val="keyword1"/>
              </w:rPr>
            </w:rPrChange>
          </w:rPr>
          <w:t>ADD</w:t>
        </w:r>
        <w:r w:rsidRPr="00A85691">
          <w:rPr>
            <w:sz w:val="18"/>
            <w:rPrChange w:id="5767" w:author="shorny" w:date="2014-06-09T15:49:00Z">
              <w:rPr/>
            </w:rPrChange>
          </w:rPr>
          <w:t xml:space="preserve"> INDEX `corresponds with2` (StaffID),</w:t>
        </w:r>
      </w:ins>
    </w:p>
    <w:p w14:paraId="1D59026F" w14:textId="77777777" w:rsidR="00A85691" w:rsidRPr="00A85691" w:rsidRDefault="00A85691">
      <w:pPr>
        <w:pStyle w:val="HTMLPreformatted"/>
        <w:divId w:val="1206136475"/>
        <w:rPr>
          <w:ins w:id="5768" w:author="shorny" w:date="2014-06-09T15:48:00Z"/>
          <w:sz w:val="18"/>
          <w:rPrChange w:id="5769" w:author="shorny" w:date="2014-06-09T15:49:00Z">
            <w:rPr>
              <w:ins w:id="5770" w:author="shorny" w:date="2014-06-09T15:48:00Z"/>
            </w:rPr>
          </w:rPrChange>
        </w:rPr>
      </w:pPr>
      <w:ins w:id="5771" w:author="shorny" w:date="2014-06-09T15:48:00Z">
        <w:r w:rsidRPr="00A85691">
          <w:rPr>
            <w:rStyle w:val="keyword1"/>
            <w:sz w:val="18"/>
            <w:rPrChange w:id="5772" w:author="shorny" w:date="2014-06-09T15:49:00Z">
              <w:rPr>
                <w:rStyle w:val="keyword1"/>
              </w:rPr>
            </w:rPrChange>
          </w:rPr>
          <w:t>ADD</w:t>
        </w:r>
        <w:r w:rsidRPr="00A85691">
          <w:rPr>
            <w:sz w:val="18"/>
            <w:rPrChange w:id="5773" w:author="shorny" w:date="2014-06-09T15:49:00Z">
              <w:rPr/>
            </w:rPrChange>
          </w:rPr>
          <w:t xml:space="preserve"> </w:t>
        </w:r>
        <w:r w:rsidRPr="00A85691">
          <w:rPr>
            <w:rStyle w:val="keyword1"/>
            <w:sz w:val="18"/>
            <w:rPrChange w:id="5774" w:author="shorny" w:date="2014-06-09T15:49:00Z">
              <w:rPr>
                <w:rStyle w:val="keyword1"/>
              </w:rPr>
            </w:rPrChange>
          </w:rPr>
          <w:t>CONSTRAINT</w:t>
        </w:r>
        <w:r w:rsidRPr="00A85691">
          <w:rPr>
            <w:sz w:val="18"/>
            <w:rPrChange w:id="5775" w:author="shorny" w:date="2014-06-09T15:49:00Z">
              <w:rPr/>
            </w:rPrChange>
          </w:rPr>
          <w:t xml:space="preserve"> `corresponds with2` </w:t>
        </w:r>
        <w:r w:rsidRPr="00A85691">
          <w:rPr>
            <w:rStyle w:val="keyword1"/>
            <w:sz w:val="18"/>
            <w:rPrChange w:id="5776" w:author="shorny" w:date="2014-06-09T15:49:00Z">
              <w:rPr>
                <w:rStyle w:val="keyword1"/>
              </w:rPr>
            </w:rPrChange>
          </w:rPr>
          <w:t>FOREIGN</w:t>
        </w:r>
        <w:r w:rsidRPr="00A85691">
          <w:rPr>
            <w:sz w:val="18"/>
            <w:rPrChange w:id="5777" w:author="shorny" w:date="2014-06-09T15:49:00Z">
              <w:rPr/>
            </w:rPrChange>
          </w:rPr>
          <w:t xml:space="preserve"> </w:t>
        </w:r>
        <w:r w:rsidRPr="00A85691">
          <w:rPr>
            <w:rStyle w:val="keyword1"/>
            <w:sz w:val="18"/>
            <w:rPrChange w:id="5778" w:author="shorny" w:date="2014-06-09T15:49:00Z">
              <w:rPr>
                <w:rStyle w:val="keyword1"/>
              </w:rPr>
            </w:rPrChange>
          </w:rPr>
          <w:t>KEY</w:t>
        </w:r>
        <w:r w:rsidRPr="00A85691">
          <w:rPr>
            <w:sz w:val="18"/>
            <w:rPrChange w:id="5779" w:author="shorny" w:date="2014-06-09T15:49:00Z">
              <w:rPr/>
            </w:rPrChange>
          </w:rPr>
          <w:t xml:space="preserve"> (StaffID)</w:t>
        </w:r>
      </w:ins>
    </w:p>
    <w:p w14:paraId="7ABF109F" w14:textId="77777777" w:rsidR="00A85691" w:rsidRPr="00A85691" w:rsidRDefault="00A85691">
      <w:pPr>
        <w:pStyle w:val="HTMLPreformatted"/>
        <w:divId w:val="1206136475"/>
        <w:rPr>
          <w:ins w:id="5780" w:author="shorny" w:date="2014-06-09T15:48:00Z"/>
          <w:sz w:val="18"/>
          <w:rPrChange w:id="5781" w:author="shorny" w:date="2014-06-09T15:49:00Z">
            <w:rPr>
              <w:ins w:id="5782" w:author="shorny" w:date="2014-06-09T15:48:00Z"/>
            </w:rPr>
          </w:rPrChange>
        </w:rPr>
      </w:pPr>
      <w:ins w:id="5783" w:author="shorny" w:date="2014-06-09T15:48:00Z">
        <w:r w:rsidRPr="00A85691">
          <w:rPr>
            <w:sz w:val="18"/>
            <w:rPrChange w:id="5784" w:author="shorny" w:date="2014-06-09T15:49:00Z">
              <w:rPr/>
            </w:rPrChange>
          </w:rPr>
          <w:t xml:space="preserve">  </w:t>
        </w:r>
        <w:r w:rsidRPr="00A85691">
          <w:rPr>
            <w:rStyle w:val="keyword1"/>
            <w:sz w:val="18"/>
            <w:rPrChange w:id="5785" w:author="shorny" w:date="2014-06-09T15:49:00Z">
              <w:rPr>
                <w:rStyle w:val="keyword1"/>
              </w:rPr>
            </w:rPrChange>
          </w:rPr>
          <w:t>REFERENCES</w:t>
        </w:r>
        <w:r w:rsidRPr="00A85691">
          <w:rPr>
            <w:sz w:val="18"/>
            <w:rPrChange w:id="5786" w:author="shorny" w:date="2014-06-09T15:49:00Z">
              <w:rPr/>
            </w:rPrChange>
          </w:rPr>
          <w:t xml:space="preserve"> `University Staff Member` (StaffID)</w:t>
        </w:r>
      </w:ins>
    </w:p>
    <w:p w14:paraId="0EED9BBA" w14:textId="77777777" w:rsidR="00A85691" w:rsidRPr="00A85691" w:rsidRDefault="00A85691">
      <w:pPr>
        <w:pStyle w:val="HTMLPreformatted"/>
        <w:divId w:val="1206136475"/>
        <w:rPr>
          <w:ins w:id="5787" w:author="shorny" w:date="2014-06-09T15:48:00Z"/>
          <w:sz w:val="18"/>
          <w:rPrChange w:id="5788" w:author="shorny" w:date="2014-06-09T15:49:00Z">
            <w:rPr>
              <w:ins w:id="5789" w:author="shorny" w:date="2014-06-09T15:48:00Z"/>
            </w:rPr>
          </w:rPrChange>
        </w:rPr>
      </w:pPr>
      <w:ins w:id="5790" w:author="shorny" w:date="2014-06-09T15:48:00Z">
        <w:r w:rsidRPr="00A85691">
          <w:rPr>
            <w:sz w:val="18"/>
            <w:rPrChange w:id="5791" w:author="shorny" w:date="2014-06-09T15:49:00Z">
              <w:rPr/>
            </w:rPrChange>
          </w:rPr>
          <w:t xml:space="preserve">  </w:t>
        </w:r>
        <w:r w:rsidRPr="00A85691">
          <w:rPr>
            <w:rStyle w:val="keyword1"/>
            <w:sz w:val="18"/>
            <w:rPrChange w:id="5792" w:author="shorny" w:date="2014-06-09T15:49:00Z">
              <w:rPr>
                <w:rStyle w:val="keyword1"/>
              </w:rPr>
            </w:rPrChange>
          </w:rPr>
          <w:t>ON</w:t>
        </w:r>
        <w:r w:rsidRPr="00A85691">
          <w:rPr>
            <w:sz w:val="18"/>
            <w:rPrChange w:id="5793" w:author="shorny" w:date="2014-06-09T15:49:00Z">
              <w:rPr/>
            </w:rPrChange>
          </w:rPr>
          <w:t xml:space="preserve"> </w:t>
        </w:r>
        <w:r w:rsidRPr="00A85691">
          <w:rPr>
            <w:rStyle w:val="keyword1"/>
            <w:sz w:val="18"/>
            <w:rPrChange w:id="5794" w:author="shorny" w:date="2014-06-09T15:49:00Z">
              <w:rPr>
                <w:rStyle w:val="keyword1"/>
              </w:rPr>
            </w:rPrChange>
          </w:rPr>
          <w:t>UPDATE</w:t>
        </w:r>
        <w:r w:rsidRPr="00A85691">
          <w:rPr>
            <w:sz w:val="18"/>
            <w:rPrChange w:id="5795" w:author="shorny" w:date="2014-06-09T15:49:00Z">
              <w:rPr/>
            </w:rPrChange>
          </w:rPr>
          <w:t xml:space="preserve"> </w:t>
        </w:r>
        <w:r w:rsidRPr="00A85691">
          <w:rPr>
            <w:rStyle w:val="keyword1"/>
            <w:sz w:val="18"/>
            <w:rPrChange w:id="5796" w:author="shorny" w:date="2014-06-09T15:49:00Z">
              <w:rPr>
                <w:rStyle w:val="keyword1"/>
              </w:rPr>
            </w:rPrChange>
          </w:rPr>
          <w:t>Cascade</w:t>
        </w:r>
        <w:r w:rsidRPr="00A85691">
          <w:rPr>
            <w:sz w:val="18"/>
            <w:rPrChange w:id="5797" w:author="shorny" w:date="2014-06-09T15:49:00Z">
              <w:rPr/>
            </w:rPrChange>
          </w:rPr>
          <w:t xml:space="preserve"> </w:t>
        </w:r>
        <w:r w:rsidRPr="00A85691">
          <w:rPr>
            <w:rStyle w:val="keyword1"/>
            <w:sz w:val="18"/>
            <w:rPrChange w:id="5798" w:author="shorny" w:date="2014-06-09T15:49:00Z">
              <w:rPr>
                <w:rStyle w:val="keyword1"/>
              </w:rPr>
            </w:rPrChange>
          </w:rPr>
          <w:t>ON</w:t>
        </w:r>
        <w:r w:rsidRPr="00A85691">
          <w:rPr>
            <w:sz w:val="18"/>
            <w:rPrChange w:id="5799" w:author="shorny" w:date="2014-06-09T15:49:00Z">
              <w:rPr/>
            </w:rPrChange>
          </w:rPr>
          <w:t xml:space="preserve"> </w:t>
        </w:r>
        <w:r w:rsidRPr="00A85691">
          <w:rPr>
            <w:rStyle w:val="keyword1"/>
            <w:sz w:val="18"/>
            <w:rPrChange w:id="5800" w:author="shorny" w:date="2014-06-09T15:49:00Z">
              <w:rPr>
                <w:rStyle w:val="keyword1"/>
              </w:rPr>
            </w:rPrChange>
          </w:rPr>
          <w:t>DELETE</w:t>
        </w:r>
        <w:r w:rsidRPr="00A85691">
          <w:rPr>
            <w:sz w:val="18"/>
            <w:rPrChange w:id="5801" w:author="shorny" w:date="2014-06-09T15:49:00Z">
              <w:rPr/>
            </w:rPrChange>
          </w:rPr>
          <w:t xml:space="preserve"> </w:t>
        </w:r>
        <w:r w:rsidRPr="00A85691">
          <w:rPr>
            <w:rStyle w:val="keyword1"/>
            <w:sz w:val="18"/>
            <w:rPrChange w:id="5802" w:author="shorny" w:date="2014-06-09T15:49:00Z">
              <w:rPr>
                <w:rStyle w:val="keyword1"/>
              </w:rPr>
            </w:rPrChange>
          </w:rPr>
          <w:t>Restrict</w:t>
        </w:r>
        <w:r w:rsidRPr="00A85691">
          <w:rPr>
            <w:sz w:val="18"/>
            <w:rPrChange w:id="5803" w:author="shorny" w:date="2014-06-09T15:49:00Z">
              <w:rPr/>
            </w:rPrChange>
          </w:rPr>
          <w:t>;</w:t>
        </w:r>
      </w:ins>
    </w:p>
    <w:p w14:paraId="4C7BDAB4" w14:textId="77777777" w:rsidR="00A85691" w:rsidRPr="00A85691" w:rsidRDefault="00A85691">
      <w:pPr>
        <w:pStyle w:val="HTMLPreformatted"/>
        <w:divId w:val="1206136475"/>
        <w:rPr>
          <w:ins w:id="5804" w:author="shorny" w:date="2014-06-09T15:48:00Z"/>
          <w:sz w:val="18"/>
          <w:rPrChange w:id="5805" w:author="shorny" w:date="2014-06-09T15:49:00Z">
            <w:rPr>
              <w:ins w:id="5806" w:author="shorny" w:date="2014-06-09T15:48:00Z"/>
            </w:rPr>
          </w:rPrChange>
        </w:rPr>
      </w:pPr>
    </w:p>
    <w:p w14:paraId="468204B4" w14:textId="77777777" w:rsidR="00A85691" w:rsidRPr="00A85691" w:rsidRDefault="00A85691">
      <w:pPr>
        <w:pStyle w:val="HTMLPreformatted"/>
        <w:divId w:val="1206136475"/>
        <w:rPr>
          <w:ins w:id="5807" w:author="shorny" w:date="2014-06-09T15:48:00Z"/>
          <w:sz w:val="18"/>
          <w:rPrChange w:id="5808" w:author="shorny" w:date="2014-06-09T15:49:00Z">
            <w:rPr>
              <w:ins w:id="5809" w:author="shorny" w:date="2014-06-09T15:48:00Z"/>
            </w:rPr>
          </w:rPrChange>
        </w:rPr>
      </w:pPr>
      <w:ins w:id="5810" w:author="shorny" w:date="2014-06-09T15:48:00Z">
        <w:r w:rsidRPr="00A85691">
          <w:rPr>
            <w:rStyle w:val="keyword1"/>
            <w:sz w:val="18"/>
            <w:rPrChange w:id="5811" w:author="shorny" w:date="2014-06-09T15:49:00Z">
              <w:rPr>
                <w:rStyle w:val="keyword1"/>
              </w:rPr>
            </w:rPrChange>
          </w:rPr>
          <w:t>ALTER</w:t>
        </w:r>
        <w:r w:rsidRPr="00A85691">
          <w:rPr>
            <w:sz w:val="18"/>
            <w:rPrChange w:id="5812" w:author="shorny" w:date="2014-06-09T15:49:00Z">
              <w:rPr/>
            </w:rPrChange>
          </w:rPr>
          <w:t xml:space="preserve"> </w:t>
        </w:r>
        <w:r w:rsidRPr="00A85691">
          <w:rPr>
            <w:rStyle w:val="keyword1"/>
            <w:sz w:val="18"/>
            <w:rPrChange w:id="5813" w:author="shorny" w:date="2014-06-09T15:49:00Z">
              <w:rPr>
                <w:rStyle w:val="keyword1"/>
              </w:rPr>
            </w:rPrChange>
          </w:rPr>
          <w:t>TABLE</w:t>
        </w:r>
        <w:r w:rsidRPr="00A85691">
          <w:rPr>
            <w:sz w:val="18"/>
            <w:rPrChange w:id="5814" w:author="shorny" w:date="2014-06-09T15:49:00Z">
              <w:rPr/>
            </w:rPrChange>
          </w:rPr>
          <w:t xml:space="preserve"> </w:t>
        </w:r>
        <w:r w:rsidRPr="00A85691">
          <w:rPr>
            <w:rStyle w:val="function-name1"/>
            <w:sz w:val="18"/>
            <w:rPrChange w:id="5815" w:author="shorny" w:date="2014-06-09T15:49:00Z">
              <w:rPr>
                <w:rStyle w:val="function-name1"/>
              </w:rPr>
            </w:rPrChange>
          </w:rPr>
          <w:t>Document</w:t>
        </w:r>
      </w:ins>
    </w:p>
    <w:p w14:paraId="04FB5B04" w14:textId="77777777" w:rsidR="00A85691" w:rsidRPr="00A85691" w:rsidRDefault="00A85691">
      <w:pPr>
        <w:pStyle w:val="HTMLPreformatted"/>
        <w:divId w:val="1206136475"/>
        <w:rPr>
          <w:ins w:id="5816" w:author="shorny" w:date="2014-06-09T15:48:00Z"/>
          <w:sz w:val="18"/>
          <w:rPrChange w:id="5817" w:author="shorny" w:date="2014-06-09T15:49:00Z">
            <w:rPr>
              <w:ins w:id="5818" w:author="shorny" w:date="2014-06-09T15:48:00Z"/>
            </w:rPr>
          </w:rPrChange>
        </w:rPr>
      </w:pPr>
      <w:ins w:id="5819" w:author="shorny" w:date="2014-06-09T15:48:00Z">
        <w:r w:rsidRPr="00A85691">
          <w:rPr>
            <w:rStyle w:val="keyword1"/>
            <w:sz w:val="18"/>
            <w:rPrChange w:id="5820" w:author="shorny" w:date="2014-06-09T15:49:00Z">
              <w:rPr>
                <w:rStyle w:val="keyword1"/>
              </w:rPr>
            </w:rPrChange>
          </w:rPr>
          <w:t>ADD</w:t>
        </w:r>
        <w:r w:rsidRPr="00A85691">
          <w:rPr>
            <w:sz w:val="18"/>
            <w:rPrChange w:id="5821" w:author="shorny" w:date="2014-06-09T15:49:00Z">
              <w:rPr/>
            </w:rPrChange>
          </w:rPr>
          <w:t xml:space="preserve"> INDEX `</w:t>
        </w:r>
        <w:r w:rsidRPr="00A85691">
          <w:rPr>
            <w:rStyle w:val="keyword1"/>
            <w:sz w:val="18"/>
            <w:rPrChange w:id="5822" w:author="shorny" w:date="2014-06-09T15:49:00Z">
              <w:rPr>
                <w:rStyle w:val="keyword1"/>
              </w:rPr>
            </w:rPrChange>
          </w:rPr>
          <w:t>of</w:t>
        </w:r>
        <w:r w:rsidRPr="00A85691">
          <w:rPr>
            <w:sz w:val="18"/>
            <w:rPrChange w:id="5823" w:author="shorny" w:date="2014-06-09T15:49:00Z">
              <w:rPr/>
            </w:rPrChange>
          </w:rPr>
          <w:t>` (DocTypeID),</w:t>
        </w:r>
      </w:ins>
    </w:p>
    <w:p w14:paraId="39DF51F7" w14:textId="77777777" w:rsidR="00A85691" w:rsidRPr="00A85691" w:rsidRDefault="00A85691">
      <w:pPr>
        <w:pStyle w:val="HTMLPreformatted"/>
        <w:divId w:val="1206136475"/>
        <w:rPr>
          <w:ins w:id="5824" w:author="shorny" w:date="2014-06-09T15:48:00Z"/>
          <w:sz w:val="18"/>
          <w:rPrChange w:id="5825" w:author="shorny" w:date="2014-06-09T15:49:00Z">
            <w:rPr>
              <w:ins w:id="5826" w:author="shorny" w:date="2014-06-09T15:48:00Z"/>
            </w:rPr>
          </w:rPrChange>
        </w:rPr>
      </w:pPr>
      <w:ins w:id="5827" w:author="shorny" w:date="2014-06-09T15:48:00Z">
        <w:r w:rsidRPr="00A85691">
          <w:rPr>
            <w:rStyle w:val="keyword1"/>
            <w:sz w:val="18"/>
            <w:rPrChange w:id="5828" w:author="shorny" w:date="2014-06-09T15:49:00Z">
              <w:rPr>
                <w:rStyle w:val="keyword1"/>
              </w:rPr>
            </w:rPrChange>
          </w:rPr>
          <w:t>ADD</w:t>
        </w:r>
        <w:r w:rsidRPr="00A85691">
          <w:rPr>
            <w:sz w:val="18"/>
            <w:rPrChange w:id="5829" w:author="shorny" w:date="2014-06-09T15:49:00Z">
              <w:rPr/>
            </w:rPrChange>
          </w:rPr>
          <w:t xml:space="preserve"> </w:t>
        </w:r>
        <w:r w:rsidRPr="00A85691">
          <w:rPr>
            <w:rStyle w:val="keyword1"/>
            <w:sz w:val="18"/>
            <w:rPrChange w:id="5830" w:author="shorny" w:date="2014-06-09T15:49:00Z">
              <w:rPr>
                <w:rStyle w:val="keyword1"/>
              </w:rPr>
            </w:rPrChange>
          </w:rPr>
          <w:t>CONSTRAINT</w:t>
        </w:r>
        <w:r w:rsidRPr="00A85691">
          <w:rPr>
            <w:sz w:val="18"/>
            <w:rPrChange w:id="5831" w:author="shorny" w:date="2014-06-09T15:49:00Z">
              <w:rPr/>
            </w:rPrChange>
          </w:rPr>
          <w:t xml:space="preserve"> `</w:t>
        </w:r>
        <w:r w:rsidRPr="00A85691">
          <w:rPr>
            <w:rStyle w:val="keyword1"/>
            <w:sz w:val="18"/>
            <w:rPrChange w:id="5832" w:author="shorny" w:date="2014-06-09T15:49:00Z">
              <w:rPr>
                <w:rStyle w:val="keyword1"/>
              </w:rPr>
            </w:rPrChange>
          </w:rPr>
          <w:t>of</w:t>
        </w:r>
        <w:r w:rsidRPr="00A85691">
          <w:rPr>
            <w:sz w:val="18"/>
            <w:rPrChange w:id="5833" w:author="shorny" w:date="2014-06-09T15:49:00Z">
              <w:rPr/>
            </w:rPrChange>
          </w:rPr>
          <w:t xml:space="preserve">` </w:t>
        </w:r>
        <w:r w:rsidRPr="00A85691">
          <w:rPr>
            <w:rStyle w:val="keyword1"/>
            <w:sz w:val="18"/>
            <w:rPrChange w:id="5834" w:author="shorny" w:date="2014-06-09T15:49:00Z">
              <w:rPr>
                <w:rStyle w:val="keyword1"/>
              </w:rPr>
            </w:rPrChange>
          </w:rPr>
          <w:t>FOREIGN</w:t>
        </w:r>
        <w:r w:rsidRPr="00A85691">
          <w:rPr>
            <w:sz w:val="18"/>
            <w:rPrChange w:id="5835" w:author="shorny" w:date="2014-06-09T15:49:00Z">
              <w:rPr/>
            </w:rPrChange>
          </w:rPr>
          <w:t xml:space="preserve"> </w:t>
        </w:r>
        <w:r w:rsidRPr="00A85691">
          <w:rPr>
            <w:rStyle w:val="keyword1"/>
            <w:sz w:val="18"/>
            <w:rPrChange w:id="5836" w:author="shorny" w:date="2014-06-09T15:49:00Z">
              <w:rPr>
                <w:rStyle w:val="keyword1"/>
              </w:rPr>
            </w:rPrChange>
          </w:rPr>
          <w:t>KEY</w:t>
        </w:r>
        <w:r w:rsidRPr="00A85691">
          <w:rPr>
            <w:sz w:val="18"/>
            <w:rPrChange w:id="5837" w:author="shorny" w:date="2014-06-09T15:49:00Z">
              <w:rPr/>
            </w:rPrChange>
          </w:rPr>
          <w:t xml:space="preserve"> (DocTypeID)</w:t>
        </w:r>
      </w:ins>
    </w:p>
    <w:p w14:paraId="47583C55" w14:textId="77777777" w:rsidR="00A85691" w:rsidRPr="00A85691" w:rsidRDefault="00A85691">
      <w:pPr>
        <w:pStyle w:val="HTMLPreformatted"/>
        <w:divId w:val="1206136475"/>
        <w:rPr>
          <w:ins w:id="5838" w:author="shorny" w:date="2014-06-09T15:48:00Z"/>
          <w:sz w:val="18"/>
          <w:rPrChange w:id="5839" w:author="shorny" w:date="2014-06-09T15:49:00Z">
            <w:rPr>
              <w:ins w:id="5840" w:author="shorny" w:date="2014-06-09T15:48:00Z"/>
            </w:rPr>
          </w:rPrChange>
        </w:rPr>
      </w:pPr>
      <w:ins w:id="5841" w:author="shorny" w:date="2014-06-09T15:48:00Z">
        <w:r w:rsidRPr="00A85691">
          <w:rPr>
            <w:sz w:val="18"/>
            <w:rPrChange w:id="5842" w:author="shorny" w:date="2014-06-09T15:49:00Z">
              <w:rPr/>
            </w:rPrChange>
          </w:rPr>
          <w:t xml:space="preserve">  </w:t>
        </w:r>
        <w:r w:rsidRPr="00A85691">
          <w:rPr>
            <w:rStyle w:val="keyword1"/>
            <w:sz w:val="18"/>
            <w:rPrChange w:id="5843" w:author="shorny" w:date="2014-06-09T15:49:00Z">
              <w:rPr>
                <w:rStyle w:val="keyword1"/>
              </w:rPr>
            </w:rPrChange>
          </w:rPr>
          <w:t>REFERENCES</w:t>
        </w:r>
        <w:r w:rsidRPr="00A85691">
          <w:rPr>
            <w:sz w:val="18"/>
            <w:rPrChange w:id="5844" w:author="shorny" w:date="2014-06-09T15:49:00Z">
              <w:rPr/>
            </w:rPrChange>
          </w:rPr>
          <w:t xml:space="preserve"> `Document </w:t>
        </w:r>
        <w:r w:rsidRPr="00A85691">
          <w:rPr>
            <w:rStyle w:val="keyword1"/>
            <w:sz w:val="18"/>
            <w:rPrChange w:id="5845" w:author="shorny" w:date="2014-06-09T15:49:00Z">
              <w:rPr>
                <w:rStyle w:val="keyword1"/>
              </w:rPr>
            </w:rPrChange>
          </w:rPr>
          <w:t>Type</w:t>
        </w:r>
        <w:r w:rsidRPr="00A85691">
          <w:rPr>
            <w:sz w:val="18"/>
            <w:rPrChange w:id="5846" w:author="shorny" w:date="2014-06-09T15:49:00Z">
              <w:rPr/>
            </w:rPrChange>
          </w:rPr>
          <w:t xml:space="preserve">` (DocTypeID) </w:t>
        </w:r>
        <w:r w:rsidRPr="00A85691">
          <w:rPr>
            <w:rStyle w:val="keyword1"/>
            <w:sz w:val="18"/>
            <w:rPrChange w:id="5847" w:author="shorny" w:date="2014-06-09T15:49:00Z">
              <w:rPr>
                <w:rStyle w:val="keyword1"/>
              </w:rPr>
            </w:rPrChange>
          </w:rPr>
          <w:t>ON</w:t>
        </w:r>
        <w:r w:rsidRPr="00A85691">
          <w:rPr>
            <w:sz w:val="18"/>
            <w:rPrChange w:id="5848" w:author="shorny" w:date="2014-06-09T15:49:00Z">
              <w:rPr/>
            </w:rPrChange>
          </w:rPr>
          <w:t xml:space="preserve"> </w:t>
        </w:r>
        <w:r w:rsidRPr="00A85691">
          <w:rPr>
            <w:rStyle w:val="keyword1"/>
            <w:sz w:val="18"/>
            <w:rPrChange w:id="5849" w:author="shorny" w:date="2014-06-09T15:49:00Z">
              <w:rPr>
                <w:rStyle w:val="keyword1"/>
              </w:rPr>
            </w:rPrChange>
          </w:rPr>
          <w:t>UPDATE</w:t>
        </w:r>
        <w:r w:rsidRPr="00A85691">
          <w:rPr>
            <w:sz w:val="18"/>
            <w:rPrChange w:id="5850" w:author="shorny" w:date="2014-06-09T15:49:00Z">
              <w:rPr/>
            </w:rPrChange>
          </w:rPr>
          <w:t xml:space="preserve"> </w:t>
        </w:r>
        <w:r w:rsidRPr="00A85691">
          <w:rPr>
            <w:rStyle w:val="keyword1"/>
            <w:sz w:val="18"/>
            <w:rPrChange w:id="5851" w:author="shorny" w:date="2014-06-09T15:49:00Z">
              <w:rPr>
                <w:rStyle w:val="keyword1"/>
              </w:rPr>
            </w:rPrChange>
          </w:rPr>
          <w:t>Cascade</w:t>
        </w:r>
        <w:r w:rsidRPr="00A85691">
          <w:rPr>
            <w:sz w:val="18"/>
            <w:rPrChange w:id="5852" w:author="shorny" w:date="2014-06-09T15:49:00Z">
              <w:rPr/>
            </w:rPrChange>
          </w:rPr>
          <w:t xml:space="preserve"> </w:t>
        </w:r>
        <w:r w:rsidRPr="00A85691">
          <w:rPr>
            <w:rStyle w:val="keyword1"/>
            <w:sz w:val="18"/>
            <w:rPrChange w:id="5853" w:author="shorny" w:date="2014-06-09T15:49:00Z">
              <w:rPr>
                <w:rStyle w:val="keyword1"/>
              </w:rPr>
            </w:rPrChange>
          </w:rPr>
          <w:t>ON</w:t>
        </w:r>
        <w:r w:rsidRPr="00A85691">
          <w:rPr>
            <w:sz w:val="18"/>
            <w:rPrChange w:id="5854" w:author="shorny" w:date="2014-06-09T15:49:00Z">
              <w:rPr/>
            </w:rPrChange>
          </w:rPr>
          <w:t xml:space="preserve"> </w:t>
        </w:r>
        <w:r w:rsidRPr="00A85691">
          <w:rPr>
            <w:rStyle w:val="keyword1"/>
            <w:sz w:val="18"/>
            <w:rPrChange w:id="5855" w:author="shorny" w:date="2014-06-09T15:49:00Z">
              <w:rPr>
                <w:rStyle w:val="keyword1"/>
              </w:rPr>
            </w:rPrChange>
          </w:rPr>
          <w:t>DELETE</w:t>
        </w:r>
        <w:r w:rsidRPr="00A85691">
          <w:rPr>
            <w:sz w:val="18"/>
            <w:rPrChange w:id="5856" w:author="shorny" w:date="2014-06-09T15:49:00Z">
              <w:rPr/>
            </w:rPrChange>
          </w:rPr>
          <w:t xml:space="preserve"> </w:t>
        </w:r>
        <w:r w:rsidRPr="00A85691">
          <w:rPr>
            <w:rStyle w:val="keyword1"/>
            <w:sz w:val="18"/>
            <w:rPrChange w:id="5857" w:author="shorny" w:date="2014-06-09T15:49:00Z">
              <w:rPr>
                <w:rStyle w:val="keyword1"/>
              </w:rPr>
            </w:rPrChange>
          </w:rPr>
          <w:t>Restrict</w:t>
        </w:r>
        <w:r w:rsidRPr="00A85691">
          <w:rPr>
            <w:sz w:val="18"/>
            <w:rPrChange w:id="5858" w:author="shorny" w:date="2014-06-09T15:49:00Z">
              <w:rPr/>
            </w:rPrChange>
          </w:rPr>
          <w:t>;</w:t>
        </w:r>
      </w:ins>
    </w:p>
    <w:p w14:paraId="1F0F6D49" w14:textId="77777777" w:rsidR="00A85691" w:rsidRPr="00A85691" w:rsidRDefault="00A85691">
      <w:pPr>
        <w:pStyle w:val="HTMLPreformatted"/>
        <w:divId w:val="1206136475"/>
        <w:rPr>
          <w:ins w:id="5859" w:author="shorny" w:date="2014-06-09T15:48:00Z"/>
          <w:sz w:val="18"/>
          <w:rPrChange w:id="5860" w:author="shorny" w:date="2014-06-09T15:49:00Z">
            <w:rPr>
              <w:ins w:id="5861" w:author="shorny" w:date="2014-06-09T15:48:00Z"/>
            </w:rPr>
          </w:rPrChange>
        </w:rPr>
      </w:pPr>
    </w:p>
    <w:p w14:paraId="2DE04C48" w14:textId="77777777" w:rsidR="00A85691" w:rsidRPr="00A85691" w:rsidRDefault="00A85691">
      <w:pPr>
        <w:pStyle w:val="HTMLPreformatted"/>
        <w:divId w:val="1206136475"/>
        <w:rPr>
          <w:ins w:id="5862" w:author="shorny" w:date="2014-06-09T15:48:00Z"/>
          <w:sz w:val="18"/>
          <w:rPrChange w:id="5863" w:author="shorny" w:date="2014-06-09T15:49:00Z">
            <w:rPr>
              <w:ins w:id="5864" w:author="shorny" w:date="2014-06-09T15:48:00Z"/>
            </w:rPr>
          </w:rPrChange>
        </w:rPr>
      </w:pPr>
      <w:ins w:id="5865" w:author="shorny" w:date="2014-06-09T15:48:00Z">
        <w:r w:rsidRPr="00A85691">
          <w:rPr>
            <w:rStyle w:val="keyword1"/>
            <w:sz w:val="18"/>
            <w:rPrChange w:id="5866" w:author="shorny" w:date="2014-06-09T15:49:00Z">
              <w:rPr>
                <w:rStyle w:val="keyword1"/>
              </w:rPr>
            </w:rPrChange>
          </w:rPr>
          <w:t>ALTER</w:t>
        </w:r>
        <w:r w:rsidRPr="00A85691">
          <w:rPr>
            <w:sz w:val="18"/>
            <w:rPrChange w:id="5867" w:author="shorny" w:date="2014-06-09T15:49:00Z">
              <w:rPr/>
            </w:rPrChange>
          </w:rPr>
          <w:t xml:space="preserve"> </w:t>
        </w:r>
        <w:r w:rsidRPr="00A85691">
          <w:rPr>
            <w:rStyle w:val="keyword1"/>
            <w:sz w:val="18"/>
            <w:rPrChange w:id="5868" w:author="shorny" w:date="2014-06-09T15:49:00Z">
              <w:rPr>
                <w:rStyle w:val="keyword1"/>
              </w:rPr>
            </w:rPrChange>
          </w:rPr>
          <w:t>TABLE</w:t>
        </w:r>
        <w:r w:rsidRPr="00A85691">
          <w:rPr>
            <w:sz w:val="18"/>
            <w:rPrChange w:id="5869" w:author="shorny" w:date="2014-06-09T15:49:00Z">
              <w:rPr/>
            </w:rPrChange>
          </w:rPr>
          <w:t xml:space="preserve"> </w:t>
        </w:r>
        <w:r w:rsidRPr="00A85691">
          <w:rPr>
            <w:rStyle w:val="function-name1"/>
            <w:sz w:val="18"/>
            <w:rPrChange w:id="5870" w:author="shorny" w:date="2014-06-09T15:49:00Z">
              <w:rPr>
                <w:rStyle w:val="function-name1"/>
              </w:rPr>
            </w:rPrChange>
          </w:rPr>
          <w:t>Application</w:t>
        </w:r>
      </w:ins>
    </w:p>
    <w:p w14:paraId="10DB39EE" w14:textId="77777777" w:rsidR="00A85691" w:rsidRPr="00A85691" w:rsidRDefault="00A85691">
      <w:pPr>
        <w:pStyle w:val="HTMLPreformatted"/>
        <w:divId w:val="1206136475"/>
        <w:rPr>
          <w:ins w:id="5871" w:author="shorny" w:date="2014-06-09T15:48:00Z"/>
          <w:sz w:val="18"/>
          <w:rPrChange w:id="5872" w:author="shorny" w:date="2014-06-09T15:49:00Z">
            <w:rPr>
              <w:ins w:id="5873" w:author="shorny" w:date="2014-06-09T15:48:00Z"/>
            </w:rPr>
          </w:rPrChange>
        </w:rPr>
      </w:pPr>
      <w:ins w:id="5874" w:author="shorny" w:date="2014-06-09T15:48:00Z">
        <w:r w:rsidRPr="00A85691">
          <w:rPr>
            <w:rStyle w:val="keyword1"/>
            <w:sz w:val="18"/>
            <w:rPrChange w:id="5875" w:author="shorny" w:date="2014-06-09T15:49:00Z">
              <w:rPr>
                <w:rStyle w:val="keyword1"/>
              </w:rPr>
            </w:rPrChange>
          </w:rPr>
          <w:t>ADD</w:t>
        </w:r>
        <w:r w:rsidRPr="00A85691">
          <w:rPr>
            <w:sz w:val="18"/>
            <w:rPrChange w:id="5876" w:author="shorny" w:date="2014-06-09T15:49:00Z">
              <w:rPr/>
            </w:rPrChange>
          </w:rPr>
          <w:t xml:space="preserve"> INDEX Manages (ManagedByStaffID),</w:t>
        </w:r>
      </w:ins>
    </w:p>
    <w:p w14:paraId="454A15C9" w14:textId="77777777" w:rsidR="00A85691" w:rsidRPr="00A85691" w:rsidRDefault="00A85691">
      <w:pPr>
        <w:pStyle w:val="HTMLPreformatted"/>
        <w:divId w:val="1206136475"/>
        <w:rPr>
          <w:ins w:id="5877" w:author="shorny" w:date="2014-06-09T15:48:00Z"/>
          <w:sz w:val="18"/>
          <w:rPrChange w:id="5878" w:author="shorny" w:date="2014-06-09T15:49:00Z">
            <w:rPr>
              <w:ins w:id="5879" w:author="shorny" w:date="2014-06-09T15:48:00Z"/>
            </w:rPr>
          </w:rPrChange>
        </w:rPr>
      </w:pPr>
      <w:ins w:id="5880" w:author="shorny" w:date="2014-06-09T15:48:00Z">
        <w:r w:rsidRPr="00A85691">
          <w:rPr>
            <w:rStyle w:val="keyword1"/>
            <w:sz w:val="18"/>
            <w:rPrChange w:id="5881" w:author="shorny" w:date="2014-06-09T15:49:00Z">
              <w:rPr>
                <w:rStyle w:val="keyword1"/>
              </w:rPr>
            </w:rPrChange>
          </w:rPr>
          <w:t>ADD</w:t>
        </w:r>
        <w:r w:rsidRPr="00A85691">
          <w:rPr>
            <w:sz w:val="18"/>
            <w:rPrChange w:id="5882" w:author="shorny" w:date="2014-06-09T15:49:00Z">
              <w:rPr/>
            </w:rPrChange>
          </w:rPr>
          <w:t xml:space="preserve"> </w:t>
        </w:r>
        <w:r w:rsidRPr="00A85691">
          <w:rPr>
            <w:rStyle w:val="keyword1"/>
            <w:sz w:val="18"/>
            <w:rPrChange w:id="5883" w:author="shorny" w:date="2014-06-09T15:49:00Z">
              <w:rPr>
                <w:rStyle w:val="keyword1"/>
              </w:rPr>
            </w:rPrChange>
          </w:rPr>
          <w:t>CONSTRAINT</w:t>
        </w:r>
        <w:r w:rsidRPr="00A85691">
          <w:rPr>
            <w:sz w:val="18"/>
            <w:rPrChange w:id="5884" w:author="shorny" w:date="2014-06-09T15:49:00Z">
              <w:rPr/>
            </w:rPrChange>
          </w:rPr>
          <w:t xml:space="preserve"> Manages </w:t>
        </w:r>
        <w:r w:rsidRPr="00A85691">
          <w:rPr>
            <w:rStyle w:val="keyword1"/>
            <w:sz w:val="18"/>
            <w:rPrChange w:id="5885" w:author="shorny" w:date="2014-06-09T15:49:00Z">
              <w:rPr>
                <w:rStyle w:val="keyword1"/>
              </w:rPr>
            </w:rPrChange>
          </w:rPr>
          <w:t>FOREIGN</w:t>
        </w:r>
        <w:r w:rsidRPr="00A85691">
          <w:rPr>
            <w:sz w:val="18"/>
            <w:rPrChange w:id="5886" w:author="shorny" w:date="2014-06-09T15:49:00Z">
              <w:rPr/>
            </w:rPrChange>
          </w:rPr>
          <w:t xml:space="preserve"> </w:t>
        </w:r>
        <w:r w:rsidRPr="00A85691">
          <w:rPr>
            <w:rStyle w:val="keyword1"/>
            <w:sz w:val="18"/>
            <w:rPrChange w:id="5887" w:author="shorny" w:date="2014-06-09T15:49:00Z">
              <w:rPr>
                <w:rStyle w:val="keyword1"/>
              </w:rPr>
            </w:rPrChange>
          </w:rPr>
          <w:t>KEY</w:t>
        </w:r>
        <w:r w:rsidRPr="00A85691">
          <w:rPr>
            <w:sz w:val="18"/>
            <w:rPrChange w:id="5888" w:author="shorny" w:date="2014-06-09T15:49:00Z">
              <w:rPr/>
            </w:rPrChange>
          </w:rPr>
          <w:t xml:space="preserve"> (ManagedByStaffID)</w:t>
        </w:r>
      </w:ins>
    </w:p>
    <w:p w14:paraId="46328DF2" w14:textId="77777777" w:rsidR="00A85691" w:rsidRPr="00A85691" w:rsidRDefault="00A85691">
      <w:pPr>
        <w:pStyle w:val="HTMLPreformatted"/>
        <w:divId w:val="1206136475"/>
        <w:rPr>
          <w:ins w:id="5889" w:author="shorny" w:date="2014-06-09T15:48:00Z"/>
          <w:sz w:val="18"/>
          <w:rPrChange w:id="5890" w:author="shorny" w:date="2014-06-09T15:49:00Z">
            <w:rPr>
              <w:ins w:id="5891" w:author="shorny" w:date="2014-06-09T15:48:00Z"/>
            </w:rPr>
          </w:rPrChange>
        </w:rPr>
      </w:pPr>
      <w:ins w:id="5892" w:author="shorny" w:date="2014-06-09T15:48:00Z">
        <w:r w:rsidRPr="00A85691">
          <w:rPr>
            <w:sz w:val="18"/>
            <w:rPrChange w:id="5893" w:author="shorny" w:date="2014-06-09T15:49:00Z">
              <w:rPr/>
            </w:rPrChange>
          </w:rPr>
          <w:t xml:space="preserve">  </w:t>
        </w:r>
        <w:r w:rsidRPr="00A85691">
          <w:rPr>
            <w:rStyle w:val="keyword1"/>
            <w:sz w:val="18"/>
            <w:rPrChange w:id="5894" w:author="shorny" w:date="2014-06-09T15:49:00Z">
              <w:rPr>
                <w:rStyle w:val="keyword1"/>
              </w:rPr>
            </w:rPrChange>
          </w:rPr>
          <w:t>REFERENCES</w:t>
        </w:r>
        <w:r w:rsidRPr="00A85691">
          <w:rPr>
            <w:sz w:val="18"/>
            <w:rPrChange w:id="5895" w:author="shorny" w:date="2014-06-09T15:49:00Z">
              <w:rPr/>
            </w:rPrChange>
          </w:rPr>
          <w:t xml:space="preserve"> `University Staff Member` (StaffID)</w:t>
        </w:r>
      </w:ins>
    </w:p>
    <w:p w14:paraId="1C7C5329" w14:textId="77777777" w:rsidR="00A85691" w:rsidRPr="00A85691" w:rsidRDefault="00A85691">
      <w:pPr>
        <w:pStyle w:val="HTMLPreformatted"/>
        <w:divId w:val="1206136475"/>
        <w:rPr>
          <w:ins w:id="5896" w:author="shorny" w:date="2014-06-09T15:48:00Z"/>
          <w:sz w:val="18"/>
          <w:rPrChange w:id="5897" w:author="shorny" w:date="2014-06-09T15:49:00Z">
            <w:rPr>
              <w:ins w:id="5898" w:author="shorny" w:date="2014-06-09T15:48:00Z"/>
            </w:rPr>
          </w:rPrChange>
        </w:rPr>
      </w:pPr>
      <w:ins w:id="5899" w:author="shorny" w:date="2014-06-09T15:48:00Z">
        <w:r w:rsidRPr="00A85691">
          <w:rPr>
            <w:sz w:val="18"/>
            <w:rPrChange w:id="5900" w:author="shorny" w:date="2014-06-09T15:49:00Z">
              <w:rPr/>
            </w:rPrChange>
          </w:rPr>
          <w:t xml:space="preserve">  </w:t>
        </w:r>
        <w:r w:rsidRPr="00A85691">
          <w:rPr>
            <w:rStyle w:val="keyword1"/>
            <w:sz w:val="18"/>
            <w:rPrChange w:id="5901" w:author="shorny" w:date="2014-06-09T15:49:00Z">
              <w:rPr>
                <w:rStyle w:val="keyword1"/>
              </w:rPr>
            </w:rPrChange>
          </w:rPr>
          <w:t>ON</w:t>
        </w:r>
        <w:r w:rsidRPr="00A85691">
          <w:rPr>
            <w:sz w:val="18"/>
            <w:rPrChange w:id="5902" w:author="shorny" w:date="2014-06-09T15:49:00Z">
              <w:rPr/>
            </w:rPrChange>
          </w:rPr>
          <w:t xml:space="preserve"> </w:t>
        </w:r>
        <w:r w:rsidRPr="00A85691">
          <w:rPr>
            <w:rStyle w:val="keyword1"/>
            <w:sz w:val="18"/>
            <w:rPrChange w:id="5903" w:author="shorny" w:date="2014-06-09T15:49:00Z">
              <w:rPr>
                <w:rStyle w:val="keyword1"/>
              </w:rPr>
            </w:rPrChange>
          </w:rPr>
          <w:t>UPDATE</w:t>
        </w:r>
        <w:r w:rsidRPr="00A85691">
          <w:rPr>
            <w:sz w:val="18"/>
            <w:rPrChange w:id="5904" w:author="shorny" w:date="2014-06-09T15:49:00Z">
              <w:rPr/>
            </w:rPrChange>
          </w:rPr>
          <w:t xml:space="preserve"> </w:t>
        </w:r>
        <w:r w:rsidRPr="00A85691">
          <w:rPr>
            <w:rStyle w:val="keyword1"/>
            <w:sz w:val="18"/>
            <w:rPrChange w:id="5905" w:author="shorny" w:date="2014-06-09T15:49:00Z">
              <w:rPr>
                <w:rStyle w:val="keyword1"/>
              </w:rPr>
            </w:rPrChange>
          </w:rPr>
          <w:t>Cascade</w:t>
        </w:r>
        <w:r w:rsidRPr="00A85691">
          <w:rPr>
            <w:sz w:val="18"/>
            <w:rPrChange w:id="5906" w:author="shorny" w:date="2014-06-09T15:49:00Z">
              <w:rPr/>
            </w:rPrChange>
          </w:rPr>
          <w:t xml:space="preserve"> </w:t>
        </w:r>
        <w:r w:rsidRPr="00A85691">
          <w:rPr>
            <w:rStyle w:val="keyword1"/>
            <w:sz w:val="18"/>
            <w:rPrChange w:id="5907" w:author="shorny" w:date="2014-06-09T15:49:00Z">
              <w:rPr>
                <w:rStyle w:val="keyword1"/>
              </w:rPr>
            </w:rPrChange>
          </w:rPr>
          <w:t>ON</w:t>
        </w:r>
        <w:r w:rsidRPr="00A85691">
          <w:rPr>
            <w:sz w:val="18"/>
            <w:rPrChange w:id="5908" w:author="shorny" w:date="2014-06-09T15:49:00Z">
              <w:rPr/>
            </w:rPrChange>
          </w:rPr>
          <w:t xml:space="preserve"> </w:t>
        </w:r>
        <w:r w:rsidRPr="00A85691">
          <w:rPr>
            <w:rStyle w:val="keyword1"/>
            <w:sz w:val="18"/>
            <w:rPrChange w:id="5909" w:author="shorny" w:date="2014-06-09T15:49:00Z">
              <w:rPr>
                <w:rStyle w:val="keyword1"/>
              </w:rPr>
            </w:rPrChange>
          </w:rPr>
          <w:t>DELETE</w:t>
        </w:r>
        <w:r w:rsidRPr="00A85691">
          <w:rPr>
            <w:sz w:val="18"/>
            <w:rPrChange w:id="5910" w:author="shorny" w:date="2014-06-09T15:49:00Z">
              <w:rPr/>
            </w:rPrChange>
          </w:rPr>
          <w:t xml:space="preserve"> </w:t>
        </w:r>
        <w:r w:rsidRPr="00A85691">
          <w:rPr>
            <w:rStyle w:val="keyword1"/>
            <w:sz w:val="18"/>
            <w:rPrChange w:id="5911" w:author="shorny" w:date="2014-06-09T15:49:00Z">
              <w:rPr>
                <w:rStyle w:val="keyword1"/>
              </w:rPr>
            </w:rPrChange>
          </w:rPr>
          <w:t>Set</w:t>
        </w:r>
        <w:r w:rsidRPr="00A85691">
          <w:rPr>
            <w:sz w:val="18"/>
            <w:rPrChange w:id="5912" w:author="shorny" w:date="2014-06-09T15:49:00Z">
              <w:rPr/>
            </w:rPrChange>
          </w:rPr>
          <w:t xml:space="preserve"> </w:t>
        </w:r>
        <w:r w:rsidRPr="00A85691">
          <w:rPr>
            <w:rStyle w:val="keyword1"/>
            <w:sz w:val="18"/>
            <w:rPrChange w:id="5913" w:author="shorny" w:date="2014-06-09T15:49:00Z">
              <w:rPr>
                <w:rStyle w:val="keyword1"/>
              </w:rPr>
            </w:rPrChange>
          </w:rPr>
          <w:t>null</w:t>
        </w:r>
        <w:r w:rsidRPr="00A85691">
          <w:rPr>
            <w:sz w:val="18"/>
            <w:rPrChange w:id="5914" w:author="shorny" w:date="2014-06-09T15:49:00Z">
              <w:rPr/>
            </w:rPrChange>
          </w:rPr>
          <w:t>;</w:t>
        </w:r>
      </w:ins>
    </w:p>
    <w:p w14:paraId="688F01FE" w14:textId="77777777" w:rsidR="00A85691" w:rsidRPr="00A85691" w:rsidRDefault="00A85691">
      <w:pPr>
        <w:pStyle w:val="HTMLPreformatted"/>
        <w:divId w:val="1206136475"/>
        <w:rPr>
          <w:ins w:id="5915" w:author="shorny" w:date="2014-06-09T15:48:00Z"/>
          <w:sz w:val="18"/>
          <w:rPrChange w:id="5916" w:author="shorny" w:date="2014-06-09T15:49:00Z">
            <w:rPr>
              <w:ins w:id="5917" w:author="shorny" w:date="2014-06-09T15:48:00Z"/>
            </w:rPr>
          </w:rPrChange>
        </w:rPr>
      </w:pPr>
    </w:p>
    <w:p w14:paraId="514C4CA8" w14:textId="77777777" w:rsidR="00A85691" w:rsidRPr="00A85691" w:rsidRDefault="00A85691">
      <w:pPr>
        <w:pStyle w:val="HTMLPreformatted"/>
        <w:divId w:val="1206136475"/>
        <w:rPr>
          <w:ins w:id="5918" w:author="shorny" w:date="2014-06-09T15:48:00Z"/>
          <w:sz w:val="18"/>
          <w:rPrChange w:id="5919" w:author="shorny" w:date="2014-06-09T15:49:00Z">
            <w:rPr>
              <w:ins w:id="5920" w:author="shorny" w:date="2014-06-09T15:48:00Z"/>
            </w:rPr>
          </w:rPrChange>
        </w:rPr>
      </w:pPr>
      <w:ins w:id="5921" w:author="shorny" w:date="2014-06-09T15:48:00Z">
        <w:r w:rsidRPr="00A85691">
          <w:rPr>
            <w:rStyle w:val="keyword1"/>
            <w:sz w:val="18"/>
            <w:rPrChange w:id="5922" w:author="shorny" w:date="2014-06-09T15:49:00Z">
              <w:rPr>
                <w:rStyle w:val="keyword1"/>
              </w:rPr>
            </w:rPrChange>
          </w:rPr>
          <w:t>ALTER</w:t>
        </w:r>
        <w:r w:rsidRPr="00A85691">
          <w:rPr>
            <w:sz w:val="18"/>
            <w:rPrChange w:id="5923" w:author="shorny" w:date="2014-06-09T15:49:00Z">
              <w:rPr/>
            </w:rPrChange>
          </w:rPr>
          <w:t xml:space="preserve"> </w:t>
        </w:r>
        <w:r w:rsidRPr="00A85691">
          <w:rPr>
            <w:rStyle w:val="keyword1"/>
            <w:sz w:val="18"/>
            <w:rPrChange w:id="5924" w:author="shorny" w:date="2014-06-09T15:49:00Z">
              <w:rPr>
                <w:rStyle w:val="keyword1"/>
              </w:rPr>
            </w:rPrChange>
          </w:rPr>
          <w:t>TABLE</w:t>
        </w:r>
        <w:r w:rsidRPr="00A85691">
          <w:rPr>
            <w:sz w:val="18"/>
            <w:rPrChange w:id="5925" w:author="shorny" w:date="2014-06-09T15:49:00Z">
              <w:rPr/>
            </w:rPrChange>
          </w:rPr>
          <w:t xml:space="preserve"> </w:t>
        </w:r>
        <w:r w:rsidRPr="00A85691">
          <w:rPr>
            <w:rStyle w:val="function-name1"/>
            <w:sz w:val="18"/>
            <w:rPrChange w:id="5926" w:author="shorny" w:date="2014-06-09T15:49:00Z">
              <w:rPr>
                <w:rStyle w:val="function-name1"/>
              </w:rPr>
            </w:rPrChange>
          </w:rPr>
          <w:t>Degree</w:t>
        </w:r>
      </w:ins>
    </w:p>
    <w:p w14:paraId="7725ABA2" w14:textId="77777777" w:rsidR="00A85691" w:rsidRPr="00A85691" w:rsidRDefault="00A85691">
      <w:pPr>
        <w:pStyle w:val="HTMLPreformatted"/>
        <w:divId w:val="1206136475"/>
        <w:rPr>
          <w:ins w:id="5927" w:author="shorny" w:date="2014-06-09T15:48:00Z"/>
          <w:sz w:val="18"/>
          <w:rPrChange w:id="5928" w:author="shorny" w:date="2014-06-09T15:49:00Z">
            <w:rPr>
              <w:ins w:id="5929" w:author="shorny" w:date="2014-06-09T15:48:00Z"/>
            </w:rPr>
          </w:rPrChange>
        </w:rPr>
      </w:pPr>
      <w:ins w:id="5930" w:author="shorny" w:date="2014-06-09T15:48:00Z">
        <w:r w:rsidRPr="00A85691">
          <w:rPr>
            <w:rStyle w:val="keyword1"/>
            <w:sz w:val="18"/>
            <w:rPrChange w:id="5931" w:author="shorny" w:date="2014-06-09T15:49:00Z">
              <w:rPr>
                <w:rStyle w:val="keyword1"/>
              </w:rPr>
            </w:rPrChange>
          </w:rPr>
          <w:t>ADD</w:t>
        </w:r>
        <w:r w:rsidRPr="00A85691">
          <w:rPr>
            <w:sz w:val="18"/>
            <w:rPrChange w:id="5932" w:author="shorny" w:date="2014-06-09T15:49:00Z">
              <w:rPr/>
            </w:rPrChange>
          </w:rPr>
          <w:t xml:space="preserve"> INDEX holds (ApplicantID),</w:t>
        </w:r>
      </w:ins>
    </w:p>
    <w:p w14:paraId="7B36678D" w14:textId="77777777" w:rsidR="00A85691" w:rsidRPr="00A85691" w:rsidRDefault="00A85691">
      <w:pPr>
        <w:pStyle w:val="HTMLPreformatted"/>
        <w:divId w:val="1206136475"/>
        <w:rPr>
          <w:ins w:id="5933" w:author="shorny" w:date="2014-06-09T15:48:00Z"/>
          <w:sz w:val="18"/>
          <w:rPrChange w:id="5934" w:author="shorny" w:date="2014-06-09T15:49:00Z">
            <w:rPr>
              <w:ins w:id="5935" w:author="shorny" w:date="2014-06-09T15:48:00Z"/>
            </w:rPr>
          </w:rPrChange>
        </w:rPr>
      </w:pPr>
      <w:ins w:id="5936" w:author="shorny" w:date="2014-06-09T15:48:00Z">
        <w:r w:rsidRPr="00A85691">
          <w:rPr>
            <w:rStyle w:val="keyword1"/>
            <w:sz w:val="18"/>
            <w:rPrChange w:id="5937" w:author="shorny" w:date="2014-06-09T15:49:00Z">
              <w:rPr>
                <w:rStyle w:val="keyword1"/>
              </w:rPr>
            </w:rPrChange>
          </w:rPr>
          <w:t>ADD</w:t>
        </w:r>
        <w:r w:rsidRPr="00A85691">
          <w:rPr>
            <w:sz w:val="18"/>
            <w:rPrChange w:id="5938" w:author="shorny" w:date="2014-06-09T15:49:00Z">
              <w:rPr/>
            </w:rPrChange>
          </w:rPr>
          <w:t xml:space="preserve"> </w:t>
        </w:r>
        <w:r w:rsidRPr="00A85691">
          <w:rPr>
            <w:rStyle w:val="keyword1"/>
            <w:sz w:val="18"/>
            <w:rPrChange w:id="5939" w:author="shorny" w:date="2014-06-09T15:49:00Z">
              <w:rPr>
                <w:rStyle w:val="keyword1"/>
              </w:rPr>
            </w:rPrChange>
          </w:rPr>
          <w:t>CONSTRAINT</w:t>
        </w:r>
        <w:r w:rsidRPr="00A85691">
          <w:rPr>
            <w:sz w:val="18"/>
            <w:rPrChange w:id="5940" w:author="shorny" w:date="2014-06-09T15:49:00Z">
              <w:rPr/>
            </w:rPrChange>
          </w:rPr>
          <w:t xml:space="preserve"> holds </w:t>
        </w:r>
        <w:r w:rsidRPr="00A85691">
          <w:rPr>
            <w:rStyle w:val="keyword1"/>
            <w:sz w:val="18"/>
            <w:rPrChange w:id="5941" w:author="shorny" w:date="2014-06-09T15:49:00Z">
              <w:rPr>
                <w:rStyle w:val="keyword1"/>
              </w:rPr>
            </w:rPrChange>
          </w:rPr>
          <w:t>FOREIGN</w:t>
        </w:r>
        <w:r w:rsidRPr="00A85691">
          <w:rPr>
            <w:sz w:val="18"/>
            <w:rPrChange w:id="5942" w:author="shorny" w:date="2014-06-09T15:49:00Z">
              <w:rPr/>
            </w:rPrChange>
          </w:rPr>
          <w:t xml:space="preserve"> </w:t>
        </w:r>
        <w:r w:rsidRPr="00A85691">
          <w:rPr>
            <w:rStyle w:val="keyword1"/>
            <w:sz w:val="18"/>
            <w:rPrChange w:id="5943" w:author="shorny" w:date="2014-06-09T15:49:00Z">
              <w:rPr>
                <w:rStyle w:val="keyword1"/>
              </w:rPr>
            </w:rPrChange>
          </w:rPr>
          <w:t>KEY</w:t>
        </w:r>
        <w:r w:rsidRPr="00A85691">
          <w:rPr>
            <w:sz w:val="18"/>
            <w:rPrChange w:id="5944" w:author="shorny" w:date="2014-06-09T15:49:00Z">
              <w:rPr/>
            </w:rPrChange>
          </w:rPr>
          <w:t xml:space="preserve"> (ApplicantID)</w:t>
        </w:r>
      </w:ins>
    </w:p>
    <w:p w14:paraId="712F763E" w14:textId="77777777" w:rsidR="00A85691" w:rsidRPr="00A85691" w:rsidRDefault="00A85691">
      <w:pPr>
        <w:pStyle w:val="HTMLPreformatted"/>
        <w:divId w:val="1206136475"/>
        <w:rPr>
          <w:ins w:id="5945" w:author="shorny" w:date="2014-06-09T15:48:00Z"/>
          <w:sz w:val="18"/>
          <w:rPrChange w:id="5946" w:author="shorny" w:date="2014-06-09T15:49:00Z">
            <w:rPr>
              <w:ins w:id="5947" w:author="shorny" w:date="2014-06-09T15:48:00Z"/>
            </w:rPr>
          </w:rPrChange>
        </w:rPr>
      </w:pPr>
      <w:ins w:id="5948" w:author="shorny" w:date="2014-06-09T15:48:00Z">
        <w:r w:rsidRPr="00A85691">
          <w:rPr>
            <w:sz w:val="18"/>
            <w:rPrChange w:id="5949" w:author="shorny" w:date="2014-06-09T15:49:00Z">
              <w:rPr/>
            </w:rPrChange>
          </w:rPr>
          <w:t xml:space="preserve">  </w:t>
        </w:r>
        <w:r w:rsidRPr="00A85691">
          <w:rPr>
            <w:rStyle w:val="keyword1"/>
            <w:sz w:val="18"/>
            <w:rPrChange w:id="5950" w:author="shorny" w:date="2014-06-09T15:49:00Z">
              <w:rPr>
                <w:rStyle w:val="keyword1"/>
              </w:rPr>
            </w:rPrChange>
          </w:rPr>
          <w:t>REFERENCES</w:t>
        </w:r>
        <w:r w:rsidRPr="00A85691">
          <w:rPr>
            <w:sz w:val="18"/>
            <w:rPrChange w:id="5951" w:author="shorny" w:date="2014-06-09T15:49:00Z">
              <w:rPr/>
            </w:rPrChange>
          </w:rPr>
          <w:t xml:space="preserve"> Applicant (ApplicantID) </w:t>
        </w:r>
        <w:r w:rsidRPr="00A85691">
          <w:rPr>
            <w:rStyle w:val="keyword1"/>
            <w:sz w:val="18"/>
            <w:rPrChange w:id="5952" w:author="shorny" w:date="2014-06-09T15:49:00Z">
              <w:rPr>
                <w:rStyle w:val="keyword1"/>
              </w:rPr>
            </w:rPrChange>
          </w:rPr>
          <w:t>ON</w:t>
        </w:r>
        <w:r w:rsidRPr="00A85691">
          <w:rPr>
            <w:sz w:val="18"/>
            <w:rPrChange w:id="5953" w:author="shorny" w:date="2014-06-09T15:49:00Z">
              <w:rPr/>
            </w:rPrChange>
          </w:rPr>
          <w:t xml:space="preserve"> </w:t>
        </w:r>
        <w:r w:rsidRPr="00A85691">
          <w:rPr>
            <w:rStyle w:val="keyword1"/>
            <w:sz w:val="18"/>
            <w:rPrChange w:id="5954" w:author="shorny" w:date="2014-06-09T15:49:00Z">
              <w:rPr>
                <w:rStyle w:val="keyword1"/>
              </w:rPr>
            </w:rPrChange>
          </w:rPr>
          <w:t>UPDATE</w:t>
        </w:r>
        <w:r w:rsidRPr="00A85691">
          <w:rPr>
            <w:sz w:val="18"/>
            <w:rPrChange w:id="5955" w:author="shorny" w:date="2014-06-09T15:49:00Z">
              <w:rPr/>
            </w:rPrChange>
          </w:rPr>
          <w:t xml:space="preserve"> </w:t>
        </w:r>
        <w:r w:rsidRPr="00A85691">
          <w:rPr>
            <w:rStyle w:val="keyword1"/>
            <w:sz w:val="18"/>
            <w:rPrChange w:id="5956" w:author="shorny" w:date="2014-06-09T15:49:00Z">
              <w:rPr>
                <w:rStyle w:val="keyword1"/>
              </w:rPr>
            </w:rPrChange>
          </w:rPr>
          <w:t>Cascade</w:t>
        </w:r>
        <w:r w:rsidRPr="00A85691">
          <w:rPr>
            <w:sz w:val="18"/>
            <w:rPrChange w:id="5957" w:author="shorny" w:date="2014-06-09T15:49:00Z">
              <w:rPr/>
            </w:rPrChange>
          </w:rPr>
          <w:t xml:space="preserve"> </w:t>
        </w:r>
        <w:r w:rsidRPr="00A85691">
          <w:rPr>
            <w:rStyle w:val="keyword1"/>
            <w:sz w:val="18"/>
            <w:rPrChange w:id="5958" w:author="shorny" w:date="2014-06-09T15:49:00Z">
              <w:rPr>
                <w:rStyle w:val="keyword1"/>
              </w:rPr>
            </w:rPrChange>
          </w:rPr>
          <w:t>ON</w:t>
        </w:r>
        <w:r w:rsidRPr="00A85691">
          <w:rPr>
            <w:sz w:val="18"/>
            <w:rPrChange w:id="5959" w:author="shorny" w:date="2014-06-09T15:49:00Z">
              <w:rPr/>
            </w:rPrChange>
          </w:rPr>
          <w:t xml:space="preserve"> </w:t>
        </w:r>
        <w:r w:rsidRPr="00A85691">
          <w:rPr>
            <w:rStyle w:val="keyword1"/>
            <w:sz w:val="18"/>
            <w:rPrChange w:id="5960" w:author="shorny" w:date="2014-06-09T15:49:00Z">
              <w:rPr>
                <w:rStyle w:val="keyword1"/>
              </w:rPr>
            </w:rPrChange>
          </w:rPr>
          <w:t>DELETE</w:t>
        </w:r>
        <w:r w:rsidRPr="00A85691">
          <w:rPr>
            <w:sz w:val="18"/>
            <w:rPrChange w:id="5961" w:author="shorny" w:date="2014-06-09T15:49:00Z">
              <w:rPr/>
            </w:rPrChange>
          </w:rPr>
          <w:t xml:space="preserve"> </w:t>
        </w:r>
        <w:r w:rsidRPr="00A85691">
          <w:rPr>
            <w:rStyle w:val="keyword1"/>
            <w:sz w:val="18"/>
            <w:rPrChange w:id="5962" w:author="shorny" w:date="2014-06-09T15:49:00Z">
              <w:rPr>
                <w:rStyle w:val="keyword1"/>
              </w:rPr>
            </w:rPrChange>
          </w:rPr>
          <w:t>Cascade</w:t>
        </w:r>
        <w:r w:rsidRPr="00A85691">
          <w:rPr>
            <w:sz w:val="18"/>
            <w:rPrChange w:id="5963" w:author="shorny" w:date="2014-06-09T15:49:00Z">
              <w:rPr/>
            </w:rPrChange>
          </w:rPr>
          <w:t>;</w:t>
        </w:r>
      </w:ins>
    </w:p>
    <w:p w14:paraId="44D829A0" w14:textId="77777777" w:rsidR="00A85691" w:rsidRPr="00A85691" w:rsidRDefault="00A85691">
      <w:pPr>
        <w:pStyle w:val="HTMLPreformatted"/>
        <w:divId w:val="1206136475"/>
        <w:rPr>
          <w:ins w:id="5964" w:author="shorny" w:date="2014-06-09T15:48:00Z"/>
          <w:sz w:val="18"/>
          <w:rPrChange w:id="5965" w:author="shorny" w:date="2014-06-09T15:49:00Z">
            <w:rPr>
              <w:ins w:id="5966" w:author="shorny" w:date="2014-06-09T15:48:00Z"/>
            </w:rPr>
          </w:rPrChange>
        </w:rPr>
      </w:pPr>
    </w:p>
    <w:p w14:paraId="33C1B7C4" w14:textId="77777777" w:rsidR="00A85691" w:rsidRPr="00A85691" w:rsidRDefault="00A85691">
      <w:pPr>
        <w:pStyle w:val="HTMLPreformatted"/>
        <w:divId w:val="1206136475"/>
        <w:rPr>
          <w:ins w:id="5967" w:author="shorny" w:date="2014-06-09T15:48:00Z"/>
          <w:sz w:val="18"/>
          <w:rPrChange w:id="5968" w:author="shorny" w:date="2014-06-09T15:49:00Z">
            <w:rPr>
              <w:ins w:id="5969" w:author="shorny" w:date="2014-06-09T15:48:00Z"/>
            </w:rPr>
          </w:rPrChange>
        </w:rPr>
      </w:pPr>
      <w:ins w:id="5970" w:author="shorny" w:date="2014-06-09T15:48:00Z">
        <w:r w:rsidRPr="00A85691">
          <w:rPr>
            <w:rStyle w:val="keyword1"/>
            <w:sz w:val="18"/>
            <w:rPrChange w:id="5971" w:author="shorny" w:date="2014-06-09T15:49:00Z">
              <w:rPr>
                <w:rStyle w:val="keyword1"/>
              </w:rPr>
            </w:rPrChange>
          </w:rPr>
          <w:t>ALTER</w:t>
        </w:r>
        <w:r w:rsidRPr="00A85691">
          <w:rPr>
            <w:sz w:val="18"/>
            <w:rPrChange w:id="5972" w:author="shorny" w:date="2014-06-09T15:49:00Z">
              <w:rPr/>
            </w:rPrChange>
          </w:rPr>
          <w:t xml:space="preserve"> </w:t>
        </w:r>
        <w:r w:rsidRPr="00A85691">
          <w:rPr>
            <w:rStyle w:val="keyword1"/>
            <w:sz w:val="18"/>
            <w:rPrChange w:id="5973" w:author="shorny" w:date="2014-06-09T15:49:00Z">
              <w:rPr>
                <w:rStyle w:val="keyword1"/>
              </w:rPr>
            </w:rPrChange>
          </w:rPr>
          <w:t>TABLE</w:t>
        </w:r>
        <w:r w:rsidRPr="00A85691">
          <w:rPr>
            <w:sz w:val="18"/>
            <w:rPrChange w:id="5974" w:author="shorny" w:date="2014-06-09T15:49:00Z">
              <w:rPr/>
            </w:rPrChange>
          </w:rPr>
          <w:t xml:space="preserve"> </w:t>
        </w:r>
        <w:r w:rsidRPr="00A85691">
          <w:rPr>
            <w:rStyle w:val="function-name1"/>
            <w:sz w:val="18"/>
            <w:rPrChange w:id="5975" w:author="shorny" w:date="2014-06-09T15:49:00Z">
              <w:rPr>
                <w:rStyle w:val="function-name1"/>
              </w:rPr>
            </w:rPrChange>
          </w:rPr>
          <w:t>Publication</w:t>
        </w:r>
      </w:ins>
    </w:p>
    <w:p w14:paraId="29B3AF79" w14:textId="77777777" w:rsidR="00A85691" w:rsidRPr="00A85691" w:rsidRDefault="00A85691">
      <w:pPr>
        <w:pStyle w:val="HTMLPreformatted"/>
        <w:divId w:val="1206136475"/>
        <w:rPr>
          <w:ins w:id="5976" w:author="shorny" w:date="2014-06-09T15:48:00Z"/>
          <w:sz w:val="18"/>
          <w:rPrChange w:id="5977" w:author="shorny" w:date="2014-06-09T15:49:00Z">
            <w:rPr>
              <w:ins w:id="5978" w:author="shorny" w:date="2014-06-09T15:48:00Z"/>
            </w:rPr>
          </w:rPrChange>
        </w:rPr>
      </w:pPr>
      <w:ins w:id="5979" w:author="shorny" w:date="2014-06-09T15:48:00Z">
        <w:r w:rsidRPr="00A85691">
          <w:rPr>
            <w:rStyle w:val="keyword1"/>
            <w:sz w:val="18"/>
            <w:rPrChange w:id="5980" w:author="shorny" w:date="2014-06-09T15:49:00Z">
              <w:rPr>
                <w:rStyle w:val="keyword1"/>
              </w:rPr>
            </w:rPrChange>
          </w:rPr>
          <w:t>ADD</w:t>
        </w:r>
        <w:r w:rsidRPr="00A85691">
          <w:rPr>
            <w:sz w:val="18"/>
            <w:rPrChange w:id="5981" w:author="shorny" w:date="2014-06-09T15:49:00Z">
              <w:rPr/>
            </w:rPrChange>
          </w:rPr>
          <w:t xml:space="preserve"> INDEX authored (ApplicantID),</w:t>
        </w:r>
      </w:ins>
    </w:p>
    <w:p w14:paraId="6D5F838E" w14:textId="77777777" w:rsidR="00A85691" w:rsidRPr="00A85691" w:rsidRDefault="00A85691">
      <w:pPr>
        <w:pStyle w:val="HTMLPreformatted"/>
        <w:divId w:val="1206136475"/>
        <w:rPr>
          <w:ins w:id="5982" w:author="shorny" w:date="2014-06-09T15:48:00Z"/>
          <w:sz w:val="18"/>
          <w:rPrChange w:id="5983" w:author="shorny" w:date="2014-06-09T15:49:00Z">
            <w:rPr>
              <w:ins w:id="5984" w:author="shorny" w:date="2014-06-09T15:48:00Z"/>
            </w:rPr>
          </w:rPrChange>
        </w:rPr>
      </w:pPr>
      <w:ins w:id="5985" w:author="shorny" w:date="2014-06-09T15:48:00Z">
        <w:r w:rsidRPr="00A85691">
          <w:rPr>
            <w:rStyle w:val="keyword1"/>
            <w:sz w:val="18"/>
            <w:rPrChange w:id="5986" w:author="shorny" w:date="2014-06-09T15:49:00Z">
              <w:rPr>
                <w:rStyle w:val="keyword1"/>
              </w:rPr>
            </w:rPrChange>
          </w:rPr>
          <w:t>ADD</w:t>
        </w:r>
        <w:r w:rsidRPr="00A85691">
          <w:rPr>
            <w:sz w:val="18"/>
            <w:rPrChange w:id="5987" w:author="shorny" w:date="2014-06-09T15:49:00Z">
              <w:rPr/>
            </w:rPrChange>
          </w:rPr>
          <w:t xml:space="preserve"> </w:t>
        </w:r>
        <w:r w:rsidRPr="00A85691">
          <w:rPr>
            <w:rStyle w:val="keyword1"/>
            <w:sz w:val="18"/>
            <w:rPrChange w:id="5988" w:author="shorny" w:date="2014-06-09T15:49:00Z">
              <w:rPr>
                <w:rStyle w:val="keyword1"/>
              </w:rPr>
            </w:rPrChange>
          </w:rPr>
          <w:t>CONSTRAINT</w:t>
        </w:r>
        <w:r w:rsidRPr="00A85691">
          <w:rPr>
            <w:sz w:val="18"/>
            <w:rPrChange w:id="5989" w:author="shorny" w:date="2014-06-09T15:49:00Z">
              <w:rPr/>
            </w:rPrChange>
          </w:rPr>
          <w:t xml:space="preserve"> authored </w:t>
        </w:r>
        <w:r w:rsidRPr="00A85691">
          <w:rPr>
            <w:rStyle w:val="keyword1"/>
            <w:sz w:val="18"/>
            <w:rPrChange w:id="5990" w:author="shorny" w:date="2014-06-09T15:49:00Z">
              <w:rPr>
                <w:rStyle w:val="keyword1"/>
              </w:rPr>
            </w:rPrChange>
          </w:rPr>
          <w:t>FOREIGN</w:t>
        </w:r>
        <w:r w:rsidRPr="00A85691">
          <w:rPr>
            <w:sz w:val="18"/>
            <w:rPrChange w:id="5991" w:author="shorny" w:date="2014-06-09T15:49:00Z">
              <w:rPr/>
            </w:rPrChange>
          </w:rPr>
          <w:t xml:space="preserve"> </w:t>
        </w:r>
        <w:r w:rsidRPr="00A85691">
          <w:rPr>
            <w:rStyle w:val="keyword1"/>
            <w:sz w:val="18"/>
            <w:rPrChange w:id="5992" w:author="shorny" w:date="2014-06-09T15:49:00Z">
              <w:rPr>
                <w:rStyle w:val="keyword1"/>
              </w:rPr>
            </w:rPrChange>
          </w:rPr>
          <w:t>KEY</w:t>
        </w:r>
        <w:r w:rsidRPr="00A85691">
          <w:rPr>
            <w:sz w:val="18"/>
            <w:rPrChange w:id="5993" w:author="shorny" w:date="2014-06-09T15:49:00Z">
              <w:rPr/>
            </w:rPrChange>
          </w:rPr>
          <w:t xml:space="preserve"> (ApplicantID)</w:t>
        </w:r>
      </w:ins>
    </w:p>
    <w:p w14:paraId="0446CD2F" w14:textId="77777777" w:rsidR="00A85691" w:rsidRPr="00A85691" w:rsidRDefault="00A85691">
      <w:pPr>
        <w:pStyle w:val="HTMLPreformatted"/>
        <w:divId w:val="1206136475"/>
        <w:rPr>
          <w:ins w:id="5994" w:author="shorny" w:date="2014-06-09T15:48:00Z"/>
          <w:sz w:val="18"/>
          <w:rPrChange w:id="5995" w:author="shorny" w:date="2014-06-09T15:49:00Z">
            <w:rPr>
              <w:ins w:id="5996" w:author="shorny" w:date="2014-06-09T15:48:00Z"/>
            </w:rPr>
          </w:rPrChange>
        </w:rPr>
      </w:pPr>
      <w:ins w:id="5997" w:author="shorny" w:date="2014-06-09T15:48:00Z">
        <w:r w:rsidRPr="00A85691">
          <w:rPr>
            <w:sz w:val="18"/>
            <w:rPrChange w:id="5998" w:author="shorny" w:date="2014-06-09T15:49:00Z">
              <w:rPr/>
            </w:rPrChange>
          </w:rPr>
          <w:t xml:space="preserve">  </w:t>
        </w:r>
        <w:r w:rsidRPr="00A85691">
          <w:rPr>
            <w:rStyle w:val="keyword1"/>
            <w:sz w:val="18"/>
            <w:rPrChange w:id="5999" w:author="shorny" w:date="2014-06-09T15:49:00Z">
              <w:rPr>
                <w:rStyle w:val="keyword1"/>
              </w:rPr>
            </w:rPrChange>
          </w:rPr>
          <w:t>REFERENCES</w:t>
        </w:r>
        <w:r w:rsidRPr="00A85691">
          <w:rPr>
            <w:sz w:val="18"/>
            <w:rPrChange w:id="6000" w:author="shorny" w:date="2014-06-09T15:49:00Z">
              <w:rPr/>
            </w:rPrChange>
          </w:rPr>
          <w:t xml:space="preserve"> Applicant (ApplicantID) </w:t>
        </w:r>
        <w:r w:rsidRPr="00A85691">
          <w:rPr>
            <w:rStyle w:val="keyword1"/>
            <w:sz w:val="18"/>
            <w:rPrChange w:id="6001" w:author="shorny" w:date="2014-06-09T15:49:00Z">
              <w:rPr>
                <w:rStyle w:val="keyword1"/>
              </w:rPr>
            </w:rPrChange>
          </w:rPr>
          <w:t>ON</w:t>
        </w:r>
        <w:r w:rsidRPr="00A85691">
          <w:rPr>
            <w:sz w:val="18"/>
            <w:rPrChange w:id="6002" w:author="shorny" w:date="2014-06-09T15:49:00Z">
              <w:rPr/>
            </w:rPrChange>
          </w:rPr>
          <w:t xml:space="preserve"> </w:t>
        </w:r>
        <w:r w:rsidRPr="00A85691">
          <w:rPr>
            <w:rStyle w:val="keyword1"/>
            <w:sz w:val="18"/>
            <w:rPrChange w:id="6003" w:author="shorny" w:date="2014-06-09T15:49:00Z">
              <w:rPr>
                <w:rStyle w:val="keyword1"/>
              </w:rPr>
            </w:rPrChange>
          </w:rPr>
          <w:t>UPDATE</w:t>
        </w:r>
        <w:r w:rsidRPr="00A85691">
          <w:rPr>
            <w:sz w:val="18"/>
            <w:rPrChange w:id="6004" w:author="shorny" w:date="2014-06-09T15:49:00Z">
              <w:rPr/>
            </w:rPrChange>
          </w:rPr>
          <w:t xml:space="preserve"> </w:t>
        </w:r>
        <w:r w:rsidRPr="00A85691">
          <w:rPr>
            <w:rStyle w:val="keyword1"/>
            <w:sz w:val="18"/>
            <w:rPrChange w:id="6005" w:author="shorny" w:date="2014-06-09T15:49:00Z">
              <w:rPr>
                <w:rStyle w:val="keyword1"/>
              </w:rPr>
            </w:rPrChange>
          </w:rPr>
          <w:t>Cascade</w:t>
        </w:r>
        <w:r w:rsidRPr="00A85691">
          <w:rPr>
            <w:sz w:val="18"/>
            <w:rPrChange w:id="6006" w:author="shorny" w:date="2014-06-09T15:49:00Z">
              <w:rPr/>
            </w:rPrChange>
          </w:rPr>
          <w:t xml:space="preserve"> </w:t>
        </w:r>
        <w:r w:rsidRPr="00A85691">
          <w:rPr>
            <w:rStyle w:val="keyword1"/>
            <w:sz w:val="18"/>
            <w:rPrChange w:id="6007" w:author="shorny" w:date="2014-06-09T15:49:00Z">
              <w:rPr>
                <w:rStyle w:val="keyword1"/>
              </w:rPr>
            </w:rPrChange>
          </w:rPr>
          <w:t>ON</w:t>
        </w:r>
        <w:r w:rsidRPr="00A85691">
          <w:rPr>
            <w:sz w:val="18"/>
            <w:rPrChange w:id="6008" w:author="shorny" w:date="2014-06-09T15:49:00Z">
              <w:rPr/>
            </w:rPrChange>
          </w:rPr>
          <w:t xml:space="preserve"> </w:t>
        </w:r>
        <w:r w:rsidRPr="00A85691">
          <w:rPr>
            <w:rStyle w:val="keyword1"/>
            <w:sz w:val="18"/>
            <w:rPrChange w:id="6009" w:author="shorny" w:date="2014-06-09T15:49:00Z">
              <w:rPr>
                <w:rStyle w:val="keyword1"/>
              </w:rPr>
            </w:rPrChange>
          </w:rPr>
          <w:t>DELETE</w:t>
        </w:r>
        <w:r w:rsidRPr="00A85691">
          <w:rPr>
            <w:sz w:val="18"/>
            <w:rPrChange w:id="6010" w:author="shorny" w:date="2014-06-09T15:49:00Z">
              <w:rPr/>
            </w:rPrChange>
          </w:rPr>
          <w:t xml:space="preserve"> </w:t>
        </w:r>
        <w:r w:rsidRPr="00A85691">
          <w:rPr>
            <w:rStyle w:val="keyword1"/>
            <w:sz w:val="18"/>
            <w:rPrChange w:id="6011" w:author="shorny" w:date="2014-06-09T15:49:00Z">
              <w:rPr>
                <w:rStyle w:val="keyword1"/>
              </w:rPr>
            </w:rPrChange>
          </w:rPr>
          <w:t>Cascade</w:t>
        </w:r>
        <w:r w:rsidRPr="00A85691">
          <w:rPr>
            <w:sz w:val="18"/>
            <w:rPrChange w:id="6012" w:author="shorny" w:date="2014-06-09T15:49:00Z">
              <w:rPr/>
            </w:rPrChange>
          </w:rPr>
          <w:t>;</w:t>
        </w:r>
      </w:ins>
    </w:p>
    <w:p w14:paraId="2B3A3B73" w14:textId="77777777" w:rsidR="00A85691" w:rsidRPr="00A85691" w:rsidRDefault="00A85691">
      <w:pPr>
        <w:pStyle w:val="HTMLPreformatted"/>
        <w:divId w:val="1206136475"/>
        <w:rPr>
          <w:ins w:id="6013" w:author="shorny" w:date="2014-06-09T15:48:00Z"/>
          <w:sz w:val="18"/>
          <w:rPrChange w:id="6014" w:author="shorny" w:date="2014-06-09T15:49:00Z">
            <w:rPr>
              <w:ins w:id="6015" w:author="shorny" w:date="2014-06-09T15:48:00Z"/>
            </w:rPr>
          </w:rPrChange>
        </w:rPr>
      </w:pPr>
    </w:p>
    <w:p w14:paraId="7407672B" w14:textId="77777777" w:rsidR="00A85691" w:rsidRPr="00A85691" w:rsidRDefault="00A85691">
      <w:pPr>
        <w:pStyle w:val="HTMLPreformatted"/>
        <w:divId w:val="1206136475"/>
        <w:rPr>
          <w:ins w:id="6016" w:author="shorny" w:date="2014-06-09T15:48:00Z"/>
          <w:sz w:val="18"/>
          <w:rPrChange w:id="6017" w:author="shorny" w:date="2014-06-09T15:49:00Z">
            <w:rPr>
              <w:ins w:id="6018" w:author="shorny" w:date="2014-06-09T15:48:00Z"/>
            </w:rPr>
          </w:rPrChange>
        </w:rPr>
      </w:pPr>
      <w:ins w:id="6019" w:author="shorny" w:date="2014-06-09T15:48:00Z">
        <w:r w:rsidRPr="00A85691">
          <w:rPr>
            <w:rStyle w:val="keyword1"/>
            <w:sz w:val="18"/>
            <w:rPrChange w:id="6020" w:author="shorny" w:date="2014-06-09T15:49:00Z">
              <w:rPr>
                <w:rStyle w:val="keyword1"/>
              </w:rPr>
            </w:rPrChange>
          </w:rPr>
          <w:t>ALTER</w:t>
        </w:r>
        <w:r w:rsidRPr="00A85691">
          <w:rPr>
            <w:sz w:val="18"/>
            <w:rPrChange w:id="6021" w:author="shorny" w:date="2014-06-09T15:49:00Z">
              <w:rPr/>
            </w:rPrChange>
          </w:rPr>
          <w:t xml:space="preserve"> </w:t>
        </w:r>
        <w:r w:rsidRPr="00A85691">
          <w:rPr>
            <w:rStyle w:val="keyword1"/>
            <w:sz w:val="18"/>
            <w:rPrChange w:id="6022" w:author="shorny" w:date="2014-06-09T15:49:00Z">
              <w:rPr>
                <w:rStyle w:val="keyword1"/>
              </w:rPr>
            </w:rPrChange>
          </w:rPr>
          <w:t>TABLE</w:t>
        </w:r>
        <w:r w:rsidRPr="00A85691">
          <w:rPr>
            <w:sz w:val="18"/>
            <w:rPrChange w:id="6023" w:author="shorny" w:date="2014-06-09T15:49:00Z">
              <w:rPr/>
            </w:rPrChange>
          </w:rPr>
          <w:t xml:space="preserve"> </w:t>
        </w:r>
        <w:r w:rsidRPr="00A85691">
          <w:rPr>
            <w:rStyle w:val="function-name1"/>
            <w:sz w:val="18"/>
            <w:rPrChange w:id="6024" w:author="shorny" w:date="2014-06-09T15:49:00Z">
              <w:rPr>
                <w:rStyle w:val="function-name1"/>
              </w:rPr>
            </w:rPrChange>
          </w:rPr>
          <w:t>Visa</w:t>
        </w:r>
      </w:ins>
    </w:p>
    <w:p w14:paraId="5B0DC5E5" w14:textId="77777777" w:rsidR="00A85691" w:rsidRPr="00A85691" w:rsidRDefault="00A85691">
      <w:pPr>
        <w:pStyle w:val="HTMLPreformatted"/>
        <w:divId w:val="1206136475"/>
        <w:rPr>
          <w:ins w:id="6025" w:author="shorny" w:date="2014-06-09T15:48:00Z"/>
          <w:sz w:val="18"/>
          <w:rPrChange w:id="6026" w:author="shorny" w:date="2014-06-09T15:49:00Z">
            <w:rPr>
              <w:ins w:id="6027" w:author="shorny" w:date="2014-06-09T15:48:00Z"/>
            </w:rPr>
          </w:rPrChange>
        </w:rPr>
      </w:pPr>
      <w:ins w:id="6028" w:author="shorny" w:date="2014-06-09T15:48:00Z">
        <w:r w:rsidRPr="00A85691">
          <w:rPr>
            <w:rStyle w:val="keyword1"/>
            <w:sz w:val="18"/>
            <w:rPrChange w:id="6029" w:author="shorny" w:date="2014-06-09T15:49:00Z">
              <w:rPr>
                <w:rStyle w:val="keyword1"/>
              </w:rPr>
            </w:rPrChange>
          </w:rPr>
          <w:t>ADD</w:t>
        </w:r>
        <w:r w:rsidRPr="00A85691">
          <w:rPr>
            <w:sz w:val="18"/>
            <w:rPrChange w:id="6030" w:author="shorny" w:date="2014-06-09T15:49:00Z">
              <w:rPr/>
            </w:rPrChange>
          </w:rPr>
          <w:t xml:space="preserve"> INDEX `may have` (ApplicantID),</w:t>
        </w:r>
      </w:ins>
    </w:p>
    <w:p w14:paraId="3A6DC3F9" w14:textId="77777777" w:rsidR="00A85691" w:rsidRPr="00A85691" w:rsidRDefault="00A85691">
      <w:pPr>
        <w:pStyle w:val="HTMLPreformatted"/>
        <w:divId w:val="1206136475"/>
        <w:rPr>
          <w:ins w:id="6031" w:author="shorny" w:date="2014-06-09T15:48:00Z"/>
          <w:sz w:val="18"/>
          <w:rPrChange w:id="6032" w:author="shorny" w:date="2014-06-09T15:49:00Z">
            <w:rPr>
              <w:ins w:id="6033" w:author="shorny" w:date="2014-06-09T15:48:00Z"/>
            </w:rPr>
          </w:rPrChange>
        </w:rPr>
      </w:pPr>
      <w:ins w:id="6034" w:author="shorny" w:date="2014-06-09T15:48:00Z">
        <w:r w:rsidRPr="00A85691">
          <w:rPr>
            <w:rStyle w:val="keyword1"/>
            <w:sz w:val="18"/>
            <w:rPrChange w:id="6035" w:author="shorny" w:date="2014-06-09T15:49:00Z">
              <w:rPr>
                <w:rStyle w:val="keyword1"/>
              </w:rPr>
            </w:rPrChange>
          </w:rPr>
          <w:t>ADD</w:t>
        </w:r>
        <w:r w:rsidRPr="00A85691">
          <w:rPr>
            <w:sz w:val="18"/>
            <w:rPrChange w:id="6036" w:author="shorny" w:date="2014-06-09T15:49:00Z">
              <w:rPr/>
            </w:rPrChange>
          </w:rPr>
          <w:t xml:space="preserve"> </w:t>
        </w:r>
        <w:r w:rsidRPr="00A85691">
          <w:rPr>
            <w:rStyle w:val="keyword1"/>
            <w:sz w:val="18"/>
            <w:rPrChange w:id="6037" w:author="shorny" w:date="2014-06-09T15:49:00Z">
              <w:rPr>
                <w:rStyle w:val="keyword1"/>
              </w:rPr>
            </w:rPrChange>
          </w:rPr>
          <w:t>CONSTRAINT</w:t>
        </w:r>
        <w:r w:rsidRPr="00A85691">
          <w:rPr>
            <w:sz w:val="18"/>
            <w:rPrChange w:id="6038" w:author="shorny" w:date="2014-06-09T15:49:00Z">
              <w:rPr/>
            </w:rPrChange>
          </w:rPr>
          <w:t xml:space="preserve"> `may have` </w:t>
        </w:r>
        <w:r w:rsidRPr="00A85691">
          <w:rPr>
            <w:rStyle w:val="keyword1"/>
            <w:sz w:val="18"/>
            <w:rPrChange w:id="6039" w:author="shorny" w:date="2014-06-09T15:49:00Z">
              <w:rPr>
                <w:rStyle w:val="keyword1"/>
              </w:rPr>
            </w:rPrChange>
          </w:rPr>
          <w:t>FOREIGN</w:t>
        </w:r>
        <w:r w:rsidRPr="00A85691">
          <w:rPr>
            <w:sz w:val="18"/>
            <w:rPrChange w:id="6040" w:author="shorny" w:date="2014-06-09T15:49:00Z">
              <w:rPr/>
            </w:rPrChange>
          </w:rPr>
          <w:t xml:space="preserve"> </w:t>
        </w:r>
        <w:r w:rsidRPr="00A85691">
          <w:rPr>
            <w:rStyle w:val="keyword1"/>
            <w:sz w:val="18"/>
            <w:rPrChange w:id="6041" w:author="shorny" w:date="2014-06-09T15:49:00Z">
              <w:rPr>
                <w:rStyle w:val="keyword1"/>
              </w:rPr>
            </w:rPrChange>
          </w:rPr>
          <w:t>KEY</w:t>
        </w:r>
        <w:r w:rsidRPr="00A85691">
          <w:rPr>
            <w:sz w:val="18"/>
            <w:rPrChange w:id="6042" w:author="shorny" w:date="2014-06-09T15:49:00Z">
              <w:rPr/>
            </w:rPrChange>
          </w:rPr>
          <w:t xml:space="preserve"> (ApplicantID)</w:t>
        </w:r>
      </w:ins>
    </w:p>
    <w:p w14:paraId="200402DF" w14:textId="77777777" w:rsidR="00A85691" w:rsidRPr="00A85691" w:rsidRDefault="00A85691">
      <w:pPr>
        <w:pStyle w:val="HTMLPreformatted"/>
        <w:divId w:val="1206136475"/>
        <w:rPr>
          <w:ins w:id="6043" w:author="shorny" w:date="2014-06-09T15:48:00Z"/>
          <w:sz w:val="18"/>
          <w:rPrChange w:id="6044" w:author="shorny" w:date="2014-06-09T15:49:00Z">
            <w:rPr>
              <w:ins w:id="6045" w:author="shorny" w:date="2014-06-09T15:48:00Z"/>
            </w:rPr>
          </w:rPrChange>
        </w:rPr>
      </w:pPr>
      <w:ins w:id="6046" w:author="shorny" w:date="2014-06-09T15:48:00Z">
        <w:r w:rsidRPr="00A85691">
          <w:rPr>
            <w:sz w:val="18"/>
            <w:rPrChange w:id="6047" w:author="shorny" w:date="2014-06-09T15:49:00Z">
              <w:rPr/>
            </w:rPrChange>
          </w:rPr>
          <w:t xml:space="preserve">  </w:t>
        </w:r>
        <w:r w:rsidRPr="00A85691">
          <w:rPr>
            <w:rStyle w:val="keyword1"/>
            <w:sz w:val="18"/>
            <w:rPrChange w:id="6048" w:author="shorny" w:date="2014-06-09T15:49:00Z">
              <w:rPr>
                <w:rStyle w:val="keyword1"/>
              </w:rPr>
            </w:rPrChange>
          </w:rPr>
          <w:t>REFERENCES</w:t>
        </w:r>
        <w:r w:rsidRPr="00A85691">
          <w:rPr>
            <w:sz w:val="18"/>
            <w:rPrChange w:id="6049" w:author="shorny" w:date="2014-06-09T15:49:00Z">
              <w:rPr/>
            </w:rPrChange>
          </w:rPr>
          <w:t xml:space="preserve"> Applicant (ApplicantID) </w:t>
        </w:r>
        <w:r w:rsidRPr="00A85691">
          <w:rPr>
            <w:rStyle w:val="keyword1"/>
            <w:sz w:val="18"/>
            <w:rPrChange w:id="6050" w:author="shorny" w:date="2014-06-09T15:49:00Z">
              <w:rPr>
                <w:rStyle w:val="keyword1"/>
              </w:rPr>
            </w:rPrChange>
          </w:rPr>
          <w:t>ON</w:t>
        </w:r>
        <w:r w:rsidRPr="00A85691">
          <w:rPr>
            <w:sz w:val="18"/>
            <w:rPrChange w:id="6051" w:author="shorny" w:date="2014-06-09T15:49:00Z">
              <w:rPr/>
            </w:rPrChange>
          </w:rPr>
          <w:t xml:space="preserve"> </w:t>
        </w:r>
        <w:r w:rsidRPr="00A85691">
          <w:rPr>
            <w:rStyle w:val="keyword1"/>
            <w:sz w:val="18"/>
            <w:rPrChange w:id="6052" w:author="shorny" w:date="2014-06-09T15:49:00Z">
              <w:rPr>
                <w:rStyle w:val="keyword1"/>
              </w:rPr>
            </w:rPrChange>
          </w:rPr>
          <w:t>UPDATE</w:t>
        </w:r>
        <w:r w:rsidRPr="00A85691">
          <w:rPr>
            <w:sz w:val="18"/>
            <w:rPrChange w:id="6053" w:author="shorny" w:date="2014-06-09T15:49:00Z">
              <w:rPr/>
            </w:rPrChange>
          </w:rPr>
          <w:t xml:space="preserve"> </w:t>
        </w:r>
        <w:r w:rsidRPr="00A85691">
          <w:rPr>
            <w:rStyle w:val="keyword1"/>
            <w:sz w:val="18"/>
            <w:rPrChange w:id="6054" w:author="shorny" w:date="2014-06-09T15:49:00Z">
              <w:rPr>
                <w:rStyle w:val="keyword1"/>
              </w:rPr>
            </w:rPrChange>
          </w:rPr>
          <w:t>Cascade</w:t>
        </w:r>
        <w:r w:rsidRPr="00A85691">
          <w:rPr>
            <w:sz w:val="18"/>
            <w:rPrChange w:id="6055" w:author="shorny" w:date="2014-06-09T15:49:00Z">
              <w:rPr/>
            </w:rPrChange>
          </w:rPr>
          <w:t xml:space="preserve"> </w:t>
        </w:r>
        <w:r w:rsidRPr="00A85691">
          <w:rPr>
            <w:rStyle w:val="keyword1"/>
            <w:sz w:val="18"/>
            <w:rPrChange w:id="6056" w:author="shorny" w:date="2014-06-09T15:49:00Z">
              <w:rPr>
                <w:rStyle w:val="keyword1"/>
              </w:rPr>
            </w:rPrChange>
          </w:rPr>
          <w:t>ON</w:t>
        </w:r>
        <w:r w:rsidRPr="00A85691">
          <w:rPr>
            <w:sz w:val="18"/>
            <w:rPrChange w:id="6057" w:author="shorny" w:date="2014-06-09T15:49:00Z">
              <w:rPr/>
            </w:rPrChange>
          </w:rPr>
          <w:t xml:space="preserve"> </w:t>
        </w:r>
        <w:r w:rsidRPr="00A85691">
          <w:rPr>
            <w:rStyle w:val="keyword1"/>
            <w:sz w:val="18"/>
            <w:rPrChange w:id="6058" w:author="shorny" w:date="2014-06-09T15:49:00Z">
              <w:rPr>
                <w:rStyle w:val="keyword1"/>
              </w:rPr>
            </w:rPrChange>
          </w:rPr>
          <w:t>DELETE</w:t>
        </w:r>
        <w:r w:rsidRPr="00A85691">
          <w:rPr>
            <w:sz w:val="18"/>
            <w:rPrChange w:id="6059" w:author="shorny" w:date="2014-06-09T15:49:00Z">
              <w:rPr/>
            </w:rPrChange>
          </w:rPr>
          <w:t xml:space="preserve"> </w:t>
        </w:r>
        <w:r w:rsidRPr="00A85691">
          <w:rPr>
            <w:rStyle w:val="keyword1"/>
            <w:sz w:val="18"/>
            <w:rPrChange w:id="6060" w:author="shorny" w:date="2014-06-09T15:49:00Z">
              <w:rPr>
                <w:rStyle w:val="keyword1"/>
              </w:rPr>
            </w:rPrChange>
          </w:rPr>
          <w:t>Cascade</w:t>
        </w:r>
        <w:r w:rsidRPr="00A85691">
          <w:rPr>
            <w:sz w:val="18"/>
            <w:rPrChange w:id="6061" w:author="shorny" w:date="2014-06-09T15:49:00Z">
              <w:rPr/>
            </w:rPrChange>
          </w:rPr>
          <w:t>;</w:t>
        </w:r>
      </w:ins>
    </w:p>
    <w:p w14:paraId="54EEEF90" w14:textId="77777777" w:rsidR="00A85691" w:rsidRPr="00A85691" w:rsidRDefault="00A85691">
      <w:pPr>
        <w:pStyle w:val="HTMLPreformatted"/>
        <w:divId w:val="1206136475"/>
        <w:rPr>
          <w:ins w:id="6062" w:author="shorny" w:date="2014-06-09T15:48:00Z"/>
          <w:sz w:val="18"/>
          <w:rPrChange w:id="6063" w:author="shorny" w:date="2014-06-09T15:49:00Z">
            <w:rPr>
              <w:ins w:id="6064" w:author="shorny" w:date="2014-06-09T15:48:00Z"/>
            </w:rPr>
          </w:rPrChange>
        </w:rPr>
      </w:pPr>
    </w:p>
    <w:p w14:paraId="6D695D3F" w14:textId="77777777" w:rsidR="00A85691" w:rsidRPr="00A85691" w:rsidRDefault="00A85691">
      <w:pPr>
        <w:pStyle w:val="HTMLPreformatted"/>
        <w:divId w:val="1206136475"/>
        <w:rPr>
          <w:ins w:id="6065" w:author="shorny" w:date="2014-06-09T15:48:00Z"/>
          <w:sz w:val="18"/>
          <w:rPrChange w:id="6066" w:author="shorny" w:date="2014-06-09T15:49:00Z">
            <w:rPr>
              <w:ins w:id="6067" w:author="shorny" w:date="2014-06-09T15:48:00Z"/>
            </w:rPr>
          </w:rPrChange>
        </w:rPr>
      </w:pPr>
      <w:ins w:id="6068" w:author="shorny" w:date="2014-06-09T15:48:00Z">
        <w:r w:rsidRPr="00A85691">
          <w:rPr>
            <w:rStyle w:val="keyword1"/>
            <w:sz w:val="18"/>
            <w:rPrChange w:id="6069" w:author="shorny" w:date="2014-06-09T15:49:00Z">
              <w:rPr>
                <w:rStyle w:val="keyword1"/>
              </w:rPr>
            </w:rPrChange>
          </w:rPr>
          <w:t>ALTER</w:t>
        </w:r>
        <w:r w:rsidRPr="00A85691">
          <w:rPr>
            <w:sz w:val="18"/>
            <w:rPrChange w:id="6070" w:author="shorny" w:date="2014-06-09T15:49:00Z">
              <w:rPr/>
            </w:rPrChange>
          </w:rPr>
          <w:t xml:space="preserve"> </w:t>
        </w:r>
        <w:r w:rsidRPr="00A85691">
          <w:rPr>
            <w:rStyle w:val="keyword1"/>
            <w:sz w:val="18"/>
            <w:rPrChange w:id="6071" w:author="shorny" w:date="2014-06-09T15:49:00Z">
              <w:rPr>
                <w:rStyle w:val="keyword1"/>
              </w:rPr>
            </w:rPrChange>
          </w:rPr>
          <w:t>TABLE</w:t>
        </w:r>
        <w:r w:rsidRPr="00A85691">
          <w:rPr>
            <w:sz w:val="18"/>
            <w:rPrChange w:id="6072" w:author="shorny" w:date="2014-06-09T15:49:00Z">
              <w:rPr/>
            </w:rPrChange>
          </w:rPr>
          <w:t xml:space="preserve"> </w:t>
        </w:r>
        <w:r w:rsidRPr="00A85691">
          <w:rPr>
            <w:rStyle w:val="function-name1"/>
            <w:sz w:val="18"/>
            <w:rPrChange w:id="6073" w:author="shorny" w:date="2014-06-09T15:49:00Z">
              <w:rPr>
                <w:rStyle w:val="function-name1"/>
              </w:rPr>
            </w:rPrChange>
          </w:rPr>
          <w:t>Application</w:t>
        </w:r>
      </w:ins>
    </w:p>
    <w:p w14:paraId="7E2B3657" w14:textId="77777777" w:rsidR="00A85691" w:rsidRPr="00A85691" w:rsidRDefault="00A85691">
      <w:pPr>
        <w:pStyle w:val="HTMLPreformatted"/>
        <w:divId w:val="1206136475"/>
        <w:rPr>
          <w:ins w:id="6074" w:author="shorny" w:date="2014-06-09T15:48:00Z"/>
          <w:sz w:val="18"/>
          <w:rPrChange w:id="6075" w:author="shorny" w:date="2014-06-09T15:49:00Z">
            <w:rPr>
              <w:ins w:id="6076" w:author="shorny" w:date="2014-06-09T15:48:00Z"/>
            </w:rPr>
          </w:rPrChange>
        </w:rPr>
      </w:pPr>
      <w:ins w:id="6077" w:author="shorny" w:date="2014-06-09T15:48:00Z">
        <w:r w:rsidRPr="00A85691">
          <w:rPr>
            <w:rStyle w:val="keyword1"/>
            <w:sz w:val="18"/>
            <w:rPrChange w:id="6078" w:author="shorny" w:date="2014-06-09T15:49:00Z">
              <w:rPr>
                <w:rStyle w:val="keyword1"/>
              </w:rPr>
            </w:rPrChange>
          </w:rPr>
          <w:t>ADD</w:t>
        </w:r>
        <w:r w:rsidRPr="00A85691">
          <w:rPr>
            <w:sz w:val="18"/>
            <w:rPrChange w:id="6079" w:author="shorny" w:date="2014-06-09T15:49:00Z">
              <w:rPr/>
            </w:rPrChange>
          </w:rPr>
          <w:t xml:space="preserve"> INDEX seeks (awardID),</w:t>
        </w:r>
      </w:ins>
    </w:p>
    <w:p w14:paraId="5AD09C91" w14:textId="77777777" w:rsidR="00A85691" w:rsidRPr="00A85691" w:rsidRDefault="00A85691">
      <w:pPr>
        <w:pStyle w:val="HTMLPreformatted"/>
        <w:divId w:val="1206136475"/>
        <w:rPr>
          <w:ins w:id="6080" w:author="shorny" w:date="2014-06-09T15:48:00Z"/>
          <w:sz w:val="18"/>
          <w:rPrChange w:id="6081" w:author="shorny" w:date="2014-06-09T15:49:00Z">
            <w:rPr>
              <w:ins w:id="6082" w:author="shorny" w:date="2014-06-09T15:48:00Z"/>
            </w:rPr>
          </w:rPrChange>
        </w:rPr>
      </w:pPr>
      <w:ins w:id="6083" w:author="shorny" w:date="2014-06-09T15:48:00Z">
        <w:r w:rsidRPr="00A85691">
          <w:rPr>
            <w:rStyle w:val="keyword1"/>
            <w:sz w:val="18"/>
            <w:rPrChange w:id="6084" w:author="shorny" w:date="2014-06-09T15:49:00Z">
              <w:rPr>
                <w:rStyle w:val="keyword1"/>
              </w:rPr>
            </w:rPrChange>
          </w:rPr>
          <w:t>ADD</w:t>
        </w:r>
        <w:r w:rsidRPr="00A85691">
          <w:rPr>
            <w:sz w:val="18"/>
            <w:rPrChange w:id="6085" w:author="shorny" w:date="2014-06-09T15:49:00Z">
              <w:rPr/>
            </w:rPrChange>
          </w:rPr>
          <w:t xml:space="preserve"> </w:t>
        </w:r>
        <w:r w:rsidRPr="00A85691">
          <w:rPr>
            <w:rStyle w:val="keyword1"/>
            <w:sz w:val="18"/>
            <w:rPrChange w:id="6086" w:author="shorny" w:date="2014-06-09T15:49:00Z">
              <w:rPr>
                <w:rStyle w:val="keyword1"/>
              </w:rPr>
            </w:rPrChange>
          </w:rPr>
          <w:t>CONSTRAINT</w:t>
        </w:r>
        <w:r w:rsidRPr="00A85691">
          <w:rPr>
            <w:sz w:val="18"/>
            <w:rPrChange w:id="6087" w:author="shorny" w:date="2014-06-09T15:49:00Z">
              <w:rPr/>
            </w:rPrChange>
          </w:rPr>
          <w:t xml:space="preserve"> seeks </w:t>
        </w:r>
        <w:r w:rsidRPr="00A85691">
          <w:rPr>
            <w:rStyle w:val="keyword1"/>
            <w:sz w:val="18"/>
            <w:rPrChange w:id="6088" w:author="shorny" w:date="2014-06-09T15:49:00Z">
              <w:rPr>
                <w:rStyle w:val="keyword1"/>
              </w:rPr>
            </w:rPrChange>
          </w:rPr>
          <w:t>FOREIGN</w:t>
        </w:r>
        <w:r w:rsidRPr="00A85691">
          <w:rPr>
            <w:sz w:val="18"/>
            <w:rPrChange w:id="6089" w:author="shorny" w:date="2014-06-09T15:49:00Z">
              <w:rPr/>
            </w:rPrChange>
          </w:rPr>
          <w:t xml:space="preserve"> </w:t>
        </w:r>
        <w:r w:rsidRPr="00A85691">
          <w:rPr>
            <w:rStyle w:val="keyword1"/>
            <w:sz w:val="18"/>
            <w:rPrChange w:id="6090" w:author="shorny" w:date="2014-06-09T15:49:00Z">
              <w:rPr>
                <w:rStyle w:val="keyword1"/>
              </w:rPr>
            </w:rPrChange>
          </w:rPr>
          <w:t>KEY</w:t>
        </w:r>
        <w:r w:rsidRPr="00A85691">
          <w:rPr>
            <w:sz w:val="18"/>
            <w:rPrChange w:id="6091" w:author="shorny" w:date="2014-06-09T15:49:00Z">
              <w:rPr/>
            </w:rPrChange>
          </w:rPr>
          <w:t xml:space="preserve"> (awardID)</w:t>
        </w:r>
      </w:ins>
    </w:p>
    <w:p w14:paraId="10135559" w14:textId="77777777" w:rsidR="00A85691" w:rsidRPr="00A85691" w:rsidRDefault="00A85691">
      <w:pPr>
        <w:pStyle w:val="HTMLPreformatted"/>
        <w:divId w:val="1206136475"/>
        <w:rPr>
          <w:ins w:id="6092" w:author="shorny" w:date="2014-06-09T15:48:00Z"/>
          <w:sz w:val="18"/>
          <w:rPrChange w:id="6093" w:author="shorny" w:date="2014-06-09T15:49:00Z">
            <w:rPr>
              <w:ins w:id="6094" w:author="shorny" w:date="2014-06-09T15:48:00Z"/>
            </w:rPr>
          </w:rPrChange>
        </w:rPr>
      </w:pPr>
      <w:ins w:id="6095" w:author="shorny" w:date="2014-06-09T15:48:00Z">
        <w:r w:rsidRPr="00A85691">
          <w:rPr>
            <w:sz w:val="18"/>
            <w:rPrChange w:id="6096" w:author="shorny" w:date="2014-06-09T15:49:00Z">
              <w:rPr/>
            </w:rPrChange>
          </w:rPr>
          <w:t xml:space="preserve">  </w:t>
        </w:r>
        <w:r w:rsidRPr="00A85691">
          <w:rPr>
            <w:rStyle w:val="keyword1"/>
            <w:sz w:val="18"/>
            <w:rPrChange w:id="6097" w:author="shorny" w:date="2014-06-09T15:49:00Z">
              <w:rPr>
                <w:rStyle w:val="keyword1"/>
              </w:rPr>
            </w:rPrChange>
          </w:rPr>
          <w:t>REFERENCES</w:t>
        </w:r>
        <w:r w:rsidRPr="00A85691">
          <w:rPr>
            <w:sz w:val="18"/>
            <w:rPrChange w:id="6098" w:author="shorny" w:date="2014-06-09T15:49:00Z">
              <w:rPr/>
            </w:rPrChange>
          </w:rPr>
          <w:t xml:space="preserve"> `Award </w:t>
        </w:r>
        <w:r w:rsidRPr="00A85691">
          <w:rPr>
            <w:rStyle w:val="keyword1"/>
            <w:sz w:val="18"/>
            <w:rPrChange w:id="6099" w:author="shorny" w:date="2014-06-09T15:49:00Z">
              <w:rPr>
                <w:rStyle w:val="keyword1"/>
              </w:rPr>
            </w:rPrChange>
          </w:rPr>
          <w:t>Type</w:t>
        </w:r>
        <w:r w:rsidRPr="00A85691">
          <w:rPr>
            <w:sz w:val="18"/>
            <w:rPrChange w:id="6100" w:author="shorny" w:date="2014-06-09T15:49:00Z">
              <w:rPr/>
            </w:rPrChange>
          </w:rPr>
          <w:t xml:space="preserve">` (AwardID) </w:t>
        </w:r>
        <w:r w:rsidRPr="00A85691">
          <w:rPr>
            <w:rStyle w:val="keyword1"/>
            <w:sz w:val="18"/>
            <w:rPrChange w:id="6101" w:author="shorny" w:date="2014-06-09T15:49:00Z">
              <w:rPr>
                <w:rStyle w:val="keyword1"/>
              </w:rPr>
            </w:rPrChange>
          </w:rPr>
          <w:t>ON</w:t>
        </w:r>
        <w:r w:rsidRPr="00A85691">
          <w:rPr>
            <w:sz w:val="18"/>
            <w:rPrChange w:id="6102" w:author="shorny" w:date="2014-06-09T15:49:00Z">
              <w:rPr/>
            </w:rPrChange>
          </w:rPr>
          <w:t xml:space="preserve"> </w:t>
        </w:r>
        <w:r w:rsidRPr="00A85691">
          <w:rPr>
            <w:rStyle w:val="keyword1"/>
            <w:sz w:val="18"/>
            <w:rPrChange w:id="6103" w:author="shorny" w:date="2014-06-09T15:49:00Z">
              <w:rPr>
                <w:rStyle w:val="keyword1"/>
              </w:rPr>
            </w:rPrChange>
          </w:rPr>
          <w:t>UPDATE</w:t>
        </w:r>
        <w:r w:rsidRPr="00A85691">
          <w:rPr>
            <w:sz w:val="18"/>
            <w:rPrChange w:id="6104" w:author="shorny" w:date="2014-06-09T15:49:00Z">
              <w:rPr/>
            </w:rPrChange>
          </w:rPr>
          <w:t xml:space="preserve"> </w:t>
        </w:r>
        <w:r w:rsidRPr="00A85691">
          <w:rPr>
            <w:rStyle w:val="keyword1"/>
            <w:sz w:val="18"/>
            <w:rPrChange w:id="6105" w:author="shorny" w:date="2014-06-09T15:49:00Z">
              <w:rPr>
                <w:rStyle w:val="keyword1"/>
              </w:rPr>
            </w:rPrChange>
          </w:rPr>
          <w:t>Cascade</w:t>
        </w:r>
        <w:r w:rsidRPr="00A85691">
          <w:rPr>
            <w:sz w:val="18"/>
            <w:rPrChange w:id="6106" w:author="shorny" w:date="2014-06-09T15:49:00Z">
              <w:rPr/>
            </w:rPrChange>
          </w:rPr>
          <w:t xml:space="preserve"> </w:t>
        </w:r>
        <w:r w:rsidRPr="00A85691">
          <w:rPr>
            <w:rStyle w:val="keyword1"/>
            <w:sz w:val="18"/>
            <w:rPrChange w:id="6107" w:author="shorny" w:date="2014-06-09T15:49:00Z">
              <w:rPr>
                <w:rStyle w:val="keyword1"/>
              </w:rPr>
            </w:rPrChange>
          </w:rPr>
          <w:t>ON</w:t>
        </w:r>
        <w:r w:rsidRPr="00A85691">
          <w:rPr>
            <w:sz w:val="18"/>
            <w:rPrChange w:id="6108" w:author="shorny" w:date="2014-06-09T15:49:00Z">
              <w:rPr/>
            </w:rPrChange>
          </w:rPr>
          <w:t xml:space="preserve"> </w:t>
        </w:r>
        <w:r w:rsidRPr="00A85691">
          <w:rPr>
            <w:rStyle w:val="keyword1"/>
            <w:sz w:val="18"/>
            <w:rPrChange w:id="6109" w:author="shorny" w:date="2014-06-09T15:49:00Z">
              <w:rPr>
                <w:rStyle w:val="keyword1"/>
              </w:rPr>
            </w:rPrChange>
          </w:rPr>
          <w:t>DELETE</w:t>
        </w:r>
        <w:r w:rsidRPr="00A85691">
          <w:rPr>
            <w:sz w:val="18"/>
            <w:rPrChange w:id="6110" w:author="shorny" w:date="2014-06-09T15:49:00Z">
              <w:rPr/>
            </w:rPrChange>
          </w:rPr>
          <w:t xml:space="preserve"> </w:t>
        </w:r>
        <w:r w:rsidRPr="00A85691">
          <w:rPr>
            <w:rStyle w:val="keyword1"/>
            <w:sz w:val="18"/>
            <w:rPrChange w:id="6111" w:author="shorny" w:date="2014-06-09T15:49:00Z">
              <w:rPr>
                <w:rStyle w:val="keyword1"/>
              </w:rPr>
            </w:rPrChange>
          </w:rPr>
          <w:t>Restrict</w:t>
        </w:r>
        <w:r w:rsidRPr="00A85691">
          <w:rPr>
            <w:sz w:val="18"/>
            <w:rPrChange w:id="6112" w:author="shorny" w:date="2014-06-09T15:49:00Z">
              <w:rPr/>
            </w:rPrChange>
          </w:rPr>
          <w:t>;</w:t>
        </w:r>
      </w:ins>
    </w:p>
    <w:p w14:paraId="50BDF5AC" w14:textId="77777777" w:rsidR="00A85691" w:rsidRPr="00A85691" w:rsidRDefault="00A85691">
      <w:pPr>
        <w:pStyle w:val="HTMLPreformatted"/>
        <w:divId w:val="1206136475"/>
        <w:rPr>
          <w:ins w:id="6113" w:author="shorny" w:date="2014-06-09T15:48:00Z"/>
          <w:sz w:val="18"/>
          <w:rPrChange w:id="6114" w:author="shorny" w:date="2014-06-09T15:49:00Z">
            <w:rPr>
              <w:ins w:id="6115" w:author="shorny" w:date="2014-06-09T15:48:00Z"/>
            </w:rPr>
          </w:rPrChange>
        </w:rPr>
      </w:pPr>
    </w:p>
    <w:p w14:paraId="2286A61F" w14:textId="77777777" w:rsidR="00A85691" w:rsidRPr="00A85691" w:rsidRDefault="00A85691">
      <w:pPr>
        <w:pStyle w:val="HTMLPreformatted"/>
        <w:divId w:val="1206136475"/>
        <w:rPr>
          <w:ins w:id="6116" w:author="shorny" w:date="2014-06-09T15:48:00Z"/>
          <w:sz w:val="18"/>
          <w:rPrChange w:id="6117" w:author="shorny" w:date="2014-06-09T15:49:00Z">
            <w:rPr>
              <w:ins w:id="6118" w:author="shorny" w:date="2014-06-09T15:48:00Z"/>
            </w:rPr>
          </w:rPrChange>
        </w:rPr>
      </w:pPr>
      <w:ins w:id="6119" w:author="shorny" w:date="2014-06-09T15:48:00Z">
        <w:r w:rsidRPr="00A85691">
          <w:rPr>
            <w:rStyle w:val="keyword1"/>
            <w:sz w:val="18"/>
            <w:rPrChange w:id="6120" w:author="shorny" w:date="2014-06-09T15:49:00Z">
              <w:rPr>
                <w:rStyle w:val="keyword1"/>
              </w:rPr>
            </w:rPrChange>
          </w:rPr>
          <w:t>ALTER</w:t>
        </w:r>
        <w:r w:rsidRPr="00A85691">
          <w:rPr>
            <w:sz w:val="18"/>
            <w:rPrChange w:id="6121" w:author="shorny" w:date="2014-06-09T15:49:00Z">
              <w:rPr/>
            </w:rPrChange>
          </w:rPr>
          <w:t xml:space="preserve"> </w:t>
        </w:r>
        <w:r w:rsidRPr="00A85691">
          <w:rPr>
            <w:rStyle w:val="keyword1"/>
            <w:sz w:val="18"/>
            <w:rPrChange w:id="6122" w:author="shorny" w:date="2014-06-09T15:49:00Z">
              <w:rPr>
                <w:rStyle w:val="keyword1"/>
              </w:rPr>
            </w:rPrChange>
          </w:rPr>
          <w:t>TABLE</w:t>
        </w:r>
        <w:r w:rsidRPr="00A85691">
          <w:rPr>
            <w:sz w:val="18"/>
            <w:rPrChange w:id="6123" w:author="shorny" w:date="2014-06-09T15:49:00Z">
              <w:rPr/>
            </w:rPrChange>
          </w:rPr>
          <w:t xml:space="preserve"> </w:t>
        </w:r>
        <w:r w:rsidRPr="00A85691">
          <w:rPr>
            <w:rStyle w:val="function-name1"/>
            <w:sz w:val="18"/>
            <w:rPrChange w:id="6124" w:author="shorny" w:date="2014-06-09T15:49:00Z">
              <w:rPr>
                <w:rStyle w:val="function-name1"/>
              </w:rPr>
            </w:rPrChange>
          </w:rPr>
          <w:t>Application</w:t>
        </w:r>
      </w:ins>
    </w:p>
    <w:p w14:paraId="229FB68D" w14:textId="77777777" w:rsidR="00A85691" w:rsidRPr="00A85691" w:rsidRDefault="00A85691">
      <w:pPr>
        <w:pStyle w:val="HTMLPreformatted"/>
        <w:divId w:val="1206136475"/>
        <w:rPr>
          <w:ins w:id="6125" w:author="shorny" w:date="2014-06-09T15:48:00Z"/>
          <w:sz w:val="18"/>
          <w:rPrChange w:id="6126" w:author="shorny" w:date="2014-06-09T15:49:00Z">
            <w:rPr>
              <w:ins w:id="6127" w:author="shorny" w:date="2014-06-09T15:48:00Z"/>
            </w:rPr>
          </w:rPrChange>
        </w:rPr>
      </w:pPr>
      <w:ins w:id="6128" w:author="shorny" w:date="2014-06-09T15:48:00Z">
        <w:r w:rsidRPr="00A85691">
          <w:rPr>
            <w:rStyle w:val="keyword1"/>
            <w:sz w:val="18"/>
            <w:rPrChange w:id="6129" w:author="shorny" w:date="2014-06-09T15:49:00Z">
              <w:rPr>
                <w:rStyle w:val="keyword1"/>
              </w:rPr>
            </w:rPrChange>
          </w:rPr>
          <w:t>ADD</w:t>
        </w:r>
        <w:r w:rsidRPr="00A85691">
          <w:rPr>
            <w:sz w:val="18"/>
            <w:rPrChange w:id="6130" w:author="shorny" w:date="2014-06-09T15:49:00Z">
              <w:rPr/>
            </w:rPrChange>
          </w:rPr>
          <w:t xml:space="preserve"> INDEX `</w:t>
        </w:r>
        <w:r w:rsidRPr="00A85691">
          <w:rPr>
            <w:rStyle w:val="keyword1"/>
            <w:sz w:val="18"/>
            <w:rPrChange w:id="6131" w:author="shorny" w:date="2014-06-09T15:49:00Z">
              <w:rPr>
                <w:rStyle w:val="keyword1"/>
              </w:rPr>
            </w:rPrChange>
          </w:rPr>
          <w:t>last</w:t>
        </w:r>
        <w:r w:rsidRPr="00A85691">
          <w:rPr>
            <w:sz w:val="18"/>
            <w:rPrChange w:id="6132" w:author="shorny" w:date="2014-06-09T15:49:00Z">
              <w:rPr/>
            </w:rPrChange>
          </w:rPr>
          <w:t xml:space="preserve"> </w:t>
        </w:r>
        <w:r w:rsidRPr="00A85691">
          <w:rPr>
            <w:rStyle w:val="keyword1"/>
            <w:sz w:val="18"/>
            <w:rPrChange w:id="6133" w:author="shorny" w:date="2014-06-09T15:49:00Z">
              <w:rPr>
                <w:rStyle w:val="keyword1"/>
              </w:rPr>
            </w:rPrChange>
          </w:rPr>
          <w:t>to</w:t>
        </w:r>
        <w:r w:rsidRPr="00A85691">
          <w:rPr>
            <w:sz w:val="18"/>
            <w:rPrChange w:id="6134" w:author="shorny" w:date="2014-06-09T15:49:00Z">
              <w:rPr/>
            </w:rPrChange>
          </w:rPr>
          <w:t xml:space="preserve"> </w:t>
        </w:r>
        <w:r w:rsidRPr="00A85691">
          <w:rPr>
            <w:rStyle w:val="keyword1"/>
            <w:sz w:val="18"/>
            <w:rPrChange w:id="6135" w:author="shorny" w:date="2014-06-09T15:49:00Z">
              <w:rPr>
                <w:rStyle w:val="keyword1"/>
              </w:rPr>
            </w:rPrChange>
          </w:rPr>
          <w:t>update</w:t>
        </w:r>
        <w:r w:rsidRPr="00A85691">
          <w:rPr>
            <w:sz w:val="18"/>
            <w:rPrChange w:id="6136" w:author="shorny" w:date="2014-06-09T15:49:00Z">
              <w:rPr/>
            </w:rPrChange>
          </w:rPr>
          <w:t>` (LastModifiedByStaffID),</w:t>
        </w:r>
      </w:ins>
    </w:p>
    <w:p w14:paraId="642AF70B" w14:textId="77777777" w:rsidR="00A85691" w:rsidRPr="00A85691" w:rsidRDefault="00A85691">
      <w:pPr>
        <w:pStyle w:val="HTMLPreformatted"/>
        <w:divId w:val="1206136475"/>
        <w:rPr>
          <w:ins w:id="6137" w:author="shorny" w:date="2014-06-09T15:48:00Z"/>
          <w:sz w:val="18"/>
          <w:rPrChange w:id="6138" w:author="shorny" w:date="2014-06-09T15:49:00Z">
            <w:rPr>
              <w:ins w:id="6139" w:author="shorny" w:date="2014-06-09T15:48:00Z"/>
            </w:rPr>
          </w:rPrChange>
        </w:rPr>
      </w:pPr>
      <w:ins w:id="6140" w:author="shorny" w:date="2014-06-09T15:48:00Z">
        <w:r w:rsidRPr="00A85691">
          <w:rPr>
            <w:rStyle w:val="keyword1"/>
            <w:sz w:val="18"/>
            <w:rPrChange w:id="6141" w:author="shorny" w:date="2014-06-09T15:49:00Z">
              <w:rPr>
                <w:rStyle w:val="keyword1"/>
              </w:rPr>
            </w:rPrChange>
          </w:rPr>
          <w:t>ADD</w:t>
        </w:r>
        <w:r w:rsidRPr="00A85691">
          <w:rPr>
            <w:sz w:val="18"/>
            <w:rPrChange w:id="6142" w:author="shorny" w:date="2014-06-09T15:49:00Z">
              <w:rPr/>
            </w:rPrChange>
          </w:rPr>
          <w:t xml:space="preserve"> </w:t>
        </w:r>
        <w:r w:rsidRPr="00A85691">
          <w:rPr>
            <w:rStyle w:val="keyword1"/>
            <w:sz w:val="18"/>
            <w:rPrChange w:id="6143" w:author="shorny" w:date="2014-06-09T15:49:00Z">
              <w:rPr>
                <w:rStyle w:val="keyword1"/>
              </w:rPr>
            </w:rPrChange>
          </w:rPr>
          <w:t>CONSTRAINT</w:t>
        </w:r>
        <w:r w:rsidRPr="00A85691">
          <w:rPr>
            <w:sz w:val="18"/>
            <w:rPrChange w:id="6144" w:author="shorny" w:date="2014-06-09T15:49:00Z">
              <w:rPr/>
            </w:rPrChange>
          </w:rPr>
          <w:t xml:space="preserve"> `</w:t>
        </w:r>
        <w:r w:rsidRPr="00A85691">
          <w:rPr>
            <w:rStyle w:val="keyword1"/>
            <w:sz w:val="18"/>
            <w:rPrChange w:id="6145" w:author="shorny" w:date="2014-06-09T15:49:00Z">
              <w:rPr>
                <w:rStyle w:val="keyword1"/>
              </w:rPr>
            </w:rPrChange>
          </w:rPr>
          <w:t>last</w:t>
        </w:r>
        <w:r w:rsidRPr="00A85691">
          <w:rPr>
            <w:sz w:val="18"/>
            <w:rPrChange w:id="6146" w:author="shorny" w:date="2014-06-09T15:49:00Z">
              <w:rPr/>
            </w:rPrChange>
          </w:rPr>
          <w:t xml:space="preserve"> </w:t>
        </w:r>
        <w:r w:rsidRPr="00A85691">
          <w:rPr>
            <w:rStyle w:val="keyword1"/>
            <w:sz w:val="18"/>
            <w:rPrChange w:id="6147" w:author="shorny" w:date="2014-06-09T15:49:00Z">
              <w:rPr>
                <w:rStyle w:val="keyword1"/>
              </w:rPr>
            </w:rPrChange>
          </w:rPr>
          <w:t>to</w:t>
        </w:r>
        <w:r w:rsidRPr="00A85691">
          <w:rPr>
            <w:sz w:val="18"/>
            <w:rPrChange w:id="6148" w:author="shorny" w:date="2014-06-09T15:49:00Z">
              <w:rPr/>
            </w:rPrChange>
          </w:rPr>
          <w:t xml:space="preserve"> </w:t>
        </w:r>
        <w:r w:rsidRPr="00A85691">
          <w:rPr>
            <w:rStyle w:val="keyword1"/>
            <w:sz w:val="18"/>
            <w:rPrChange w:id="6149" w:author="shorny" w:date="2014-06-09T15:49:00Z">
              <w:rPr>
                <w:rStyle w:val="keyword1"/>
              </w:rPr>
            </w:rPrChange>
          </w:rPr>
          <w:t>update</w:t>
        </w:r>
        <w:r w:rsidRPr="00A85691">
          <w:rPr>
            <w:sz w:val="18"/>
            <w:rPrChange w:id="6150" w:author="shorny" w:date="2014-06-09T15:49:00Z">
              <w:rPr/>
            </w:rPrChange>
          </w:rPr>
          <w:t xml:space="preserve">` </w:t>
        </w:r>
        <w:r w:rsidRPr="00A85691">
          <w:rPr>
            <w:rStyle w:val="keyword1"/>
            <w:sz w:val="18"/>
            <w:rPrChange w:id="6151" w:author="shorny" w:date="2014-06-09T15:49:00Z">
              <w:rPr>
                <w:rStyle w:val="keyword1"/>
              </w:rPr>
            </w:rPrChange>
          </w:rPr>
          <w:t>FOREIGN</w:t>
        </w:r>
        <w:r w:rsidRPr="00A85691">
          <w:rPr>
            <w:sz w:val="18"/>
            <w:rPrChange w:id="6152" w:author="shorny" w:date="2014-06-09T15:49:00Z">
              <w:rPr/>
            </w:rPrChange>
          </w:rPr>
          <w:t xml:space="preserve"> </w:t>
        </w:r>
        <w:r w:rsidRPr="00A85691">
          <w:rPr>
            <w:rStyle w:val="keyword1"/>
            <w:sz w:val="18"/>
            <w:rPrChange w:id="6153" w:author="shorny" w:date="2014-06-09T15:49:00Z">
              <w:rPr>
                <w:rStyle w:val="keyword1"/>
              </w:rPr>
            </w:rPrChange>
          </w:rPr>
          <w:t>KEY</w:t>
        </w:r>
        <w:r w:rsidRPr="00A85691">
          <w:rPr>
            <w:sz w:val="18"/>
            <w:rPrChange w:id="6154" w:author="shorny" w:date="2014-06-09T15:49:00Z">
              <w:rPr/>
            </w:rPrChange>
          </w:rPr>
          <w:t xml:space="preserve"> (LastModifiedByStaffID)</w:t>
        </w:r>
      </w:ins>
    </w:p>
    <w:p w14:paraId="5F544732" w14:textId="77777777" w:rsidR="00A85691" w:rsidRPr="00A85691" w:rsidRDefault="00A85691">
      <w:pPr>
        <w:pStyle w:val="HTMLPreformatted"/>
        <w:divId w:val="1206136475"/>
        <w:rPr>
          <w:ins w:id="6155" w:author="shorny" w:date="2014-06-09T15:48:00Z"/>
          <w:sz w:val="18"/>
          <w:rPrChange w:id="6156" w:author="shorny" w:date="2014-06-09T15:49:00Z">
            <w:rPr>
              <w:ins w:id="6157" w:author="shorny" w:date="2014-06-09T15:48:00Z"/>
            </w:rPr>
          </w:rPrChange>
        </w:rPr>
      </w:pPr>
      <w:ins w:id="6158" w:author="shorny" w:date="2014-06-09T15:48:00Z">
        <w:r w:rsidRPr="00A85691">
          <w:rPr>
            <w:sz w:val="18"/>
            <w:rPrChange w:id="6159" w:author="shorny" w:date="2014-06-09T15:49:00Z">
              <w:rPr/>
            </w:rPrChange>
          </w:rPr>
          <w:t xml:space="preserve">  </w:t>
        </w:r>
        <w:r w:rsidRPr="00A85691">
          <w:rPr>
            <w:rStyle w:val="keyword1"/>
            <w:sz w:val="18"/>
            <w:rPrChange w:id="6160" w:author="shorny" w:date="2014-06-09T15:49:00Z">
              <w:rPr>
                <w:rStyle w:val="keyword1"/>
              </w:rPr>
            </w:rPrChange>
          </w:rPr>
          <w:t>REFERENCES</w:t>
        </w:r>
        <w:r w:rsidRPr="00A85691">
          <w:rPr>
            <w:sz w:val="18"/>
            <w:rPrChange w:id="6161" w:author="shorny" w:date="2014-06-09T15:49:00Z">
              <w:rPr/>
            </w:rPrChange>
          </w:rPr>
          <w:t xml:space="preserve"> `University Staff Member` (StaffID)</w:t>
        </w:r>
      </w:ins>
    </w:p>
    <w:p w14:paraId="3F3C4013" w14:textId="77777777" w:rsidR="00A85691" w:rsidRPr="00A85691" w:rsidRDefault="00A85691">
      <w:pPr>
        <w:pStyle w:val="HTMLPreformatted"/>
        <w:divId w:val="1206136475"/>
        <w:rPr>
          <w:ins w:id="6162" w:author="shorny" w:date="2014-06-09T15:48:00Z"/>
          <w:sz w:val="18"/>
          <w:rPrChange w:id="6163" w:author="shorny" w:date="2014-06-09T15:49:00Z">
            <w:rPr>
              <w:ins w:id="6164" w:author="shorny" w:date="2014-06-09T15:48:00Z"/>
            </w:rPr>
          </w:rPrChange>
        </w:rPr>
      </w:pPr>
      <w:ins w:id="6165" w:author="shorny" w:date="2014-06-09T15:48:00Z">
        <w:r w:rsidRPr="00A85691">
          <w:rPr>
            <w:sz w:val="18"/>
            <w:rPrChange w:id="6166" w:author="shorny" w:date="2014-06-09T15:49:00Z">
              <w:rPr/>
            </w:rPrChange>
          </w:rPr>
          <w:t xml:space="preserve">  </w:t>
        </w:r>
        <w:r w:rsidRPr="00A85691">
          <w:rPr>
            <w:rStyle w:val="keyword1"/>
            <w:sz w:val="18"/>
            <w:rPrChange w:id="6167" w:author="shorny" w:date="2014-06-09T15:49:00Z">
              <w:rPr>
                <w:rStyle w:val="keyword1"/>
              </w:rPr>
            </w:rPrChange>
          </w:rPr>
          <w:t>ON</w:t>
        </w:r>
        <w:r w:rsidRPr="00A85691">
          <w:rPr>
            <w:sz w:val="18"/>
            <w:rPrChange w:id="6168" w:author="shorny" w:date="2014-06-09T15:49:00Z">
              <w:rPr/>
            </w:rPrChange>
          </w:rPr>
          <w:t xml:space="preserve"> </w:t>
        </w:r>
        <w:r w:rsidRPr="00A85691">
          <w:rPr>
            <w:rStyle w:val="keyword1"/>
            <w:sz w:val="18"/>
            <w:rPrChange w:id="6169" w:author="shorny" w:date="2014-06-09T15:49:00Z">
              <w:rPr>
                <w:rStyle w:val="keyword1"/>
              </w:rPr>
            </w:rPrChange>
          </w:rPr>
          <w:t>UPDATE</w:t>
        </w:r>
        <w:r w:rsidRPr="00A85691">
          <w:rPr>
            <w:sz w:val="18"/>
            <w:rPrChange w:id="6170" w:author="shorny" w:date="2014-06-09T15:49:00Z">
              <w:rPr/>
            </w:rPrChange>
          </w:rPr>
          <w:t xml:space="preserve"> </w:t>
        </w:r>
        <w:r w:rsidRPr="00A85691">
          <w:rPr>
            <w:rStyle w:val="keyword1"/>
            <w:sz w:val="18"/>
            <w:rPrChange w:id="6171" w:author="shorny" w:date="2014-06-09T15:49:00Z">
              <w:rPr>
                <w:rStyle w:val="keyword1"/>
              </w:rPr>
            </w:rPrChange>
          </w:rPr>
          <w:t>Cascade</w:t>
        </w:r>
        <w:r w:rsidRPr="00A85691">
          <w:rPr>
            <w:sz w:val="18"/>
            <w:rPrChange w:id="6172" w:author="shorny" w:date="2014-06-09T15:49:00Z">
              <w:rPr/>
            </w:rPrChange>
          </w:rPr>
          <w:t xml:space="preserve"> </w:t>
        </w:r>
        <w:r w:rsidRPr="00A85691">
          <w:rPr>
            <w:rStyle w:val="keyword1"/>
            <w:sz w:val="18"/>
            <w:rPrChange w:id="6173" w:author="shorny" w:date="2014-06-09T15:49:00Z">
              <w:rPr>
                <w:rStyle w:val="keyword1"/>
              </w:rPr>
            </w:rPrChange>
          </w:rPr>
          <w:t>ON</w:t>
        </w:r>
        <w:r w:rsidRPr="00A85691">
          <w:rPr>
            <w:sz w:val="18"/>
            <w:rPrChange w:id="6174" w:author="shorny" w:date="2014-06-09T15:49:00Z">
              <w:rPr/>
            </w:rPrChange>
          </w:rPr>
          <w:t xml:space="preserve"> </w:t>
        </w:r>
        <w:r w:rsidRPr="00A85691">
          <w:rPr>
            <w:rStyle w:val="keyword1"/>
            <w:sz w:val="18"/>
            <w:rPrChange w:id="6175" w:author="shorny" w:date="2014-06-09T15:49:00Z">
              <w:rPr>
                <w:rStyle w:val="keyword1"/>
              </w:rPr>
            </w:rPrChange>
          </w:rPr>
          <w:t>DELETE</w:t>
        </w:r>
        <w:r w:rsidRPr="00A85691">
          <w:rPr>
            <w:sz w:val="18"/>
            <w:rPrChange w:id="6176" w:author="shorny" w:date="2014-06-09T15:49:00Z">
              <w:rPr/>
            </w:rPrChange>
          </w:rPr>
          <w:t xml:space="preserve"> </w:t>
        </w:r>
        <w:r w:rsidRPr="00A85691">
          <w:rPr>
            <w:rStyle w:val="keyword1"/>
            <w:sz w:val="18"/>
            <w:rPrChange w:id="6177" w:author="shorny" w:date="2014-06-09T15:49:00Z">
              <w:rPr>
                <w:rStyle w:val="keyword1"/>
              </w:rPr>
            </w:rPrChange>
          </w:rPr>
          <w:t>Restrict</w:t>
        </w:r>
        <w:r w:rsidRPr="00A85691">
          <w:rPr>
            <w:sz w:val="18"/>
            <w:rPrChange w:id="6178" w:author="shorny" w:date="2014-06-09T15:49:00Z">
              <w:rPr/>
            </w:rPrChange>
          </w:rPr>
          <w:t>;</w:t>
        </w:r>
      </w:ins>
    </w:p>
    <w:p w14:paraId="0572FCDC" w14:textId="77777777" w:rsidR="00A85691" w:rsidRPr="00A85691" w:rsidRDefault="00A85691">
      <w:pPr>
        <w:pStyle w:val="HTMLPreformatted"/>
        <w:divId w:val="1206136475"/>
        <w:rPr>
          <w:ins w:id="6179" w:author="shorny" w:date="2014-06-09T15:48:00Z"/>
          <w:sz w:val="18"/>
          <w:rPrChange w:id="6180" w:author="shorny" w:date="2014-06-09T15:49:00Z">
            <w:rPr>
              <w:ins w:id="6181" w:author="shorny" w:date="2014-06-09T15:48:00Z"/>
            </w:rPr>
          </w:rPrChange>
        </w:rPr>
      </w:pPr>
    </w:p>
    <w:p w14:paraId="275B433D" w14:textId="77777777" w:rsidR="00A85691" w:rsidRPr="00A85691" w:rsidRDefault="00A85691">
      <w:pPr>
        <w:pStyle w:val="HTMLPreformatted"/>
        <w:divId w:val="1206136475"/>
        <w:rPr>
          <w:ins w:id="6182" w:author="shorny" w:date="2014-06-09T15:48:00Z"/>
          <w:sz w:val="18"/>
          <w:rPrChange w:id="6183" w:author="shorny" w:date="2014-06-09T15:49:00Z">
            <w:rPr>
              <w:ins w:id="6184" w:author="shorny" w:date="2014-06-09T15:48:00Z"/>
            </w:rPr>
          </w:rPrChange>
        </w:rPr>
      </w:pPr>
      <w:ins w:id="6185" w:author="shorny" w:date="2014-06-09T15:48:00Z">
        <w:r w:rsidRPr="00A85691">
          <w:rPr>
            <w:rStyle w:val="keyword1"/>
            <w:sz w:val="18"/>
            <w:rPrChange w:id="6186" w:author="shorny" w:date="2014-06-09T15:49:00Z">
              <w:rPr>
                <w:rStyle w:val="keyword1"/>
              </w:rPr>
            </w:rPrChange>
          </w:rPr>
          <w:t>ALTER</w:t>
        </w:r>
        <w:r w:rsidRPr="00A85691">
          <w:rPr>
            <w:sz w:val="18"/>
            <w:rPrChange w:id="6187" w:author="shorny" w:date="2014-06-09T15:49:00Z">
              <w:rPr/>
            </w:rPrChange>
          </w:rPr>
          <w:t xml:space="preserve"> </w:t>
        </w:r>
        <w:r w:rsidRPr="00A85691">
          <w:rPr>
            <w:rStyle w:val="keyword1"/>
            <w:sz w:val="18"/>
            <w:rPrChange w:id="6188" w:author="shorny" w:date="2014-06-09T15:49:00Z">
              <w:rPr>
                <w:rStyle w:val="keyword1"/>
              </w:rPr>
            </w:rPrChange>
          </w:rPr>
          <w:t>TABLE</w:t>
        </w:r>
        <w:r w:rsidRPr="00A85691">
          <w:rPr>
            <w:sz w:val="18"/>
            <w:rPrChange w:id="6189" w:author="shorny" w:date="2014-06-09T15:49:00Z">
              <w:rPr/>
            </w:rPrChange>
          </w:rPr>
          <w:t xml:space="preserve"> </w:t>
        </w:r>
        <w:r w:rsidRPr="00A85691">
          <w:rPr>
            <w:rStyle w:val="function-name1"/>
            <w:sz w:val="18"/>
            <w:rPrChange w:id="6190" w:author="shorny" w:date="2014-06-09T15:49:00Z">
              <w:rPr>
                <w:rStyle w:val="function-name1"/>
              </w:rPr>
            </w:rPrChange>
          </w:rPr>
          <w:t>Applicant</w:t>
        </w:r>
      </w:ins>
    </w:p>
    <w:p w14:paraId="732F414A" w14:textId="77777777" w:rsidR="00A85691" w:rsidRPr="00A85691" w:rsidRDefault="00A85691">
      <w:pPr>
        <w:pStyle w:val="HTMLPreformatted"/>
        <w:divId w:val="1206136475"/>
        <w:rPr>
          <w:ins w:id="6191" w:author="shorny" w:date="2014-06-09T15:48:00Z"/>
          <w:sz w:val="18"/>
          <w:rPrChange w:id="6192" w:author="shorny" w:date="2014-06-09T15:49:00Z">
            <w:rPr>
              <w:ins w:id="6193" w:author="shorny" w:date="2014-06-09T15:48:00Z"/>
            </w:rPr>
          </w:rPrChange>
        </w:rPr>
      </w:pPr>
      <w:ins w:id="6194" w:author="shorny" w:date="2014-06-09T15:48:00Z">
        <w:r w:rsidRPr="00A85691">
          <w:rPr>
            <w:rStyle w:val="keyword1"/>
            <w:sz w:val="18"/>
            <w:rPrChange w:id="6195" w:author="shorny" w:date="2014-06-09T15:49:00Z">
              <w:rPr>
                <w:rStyle w:val="keyword1"/>
              </w:rPr>
            </w:rPrChange>
          </w:rPr>
          <w:t>ADD</w:t>
        </w:r>
        <w:r w:rsidRPr="00A85691">
          <w:rPr>
            <w:sz w:val="18"/>
            <w:rPrChange w:id="6196" w:author="shorny" w:date="2014-06-09T15:49:00Z">
              <w:rPr/>
            </w:rPrChange>
          </w:rPr>
          <w:t xml:space="preserve"> INDEX `</w:t>
        </w:r>
        <w:r w:rsidRPr="00A85691">
          <w:rPr>
            <w:rStyle w:val="keyword1"/>
            <w:sz w:val="18"/>
            <w:rPrChange w:id="6197" w:author="shorny" w:date="2014-06-09T15:49:00Z">
              <w:rPr>
                <w:rStyle w:val="keyword1"/>
              </w:rPr>
            </w:rPrChange>
          </w:rPr>
          <w:t>last</w:t>
        </w:r>
        <w:r w:rsidRPr="00A85691">
          <w:rPr>
            <w:sz w:val="18"/>
            <w:rPrChange w:id="6198" w:author="shorny" w:date="2014-06-09T15:49:00Z">
              <w:rPr/>
            </w:rPrChange>
          </w:rPr>
          <w:t xml:space="preserve"> </w:t>
        </w:r>
        <w:r w:rsidRPr="00A85691">
          <w:rPr>
            <w:rStyle w:val="keyword1"/>
            <w:sz w:val="18"/>
            <w:rPrChange w:id="6199" w:author="shorny" w:date="2014-06-09T15:49:00Z">
              <w:rPr>
                <w:rStyle w:val="keyword1"/>
              </w:rPr>
            </w:rPrChange>
          </w:rPr>
          <w:t>to</w:t>
        </w:r>
        <w:r w:rsidRPr="00A85691">
          <w:rPr>
            <w:sz w:val="18"/>
            <w:rPrChange w:id="6200" w:author="shorny" w:date="2014-06-09T15:49:00Z">
              <w:rPr/>
            </w:rPrChange>
          </w:rPr>
          <w:t xml:space="preserve"> </w:t>
        </w:r>
        <w:r w:rsidRPr="00A85691">
          <w:rPr>
            <w:rStyle w:val="keyword1"/>
            <w:sz w:val="18"/>
            <w:rPrChange w:id="6201" w:author="shorny" w:date="2014-06-09T15:49:00Z">
              <w:rPr>
                <w:rStyle w:val="keyword1"/>
              </w:rPr>
            </w:rPrChange>
          </w:rPr>
          <w:t>modify</w:t>
        </w:r>
        <w:r w:rsidRPr="00A85691">
          <w:rPr>
            <w:sz w:val="18"/>
            <w:rPrChange w:id="6202" w:author="shorny" w:date="2014-06-09T15:49:00Z">
              <w:rPr/>
            </w:rPrChange>
          </w:rPr>
          <w:t>` (LastModifiedByStaffID),</w:t>
        </w:r>
      </w:ins>
    </w:p>
    <w:p w14:paraId="76E8B4AE" w14:textId="77777777" w:rsidR="00A85691" w:rsidRPr="00A85691" w:rsidRDefault="00A85691">
      <w:pPr>
        <w:pStyle w:val="HTMLPreformatted"/>
        <w:divId w:val="1206136475"/>
        <w:rPr>
          <w:ins w:id="6203" w:author="shorny" w:date="2014-06-09T15:48:00Z"/>
          <w:sz w:val="18"/>
          <w:rPrChange w:id="6204" w:author="shorny" w:date="2014-06-09T15:49:00Z">
            <w:rPr>
              <w:ins w:id="6205" w:author="shorny" w:date="2014-06-09T15:48:00Z"/>
            </w:rPr>
          </w:rPrChange>
        </w:rPr>
      </w:pPr>
      <w:ins w:id="6206" w:author="shorny" w:date="2014-06-09T15:48:00Z">
        <w:r w:rsidRPr="00A85691">
          <w:rPr>
            <w:rStyle w:val="keyword1"/>
            <w:sz w:val="18"/>
            <w:rPrChange w:id="6207" w:author="shorny" w:date="2014-06-09T15:49:00Z">
              <w:rPr>
                <w:rStyle w:val="keyword1"/>
              </w:rPr>
            </w:rPrChange>
          </w:rPr>
          <w:t>ADD</w:t>
        </w:r>
        <w:r w:rsidRPr="00A85691">
          <w:rPr>
            <w:sz w:val="18"/>
            <w:rPrChange w:id="6208" w:author="shorny" w:date="2014-06-09T15:49:00Z">
              <w:rPr/>
            </w:rPrChange>
          </w:rPr>
          <w:t xml:space="preserve"> </w:t>
        </w:r>
        <w:r w:rsidRPr="00A85691">
          <w:rPr>
            <w:rStyle w:val="keyword1"/>
            <w:sz w:val="18"/>
            <w:rPrChange w:id="6209" w:author="shorny" w:date="2014-06-09T15:49:00Z">
              <w:rPr>
                <w:rStyle w:val="keyword1"/>
              </w:rPr>
            </w:rPrChange>
          </w:rPr>
          <w:t>CONSTRAINT</w:t>
        </w:r>
        <w:r w:rsidRPr="00A85691">
          <w:rPr>
            <w:sz w:val="18"/>
            <w:rPrChange w:id="6210" w:author="shorny" w:date="2014-06-09T15:49:00Z">
              <w:rPr/>
            </w:rPrChange>
          </w:rPr>
          <w:t xml:space="preserve"> `</w:t>
        </w:r>
        <w:r w:rsidRPr="00A85691">
          <w:rPr>
            <w:rStyle w:val="keyword1"/>
            <w:sz w:val="18"/>
            <w:rPrChange w:id="6211" w:author="shorny" w:date="2014-06-09T15:49:00Z">
              <w:rPr>
                <w:rStyle w:val="keyword1"/>
              </w:rPr>
            </w:rPrChange>
          </w:rPr>
          <w:t>last</w:t>
        </w:r>
        <w:r w:rsidRPr="00A85691">
          <w:rPr>
            <w:sz w:val="18"/>
            <w:rPrChange w:id="6212" w:author="shorny" w:date="2014-06-09T15:49:00Z">
              <w:rPr/>
            </w:rPrChange>
          </w:rPr>
          <w:t xml:space="preserve"> </w:t>
        </w:r>
        <w:r w:rsidRPr="00A85691">
          <w:rPr>
            <w:rStyle w:val="keyword1"/>
            <w:sz w:val="18"/>
            <w:rPrChange w:id="6213" w:author="shorny" w:date="2014-06-09T15:49:00Z">
              <w:rPr>
                <w:rStyle w:val="keyword1"/>
              </w:rPr>
            </w:rPrChange>
          </w:rPr>
          <w:t>to</w:t>
        </w:r>
        <w:r w:rsidRPr="00A85691">
          <w:rPr>
            <w:sz w:val="18"/>
            <w:rPrChange w:id="6214" w:author="shorny" w:date="2014-06-09T15:49:00Z">
              <w:rPr/>
            </w:rPrChange>
          </w:rPr>
          <w:t xml:space="preserve"> </w:t>
        </w:r>
        <w:r w:rsidRPr="00A85691">
          <w:rPr>
            <w:rStyle w:val="keyword1"/>
            <w:sz w:val="18"/>
            <w:rPrChange w:id="6215" w:author="shorny" w:date="2014-06-09T15:49:00Z">
              <w:rPr>
                <w:rStyle w:val="keyword1"/>
              </w:rPr>
            </w:rPrChange>
          </w:rPr>
          <w:t>modify</w:t>
        </w:r>
        <w:r w:rsidRPr="00A85691">
          <w:rPr>
            <w:sz w:val="18"/>
            <w:rPrChange w:id="6216" w:author="shorny" w:date="2014-06-09T15:49:00Z">
              <w:rPr/>
            </w:rPrChange>
          </w:rPr>
          <w:t xml:space="preserve">` </w:t>
        </w:r>
        <w:r w:rsidRPr="00A85691">
          <w:rPr>
            <w:rStyle w:val="keyword1"/>
            <w:sz w:val="18"/>
            <w:rPrChange w:id="6217" w:author="shorny" w:date="2014-06-09T15:49:00Z">
              <w:rPr>
                <w:rStyle w:val="keyword1"/>
              </w:rPr>
            </w:rPrChange>
          </w:rPr>
          <w:t>FOREIGN</w:t>
        </w:r>
        <w:r w:rsidRPr="00A85691">
          <w:rPr>
            <w:sz w:val="18"/>
            <w:rPrChange w:id="6218" w:author="shorny" w:date="2014-06-09T15:49:00Z">
              <w:rPr/>
            </w:rPrChange>
          </w:rPr>
          <w:t xml:space="preserve"> </w:t>
        </w:r>
        <w:r w:rsidRPr="00A85691">
          <w:rPr>
            <w:rStyle w:val="keyword1"/>
            <w:sz w:val="18"/>
            <w:rPrChange w:id="6219" w:author="shorny" w:date="2014-06-09T15:49:00Z">
              <w:rPr>
                <w:rStyle w:val="keyword1"/>
              </w:rPr>
            </w:rPrChange>
          </w:rPr>
          <w:t>KEY</w:t>
        </w:r>
        <w:r w:rsidRPr="00A85691">
          <w:rPr>
            <w:sz w:val="18"/>
            <w:rPrChange w:id="6220" w:author="shorny" w:date="2014-06-09T15:49:00Z">
              <w:rPr/>
            </w:rPrChange>
          </w:rPr>
          <w:t xml:space="preserve"> (LastModifiedByStaffID)</w:t>
        </w:r>
      </w:ins>
    </w:p>
    <w:p w14:paraId="586880B4" w14:textId="77777777" w:rsidR="00A85691" w:rsidRPr="00A85691" w:rsidRDefault="00A85691">
      <w:pPr>
        <w:pStyle w:val="HTMLPreformatted"/>
        <w:divId w:val="1206136475"/>
        <w:rPr>
          <w:ins w:id="6221" w:author="shorny" w:date="2014-06-09T15:48:00Z"/>
          <w:sz w:val="18"/>
          <w:rPrChange w:id="6222" w:author="shorny" w:date="2014-06-09T15:49:00Z">
            <w:rPr>
              <w:ins w:id="6223" w:author="shorny" w:date="2014-06-09T15:48:00Z"/>
            </w:rPr>
          </w:rPrChange>
        </w:rPr>
      </w:pPr>
      <w:ins w:id="6224" w:author="shorny" w:date="2014-06-09T15:48:00Z">
        <w:r w:rsidRPr="00A85691">
          <w:rPr>
            <w:sz w:val="18"/>
            <w:rPrChange w:id="6225" w:author="shorny" w:date="2014-06-09T15:49:00Z">
              <w:rPr/>
            </w:rPrChange>
          </w:rPr>
          <w:t xml:space="preserve">  </w:t>
        </w:r>
        <w:r w:rsidRPr="00A85691">
          <w:rPr>
            <w:rStyle w:val="keyword1"/>
            <w:sz w:val="18"/>
            <w:rPrChange w:id="6226" w:author="shorny" w:date="2014-06-09T15:49:00Z">
              <w:rPr>
                <w:rStyle w:val="keyword1"/>
              </w:rPr>
            </w:rPrChange>
          </w:rPr>
          <w:t>REFERENCES</w:t>
        </w:r>
        <w:r w:rsidRPr="00A85691">
          <w:rPr>
            <w:sz w:val="18"/>
            <w:rPrChange w:id="6227" w:author="shorny" w:date="2014-06-09T15:49:00Z">
              <w:rPr/>
            </w:rPrChange>
          </w:rPr>
          <w:t xml:space="preserve"> `University Staff Member` (StaffID)</w:t>
        </w:r>
      </w:ins>
    </w:p>
    <w:p w14:paraId="3C1E5F38" w14:textId="77777777" w:rsidR="00A85691" w:rsidRPr="00A85691" w:rsidRDefault="00A85691">
      <w:pPr>
        <w:pStyle w:val="HTMLPreformatted"/>
        <w:divId w:val="1206136475"/>
        <w:rPr>
          <w:ins w:id="6228" w:author="shorny" w:date="2014-06-09T15:48:00Z"/>
          <w:sz w:val="18"/>
          <w:rPrChange w:id="6229" w:author="shorny" w:date="2014-06-09T15:49:00Z">
            <w:rPr>
              <w:ins w:id="6230" w:author="shorny" w:date="2014-06-09T15:48:00Z"/>
            </w:rPr>
          </w:rPrChange>
        </w:rPr>
      </w:pPr>
      <w:ins w:id="6231" w:author="shorny" w:date="2014-06-09T15:48:00Z">
        <w:r w:rsidRPr="00A85691">
          <w:rPr>
            <w:sz w:val="18"/>
            <w:rPrChange w:id="6232" w:author="shorny" w:date="2014-06-09T15:49:00Z">
              <w:rPr/>
            </w:rPrChange>
          </w:rPr>
          <w:t xml:space="preserve">  </w:t>
        </w:r>
        <w:r w:rsidRPr="00A85691">
          <w:rPr>
            <w:rStyle w:val="keyword1"/>
            <w:sz w:val="18"/>
            <w:rPrChange w:id="6233" w:author="shorny" w:date="2014-06-09T15:49:00Z">
              <w:rPr>
                <w:rStyle w:val="keyword1"/>
              </w:rPr>
            </w:rPrChange>
          </w:rPr>
          <w:t>ON</w:t>
        </w:r>
        <w:r w:rsidRPr="00A85691">
          <w:rPr>
            <w:sz w:val="18"/>
            <w:rPrChange w:id="6234" w:author="shorny" w:date="2014-06-09T15:49:00Z">
              <w:rPr/>
            </w:rPrChange>
          </w:rPr>
          <w:t xml:space="preserve"> </w:t>
        </w:r>
        <w:r w:rsidRPr="00A85691">
          <w:rPr>
            <w:rStyle w:val="keyword1"/>
            <w:sz w:val="18"/>
            <w:rPrChange w:id="6235" w:author="shorny" w:date="2014-06-09T15:49:00Z">
              <w:rPr>
                <w:rStyle w:val="keyword1"/>
              </w:rPr>
            </w:rPrChange>
          </w:rPr>
          <w:t>UPDATE</w:t>
        </w:r>
        <w:r w:rsidRPr="00A85691">
          <w:rPr>
            <w:sz w:val="18"/>
            <w:rPrChange w:id="6236" w:author="shorny" w:date="2014-06-09T15:49:00Z">
              <w:rPr/>
            </w:rPrChange>
          </w:rPr>
          <w:t xml:space="preserve"> </w:t>
        </w:r>
        <w:r w:rsidRPr="00A85691">
          <w:rPr>
            <w:rStyle w:val="keyword1"/>
            <w:sz w:val="18"/>
            <w:rPrChange w:id="6237" w:author="shorny" w:date="2014-06-09T15:49:00Z">
              <w:rPr>
                <w:rStyle w:val="keyword1"/>
              </w:rPr>
            </w:rPrChange>
          </w:rPr>
          <w:t>Cascade</w:t>
        </w:r>
        <w:r w:rsidRPr="00A85691">
          <w:rPr>
            <w:sz w:val="18"/>
            <w:rPrChange w:id="6238" w:author="shorny" w:date="2014-06-09T15:49:00Z">
              <w:rPr/>
            </w:rPrChange>
          </w:rPr>
          <w:t xml:space="preserve"> </w:t>
        </w:r>
        <w:r w:rsidRPr="00A85691">
          <w:rPr>
            <w:rStyle w:val="keyword1"/>
            <w:sz w:val="18"/>
            <w:rPrChange w:id="6239" w:author="shorny" w:date="2014-06-09T15:49:00Z">
              <w:rPr>
                <w:rStyle w:val="keyword1"/>
              </w:rPr>
            </w:rPrChange>
          </w:rPr>
          <w:t>ON</w:t>
        </w:r>
        <w:r w:rsidRPr="00A85691">
          <w:rPr>
            <w:sz w:val="18"/>
            <w:rPrChange w:id="6240" w:author="shorny" w:date="2014-06-09T15:49:00Z">
              <w:rPr/>
            </w:rPrChange>
          </w:rPr>
          <w:t xml:space="preserve"> </w:t>
        </w:r>
        <w:r w:rsidRPr="00A85691">
          <w:rPr>
            <w:rStyle w:val="keyword1"/>
            <w:sz w:val="18"/>
            <w:rPrChange w:id="6241" w:author="shorny" w:date="2014-06-09T15:49:00Z">
              <w:rPr>
                <w:rStyle w:val="keyword1"/>
              </w:rPr>
            </w:rPrChange>
          </w:rPr>
          <w:t>DELETE</w:t>
        </w:r>
        <w:r w:rsidRPr="00A85691">
          <w:rPr>
            <w:sz w:val="18"/>
            <w:rPrChange w:id="6242" w:author="shorny" w:date="2014-06-09T15:49:00Z">
              <w:rPr/>
            </w:rPrChange>
          </w:rPr>
          <w:t xml:space="preserve"> </w:t>
        </w:r>
        <w:r w:rsidRPr="00A85691">
          <w:rPr>
            <w:rStyle w:val="keyword1"/>
            <w:sz w:val="18"/>
            <w:rPrChange w:id="6243" w:author="shorny" w:date="2014-06-09T15:49:00Z">
              <w:rPr>
                <w:rStyle w:val="keyword1"/>
              </w:rPr>
            </w:rPrChange>
          </w:rPr>
          <w:t>Restrict</w:t>
        </w:r>
        <w:r w:rsidRPr="00A85691">
          <w:rPr>
            <w:sz w:val="18"/>
            <w:rPrChange w:id="6244" w:author="shorny" w:date="2014-06-09T15:49:00Z">
              <w:rPr/>
            </w:rPrChange>
          </w:rPr>
          <w:t>;</w:t>
        </w:r>
      </w:ins>
    </w:p>
    <w:p w14:paraId="7437BB69" w14:textId="77777777" w:rsidR="00A85691" w:rsidRPr="00A85691" w:rsidRDefault="00A85691">
      <w:pPr>
        <w:pStyle w:val="HTMLPreformatted"/>
        <w:divId w:val="1206136475"/>
        <w:rPr>
          <w:ins w:id="6245" w:author="shorny" w:date="2014-06-09T15:48:00Z"/>
          <w:sz w:val="18"/>
          <w:rPrChange w:id="6246" w:author="shorny" w:date="2014-06-09T15:49:00Z">
            <w:rPr>
              <w:ins w:id="6247" w:author="shorny" w:date="2014-06-09T15:48:00Z"/>
            </w:rPr>
          </w:rPrChange>
        </w:rPr>
      </w:pPr>
    </w:p>
    <w:p w14:paraId="191DA3B5" w14:textId="77777777" w:rsidR="00A85691" w:rsidRPr="00A85691" w:rsidRDefault="00A85691">
      <w:pPr>
        <w:pStyle w:val="HTMLPreformatted"/>
        <w:divId w:val="1206136475"/>
        <w:rPr>
          <w:ins w:id="6248" w:author="shorny" w:date="2014-06-09T15:48:00Z"/>
          <w:sz w:val="18"/>
          <w:rPrChange w:id="6249" w:author="shorny" w:date="2014-06-09T15:49:00Z">
            <w:rPr>
              <w:ins w:id="6250" w:author="shorny" w:date="2014-06-09T15:48:00Z"/>
            </w:rPr>
          </w:rPrChange>
        </w:rPr>
      </w:pPr>
      <w:ins w:id="6251" w:author="shorny" w:date="2014-06-09T15:48:00Z">
        <w:r w:rsidRPr="00A85691">
          <w:rPr>
            <w:rStyle w:val="keyword1"/>
            <w:sz w:val="18"/>
            <w:rPrChange w:id="6252" w:author="shorny" w:date="2014-06-09T15:49:00Z">
              <w:rPr>
                <w:rStyle w:val="keyword1"/>
              </w:rPr>
            </w:rPrChange>
          </w:rPr>
          <w:t>ALTER</w:t>
        </w:r>
        <w:r w:rsidRPr="00A85691">
          <w:rPr>
            <w:sz w:val="18"/>
            <w:rPrChange w:id="6253" w:author="shorny" w:date="2014-06-09T15:49:00Z">
              <w:rPr/>
            </w:rPrChange>
          </w:rPr>
          <w:t xml:space="preserve"> </w:t>
        </w:r>
        <w:r w:rsidRPr="00A85691">
          <w:rPr>
            <w:rStyle w:val="keyword1"/>
            <w:sz w:val="18"/>
            <w:rPrChange w:id="6254" w:author="shorny" w:date="2014-06-09T15:49:00Z">
              <w:rPr>
                <w:rStyle w:val="keyword1"/>
              </w:rPr>
            </w:rPrChange>
          </w:rPr>
          <w:t>TABLE</w:t>
        </w:r>
        <w:r w:rsidRPr="00A85691">
          <w:rPr>
            <w:sz w:val="18"/>
            <w:rPrChange w:id="6255" w:author="shorny" w:date="2014-06-09T15:49:00Z">
              <w:rPr/>
            </w:rPrChange>
          </w:rPr>
          <w:t xml:space="preserve"> </w:t>
        </w:r>
        <w:r w:rsidRPr="00A85691">
          <w:rPr>
            <w:rStyle w:val="function-name1"/>
            <w:sz w:val="18"/>
            <w:rPrChange w:id="6256" w:author="shorny" w:date="2014-06-09T15:49:00Z">
              <w:rPr>
                <w:rStyle w:val="function-name1"/>
              </w:rPr>
            </w:rPrChange>
          </w:rPr>
          <w:t>Correspondence</w:t>
        </w:r>
      </w:ins>
    </w:p>
    <w:p w14:paraId="211E1446" w14:textId="77777777" w:rsidR="00A85691" w:rsidRPr="00A85691" w:rsidRDefault="00A85691">
      <w:pPr>
        <w:pStyle w:val="HTMLPreformatted"/>
        <w:divId w:val="1206136475"/>
        <w:rPr>
          <w:ins w:id="6257" w:author="shorny" w:date="2014-06-09T15:48:00Z"/>
          <w:sz w:val="18"/>
          <w:rPrChange w:id="6258" w:author="shorny" w:date="2014-06-09T15:49:00Z">
            <w:rPr>
              <w:ins w:id="6259" w:author="shorny" w:date="2014-06-09T15:48:00Z"/>
            </w:rPr>
          </w:rPrChange>
        </w:rPr>
      </w:pPr>
      <w:ins w:id="6260" w:author="shorny" w:date="2014-06-09T15:48:00Z">
        <w:r w:rsidRPr="00A85691">
          <w:rPr>
            <w:rStyle w:val="keyword1"/>
            <w:sz w:val="18"/>
            <w:rPrChange w:id="6261" w:author="shorny" w:date="2014-06-09T15:49:00Z">
              <w:rPr>
                <w:rStyle w:val="keyword1"/>
              </w:rPr>
            </w:rPrChange>
          </w:rPr>
          <w:t>ADD</w:t>
        </w:r>
        <w:r w:rsidRPr="00A85691">
          <w:rPr>
            <w:sz w:val="18"/>
            <w:rPrChange w:id="6262" w:author="shorny" w:date="2014-06-09T15:49:00Z">
              <w:rPr/>
            </w:rPrChange>
          </w:rPr>
          <w:t xml:space="preserve"> INDEX `</w:t>
        </w:r>
        <w:r w:rsidRPr="00A85691">
          <w:rPr>
            <w:rStyle w:val="keyword1"/>
            <w:sz w:val="18"/>
            <w:rPrChange w:id="6263" w:author="shorny" w:date="2014-06-09T15:49:00Z">
              <w:rPr>
                <w:rStyle w:val="keyword1"/>
              </w:rPr>
            </w:rPrChange>
          </w:rPr>
          <w:t>using</w:t>
        </w:r>
        <w:r w:rsidRPr="00A85691">
          <w:rPr>
            <w:sz w:val="18"/>
            <w:rPrChange w:id="6264" w:author="shorny" w:date="2014-06-09T15:49:00Z">
              <w:rPr/>
            </w:rPrChange>
          </w:rPr>
          <w:t>` (CorrMethodID),</w:t>
        </w:r>
      </w:ins>
    </w:p>
    <w:p w14:paraId="19FC79C7" w14:textId="77777777" w:rsidR="00A85691" w:rsidRPr="00A85691" w:rsidRDefault="00A85691">
      <w:pPr>
        <w:pStyle w:val="HTMLPreformatted"/>
        <w:divId w:val="1206136475"/>
        <w:rPr>
          <w:ins w:id="6265" w:author="shorny" w:date="2014-06-09T15:48:00Z"/>
          <w:sz w:val="18"/>
          <w:rPrChange w:id="6266" w:author="shorny" w:date="2014-06-09T15:49:00Z">
            <w:rPr>
              <w:ins w:id="6267" w:author="shorny" w:date="2014-06-09T15:48:00Z"/>
            </w:rPr>
          </w:rPrChange>
        </w:rPr>
      </w:pPr>
      <w:ins w:id="6268" w:author="shorny" w:date="2014-06-09T15:48:00Z">
        <w:r w:rsidRPr="00A85691">
          <w:rPr>
            <w:rStyle w:val="keyword1"/>
            <w:sz w:val="18"/>
            <w:rPrChange w:id="6269" w:author="shorny" w:date="2014-06-09T15:49:00Z">
              <w:rPr>
                <w:rStyle w:val="keyword1"/>
              </w:rPr>
            </w:rPrChange>
          </w:rPr>
          <w:t>ADD</w:t>
        </w:r>
        <w:r w:rsidRPr="00A85691">
          <w:rPr>
            <w:sz w:val="18"/>
            <w:rPrChange w:id="6270" w:author="shorny" w:date="2014-06-09T15:49:00Z">
              <w:rPr/>
            </w:rPrChange>
          </w:rPr>
          <w:t xml:space="preserve"> </w:t>
        </w:r>
        <w:r w:rsidRPr="00A85691">
          <w:rPr>
            <w:rStyle w:val="keyword1"/>
            <w:sz w:val="18"/>
            <w:rPrChange w:id="6271" w:author="shorny" w:date="2014-06-09T15:49:00Z">
              <w:rPr>
                <w:rStyle w:val="keyword1"/>
              </w:rPr>
            </w:rPrChange>
          </w:rPr>
          <w:t>CONSTRAINT</w:t>
        </w:r>
        <w:r w:rsidRPr="00A85691">
          <w:rPr>
            <w:sz w:val="18"/>
            <w:rPrChange w:id="6272" w:author="shorny" w:date="2014-06-09T15:49:00Z">
              <w:rPr/>
            </w:rPrChange>
          </w:rPr>
          <w:t xml:space="preserve"> `</w:t>
        </w:r>
        <w:r w:rsidRPr="00A85691">
          <w:rPr>
            <w:rStyle w:val="keyword1"/>
            <w:sz w:val="18"/>
            <w:rPrChange w:id="6273" w:author="shorny" w:date="2014-06-09T15:49:00Z">
              <w:rPr>
                <w:rStyle w:val="keyword1"/>
              </w:rPr>
            </w:rPrChange>
          </w:rPr>
          <w:t>using</w:t>
        </w:r>
        <w:r w:rsidRPr="00A85691">
          <w:rPr>
            <w:sz w:val="18"/>
            <w:rPrChange w:id="6274" w:author="shorny" w:date="2014-06-09T15:49:00Z">
              <w:rPr/>
            </w:rPrChange>
          </w:rPr>
          <w:t xml:space="preserve">` </w:t>
        </w:r>
        <w:r w:rsidRPr="00A85691">
          <w:rPr>
            <w:rStyle w:val="keyword1"/>
            <w:sz w:val="18"/>
            <w:rPrChange w:id="6275" w:author="shorny" w:date="2014-06-09T15:49:00Z">
              <w:rPr>
                <w:rStyle w:val="keyword1"/>
              </w:rPr>
            </w:rPrChange>
          </w:rPr>
          <w:t>FOREIGN</w:t>
        </w:r>
        <w:r w:rsidRPr="00A85691">
          <w:rPr>
            <w:sz w:val="18"/>
            <w:rPrChange w:id="6276" w:author="shorny" w:date="2014-06-09T15:49:00Z">
              <w:rPr/>
            </w:rPrChange>
          </w:rPr>
          <w:t xml:space="preserve"> </w:t>
        </w:r>
        <w:r w:rsidRPr="00A85691">
          <w:rPr>
            <w:rStyle w:val="keyword1"/>
            <w:sz w:val="18"/>
            <w:rPrChange w:id="6277" w:author="shorny" w:date="2014-06-09T15:49:00Z">
              <w:rPr>
                <w:rStyle w:val="keyword1"/>
              </w:rPr>
            </w:rPrChange>
          </w:rPr>
          <w:t>KEY</w:t>
        </w:r>
        <w:r w:rsidRPr="00A85691">
          <w:rPr>
            <w:sz w:val="18"/>
            <w:rPrChange w:id="6278" w:author="shorny" w:date="2014-06-09T15:49:00Z">
              <w:rPr/>
            </w:rPrChange>
          </w:rPr>
          <w:t xml:space="preserve"> (CorrMethodID)</w:t>
        </w:r>
      </w:ins>
    </w:p>
    <w:p w14:paraId="05D8918D" w14:textId="77777777" w:rsidR="00A85691" w:rsidRPr="00A85691" w:rsidRDefault="00A85691">
      <w:pPr>
        <w:pStyle w:val="HTMLPreformatted"/>
        <w:divId w:val="1206136475"/>
        <w:rPr>
          <w:ins w:id="6279" w:author="shorny" w:date="2014-06-09T15:48:00Z"/>
          <w:sz w:val="18"/>
          <w:rPrChange w:id="6280" w:author="shorny" w:date="2014-06-09T15:49:00Z">
            <w:rPr>
              <w:ins w:id="6281" w:author="shorny" w:date="2014-06-09T15:48:00Z"/>
            </w:rPr>
          </w:rPrChange>
        </w:rPr>
      </w:pPr>
      <w:ins w:id="6282" w:author="shorny" w:date="2014-06-09T15:48:00Z">
        <w:r w:rsidRPr="00A85691">
          <w:rPr>
            <w:sz w:val="18"/>
            <w:rPrChange w:id="6283" w:author="shorny" w:date="2014-06-09T15:49:00Z">
              <w:rPr/>
            </w:rPrChange>
          </w:rPr>
          <w:t xml:space="preserve">  </w:t>
        </w:r>
        <w:r w:rsidRPr="00A85691">
          <w:rPr>
            <w:rStyle w:val="keyword1"/>
            <w:sz w:val="18"/>
            <w:rPrChange w:id="6284" w:author="shorny" w:date="2014-06-09T15:49:00Z">
              <w:rPr>
                <w:rStyle w:val="keyword1"/>
              </w:rPr>
            </w:rPrChange>
          </w:rPr>
          <w:t>REFERENCES</w:t>
        </w:r>
        <w:r w:rsidRPr="00A85691">
          <w:rPr>
            <w:sz w:val="18"/>
            <w:rPrChange w:id="6285" w:author="shorny" w:date="2014-06-09T15:49:00Z">
              <w:rPr/>
            </w:rPrChange>
          </w:rPr>
          <w:t xml:space="preserve"> `Correspondence </w:t>
        </w:r>
        <w:r w:rsidRPr="00A85691">
          <w:rPr>
            <w:rStyle w:val="keyword1"/>
            <w:sz w:val="18"/>
            <w:rPrChange w:id="6286" w:author="shorny" w:date="2014-06-09T15:49:00Z">
              <w:rPr>
                <w:rStyle w:val="keyword1"/>
              </w:rPr>
            </w:rPrChange>
          </w:rPr>
          <w:t>Method</w:t>
        </w:r>
        <w:r w:rsidRPr="00A85691">
          <w:rPr>
            <w:sz w:val="18"/>
            <w:rPrChange w:id="6287" w:author="shorny" w:date="2014-06-09T15:49:00Z">
              <w:rPr/>
            </w:rPrChange>
          </w:rPr>
          <w:t>` (CorrMethodID)</w:t>
        </w:r>
      </w:ins>
    </w:p>
    <w:p w14:paraId="605481EC" w14:textId="77777777" w:rsidR="00A85691" w:rsidRPr="00A85691" w:rsidRDefault="00A85691">
      <w:pPr>
        <w:pStyle w:val="HTMLPreformatted"/>
        <w:divId w:val="1206136475"/>
        <w:rPr>
          <w:ins w:id="6288" w:author="shorny" w:date="2014-06-09T15:48:00Z"/>
          <w:sz w:val="18"/>
          <w:rPrChange w:id="6289" w:author="shorny" w:date="2014-06-09T15:49:00Z">
            <w:rPr>
              <w:ins w:id="6290" w:author="shorny" w:date="2014-06-09T15:48:00Z"/>
            </w:rPr>
          </w:rPrChange>
        </w:rPr>
      </w:pPr>
      <w:ins w:id="6291" w:author="shorny" w:date="2014-06-09T15:48:00Z">
        <w:r w:rsidRPr="00A85691">
          <w:rPr>
            <w:sz w:val="18"/>
            <w:rPrChange w:id="6292" w:author="shorny" w:date="2014-06-09T15:49:00Z">
              <w:rPr/>
            </w:rPrChange>
          </w:rPr>
          <w:t xml:space="preserve">  </w:t>
        </w:r>
        <w:r w:rsidRPr="00A85691">
          <w:rPr>
            <w:rStyle w:val="keyword1"/>
            <w:sz w:val="18"/>
            <w:rPrChange w:id="6293" w:author="shorny" w:date="2014-06-09T15:49:00Z">
              <w:rPr>
                <w:rStyle w:val="keyword1"/>
              </w:rPr>
            </w:rPrChange>
          </w:rPr>
          <w:t>ON</w:t>
        </w:r>
        <w:r w:rsidRPr="00A85691">
          <w:rPr>
            <w:sz w:val="18"/>
            <w:rPrChange w:id="6294" w:author="shorny" w:date="2014-06-09T15:49:00Z">
              <w:rPr/>
            </w:rPrChange>
          </w:rPr>
          <w:t xml:space="preserve"> </w:t>
        </w:r>
        <w:r w:rsidRPr="00A85691">
          <w:rPr>
            <w:rStyle w:val="keyword1"/>
            <w:sz w:val="18"/>
            <w:rPrChange w:id="6295" w:author="shorny" w:date="2014-06-09T15:49:00Z">
              <w:rPr>
                <w:rStyle w:val="keyword1"/>
              </w:rPr>
            </w:rPrChange>
          </w:rPr>
          <w:t>UPDATE</w:t>
        </w:r>
        <w:r w:rsidRPr="00A85691">
          <w:rPr>
            <w:sz w:val="18"/>
            <w:rPrChange w:id="6296" w:author="shorny" w:date="2014-06-09T15:49:00Z">
              <w:rPr/>
            </w:rPrChange>
          </w:rPr>
          <w:t xml:space="preserve"> </w:t>
        </w:r>
        <w:r w:rsidRPr="00A85691">
          <w:rPr>
            <w:rStyle w:val="keyword1"/>
            <w:sz w:val="18"/>
            <w:rPrChange w:id="6297" w:author="shorny" w:date="2014-06-09T15:49:00Z">
              <w:rPr>
                <w:rStyle w:val="keyword1"/>
              </w:rPr>
            </w:rPrChange>
          </w:rPr>
          <w:t>Cascade</w:t>
        </w:r>
        <w:r w:rsidRPr="00A85691">
          <w:rPr>
            <w:sz w:val="18"/>
            <w:rPrChange w:id="6298" w:author="shorny" w:date="2014-06-09T15:49:00Z">
              <w:rPr/>
            </w:rPrChange>
          </w:rPr>
          <w:t xml:space="preserve"> </w:t>
        </w:r>
        <w:r w:rsidRPr="00A85691">
          <w:rPr>
            <w:rStyle w:val="keyword1"/>
            <w:sz w:val="18"/>
            <w:rPrChange w:id="6299" w:author="shorny" w:date="2014-06-09T15:49:00Z">
              <w:rPr>
                <w:rStyle w:val="keyword1"/>
              </w:rPr>
            </w:rPrChange>
          </w:rPr>
          <w:t>ON</w:t>
        </w:r>
        <w:r w:rsidRPr="00A85691">
          <w:rPr>
            <w:sz w:val="18"/>
            <w:rPrChange w:id="6300" w:author="shorny" w:date="2014-06-09T15:49:00Z">
              <w:rPr/>
            </w:rPrChange>
          </w:rPr>
          <w:t xml:space="preserve"> </w:t>
        </w:r>
        <w:r w:rsidRPr="00A85691">
          <w:rPr>
            <w:rStyle w:val="keyword1"/>
            <w:sz w:val="18"/>
            <w:rPrChange w:id="6301" w:author="shorny" w:date="2014-06-09T15:49:00Z">
              <w:rPr>
                <w:rStyle w:val="keyword1"/>
              </w:rPr>
            </w:rPrChange>
          </w:rPr>
          <w:t>DELETE</w:t>
        </w:r>
        <w:r w:rsidRPr="00A85691">
          <w:rPr>
            <w:sz w:val="18"/>
            <w:rPrChange w:id="6302" w:author="shorny" w:date="2014-06-09T15:49:00Z">
              <w:rPr/>
            </w:rPrChange>
          </w:rPr>
          <w:t xml:space="preserve"> </w:t>
        </w:r>
        <w:r w:rsidRPr="00A85691">
          <w:rPr>
            <w:rStyle w:val="keyword1"/>
            <w:sz w:val="18"/>
            <w:rPrChange w:id="6303" w:author="shorny" w:date="2014-06-09T15:49:00Z">
              <w:rPr>
                <w:rStyle w:val="keyword1"/>
              </w:rPr>
            </w:rPrChange>
          </w:rPr>
          <w:t>Restrict</w:t>
        </w:r>
        <w:r w:rsidRPr="00A85691">
          <w:rPr>
            <w:sz w:val="18"/>
            <w:rPrChange w:id="6304" w:author="shorny" w:date="2014-06-09T15:49:00Z">
              <w:rPr/>
            </w:rPrChange>
          </w:rPr>
          <w:t>;</w:t>
        </w:r>
      </w:ins>
    </w:p>
    <w:p w14:paraId="25092150" w14:textId="77777777" w:rsidR="00A85691" w:rsidRPr="00A85691" w:rsidRDefault="00A85691">
      <w:pPr>
        <w:pStyle w:val="HTMLPreformatted"/>
        <w:divId w:val="1206136475"/>
        <w:rPr>
          <w:ins w:id="6305" w:author="shorny" w:date="2014-06-09T15:48:00Z"/>
          <w:sz w:val="18"/>
          <w:rPrChange w:id="6306" w:author="shorny" w:date="2014-06-09T15:49:00Z">
            <w:rPr>
              <w:ins w:id="6307" w:author="shorny" w:date="2014-06-09T15:48:00Z"/>
            </w:rPr>
          </w:rPrChange>
        </w:rPr>
      </w:pPr>
    </w:p>
    <w:p w14:paraId="6A4FC716" w14:textId="77777777" w:rsidR="00A85691" w:rsidRPr="00A85691" w:rsidRDefault="00A85691">
      <w:pPr>
        <w:pStyle w:val="HTMLPreformatted"/>
        <w:divId w:val="1206136475"/>
        <w:rPr>
          <w:ins w:id="6308" w:author="shorny" w:date="2014-06-09T15:48:00Z"/>
          <w:sz w:val="18"/>
          <w:rPrChange w:id="6309" w:author="shorny" w:date="2014-06-09T15:49:00Z">
            <w:rPr>
              <w:ins w:id="6310" w:author="shorny" w:date="2014-06-09T15:48:00Z"/>
            </w:rPr>
          </w:rPrChange>
        </w:rPr>
      </w:pPr>
    </w:p>
    <w:p w14:paraId="11958CB5" w14:textId="77777777" w:rsidR="00A85691" w:rsidRPr="00A85691" w:rsidRDefault="00A85691">
      <w:pPr>
        <w:pStyle w:val="HTMLPreformatted"/>
        <w:divId w:val="1206136475"/>
        <w:rPr>
          <w:ins w:id="6311" w:author="shorny" w:date="2014-06-09T15:48:00Z"/>
          <w:rStyle w:val="comment1"/>
          <w:sz w:val="18"/>
          <w:rPrChange w:id="6312" w:author="shorny" w:date="2014-06-09T15:49:00Z">
            <w:rPr>
              <w:ins w:id="6313" w:author="shorny" w:date="2014-06-09T15:48:00Z"/>
              <w:rStyle w:val="comment1"/>
            </w:rPr>
          </w:rPrChange>
        </w:rPr>
      </w:pPr>
      <w:ins w:id="6314" w:author="shorny" w:date="2014-06-09T15:48:00Z">
        <w:r w:rsidRPr="00A85691">
          <w:rPr>
            <w:rStyle w:val="comment1"/>
            <w:sz w:val="18"/>
            <w:rPrChange w:id="6315" w:author="shorny" w:date="2014-06-09T15:49:00Z">
              <w:rPr>
                <w:rStyle w:val="comment1"/>
              </w:rPr>
            </w:rPrChange>
          </w:rPr>
          <w:t>-- Load up other parts</w:t>
        </w:r>
      </w:ins>
    </w:p>
    <w:p w14:paraId="3143BCF1" w14:textId="77777777" w:rsidR="00A85691" w:rsidRPr="00A85691" w:rsidRDefault="00A85691">
      <w:pPr>
        <w:pStyle w:val="HTMLPreformatted"/>
        <w:divId w:val="1206136475"/>
        <w:rPr>
          <w:ins w:id="6316" w:author="shorny" w:date="2014-06-09T15:48:00Z"/>
          <w:sz w:val="18"/>
          <w:rPrChange w:id="6317" w:author="shorny" w:date="2014-06-09T15:49:00Z">
            <w:rPr>
              <w:ins w:id="6318" w:author="shorny" w:date="2014-06-09T15:48:00Z"/>
            </w:rPr>
          </w:rPrChange>
        </w:rPr>
      </w:pPr>
      <w:ins w:id="6319" w:author="shorny" w:date="2014-06-09T15:48:00Z">
        <w:r w:rsidRPr="00A85691">
          <w:rPr>
            <w:rStyle w:val="keyword1"/>
            <w:sz w:val="18"/>
            <w:rPrChange w:id="6320" w:author="shorny" w:date="2014-06-09T15:49:00Z">
              <w:rPr>
                <w:rStyle w:val="keyword1"/>
              </w:rPr>
            </w:rPrChange>
          </w:rPr>
          <w:t>source</w:t>
        </w:r>
        <w:r w:rsidRPr="00A85691">
          <w:rPr>
            <w:sz w:val="18"/>
            <w:rPrChange w:id="6321" w:author="shorny" w:date="2014-06-09T15:49:00Z">
              <w:rPr/>
            </w:rPrChange>
          </w:rPr>
          <w:t xml:space="preserve"> create_views.</w:t>
        </w:r>
        <w:r w:rsidRPr="00A85691">
          <w:rPr>
            <w:rStyle w:val="keyword1"/>
            <w:sz w:val="18"/>
            <w:rPrChange w:id="6322" w:author="shorny" w:date="2014-06-09T15:49:00Z">
              <w:rPr>
                <w:rStyle w:val="keyword1"/>
              </w:rPr>
            </w:rPrChange>
          </w:rPr>
          <w:t>sql</w:t>
        </w:r>
      </w:ins>
    </w:p>
    <w:p w14:paraId="0EB44471" w14:textId="77777777" w:rsidR="00A85691" w:rsidRPr="00A85691" w:rsidRDefault="00A85691">
      <w:pPr>
        <w:pStyle w:val="HTMLPreformatted"/>
        <w:divId w:val="1206136475"/>
        <w:rPr>
          <w:ins w:id="6323" w:author="shorny" w:date="2014-06-09T15:48:00Z"/>
          <w:sz w:val="18"/>
          <w:rPrChange w:id="6324" w:author="shorny" w:date="2014-06-09T15:49:00Z">
            <w:rPr>
              <w:ins w:id="6325" w:author="shorny" w:date="2014-06-09T15:48:00Z"/>
            </w:rPr>
          </w:rPrChange>
        </w:rPr>
      </w:pPr>
      <w:ins w:id="6326" w:author="shorny" w:date="2014-06-09T15:48:00Z">
        <w:r w:rsidRPr="00A85691">
          <w:rPr>
            <w:rStyle w:val="keyword1"/>
            <w:sz w:val="18"/>
            <w:rPrChange w:id="6327" w:author="shorny" w:date="2014-06-09T15:49:00Z">
              <w:rPr>
                <w:rStyle w:val="keyword1"/>
              </w:rPr>
            </w:rPrChange>
          </w:rPr>
          <w:t>source</w:t>
        </w:r>
        <w:r w:rsidRPr="00A85691">
          <w:rPr>
            <w:sz w:val="18"/>
            <w:rPrChange w:id="6328" w:author="shorny" w:date="2014-06-09T15:49:00Z">
              <w:rPr/>
            </w:rPrChange>
          </w:rPr>
          <w:t xml:space="preserve"> </w:t>
        </w:r>
        <w:r w:rsidRPr="00A85691">
          <w:rPr>
            <w:rStyle w:val="keyword1"/>
            <w:sz w:val="18"/>
            <w:rPrChange w:id="6329" w:author="shorny" w:date="2014-06-09T15:49:00Z">
              <w:rPr>
                <w:rStyle w:val="keyword1"/>
              </w:rPr>
            </w:rPrChange>
          </w:rPr>
          <w:t>security</w:t>
        </w:r>
        <w:r w:rsidRPr="00A85691">
          <w:rPr>
            <w:sz w:val="18"/>
            <w:rPrChange w:id="6330" w:author="shorny" w:date="2014-06-09T15:49:00Z">
              <w:rPr/>
            </w:rPrChange>
          </w:rPr>
          <w:t>.</w:t>
        </w:r>
        <w:r w:rsidRPr="00A85691">
          <w:rPr>
            <w:rStyle w:val="keyword1"/>
            <w:sz w:val="18"/>
            <w:rPrChange w:id="6331" w:author="shorny" w:date="2014-06-09T15:49:00Z">
              <w:rPr>
                <w:rStyle w:val="keyword1"/>
              </w:rPr>
            </w:rPrChange>
          </w:rPr>
          <w:t>sql</w:t>
        </w:r>
      </w:ins>
    </w:p>
    <w:p w14:paraId="34B26331" w14:textId="77777777" w:rsidR="00A85691" w:rsidRPr="00A85691" w:rsidRDefault="00A85691">
      <w:pPr>
        <w:pStyle w:val="HTMLPreformatted"/>
        <w:divId w:val="1206136475"/>
        <w:rPr>
          <w:ins w:id="6332" w:author="shorny" w:date="2014-06-09T15:48:00Z"/>
          <w:sz w:val="18"/>
          <w:rPrChange w:id="6333" w:author="shorny" w:date="2014-06-09T15:49:00Z">
            <w:rPr>
              <w:ins w:id="6334" w:author="shorny" w:date="2014-06-09T15:48:00Z"/>
            </w:rPr>
          </w:rPrChange>
        </w:rPr>
      </w:pPr>
      <w:ins w:id="6335" w:author="shorny" w:date="2014-06-09T15:48:00Z">
        <w:r w:rsidRPr="00A85691">
          <w:rPr>
            <w:rStyle w:val="keyword1"/>
            <w:sz w:val="18"/>
            <w:rPrChange w:id="6336" w:author="shorny" w:date="2014-06-09T15:49:00Z">
              <w:rPr>
                <w:rStyle w:val="keyword1"/>
              </w:rPr>
            </w:rPrChange>
          </w:rPr>
          <w:t>source</w:t>
        </w:r>
        <w:r w:rsidRPr="00A85691">
          <w:rPr>
            <w:sz w:val="18"/>
            <w:rPrChange w:id="6337" w:author="shorny" w:date="2014-06-09T15:49:00Z">
              <w:rPr/>
            </w:rPrChange>
          </w:rPr>
          <w:t xml:space="preserve"> create_triggers.</w:t>
        </w:r>
        <w:r w:rsidRPr="00A85691">
          <w:rPr>
            <w:rStyle w:val="keyword1"/>
            <w:sz w:val="18"/>
            <w:rPrChange w:id="6338" w:author="shorny" w:date="2014-06-09T15:49:00Z">
              <w:rPr>
                <w:rStyle w:val="keyword1"/>
              </w:rPr>
            </w:rPrChange>
          </w:rPr>
          <w:t>sql</w:t>
        </w:r>
      </w:ins>
    </w:p>
    <w:p w14:paraId="3A9414DC" w14:textId="77777777" w:rsidR="00A85691" w:rsidRPr="00A85691" w:rsidRDefault="00A85691">
      <w:pPr>
        <w:pStyle w:val="HTMLPreformatted"/>
        <w:divId w:val="1206136475"/>
        <w:rPr>
          <w:ins w:id="6339" w:author="shorny" w:date="2014-06-09T15:48:00Z"/>
          <w:sz w:val="18"/>
          <w:rPrChange w:id="6340" w:author="shorny" w:date="2014-06-09T15:49:00Z">
            <w:rPr>
              <w:ins w:id="6341" w:author="shorny" w:date="2014-06-09T15:48:00Z"/>
            </w:rPr>
          </w:rPrChange>
        </w:rPr>
      </w:pPr>
    </w:p>
    <w:p w14:paraId="46691203" w14:textId="1F777E35" w:rsidR="00A85691" w:rsidRDefault="00EA1F1A">
      <w:pPr>
        <w:pStyle w:val="Heading2"/>
        <w:rPr>
          <w:ins w:id="6342" w:author="shorny" w:date="2014-06-09T17:49:00Z"/>
        </w:rPr>
        <w:pPrChange w:id="6343" w:author="shorny" w:date="2014-06-09T17:35:00Z">
          <w:pPr>
            <w:pStyle w:val="Heading1"/>
            <w:numPr>
              <w:numId w:val="17"/>
            </w:numPr>
          </w:pPr>
        </w:pPrChange>
      </w:pPr>
      <w:bookmarkStart w:id="6344" w:name="_Toc390273930"/>
      <w:ins w:id="6345" w:author="shorny" w:date="2014-06-09T17:35:00Z">
        <w:r>
          <w:t>Create views</w:t>
        </w:r>
      </w:ins>
      <w:bookmarkEnd w:id="6344"/>
    </w:p>
    <w:p w14:paraId="7EA84309" w14:textId="3952A160" w:rsidR="008A6E2D" w:rsidRDefault="008A6E2D">
      <w:pPr>
        <w:pStyle w:val="Heading3"/>
        <w:rPr>
          <w:ins w:id="6346" w:author="shorny" w:date="2014-06-09T17:52:00Z"/>
        </w:rPr>
        <w:pPrChange w:id="6347" w:author="shorny" w:date="2014-06-09T17:49:00Z">
          <w:pPr>
            <w:pStyle w:val="Heading1"/>
            <w:numPr>
              <w:numId w:val="17"/>
            </w:numPr>
          </w:pPr>
        </w:pPrChange>
      </w:pPr>
      <w:bookmarkStart w:id="6348" w:name="_Toc390273931"/>
      <w:ins w:id="6349" w:author="shorny" w:date="2014-06-09T17:49:00Z">
        <w:r>
          <w:t>Utilities</w:t>
        </w:r>
      </w:ins>
      <w:bookmarkEnd w:id="6348"/>
    </w:p>
    <w:p w14:paraId="48576691" w14:textId="77777777" w:rsidR="009D06A2" w:rsidRDefault="009D06A2">
      <w:pPr>
        <w:pStyle w:val="HTMLPreformatted"/>
        <w:divId w:val="917055088"/>
        <w:rPr>
          <w:ins w:id="6350" w:author="shorny" w:date="2014-06-09T17:52:00Z"/>
        </w:rPr>
      </w:pPr>
    </w:p>
    <w:p w14:paraId="5C06A476" w14:textId="77777777" w:rsidR="009D06A2" w:rsidRPr="009D06A2" w:rsidRDefault="009D06A2">
      <w:pPr>
        <w:pStyle w:val="HTMLPreformatted"/>
        <w:divId w:val="917055088"/>
        <w:rPr>
          <w:ins w:id="6351" w:author="shorny" w:date="2014-06-09T17:52:00Z"/>
          <w:sz w:val="18"/>
          <w:rPrChange w:id="6352" w:author="shorny" w:date="2014-06-09T17:53:00Z">
            <w:rPr>
              <w:ins w:id="6353" w:author="shorny" w:date="2014-06-09T17:52:00Z"/>
            </w:rPr>
          </w:rPrChange>
        </w:rPr>
      </w:pPr>
      <w:ins w:id="6354" w:author="shorny" w:date="2014-06-09T17:52:00Z">
        <w:r w:rsidRPr="009D06A2">
          <w:rPr>
            <w:rStyle w:val="keyword1"/>
            <w:sz w:val="18"/>
            <w:rPrChange w:id="6355" w:author="shorny" w:date="2014-06-09T17:53:00Z">
              <w:rPr>
                <w:rStyle w:val="keyword1"/>
              </w:rPr>
            </w:rPrChange>
          </w:rPr>
          <w:t>SELECT</w:t>
        </w:r>
        <w:r w:rsidRPr="009D06A2">
          <w:rPr>
            <w:sz w:val="18"/>
            <w:rPrChange w:id="6356" w:author="shorny" w:date="2014-06-09T17:53:00Z">
              <w:rPr/>
            </w:rPrChange>
          </w:rPr>
          <w:t xml:space="preserve"> </w:t>
        </w:r>
        <w:r w:rsidRPr="009D06A2">
          <w:rPr>
            <w:rStyle w:val="string1"/>
            <w:sz w:val="18"/>
            <w:rPrChange w:id="6357" w:author="shorny" w:date="2014-06-09T17:53:00Z">
              <w:rPr>
                <w:rStyle w:val="string1"/>
              </w:rPr>
            </w:rPrChange>
          </w:rPr>
          <w:t>'Creating utility views'</w:t>
        </w:r>
        <w:r w:rsidRPr="009D06A2">
          <w:rPr>
            <w:sz w:val="18"/>
            <w:rPrChange w:id="6358" w:author="shorny" w:date="2014-06-09T17:53:00Z">
              <w:rPr/>
            </w:rPrChange>
          </w:rPr>
          <w:t>;</w:t>
        </w:r>
      </w:ins>
    </w:p>
    <w:p w14:paraId="05E03044" w14:textId="77777777" w:rsidR="009D06A2" w:rsidRPr="009D06A2" w:rsidRDefault="009D06A2">
      <w:pPr>
        <w:pStyle w:val="HTMLPreformatted"/>
        <w:divId w:val="917055088"/>
        <w:rPr>
          <w:ins w:id="6359" w:author="shorny" w:date="2014-06-09T17:52:00Z"/>
          <w:sz w:val="18"/>
          <w:rPrChange w:id="6360" w:author="shorny" w:date="2014-06-09T17:53:00Z">
            <w:rPr>
              <w:ins w:id="6361" w:author="shorny" w:date="2014-06-09T17:52:00Z"/>
            </w:rPr>
          </w:rPrChange>
        </w:rPr>
      </w:pPr>
    </w:p>
    <w:p w14:paraId="04A85BAD" w14:textId="77777777" w:rsidR="009D06A2" w:rsidRPr="009D06A2" w:rsidRDefault="009D06A2">
      <w:pPr>
        <w:pStyle w:val="HTMLPreformatted"/>
        <w:divId w:val="917055088"/>
        <w:rPr>
          <w:ins w:id="6362" w:author="shorny" w:date="2014-06-09T17:52:00Z"/>
          <w:rStyle w:val="comment1"/>
          <w:sz w:val="18"/>
          <w:rPrChange w:id="6363" w:author="shorny" w:date="2014-06-09T17:53:00Z">
            <w:rPr>
              <w:ins w:id="6364" w:author="shorny" w:date="2014-06-09T17:52:00Z"/>
              <w:rStyle w:val="comment1"/>
            </w:rPr>
          </w:rPrChange>
        </w:rPr>
      </w:pPr>
      <w:ins w:id="6365" w:author="shorny" w:date="2014-06-09T17:52:00Z">
        <w:r w:rsidRPr="009D06A2">
          <w:rPr>
            <w:rStyle w:val="comment1"/>
            <w:sz w:val="18"/>
            <w:rPrChange w:id="6366" w:author="shorny" w:date="2014-06-09T17:53:00Z">
              <w:rPr>
                <w:rStyle w:val="comment1"/>
              </w:rPr>
            </w:rPrChange>
          </w:rPr>
          <w:t>-- A utility view with lookup values cached out</w:t>
        </w:r>
      </w:ins>
    </w:p>
    <w:p w14:paraId="49D1AD73" w14:textId="77777777" w:rsidR="009D06A2" w:rsidRPr="009D06A2" w:rsidRDefault="009D06A2">
      <w:pPr>
        <w:pStyle w:val="HTMLPreformatted"/>
        <w:divId w:val="917055088"/>
        <w:rPr>
          <w:ins w:id="6367" w:author="shorny" w:date="2014-06-09T17:52:00Z"/>
          <w:sz w:val="18"/>
          <w:rPrChange w:id="6368" w:author="shorny" w:date="2014-06-09T17:53:00Z">
            <w:rPr>
              <w:ins w:id="6369" w:author="shorny" w:date="2014-06-09T17:52:00Z"/>
            </w:rPr>
          </w:rPrChange>
        </w:rPr>
      </w:pPr>
      <w:ins w:id="6370" w:author="shorny" w:date="2014-06-09T17:52:00Z">
        <w:r w:rsidRPr="009D06A2">
          <w:rPr>
            <w:rStyle w:val="keyword1"/>
            <w:sz w:val="18"/>
            <w:rPrChange w:id="6371" w:author="shorny" w:date="2014-06-09T17:53:00Z">
              <w:rPr>
                <w:rStyle w:val="keyword1"/>
              </w:rPr>
            </w:rPrChange>
          </w:rPr>
          <w:t>DROP</w:t>
        </w:r>
        <w:r w:rsidRPr="009D06A2">
          <w:rPr>
            <w:sz w:val="18"/>
            <w:rPrChange w:id="6372" w:author="shorny" w:date="2014-06-09T17:53:00Z">
              <w:rPr/>
            </w:rPrChange>
          </w:rPr>
          <w:t xml:space="preserve"> </w:t>
        </w:r>
        <w:r w:rsidRPr="009D06A2">
          <w:rPr>
            <w:rStyle w:val="keyword1"/>
            <w:sz w:val="18"/>
            <w:rPrChange w:id="6373" w:author="shorny" w:date="2014-06-09T17:53:00Z">
              <w:rPr>
                <w:rStyle w:val="keyword1"/>
              </w:rPr>
            </w:rPrChange>
          </w:rPr>
          <w:t>VIEW</w:t>
        </w:r>
        <w:r w:rsidRPr="009D06A2">
          <w:rPr>
            <w:sz w:val="18"/>
            <w:rPrChange w:id="6374" w:author="shorny" w:date="2014-06-09T17:53:00Z">
              <w:rPr/>
            </w:rPrChange>
          </w:rPr>
          <w:t xml:space="preserve"> </w:t>
        </w:r>
        <w:r w:rsidRPr="009D06A2">
          <w:rPr>
            <w:rStyle w:val="function-name1"/>
            <w:sz w:val="18"/>
            <w:rPrChange w:id="6375" w:author="shorny" w:date="2014-06-09T17:53:00Z">
              <w:rPr>
                <w:rStyle w:val="function-name1"/>
              </w:rPr>
            </w:rPrChange>
          </w:rPr>
          <w:t>IF</w:t>
        </w:r>
        <w:r w:rsidRPr="009D06A2">
          <w:rPr>
            <w:sz w:val="18"/>
            <w:rPrChange w:id="6376" w:author="shorny" w:date="2014-06-09T17:53:00Z">
              <w:rPr/>
            </w:rPrChange>
          </w:rPr>
          <w:t xml:space="preserve"> </w:t>
        </w:r>
        <w:r w:rsidRPr="009D06A2">
          <w:rPr>
            <w:rStyle w:val="keyword1"/>
            <w:sz w:val="18"/>
            <w:rPrChange w:id="6377" w:author="shorny" w:date="2014-06-09T17:53:00Z">
              <w:rPr>
                <w:rStyle w:val="keyword1"/>
              </w:rPr>
            </w:rPrChange>
          </w:rPr>
          <w:t>EXISTS</w:t>
        </w:r>
        <w:r w:rsidRPr="009D06A2">
          <w:rPr>
            <w:sz w:val="18"/>
            <w:rPrChange w:id="6378" w:author="shorny" w:date="2014-06-09T17:53:00Z">
              <w:rPr/>
            </w:rPrChange>
          </w:rPr>
          <w:t xml:space="preserve"> Application_Expanded ;</w:t>
        </w:r>
      </w:ins>
    </w:p>
    <w:p w14:paraId="0BF7F810" w14:textId="77777777" w:rsidR="009D06A2" w:rsidRPr="009D06A2" w:rsidRDefault="009D06A2">
      <w:pPr>
        <w:pStyle w:val="HTMLPreformatted"/>
        <w:divId w:val="917055088"/>
        <w:rPr>
          <w:ins w:id="6379" w:author="shorny" w:date="2014-06-09T17:52:00Z"/>
          <w:sz w:val="18"/>
          <w:rPrChange w:id="6380" w:author="shorny" w:date="2014-06-09T17:53:00Z">
            <w:rPr>
              <w:ins w:id="6381" w:author="shorny" w:date="2014-06-09T17:52:00Z"/>
            </w:rPr>
          </w:rPrChange>
        </w:rPr>
      </w:pPr>
      <w:ins w:id="6382" w:author="shorny" w:date="2014-06-09T17:52:00Z">
        <w:r w:rsidRPr="009D06A2">
          <w:rPr>
            <w:rStyle w:val="keyword1"/>
            <w:sz w:val="18"/>
            <w:rPrChange w:id="6383" w:author="shorny" w:date="2014-06-09T17:53:00Z">
              <w:rPr>
                <w:rStyle w:val="keyword1"/>
              </w:rPr>
            </w:rPrChange>
          </w:rPr>
          <w:t>CREATE</w:t>
        </w:r>
        <w:r w:rsidRPr="009D06A2">
          <w:rPr>
            <w:sz w:val="18"/>
            <w:rPrChange w:id="6384" w:author="shorny" w:date="2014-06-09T17:53:00Z">
              <w:rPr/>
            </w:rPrChange>
          </w:rPr>
          <w:t xml:space="preserve"> </w:t>
        </w:r>
        <w:r w:rsidRPr="009D06A2">
          <w:rPr>
            <w:rStyle w:val="keyword1"/>
            <w:sz w:val="18"/>
            <w:rPrChange w:id="6385" w:author="shorny" w:date="2014-06-09T17:53:00Z">
              <w:rPr>
                <w:rStyle w:val="keyword1"/>
              </w:rPr>
            </w:rPrChange>
          </w:rPr>
          <w:t>VIEW</w:t>
        </w:r>
        <w:r w:rsidRPr="009D06A2">
          <w:rPr>
            <w:sz w:val="18"/>
            <w:rPrChange w:id="6386" w:author="shorny" w:date="2014-06-09T17:53:00Z">
              <w:rPr/>
            </w:rPrChange>
          </w:rPr>
          <w:t xml:space="preserve"> </w:t>
        </w:r>
        <w:r w:rsidRPr="009D06A2">
          <w:rPr>
            <w:rStyle w:val="function-name1"/>
            <w:sz w:val="18"/>
            <w:rPrChange w:id="6387" w:author="shorny" w:date="2014-06-09T17:53:00Z">
              <w:rPr>
                <w:rStyle w:val="function-name1"/>
              </w:rPr>
            </w:rPrChange>
          </w:rPr>
          <w:t>Application_Expanded</w:t>
        </w:r>
        <w:r w:rsidRPr="009D06A2">
          <w:rPr>
            <w:sz w:val="18"/>
            <w:rPrChange w:id="6388" w:author="shorny" w:date="2014-06-09T17:53:00Z">
              <w:rPr/>
            </w:rPrChange>
          </w:rPr>
          <w:t xml:space="preserve"> </w:t>
        </w:r>
        <w:r w:rsidRPr="009D06A2">
          <w:rPr>
            <w:rStyle w:val="keyword1"/>
            <w:sz w:val="18"/>
            <w:rPrChange w:id="6389" w:author="shorny" w:date="2014-06-09T17:53:00Z">
              <w:rPr>
                <w:rStyle w:val="keyword1"/>
              </w:rPr>
            </w:rPrChange>
          </w:rPr>
          <w:t>AS</w:t>
        </w:r>
      </w:ins>
    </w:p>
    <w:p w14:paraId="42F424C6" w14:textId="77777777" w:rsidR="009D06A2" w:rsidRPr="009D06A2" w:rsidRDefault="009D06A2">
      <w:pPr>
        <w:pStyle w:val="HTMLPreformatted"/>
        <w:divId w:val="917055088"/>
        <w:rPr>
          <w:ins w:id="6390" w:author="shorny" w:date="2014-06-09T17:52:00Z"/>
          <w:sz w:val="18"/>
          <w:rPrChange w:id="6391" w:author="shorny" w:date="2014-06-09T17:53:00Z">
            <w:rPr>
              <w:ins w:id="6392" w:author="shorny" w:date="2014-06-09T17:52:00Z"/>
            </w:rPr>
          </w:rPrChange>
        </w:rPr>
      </w:pPr>
      <w:ins w:id="6393" w:author="shorny" w:date="2014-06-09T17:52:00Z">
        <w:r w:rsidRPr="009D06A2">
          <w:rPr>
            <w:rStyle w:val="keyword1"/>
            <w:sz w:val="18"/>
            <w:rPrChange w:id="6394" w:author="shorny" w:date="2014-06-09T17:53:00Z">
              <w:rPr>
                <w:rStyle w:val="keyword1"/>
              </w:rPr>
            </w:rPrChange>
          </w:rPr>
          <w:t>SELECT</w:t>
        </w:r>
        <w:r w:rsidRPr="009D06A2">
          <w:rPr>
            <w:sz w:val="18"/>
            <w:rPrChange w:id="6395" w:author="shorny" w:date="2014-06-09T17:53:00Z">
              <w:rPr/>
            </w:rPrChange>
          </w:rPr>
          <w:t xml:space="preserve"> Appt.FName, Appt.LName, Appt.Email, App.*, AppStat.Status </w:t>
        </w:r>
      </w:ins>
    </w:p>
    <w:p w14:paraId="2B33AB27" w14:textId="77777777" w:rsidR="009D06A2" w:rsidRPr="009D06A2" w:rsidRDefault="009D06A2">
      <w:pPr>
        <w:pStyle w:val="HTMLPreformatted"/>
        <w:divId w:val="917055088"/>
        <w:rPr>
          <w:ins w:id="6396" w:author="shorny" w:date="2014-06-09T17:52:00Z"/>
          <w:sz w:val="18"/>
          <w:rPrChange w:id="6397" w:author="shorny" w:date="2014-06-09T17:53:00Z">
            <w:rPr>
              <w:ins w:id="6398" w:author="shorny" w:date="2014-06-09T17:52:00Z"/>
            </w:rPr>
          </w:rPrChange>
        </w:rPr>
      </w:pPr>
      <w:ins w:id="6399" w:author="shorny" w:date="2014-06-09T17:52:00Z">
        <w:r w:rsidRPr="009D06A2">
          <w:rPr>
            <w:rStyle w:val="keyword1"/>
            <w:sz w:val="18"/>
            <w:rPrChange w:id="6400" w:author="shorny" w:date="2014-06-09T17:53:00Z">
              <w:rPr>
                <w:rStyle w:val="keyword1"/>
              </w:rPr>
            </w:rPrChange>
          </w:rPr>
          <w:t>FROM</w:t>
        </w:r>
        <w:r w:rsidRPr="009D06A2">
          <w:rPr>
            <w:sz w:val="18"/>
            <w:rPrChange w:id="6401" w:author="shorny" w:date="2014-06-09T17:53:00Z">
              <w:rPr/>
            </w:rPrChange>
          </w:rPr>
          <w:t xml:space="preserve"> Application App</w:t>
        </w:r>
      </w:ins>
    </w:p>
    <w:p w14:paraId="7839CE3B" w14:textId="77777777" w:rsidR="009D06A2" w:rsidRPr="009D06A2" w:rsidRDefault="009D06A2">
      <w:pPr>
        <w:pStyle w:val="HTMLPreformatted"/>
        <w:divId w:val="917055088"/>
        <w:rPr>
          <w:ins w:id="6402" w:author="shorny" w:date="2014-06-09T17:52:00Z"/>
          <w:sz w:val="18"/>
          <w:rPrChange w:id="6403" w:author="shorny" w:date="2014-06-09T17:53:00Z">
            <w:rPr>
              <w:ins w:id="6404" w:author="shorny" w:date="2014-06-09T17:52:00Z"/>
            </w:rPr>
          </w:rPrChange>
        </w:rPr>
      </w:pPr>
      <w:ins w:id="6405" w:author="shorny" w:date="2014-06-09T17:52:00Z">
        <w:r w:rsidRPr="009D06A2">
          <w:rPr>
            <w:rStyle w:val="keyword1"/>
            <w:sz w:val="18"/>
            <w:rPrChange w:id="6406" w:author="shorny" w:date="2014-06-09T17:53:00Z">
              <w:rPr>
                <w:rStyle w:val="keyword1"/>
              </w:rPr>
            </w:rPrChange>
          </w:rPr>
          <w:t>INNER</w:t>
        </w:r>
        <w:r w:rsidRPr="009D06A2">
          <w:rPr>
            <w:sz w:val="18"/>
            <w:rPrChange w:id="6407" w:author="shorny" w:date="2014-06-09T17:53:00Z">
              <w:rPr/>
            </w:rPrChange>
          </w:rPr>
          <w:t xml:space="preserve"> </w:t>
        </w:r>
        <w:r w:rsidRPr="009D06A2">
          <w:rPr>
            <w:rStyle w:val="keyword1"/>
            <w:sz w:val="18"/>
            <w:rPrChange w:id="6408" w:author="shorny" w:date="2014-06-09T17:53:00Z">
              <w:rPr>
                <w:rStyle w:val="keyword1"/>
              </w:rPr>
            </w:rPrChange>
          </w:rPr>
          <w:t>JOIN</w:t>
        </w:r>
        <w:r w:rsidRPr="009D06A2">
          <w:rPr>
            <w:sz w:val="18"/>
            <w:rPrChange w:id="6409" w:author="shorny" w:date="2014-06-09T17:53:00Z">
              <w:rPr/>
            </w:rPrChange>
          </w:rPr>
          <w:t xml:space="preserve"> Applicant Appt</w:t>
        </w:r>
      </w:ins>
    </w:p>
    <w:p w14:paraId="5CA9B02F" w14:textId="77777777" w:rsidR="009D06A2" w:rsidRPr="009D06A2" w:rsidRDefault="009D06A2">
      <w:pPr>
        <w:pStyle w:val="HTMLPreformatted"/>
        <w:divId w:val="917055088"/>
        <w:rPr>
          <w:ins w:id="6410" w:author="shorny" w:date="2014-06-09T17:52:00Z"/>
          <w:sz w:val="18"/>
          <w:rPrChange w:id="6411" w:author="shorny" w:date="2014-06-09T17:53:00Z">
            <w:rPr>
              <w:ins w:id="6412" w:author="shorny" w:date="2014-06-09T17:52:00Z"/>
            </w:rPr>
          </w:rPrChange>
        </w:rPr>
      </w:pPr>
      <w:ins w:id="6413" w:author="shorny" w:date="2014-06-09T17:52:00Z">
        <w:r w:rsidRPr="009D06A2">
          <w:rPr>
            <w:sz w:val="18"/>
            <w:rPrChange w:id="6414" w:author="shorny" w:date="2014-06-09T17:53:00Z">
              <w:rPr/>
            </w:rPrChange>
          </w:rPr>
          <w:t xml:space="preserve">  </w:t>
        </w:r>
        <w:r w:rsidRPr="009D06A2">
          <w:rPr>
            <w:rStyle w:val="keyword1"/>
            <w:sz w:val="18"/>
            <w:rPrChange w:id="6415" w:author="shorny" w:date="2014-06-09T17:53:00Z">
              <w:rPr>
                <w:rStyle w:val="keyword1"/>
              </w:rPr>
            </w:rPrChange>
          </w:rPr>
          <w:t>ON</w:t>
        </w:r>
        <w:r w:rsidRPr="009D06A2">
          <w:rPr>
            <w:sz w:val="18"/>
            <w:rPrChange w:id="6416" w:author="shorny" w:date="2014-06-09T17:53:00Z">
              <w:rPr/>
            </w:rPrChange>
          </w:rPr>
          <w:t xml:space="preserve"> Appt.ApplicantID = App.ApplicantID</w:t>
        </w:r>
      </w:ins>
    </w:p>
    <w:p w14:paraId="74D8D390" w14:textId="77777777" w:rsidR="009D06A2" w:rsidRPr="009D06A2" w:rsidRDefault="009D06A2">
      <w:pPr>
        <w:pStyle w:val="HTMLPreformatted"/>
        <w:divId w:val="917055088"/>
        <w:rPr>
          <w:ins w:id="6417" w:author="shorny" w:date="2014-06-09T17:52:00Z"/>
          <w:sz w:val="18"/>
          <w:rPrChange w:id="6418" w:author="shorny" w:date="2014-06-09T17:53:00Z">
            <w:rPr>
              <w:ins w:id="6419" w:author="shorny" w:date="2014-06-09T17:52:00Z"/>
            </w:rPr>
          </w:rPrChange>
        </w:rPr>
      </w:pPr>
      <w:ins w:id="6420" w:author="shorny" w:date="2014-06-09T17:52:00Z">
        <w:r w:rsidRPr="009D06A2">
          <w:rPr>
            <w:rStyle w:val="keyword1"/>
            <w:sz w:val="18"/>
            <w:rPrChange w:id="6421" w:author="shorny" w:date="2014-06-09T17:53:00Z">
              <w:rPr>
                <w:rStyle w:val="keyword1"/>
              </w:rPr>
            </w:rPrChange>
          </w:rPr>
          <w:t>INNER</w:t>
        </w:r>
        <w:r w:rsidRPr="009D06A2">
          <w:rPr>
            <w:sz w:val="18"/>
            <w:rPrChange w:id="6422" w:author="shorny" w:date="2014-06-09T17:53:00Z">
              <w:rPr/>
            </w:rPrChange>
          </w:rPr>
          <w:t xml:space="preserve"> </w:t>
        </w:r>
        <w:r w:rsidRPr="009D06A2">
          <w:rPr>
            <w:rStyle w:val="keyword1"/>
            <w:sz w:val="18"/>
            <w:rPrChange w:id="6423" w:author="shorny" w:date="2014-06-09T17:53:00Z">
              <w:rPr>
                <w:rStyle w:val="keyword1"/>
              </w:rPr>
            </w:rPrChange>
          </w:rPr>
          <w:t>JOIN</w:t>
        </w:r>
        <w:r w:rsidRPr="009D06A2">
          <w:rPr>
            <w:sz w:val="18"/>
            <w:rPrChange w:id="6424" w:author="shorny" w:date="2014-06-09T17:53:00Z">
              <w:rPr/>
            </w:rPrChange>
          </w:rPr>
          <w:t xml:space="preserve"> `Application Status` AppStat </w:t>
        </w:r>
      </w:ins>
    </w:p>
    <w:p w14:paraId="3D392902" w14:textId="77777777" w:rsidR="009D06A2" w:rsidRPr="009D06A2" w:rsidRDefault="009D06A2">
      <w:pPr>
        <w:pStyle w:val="HTMLPreformatted"/>
        <w:divId w:val="917055088"/>
        <w:rPr>
          <w:ins w:id="6425" w:author="shorny" w:date="2014-06-09T17:52:00Z"/>
          <w:sz w:val="18"/>
          <w:rPrChange w:id="6426" w:author="shorny" w:date="2014-06-09T17:53:00Z">
            <w:rPr>
              <w:ins w:id="6427" w:author="shorny" w:date="2014-06-09T17:52:00Z"/>
            </w:rPr>
          </w:rPrChange>
        </w:rPr>
      </w:pPr>
      <w:ins w:id="6428" w:author="shorny" w:date="2014-06-09T17:52:00Z">
        <w:r w:rsidRPr="009D06A2">
          <w:rPr>
            <w:sz w:val="18"/>
            <w:rPrChange w:id="6429" w:author="shorny" w:date="2014-06-09T17:53:00Z">
              <w:rPr/>
            </w:rPrChange>
          </w:rPr>
          <w:t xml:space="preserve">  </w:t>
        </w:r>
        <w:r w:rsidRPr="009D06A2">
          <w:rPr>
            <w:rStyle w:val="keyword1"/>
            <w:sz w:val="18"/>
            <w:rPrChange w:id="6430" w:author="shorny" w:date="2014-06-09T17:53:00Z">
              <w:rPr>
                <w:rStyle w:val="keyword1"/>
              </w:rPr>
            </w:rPrChange>
          </w:rPr>
          <w:t>ON</w:t>
        </w:r>
        <w:r w:rsidRPr="009D06A2">
          <w:rPr>
            <w:sz w:val="18"/>
            <w:rPrChange w:id="6431" w:author="shorny" w:date="2014-06-09T17:53:00Z">
              <w:rPr/>
            </w:rPrChange>
          </w:rPr>
          <w:t xml:space="preserve"> AppStat.ApplicationStatusID = App.applicationStatusID;</w:t>
        </w:r>
      </w:ins>
    </w:p>
    <w:p w14:paraId="54E70891" w14:textId="77777777" w:rsidR="009D06A2" w:rsidRPr="009D06A2" w:rsidRDefault="009D06A2">
      <w:pPr>
        <w:pStyle w:val="HTMLPreformatted"/>
        <w:divId w:val="917055088"/>
        <w:rPr>
          <w:ins w:id="6432" w:author="shorny" w:date="2014-06-09T17:52:00Z"/>
          <w:sz w:val="18"/>
          <w:rPrChange w:id="6433" w:author="shorny" w:date="2014-06-09T17:53:00Z">
            <w:rPr>
              <w:ins w:id="6434" w:author="shorny" w:date="2014-06-09T17:52:00Z"/>
            </w:rPr>
          </w:rPrChange>
        </w:rPr>
      </w:pPr>
    </w:p>
    <w:p w14:paraId="3E409085" w14:textId="77777777" w:rsidR="009D06A2" w:rsidRPr="009D06A2" w:rsidRDefault="009D06A2">
      <w:pPr>
        <w:pStyle w:val="HTMLPreformatted"/>
        <w:divId w:val="917055088"/>
        <w:rPr>
          <w:ins w:id="6435" w:author="shorny" w:date="2014-06-09T17:52:00Z"/>
          <w:sz w:val="18"/>
          <w:rPrChange w:id="6436" w:author="shorny" w:date="2014-06-09T17:53:00Z">
            <w:rPr>
              <w:ins w:id="6437" w:author="shorny" w:date="2014-06-09T17:52:00Z"/>
            </w:rPr>
          </w:rPrChange>
        </w:rPr>
      </w:pPr>
      <w:ins w:id="6438" w:author="shorny" w:date="2014-06-09T17:52:00Z">
        <w:r w:rsidRPr="009D06A2">
          <w:rPr>
            <w:rStyle w:val="keyword1"/>
            <w:sz w:val="18"/>
            <w:rPrChange w:id="6439" w:author="shorny" w:date="2014-06-09T17:53:00Z">
              <w:rPr>
                <w:rStyle w:val="keyword1"/>
              </w:rPr>
            </w:rPrChange>
          </w:rPr>
          <w:t>DROP</w:t>
        </w:r>
        <w:r w:rsidRPr="009D06A2">
          <w:rPr>
            <w:sz w:val="18"/>
            <w:rPrChange w:id="6440" w:author="shorny" w:date="2014-06-09T17:53:00Z">
              <w:rPr/>
            </w:rPrChange>
          </w:rPr>
          <w:t xml:space="preserve"> </w:t>
        </w:r>
        <w:r w:rsidRPr="009D06A2">
          <w:rPr>
            <w:rStyle w:val="keyword1"/>
            <w:sz w:val="18"/>
            <w:rPrChange w:id="6441" w:author="shorny" w:date="2014-06-09T17:53:00Z">
              <w:rPr>
                <w:rStyle w:val="keyword1"/>
              </w:rPr>
            </w:rPrChange>
          </w:rPr>
          <w:t>VIEW</w:t>
        </w:r>
        <w:r w:rsidRPr="009D06A2">
          <w:rPr>
            <w:sz w:val="18"/>
            <w:rPrChange w:id="6442" w:author="shorny" w:date="2014-06-09T17:53:00Z">
              <w:rPr/>
            </w:rPrChange>
          </w:rPr>
          <w:t xml:space="preserve"> </w:t>
        </w:r>
        <w:r w:rsidRPr="009D06A2">
          <w:rPr>
            <w:rStyle w:val="function-name1"/>
            <w:sz w:val="18"/>
            <w:rPrChange w:id="6443" w:author="shorny" w:date="2014-06-09T17:53:00Z">
              <w:rPr>
                <w:rStyle w:val="function-name1"/>
              </w:rPr>
            </w:rPrChange>
          </w:rPr>
          <w:t>IF</w:t>
        </w:r>
        <w:r w:rsidRPr="009D06A2">
          <w:rPr>
            <w:sz w:val="18"/>
            <w:rPrChange w:id="6444" w:author="shorny" w:date="2014-06-09T17:53:00Z">
              <w:rPr/>
            </w:rPrChange>
          </w:rPr>
          <w:t xml:space="preserve"> </w:t>
        </w:r>
        <w:r w:rsidRPr="009D06A2">
          <w:rPr>
            <w:rStyle w:val="keyword1"/>
            <w:sz w:val="18"/>
            <w:rPrChange w:id="6445" w:author="shorny" w:date="2014-06-09T17:53:00Z">
              <w:rPr>
                <w:rStyle w:val="keyword1"/>
              </w:rPr>
            </w:rPrChange>
          </w:rPr>
          <w:t>EXISTS</w:t>
        </w:r>
        <w:r w:rsidRPr="009D06A2">
          <w:rPr>
            <w:sz w:val="18"/>
            <w:rPrChange w:id="6446" w:author="shorny" w:date="2014-06-09T17:53:00Z">
              <w:rPr/>
            </w:rPrChange>
          </w:rPr>
          <w:t xml:space="preserve"> Application_Ongoing_Expanded ;</w:t>
        </w:r>
      </w:ins>
    </w:p>
    <w:p w14:paraId="4DF52318" w14:textId="77777777" w:rsidR="009D06A2" w:rsidRPr="009D06A2" w:rsidRDefault="009D06A2">
      <w:pPr>
        <w:pStyle w:val="HTMLPreformatted"/>
        <w:divId w:val="917055088"/>
        <w:rPr>
          <w:ins w:id="6447" w:author="shorny" w:date="2014-06-09T17:52:00Z"/>
          <w:sz w:val="18"/>
          <w:rPrChange w:id="6448" w:author="shorny" w:date="2014-06-09T17:53:00Z">
            <w:rPr>
              <w:ins w:id="6449" w:author="shorny" w:date="2014-06-09T17:52:00Z"/>
            </w:rPr>
          </w:rPrChange>
        </w:rPr>
      </w:pPr>
      <w:ins w:id="6450" w:author="shorny" w:date="2014-06-09T17:52:00Z">
        <w:r w:rsidRPr="009D06A2">
          <w:rPr>
            <w:rStyle w:val="keyword1"/>
            <w:sz w:val="18"/>
            <w:rPrChange w:id="6451" w:author="shorny" w:date="2014-06-09T17:53:00Z">
              <w:rPr>
                <w:rStyle w:val="keyword1"/>
              </w:rPr>
            </w:rPrChange>
          </w:rPr>
          <w:t>CREATE</w:t>
        </w:r>
        <w:r w:rsidRPr="009D06A2">
          <w:rPr>
            <w:sz w:val="18"/>
            <w:rPrChange w:id="6452" w:author="shorny" w:date="2014-06-09T17:53:00Z">
              <w:rPr/>
            </w:rPrChange>
          </w:rPr>
          <w:t xml:space="preserve"> </w:t>
        </w:r>
        <w:r w:rsidRPr="009D06A2">
          <w:rPr>
            <w:rStyle w:val="keyword1"/>
            <w:sz w:val="18"/>
            <w:rPrChange w:id="6453" w:author="shorny" w:date="2014-06-09T17:53:00Z">
              <w:rPr>
                <w:rStyle w:val="keyword1"/>
              </w:rPr>
            </w:rPrChange>
          </w:rPr>
          <w:t>VIEW</w:t>
        </w:r>
        <w:r w:rsidRPr="009D06A2">
          <w:rPr>
            <w:sz w:val="18"/>
            <w:rPrChange w:id="6454" w:author="shorny" w:date="2014-06-09T17:53:00Z">
              <w:rPr/>
            </w:rPrChange>
          </w:rPr>
          <w:t xml:space="preserve"> </w:t>
        </w:r>
        <w:r w:rsidRPr="009D06A2">
          <w:rPr>
            <w:rStyle w:val="function-name1"/>
            <w:sz w:val="18"/>
            <w:rPrChange w:id="6455" w:author="shorny" w:date="2014-06-09T17:53:00Z">
              <w:rPr>
                <w:rStyle w:val="function-name1"/>
              </w:rPr>
            </w:rPrChange>
          </w:rPr>
          <w:t>Application_Ongoing_Expanded</w:t>
        </w:r>
        <w:r w:rsidRPr="009D06A2">
          <w:rPr>
            <w:sz w:val="18"/>
            <w:rPrChange w:id="6456" w:author="shorny" w:date="2014-06-09T17:53:00Z">
              <w:rPr/>
            </w:rPrChange>
          </w:rPr>
          <w:t xml:space="preserve"> </w:t>
        </w:r>
        <w:r w:rsidRPr="009D06A2">
          <w:rPr>
            <w:rStyle w:val="keyword1"/>
            <w:sz w:val="18"/>
            <w:rPrChange w:id="6457" w:author="shorny" w:date="2014-06-09T17:53:00Z">
              <w:rPr>
                <w:rStyle w:val="keyword1"/>
              </w:rPr>
            </w:rPrChange>
          </w:rPr>
          <w:t>AS</w:t>
        </w:r>
      </w:ins>
    </w:p>
    <w:p w14:paraId="50503552" w14:textId="77777777" w:rsidR="009D06A2" w:rsidRPr="009D06A2" w:rsidRDefault="009D06A2">
      <w:pPr>
        <w:pStyle w:val="HTMLPreformatted"/>
        <w:divId w:val="917055088"/>
        <w:rPr>
          <w:ins w:id="6458" w:author="shorny" w:date="2014-06-09T17:52:00Z"/>
          <w:sz w:val="18"/>
          <w:rPrChange w:id="6459" w:author="shorny" w:date="2014-06-09T17:53:00Z">
            <w:rPr>
              <w:ins w:id="6460" w:author="shorny" w:date="2014-06-09T17:52:00Z"/>
            </w:rPr>
          </w:rPrChange>
        </w:rPr>
      </w:pPr>
      <w:ins w:id="6461" w:author="shorny" w:date="2014-06-09T17:52:00Z">
        <w:r w:rsidRPr="009D06A2">
          <w:rPr>
            <w:rStyle w:val="keyword1"/>
            <w:sz w:val="18"/>
            <w:rPrChange w:id="6462" w:author="shorny" w:date="2014-06-09T17:53:00Z">
              <w:rPr>
                <w:rStyle w:val="keyword1"/>
              </w:rPr>
            </w:rPrChange>
          </w:rPr>
          <w:t>SELECT</w:t>
        </w:r>
        <w:r w:rsidRPr="009D06A2">
          <w:rPr>
            <w:sz w:val="18"/>
            <w:rPrChange w:id="6463" w:author="shorny" w:date="2014-06-09T17:53:00Z">
              <w:rPr/>
            </w:rPrChange>
          </w:rPr>
          <w:t xml:space="preserve"> *</w:t>
        </w:r>
      </w:ins>
    </w:p>
    <w:p w14:paraId="301A7051" w14:textId="77777777" w:rsidR="009D06A2" w:rsidRPr="009D06A2" w:rsidRDefault="009D06A2">
      <w:pPr>
        <w:pStyle w:val="HTMLPreformatted"/>
        <w:divId w:val="917055088"/>
        <w:rPr>
          <w:ins w:id="6464" w:author="shorny" w:date="2014-06-09T17:52:00Z"/>
          <w:sz w:val="18"/>
          <w:rPrChange w:id="6465" w:author="shorny" w:date="2014-06-09T17:53:00Z">
            <w:rPr>
              <w:ins w:id="6466" w:author="shorny" w:date="2014-06-09T17:52:00Z"/>
            </w:rPr>
          </w:rPrChange>
        </w:rPr>
      </w:pPr>
      <w:ins w:id="6467" w:author="shorny" w:date="2014-06-09T17:52:00Z">
        <w:r w:rsidRPr="009D06A2">
          <w:rPr>
            <w:rStyle w:val="keyword1"/>
            <w:sz w:val="18"/>
            <w:rPrChange w:id="6468" w:author="shorny" w:date="2014-06-09T17:53:00Z">
              <w:rPr>
                <w:rStyle w:val="keyword1"/>
              </w:rPr>
            </w:rPrChange>
          </w:rPr>
          <w:t>FROM</w:t>
        </w:r>
        <w:r w:rsidRPr="009D06A2">
          <w:rPr>
            <w:sz w:val="18"/>
            <w:rPrChange w:id="6469" w:author="shorny" w:date="2014-06-09T17:53:00Z">
              <w:rPr/>
            </w:rPrChange>
          </w:rPr>
          <w:t xml:space="preserve"> Application_Expanded App</w:t>
        </w:r>
      </w:ins>
    </w:p>
    <w:p w14:paraId="0153B1FD" w14:textId="77777777" w:rsidR="009D06A2" w:rsidRPr="009D06A2" w:rsidRDefault="009D06A2">
      <w:pPr>
        <w:pStyle w:val="HTMLPreformatted"/>
        <w:divId w:val="917055088"/>
        <w:rPr>
          <w:ins w:id="6470" w:author="shorny" w:date="2014-06-09T17:52:00Z"/>
          <w:sz w:val="18"/>
          <w:rPrChange w:id="6471" w:author="shorny" w:date="2014-06-09T17:53:00Z">
            <w:rPr>
              <w:ins w:id="6472" w:author="shorny" w:date="2014-06-09T17:52:00Z"/>
            </w:rPr>
          </w:rPrChange>
        </w:rPr>
      </w:pPr>
      <w:ins w:id="6473" w:author="shorny" w:date="2014-06-09T17:52:00Z">
        <w:r w:rsidRPr="009D06A2">
          <w:rPr>
            <w:rStyle w:val="keyword1"/>
            <w:sz w:val="18"/>
            <w:rPrChange w:id="6474" w:author="shorny" w:date="2014-06-09T17:53:00Z">
              <w:rPr>
                <w:rStyle w:val="keyword1"/>
              </w:rPr>
            </w:rPrChange>
          </w:rPr>
          <w:t>WHERE</w:t>
        </w:r>
        <w:r w:rsidRPr="009D06A2">
          <w:rPr>
            <w:sz w:val="18"/>
            <w:rPrChange w:id="6475" w:author="shorny" w:date="2014-06-09T17:53:00Z">
              <w:rPr/>
            </w:rPrChange>
          </w:rPr>
          <w:t xml:space="preserve"> App.Status </w:t>
        </w:r>
        <w:r w:rsidRPr="009D06A2">
          <w:rPr>
            <w:rStyle w:val="keyword1"/>
            <w:sz w:val="18"/>
            <w:rPrChange w:id="6476" w:author="shorny" w:date="2014-06-09T17:53:00Z">
              <w:rPr>
                <w:rStyle w:val="keyword1"/>
              </w:rPr>
            </w:rPrChange>
          </w:rPr>
          <w:t>LIKE</w:t>
        </w:r>
        <w:r w:rsidRPr="009D06A2">
          <w:rPr>
            <w:sz w:val="18"/>
            <w:rPrChange w:id="6477" w:author="shorny" w:date="2014-06-09T17:53:00Z">
              <w:rPr/>
            </w:rPrChange>
          </w:rPr>
          <w:t xml:space="preserve"> </w:t>
        </w:r>
        <w:r w:rsidRPr="009D06A2">
          <w:rPr>
            <w:rStyle w:val="string1"/>
            <w:sz w:val="18"/>
            <w:rPrChange w:id="6478" w:author="shorny" w:date="2014-06-09T17:53:00Z">
              <w:rPr>
                <w:rStyle w:val="string1"/>
              </w:rPr>
            </w:rPrChange>
          </w:rPr>
          <w:t>'ongoing%'</w:t>
        </w:r>
        <w:r w:rsidRPr="009D06A2">
          <w:rPr>
            <w:sz w:val="18"/>
            <w:rPrChange w:id="6479" w:author="shorny" w:date="2014-06-09T17:53:00Z">
              <w:rPr/>
            </w:rPrChange>
          </w:rPr>
          <w:t xml:space="preserve">; </w:t>
        </w:r>
      </w:ins>
    </w:p>
    <w:p w14:paraId="02DFF33B" w14:textId="77777777" w:rsidR="009D06A2" w:rsidRPr="009D06A2" w:rsidRDefault="009D06A2">
      <w:pPr>
        <w:pStyle w:val="HTMLPreformatted"/>
        <w:divId w:val="917055088"/>
        <w:rPr>
          <w:ins w:id="6480" w:author="shorny" w:date="2014-06-09T17:52:00Z"/>
          <w:sz w:val="18"/>
          <w:rPrChange w:id="6481" w:author="shorny" w:date="2014-06-09T17:53:00Z">
            <w:rPr>
              <w:ins w:id="6482" w:author="shorny" w:date="2014-06-09T17:52:00Z"/>
            </w:rPr>
          </w:rPrChange>
        </w:rPr>
      </w:pPr>
    </w:p>
    <w:p w14:paraId="6482DA60" w14:textId="77777777" w:rsidR="009D06A2" w:rsidRPr="009D06A2" w:rsidRDefault="009D06A2">
      <w:pPr>
        <w:pStyle w:val="HTMLPreformatted"/>
        <w:divId w:val="917055088"/>
        <w:rPr>
          <w:ins w:id="6483" w:author="shorny" w:date="2014-06-09T17:52:00Z"/>
          <w:rStyle w:val="comment1"/>
          <w:sz w:val="18"/>
          <w:rPrChange w:id="6484" w:author="shorny" w:date="2014-06-09T17:53:00Z">
            <w:rPr>
              <w:ins w:id="6485" w:author="shorny" w:date="2014-06-09T17:52:00Z"/>
              <w:rStyle w:val="comment1"/>
            </w:rPr>
          </w:rPrChange>
        </w:rPr>
      </w:pPr>
      <w:ins w:id="6486" w:author="shorny" w:date="2014-06-09T17:52:00Z">
        <w:r w:rsidRPr="009D06A2">
          <w:rPr>
            <w:rStyle w:val="comment1"/>
            <w:sz w:val="18"/>
            <w:rPrChange w:id="6487" w:author="shorny" w:date="2014-06-09T17:53:00Z">
              <w:rPr>
                <w:rStyle w:val="comment1"/>
              </w:rPr>
            </w:rPrChange>
          </w:rPr>
          <w:t>-- Friendly view of application status</w:t>
        </w:r>
      </w:ins>
    </w:p>
    <w:p w14:paraId="0B008635" w14:textId="77777777" w:rsidR="009D06A2" w:rsidRPr="009D06A2" w:rsidRDefault="009D06A2">
      <w:pPr>
        <w:pStyle w:val="HTMLPreformatted"/>
        <w:divId w:val="917055088"/>
        <w:rPr>
          <w:ins w:id="6488" w:author="shorny" w:date="2014-06-09T17:52:00Z"/>
          <w:sz w:val="18"/>
          <w:rPrChange w:id="6489" w:author="shorny" w:date="2014-06-09T17:53:00Z">
            <w:rPr>
              <w:ins w:id="6490" w:author="shorny" w:date="2014-06-09T17:52:00Z"/>
            </w:rPr>
          </w:rPrChange>
        </w:rPr>
      </w:pPr>
      <w:ins w:id="6491" w:author="shorny" w:date="2014-06-09T17:52:00Z">
        <w:r w:rsidRPr="009D06A2">
          <w:rPr>
            <w:rStyle w:val="keyword1"/>
            <w:sz w:val="18"/>
            <w:rPrChange w:id="6492" w:author="shorny" w:date="2014-06-09T17:53:00Z">
              <w:rPr>
                <w:rStyle w:val="keyword1"/>
              </w:rPr>
            </w:rPrChange>
          </w:rPr>
          <w:t>DROP</w:t>
        </w:r>
        <w:r w:rsidRPr="009D06A2">
          <w:rPr>
            <w:sz w:val="18"/>
            <w:rPrChange w:id="6493" w:author="shorny" w:date="2014-06-09T17:53:00Z">
              <w:rPr/>
            </w:rPrChange>
          </w:rPr>
          <w:t xml:space="preserve"> </w:t>
        </w:r>
        <w:r w:rsidRPr="009D06A2">
          <w:rPr>
            <w:rStyle w:val="keyword1"/>
            <w:sz w:val="18"/>
            <w:rPrChange w:id="6494" w:author="shorny" w:date="2014-06-09T17:53:00Z">
              <w:rPr>
                <w:rStyle w:val="keyword1"/>
              </w:rPr>
            </w:rPrChange>
          </w:rPr>
          <w:t>VIEW</w:t>
        </w:r>
        <w:r w:rsidRPr="009D06A2">
          <w:rPr>
            <w:sz w:val="18"/>
            <w:rPrChange w:id="6495" w:author="shorny" w:date="2014-06-09T17:53:00Z">
              <w:rPr/>
            </w:rPrChange>
          </w:rPr>
          <w:t xml:space="preserve"> </w:t>
        </w:r>
        <w:r w:rsidRPr="009D06A2">
          <w:rPr>
            <w:rStyle w:val="function-name1"/>
            <w:sz w:val="18"/>
            <w:rPrChange w:id="6496" w:author="shorny" w:date="2014-06-09T17:53:00Z">
              <w:rPr>
                <w:rStyle w:val="function-name1"/>
              </w:rPr>
            </w:rPrChange>
          </w:rPr>
          <w:t>IF</w:t>
        </w:r>
        <w:r w:rsidRPr="009D06A2">
          <w:rPr>
            <w:sz w:val="18"/>
            <w:rPrChange w:id="6497" w:author="shorny" w:date="2014-06-09T17:53:00Z">
              <w:rPr/>
            </w:rPrChange>
          </w:rPr>
          <w:t xml:space="preserve"> </w:t>
        </w:r>
        <w:r w:rsidRPr="009D06A2">
          <w:rPr>
            <w:rStyle w:val="keyword1"/>
            <w:sz w:val="18"/>
            <w:rPrChange w:id="6498" w:author="shorny" w:date="2014-06-09T17:53:00Z">
              <w:rPr>
                <w:rStyle w:val="keyword1"/>
              </w:rPr>
            </w:rPrChange>
          </w:rPr>
          <w:t>EXISTS</w:t>
        </w:r>
        <w:r w:rsidRPr="009D06A2">
          <w:rPr>
            <w:sz w:val="18"/>
            <w:rPrChange w:id="6499" w:author="shorny" w:date="2014-06-09T17:53:00Z">
              <w:rPr/>
            </w:rPrChange>
          </w:rPr>
          <w:t xml:space="preserve"> `Application_Quickview` ;</w:t>
        </w:r>
      </w:ins>
    </w:p>
    <w:p w14:paraId="2E2944A5" w14:textId="77777777" w:rsidR="009D06A2" w:rsidRPr="009D06A2" w:rsidRDefault="009D06A2">
      <w:pPr>
        <w:pStyle w:val="HTMLPreformatted"/>
        <w:divId w:val="917055088"/>
        <w:rPr>
          <w:ins w:id="6500" w:author="shorny" w:date="2014-06-09T17:52:00Z"/>
          <w:sz w:val="18"/>
          <w:rPrChange w:id="6501" w:author="shorny" w:date="2014-06-09T17:53:00Z">
            <w:rPr>
              <w:ins w:id="6502" w:author="shorny" w:date="2014-06-09T17:52:00Z"/>
            </w:rPr>
          </w:rPrChange>
        </w:rPr>
      </w:pPr>
      <w:ins w:id="6503" w:author="shorny" w:date="2014-06-09T17:52:00Z">
        <w:r w:rsidRPr="009D06A2">
          <w:rPr>
            <w:rStyle w:val="keyword1"/>
            <w:sz w:val="18"/>
            <w:rPrChange w:id="6504" w:author="shorny" w:date="2014-06-09T17:53:00Z">
              <w:rPr>
                <w:rStyle w:val="keyword1"/>
              </w:rPr>
            </w:rPrChange>
          </w:rPr>
          <w:t>CREATE</w:t>
        </w:r>
        <w:r w:rsidRPr="009D06A2">
          <w:rPr>
            <w:sz w:val="18"/>
            <w:rPrChange w:id="6505" w:author="shorny" w:date="2014-06-09T17:53:00Z">
              <w:rPr/>
            </w:rPrChange>
          </w:rPr>
          <w:t xml:space="preserve"> </w:t>
        </w:r>
        <w:r w:rsidRPr="009D06A2">
          <w:rPr>
            <w:rStyle w:val="keyword1"/>
            <w:sz w:val="18"/>
            <w:rPrChange w:id="6506" w:author="shorny" w:date="2014-06-09T17:53:00Z">
              <w:rPr>
                <w:rStyle w:val="keyword1"/>
              </w:rPr>
            </w:rPrChange>
          </w:rPr>
          <w:t>VIEW</w:t>
        </w:r>
        <w:r w:rsidRPr="009D06A2">
          <w:rPr>
            <w:sz w:val="18"/>
            <w:rPrChange w:id="6507" w:author="shorny" w:date="2014-06-09T17:53:00Z">
              <w:rPr/>
            </w:rPrChange>
          </w:rPr>
          <w:t xml:space="preserve"> `Application_Quickview` </w:t>
        </w:r>
        <w:r w:rsidRPr="009D06A2">
          <w:rPr>
            <w:rStyle w:val="keyword1"/>
            <w:sz w:val="18"/>
            <w:rPrChange w:id="6508" w:author="shorny" w:date="2014-06-09T17:53:00Z">
              <w:rPr>
                <w:rStyle w:val="keyword1"/>
              </w:rPr>
            </w:rPrChange>
          </w:rPr>
          <w:t>AS</w:t>
        </w:r>
      </w:ins>
    </w:p>
    <w:p w14:paraId="003B39EC" w14:textId="77777777" w:rsidR="009D06A2" w:rsidRPr="009D06A2" w:rsidRDefault="009D06A2">
      <w:pPr>
        <w:pStyle w:val="HTMLPreformatted"/>
        <w:divId w:val="917055088"/>
        <w:rPr>
          <w:ins w:id="6509" w:author="shorny" w:date="2014-06-09T17:52:00Z"/>
          <w:sz w:val="18"/>
          <w:rPrChange w:id="6510" w:author="shorny" w:date="2014-06-09T17:53:00Z">
            <w:rPr>
              <w:ins w:id="6511" w:author="shorny" w:date="2014-06-09T17:52:00Z"/>
            </w:rPr>
          </w:rPrChange>
        </w:rPr>
      </w:pPr>
      <w:ins w:id="6512" w:author="shorny" w:date="2014-06-09T17:52:00Z">
        <w:r w:rsidRPr="009D06A2">
          <w:rPr>
            <w:rStyle w:val="keyword1"/>
            <w:sz w:val="18"/>
            <w:rPrChange w:id="6513" w:author="shorny" w:date="2014-06-09T17:53:00Z">
              <w:rPr>
                <w:rStyle w:val="keyword1"/>
              </w:rPr>
            </w:rPrChange>
          </w:rPr>
          <w:t>SELECT</w:t>
        </w:r>
        <w:r w:rsidRPr="009D06A2">
          <w:rPr>
            <w:sz w:val="18"/>
            <w:rPrChange w:id="6514" w:author="shorny" w:date="2014-06-09T17:53:00Z">
              <w:rPr/>
            </w:rPrChange>
          </w:rPr>
          <w:t xml:space="preserve"> </w:t>
        </w:r>
      </w:ins>
    </w:p>
    <w:p w14:paraId="7B29CD40" w14:textId="77777777" w:rsidR="009D06A2" w:rsidRPr="009D06A2" w:rsidRDefault="009D06A2">
      <w:pPr>
        <w:pStyle w:val="HTMLPreformatted"/>
        <w:divId w:val="917055088"/>
        <w:rPr>
          <w:ins w:id="6515" w:author="shorny" w:date="2014-06-09T17:52:00Z"/>
          <w:sz w:val="18"/>
          <w:rPrChange w:id="6516" w:author="shorny" w:date="2014-06-09T17:53:00Z">
            <w:rPr>
              <w:ins w:id="6517" w:author="shorny" w:date="2014-06-09T17:52:00Z"/>
            </w:rPr>
          </w:rPrChange>
        </w:rPr>
      </w:pPr>
      <w:ins w:id="6518" w:author="shorny" w:date="2014-06-09T17:52:00Z">
        <w:r w:rsidRPr="009D06A2">
          <w:rPr>
            <w:sz w:val="18"/>
            <w:rPrChange w:id="6519" w:author="shorny" w:date="2014-06-09T17:53:00Z">
              <w:rPr/>
            </w:rPrChange>
          </w:rPr>
          <w:t xml:space="preserve">  FName, </w:t>
        </w:r>
      </w:ins>
    </w:p>
    <w:p w14:paraId="0DB40B23" w14:textId="77777777" w:rsidR="009D06A2" w:rsidRPr="009D06A2" w:rsidRDefault="009D06A2">
      <w:pPr>
        <w:pStyle w:val="HTMLPreformatted"/>
        <w:divId w:val="917055088"/>
        <w:rPr>
          <w:ins w:id="6520" w:author="shorny" w:date="2014-06-09T17:52:00Z"/>
          <w:sz w:val="18"/>
          <w:rPrChange w:id="6521" w:author="shorny" w:date="2014-06-09T17:53:00Z">
            <w:rPr>
              <w:ins w:id="6522" w:author="shorny" w:date="2014-06-09T17:52:00Z"/>
            </w:rPr>
          </w:rPrChange>
        </w:rPr>
      </w:pPr>
      <w:ins w:id="6523" w:author="shorny" w:date="2014-06-09T17:52:00Z">
        <w:r w:rsidRPr="009D06A2">
          <w:rPr>
            <w:sz w:val="18"/>
            <w:rPrChange w:id="6524" w:author="shorny" w:date="2014-06-09T17:53:00Z">
              <w:rPr/>
            </w:rPrChange>
          </w:rPr>
          <w:t xml:space="preserve">  LName, </w:t>
        </w:r>
      </w:ins>
    </w:p>
    <w:p w14:paraId="4F1BFB61" w14:textId="77777777" w:rsidR="009D06A2" w:rsidRPr="009D06A2" w:rsidRDefault="009D06A2">
      <w:pPr>
        <w:pStyle w:val="HTMLPreformatted"/>
        <w:divId w:val="917055088"/>
        <w:rPr>
          <w:ins w:id="6525" w:author="shorny" w:date="2014-06-09T17:52:00Z"/>
          <w:sz w:val="18"/>
          <w:rPrChange w:id="6526" w:author="shorny" w:date="2014-06-09T17:53:00Z">
            <w:rPr>
              <w:ins w:id="6527" w:author="shorny" w:date="2014-06-09T17:52:00Z"/>
            </w:rPr>
          </w:rPrChange>
        </w:rPr>
      </w:pPr>
      <w:ins w:id="6528" w:author="shorny" w:date="2014-06-09T17:52:00Z">
        <w:r w:rsidRPr="009D06A2">
          <w:rPr>
            <w:sz w:val="18"/>
            <w:rPrChange w:id="6529" w:author="shorny" w:date="2014-06-09T17:53:00Z">
              <w:rPr/>
            </w:rPrChange>
          </w:rPr>
          <w:t xml:space="preserve">  Email, </w:t>
        </w:r>
      </w:ins>
    </w:p>
    <w:p w14:paraId="7F87A4E1" w14:textId="77777777" w:rsidR="009D06A2" w:rsidRPr="009D06A2" w:rsidRDefault="009D06A2">
      <w:pPr>
        <w:pStyle w:val="HTMLPreformatted"/>
        <w:divId w:val="917055088"/>
        <w:rPr>
          <w:ins w:id="6530" w:author="shorny" w:date="2014-06-09T17:52:00Z"/>
          <w:sz w:val="18"/>
          <w:rPrChange w:id="6531" w:author="shorny" w:date="2014-06-09T17:53:00Z">
            <w:rPr>
              <w:ins w:id="6532" w:author="shorny" w:date="2014-06-09T17:52:00Z"/>
            </w:rPr>
          </w:rPrChange>
        </w:rPr>
      </w:pPr>
      <w:ins w:id="6533" w:author="shorny" w:date="2014-06-09T17:52:00Z">
        <w:r w:rsidRPr="009D06A2">
          <w:rPr>
            <w:sz w:val="18"/>
            <w:rPrChange w:id="6534" w:author="shorny" w:date="2014-06-09T17:53:00Z">
              <w:rPr/>
            </w:rPrChange>
          </w:rPr>
          <w:t xml:space="preserve">  Status,</w:t>
        </w:r>
      </w:ins>
    </w:p>
    <w:p w14:paraId="11CD5A7B" w14:textId="77777777" w:rsidR="009D06A2" w:rsidRPr="009D06A2" w:rsidRDefault="009D06A2">
      <w:pPr>
        <w:pStyle w:val="HTMLPreformatted"/>
        <w:divId w:val="917055088"/>
        <w:rPr>
          <w:ins w:id="6535" w:author="shorny" w:date="2014-06-09T17:52:00Z"/>
          <w:sz w:val="18"/>
          <w:rPrChange w:id="6536" w:author="shorny" w:date="2014-06-09T17:53:00Z">
            <w:rPr>
              <w:ins w:id="6537" w:author="shorny" w:date="2014-06-09T17:52:00Z"/>
            </w:rPr>
          </w:rPrChange>
        </w:rPr>
      </w:pPr>
      <w:ins w:id="6538" w:author="shorny" w:date="2014-06-09T17:52:00Z">
        <w:r w:rsidRPr="009D06A2">
          <w:rPr>
            <w:sz w:val="18"/>
            <w:rPrChange w:id="6539" w:author="shorny" w:date="2014-06-09T17:53:00Z">
              <w:rPr/>
            </w:rPrChange>
          </w:rPr>
          <w:t xml:space="preserve">  AddressConfirmed,</w:t>
        </w:r>
      </w:ins>
    </w:p>
    <w:p w14:paraId="0E14D536" w14:textId="77777777" w:rsidR="009D06A2" w:rsidRPr="009D06A2" w:rsidRDefault="009D06A2">
      <w:pPr>
        <w:pStyle w:val="HTMLPreformatted"/>
        <w:divId w:val="917055088"/>
        <w:rPr>
          <w:ins w:id="6540" w:author="shorny" w:date="2014-06-09T17:52:00Z"/>
          <w:sz w:val="18"/>
          <w:rPrChange w:id="6541" w:author="shorny" w:date="2014-06-09T17:53:00Z">
            <w:rPr>
              <w:ins w:id="6542" w:author="shorny" w:date="2014-06-09T17:52:00Z"/>
            </w:rPr>
          </w:rPrChange>
        </w:rPr>
      </w:pPr>
      <w:ins w:id="6543" w:author="shorny" w:date="2014-06-09T17:52:00Z">
        <w:r w:rsidRPr="009D06A2">
          <w:rPr>
            <w:sz w:val="18"/>
            <w:rPrChange w:id="6544" w:author="shorny" w:date="2014-06-09T17:53:00Z">
              <w:rPr/>
            </w:rPrChange>
          </w:rPr>
          <w:t xml:space="preserve">  DegreeConfirmed,</w:t>
        </w:r>
      </w:ins>
    </w:p>
    <w:p w14:paraId="504438C1" w14:textId="77777777" w:rsidR="009D06A2" w:rsidRPr="009D06A2" w:rsidRDefault="009D06A2">
      <w:pPr>
        <w:pStyle w:val="HTMLPreformatted"/>
        <w:divId w:val="917055088"/>
        <w:rPr>
          <w:ins w:id="6545" w:author="shorny" w:date="2014-06-09T17:52:00Z"/>
          <w:sz w:val="18"/>
          <w:rPrChange w:id="6546" w:author="shorny" w:date="2014-06-09T17:53:00Z">
            <w:rPr>
              <w:ins w:id="6547" w:author="shorny" w:date="2014-06-09T17:52:00Z"/>
            </w:rPr>
          </w:rPrChange>
        </w:rPr>
      </w:pPr>
      <w:ins w:id="6548" w:author="shorny" w:date="2014-06-09T17:52:00Z">
        <w:r w:rsidRPr="009D06A2">
          <w:rPr>
            <w:sz w:val="18"/>
            <w:rPrChange w:id="6549" w:author="shorny" w:date="2014-06-09T17:53:00Z">
              <w:rPr/>
            </w:rPrChange>
          </w:rPr>
          <w:t xml:space="preserve">  VisaStatusConfirmed,</w:t>
        </w:r>
      </w:ins>
    </w:p>
    <w:p w14:paraId="64423088" w14:textId="77777777" w:rsidR="009D06A2" w:rsidRPr="009D06A2" w:rsidRDefault="009D06A2">
      <w:pPr>
        <w:pStyle w:val="HTMLPreformatted"/>
        <w:divId w:val="917055088"/>
        <w:rPr>
          <w:ins w:id="6550" w:author="shorny" w:date="2014-06-09T17:52:00Z"/>
          <w:sz w:val="18"/>
          <w:rPrChange w:id="6551" w:author="shorny" w:date="2014-06-09T17:53:00Z">
            <w:rPr>
              <w:ins w:id="6552" w:author="shorny" w:date="2014-06-09T17:52:00Z"/>
            </w:rPr>
          </w:rPrChange>
        </w:rPr>
      </w:pPr>
      <w:ins w:id="6553" w:author="shorny" w:date="2014-06-09T17:52:00Z">
        <w:r w:rsidRPr="009D06A2">
          <w:rPr>
            <w:sz w:val="18"/>
            <w:rPrChange w:id="6554" w:author="shorny" w:date="2014-06-09T17:53:00Z">
              <w:rPr/>
            </w:rPrChange>
          </w:rPr>
          <w:t xml:space="preserve">  ProposalConfirmed,</w:t>
        </w:r>
      </w:ins>
    </w:p>
    <w:p w14:paraId="5A4CCB3D" w14:textId="77777777" w:rsidR="009D06A2" w:rsidRPr="009D06A2" w:rsidRDefault="009D06A2">
      <w:pPr>
        <w:pStyle w:val="HTMLPreformatted"/>
        <w:divId w:val="917055088"/>
        <w:rPr>
          <w:ins w:id="6555" w:author="shorny" w:date="2014-06-09T17:52:00Z"/>
          <w:sz w:val="18"/>
          <w:rPrChange w:id="6556" w:author="shorny" w:date="2014-06-09T17:53:00Z">
            <w:rPr>
              <w:ins w:id="6557" w:author="shorny" w:date="2014-06-09T17:52:00Z"/>
            </w:rPr>
          </w:rPrChange>
        </w:rPr>
      </w:pPr>
      <w:ins w:id="6558" w:author="shorny" w:date="2014-06-09T17:52:00Z">
        <w:r w:rsidRPr="009D06A2">
          <w:rPr>
            <w:sz w:val="18"/>
            <w:rPrChange w:id="6559" w:author="shorny" w:date="2014-06-09T17:53:00Z">
              <w:rPr/>
            </w:rPrChange>
          </w:rPr>
          <w:t xml:space="preserve">  HasResearchAreas,</w:t>
        </w:r>
      </w:ins>
    </w:p>
    <w:p w14:paraId="4F1DCA56" w14:textId="77777777" w:rsidR="009D06A2" w:rsidRPr="009D06A2" w:rsidRDefault="009D06A2">
      <w:pPr>
        <w:pStyle w:val="HTMLPreformatted"/>
        <w:divId w:val="917055088"/>
        <w:rPr>
          <w:ins w:id="6560" w:author="shorny" w:date="2014-06-09T17:52:00Z"/>
          <w:sz w:val="18"/>
          <w:rPrChange w:id="6561" w:author="shorny" w:date="2014-06-09T17:53:00Z">
            <w:rPr>
              <w:ins w:id="6562" w:author="shorny" w:date="2014-06-09T17:52:00Z"/>
            </w:rPr>
          </w:rPrChange>
        </w:rPr>
      </w:pPr>
      <w:ins w:id="6563" w:author="shorny" w:date="2014-06-09T17:52:00Z">
        <w:r w:rsidRPr="009D06A2">
          <w:rPr>
            <w:sz w:val="18"/>
            <w:rPrChange w:id="6564" w:author="shorny" w:date="2014-06-09T17:53:00Z">
              <w:rPr/>
            </w:rPrChange>
          </w:rPr>
          <w:t xml:space="preserve">  HasPrimarySuper,</w:t>
        </w:r>
      </w:ins>
    </w:p>
    <w:p w14:paraId="44E823A7" w14:textId="77777777" w:rsidR="009D06A2" w:rsidRPr="009D06A2" w:rsidRDefault="009D06A2">
      <w:pPr>
        <w:pStyle w:val="HTMLPreformatted"/>
        <w:divId w:val="917055088"/>
        <w:rPr>
          <w:ins w:id="6565" w:author="shorny" w:date="2014-06-09T17:52:00Z"/>
          <w:sz w:val="18"/>
          <w:rPrChange w:id="6566" w:author="shorny" w:date="2014-06-09T17:53:00Z">
            <w:rPr>
              <w:ins w:id="6567" w:author="shorny" w:date="2014-06-09T17:52:00Z"/>
            </w:rPr>
          </w:rPrChange>
        </w:rPr>
      </w:pPr>
      <w:ins w:id="6568" w:author="shorny" w:date="2014-06-09T17:52:00Z">
        <w:r w:rsidRPr="009D06A2">
          <w:rPr>
            <w:sz w:val="18"/>
            <w:rPrChange w:id="6569" w:author="shorny" w:date="2014-06-09T17:53:00Z">
              <w:rPr/>
            </w:rPrChange>
          </w:rPr>
          <w:t xml:space="preserve">  PayMethConfirmed,</w:t>
        </w:r>
      </w:ins>
    </w:p>
    <w:p w14:paraId="18AC926A" w14:textId="77777777" w:rsidR="009D06A2" w:rsidRPr="009D06A2" w:rsidRDefault="009D06A2">
      <w:pPr>
        <w:pStyle w:val="HTMLPreformatted"/>
        <w:divId w:val="917055088"/>
        <w:rPr>
          <w:ins w:id="6570" w:author="shorny" w:date="2014-06-09T17:52:00Z"/>
          <w:sz w:val="18"/>
          <w:rPrChange w:id="6571" w:author="shorny" w:date="2014-06-09T17:53:00Z">
            <w:rPr>
              <w:ins w:id="6572" w:author="shorny" w:date="2014-06-09T17:52:00Z"/>
            </w:rPr>
          </w:rPrChange>
        </w:rPr>
      </w:pPr>
      <w:ins w:id="6573" w:author="shorny" w:date="2014-06-09T17:52:00Z">
        <w:r w:rsidRPr="009D06A2">
          <w:rPr>
            <w:sz w:val="18"/>
            <w:rPrChange w:id="6574" w:author="shorny" w:date="2014-06-09T17:53:00Z">
              <w:rPr/>
            </w:rPrChange>
          </w:rPr>
          <w:t xml:space="preserve">  EngProfConfirmed,</w:t>
        </w:r>
      </w:ins>
    </w:p>
    <w:p w14:paraId="2F79B0B2" w14:textId="77777777" w:rsidR="009D06A2" w:rsidRPr="009D06A2" w:rsidRDefault="009D06A2">
      <w:pPr>
        <w:pStyle w:val="HTMLPreformatted"/>
        <w:divId w:val="917055088"/>
        <w:rPr>
          <w:ins w:id="6575" w:author="shorny" w:date="2014-06-09T17:52:00Z"/>
          <w:sz w:val="18"/>
          <w:rPrChange w:id="6576" w:author="shorny" w:date="2014-06-09T17:53:00Z">
            <w:rPr>
              <w:ins w:id="6577" w:author="shorny" w:date="2014-06-09T17:52:00Z"/>
            </w:rPr>
          </w:rPrChange>
        </w:rPr>
      </w:pPr>
      <w:ins w:id="6578" w:author="shorny" w:date="2014-06-09T17:52:00Z">
        <w:r w:rsidRPr="009D06A2">
          <w:rPr>
            <w:sz w:val="18"/>
            <w:rPrChange w:id="6579" w:author="shorny" w:date="2014-06-09T17:53:00Z">
              <w:rPr/>
            </w:rPrChange>
          </w:rPr>
          <w:t xml:space="preserve">  RefereesConfirmed</w:t>
        </w:r>
      </w:ins>
    </w:p>
    <w:p w14:paraId="6A7C5B60" w14:textId="77777777" w:rsidR="009D06A2" w:rsidRPr="009D06A2" w:rsidRDefault="009D06A2">
      <w:pPr>
        <w:pStyle w:val="HTMLPreformatted"/>
        <w:divId w:val="917055088"/>
        <w:rPr>
          <w:ins w:id="6580" w:author="shorny" w:date="2014-06-09T17:52:00Z"/>
          <w:sz w:val="18"/>
          <w:rPrChange w:id="6581" w:author="shorny" w:date="2014-06-09T17:53:00Z">
            <w:rPr>
              <w:ins w:id="6582" w:author="shorny" w:date="2014-06-09T17:52:00Z"/>
            </w:rPr>
          </w:rPrChange>
        </w:rPr>
      </w:pPr>
      <w:ins w:id="6583" w:author="shorny" w:date="2014-06-09T17:52:00Z">
        <w:r w:rsidRPr="009D06A2">
          <w:rPr>
            <w:rStyle w:val="keyword1"/>
            <w:sz w:val="18"/>
            <w:rPrChange w:id="6584" w:author="shorny" w:date="2014-06-09T17:53:00Z">
              <w:rPr>
                <w:rStyle w:val="keyword1"/>
              </w:rPr>
            </w:rPrChange>
          </w:rPr>
          <w:t>FROM</w:t>
        </w:r>
        <w:r w:rsidRPr="009D06A2">
          <w:rPr>
            <w:sz w:val="18"/>
            <w:rPrChange w:id="6585" w:author="shorny" w:date="2014-06-09T17:53:00Z">
              <w:rPr/>
            </w:rPrChange>
          </w:rPr>
          <w:t xml:space="preserve"> Application_Expanded</w:t>
        </w:r>
      </w:ins>
    </w:p>
    <w:p w14:paraId="3FCA735A" w14:textId="77777777" w:rsidR="009D06A2" w:rsidRPr="009D06A2" w:rsidRDefault="009D06A2">
      <w:pPr>
        <w:pStyle w:val="HTMLPreformatted"/>
        <w:divId w:val="917055088"/>
        <w:rPr>
          <w:ins w:id="6586" w:author="shorny" w:date="2014-06-09T17:52:00Z"/>
          <w:sz w:val="18"/>
          <w:rPrChange w:id="6587" w:author="shorny" w:date="2014-06-09T17:53:00Z">
            <w:rPr>
              <w:ins w:id="6588" w:author="shorny" w:date="2014-06-09T17:52:00Z"/>
            </w:rPr>
          </w:rPrChange>
        </w:rPr>
      </w:pPr>
      <w:ins w:id="6589" w:author="shorny" w:date="2014-06-09T17:52:00Z">
        <w:r w:rsidRPr="009D06A2">
          <w:rPr>
            <w:rStyle w:val="keyword1"/>
            <w:sz w:val="18"/>
            <w:rPrChange w:id="6590" w:author="shorny" w:date="2014-06-09T17:53:00Z">
              <w:rPr>
                <w:rStyle w:val="keyword1"/>
              </w:rPr>
            </w:rPrChange>
          </w:rPr>
          <w:t>GROUP</w:t>
        </w:r>
        <w:r w:rsidRPr="009D06A2">
          <w:rPr>
            <w:sz w:val="18"/>
            <w:rPrChange w:id="6591" w:author="shorny" w:date="2014-06-09T17:53:00Z">
              <w:rPr/>
            </w:rPrChange>
          </w:rPr>
          <w:t xml:space="preserve"> </w:t>
        </w:r>
        <w:r w:rsidRPr="009D06A2">
          <w:rPr>
            <w:rStyle w:val="keyword1"/>
            <w:sz w:val="18"/>
            <w:rPrChange w:id="6592" w:author="shorny" w:date="2014-06-09T17:53:00Z">
              <w:rPr>
                <w:rStyle w:val="keyword1"/>
              </w:rPr>
            </w:rPrChange>
          </w:rPr>
          <w:t>BY</w:t>
        </w:r>
        <w:r w:rsidRPr="009D06A2">
          <w:rPr>
            <w:sz w:val="18"/>
            <w:rPrChange w:id="6593" w:author="shorny" w:date="2014-06-09T17:53:00Z">
              <w:rPr/>
            </w:rPrChange>
          </w:rPr>
          <w:t xml:space="preserve"> ApplicationID</w:t>
        </w:r>
      </w:ins>
    </w:p>
    <w:p w14:paraId="54B818BD" w14:textId="77777777" w:rsidR="009D06A2" w:rsidRPr="009D06A2" w:rsidRDefault="009D06A2">
      <w:pPr>
        <w:pStyle w:val="HTMLPreformatted"/>
        <w:divId w:val="917055088"/>
        <w:rPr>
          <w:ins w:id="6594" w:author="shorny" w:date="2014-06-09T17:52:00Z"/>
          <w:sz w:val="18"/>
          <w:rPrChange w:id="6595" w:author="shorny" w:date="2014-06-09T17:53:00Z">
            <w:rPr>
              <w:ins w:id="6596" w:author="shorny" w:date="2014-06-09T17:52:00Z"/>
            </w:rPr>
          </w:rPrChange>
        </w:rPr>
      </w:pPr>
      <w:ins w:id="6597" w:author="shorny" w:date="2014-06-09T17:52:00Z">
        <w:r w:rsidRPr="009D06A2">
          <w:rPr>
            <w:rStyle w:val="keyword1"/>
            <w:sz w:val="18"/>
            <w:rPrChange w:id="6598" w:author="shorny" w:date="2014-06-09T17:53:00Z">
              <w:rPr>
                <w:rStyle w:val="keyword1"/>
              </w:rPr>
            </w:rPrChange>
          </w:rPr>
          <w:t>ORDER</w:t>
        </w:r>
        <w:r w:rsidRPr="009D06A2">
          <w:rPr>
            <w:sz w:val="18"/>
            <w:rPrChange w:id="6599" w:author="shorny" w:date="2014-06-09T17:53:00Z">
              <w:rPr/>
            </w:rPrChange>
          </w:rPr>
          <w:t xml:space="preserve"> </w:t>
        </w:r>
        <w:r w:rsidRPr="009D06A2">
          <w:rPr>
            <w:rStyle w:val="keyword1"/>
            <w:sz w:val="18"/>
            <w:rPrChange w:id="6600" w:author="shorny" w:date="2014-06-09T17:53:00Z">
              <w:rPr>
                <w:rStyle w:val="keyword1"/>
              </w:rPr>
            </w:rPrChange>
          </w:rPr>
          <w:t>BY</w:t>
        </w:r>
        <w:r w:rsidRPr="009D06A2">
          <w:rPr>
            <w:sz w:val="18"/>
            <w:rPrChange w:id="6601" w:author="shorny" w:date="2014-06-09T17:53:00Z">
              <w:rPr/>
            </w:rPrChange>
          </w:rPr>
          <w:t xml:space="preserve"> LName;</w:t>
        </w:r>
      </w:ins>
    </w:p>
    <w:p w14:paraId="3599EAB8" w14:textId="77777777" w:rsidR="009D06A2" w:rsidRPr="009D06A2" w:rsidRDefault="009D06A2">
      <w:pPr>
        <w:pStyle w:val="HTMLPreformatted"/>
        <w:divId w:val="917055088"/>
        <w:rPr>
          <w:ins w:id="6602" w:author="shorny" w:date="2014-06-09T17:52:00Z"/>
          <w:sz w:val="18"/>
          <w:rPrChange w:id="6603" w:author="shorny" w:date="2014-06-09T17:53:00Z">
            <w:rPr>
              <w:ins w:id="6604" w:author="shorny" w:date="2014-06-09T17:52:00Z"/>
            </w:rPr>
          </w:rPrChange>
        </w:rPr>
      </w:pPr>
    </w:p>
    <w:p w14:paraId="6CCE696F" w14:textId="77777777" w:rsidR="009D06A2" w:rsidRPr="009D06A2" w:rsidRDefault="009D06A2">
      <w:pPr>
        <w:pStyle w:val="HTMLPreformatted"/>
        <w:divId w:val="917055088"/>
        <w:rPr>
          <w:ins w:id="6605" w:author="shorny" w:date="2014-06-09T17:52:00Z"/>
          <w:rStyle w:val="comment1"/>
          <w:sz w:val="18"/>
          <w:rPrChange w:id="6606" w:author="shorny" w:date="2014-06-09T17:53:00Z">
            <w:rPr>
              <w:ins w:id="6607" w:author="shorny" w:date="2014-06-09T17:52:00Z"/>
              <w:rStyle w:val="comment1"/>
            </w:rPr>
          </w:rPrChange>
        </w:rPr>
      </w:pPr>
      <w:ins w:id="6608" w:author="shorny" w:date="2014-06-09T17:52:00Z">
        <w:r w:rsidRPr="009D06A2">
          <w:rPr>
            <w:rStyle w:val="comment1"/>
            <w:sz w:val="18"/>
            <w:rPrChange w:id="6609" w:author="shorny" w:date="2014-06-09T17:53:00Z">
              <w:rPr>
                <w:rStyle w:val="comment1"/>
              </w:rPr>
            </w:rPrChange>
          </w:rPr>
          <w:t>-- Create views to separate primary supervisors from associate</w:t>
        </w:r>
      </w:ins>
    </w:p>
    <w:p w14:paraId="45AFCA4D" w14:textId="77777777" w:rsidR="009D06A2" w:rsidRPr="009D06A2" w:rsidRDefault="009D06A2">
      <w:pPr>
        <w:pStyle w:val="HTMLPreformatted"/>
        <w:divId w:val="917055088"/>
        <w:rPr>
          <w:ins w:id="6610" w:author="shorny" w:date="2014-06-09T17:52:00Z"/>
          <w:sz w:val="18"/>
          <w:rPrChange w:id="6611" w:author="shorny" w:date="2014-06-09T17:53:00Z">
            <w:rPr>
              <w:ins w:id="6612" w:author="shorny" w:date="2014-06-09T17:52:00Z"/>
            </w:rPr>
          </w:rPrChange>
        </w:rPr>
      </w:pPr>
      <w:ins w:id="6613" w:author="shorny" w:date="2014-06-09T17:52:00Z">
        <w:r w:rsidRPr="009D06A2">
          <w:rPr>
            <w:rStyle w:val="keyword1"/>
            <w:sz w:val="18"/>
            <w:rPrChange w:id="6614" w:author="shorny" w:date="2014-06-09T17:53:00Z">
              <w:rPr>
                <w:rStyle w:val="keyword1"/>
              </w:rPr>
            </w:rPrChange>
          </w:rPr>
          <w:t>DROP</w:t>
        </w:r>
        <w:r w:rsidRPr="009D06A2">
          <w:rPr>
            <w:sz w:val="18"/>
            <w:rPrChange w:id="6615" w:author="shorny" w:date="2014-06-09T17:53:00Z">
              <w:rPr/>
            </w:rPrChange>
          </w:rPr>
          <w:t xml:space="preserve"> </w:t>
        </w:r>
        <w:r w:rsidRPr="009D06A2">
          <w:rPr>
            <w:rStyle w:val="keyword1"/>
            <w:sz w:val="18"/>
            <w:rPrChange w:id="6616" w:author="shorny" w:date="2014-06-09T17:53:00Z">
              <w:rPr>
                <w:rStyle w:val="keyword1"/>
              </w:rPr>
            </w:rPrChange>
          </w:rPr>
          <w:t>VIEW</w:t>
        </w:r>
        <w:r w:rsidRPr="009D06A2">
          <w:rPr>
            <w:sz w:val="18"/>
            <w:rPrChange w:id="6617" w:author="shorny" w:date="2014-06-09T17:53:00Z">
              <w:rPr/>
            </w:rPrChange>
          </w:rPr>
          <w:t xml:space="preserve"> </w:t>
        </w:r>
        <w:r w:rsidRPr="009D06A2">
          <w:rPr>
            <w:rStyle w:val="function-name1"/>
            <w:sz w:val="18"/>
            <w:rPrChange w:id="6618" w:author="shorny" w:date="2014-06-09T17:53:00Z">
              <w:rPr>
                <w:rStyle w:val="function-name1"/>
              </w:rPr>
            </w:rPrChange>
          </w:rPr>
          <w:t>IF</w:t>
        </w:r>
        <w:r w:rsidRPr="009D06A2">
          <w:rPr>
            <w:sz w:val="18"/>
            <w:rPrChange w:id="6619" w:author="shorny" w:date="2014-06-09T17:53:00Z">
              <w:rPr/>
            </w:rPrChange>
          </w:rPr>
          <w:t xml:space="preserve"> </w:t>
        </w:r>
        <w:r w:rsidRPr="009D06A2">
          <w:rPr>
            <w:rStyle w:val="keyword1"/>
            <w:sz w:val="18"/>
            <w:rPrChange w:id="6620" w:author="shorny" w:date="2014-06-09T17:53:00Z">
              <w:rPr>
                <w:rStyle w:val="keyword1"/>
              </w:rPr>
            </w:rPrChange>
          </w:rPr>
          <w:t>EXISTS</w:t>
        </w:r>
        <w:r w:rsidRPr="009D06A2">
          <w:rPr>
            <w:sz w:val="18"/>
            <w:rPrChange w:id="6621" w:author="shorny" w:date="2014-06-09T17:53:00Z">
              <w:rPr/>
            </w:rPrChange>
          </w:rPr>
          <w:t xml:space="preserve"> `Supervise </w:t>
        </w:r>
        <w:r w:rsidRPr="009D06A2">
          <w:rPr>
            <w:rStyle w:val="keyword1"/>
            <w:sz w:val="18"/>
            <w:rPrChange w:id="6622" w:author="shorny" w:date="2014-06-09T17:53:00Z">
              <w:rPr>
                <w:rStyle w:val="keyword1"/>
              </w:rPr>
            </w:rPrChange>
          </w:rPr>
          <w:t>as</w:t>
        </w:r>
        <w:r w:rsidRPr="009D06A2">
          <w:rPr>
            <w:sz w:val="18"/>
            <w:rPrChange w:id="6623" w:author="shorny" w:date="2014-06-09T17:53:00Z">
              <w:rPr/>
            </w:rPrChange>
          </w:rPr>
          <w:t xml:space="preserve"> </w:t>
        </w:r>
        <w:r w:rsidRPr="009D06A2">
          <w:rPr>
            <w:rStyle w:val="keyword1"/>
            <w:sz w:val="18"/>
            <w:rPrChange w:id="6624" w:author="shorny" w:date="2014-06-09T17:53:00Z">
              <w:rPr>
                <w:rStyle w:val="keyword1"/>
              </w:rPr>
            </w:rPrChange>
          </w:rPr>
          <w:t>primary</w:t>
        </w:r>
        <w:r w:rsidRPr="009D06A2">
          <w:rPr>
            <w:sz w:val="18"/>
            <w:rPrChange w:id="6625" w:author="shorny" w:date="2014-06-09T17:53:00Z">
              <w:rPr/>
            </w:rPrChange>
          </w:rPr>
          <w:t>` ;</w:t>
        </w:r>
      </w:ins>
    </w:p>
    <w:p w14:paraId="03F0B2EF" w14:textId="77777777" w:rsidR="009D06A2" w:rsidRPr="009D06A2" w:rsidRDefault="009D06A2">
      <w:pPr>
        <w:pStyle w:val="HTMLPreformatted"/>
        <w:divId w:val="917055088"/>
        <w:rPr>
          <w:ins w:id="6626" w:author="shorny" w:date="2014-06-09T17:52:00Z"/>
          <w:sz w:val="18"/>
          <w:rPrChange w:id="6627" w:author="shorny" w:date="2014-06-09T17:53:00Z">
            <w:rPr>
              <w:ins w:id="6628" w:author="shorny" w:date="2014-06-09T17:52:00Z"/>
            </w:rPr>
          </w:rPrChange>
        </w:rPr>
      </w:pPr>
      <w:ins w:id="6629" w:author="shorny" w:date="2014-06-09T17:52:00Z">
        <w:r w:rsidRPr="009D06A2">
          <w:rPr>
            <w:rStyle w:val="keyword1"/>
            <w:sz w:val="18"/>
            <w:rPrChange w:id="6630" w:author="shorny" w:date="2014-06-09T17:53:00Z">
              <w:rPr>
                <w:rStyle w:val="keyword1"/>
              </w:rPr>
            </w:rPrChange>
          </w:rPr>
          <w:t>CREATE</w:t>
        </w:r>
        <w:r w:rsidRPr="009D06A2">
          <w:rPr>
            <w:sz w:val="18"/>
            <w:rPrChange w:id="6631" w:author="shorny" w:date="2014-06-09T17:53:00Z">
              <w:rPr/>
            </w:rPrChange>
          </w:rPr>
          <w:t xml:space="preserve"> </w:t>
        </w:r>
        <w:r w:rsidRPr="009D06A2">
          <w:rPr>
            <w:rStyle w:val="keyword1"/>
            <w:sz w:val="18"/>
            <w:rPrChange w:id="6632" w:author="shorny" w:date="2014-06-09T17:53:00Z">
              <w:rPr>
                <w:rStyle w:val="keyword1"/>
              </w:rPr>
            </w:rPrChange>
          </w:rPr>
          <w:t>VIEW</w:t>
        </w:r>
        <w:r w:rsidRPr="009D06A2">
          <w:rPr>
            <w:sz w:val="18"/>
            <w:rPrChange w:id="6633" w:author="shorny" w:date="2014-06-09T17:53:00Z">
              <w:rPr/>
            </w:rPrChange>
          </w:rPr>
          <w:t xml:space="preserve"> `Supervise </w:t>
        </w:r>
        <w:r w:rsidRPr="009D06A2">
          <w:rPr>
            <w:rStyle w:val="keyword1"/>
            <w:sz w:val="18"/>
            <w:rPrChange w:id="6634" w:author="shorny" w:date="2014-06-09T17:53:00Z">
              <w:rPr>
                <w:rStyle w:val="keyword1"/>
              </w:rPr>
            </w:rPrChange>
          </w:rPr>
          <w:t>as</w:t>
        </w:r>
        <w:r w:rsidRPr="009D06A2">
          <w:rPr>
            <w:sz w:val="18"/>
            <w:rPrChange w:id="6635" w:author="shorny" w:date="2014-06-09T17:53:00Z">
              <w:rPr/>
            </w:rPrChange>
          </w:rPr>
          <w:t xml:space="preserve"> </w:t>
        </w:r>
        <w:r w:rsidRPr="009D06A2">
          <w:rPr>
            <w:rStyle w:val="keyword1"/>
            <w:sz w:val="18"/>
            <w:rPrChange w:id="6636" w:author="shorny" w:date="2014-06-09T17:53:00Z">
              <w:rPr>
                <w:rStyle w:val="keyword1"/>
              </w:rPr>
            </w:rPrChange>
          </w:rPr>
          <w:t>primary</w:t>
        </w:r>
        <w:r w:rsidRPr="009D06A2">
          <w:rPr>
            <w:sz w:val="18"/>
            <w:rPrChange w:id="6637" w:author="shorny" w:date="2014-06-09T17:53:00Z">
              <w:rPr/>
            </w:rPrChange>
          </w:rPr>
          <w:t xml:space="preserve">` </w:t>
        </w:r>
        <w:r w:rsidRPr="009D06A2">
          <w:rPr>
            <w:rStyle w:val="keyword1"/>
            <w:sz w:val="18"/>
            <w:rPrChange w:id="6638" w:author="shorny" w:date="2014-06-09T17:53:00Z">
              <w:rPr>
                <w:rStyle w:val="keyword1"/>
              </w:rPr>
            </w:rPrChange>
          </w:rPr>
          <w:t>AS</w:t>
        </w:r>
      </w:ins>
    </w:p>
    <w:p w14:paraId="440D2ED3" w14:textId="77777777" w:rsidR="009D06A2" w:rsidRPr="009D06A2" w:rsidRDefault="009D06A2">
      <w:pPr>
        <w:pStyle w:val="HTMLPreformatted"/>
        <w:divId w:val="917055088"/>
        <w:rPr>
          <w:ins w:id="6639" w:author="shorny" w:date="2014-06-09T17:52:00Z"/>
          <w:sz w:val="18"/>
          <w:rPrChange w:id="6640" w:author="shorny" w:date="2014-06-09T17:53:00Z">
            <w:rPr>
              <w:ins w:id="6641" w:author="shorny" w:date="2014-06-09T17:52:00Z"/>
            </w:rPr>
          </w:rPrChange>
        </w:rPr>
      </w:pPr>
      <w:ins w:id="6642" w:author="shorny" w:date="2014-06-09T17:52:00Z">
        <w:r w:rsidRPr="009D06A2">
          <w:rPr>
            <w:rStyle w:val="keyword1"/>
            <w:sz w:val="18"/>
            <w:rPrChange w:id="6643" w:author="shorny" w:date="2014-06-09T17:53:00Z">
              <w:rPr>
                <w:rStyle w:val="keyword1"/>
              </w:rPr>
            </w:rPrChange>
          </w:rPr>
          <w:t>SELECT</w:t>
        </w:r>
        <w:r w:rsidRPr="009D06A2">
          <w:rPr>
            <w:sz w:val="18"/>
            <w:rPrChange w:id="6644" w:author="shorny" w:date="2014-06-09T17:53:00Z">
              <w:rPr/>
            </w:rPrChange>
          </w:rPr>
          <w:t xml:space="preserve"> * </w:t>
        </w:r>
      </w:ins>
    </w:p>
    <w:p w14:paraId="48CA30BD" w14:textId="77777777" w:rsidR="009D06A2" w:rsidRPr="009D06A2" w:rsidRDefault="009D06A2">
      <w:pPr>
        <w:pStyle w:val="HTMLPreformatted"/>
        <w:divId w:val="917055088"/>
        <w:rPr>
          <w:ins w:id="6645" w:author="shorny" w:date="2014-06-09T17:52:00Z"/>
          <w:sz w:val="18"/>
          <w:rPrChange w:id="6646" w:author="shorny" w:date="2014-06-09T17:53:00Z">
            <w:rPr>
              <w:ins w:id="6647" w:author="shorny" w:date="2014-06-09T17:52:00Z"/>
            </w:rPr>
          </w:rPrChange>
        </w:rPr>
      </w:pPr>
      <w:ins w:id="6648" w:author="shorny" w:date="2014-06-09T17:52:00Z">
        <w:r w:rsidRPr="009D06A2">
          <w:rPr>
            <w:rStyle w:val="keyword1"/>
            <w:sz w:val="18"/>
            <w:rPrChange w:id="6649" w:author="shorny" w:date="2014-06-09T17:53:00Z">
              <w:rPr>
                <w:rStyle w:val="keyword1"/>
              </w:rPr>
            </w:rPrChange>
          </w:rPr>
          <w:t>FROM</w:t>
        </w:r>
        <w:r w:rsidRPr="009D06A2">
          <w:rPr>
            <w:sz w:val="18"/>
            <w:rPrChange w:id="6650" w:author="shorny" w:date="2014-06-09T17:53:00Z">
              <w:rPr/>
            </w:rPrChange>
          </w:rPr>
          <w:t xml:space="preserve"> `Supervise </w:t>
        </w:r>
        <w:r w:rsidRPr="009D06A2">
          <w:rPr>
            <w:rStyle w:val="keyword1"/>
            <w:sz w:val="18"/>
            <w:rPrChange w:id="6651" w:author="shorny" w:date="2014-06-09T17:53:00Z">
              <w:rPr>
                <w:rStyle w:val="keyword1"/>
              </w:rPr>
            </w:rPrChange>
          </w:rPr>
          <w:t>as</w:t>
        </w:r>
        <w:r w:rsidRPr="009D06A2">
          <w:rPr>
            <w:sz w:val="18"/>
            <w:rPrChange w:id="6652" w:author="shorny" w:date="2014-06-09T17:53:00Z">
              <w:rPr/>
            </w:rPrChange>
          </w:rPr>
          <w:t xml:space="preserve">` </w:t>
        </w:r>
        <w:r w:rsidRPr="009D06A2">
          <w:rPr>
            <w:rStyle w:val="keyword1"/>
            <w:sz w:val="18"/>
            <w:rPrChange w:id="6653" w:author="shorny" w:date="2014-06-09T17:53:00Z">
              <w:rPr>
                <w:rStyle w:val="keyword1"/>
              </w:rPr>
            </w:rPrChange>
          </w:rPr>
          <w:t>AS</w:t>
        </w:r>
        <w:r w:rsidRPr="009D06A2">
          <w:rPr>
            <w:sz w:val="18"/>
            <w:rPrChange w:id="6654" w:author="shorny" w:date="2014-06-09T17:53:00Z">
              <w:rPr/>
            </w:rPrChange>
          </w:rPr>
          <w:t xml:space="preserve"> Super</w:t>
        </w:r>
      </w:ins>
    </w:p>
    <w:p w14:paraId="0FBCA592" w14:textId="77777777" w:rsidR="009D06A2" w:rsidRPr="009D06A2" w:rsidRDefault="009D06A2">
      <w:pPr>
        <w:pStyle w:val="HTMLPreformatted"/>
        <w:divId w:val="917055088"/>
        <w:rPr>
          <w:ins w:id="6655" w:author="shorny" w:date="2014-06-09T17:52:00Z"/>
          <w:sz w:val="18"/>
          <w:rPrChange w:id="6656" w:author="shorny" w:date="2014-06-09T17:53:00Z">
            <w:rPr>
              <w:ins w:id="6657" w:author="shorny" w:date="2014-06-09T17:52:00Z"/>
            </w:rPr>
          </w:rPrChange>
        </w:rPr>
      </w:pPr>
      <w:ins w:id="6658" w:author="shorny" w:date="2014-06-09T17:52:00Z">
        <w:r w:rsidRPr="009D06A2">
          <w:rPr>
            <w:rStyle w:val="keyword1"/>
            <w:sz w:val="18"/>
            <w:rPrChange w:id="6659" w:author="shorny" w:date="2014-06-09T17:53:00Z">
              <w:rPr>
                <w:rStyle w:val="keyword1"/>
              </w:rPr>
            </w:rPrChange>
          </w:rPr>
          <w:t>WHERE</w:t>
        </w:r>
        <w:r w:rsidRPr="009D06A2">
          <w:rPr>
            <w:sz w:val="18"/>
            <w:rPrChange w:id="6660" w:author="shorny" w:date="2014-06-09T17:53:00Z">
              <w:rPr/>
            </w:rPrChange>
          </w:rPr>
          <w:t xml:space="preserve"> Super.PrimarySupervisor = 1;</w:t>
        </w:r>
      </w:ins>
    </w:p>
    <w:p w14:paraId="53287C86" w14:textId="77777777" w:rsidR="009D06A2" w:rsidRPr="009D06A2" w:rsidRDefault="009D06A2">
      <w:pPr>
        <w:pStyle w:val="HTMLPreformatted"/>
        <w:divId w:val="917055088"/>
        <w:rPr>
          <w:ins w:id="6661" w:author="shorny" w:date="2014-06-09T17:52:00Z"/>
          <w:sz w:val="18"/>
          <w:rPrChange w:id="6662" w:author="shorny" w:date="2014-06-09T17:53:00Z">
            <w:rPr>
              <w:ins w:id="6663" w:author="shorny" w:date="2014-06-09T17:52:00Z"/>
            </w:rPr>
          </w:rPrChange>
        </w:rPr>
      </w:pPr>
    </w:p>
    <w:p w14:paraId="533DFA25" w14:textId="77777777" w:rsidR="009D06A2" w:rsidRPr="009D06A2" w:rsidRDefault="009D06A2">
      <w:pPr>
        <w:pStyle w:val="HTMLPreformatted"/>
        <w:divId w:val="917055088"/>
        <w:rPr>
          <w:ins w:id="6664" w:author="shorny" w:date="2014-06-09T17:52:00Z"/>
          <w:sz w:val="18"/>
          <w:rPrChange w:id="6665" w:author="shorny" w:date="2014-06-09T17:53:00Z">
            <w:rPr>
              <w:ins w:id="6666" w:author="shorny" w:date="2014-06-09T17:52:00Z"/>
            </w:rPr>
          </w:rPrChange>
        </w:rPr>
      </w:pPr>
      <w:ins w:id="6667" w:author="shorny" w:date="2014-06-09T17:52:00Z">
        <w:r w:rsidRPr="009D06A2">
          <w:rPr>
            <w:rStyle w:val="keyword1"/>
            <w:sz w:val="18"/>
            <w:rPrChange w:id="6668" w:author="shorny" w:date="2014-06-09T17:53:00Z">
              <w:rPr>
                <w:rStyle w:val="keyword1"/>
              </w:rPr>
            </w:rPrChange>
          </w:rPr>
          <w:t>DROP</w:t>
        </w:r>
        <w:r w:rsidRPr="009D06A2">
          <w:rPr>
            <w:sz w:val="18"/>
            <w:rPrChange w:id="6669" w:author="shorny" w:date="2014-06-09T17:53:00Z">
              <w:rPr/>
            </w:rPrChange>
          </w:rPr>
          <w:t xml:space="preserve"> </w:t>
        </w:r>
        <w:r w:rsidRPr="009D06A2">
          <w:rPr>
            <w:rStyle w:val="keyword1"/>
            <w:sz w:val="18"/>
            <w:rPrChange w:id="6670" w:author="shorny" w:date="2014-06-09T17:53:00Z">
              <w:rPr>
                <w:rStyle w:val="keyword1"/>
              </w:rPr>
            </w:rPrChange>
          </w:rPr>
          <w:t>VIEW</w:t>
        </w:r>
        <w:r w:rsidRPr="009D06A2">
          <w:rPr>
            <w:sz w:val="18"/>
            <w:rPrChange w:id="6671" w:author="shorny" w:date="2014-06-09T17:53:00Z">
              <w:rPr/>
            </w:rPrChange>
          </w:rPr>
          <w:t xml:space="preserve"> </w:t>
        </w:r>
        <w:r w:rsidRPr="009D06A2">
          <w:rPr>
            <w:rStyle w:val="function-name1"/>
            <w:sz w:val="18"/>
            <w:rPrChange w:id="6672" w:author="shorny" w:date="2014-06-09T17:53:00Z">
              <w:rPr>
                <w:rStyle w:val="function-name1"/>
              </w:rPr>
            </w:rPrChange>
          </w:rPr>
          <w:t>IF</w:t>
        </w:r>
        <w:r w:rsidRPr="009D06A2">
          <w:rPr>
            <w:sz w:val="18"/>
            <w:rPrChange w:id="6673" w:author="shorny" w:date="2014-06-09T17:53:00Z">
              <w:rPr/>
            </w:rPrChange>
          </w:rPr>
          <w:t xml:space="preserve"> </w:t>
        </w:r>
        <w:r w:rsidRPr="009D06A2">
          <w:rPr>
            <w:rStyle w:val="keyword1"/>
            <w:sz w:val="18"/>
            <w:rPrChange w:id="6674" w:author="shorny" w:date="2014-06-09T17:53:00Z">
              <w:rPr>
                <w:rStyle w:val="keyword1"/>
              </w:rPr>
            </w:rPrChange>
          </w:rPr>
          <w:t>EXISTS</w:t>
        </w:r>
        <w:r w:rsidRPr="009D06A2">
          <w:rPr>
            <w:sz w:val="18"/>
            <w:rPrChange w:id="6675" w:author="shorny" w:date="2014-06-09T17:53:00Z">
              <w:rPr/>
            </w:rPrChange>
          </w:rPr>
          <w:t xml:space="preserve"> `Supervise </w:t>
        </w:r>
        <w:r w:rsidRPr="009D06A2">
          <w:rPr>
            <w:rStyle w:val="keyword1"/>
            <w:sz w:val="18"/>
            <w:rPrChange w:id="6676" w:author="shorny" w:date="2014-06-09T17:53:00Z">
              <w:rPr>
                <w:rStyle w:val="keyword1"/>
              </w:rPr>
            </w:rPrChange>
          </w:rPr>
          <w:t>as</w:t>
        </w:r>
        <w:r w:rsidRPr="009D06A2">
          <w:rPr>
            <w:sz w:val="18"/>
            <w:rPrChange w:id="6677" w:author="shorny" w:date="2014-06-09T17:53:00Z">
              <w:rPr/>
            </w:rPrChange>
          </w:rPr>
          <w:t xml:space="preserve"> associate` ;</w:t>
        </w:r>
      </w:ins>
    </w:p>
    <w:p w14:paraId="0BB232A3" w14:textId="77777777" w:rsidR="009D06A2" w:rsidRPr="009D06A2" w:rsidRDefault="009D06A2">
      <w:pPr>
        <w:pStyle w:val="HTMLPreformatted"/>
        <w:divId w:val="917055088"/>
        <w:rPr>
          <w:ins w:id="6678" w:author="shorny" w:date="2014-06-09T17:52:00Z"/>
          <w:sz w:val="18"/>
          <w:rPrChange w:id="6679" w:author="shorny" w:date="2014-06-09T17:53:00Z">
            <w:rPr>
              <w:ins w:id="6680" w:author="shorny" w:date="2014-06-09T17:52:00Z"/>
            </w:rPr>
          </w:rPrChange>
        </w:rPr>
      </w:pPr>
      <w:ins w:id="6681" w:author="shorny" w:date="2014-06-09T17:52:00Z">
        <w:r w:rsidRPr="009D06A2">
          <w:rPr>
            <w:rStyle w:val="keyword1"/>
            <w:sz w:val="18"/>
            <w:rPrChange w:id="6682" w:author="shorny" w:date="2014-06-09T17:53:00Z">
              <w:rPr>
                <w:rStyle w:val="keyword1"/>
              </w:rPr>
            </w:rPrChange>
          </w:rPr>
          <w:t>CREATE</w:t>
        </w:r>
        <w:r w:rsidRPr="009D06A2">
          <w:rPr>
            <w:sz w:val="18"/>
            <w:rPrChange w:id="6683" w:author="shorny" w:date="2014-06-09T17:53:00Z">
              <w:rPr/>
            </w:rPrChange>
          </w:rPr>
          <w:t xml:space="preserve"> </w:t>
        </w:r>
        <w:r w:rsidRPr="009D06A2">
          <w:rPr>
            <w:rStyle w:val="keyword1"/>
            <w:sz w:val="18"/>
            <w:rPrChange w:id="6684" w:author="shorny" w:date="2014-06-09T17:53:00Z">
              <w:rPr>
                <w:rStyle w:val="keyword1"/>
              </w:rPr>
            </w:rPrChange>
          </w:rPr>
          <w:t>VIEW</w:t>
        </w:r>
        <w:r w:rsidRPr="009D06A2">
          <w:rPr>
            <w:sz w:val="18"/>
            <w:rPrChange w:id="6685" w:author="shorny" w:date="2014-06-09T17:53:00Z">
              <w:rPr/>
            </w:rPrChange>
          </w:rPr>
          <w:t xml:space="preserve"> `Supervise </w:t>
        </w:r>
        <w:r w:rsidRPr="009D06A2">
          <w:rPr>
            <w:rStyle w:val="keyword1"/>
            <w:sz w:val="18"/>
            <w:rPrChange w:id="6686" w:author="shorny" w:date="2014-06-09T17:53:00Z">
              <w:rPr>
                <w:rStyle w:val="keyword1"/>
              </w:rPr>
            </w:rPrChange>
          </w:rPr>
          <w:t>as</w:t>
        </w:r>
        <w:r w:rsidRPr="009D06A2">
          <w:rPr>
            <w:sz w:val="18"/>
            <w:rPrChange w:id="6687" w:author="shorny" w:date="2014-06-09T17:53:00Z">
              <w:rPr/>
            </w:rPrChange>
          </w:rPr>
          <w:t xml:space="preserve"> associate` </w:t>
        </w:r>
        <w:r w:rsidRPr="009D06A2">
          <w:rPr>
            <w:rStyle w:val="keyword1"/>
            <w:sz w:val="18"/>
            <w:rPrChange w:id="6688" w:author="shorny" w:date="2014-06-09T17:53:00Z">
              <w:rPr>
                <w:rStyle w:val="keyword1"/>
              </w:rPr>
            </w:rPrChange>
          </w:rPr>
          <w:t>AS</w:t>
        </w:r>
      </w:ins>
    </w:p>
    <w:p w14:paraId="4E4D5ED9" w14:textId="77777777" w:rsidR="009D06A2" w:rsidRPr="009D06A2" w:rsidRDefault="009D06A2">
      <w:pPr>
        <w:pStyle w:val="HTMLPreformatted"/>
        <w:divId w:val="917055088"/>
        <w:rPr>
          <w:ins w:id="6689" w:author="shorny" w:date="2014-06-09T17:52:00Z"/>
          <w:sz w:val="18"/>
          <w:rPrChange w:id="6690" w:author="shorny" w:date="2014-06-09T17:53:00Z">
            <w:rPr>
              <w:ins w:id="6691" w:author="shorny" w:date="2014-06-09T17:52:00Z"/>
            </w:rPr>
          </w:rPrChange>
        </w:rPr>
      </w:pPr>
      <w:ins w:id="6692" w:author="shorny" w:date="2014-06-09T17:52:00Z">
        <w:r w:rsidRPr="009D06A2">
          <w:rPr>
            <w:rStyle w:val="keyword1"/>
            <w:sz w:val="18"/>
            <w:rPrChange w:id="6693" w:author="shorny" w:date="2014-06-09T17:53:00Z">
              <w:rPr>
                <w:rStyle w:val="keyword1"/>
              </w:rPr>
            </w:rPrChange>
          </w:rPr>
          <w:t>SELECT</w:t>
        </w:r>
        <w:r w:rsidRPr="009D06A2">
          <w:rPr>
            <w:sz w:val="18"/>
            <w:rPrChange w:id="6694" w:author="shorny" w:date="2014-06-09T17:53:00Z">
              <w:rPr/>
            </w:rPrChange>
          </w:rPr>
          <w:t xml:space="preserve"> * </w:t>
        </w:r>
      </w:ins>
    </w:p>
    <w:p w14:paraId="093C7730" w14:textId="77777777" w:rsidR="009D06A2" w:rsidRPr="009D06A2" w:rsidRDefault="009D06A2">
      <w:pPr>
        <w:pStyle w:val="HTMLPreformatted"/>
        <w:divId w:val="917055088"/>
        <w:rPr>
          <w:ins w:id="6695" w:author="shorny" w:date="2014-06-09T17:52:00Z"/>
          <w:sz w:val="18"/>
          <w:rPrChange w:id="6696" w:author="shorny" w:date="2014-06-09T17:53:00Z">
            <w:rPr>
              <w:ins w:id="6697" w:author="shorny" w:date="2014-06-09T17:52:00Z"/>
            </w:rPr>
          </w:rPrChange>
        </w:rPr>
      </w:pPr>
      <w:ins w:id="6698" w:author="shorny" w:date="2014-06-09T17:52:00Z">
        <w:r w:rsidRPr="009D06A2">
          <w:rPr>
            <w:rStyle w:val="keyword1"/>
            <w:sz w:val="18"/>
            <w:rPrChange w:id="6699" w:author="shorny" w:date="2014-06-09T17:53:00Z">
              <w:rPr>
                <w:rStyle w:val="keyword1"/>
              </w:rPr>
            </w:rPrChange>
          </w:rPr>
          <w:t>FROM</w:t>
        </w:r>
        <w:r w:rsidRPr="009D06A2">
          <w:rPr>
            <w:sz w:val="18"/>
            <w:rPrChange w:id="6700" w:author="shorny" w:date="2014-06-09T17:53:00Z">
              <w:rPr/>
            </w:rPrChange>
          </w:rPr>
          <w:t xml:space="preserve"> `Supervise </w:t>
        </w:r>
        <w:r w:rsidRPr="009D06A2">
          <w:rPr>
            <w:rStyle w:val="keyword1"/>
            <w:sz w:val="18"/>
            <w:rPrChange w:id="6701" w:author="shorny" w:date="2014-06-09T17:53:00Z">
              <w:rPr>
                <w:rStyle w:val="keyword1"/>
              </w:rPr>
            </w:rPrChange>
          </w:rPr>
          <w:t>as</w:t>
        </w:r>
        <w:r w:rsidRPr="009D06A2">
          <w:rPr>
            <w:sz w:val="18"/>
            <w:rPrChange w:id="6702" w:author="shorny" w:date="2014-06-09T17:53:00Z">
              <w:rPr/>
            </w:rPrChange>
          </w:rPr>
          <w:t xml:space="preserve">` </w:t>
        </w:r>
        <w:r w:rsidRPr="009D06A2">
          <w:rPr>
            <w:rStyle w:val="keyword1"/>
            <w:sz w:val="18"/>
            <w:rPrChange w:id="6703" w:author="shorny" w:date="2014-06-09T17:53:00Z">
              <w:rPr>
                <w:rStyle w:val="keyword1"/>
              </w:rPr>
            </w:rPrChange>
          </w:rPr>
          <w:t>AS</w:t>
        </w:r>
        <w:r w:rsidRPr="009D06A2">
          <w:rPr>
            <w:sz w:val="18"/>
            <w:rPrChange w:id="6704" w:author="shorny" w:date="2014-06-09T17:53:00Z">
              <w:rPr/>
            </w:rPrChange>
          </w:rPr>
          <w:t xml:space="preserve"> Super</w:t>
        </w:r>
      </w:ins>
    </w:p>
    <w:p w14:paraId="6FB5236F" w14:textId="77777777" w:rsidR="009D06A2" w:rsidRPr="009D06A2" w:rsidRDefault="009D06A2">
      <w:pPr>
        <w:pStyle w:val="HTMLPreformatted"/>
        <w:divId w:val="917055088"/>
        <w:rPr>
          <w:ins w:id="6705" w:author="shorny" w:date="2014-06-09T17:52:00Z"/>
          <w:sz w:val="18"/>
          <w:rPrChange w:id="6706" w:author="shorny" w:date="2014-06-09T17:53:00Z">
            <w:rPr>
              <w:ins w:id="6707" w:author="shorny" w:date="2014-06-09T17:52:00Z"/>
            </w:rPr>
          </w:rPrChange>
        </w:rPr>
      </w:pPr>
      <w:ins w:id="6708" w:author="shorny" w:date="2014-06-09T17:52:00Z">
        <w:r w:rsidRPr="009D06A2">
          <w:rPr>
            <w:rStyle w:val="keyword1"/>
            <w:sz w:val="18"/>
            <w:rPrChange w:id="6709" w:author="shorny" w:date="2014-06-09T17:53:00Z">
              <w:rPr>
                <w:rStyle w:val="keyword1"/>
              </w:rPr>
            </w:rPrChange>
          </w:rPr>
          <w:t>WHERE</w:t>
        </w:r>
        <w:r w:rsidRPr="009D06A2">
          <w:rPr>
            <w:sz w:val="18"/>
            <w:rPrChange w:id="6710" w:author="shorny" w:date="2014-06-09T17:53:00Z">
              <w:rPr/>
            </w:rPrChange>
          </w:rPr>
          <w:t xml:space="preserve"> Super.PrimarySupervisor = 0;</w:t>
        </w:r>
      </w:ins>
    </w:p>
    <w:p w14:paraId="131D3F9B" w14:textId="77777777" w:rsidR="009D06A2" w:rsidRPr="009D06A2" w:rsidRDefault="009D06A2">
      <w:pPr>
        <w:pStyle w:val="HTMLPreformatted"/>
        <w:divId w:val="917055088"/>
        <w:rPr>
          <w:ins w:id="6711" w:author="shorny" w:date="2014-06-09T17:52:00Z"/>
          <w:sz w:val="18"/>
          <w:rPrChange w:id="6712" w:author="shorny" w:date="2014-06-09T17:53:00Z">
            <w:rPr>
              <w:ins w:id="6713" w:author="shorny" w:date="2014-06-09T17:52:00Z"/>
            </w:rPr>
          </w:rPrChange>
        </w:rPr>
      </w:pPr>
    </w:p>
    <w:p w14:paraId="641DCE89" w14:textId="77777777" w:rsidR="009D06A2" w:rsidRPr="009D06A2" w:rsidRDefault="009D06A2">
      <w:pPr>
        <w:pStyle w:val="HTMLPreformatted"/>
        <w:divId w:val="917055088"/>
        <w:rPr>
          <w:ins w:id="6714" w:author="shorny" w:date="2014-06-09T17:52:00Z"/>
          <w:sz w:val="18"/>
          <w:rPrChange w:id="6715" w:author="shorny" w:date="2014-06-09T17:53:00Z">
            <w:rPr>
              <w:ins w:id="6716" w:author="shorny" w:date="2014-06-09T17:52:00Z"/>
            </w:rPr>
          </w:rPrChange>
        </w:rPr>
      </w:pPr>
    </w:p>
    <w:p w14:paraId="66894492" w14:textId="77777777" w:rsidR="009D06A2" w:rsidRPr="009D06A2" w:rsidRDefault="009D06A2">
      <w:pPr>
        <w:pStyle w:val="HTMLPreformatted"/>
        <w:divId w:val="917055088"/>
        <w:rPr>
          <w:ins w:id="6717" w:author="shorny" w:date="2014-06-09T17:52:00Z"/>
          <w:sz w:val="18"/>
          <w:rPrChange w:id="6718" w:author="shorny" w:date="2014-06-09T17:53:00Z">
            <w:rPr>
              <w:ins w:id="6719" w:author="shorny" w:date="2014-06-09T17:52:00Z"/>
            </w:rPr>
          </w:rPrChange>
        </w:rPr>
      </w:pPr>
    </w:p>
    <w:p w14:paraId="3B1876F9" w14:textId="77777777" w:rsidR="009D06A2" w:rsidRPr="009D06A2" w:rsidRDefault="009D06A2">
      <w:pPr>
        <w:pStyle w:val="HTMLPreformatted"/>
        <w:divId w:val="917055088"/>
        <w:rPr>
          <w:ins w:id="6720" w:author="shorny" w:date="2014-06-09T17:52:00Z"/>
          <w:sz w:val="18"/>
          <w:rPrChange w:id="6721" w:author="shorny" w:date="2014-06-09T17:53:00Z">
            <w:rPr>
              <w:ins w:id="6722" w:author="shorny" w:date="2014-06-09T17:52:00Z"/>
            </w:rPr>
          </w:rPrChange>
        </w:rPr>
      </w:pPr>
      <w:ins w:id="6723" w:author="shorny" w:date="2014-06-09T17:52:00Z">
        <w:r w:rsidRPr="009D06A2">
          <w:rPr>
            <w:sz w:val="18"/>
            <w:rPrChange w:id="6724" w:author="shorny" w:date="2014-06-09T17:53:00Z">
              <w:rPr/>
            </w:rPrChange>
          </w:rPr>
          <w:t>DELIMITER $$</w:t>
        </w:r>
      </w:ins>
    </w:p>
    <w:p w14:paraId="3498F172" w14:textId="77777777" w:rsidR="009D06A2" w:rsidRPr="009D06A2" w:rsidRDefault="009D06A2">
      <w:pPr>
        <w:pStyle w:val="HTMLPreformatted"/>
        <w:divId w:val="917055088"/>
        <w:rPr>
          <w:ins w:id="6725" w:author="shorny" w:date="2014-06-09T17:52:00Z"/>
          <w:sz w:val="18"/>
          <w:rPrChange w:id="6726" w:author="shorny" w:date="2014-06-09T17:53:00Z">
            <w:rPr>
              <w:ins w:id="6727" w:author="shorny" w:date="2014-06-09T17:52:00Z"/>
            </w:rPr>
          </w:rPrChange>
        </w:rPr>
      </w:pPr>
    </w:p>
    <w:p w14:paraId="6A7364B9" w14:textId="4CDC52D0" w:rsidR="009D06A2" w:rsidRDefault="009D06A2">
      <w:pPr>
        <w:pStyle w:val="HTMLPreformatted"/>
        <w:divId w:val="917055088"/>
        <w:rPr>
          <w:ins w:id="6728" w:author="shorny" w:date="2014-06-09T17:53:00Z"/>
          <w:rStyle w:val="comment1"/>
          <w:sz w:val="18"/>
        </w:rPr>
      </w:pPr>
      <w:ins w:id="6729" w:author="shorny" w:date="2014-06-09T17:52:00Z">
        <w:r w:rsidRPr="009D06A2">
          <w:rPr>
            <w:rStyle w:val="comment1"/>
            <w:sz w:val="18"/>
            <w:rPrChange w:id="6730" w:author="shorny" w:date="2014-06-09T17:53:00Z">
              <w:rPr>
                <w:rStyle w:val="comment1"/>
              </w:rPr>
            </w:rPrChange>
          </w:rPr>
          <w:t>-- A function to simulate user switching</w:t>
        </w:r>
      </w:ins>
      <w:ins w:id="6731" w:author="shorny" w:date="2014-06-09T17:53:00Z">
        <w:r>
          <w:rPr>
            <w:rStyle w:val="comment1"/>
            <w:sz w:val="18"/>
          </w:rPr>
          <w:t>, as we don’t have facility to do this</w:t>
        </w:r>
      </w:ins>
    </w:p>
    <w:p w14:paraId="05BD5E6E" w14:textId="3B61DFE3" w:rsidR="009D06A2" w:rsidRPr="009D06A2" w:rsidRDefault="009D06A2">
      <w:pPr>
        <w:pStyle w:val="HTMLPreformatted"/>
        <w:divId w:val="917055088"/>
        <w:rPr>
          <w:ins w:id="6732" w:author="shorny" w:date="2014-06-09T17:52:00Z"/>
          <w:rStyle w:val="comment1"/>
          <w:sz w:val="18"/>
          <w:rPrChange w:id="6733" w:author="shorny" w:date="2014-06-09T17:53:00Z">
            <w:rPr>
              <w:ins w:id="6734" w:author="shorny" w:date="2014-06-09T17:52:00Z"/>
              <w:rStyle w:val="comment1"/>
            </w:rPr>
          </w:rPrChange>
        </w:rPr>
      </w:pPr>
      <w:ins w:id="6735" w:author="shorny" w:date="2014-06-09T17:53:00Z">
        <w:r>
          <w:rPr>
            <w:rStyle w:val="comment1"/>
            <w:sz w:val="18"/>
          </w:rPr>
          <w:t>-- for real on the university system</w:t>
        </w:r>
      </w:ins>
    </w:p>
    <w:p w14:paraId="67EC03E4" w14:textId="77777777" w:rsidR="009D06A2" w:rsidRPr="009D06A2" w:rsidRDefault="009D06A2">
      <w:pPr>
        <w:pStyle w:val="HTMLPreformatted"/>
        <w:divId w:val="917055088"/>
        <w:rPr>
          <w:ins w:id="6736" w:author="shorny" w:date="2014-06-09T17:52:00Z"/>
          <w:rStyle w:val="comment1"/>
          <w:sz w:val="18"/>
          <w:rPrChange w:id="6737" w:author="shorny" w:date="2014-06-09T17:53:00Z">
            <w:rPr>
              <w:ins w:id="6738" w:author="shorny" w:date="2014-06-09T17:52:00Z"/>
              <w:rStyle w:val="comment1"/>
            </w:rPr>
          </w:rPrChange>
        </w:rPr>
      </w:pPr>
      <w:ins w:id="6739" w:author="shorny" w:date="2014-06-09T17:52:00Z">
        <w:r w:rsidRPr="009D06A2">
          <w:rPr>
            <w:rStyle w:val="comment1"/>
            <w:sz w:val="18"/>
            <w:rPrChange w:id="6740" w:author="shorny" w:date="2014-06-09T17:53:00Z">
              <w:rPr>
                <w:rStyle w:val="comment1"/>
              </w:rPr>
            </w:rPrChange>
          </w:rPr>
          <w:t>-- +--------+--------+----------+--------------+-------------------------------+</w:t>
        </w:r>
      </w:ins>
    </w:p>
    <w:p w14:paraId="645E373D" w14:textId="77777777" w:rsidR="009D06A2" w:rsidRPr="009D06A2" w:rsidRDefault="009D06A2">
      <w:pPr>
        <w:pStyle w:val="HTMLPreformatted"/>
        <w:divId w:val="917055088"/>
        <w:rPr>
          <w:ins w:id="6741" w:author="shorny" w:date="2014-06-09T17:52:00Z"/>
          <w:rStyle w:val="comment1"/>
          <w:sz w:val="18"/>
          <w:rPrChange w:id="6742" w:author="shorny" w:date="2014-06-09T17:53:00Z">
            <w:rPr>
              <w:ins w:id="6743" w:author="shorny" w:date="2014-06-09T17:52:00Z"/>
              <w:rStyle w:val="comment1"/>
            </w:rPr>
          </w:rPrChange>
        </w:rPr>
      </w:pPr>
      <w:ins w:id="6744" w:author="shorny" w:date="2014-06-09T17:52:00Z">
        <w:r w:rsidRPr="009D06A2">
          <w:rPr>
            <w:rStyle w:val="comment1"/>
            <w:sz w:val="18"/>
            <w:rPrChange w:id="6745" w:author="shorny" w:date="2014-06-09T17:53:00Z">
              <w:rPr>
                <w:rStyle w:val="comment1"/>
              </w:rPr>
            </w:rPrChange>
          </w:rPr>
          <w:t>-- |StaffID | FName  | LName    | canSupervise | email                         |</w:t>
        </w:r>
      </w:ins>
    </w:p>
    <w:p w14:paraId="0D7A1134" w14:textId="77777777" w:rsidR="009D06A2" w:rsidRPr="009D06A2" w:rsidRDefault="009D06A2">
      <w:pPr>
        <w:pStyle w:val="HTMLPreformatted"/>
        <w:divId w:val="917055088"/>
        <w:rPr>
          <w:ins w:id="6746" w:author="shorny" w:date="2014-06-09T17:52:00Z"/>
          <w:rStyle w:val="comment1"/>
          <w:sz w:val="18"/>
          <w:rPrChange w:id="6747" w:author="shorny" w:date="2014-06-09T17:53:00Z">
            <w:rPr>
              <w:ins w:id="6748" w:author="shorny" w:date="2014-06-09T17:52:00Z"/>
              <w:rStyle w:val="comment1"/>
            </w:rPr>
          </w:rPrChange>
        </w:rPr>
      </w:pPr>
      <w:ins w:id="6749" w:author="shorny" w:date="2014-06-09T17:52:00Z">
        <w:r w:rsidRPr="009D06A2">
          <w:rPr>
            <w:rStyle w:val="comment1"/>
            <w:sz w:val="18"/>
            <w:rPrChange w:id="6750" w:author="shorny" w:date="2014-06-09T17:53:00Z">
              <w:rPr>
                <w:rStyle w:val="comment1"/>
              </w:rPr>
            </w:rPrChange>
          </w:rPr>
          <w:t>-- +--------+--------+----------+--------------+-------------------------------+</w:t>
        </w:r>
      </w:ins>
    </w:p>
    <w:p w14:paraId="1EF2BCE7" w14:textId="77777777" w:rsidR="009D06A2" w:rsidRPr="009D06A2" w:rsidRDefault="009D06A2">
      <w:pPr>
        <w:pStyle w:val="HTMLPreformatted"/>
        <w:divId w:val="917055088"/>
        <w:rPr>
          <w:ins w:id="6751" w:author="shorny" w:date="2014-06-09T17:52:00Z"/>
          <w:rStyle w:val="comment1"/>
          <w:sz w:val="18"/>
          <w:rPrChange w:id="6752" w:author="shorny" w:date="2014-06-09T17:53:00Z">
            <w:rPr>
              <w:ins w:id="6753" w:author="shorny" w:date="2014-06-09T17:52:00Z"/>
              <w:rStyle w:val="comment1"/>
            </w:rPr>
          </w:rPrChange>
        </w:rPr>
      </w:pPr>
      <w:ins w:id="6754" w:author="shorny" w:date="2014-06-09T17:52:00Z">
        <w:r w:rsidRPr="009D06A2">
          <w:rPr>
            <w:rStyle w:val="comment1"/>
            <w:sz w:val="18"/>
            <w:rPrChange w:id="6755" w:author="shorny" w:date="2014-06-09T17:53:00Z">
              <w:rPr>
                <w:rStyle w:val="comment1"/>
              </w:rPr>
            </w:rPrChange>
          </w:rPr>
          <w:t>-- |   1000 | Denise | de Vries |            1 | denise.deries@flinders.edu.au |</w:t>
        </w:r>
      </w:ins>
    </w:p>
    <w:p w14:paraId="6145A88E" w14:textId="77777777" w:rsidR="009D06A2" w:rsidRPr="009D06A2" w:rsidRDefault="009D06A2">
      <w:pPr>
        <w:pStyle w:val="HTMLPreformatted"/>
        <w:divId w:val="917055088"/>
        <w:rPr>
          <w:ins w:id="6756" w:author="shorny" w:date="2014-06-09T17:52:00Z"/>
          <w:rStyle w:val="comment1"/>
          <w:sz w:val="18"/>
          <w:rPrChange w:id="6757" w:author="shorny" w:date="2014-06-09T17:53:00Z">
            <w:rPr>
              <w:ins w:id="6758" w:author="shorny" w:date="2014-06-09T17:52:00Z"/>
              <w:rStyle w:val="comment1"/>
            </w:rPr>
          </w:rPrChange>
        </w:rPr>
      </w:pPr>
      <w:ins w:id="6759" w:author="shorny" w:date="2014-06-09T17:52:00Z">
        <w:r w:rsidRPr="009D06A2">
          <w:rPr>
            <w:rStyle w:val="comment1"/>
            <w:sz w:val="18"/>
            <w:rPrChange w:id="6760" w:author="shorny" w:date="2014-06-09T17:53:00Z">
              <w:rPr>
                <w:rStyle w:val="comment1"/>
              </w:rPr>
            </w:rPrChange>
          </w:rPr>
          <w:t>-- |   1001 | Paul   | Calder   |            1 | paul.calder@flinders.edu.au   |</w:t>
        </w:r>
      </w:ins>
    </w:p>
    <w:p w14:paraId="48604A18" w14:textId="77777777" w:rsidR="009D06A2" w:rsidRPr="009D06A2" w:rsidRDefault="009D06A2">
      <w:pPr>
        <w:pStyle w:val="HTMLPreformatted"/>
        <w:divId w:val="917055088"/>
        <w:rPr>
          <w:ins w:id="6761" w:author="shorny" w:date="2014-06-09T17:52:00Z"/>
          <w:rStyle w:val="comment1"/>
          <w:sz w:val="18"/>
          <w:rPrChange w:id="6762" w:author="shorny" w:date="2014-06-09T17:53:00Z">
            <w:rPr>
              <w:ins w:id="6763" w:author="shorny" w:date="2014-06-09T17:52:00Z"/>
              <w:rStyle w:val="comment1"/>
            </w:rPr>
          </w:rPrChange>
        </w:rPr>
      </w:pPr>
      <w:ins w:id="6764" w:author="shorny" w:date="2014-06-09T17:52:00Z">
        <w:r w:rsidRPr="009D06A2">
          <w:rPr>
            <w:rStyle w:val="comment1"/>
            <w:sz w:val="18"/>
            <w:rPrChange w:id="6765" w:author="shorny" w:date="2014-06-09T17:53:00Z">
              <w:rPr>
                <w:rStyle w:val="comment1"/>
              </w:rPr>
            </w:rPrChange>
          </w:rPr>
          <w:t>-- |   1002 | John   | Roddick  |            1 | john.roddick@flinders.edu.au  |</w:t>
        </w:r>
      </w:ins>
    </w:p>
    <w:p w14:paraId="310753E2" w14:textId="77777777" w:rsidR="009D06A2" w:rsidRPr="009D06A2" w:rsidRDefault="009D06A2">
      <w:pPr>
        <w:pStyle w:val="HTMLPreformatted"/>
        <w:divId w:val="917055088"/>
        <w:rPr>
          <w:ins w:id="6766" w:author="shorny" w:date="2014-06-09T17:52:00Z"/>
          <w:rStyle w:val="comment1"/>
          <w:sz w:val="18"/>
          <w:rPrChange w:id="6767" w:author="shorny" w:date="2014-06-09T17:53:00Z">
            <w:rPr>
              <w:ins w:id="6768" w:author="shorny" w:date="2014-06-09T17:52:00Z"/>
              <w:rStyle w:val="comment1"/>
            </w:rPr>
          </w:rPrChange>
        </w:rPr>
      </w:pPr>
      <w:ins w:id="6769" w:author="shorny" w:date="2014-06-09T17:52:00Z">
        <w:r w:rsidRPr="009D06A2">
          <w:rPr>
            <w:rStyle w:val="comment1"/>
            <w:sz w:val="18"/>
            <w:rPrChange w:id="6770" w:author="shorny" w:date="2014-06-09T17:53:00Z">
              <w:rPr>
                <w:rStyle w:val="comment1"/>
              </w:rPr>
            </w:rPrChange>
          </w:rPr>
          <w:t>-- |   1003 | Jennie | Brand    |            0 | jennie.brand@flinders.edu.au  |</w:t>
        </w:r>
      </w:ins>
    </w:p>
    <w:p w14:paraId="0129E4CA" w14:textId="77777777" w:rsidR="009D06A2" w:rsidRPr="009D06A2" w:rsidRDefault="009D06A2">
      <w:pPr>
        <w:pStyle w:val="HTMLPreformatted"/>
        <w:divId w:val="917055088"/>
        <w:rPr>
          <w:ins w:id="6771" w:author="shorny" w:date="2014-06-09T17:52:00Z"/>
          <w:rStyle w:val="comment1"/>
          <w:sz w:val="18"/>
          <w:rPrChange w:id="6772" w:author="shorny" w:date="2014-06-09T17:53:00Z">
            <w:rPr>
              <w:ins w:id="6773" w:author="shorny" w:date="2014-06-09T17:52:00Z"/>
              <w:rStyle w:val="comment1"/>
            </w:rPr>
          </w:rPrChange>
        </w:rPr>
      </w:pPr>
      <w:ins w:id="6774" w:author="shorny" w:date="2014-06-09T17:52:00Z">
        <w:r w:rsidRPr="009D06A2">
          <w:rPr>
            <w:rStyle w:val="comment1"/>
            <w:sz w:val="18"/>
            <w:rPrChange w:id="6775" w:author="shorny" w:date="2014-06-09T17:53:00Z">
              <w:rPr>
                <w:rStyle w:val="comment1"/>
              </w:rPr>
            </w:rPrChange>
          </w:rPr>
          <w:t>-- +--------+--------+----------+--------------+-------------------------------+</w:t>
        </w:r>
      </w:ins>
    </w:p>
    <w:p w14:paraId="3F3ACB23" w14:textId="77777777" w:rsidR="009D06A2" w:rsidRPr="009D06A2" w:rsidRDefault="009D06A2">
      <w:pPr>
        <w:pStyle w:val="HTMLPreformatted"/>
        <w:divId w:val="917055088"/>
        <w:rPr>
          <w:ins w:id="6776" w:author="shorny" w:date="2014-06-09T17:52:00Z"/>
          <w:sz w:val="18"/>
          <w:rPrChange w:id="6777" w:author="shorny" w:date="2014-06-09T17:53:00Z">
            <w:rPr>
              <w:ins w:id="6778" w:author="shorny" w:date="2014-06-09T17:52:00Z"/>
            </w:rPr>
          </w:rPrChange>
        </w:rPr>
      </w:pPr>
      <w:ins w:id="6779" w:author="shorny" w:date="2014-06-09T17:52:00Z">
        <w:r w:rsidRPr="009D06A2">
          <w:rPr>
            <w:rStyle w:val="keyword1"/>
            <w:sz w:val="18"/>
            <w:rPrChange w:id="6780" w:author="shorny" w:date="2014-06-09T17:53:00Z">
              <w:rPr>
                <w:rStyle w:val="keyword1"/>
              </w:rPr>
            </w:rPrChange>
          </w:rPr>
          <w:t>DROP</w:t>
        </w:r>
        <w:r w:rsidRPr="009D06A2">
          <w:rPr>
            <w:sz w:val="18"/>
            <w:rPrChange w:id="6781" w:author="shorny" w:date="2014-06-09T17:53:00Z">
              <w:rPr/>
            </w:rPrChange>
          </w:rPr>
          <w:t xml:space="preserve"> </w:t>
        </w:r>
        <w:r w:rsidRPr="009D06A2">
          <w:rPr>
            <w:rStyle w:val="keyword1"/>
            <w:sz w:val="18"/>
            <w:rPrChange w:id="6782" w:author="shorny" w:date="2014-06-09T17:53:00Z">
              <w:rPr>
                <w:rStyle w:val="keyword1"/>
              </w:rPr>
            </w:rPrChange>
          </w:rPr>
          <w:t>FUNCTION</w:t>
        </w:r>
        <w:r w:rsidRPr="009D06A2">
          <w:rPr>
            <w:sz w:val="18"/>
            <w:rPrChange w:id="6783" w:author="shorny" w:date="2014-06-09T17:53:00Z">
              <w:rPr/>
            </w:rPrChange>
          </w:rPr>
          <w:t xml:space="preserve"> </w:t>
        </w:r>
        <w:r w:rsidRPr="009D06A2">
          <w:rPr>
            <w:rStyle w:val="function-name1"/>
            <w:sz w:val="18"/>
            <w:rPrChange w:id="6784" w:author="shorny" w:date="2014-06-09T17:53:00Z">
              <w:rPr>
                <w:rStyle w:val="function-name1"/>
              </w:rPr>
            </w:rPrChange>
          </w:rPr>
          <w:t>IF</w:t>
        </w:r>
        <w:r w:rsidRPr="009D06A2">
          <w:rPr>
            <w:sz w:val="18"/>
            <w:rPrChange w:id="6785" w:author="shorny" w:date="2014-06-09T17:53:00Z">
              <w:rPr/>
            </w:rPrChange>
          </w:rPr>
          <w:t xml:space="preserve"> </w:t>
        </w:r>
        <w:r w:rsidRPr="009D06A2">
          <w:rPr>
            <w:rStyle w:val="keyword1"/>
            <w:sz w:val="18"/>
            <w:rPrChange w:id="6786" w:author="shorny" w:date="2014-06-09T17:53:00Z">
              <w:rPr>
                <w:rStyle w:val="keyword1"/>
              </w:rPr>
            </w:rPrChange>
          </w:rPr>
          <w:t>EXISTS</w:t>
        </w:r>
        <w:r w:rsidRPr="009D06A2">
          <w:rPr>
            <w:sz w:val="18"/>
            <w:rPrChange w:id="6787" w:author="shorny" w:date="2014-06-09T17:53:00Z">
              <w:rPr/>
            </w:rPrChange>
          </w:rPr>
          <w:t xml:space="preserve"> CURRENT_RHD_USER $$</w:t>
        </w:r>
      </w:ins>
    </w:p>
    <w:p w14:paraId="4D8FC892" w14:textId="77777777" w:rsidR="009D06A2" w:rsidRPr="009D06A2" w:rsidRDefault="009D06A2">
      <w:pPr>
        <w:pStyle w:val="HTMLPreformatted"/>
        <w:divId w:val="917055088"/>
        <w:rPr>
          <w:ins w:id="6788" w:author="shorny" w:date="2014-06-09T17:52:00Z"/>
          <w:sz w:val="18"/>
          <w:rPrChange w:id="6789" w:author="shorny" w:date="2014-06-09T17:53:00Z">
            <w:rPr>
              <w:ins w:id="6790" w:author="shorny" w:date="2014-06-09T17:52:00Z"/>
            </w:rPr>
          </w:rPrChange>
        </w:rPr>
      </w:pPr>
      <w:ins w:id="6791" w:author="shorny" w:date="2014-06-09T17:52:00Z">
        <w:r w:rsidRPr="009D06A2">
          <w:rPr>
            <w:rStyle w:val="keyword1"/>
            <w:sz w:val="18"/>
            <w:rPrChange w:id="6792" w:author="shorny" w:date="2014-06-09T17:53:00Z">
              <w:rPr>
                <w:rStyle w:val="keyword1"/>
              </w:rPr>
            </w:rPrChange>
          </w:rPr>
          <w:t>CREATE</w:t>
        </w:r>
        <w:r w:rsidRPr="009D06A2">
          <w:rPr>
            <w:sz w:val="18"/>
            <w:rPrChange w:id="6793" w:author="shorny" w:date="2014-06-09T17:53:00Z">
              <w:rPr/>
            </w:rPrChange>
          </w:rPr>
          <w:t xml:space="preserve"> </w:t>
        </w:r>
        <w:r w:rsidRPr="009D06A2">
          <w:rPr>
            <w:rStyle w:val="keyword1"/>
            <w:sz w:val="18"/>
            <w:rPrChange w:id="6794" w:author="shorny" w:date="2014-06-09T17:53:00Z">
              <w:rPr>
                <w:rStyle w:val="keyword1"/>
              </w:rPr>
            </w:rPrChange>
          </w:rPr>
          <w:t>FUNCTION</w:t>
        </w:r>
        <w:r w:rsidRPr="009D06A2">
          <w:rPr>
            <w:sz w:val="18"/>
            <w:rPrChange w:id="6795" w:author="shorny" w:date="2014-06-09T17:53:00Z">
              <w:rPr/>
            </w:rPrChange>
          </w:rPr>
          <w:t xml:space="preserve"> </w:t>
        </w:r>
        <w:r w:rsidRPr="009D06A2">
          <w:rPr>
            <w:rStyle w:val="function-name1"/>
            <w:sz w:val="18"/>
            <w:rPrChange w:id="6796" w:author="shorny" w:date="2014-06-09T17:53:00Z">
              <w:rPr>
                <w:rStyle w:val="function-name1"/>
              </w:rPr>
            </w:rPrChange>
          </w:rPr>
          <w:t>CURRENT_RHD_USER</w:t>
        </w:r>
        <w:r w:rsidRPr="009D06A2">
          <w:rPr>
            <w:sz w:val="18"/>
            <w:rPrChange w:id="6797" w:author="shorny" w:date="2014-06-09T17:53:00Z">
              <w:rPr/>
            </w:rPrChange>
          </w:rPr>
          <w:t xml:space="preserve">() </w:t>
        </w:r>
      </w:ins>
    </w:p>
    <w:p w14:paraId="200E5997" w14:textId="77777777" w:rsidR="009D06A2" w:rsidRPr="009D06A2" w:rsidRDefault="009D06A2">
      <w:pPr>
        <w:pStyle w:val="HTMLPreformatted"/>
        <w:divId w:val="917055088"/>
        <w:rPr>
          <w:ins w:id="6798" w:author="shorny" w:date="2014-06-09T17:52:00Z"/>
          <w:sz w:val="18"/>
          <w:rPrChange w:id="6799" w:author="shorny" w:date="2014-06-09T17:53:00Z">
            <w:rPr>
              <w:ins w:id="6800" w:author="shorny" w:date="2014-06-09T17:52:00Z"/>
            </w:rPr>
          </w:rPrChange>
        </w:rPr>
      </w:pPr>
      <w:ins w:id="6801" w:author="shorny" w:date="2014-06-09T17:52:00Z">
        <w:r w:rsidRPr="009D06A2">
          <w:rPr>
            <w:rStyle w:val="keyword1"/>
            <w:sz w:val="18"/>
            <w:rPrChange w:id="6802" w:author="shorny" w:date="2014-06-09T17:53:00Z">
              <w:rPr>
                <w:rStyle w:val="keyword1"/>
              </w:rPr>
            </w:rPrChange>
          </w:rPr>
          <w:t>RETURNS</w:t>
        </w:r>
        <w:r w:rsidRPr="009D06A2">
          <w:rPr>
            <w:sz w:val="18"/>
            <w:rPrChange w:id="6803" w:author="shorny" w:date="2014-06-09T17:53:00Z">
              <w:rPr/>
            </w:rPrChange>
          </w:rPr>
          <w:t xml:space="preserve"> mediumint</w:t>
        </w:r>
      </w:ins>
    </w:p>
    <w:p w14:paraId="618FB372" w14:textId="77777777" w:rsidR="009D06A2" w:rsidRPr="009D06A2" w:rsidRDefault="009D06A2">
      <w:pPr>
        <w:pStyle w:val="HTMLPreformatted"/>
        <w:divId w:val="917055088"/>
        <w:rPr>
          <w:ins w:id="6804" w:author="shorny" w:date="2014-06-09T17:52:00Z"/>
          <w:sz w:val="18"/>
          <w:rPrChange w:id="6805" w:author="shorny" w:date="2014-06-09T17:53:00Z">
            <w:rPr>
              <w:ins w:id="6806" w:author="shorny" w:date="2014-06-09T17:52:00Z"/>
            </w:rPr>
          </w:rPrChange>
        </w:rPr>
      </w:pPr>
      <w:ins w:id="6807" w:author="shorny" w:date="2014-06-09T17:52:00Z">
        <w:r w:rsidRPr="009D06A2">
          <w:rPr>
            <w:rStyle w:val="keyword1"/>
            <w:sz w:val="18"/>
            <w:rPrChange w:id="6808" w:author="shorny" w:date="2014-06-09T17:53:00Z">
              <w:rPr>
                <w:rStyle w:val="keyword1"/>
              </w:rPr>
            </w:rPrChange>
          </w:rPr>
          <w:t>DETERMINISTIC</w:t>
        </w:r>
      </w:ins>
    </w:p>
    <w:p w14:paraId="60E40217" w14:textId="77777777" w:rsidR="009D06A2" w:rsidRPr="009D06A2" w:rsidRDefault="009D06A2">
      <w:pPr>
        <w:pStyle w:val="HTMLPreformatted"/>
        <w:divId w:val="917055088"/>
        <w:rPr>
          <w:ins w:id="6809" w:author="shorny" w:date="2014-06-09T17:52:00Z"/>
          <w:sz w:val="18"/>
          <w:rPrChange w:id="6810" w:author="shorny" w:date="2014-06-09T17:53:00Z">
            <w:rPr>
              <w:ins w:id="6811" w:author="shorny" w:date="2014-06-09T17:52:00Z"/>
            </w:rPr>
          </w:rPrChange>
        </w:rPr>
      </w:pPr>
      <w:ins w:id="6812" w:author="shorny" w:date="2014-06-09T17:52:00Z">
        <w:r w:rsidRPr="009D06A2">
          <w:rPr>
            <w:rStyle w:val="keyword1"/>
            <w:sz w:val="18"/>
            <w:rPrChange w:id="6813" w:author="shorny" w:date="2014-06-09T17:53:00Z">
              <w:rPr>
                <w:rStyle w:val="keyword1"/>
              </w:rPr>
            </w:rPrChange>
          </w:rPr>
          <w:t>BEGIN</w:t>
        </w:r>
      </w:ins>
    </w:p>
    <w:p w14:paraId="263118DB" w14:textId="77777777" w:rsidR="009D06A2" w:rsidRPr="009D06A2" w:rsidRDefault="009D06A2">
      <w:pPr>
        <w:pStyle w:val="HTMLPreformatted"/>
        <w:divId w:val="917055088"/>
        <w:rPr>
          <w:ins w:id="6814" w:author="shorny" w:date="2014-06-09T17:52:00Z"/>
          <w:sz w:val="18"/>
          <w:rPrChange w:id="6815" w:author="shorny" w:date="2014-06-09T17:53:00Z">
            <w:rPr>
              <w:ins w:id="6816" w:author="shorny" w:date="2014-06-09T17:52:00Z"/>
            </w:rPr>
          </w:rPrChange>
        </w:rPr>
      </w:pPr>
      <w:ins w:id="6817" w:author="shorny" w:date="2014-06-09T17:52:00Z">
        <w:r w:rsidRPr="009D06A2">
          <w:rPr>
            <w:sz w:val="18"/>
            <w:rPrChange w:id="6818" w:author="shorny" w:date="2014-06-09T17:53:00Z">
              <w:rPr/>
            </w:rPrChange>
          </w:rPr>
          <w:t xml:space="preserve">  </w:t>
        </w:r>
        <w:r w:rsidRPr="009D06A2">
          <w:rPr>
            <w:rStyle w:val="keyword1"/>
            <w:sz w:val="18"/>
            <w:rPrChange w:id="6819" w:author="shorny" w:date="2014-06-09T17:53:00Z">
              <w:rPr>
                <w:rStyle w:val="keyword1"/>
              </w:rPr>
            </w:rPrChange>
          </w:rPr>
          <w:t>RETURN</w:t>
        </w:r>
        <w:r w:rsidRPr="009D06A2">
          <w:rPr>
            <w:sz w:val="18"/>
            <w:rPrChange w:id="6820" w:author="shorny" w:date="2014-06-09T17:53:00Z">
              <w:rPr/>
            </w:rPrChange>
          </w:rPr>
          <w:t xml:space="preserve"> 1000;</w:t>
        </w:r>
      </w:ins>
    </w:p>
    <w:p w14:paraId="44933DA2" w14:textId="77777777" w:rsidR="009D06A2" w:rsidRPr="009D06A2" w:rsidRDefault="009D06A2">
      <w:pPr>
        <w:pStyle w:val="HTMLPreformatted"/>
        <w:divId w:val="917055088"/>
        <w:rPr>
          <w:ins w:id="6821" w:author="shorny" w:date="2014-06-09T17:52:00Z"/>
          <w:rStyle w:val="comment1"/>
          <w:sz w:val="18"/>
          <w:rPrChange w:id="6822" w:author="shorny" w:date="2014-06-09T17:53:00Z">
            <w:rPr>
              <w:ins w:id="6823" w:author="shorny" w:date="2014-06-09T17:52:00Z"/>
              <w:rStyle w:val="comment1"/>
            </w:rPr>
          </w:rPrChange>
        </w:rPr>
      </w:pPr>
      <w:ins w:id="6824" w:author="shorny" w:date="2014-06-09T17:52:00Z">
        <w:r w:rsidRPr="009D06A2">
          <w:rPr>
            <w:rStyle w:val="comment1"/>
            <w:sz w:val="18"/>
            <w:rPrChange w:id="6825" w:author="shorny" w:date="2014-06-09T17:53:00Z">
              <w:rPr>
                <w:rStyle w:val="comment1"/>
              </w:rPr>
            </w:rPrChange>
          </w:rPr>
          <w:t>--  RETURN 1001;</w:t>
        </w:r>
      </w:ins>
    </w:p>
    <w:p w14:paraId="5FB052E8" w14:textId="77777777" w:rsidR="009D06A2" w:rsidRPr="009D06A2" w:rsidRDefault="009D06A2">
      <w:pPr>
        <w:pStyle w:val="HTMLPreformatted"/>
        <w:divId w:val="917055088"/>
        <w:rPr>
          <w:ins w:id="6826" w:author="shorny" w:date="2014-06-09T17:52:00Z"/>
          <w:sz w:val="18"/>
          <w:rPrChange w:id="6827" w:author="shorny" w:date="2014-06-09T17:53:00Z">
            <w:rPr>
              <w:ins w:id="6828" w:author="shorny" w:date="2014-06-09T17:52:00Z"/>
            </w:rPr>
          </w:rPrChange>
        </w:rPr>
      </w:pPr>
      <w:ins w:id="6829" w:author="shorny" w:date="2014-06-09T17:52:00Z">
        <w:r w:rsidRPr="009D06A2">
          <w:rPr>
            <w:rStyle w:val="keyword1"/>
            <w:sz w:val="18"/>
            <w:rPrChange w:id="6830" w:author="shorny" w:date="2014-06-09T17:53:00Z">
              <w:rPr>
                <w:rStyle w:val="keyword1"/>
              </w:rPr>
            </w:rPrChange>
          </w:rPr>
          <w:t>END</w:t>
        </w:r>
        <w:r w:rsidRPr="009D06A2">
          <w:rPr>
            <w:sz w:val="18"/>
            <w:rPrChange w:id="6831" w:author="shorny" w:date="2014-06-09T17:53:00Z">
              <w:rPr/>
            </w:rPrChange>
          </w:rPr>
          <w:t xml:space="preserve"> $$</w:t>
        </w:r>
      </w:ins>
    </w:p>
    <w:p w14:paraId="0A696D12" w14:textId="77777777" w:rsidR="009D06A2" w:rsidRPr="009D06A2" w:rsidRDefault="009D06A2">
      <w:pPr>
        <w:pStyle w:val="HTMLPreformatted"/>
        <w:divId w:val="917055088"/>
        <w:rPr>
          <w:ins w:id="6832" w:author="shorny" w:date="2014-06-09T17:52:00Z"/>
          <w:sz w:val="18"/>
          <w:rPrChange w:id="6833" w:author="shorny" w:date="2014-06-09T17:53:00Z">
            <w:rPr>
              <w:ins w:id="6834" w:author="shorny" w:date="2014-06-09T17:52:00Z"/>
            </w:rPr>
          </w:rPrChange>
        </w:rPr>
      </w:pPr>
    </w:p>
    <w:p w14:paraId="0989F667" w14:textId="77777777" w:rsidR="009D06A2" w:rsidRPr="009D06A2" w:rsidRDefault="009D06A2">
      <w:pPr>
        <w:pStyle w:val="HTMLPreformatted"/>
        <w:divId w:val="917055088"/>
        <w:rPr>
          <w:ins w:id="6835" w:author="shorny" w:date="2014-06-09T17:52:00Z"/>
          <w:sz w:val="18"/>
          <w:rPrChange w:id="6836" w:author="shorny" w:date="2014-06-09T17:53:00Z">
            <w:rPr>
              <w:ins w:id="6837" w:author="shorny" w:date="2014-06-09T17:52:00Z"/>
            </w:rPr>
          </w:rPrChange>
        </w:rPr>
      </w:pPr>
      <w:ins w:id="6838" w:author="shorny" w:date="2014-06-09T17:52:00Z">
        <w:r w:rsidRPr="009D06A2">
          <w:rPr>
            <w:rStyle w:val="keyword1"/>
            <w:sz w:val="18"/>
            <w:rPrChange w:id="6839" w:author="shorny" w:date="2014-06-09T17:53:00Z">
              <w:rPr>
                <w:rStyle w:val="keyword1"/>
              </w:rPr>
            </w:rPrChange>
          </w:rPr>
          <w:t>DROP</w:t>
        </w:r>
        <w:r w:rsidRPr="009D06A2">
          <w:rPr>
            <w:sz w:val="18"/>
            <w:rPrChange w:id="6840" w:author="shorny" w:date="2014-06-09T17:53:00Z">
              <w:rPr/>
            </w:rPrChange>
          </w:rPr>
          <w:t xml:space="preserve"> </w:t>
        </w:r>
        <w:r w:rsidRPr="009D06A2">
          <w:rPr>
            <w:rStyle w:val="keyword1"/>
            <w:sz w:val="18"/>
            <w:rPrChange w:id="6841" w:author="shorny" w:date="2014-06-09T17:53:00Z">
              <w:rPr>
                <w:rStyle w:val="keyword1"/>
              </w:rPr>
            </w:rPrChange>
          </w:rPr>
          <w:t>FUNCTION</w:t>
        </w:r>
        <w:r w:rsidRPr="009D06A2">
          <w:rPr>
            <w:sz w:val="18"/>
            <w:rPrChange w:id="6842" w:author="shorny" w:date="2014-06-09T17:53:00Z">
              <w:rPr/>
            </w:rPrChange>
          </w:rPr>
          <w:t xml:space="preserve"> </w:t>
        </w:r>
        <w:r w:rsidRPr="009D06A2">
          <w:rPr>
            <w:rStyle w:val="function-name1"/>
            <w:sz w:val="18"/>
            <w:rPrChange w:id="6843" w:author="shorny" w:date="2014-06-09T17:53:00Z">
              <w:rPr>
                <w:rStyle w:val="function-name1"/>
              </w:rPr>
            </w:rPrChange>
          </w:rPr>
          <w:t>IF</w:t>
        </w:r>
        <w:r w:rsidRPr="009D06A2">
          <w:rPr>
            <w:sz w:val="18"/>
            <w:rPrChange w:id="6844" w:author="shorny" w:date="2014-06-09T17:53:00Z">
              <w:rPr/>
            </w:rPrChange>
          </w:rPr>
          <w:t xml:space="preserve"> </w:t>
        </w:r>
        <w:r w:rsidRPr="009D06A2">
          <w:rPr>
            <w:rStyle w:val="keyword1"/>
            <w:sz w:val="18"/>
            <w:rPrChange w:id="6845" w:author="shorny" w:date="2014-06-09T17:53:00Z">
              <w:rPr>
                <w:rStyle w:val="keyword1"/>
              </w:rPr>
            </w:rPrChange>
          </w:rPr>
          <w:t>EXISTS</w:t>
        </w:r>
        <w:r w:rsidRPr="009D06A2">
          <w:rPr>
            <w:sz w:val="18"/>
            <w:rPrChange w:id="6846" w:author="shorny" w:date="2014-06-09T17:53:00Z">
              <w:rPr/>
            </w:rPrChange>
          </w:rPr>
          <w:t xml:space="preserve"> CURRENT_RHD_TIMESTAMP $$</w:t>
        </w:r>
      </w:ins>
    </w:p>
    <w:p w14:paraId="0CBE7D00" w14:textId="77777777" w:rsidR="009D06A2" w:rsidRPr="009D06A2" w:rsidRDefault="009D06A2">
      <w:pPr>
        <w:pStyle w:val="HTMLPreformatted"/>
        <w:divId w:val="917055088"/>
        <w:rPr>
          <w:ins w:id="6847" w:author="shorny" w:date="2014-06-09T17:52:00Z"/>
          <w:sz w:val="18"/>
          <w:rPrChange w:id="6848" w:author="shorny" w:date="2014-06-09T17:53:00Z">
            <w:rPr>
              <w:ins w:id="6849" w:author="shorny" w:date="2014-06-09T17:52:00Z"/>
            </w:rPr>
          </w:rPrChange>
        </w:rPr>
      </w:pPr>
      <w:ins w:id="6850" w:author="shorny" w:date="2014-06-09T17:52:00Z">
        <w:r w:rsidRPr="009D06A2">
          <w:rPr>
            <w:rStyle w:val="keyword1"/>
            <w:sz w:val="18"/>
            <w:rPrChange w:id="6851" w:author="shorny" w:date="2014-06-09T17:53:00Z">
              <w:rPr>
                <w:rStyle w:val="keyword1"/>
              </w:rPr>
            </w:rPrChange>
          </w:rPr>
          <w:t>CREATE</w:t>
        </w:r>
        <w:r w:rsidRPr="009D06A2">
          <w:rPr>
            <w:sz w:val="18"/>
            <w:rPrChange w:id="6852" w:author="shorny" w:date="2014-06-09T17:53:00Z">
              <w:rPr/>
            </w:rPrChange>
          </w:rPr>
          <w:t xml:space="preserve"> </w:t>
        </w:r>
        <w:r w:rsidRPr="009D06A2">
          <w:rPr>
            <w:rStyle w:val="keyword1"/>
            <w:sz w:val="18"/>
            <w:rPrChange w:id="6853" w:author="shorny" w:date="2014-06-09T17:53:00Z">
              <w:rPr>
                <w:rStyle w:val="keyword1"/>
              </w:rPr>
            </w:rPrChange>
          </w:rPr>
          <w:t>FUNCTION</w:t>
        </w:r>
        <w:r w:rsidRPr="009D06A2">
          <w:rPr>
            <w:sz w:val="18"/>
            <w:rPrChange w:id="6854" w:author="shorny" w:date="2014-06-09T17:53:00Z">
              <w:rPr/>
            </w:rPrChange>
          </w:rPr>
          <w:t xml:space="preserve"> </w:t>
        </w:r>
        <w:r w:rsidRPr="009D06A2">
          <w:rPr>
            <w:rStyle w:val="function-name1"/>
            <w:sz w:val="18"/>
            <w:rPrChange w:id="6855" w:author="shorny" w:date="2014-06-09T17:53:00Z">
              <w:rPr>
                <w:rStyle w:val="function-name1"/>
              </w:rPr>
            </w:rPrChange>
          </w:rPr>
          <w:t>CURRENT_RHD_TIMESTAMP</w:t>
        </w:r>
        <w:r w:rsidRPr="009D06A2">
          <w:rPr>
            <w:sz w:val="18"/>
            <w:rPrChange w:id="6856" w:author="shorny" w:date="2014-06-09T17:53:00Z">
              <w:rPr/>
            </w:rPrChange>
          </w:rPr>
          <w:t xml:space="preserve">() </w:t>
        </w:r>
      </w:ins>
    </w:p>
    <w:p w14:paraId="02CE2998" w14:textId="77777777" w:rsidR="009D06A2" w:rsidRPr="009D06A2" w:rsidRDefault="009D06A2">
      <w:pPr>
        <w:pStyle w:val="HTMLPreformatted"/>
        <w:divId w:val="917055088"/>
        <w:rPr>
          <w:ins w:id="6857" w:author="shorny" w:date="2014-06-09T17:52:00Z"/>
          <w:sz w:val="18"/>
          <w:rPrChange w:id="6858" w:author="shorny" w:date="2014-06-09T17:53:00Z">
            <w:rPr>
              <w:ins w:id="6859" w:author="shorny" w:date="2014-06-09T17:52:00Z"/>
            </w:rPr>
          </w:rPrChange>
        </w:rPr>
      </w:pPr>
      <w:ins w:id="6860" w:author="shorny" w:date="2014-06-09T17:52:00Z">
        <w:r w:rsidRPr="009D06A2">
          <w:rPr>
            <w:rStyle w:val="keyword1"/>
            <w:sz w:val="18"/>
            <w:rPrChange w:id="6861" w:author="shorny" w:date="2014-06-09T17:53:00Z">
              <w:rPr>
                <w:rStyle w:val="keyword1"/>
              </w:rPr>
            </w:rPrChange>
          </w:rPr>
          <w:t>RETURNS</w:t>
        </w:r>
        <w:r w:rsidRPr="009D06A2">
          <w:rPr>
            <w:sz w:val="18"/>
            <w:rPrChange w:id="6862" w:author="shorny" w:date="2014-06-09T17:53:00Z">
              <w:rPr/>
            </w:rPrChange>
          </w:rPr>
          <w:t xml:space="preserve"> </w:t>
        </w:r>
        <w:r w:rsidRPr="009D06A2">
          <w:rPr>
            <w:rStyle w:val="type1"/>
            <w:sz w:val="18"/>
            <w:rPrChange w:id="6863" w:author="shorny" w:date="2014-06-09T17:53:00Z">
              <w:rPr>
                <w:rStyle w:val="type1"/>
              </w:rPr>
            </w:rPrChange>
          </w:rPr>
          <w:t>char</w:t>
        </w:r>
        <w:r w:rsidRPr="009D06A2">
          <w:rPr>
            <w:sz w:val="18"/>
            <w:rPrChange w:id="6864" w:author="shorny" w:date="2014-06-09T17:53:00Z">
              <w:rPr/>
            </w:rPrChange>
          </w:rPr>
          <w:t>(19)</w:t>
        </w:r>
      </w:ins>
    </w:p>
    <w:p w14:paraId="3A1E4F5C" w14:textId="77777777" w:rsidR="009D06A2" w:rsidRPr="009D06A2" w:rsidRDefault="009D06A2">
      <w:pPr>
        <w:pStyle w:val="HTMLPreformatted"/>
        <w:divId w:val="917055088"/>
        <w:rPr>
          <w:ins w:id="6865" w:author="shorny" w:date="2014-06-09T17:52:00Z"/>
          <w:sz w:val="18"/>
          <w:rPrChange w:id="6866" w:author="shorny" w:date="2014-06-09T17:53:00Z">
            <w:rPr>
              <w:ins w:id="6867" w:author="shorny" w:date="2014-06-09T17:52:00Z"/>
            </w:rPr>
          </w:rPrChange>
        </w:rPr>
      </w:pPr>
      <w:ins w:id="6868" w:author="shorny" w:date="2014-06-09T17:52:00Z">
        <w:r w:rsidRPr="009D06A2">
          <w:rPr>
            <w:rStyle w:val="keyword1"/>
            <w:sz w:val="18"/>
            <w:rPrChange w:id="6869" w:author="shorny" w:date="2014-06-09T17:53:00Z">
              <w:rPr>
                <w:rStyle w:val="keyword1"/>
              </w:rPr>
            </w:rPrChange>
          </w:rPr>
          <w:t>DETERMINISTIC</w:t>
        </w:r>
      </w:ins>
    </w:p>
    <w:p w14:paraId="37D75D88" w14:textId="77777777" w:rsidR="009D06A2" w:rsidRPr="009D06A2" w:rsidRDefault="009D06A2">
      <w:pPr>
        <w:pStyle w:val="HTMLPreformatted"/>
        <w:divId w:val="917055088"/>
        <w:rPr>
          <w:ins w:id="6870" w:author="shorny" w:date="2014-06-09T17:52:00Z"/>
          <w:sz w:val="18"/>
          <w:rPrChange w:id="6871" w:author="shorny" w:date="2014-06-09T17:53:00Z">
            <w:rPr>
              <w:ins w:id="6872" w:author="shorny" w:date="2014-06-09T17:52:00Z"/>
            </w:rPr>
          </w:rPrChange>
        </w:rPr>
      </w:pPr>
      <w:ins w:id="6873" w:author="shorny" w:date="2014-06-09T17:52:00Z">
        <w:r w:rsidRPr="009D06A2">
          <w:rPr>
            <w:rStyle w:val="keyword1"/>
            <w:sz w:val="18"/>
            <w:rPrChange w:id="6874" w:author="shorny" w:date="2014-06-09T17:53:00Z">
              <w:rPr>
                <w:rStyle w:val="keyword1"/>
              </w:rPr>
            </w:rPrChange>
          </w:rPr>
          <w:t>BEGIN</w:t>
        </w:r>
      </w:ins>
    </w:p>
    <w:p w14:paraId="5C2C0478" w14:textId="77777777" w:rsidR="009D06A2" w:rsidRPr="009D06A2" w:rsidRDefault="009D06A2">
      <w:pPr>
        <w:pStyle w:val="HTMLPreformatted"/>
        <w:divId w:val="917055088"/>
        <w:rPr>
          <w:ins w:id="6875" w:author="shorny" w:date="2014-06-09T17:52:00Z"/>
          <w:sz w:val="18"/>
          <w:rPrChange w:id="6876" w:author="shorny" w:date="2014-06-09T17:53:00Z">
            <w:rPr>
              <w:ins w:id="6877" w:author="shorny" w:date="2014-06-09T17:52:00Z"/>
            </w:rPr>
          </w:rPrChange>
        </w:rPr>
      </w:pPr>
      <w:ins w:id="6878" w:author="shorny" w:date="2014-06-09T17:52:00Z">
        <w:r w:rsidRPr="009D06A2">
          <w:rPr>
            <w:sz w:val="18"/>
            <w:rPrChange w:id="6879" w:author="shorny" w:date="2014-06-09T17:53:00Z">
              <w:rPr/>
            </w:rPrChange>
          </w:rPr>
          <w:t xml:space="preserve">  </w:t>
        </w:r>
        <w:r w:rsidRPr="009D06A2">
          <w:rPr>
            <w:rStyle w:val="keyword1"/>
            <w:sz w:val="18"/>
            <w:rPrChange w:id="6880" w:author="shorny" w:date="2014-06-09T17:53:00Z">
              <w:rPr>
                <w:rStyle w:val="keyword1"/>
              </w:rPr>
            </w:rPrChange>
          </w:rPr>
          <w:t>RETURN</w:t>
        </w:r>
        <w:r w:rsidRPr="009D06A2">
          <w:rPr>
            <w:sz w:val="18"/>
            <w:rPrChange w:id="6881" w:author="shorny" w:date="2014-06-09T17:53:00Z">
              <w:rPr/>
            </w:rPrChange>
          </w:rPr>
          <w:t xml:space="preserve"> </w:t>
        </w:r>
        <w:r w:rsidRPr="009D06A2">
          <w:rPr>
            <w:rStyle w:val="string1"/>
            <w:sz w:val="18"/>
            <w:rPrChange w:id="6882" w:author="shorny" w:date="2014-06-09T17:53:00Z">
              <w:rPr>
                <w:rStyle w:val="string1"/>
              </w:rPr>
            </w:rPrChange>
          </w:rPr>
          <w:t>'2014-05-17 12:00:00'</w:t>
        </w:r>
        <w:r w:rsidRPr="009D06A2">
          <w:rPr>
            <w:sz w:val="18"/>
            <w:rPrChange w:id="6883" w:author="shorny" w:date="2014-06-09T17:53:00Z">
              <w:rPr/>
            </w:rPrChange>
          </w:rPr>
          <w:t>;</w:t>
        </w:r>
      </w:ins>
    </w:p>
    <w:p w14:paraId="1FB4562C" w14:textId="77777777" w:rsidR="009D06A2" w:rsidRPr="009D06A2" w:rsidRDefault="009D06A2">
      <w:pPr>
        <w:pStyle w:val="HTMLPreformatted"/>
        <w:divId w:val="917055088"/>
        <w:rPr>
          <w:ins w:id="6884" w:author="shorny" w:date="2014-06-09T17:52:00Z"/>
          <w:rStyle w:val="comment1"/>
          <w:sz w:val="18"/>
          <w:rPrChange w:id="6885" w:author="shorny" w:date="2014-06-09T17:53:00Z">
            <w:rPr>
              <w:ins w:id="6886" w:author="shorny" w:date="2014-06-09T17:52:00Z"/>
              <w:rStyle w:val="comment1"/>
            </w:rPr>
          </w:rPrChange>
        </w:rPr>
      </w:pPr>
      <w:ins w:id="6887" w:author="shorny" w:date="2014-06-09T17:52:00Z">
        <w:r w:rsidRPr="009D06A2">
          <w:rPr>
            <w:rStyle w:val="comment1"/>
            <w:sz w:val="18"/>
            <w:rPrChange w:id="6888" w:author="shorny" w:date="2014-06-09T17:53:00Z">
              <w:rPr>
                <w:rStyle w:val="comment1"/>
              </w:rPr>
            </w:rPrChange>
          </w:rPr>
          <w:t>--  RETURN current_timestamp();</w:t>
        </w:r>
      </w:ins>
    </w:p>
    <w:p w14:paraId="645AA302" w14:textId="77777777" w:rsidR="009D06A2" w:rsidRPr="009D06A2" w:rsidRDefault="009D06A2">
      <w:pPr>
        <w:pStyle w:val="HTMLPreformatted"/>
        <w:divId w:val="917055088"/>
        <w:rPr>
          <w:ins w:id="6889" w:author="shorny" w:date="2014-06-09T17:52:00Z"/>
          <w:sz w:val="18"/>
          <w:rPrChange w:id="6890" w:author="shorny" w:date="2014-06-09T17:53:00Z">
            <w:rPr>
              <w:ins w:id="6891" w:author="shorny" w:date="2014-06-09T17:52:00Z"/>
            </w:rPr>
          </w:rPrChange>
        </w:rPr>
      </w:pPr>
      <w:ins w:id="6892" w:author="shorny" w:date="2014-06-09T17:52:00Z">
        <w:r w:rsidRPr="009D06A2">
          <w:rPr>
            <w:rStyle w:val="keyword1"/>
            <w:sz w:val="18"/>
            <w:rPrChange w:id="6893" w:author="shorny" w:date="2014-06-09T17:53:00Z">
              <w:rPr>
                <w:rStyle w:val="keyword1"/>
              </w:rPr>
            </w:rPrChange>
          </w:rPr>
          <w:t>END</w:t>
        </w:r>
        <w:r w:rsidRPr="009D06A2">
          <w:rPr>
            <w:sz w:val="18"/>
            <w:rPrChange w:id="6894" w:author="shorny" w:date="2014-06-09T17:53:00Z">
              <w:rPr/>
            </w:rPrChange>
          </w:rPr>
          <w:t xml:space="preserve"> $$</w:t>
        </w:r>
      </w:ins>
    </w:p>
    <w:p w14:paraId="042C7971" w14:textId="77777777" w:rsidR="009D06A2" w:rsidRPr="009D06A2" w:rsidRDefault="009D06A2">
      <w:pPr>
        <w:pStyle w:val="HTMLPreformatted"/>
        <w:divId w:val="917055088"/>
        <w:rPr>
          <w:ins w:id="6895" w:author="shorny" w:date="2014-06-09T17:52:00Z"/>
          <w:sz w:val="18"/>
          <w:rPrChange w:id="6896" w:author="shorny" w:date="2014-06-09T17:53:00Z">
            <w:rPr>
              <w:ins w:id="6897" w:author="shorny" w:date="2014-06-09T17:52:00Z"/>
            </w:rPr>
          </w:rPrChange>
        </w:rPr>
      </w:pPr>
    </w:p>
    <w:p w14:paraId="393BA53D" w14:textId="77777777" w:rsidR="009D06A2" w:rsidRPr="009D06A2" w:rsidRDefault="009D06A2">
      <w:pPr>
        <w:pStyle w:val="HTMLPreformatted"/>
        <w:divId w:val="917055088"/>
        <w:rPr>
          <w:ins w:id="6898" w:author="shorny" w:date="2014-06-09T17:52:00Z"/>
          <w:sz w:val="18"/>
          <w:rPrChange w:id="6899" w:author="shorny" w:date="2014-06-09T17:53:00Z">
            <w:rPr>
              <w:ins w:id="6900" w:author="shorny" w:date="2014-06-09T17:52:00Z"/>
            </w:rPr>
          </w:rPrChange>
        </w:rPr>
      </w:pPr>
      <w:ins w:id="6901" w:author="shorny" w:date="2014-06-09T17:52:00Z">
        <w:r w:rsidRPr="009D06A2">
          <w:rPr>
            <w:rStyle w:val="keyword1"/>
            <w:sz w:val="18"/>
            <w:rPrChange w:id="6902" w:author="shorny" w:date="2014-06-09T17:53:00Z">
              <w:rPr>
                <w:rStyle w:val="keyword1"/>
              </w:rPr>
            </w:rPrChange>
          </w:rPr>
          <w:t>DROP</w:t>
        </w:r>
        <w:r w:rsidRPr="009D06A2">
          <w:rPr>
            <w:sz w:val="18"/>
            <w:rPrChange w:id="6903" w:author="shorny" w:date="2014-06-09T17:53:00Z">
              <w:rPr/>
            </w:rPrChange>
          </w:rPr>
          <w:t xml:space="preserve"> </w:t>
        </w:r>
        <w:r w:rsidRPr="009D06A2">
          <w:rPr>
            <w:rStyle w:val="keyword1"/>
            <w:sz w:val="18"/>
            <w:rPrChange w:id="6904" w:author="shorny" w:date="2014-06-09T17:53:00Z">
              <w:rPr>
                <w:rStyle w:val="keyword1"/>
              </w:rPr>
            </w:rPrChange>
          </w:rPr>
          <w:t>FUNCTION</w:t>
        </w:r>
        <w:r w:rsidRPr="009D06A2">
          <w:rPr>
            <w:sz w:val="18"/>
            <w:rPrChange w:id="6905" w:author="shorny" w:date="2014-06-09T17:53:00Z">
              <w:rPr/>
            </w:rPrChange>
          </w:rPr>
          <w:t xml:space="preserve"> </w:t>
        </w:r>
        <w:r w:rsidRPr="009D06A2">
          <w:rPr>
            <w:rStyle w:val="function-name1"/>
            <w:sz w:val="18"/>
            <w:rPrChange w:id="6906" w:author="shorny" w:date="2014-06-09T17:53:00Z">
              <w:rPr>
                <w:rStyle w:val="function-name1"/>
              </w:rPr>
            </w:rPrChange>
          </w:rPr>
          <w:t>IF</w:t>
        </w:r>
        <w:r w:rsidRPr="009D06A2">
          <w:rPr>
            <w:sz w:val="18"/>
            <w:rPrChange w:id="6907" w:author="shorny" w:date="2014-06-09T17:53:00Z">
              <w:rPr/>
            </w:rPrChange>
          </w:rPr>
          <w:t xml:space="preserve"> </w:t>
        </w:r>
        <w:r w:rsidRPr="009D06A2">
          <w:rPr>
            <w:rStyle w:val="keyword1"/>
            <w:sz w:val="18"/>
            <w:rPrChange w:id="6908" w:author="shorny" w:date="2014-06-09T17:53:00Z">
              <w:rPr>
                <w:rStyle w:val="keyword1"/>
              </w:rPr>
            </w:rPrChange>
          </w:rPr>
          <w:t>EXISTS</w:t>
        </w:r>
        <w:r w:rsidRPr="009D06A2">
          <w:rPr>
            <w:sz w:val="18"/>
            <w:rPrChange w:id="6909" w:author="shorny" w:date="2014-06-09T17:53:00Z">
              <w:rPr/>
            </w:rPrChange>
          </w:rPr>
          <w:t xml:space="preserve"> CURRENT_RHD_DATE $$</w:t>
        </w:r>
      </w:ins>
    </w:p>
    <w:p w14:paraId="403EF00C" w14:textId="77777777" w:rsidR="009D06A2" w:rsidRPr="009D06A2" w:rsidRDefault="009D06A2">
      <w:pPr>
        <w:pStyle w:val="HTMLPreformatted"/>
        <w:divId w:val="917055088"/>
        <w:rPr>
          <w:ins w:id="6910" w:author="shorny" w:date="2014-06-09T17:52:00Z"/>
          <w:sz w:val="18"/>
          <w:rPrChange w:id="6911" w:author="shorny" w:date="2014-06-09T17:53:00Z">
            <w:rPr>
              <w:ins w:id="6912" w:author="shorny" w:date="2014-06-09T17:52:00Z"/>
            </w:rPr>
          </w:rPrChange>
        </w:rPr>
      </w:pPr>
      <w:ins w:id="6913" w:author="shorny" w:date="2014-06-09T17:52:00Z">
        <w:r w:rsidRPr="009D06A2">
          <w:rPr>
            <w:rStyle w:val="keyword1"/>
            <w:sz w:val="18"/>
            <w:rPrChange w:id="6914" w:author="shorny" w:date="2014-06-09T17:53:00Z">
              <w:rPr>
                <w:rStyle w:val="keyword1"/>
              </w:rPr>
            </w:rPrChange>
          </w:rPr>
          <w:t>CREATE</w:t>
        </w:r>
        <w:r w:rsidRPr="009D06A2">
          <w:rPr>
            <w:sz w:val="18"/>
            <w:rPrChange w:id="6915" w:author="shorny" w:date="2014-06-09T17:53:00Z">
              <w:rPr/>
            </w:rPrChange>
          </w:rPr>
          <w:t xml:space="preserve"> </w:t>
        </w:r>
        <w:r w:rsidRPr="009D06A2">
          <w:rPr>
            <w:rStyle w:val="keyword1"/>
            <w:sz w:val="18"/>
            <w:rPrChange w:id="6916" w:author="shorny" w:date="2014-06-09T17:53:00Z">
              <w:rPr>
                <w:rStyle w:val="keyword1"/>
              </w:rPr>
            </w:rPrChange>
          </w:rPr>
          <w:t>FUNCTION</w:t>
        </w:r>
        <w:r w:rsidRPr="009D06A2">
          <w:rPr>
            <w:sz w:val="18"/>
            <w:rPrChange w:id="6917" w:author="shorny" w:date="2014-06-09T17:53:00Z">
              <w:rPr/>
            </w:rPrChange>
          </w:rPr>
          <w:t xml:space="preserve"> </w:t>
        </w:r>
        <w:r w:rsidRPr="009D06A2">
          <w:rPr>
            <w:rStyle w:val="function-name1"/>
            <w:sz w:val="18"/>
            <w:rPrChange w:id="6918" w:author="shorny" w:date="2014-06-09T17:53:00Z">
              <w:rPr>
                <w:rStyle w:val="function-name1"/>
              </w:rPr>
            </w:rPrChange>
          </w:rPr>
          <w:t>CURRENT_RHD_DATE</w:t>
        </w:r>
        <w:r w:rsidRPr="009D06A2">
          <w:rPr>
            <w:sz w:val="18"/>
            <w:rPrChange w:id="6919" w:author="shorny" w:date="2014-06-09T17:53:00Z">
              <w:rPr/>
            </w:rPrChange>
          </w:rPr>
          <w:t>()</w:t>
        </w:r>
      </w:ins>
    </w:p>
    <w:p w14:paraId="498BE2DC" w14:textId="77777777" w:rsidR="009D06A2" w:rsidRPr="009D06A2" w:rsidRDefault="009D06A2">
      <w:pPr>
        <w:pStyle w:val="HTMLPreformatted"/>
        <w:divId w:val="917055088"/>
        <w:rPr>
          <w:ins w:id="6920" w:author="shorny" w:date="2014-06-09T17:52:00Z"/>
          <w:sz w:val="18"/>
          <w:rPrChange w:id="6921" w:author="shorny" w:date="2014-06-09T17:53:00Z">
            <w:rPr>
              <w:ins w:id="6922" w:author="shorny" w:date="2014-06-09T17:52:00Z"/>
            </w:rPr>
          </w:rPrChange>
        </w:rPr>
      </w:pPr>
      <w:ins w:id="6923" w:author="shorny" w:date="2014-06-09T17:52:00Z">
        <w:r w:rsidRPr="009D06A2">
          <w:rPr>
            <w:rStyle w:val="keyword1"/>
            <w:sz w:val="18"/>
            <w:rPrChange w:id="6924" w:author="shorny" w:date="2014-06-09T17:53:00Z">
              <w:rPr>
                <w:rStyle w:val="keyword1"/>
              </w:rPr>
            </w:rPrChange>
          </w:rPr>
          <w:t>RETURNS</w:t>
        </w:r>
        <w:r w:rsidRPr="009D06A2">
          <w:rPr>
            <w:sz w:val="18"/>
            <w:rPrChange w:id="6925" w:author="shorny" w:date="2014-06-09T17:53:00Z">
              <w:rPr/>
            </w:rPrChange>
          </w:rPr>
          <w:t xml:space="preserve"> </w:t>
        </w:r>
        <w:r w:rsidRPr="009D06A2">
          <w:rPr>
            <w:rStyle w:val="type1"/>
            <w:sz w:val="18"/>
            <w:rPrChange w:id="6926" w:author="shorny" w:date="2014-06-09T17:53:00Z">
              <w:rPr>
                <w:rStyle w:val="type1"/>
              </w:rPr>
            </w:rPrChange>
          </w:rPr>
          <w:t>char</w:t>
        </w:r>
        <w:r w:rsidRPr="009D06A2">
          <w:rPr>
            <w:sz w:val="18"/>
            <w:rPrChange w:id="6927" w:author="shorny" w:date="2014-06-09T17:53:00Z">
              <w:rPr/>
            </w:rPrChange>
          </w:rPr>
          <w:t>(10)</w:t>
        </w:r>
      </w:ins>
    </w:p>
    <w:p w14:paraId="168AFE59" w14:textId="77777777" w:rsidR="009D06A2" w:rsidRPr="009D06A2" w:rsidRDefault="009D06A2">
      <w:pPr>
        <w:pStyle w:val="HTMLPreformatted"/>
        <w:divId w:val="917055088"/>
        <w:rPr>
          <w:ins w:id="6928" w:author="shorny" w:date="2014-06-09T17:52:00Z"/>
          <w:sz w:val="18"/>
          <w:rPrChange w:id="6929" w:author="shorny" w:date="2014-06-09T17:53:00Z">
            <w:rPr>
              <w:ins w:id="6930" w:author="shorny" w:date="2014-06-09T17:52:00Z"/>
            </w:rPr>
          </w:rPrChange>
        </w:rPr>
      </w:pPr>
      <w:ins w:id="6931" w:author="shorny" w:date="2014-06-09T17:52:00Z">
        <w:r w:rsidRPr="009D06A2">
          <w:rPr>
            <w:rStyle w:val="keyword1"/>
            <w:sz w:val="18"/>
            <w:rPrChange w:id="6932" w:author="shorny" w:date="2014-06-09T17:53:00Z">
              <w:rPr>
                <w:rStyle w:val="keyword1"/>
              </w:rPr>
            </w:rPrChange>
          </w:rPr>
          <w:t>DETERMINISTIC</w:t>
        </w:r>
      </w:ins>
    </w:p>
    <w:p w14:paraId="6D4C4970" w14:textId="77777777" w:rsidR="009D06A2" w:rsidRPr="009D06A2" w:rsidRDefault="009D06A2">
      <w:pPr>
        <w:pStyle w:val="HTMLPreformatted"/>
        <w:divId w:val="917055088"/>
        <w:rPr>
          <w:ins w:id="6933" w:author="shorny" w:date="2014-06-09T17:52:00Z"/>
          <w:sz w:val="18"/>
          <w:rPrChange w:id="6934" w:author="shorny" w:date="2014-06-09T17:53:00Z">
            <w:rPr>
              <w:ins w:id="6935" w:author="shorny" w:date="2014-06-09T17:52:00Z"/>
            </w:rPr>
          </w:rPrChange>
        </w:rPr>
      </w:pPr>
      <w:ins w:id="6936" w:author="shorny" w:date="2014-06-09T17:52:00Z">
        <w:r w:rsidRPr="009D06A2">
          <w:rPr>
            <w:rStyle w:val="keyword1"/>
            <w:sz w:val="18"/>
            <w:rPrChange w:id="6937" w:author="shorny" w:date="2014-06-09T17:53:00Z">
              <w:rPr>
                <w:rStyle w:val="keyword1"/>
              </w:rPr>
            </w:rPrChange>
          </w:rPr>
          <w:t>BEGIN</w:t>
        </w:r>
      </w:ins>
    </w:p>
    <w:p w14:paraId="22AA34DE" w14:textId="77777777" w:rsidR="009D06A2" w:rsidRPr="009D06A2" w:rsidRDefault="009D06A2">
      <w:pPr>
        <w:pStyle w:val="HTMLPreformatted"/>
        <w:divId w:val="917055088"/>
        <w:rPr>
          <w:ins w:id="6938" w:author="shorny" w:date="2014-06-09T17:52:00Z"/>
          <w:sz w:val="18"/>
          <w:rPrChange w:id="6939" w:author="shorny" w:date="2014-06-09T17:53:00Z">
            <w:rPr>
              <w:ins w:id="6940" w:author="shorny" w:date="2014-06-09T17:52:00Z"/>
            </w:rPr>
          </w:rPrChange>
        </w:rPr>
      </w:pPr>
      <w:ins w:id="6941" w:author="shorny" w:date="2014-06-09T17:52:00Z">
        <w:r w:rsidRPr="009D06A2">
          <w:rPr>
            <w:sz w:val="18"/>
            <w:rPrChange w:id="6942" w:author="shorny" w:date="2014-06-09T17:53:00Z">
              <w:rPr/>
            </w:rPrChange>
          </w:rPr>
          <w:t xml:space="preserve">  </w:t>
        </w:r>
        <w:r w:rsidRPr="009D06A2">
          <w:rPr>
            <w:rStyle w:val="keyword1"/>
            <w:sz w:val="18"/>
            <w:rPrChange w:id="6943" w:author="shorny" w:date="2014-06-09T17:53:00Z">
              <w:rPr>
                <w:rStyle w:val="keyword1"/>
              </w:rPr>
            </w:rPrChange>
          </w:rPr>
          <w:t>RETURN</w:t>
        </w:r>
        <w:r w:rsidRPr="009D06A2">
          <w:rPr>
            <w:sz w:val="18"/>
            <w:rPrChange w:id="6944" w:author="shorny" w:date="2014-06-09T17:53:00Z">
              <w:rPr/>
            </w:rPrChange>
          </w:rPr>
          <w:t xml:space="preserve"> </w:t>
        </w:r>
        <w:r w:rsidRPr="009D06A2">
          <w:rPr>
            <w:rStyle w:val="type1"/>
            <w:sz w:val="18"/>
            <w:rPrChange w:id="6945" w:author="shorny" w:date="2014-06-09T17:53:00Z">
              <w:rPr>
                <w:rStyle w:val="type1"/>
              </w:rPr>
            </w:rPrChange>
          </w:rPr>
          <w:t>DATE</w:t>
        </w:r>
        <w:r w:rsidRPr="009D06A2">
          <w:rPr>
            <w:sz w:val="18"/>
            <w:rPrChange w:id="6946" w:author="shorny" w:date="2014-06-09T17:53:00Z">
              <w:rPr/>
            </w:rPrChange>
          </w:rPr>
          <w:t>(CURRENT_RHD_TIMESTAMP());</w:t>
        </w:r>
      </w:ins>
    </w:p>
    <w:p w14:paraId="76BAE0C4" w14:textId="77777777" w:rsidR="009D06A2" w:rsidRPr="009D06A2" w:rsidRDefault="009D06A2">
      <w:pPr>
        <w:pStyle w:val="HTMLPreformatted"/>
        <w:divId w:val="917055088"/>
        <w:rPr>
          <w:ins w:id="6947" w:author="shorny" w:date="2014-06-09T17:52:00Z"/>
          <w:sz w:val="18"/>
          <w:rPrChange w:id="6948" w:author="shorny" w:date="2014-06-09T17:53:00Z">
            <w:rPr>
              <w:ins w:id="6949" w:author="shorny" w:date="2014-06-09T17:52:00Z"/>
            </w:rPr>
          </w:rPrChange>
        </w:rPr>
      </w:pPr>
      <w:ins w:id="6950" w:author="shorny" w:date="2014-06-09T17:52:00Z">
        <w:r w:rsidRPr="009D06A2">
          <w:rPr>
            <w:rStyle w:val="keyword1"/>
            <w:sz w:val="18"/>
            <w:rPrChange w:id="6951" w:author="shorny" w:date="2014-06-09T17:53:00Z">
              <w:rPr>
                <w:rStyle w:val="keyword1"/>
              </w:rPr>
            </w:rPrChange>
          </w:rPr>
          <w:t>END</w:t>
        </w:r>
        <w:r w:rsidRPr="009D06A2">
          <w:rPr>
            <w:sz w:val="18"/>
            <w:rPrChange w:id="6952" w:author="shorny" w:date="2014-06-09T17:53:00Z">
              <w:rPr/>
            </w:rPrChange>
          </w:rPr>
          <w:t xml:space="preserve"> $$</w:t>
        </w:r>
      </w:ins>
    </w:p>
    <w:p w14:paraId="7A4DC147" w14:textId="77777777" w:rsidR="009D06A2" w:rsidRPr="009D06A2" w:rsidRDefault="009D06A2">
      <w:pPr>
        <w:pStyle w:val="HTMLPreformatted"/>
        <w:divId w:val="917055088"/>
        <w:rPr>
          <w:ins w:id="6953" w:author="shorny" w:date="2014-06-09T17:52:00Z"/>
          <w:sz w:val="18"/>
          <w:rPrChange w:id="6954" w:author="shorny" w:date="2014-06-09T17:53:00Z">
            <w:rPr>
              <w:ins w:id="6955" w:author="shorny" w:date="2014-06-09T17:52:00Z"/>
            </w:rPr>
          </w:rPrChange>
        </w:rPr>
      </w:pPr>
    </w:p>
    <w:p w14:paraId="13FCA739" w14:textId="77777777" w:rsidR="009D06A2" w:rsidRPr="009D06A2" w:rsidRDefault="009D06A2">
      <w:pPr>
        <w:pStyle w:val="HTMLPreformatted"/>
        <w:divId w:val="917055088"/>
        <w:rPr>
          <w:ins w:id="6956" w:author="shorny" w:date="2014-06-09T17:52:00Z"/>
          <w:sz w:val="18"/>
          <w:rPrChange w:id="6957" w:author="shorny" w:date="2014-06-09T17:53:00Z">
            <w:rPr>
              <w:ins w:id="6958" w:author="shorny" w:date="2014-06-09T17:52:00Z"/>
            </w:rPr>
          </w:rPrChange>
        </w:rPr>
      </w:pPr>
      <w:ins w:id="6959" w:author="shorny" w:date="2014-06-09T17:52:00Z">
        <w:r w:rsidRPr="009D06A2">
          <w:rPr>
            <w:sz w:val="18"/>
            <w:rPrChange w:id="6960" w:author="shorny" w:date="2014-06-09T17:53:00Z">
              <w:rPr/>
            </w:rPrChange>
          </w:rPr>
          <w:t>DELIMITER ;</w:t>
        </w:r>
      </w:ins>
    </w:p>
    <w:p w14:paraId="5EA7F4DF" w14:textId="77777777" w:rsidR="009D06A2" w:rsidRDefault="009D06A2">
      <w:pPr>
        <w:pStyle w:val="HTMLPreformatted"/>
        <w:divId w:val="917055088"/>
        <w:rPr>
          <w:ins w:id="6961" w:author="shorny" w:date="2014-06-09T17:52:00Z"/>
        </w:rPr>
      </w:pPr>
    </w:p>
    <w:p w14:paraId="1820B1D3" w14:textId="220E4382" w:rsidR="008A6E2D" w:rsidRDefault="008A6E2D">
      <w:pPr>
        <w:pStyle w:val="Heading3"/>
        <w:rPr>
          <w:ins w:id="6962" w:author="shorny" w:date="2014-06-09T18:30:00Z"/>
        </w:rPr>
        <w:pPrChange w:id="6963" w:author="shorny" w:date="2014-06-09T17:49:00Z">
          <w:pPr>
            <w:pStyle w:val="Heading1"/>
            <w:numPr>
              <w:numId w:val="17"/>
            </w:numPr>
          </w:pPr>
        </w:pPrChange>
      </w:pPr>
      <w:bookmarkStart w:id="6964" w:name="_Toc390273932"/>
      <w:ins w:id="6965" w:author="shorny" w:date="2014-06-09T17:49:00Z">
        <w:r>
          <w:t>Views for all staff, including professional staff</w:t>
        </w:r>
      </w:ins>
      <w:bookmarkEnd w:id="6964"/>
    </w:p>
    <w:p w14:paraId="39C3C44F" w14:textId="77777777" w:rsidR="003844C7" w:rsidRDefault="003844C7">
      <w:pPr>
        <w:pStyle w:val="HTMLPreformatted"/>
        <w:divId w:val="1226184281"/>
        <w:rPr>
          <w:ins w:id="6966" w:author="shorny" w:date="2014-06-09T18:31:00Z"/>
        </w:rPr>
      </w:pPr>
    </w:p>
    <w:p w14:paraId="264ED7BA" w14:textId="77777777" w:rsidR="003844C7" w:rsidRPr="003844C7" w:rsidRDefault="003844C7">
      <w:pPr>
        <w:pStyle w:val="HTMLPreformatted"/>
        <w:divId w:val="1226184281"/>
        <w:rPr>
          <w:ins w:id="6967" w:author="shorny" w:date="2014-06-09T18:31:00Z"/>
          <w:rStyle w:val="comment1"/>
          <w:sz w:val="18"/>
          <w:rPrChange w:id="6968" w:author="shorny" w:date="2014-06-09T18:31:00Z">
            <w:rPr>
              <w:ins w:id="6969" w:author="shorny" w:date="2014-06-09T18:31:00Z"/>
              <w:rStyle w:val="comment1"/>
            </w:rPr>
          </w:rPrChange>
        </w:rPr>
      </w:pPr>
      <w:ins w:id="6970" w:author="shorny" w:date="2014-06-09T18:31:00Z">
        <w:r w:rsidRPr="003844C7">
          <w:rPr>
            <w:rStyle w:val="comment1"/>
            <w:sz w:val="18"/>
            <w:rPrChange w:id="6971" w:author="shorny" w:date="2014-06-09T18:31:00Z">
              <w:rPr>
                <w:rStyle w:val="comment1"/>
              </w:rPr>
            </w:rPrChange>
          </w:rPr>
          <w:t>-- -----------------------------------------------------------------------------</w:t>
        </w:r>
      </w:ins>
    </w:p>
    <w:p w14:paraId="39B6C9EC" w14:textId="77777777" w:rsidR="003844C7" w:rsidRPr="003844C7" w:rsidRDefault="003844C7">
      <w:pPr>
        <w:pStyle w:val="HTMLPreformatted"/>
        <w:divId w:val="1226184281"/>
        <w:rPr>
          <w:ins w:id="6972" w:author="shorny" w:date="2014-06-09T18:31:00Z"/>
          <w:rStyle w:val="comment1"/>
          <w:sz w:val="18"/>
          <w:rPrChange w:id="6973" w:author="shorny" w:date="2014-06-09T18:31:00Z">
            <w:rPr>
              <w:ins w:id="6974" w:author="shorny" w:date="2014-06-09T18:31:00Z"/>
              <w:rStyle w:val="comment1"/>
            </w:rPr>
          </w:rPrChange>
        </w:rPr>
      </w:pPr>
      <w:ins w:id="6975" w:author="shorny" w:date="2014-06-09T18:31:00Z">
        <w:r w:rsidRPr="003844C7">
          <w:rPr>
            <w:rStyle w:val="comment1"/>
            <w:sz w:val="18"/>
            <w:rPrChange w:id="6976" w:author="shorny" w:date="2014-06-09T18:31:00Z">
              <w:rPr>
                <w:rStyle w:val="comment1"/>
              </w:rPr>
            </w:rPrChange>
          </w:rPr>
          <w:t>-- For a member of staff, create a view that's shows all the ongoing</w:t>
        </w:r>
      </w:ins>
    </w:p>
    <w:p w14:paraId="346D23EC" w14:textId="77777777" w:rsidR="003844C7" w:rsidRPr="003844C7" w:rsidRDefault="003844C7">
      <w:pPr>
        <w:pStyle w:val="HTMLPreformatted"/>
        <w:divId w:val="1226184281"/>
        <w:rPr>
          <w:ins w:id="6977" w:author="shorny" w:date="2014-06-09T18:31:00Z"/>
          <w:rStyle w:val="comment1"/>
          <w:sz w:val="18"/>
          <w:rPrChange w:id="6978" w:author="shorny" w:date="2014-06-09T18:31:00Z">
            <w:rPr>
              <w:ins w:id="6979" w:author="shorny" w:date="2014-06-09T18:31:00Z"/>
              <w:rStyle w:val="comment1"/>
            </w:rPr>
          </w:rPrChange>
        </w:rPr>
      </w:pPr>
      <w:ins w:id="6980" w:author="shorny" w:date="2014-06-09T18:31:00Z">
        <w:r w:rsidRPr="003844C7">
          <w:rPr>
            <w:rStyle w:val="comment1"/>
            <w:sz w:val="18"/>
            <w:rPrChange w:id="6981" w:author="shorny" w:date="2014-06-09T18:31:00Z">
              <w:rPr>
                <w:rStyle w:val="comment1"/>
              </w:rPr>
            </w:rPrChange>
          </w:rPr>
          <w:t>-- applications that they're in some way working on.</w:t>
        </w:r>
      </w:ins>
    </w:p>
    <w:p w14:paraId="5A07EF9F" w14:textId="77777777" w:rsidR="003844C7" w:rsidRPr="003844C7" w:rsidRDefault="003844C7">
      <w:pPr>
        <w:pStyle w:val="HTMLPreformatted"/>
        <w:divId w:val="1226184281"/>
        <w:rPr>
          <w:ins w:id="6982" w:author="shorny" w:date="2014-06-09T18:31:00Z"/>
          <w:rStyle w:val="comment1"/>
          <w:sz w:val="18"/>
          <w:rPrChange w:id="6983" w:author="shorny" w:date="2014-06-09T18:31:00Z">
            <w:rPr>
              <w:ins w:id="6984" w:author="shorny" w:date="2014-06-09T18:31:00Z"/>
              <w:rStyle w:val="comment1"/>
            </w:rPr>
          </w:rPrChange>
        </w:rPr>
      </w:pPr>
      <w:ins w:id="6985" w:author="shorny" w:date="2014-06-09T18:31:00Z">
        <w:r w:rsidRPr="003844C7">
          <w:rPr>
            <w:rStyle w:val="comment1"/>
            <w:sz w:val="18"/>
            <w:rPrChange w:id="6986" w:author="shorny" w:date="2014-06-09T18:31:00Z">
              <w:rPr>
                <w:rStyle w:val="comment1"/>
              </w:rPr>
            </w:rPrChange>
          </w:rPr>
          <w:t>--</w:t>
        </w:r>
      </w:ins>
    </w:p>
    <w:p w14:paraId="7D808D43" w14:textId="77777777" w:rsidR="003844C7" w:rsidRPr="003844C7" w:rsidRDefault="003844C7">
      <w:pPr>
        <w:pStyle w:val="HTMLPreformatted"/>
        <w:divId w:val="1226184281"/>
        <w:rPr>
          <w:ins w:id="6987" w:author="shorny" w:date="2014-06-09T18:31:00Z"/>
          <w:rStyle w:val="comment1"/>
          <w:sz w:val="18"/>
          <w:rPrChange w:id="6988" w:author="shorny" w:date="2014-06-09T18:31:00Z">
            <w:rPr>
              <w:ins w:id="6989" w:author="shorny" w:date="2014-06-09T18:31:00Z"/>
              <w:rStyle w:val="comment1"/>
            </w:rPr>
          </w:rPrChange>
        </w:rPr>
      </w:pPr>
      <w:ins w:id="6990" w:author="shorny" w:date="2014-06-09T18:31:00Z">
        <w:r w:rsidRPr="003844C7">
          <w:rPr>
            <w:rStyle w:val="comment1"/>
            <w:sz w:val="18"/>
            <w:rPrChange w:id="6991" w:author="shorny" w:date="2014-06-09T18:31:00Z">
              <w:rPr>
                <w:rStyle w:val="comment1"/>
              </w:rPr>
            </w:rPrChange>
          </w:rPr>
          <w:t>-- In the following, we have hard-coded a user/staff ID of 1000, as we don't</w:t>
        </w:r>
      </w:ins>
    </w:p>
    <w:p w14:paraId="47B82FC3" w14:textId="77777777" w:rsidR="003844C7" w:rsidRPr="003844C7" w:rsidRDefault="003844C7">
      <w:pPr>
        <w:pStyle w:val="HTMLPreformatted"/>
        <w:divId w:val="1226184281"/>
        <w:rPr>
          <w:ins w:id="6992" w:author="shorny" w:date="2014-06-09T18:31:00Z"/>
          <w:rStyle w:val="comment1"/>
          <w:sz w:val="18"/>
          <w:rPrChange w:id="6993" w:author="shorny" w:date="2014-06-09T18:31:00Z">
            <w:rPr>
              <w:ins w:id="6994" w:author="shorny" w:date="2014-06-09T18:31:00Z"/>
              <w:rStyle w:val="comment1"/>
            </w:rPr>
          </w:rPrChange>
        </w:rPr>
      </w:pPr>
      <w:ins w:id="6995" w:author="shorny" w:date="2014-06-09T18:31:00Z">
        <w:r w:rsidRPr="003844C7">
          <w:rPr>
            <w:rStyle w:val="comment1"/>
            <w:sz w:val="18"/>
            <w:rPrChange w:id="6996" w:author="shorny" w:date="2014-06-09T18:31:00Z">
              <w:rPr>
                <w:rStyle w:val="comment1"/>
              </w:rPr>
            </w:rPrChange>
          </w:rPr>
          <w:t>-- have permission in the CSEM MySQL server to create database users. In a real</w:t>
        </w:r>
      </w:ins>
    </w:p>
    <w:p w14:paraId="000D1F64" w14:textId="77777777" w:rsidR="003844C7" w:rsidRPr="003844C7" w:rsidRDefault="003844C7">
      <w:pPr>
        <w:pStyle w:val="HTMLPreformatted"/>
        <w:divId w:val="1226184281"/>
        <w:rPr>
          <w:ins w:id="6997" w:author="shorny" w:date="2014-06-09T18:31:00Z"/>
          <w:rStyle w:val="comment1"/>
          <w:sz w:val="18"/>
          <w:rPrChange w:id="6998" w:author="shorny" w:date="2014-06-09T18:31:00Z">
            <w:rPr>
              <w:ins w:id="6999" w:author="shorny" w:date="2014-06-09T18:31:00Z"/>
              <w:rStyle w:val="comment1"/>
            </w:rPr>
          </w:rPrChange>
        </w:rPr>
      </w:pPr>
      <w:ins w:id="7000" w:author="shorny" w:date="2014-06-09T18:31:00Z">
        <w:r w:rsidRPr="003844C7">
          <w:rPr>
            <w:rStyle w:val="comment1"/>
            <w:sz w:val="18"/>
            <w:rPrChange w:id="7001" w:author="shorny" w:date="2014-06-09T18:31:00Z">
              <w:rPr>
                <w:rStyle w:val="comment1"/>
              </w:rPr>
            </w:rPrChange>
          </w:rPr>
          <w:t>-- system, we would replace the hard-coded values with the function USER() to</w:t>
        </w:r>
      </w:ins>
    </w:p>
    <w:p w14:paraId="1279E0C0" w14:textId="77777777" w:rsidR="003844C7" w:rsidRPr="003844C7" w:rsidRDefault="003844C7">
      <w:pPr>
        <w:pStyle w:val="HTMLPreformatted"/>
        <w:divId w:val="1226184281"/>
        <w:rPr>
          <w:ins w:id="7002" w:author="shorny" w:date="2014-06-09T18:31:00Z"/>
          <w:rStyle w:val="comment1"/>
          <w:sz w:val="18"/>
          <w:rPrChange w:id="7003" w:author="shorny" w:date="2014-06-09T18:31:00Z">
            <w:rPr>
              <w:ins w:id="7004" w:author="shorny" w:date="2014-06-09T18:31:00Z"/>
              <w:rStyle w:val="comment1"/>
            </w:rPr>
          </w:rPrChange>
        </w:rPr>
      </w:pPr>
      <w:ins w:id="7005" w:author="shorny" w:date="2014-06-09T18:31:00Z">
        <w:r w:rsidRPr="003844C7">
          <w:rPr>
            <w:rStyle w:val="comment1"/>
            <w:sz w:val="18"/>
            <w:rPrChange w:id="7006" w:author="shorny" w:date="2014-06-09T18:31:00Z">
              <w:rPr>
                <w:rStyle w:val="comment1"/>
              </w:rPr>
            </w:rPrChange>
          </w:rPr>
          <w:t>-- get the current database user ID.</w:t>
        </w:r>
      </w:ins>
    </w:p>
    <w:p w14:paraId="68AFD9AD" w14:textId="77777777" w:rsidR="003844C7" w:rsidRPr="003844C7" w:rsidRDefault="003844C7">
      <w:pPr>
        <w:pStyle w:val="HTMLPreformatted"/>
        <w:divId w:val="1226184281"/>
        <w:rPr>
          <w:ins w:id="7007" w:author="shorny" w:date="2014-06-09T18:31:00Z"/>
          <w:sz w:val="18"/>
          <w:rPrChange w:id="7008" w:author="shorny" w:date="2014-06-09T18:31:00Z">
            <w:rPr>
              <w:ins w:id="7009" w:author="shorny" w:date="2014-06-09T18:31:00Z"/>
            </w:rPr>
          </w:rPrChange>
        </w:rPr>
      </w:pPr>
      <w:ins w:id="7010" w:author="shorny" w:date="2014-06-09T18:31:00Z">
        <w:r w:rsidRPr="003844C7">
          <w:rPr>
            <w:rStyle w:val="keyword1"/>
            <w:sz w:val="18"/>
            <w:rPrChange w:id="7011" w:author="shorny" w:date="2014-06-09T18:31:00Z">
              <w:rPr>
                <w:rStyle w:val="keyword1"/>
              </w:rPr>
            </w:rPrChange>
          </w:rPr>
          <w:t>SELECT</w:t>
        </w:r>
        <w:r w:rsidRPr="003844C7">
          <w:rPr>
            <w:sz w:val="18"/>
            <w:rPrChange w:id="7012" w:author="shorny" w:date="2014-06-09T18:31:00Z">
              <w:rPr/>
            </w:rPrChange>
          </w:rPr>
          <w:t xml:space="preserve"> </w:t>
        </w:r>
        <w:r w:rsidRPr="003844C7">
          <w:rPr>
            <w:rStyle w:val="string1"/>
            <w:sz w:val="18"/>
            <w:rPrChange w:id="7013" w:author="shorny" w:date="2014-06-09T18:31:00Z">
              <w:rPr>
                <w:rStyle w:val="string1"/>
              </w:rPr>
            </w:rPrChange>
          </w:rPr>
          <w:t>'Creating views for professional/all staff'</w:t>
        </w:r>
        <w:r w:rsidRPr="003844C7">
          <w:rPr>
            <w:sz w:val="18"/>
            <w:rPrChange w:id="7014" w:author="shorny" w:date="2014-06-09T18:31:00Z">
              <w:rPr/>
            </w:rPrChange>
          </w:rPr>
          <w:t>;</w:t>
        </w:r>
      </w:ins>
    </w:p>
    <w:p w14:paraId="3D3EA49F" w14:textId="77777777" w:rsidR="003844C7" w:rsidRPr="003844C7" w:rsidRDefault="003844C7">
      <w:pPr>
        <w:pStyle w:val="HTMLPreformatted"/>
        <w:divId w:val="1226184281"/>
        <w:rPr>
          <w:ins w:id="7015" w:author="shorny" w:date="2014-06-09T18:31:00Z"/>
          <w:sz w:val="18"/>
          <w:rPrChange w:id="7016" w:author="shorny" w:date="2014-06-09T18:31:00Z">
            <w:rPr>
              <w:ins w:id="7017" w:author="shorny" w:date="2014-06-09T18:31:00Z"/>
            </w:rPr>
          </w:rPrChange>
        </w:rPr>
      </w:pPr>
    </w:p>
    <w:p w14:paraId="273E492C" w14:textId="77777777" w:rsidR="003844C7" w:rsidRPr="003844C7" w:rsidRDefault="003844C7">
      <w:pPr>
        <w:pStyle w:val="HTMLPreformatted"/>
        <w:divId w:val="1226184281"/>
        <w:rPr>
          <w:ins w:id="7018" w:author="shorny" w:date="2014-06-09T18:31:00Z"/>
          <w:rStyle w:val="comment1"/>
          <w:sz w:val="18"/>
          <w:rPrChange w:id="7019" w:author="shorny" w:date="2014-06-09T18:31:00Z">
            <w:rPr>
              <w:ins w:id="7020" w:author="shorny" w:date="2014-06-09T18:31:00Z"/>
              <w:rStyle w:val="comment1"/>
            </w:rPr>
          </w:rPrChange>
        </w:rPr>
      </w:pPr>
      <w:ins w:id="7021" w:author="shorny" w:date="2014-06-09T18:31:00Z">
        <w:r w:rsidRPr="003844C7">
          <w:rPr>
            <w:rStyle w:val="comment1"/>
            <w:sz w:val="18"/>
            <w:rPrChange w:id="7022" w:author="shorny" w:date="2014-06-09T18:31:00Z">
              <w:rPr>
                <w:rStyle w:val="comment1"/>
              </w:rPr>
            </w:rPrChange>
          </w:rPr>
          <w:t>-- All the Applications that the current user is marked as primary supervisor</w:t>
        </w:r>
      </w:ins>
    </w:p>
    <w:p w14:paraId="1B89D58F" w14:textId="77777777" w:rsidR="003844C7" w:rsidRPr="003844C7" w:rsidRDefault="003844C7">
      <w:pPr>
        <w:pStyle w:val="HTMLPreformatted"/>
        <w:divId w:val="1226184281"/>
        <w:rPr>
          <w:ins w:id="7023" w:author="shorny" w:date="2014-06-09T18:31:00Z"/>
          <w:sz w:val="18"/>
          <w:rPrChange w:id="7024" w:author="shorny" w:date="2014-06-09T18:31:00Z">
            <w:rPr>
              <w:ins w:id="7025" w:author="shorny" w:date="2014-06-09T18:31:00Z"/>
            </w:rPr>
          </w:rPrChange>
        </w:rPr>
      </w:pPr>
      <w:ins w:id="7026" w:author="shorny" w:date="2014-06-09T18:31:00Z">
        <w:r w:rsidRPr="003844C7">
          <w:rPr>
            <w:rStyle w:val="keyword1"/>
            <w:sz w:val="18"/>
            <w:rPrChange w:id="7027" w:author="shorny" w:date="2014-06-09T18:31:00Z">
              <w:rPr>
                <w:rStyle w:val="keyword1"/>
              </w:rPr>
            </w:rPrChange>
          </w:rPr>
          <w:t>DROP</w:t>
        </w:r>
        <w:r w:rsidRPr="003844C7">
          <w:rPr>
            <w:sz w:val="18"/>
            <w:rPrChange w:id="7028" w:author="shorny" w:date="2014-06-09T18:31:00Z">
              <w:rPr/>
            </w:rPrChange>
          </w:rPr>
          <w:t xml:space="preserve"> </w:t>
        </w:r>
        <w:r w:rsidRPr="003844C7">
          <w:rPr>
            <w:rStyle w:val="keyword1"/>
            <w:sz w:val="18"/>
            <w:rPrChange w:id="7029" w:author="shorny" w:date="2014-06-09T18:31:00Z">
              <w:rPr>
                <w:rStyle w:val="keyword1"/>
              </w:rPr>
            </w:rPrChange>
          </w:rPr>
          <w:t>VIEW</w:t>
        </w:r>
        <w:r w:rsidRPr="003844C7">
          <w:rPr>
            <w:sz w:val="18"/>
            <w:rPrChange w:id="7030" w:author="shorny" w:date="2014-06-09T18:31:00Z">
              <w:rPr/>
            </w:rPrChange>
          </w:rPr>
          <w:t xml:space="preserve"> </w:t>
        </w:r>
        <w:r w:rsidRPr="003844C7">
          <w:rPr>
            <w:rStyle w:val="function-name1"/>
            <w:sz w:val="18"/>
            <w:rPrChange w:id="7031" w:author="shorny" w:date="2014-06-09T18:31:00Z">
              <w:rPr>
                <w:rStyle w:val="function-name1"/>
              </w:rPr>
            </w:rPrChange>
          </w:rPr>
          <w:t>IF</w:t>
        </w:r>
        <w:r w:rsidRPr="003844C7">
          <w:rPr>
            <w:sz w:val="18"/>
            <w:rPrChange w:id="7032" w:author="shorny" w:date="2014-06-09T18:31:00Z">
              <w:rPr/>
            </w:rPrChange>
          </w:rPr>
          <w:t xml:space="preserve"> </w:t>
        </w:r>
        <w:r w:rsidRPr="003844C7">
          <w:rPr>
            <w:rStyle w:val="keyword1"/>
            <w:sz w:val="18"/>
            <w:rPrChange w:id="7033" w:author="shorny" w:date="2014-06-09T18:31:00Z">
              <w:rPr>
                <w:rStyle w:val="keyword1"/>
              </w:rPr>
            </w:rPrChange>
          </w:rPr>
          <w:t>EXISTS</w:t>
        </w:r>
        <w:r w:rsidRPr="003844C7">
          <w:rPr>
            <w:sz w:val="18"/>
            <w:rPrChange w:id="7034" w:author="shorny" w:date="2014-06-09T18:31:00Z">
              <w:rPr/>
            </w:rPrChange>
          </w:rPr>
          <w:t xml:space="preserve"> `MyRHDApps_SupervisedPrimaryByMe_Expanded` ;</w:t>
        </w:r>
      </w:ins>
    </w:p>
    <w:p w14:paraId="11D287BF" w14:textId="77777777" w:rsidR="003844C7" w:rsidRPr="003844C7" w:rsidRDefault="003844C7">
      <w:pPr>
        <w:pStyle w:val="HTMLPreformatted"/>
        <w:divId w:val="1226184281"/>
        <w:rPr>
          <w:ins w:id="7035" w:author="shorny" w:date="2014-06-09T18:31:00Z"/>
          <w:sz w:val="18"/>
          <w:rPrChange w:id="7036" w:author="shorny" w:date="2014-06-09T18:31:00Z">
            <w:rPr>
              <w:ins w:id="7037" w:author="shorny" w:date="2014-06-09T18:31:00Z"/>
            </w:rPr>
          </w:rPrChange>
        </w:rPr>
      </w:pPr>
      <w:ins w:id="7038" w:author="shorny" w:date="2014-06-09T18:31:00Z">
        <w:r w:rsidRPr="003844C7">
          <w:rPr>
            <w:rStyle w:val="keyword1"/>
            <w:sz w:val="18"/>
            <w:rPrChange w:id="7039" w:author="shorny" w:date="2014-06-09T18:31:00Z">
              <w:rPr>
                <w:rStyle w:val="keyword1"/>
              </w:rPr>
            </w:rPrChange>
          </w:rPr>
          <w:t>CREATE</w:t>
        </w:r>
        <w:r w:rsidRPr="003844C7">
          <w:rPr>
            <w:sz w:val="18"/>
            <w:rPrChange w:id="7040" w:author="shorny" w:date="2014-06-09T18:31:00Z">
              <w:rPr/>
            </w:rPrChange>
          </w:rPr>
          <w:t xml:space="preserve"> </w:t>
        </w:r>
        <w:r w:rsidRPr="003844C7">
          <w:rPr>
            <w:rStyle w:val="keyword1"/>
            <w:sz w:val="18"/>
            <w:rPrChange w:id="7041" w:author="shorny" w:date="2014-06-09T18:31:00Z">
              <w:rPr>
                <w:rStyle w:val="keyword1"/>
              </w:rPr>
            </w:rPrChange>
          </w:rPr>
          <w:t>VIEW</w:t>
        </w:r>
        <w:r w:rsidRPr="003844C7">
          <w:rPr>
            <w:sz w:val="18"/>
            <w:rPrChange w:id="7042" w:author="shorny" w:date="2014-06-09T18:31:00Z">
              <w:rPr/>
            </w:rPrChange>
          </w:rPr>
          <w:t xml:space="preserve"> `MyRHDApps_SupervisedPrimaryByMe_Expanded` </w:t>
        </w:r>
        <w:r w:rsidRPr="003844C7">
          <w:rPr>
            <w:rStyle w:val="keyword1"/>
            <w:sz w:val="18"/>
            <w:rPrChange w:id="7043" w:author="shorny" w:date="2014-06-09T18:31:00Z">
              <w:rPr>
                <w:rStyle w:val="keyword1"/>
              </w:rPr>
            </w:rPrChange>
          </w:rPr>
          <w:t>AS</w:t>
        </w:r>
      </w:ins>
    </w:p>
    <w:p w14:paraId="54AE7816" w14:textId="77777777" w:rsidR="003844C7" w:rsidRPr="003844C7" w:rsidRDefault="003844C7">
      <w:pPr>
        <w:pStyle w:val="HTMLPreformatted"/>
        <w:divId w:val="1226184281"/>
        <w:rPr>
          <w:ins w:id="7044" w:author="shorny" w:date="2014-06-09T18:31:00Z"/>
          <w:sz w:val="18"/>
          <w:rPrChange w:id="7045" w:author="shorny" w:date="2014-06-09T18:31:00Z">
            <w:rPr>
              <w:ins w:id="7046" w:author="shorny" w:date="2014-06-09T18:31:00Z"/>
            </w:rPr>
          </w:rPrChange>
        </w:rPr>
      </w:pPr>
      <w:ins w:id="7047" w:author="shorny" w:date="2014-06-09T18:31:00Z">
        <w:r w:rsidRPr="003844C7">
          <w:rPr>
            <w:rStyle w:val="keyword1"/>
            <w:sz w:val="18"/>
            <w:rPrChange w:id="7048" w:author="shorny" w:date="2014-06-09T18:31:00Z">
              <w:rPr>
                <w:rStyle w:val="keyword1"/>
              </w:rPr>
            </w:rPrChange>
          </w:rPr>
          <w:t>SELECT</w:t>
        </w:r>
        <w:r w:rsidRPr="003844C7">
          <w:rPr>
            <w:sz w:val="18"/>
            <w:rPrChange w:id="7049" w:author="shorny" w:date="2014-06-09T18:31:00Z">
              <w:rPr/>
            </w:rPrChange>
          </w:rPr>
          <w:t xml:space="preserve"> </w:t>
        </w:r>
        <w:r w:rsidRPr="003844C7">
          <w:rPr>
            <w:rStyle w:val="string1"/>
            <w:sz w:val="18"/>
            <w:rPrChange w:id="7050" w:author="shorny" w:date="2014-06-09T18:31:00Z">
              <w:rPr>
                <w:rStyle w:val="string1"/>
              </w:rPr>
            </w:rPrChange>
          </w:rPr>
          <w:t>'a) primary supervisor'</w:t>
        </w:r>
        <w:r w:rsidRPr="003844C7">
          <w:rPr>
            <w:sz w:val="18"/>
            <w:rPrChange w:id="7051" w:author="shorny" w:date="2014-06-09T18:31:00Z">
              <w:rPr/>
            </w:rPrChange>
          </w:rPr>
          <w:t xml:space="preserve"> </w:t>
        </w:r>
        <w:r w:rsidRPr="003844C7">
          <w:rPr>
            <w:rStyle w:val="keyword1"/>
            <w:sz w:val="18"/>
            <w:rPrChange w:id="7052" w:author="shorny" w:date="2014-06-09T18:31:00Z">
              <w:rPr>
                <w:rStyle w:val="keyword1"/>
              </w:rPr>
            </w:rPrChange>
          </w:rPr>
          <w:t>AS</w:t>
        </w:r>
        <w:r w:rsidRPr="003844C7">
          <w:rPr>
            <w:sz w:val="18"/>
            <w:rPrChange w:id="7053" w:author="shorny" w:date="2014-06-09T18:31:00Z">
              <w:rPr/>
            </w:rPrChange>
          </w:rPr>
          <w:t xml:space="preserve"> `My </w:t>
        </w:r>
        <w:r w:rsidRPr="003844C7">
          <w:rPr>
            <w:rStyle w:val="keyword1"/>
            <w:sz w:val="18"/>
            <w:rPrChange w:id="7054" w:author="shorny" w:date="2014-06-09T18:31:00Z">
              <w:rPr>
                <w:rStyle w:val="keyword1"/>
              </w:rPr>
            </w:rPrChange>
          </w:rPr>
          <w:t>role</w:t>
        </w:r>
        <w:r w:rsidRPr="003844C7">
          <w:rPr>
            <w:sz w:val="18"/>
            <w:rPrChange w:id="7055" w:author="shorny" w:date="2014-06-09T18:31:00Z">
              <w:rPr/>
            </w:rPrChange>
          </w:rPr>
          <w:t>`, App.*</w:t>
        </w:r>
      </w:ins>
    </w:p>
    <w:p w14:paraId="4441CBB1" w14:textId="77777777" w:rsidR="003844C7" w:rsidRPr="003844C7" w:rsidRDefault="003844C7">
      <w:pPr>
        <w:pStyle w:val="HTMLPreformatted"/>
        <w:divId w:val="1226184281"/>
        <w:rPr>
          <w:ins w:id="7056" w:author="shorny" w:date="2014-06-09T18:31:00Z"/>
          <w:sz w:val="18"/>
          <w:rPrChange w:id="7057" w:author="shorny" w:date="2014-06-09T18:31:00Z">
            <w:rPr>
              <w:ins w:id="7058" w:author="shorny" w:date="2014-06-09T18:31:00Z"/>
            </w:rPr>
          </w:rPrChange>
        </w:rPr>
      </w:pPr>
      <w:ins w:id="7059" w:author="shorny" w:date="2014-06-09T18:31:00Z">
        <w:r w:rsidRPr="003844C7">
          <w:rPr>
            <w:rStyle w:val="keyword1"/>
            <w:sz w:val="18"/>
            <w:rPrChange w:id="7060" w:author="shorny" w:date="2014-06-09T18:31:00Z">
              <w:rPr>
                <w:rStyle w:val="keyword1"/>
              </w:rPr>
            </w:rPrChange>
          </w:rPr>
          <w:t>FROM</w:t>
        </w:r>
        <w:r w:rsidRPr="003844C7">
          <w:rPr>
            <w:sz w:val="18"/>
            <w:rPrChange w:id="7061" w:author="shorny" w:date="2014-06-09T18:31:00Z">
              <w:rPr/>
            </w:rPrChange>
          </w:rPr>
          <w:t xml:space="preserve"> Application_Ongoing_Expanded App</w:t>
        </w:r>
      </w:ins>
    </w:p>
    <w:p w14:paraId="2B302E21" w14:textId="77777777" w:rsidR="003844C7" w:rsidRPr="003844C7" w:rsidRDefault="003844C7">
      <w:pPr>
        <w:pStyle w:val="HTMLPreformatted"/>
        <w:divId w:val="1226184281"/>
        <w:rPr>
          <w:ins w:id="7062" w:author="shorny" w:date="2014-06-09T18:31:00Z"/>
          <w:sz w:val="18"/>
          <w:rPrChange w:id="7063" w:author="shorny" w:date="2014-06-09T18:31:00Z">
            <w:rPr>
              <w:ins w:id="7064" w:author="shorny" w:date="2014-06-09T18:31:00Z"/>
            </w:rPr>
          </w:rPrChange>
        </w:rPr>
      </w:pPr>
      <w:ins w:id="7065" w:author="shorny" w:date="2014-06-09T18:31:00Z">
        <w:r w:rsidRPr="003844C7">
          <w:rPr>
            <w:rStyle w:val="keyword1"/>
            <w:sz w:val="18"/>
            <w:rPrChange w:id="7066" w:author="shorny" w:date="2014-06-09T18:31:00Z">
              <w:rPr>
                <w:rStyle w:val="keyword1"/>
              </w:rPr>
            </w:rPrChange>
          </w:rPr>
          <w:t>INNER</w:t>
        </w:r>
        <w:r w:rsidRPr="003844C7">
          <w:rPr>
            <w:sz w:val="18"/>
            <w:rPrChange w:id="7067" w:author="shorny" w:date="2014-06-09T18:31:00Z">
              <w:rPr/>
            </w:rPrChange>
          </w:rPr>
          <w:t xml:space="preserve"> </w:t>
        </w:r>
        <w:r w:rsidRPr="003844C7">
          <w:rPr>
            <w:rStyle w:val="keyword1"/>
            <w:sz w:val="18"/>
            <w:rPrChange w:id="7068" w:author="shorny" w:date="2014-06-09T18:31:00Z">
              <w:rPr>
                <w:rStyle w:val="keyword1"/>
              </w:rPr>
            </w:rPrChange>
          </w:rPr>
          <w:t>JOIN</w:t>
        </w:r>
        <w:r w:rsidRPr="003844C7">
          <w:rPr>
            <w:sz w:val="18"/>
            <w:rPrChange w:id="7069" w:author="shorny" w:date="2014-06-09T18:31:00Z">
              <w:rPr/>
            </w:rPrChange>
          </w:rPr>
          <w:t xml:space="preserve"> `Supervise </w:t>
        </w:r>
        <w:r w:rsidRPr="003844C7">
          <w:rPr>
            <w:rStyle w:val="keyword1"/>
            <w:sz w:val="18"/>
            <w:rPrChange w:id="7070" w:author="shorny" w:date="2014-06-09T18:31:00Z">
              <w:rPr>
                <w:rStyle w:val="keyword1"/>
              </w:rPr>
            </w:rPrChange>
          </w:rPr>
          <w:t>as</w:t>
        </w:r>
        <w:r w:rsidRPr="003844C7">
          <w:rPr>
            <w:sz w:val="18"/>
            <w:rPrChange w:id="7071" w:author="shorny" w:date="2014-06-09T18:31:00Z">
              <w:rPr/>
            </w:rPrChange>
          </w:rPr>
          <w:t xml:space="preserve"> </w:t>
        </w:r>
        <w:r w:rsidRPr="003844C7">
          <w:rPr>
            <w:rStyle w:val="keyword1"/>
            <w:sz w:val="18"/>
            <w:rPrChange w:id="7072" w:author="shorny" w:date="2014-06-09T18:31:00Z">
              <w:rPr>
                <w:rStyle w:val="keyword1"/>
              </w:rPr>
            </w:rPrChange>
          </w:rPr>
          <w:t>primary</w:t>
        </w:r>
        <w:r w:rsidRPr="003844C7">
          <w:rPr>
            <w:sz w:val="18"/>
            <w:rPrChange w:id="7073" w:author="shorny" w:date="2014-06-09T18:31:00Z">
              <w:rPr/>
            </w:rPrChange>
          </w:rPr>
          <w:t>` Super</w:t>
        </w:r>
      </w:ins>
    </w:p>
    <w:p w14:paraId="72665FE2" w14:textId="77777777" w:rsidR="003844C7" w:rsidRPr="003844C7" w:rsidRDefault="003844C7">
      <w:pPr>
        <w:pStyle w:val="HTMLPreformatted"/>
        <w:divId w:val="1226184281"/>
        <w:rPr>
          <w:ins w:id="7074" w:author="shorny" w:date="2014-06-09T18:31:00Z"/>
          <w:sz w:val="18"/>
          <w:rPrChange w:id="7075" w:author="shorny" w:date="2014-06-09T18:31:00Z">
            <w:rPr>
              <w:ins w:id="7076" w:author="shorny" w:date="2014-06-09T18:31:00Z"/>
            </w:rPr>
          </w:rPrChange>
        </w:rPr>
      </w:pPr>
      <w:ins w:id="7077" w:author="shorny" w:date="2014-06-09T18:31:00Z">
        <w:r w:rsidRPr="003844C7">
          <w:rPr>
            <w:sz w:val="18"/>
            <w:rPrChange w:id="7078" w:author="shorny" w:date="2014-06-09T18:31:00Z">
              <w:rPr/>
            </w:rPrChange>
          </w:rPr>
          <w:t xml:space="preserve">  </w:t>
        </w:r>
        <w:r w:rsidRPr="003844C7">
          <w:rPr>
            <w:rStyle w:val="keyword1"/>
            <w:sz w:val="18"/>
            <w:rPrChange w:id="7079" w:author="shorny" w:date="2014-06-09T18:31:00Z">
              <w:rPr>
                <w:rStyle w:val="keyword1"/>
              </w:rPr>
            </w:rPrChange>
          </w:rPr>
          <w:t>ON</w:t>
        </w:r>
        <w:r w:rsidRPr="003844C7">
          <w:rPr>
            <w:sz w:val="18"/>
            <w:rPrChange w:id="7080" w:author="shorny" w:date="2014-06-09T18:31:00Z">
              <w:rPr/>
            </w:rPrChange>
          </w:rPr>
          <w:t xml:space="preserve"> Super.ApplicationID = App.ApplicationID</w:t>
        </w:r>
      </w:ins>
    </w:p>
    <w:p w14:paraId="5C794E45" w14:textId="77777777" w:rsidR="003844C7" w:rsidRPr="003844C7" w:rsidRDefault="003844C7">
      <w:pPr>
        <w:pStyle w:val="HTMLPreformatted"/>
        <w:divId w:val="1226184281"/>
        <w:rPr>
          <w:ins w:id="7081" w:author="shorny" w:date="2014-06-09T18:31:00Z"/>
          <w:sz w:val="18"/>
          <w:rPrChange w:id="7082" w:author="shorny" w:date="2014-06-09T18:31:00Z">
            <w:rPr>
              <w:ins w:id="7083" w:author="shorny" w:date="2014-06-09T18:31:00Z"/>
            </w:rPr>
          </w:rPrChange>
        </w:rPr>
      </w:pPr>
      <w:ins w:id="7084" w:author="shorny" w:date="2014-06-09T18:31:00Z">
        <w:r w:rsidRPr="003844C7">
          <w:rPr>
            <w:rStyle w:val="keyword1"/>
            <w:sz w:val="18"/>
            <w:rPrChange w:id="7085" w:author="shorny" w:date="2014-06-09T18:31:00Z">
              <w:rPr>
                <w:rStyle w:val="keyword1"/>
              </w:rPr>
            </w:rPrChange>
          </w:rPr>
          <w:t>WHERE</w:t>
        </w:r>
        <w:r w:rsidRPr="003844C7">
          <w:rPr>
            <w:sz w:val="18"/>
            <w:rPrChange w:id="7086" w:author="shorny" w:date="2014-06-09T18:31:00Z">
              <w:rPr/>
            </w:rPrChange>
          </w:rPr>
          <w:t xml:space="preserve"> Super.StaffID = CURRENT_RHD_USER() ;</w:t>
        </w:r>
      </w:ins>
    </w:p>
    <w:p w14:paraId="34BC9FEF" w14:textId="77777777" w:rsidR="003844C7" w:rsidRPr="003844C7" w:rsidRDefault="003844C7">
      <w:pPr>
        <w:pStyle w:val="HTMLPreformatted"/>
        <w:divId w:val="1226184281"/>
        <w:rPr>
          <w:ins w:id="7087" w:author="shorny" w:date="2014-06-09T18:31:00Z"/>
          <w:sz w:val="18"/>
          <w:rPrChange w:id="7088" w:author="shorny" w:date="2014-06-09T18:31:00Z">
            <w:rPr>
              <w:ins w:id="7089" w:author="shorny" w:date="2014-06-09T18:31:00Z"/>
            </w:rPr>
          </w:rPrChange>
        </w:rPr>
      </w:pPr>
    </w:p>
    <w:p w14:paraId="435058C2" w14:textId="77777777" w:rsidR="003844C7" w:rsidRPr="003844C7" w:rsidRDefault="003844C7">
      <w:pPr>
        <w:pStyle w:val="HTMLPreformatted"/>
        <w:divId w:val="1226184281"/>
        <w:rPr>
          <w:ins w:id="7090" w:author="shorny" w:date="2014-06-09T18:31:00Z"/>
          <w:rStyle w:val="comment1"/>
          <w:sz w:val="18"/>
          <w:rPrChange w:id="7091" w:author="shorny" w:date="2014-06-09T18:31:00Z">
            <w:rPr>
              <w:ins w:id="7092" w:author="shorny" w:date="2014-06-09T18:31:00Z"/>
              <w:rStyle w:val="comment1"/>
            </w:rPr>
          </w:rPrChange>
        </w:rPr>
      </w:pPr>
      <w:ins w:id="7093" w:author="shorny" w:date="2014-06-09T18:31:00Z">
        <w:r w:rsidRPr="003844C7">
          <w:rPr>
            <w:rStyle w:val="comment1"/>
            <w:sz w:val="18"/>
            <w:rPrChange w:id="7094" w:author="shorny" w:date="2014-06-09T18:31:00Z">
              <w:rPr>
                <w:rStyle w:val="comment1"/>
              </w:rPr>
            </w:rPrChange>
          </w:rPr>
          <w:t>-- ... as associate supervisor</w:t>
        </w:r>
      </w:ins>
    </w:p>
    <w:p w14:paraId="7C69E882" w14:textId="77777777" w:rsidR="003844C7" w:rsidRPr="003844C7" w:rsidRDefault="003844C7">
      <w:pPr>
        <w:pStyle w:val="HTMLPreformatted"/>
        <w:divId w:val="1226184281"/>
        <w:rPr>
          <w:ins w:id="7095" w:author="shorny" w:date="2014-06-09T18:31:00Z"/>
          <w:sz w:val="18"/>
          <w:rPrChange w:id="7096" w:author="shorny" w:date="2014-06-09T18:31:00Z">
            <w:rPr>
              <w:ins w:id="7097" w:author="shorny" w:date="2014-06-09T18:31:00Z"/>
            </w:rPr>
          </w:rPrChange>
        </w:rPr>
      </w:pPr>
      <w:ins w:id="7098" w:author="shorny" w:date="2014-06-09T18:31:00Z">
        <w:r w:rsidRPr="003844C7">
          <w:rPr>
            <w:rStyle w:val="keyword1"/>
            <w:sz w:val="18"/>
            <w:rPrChange w:id="7099" w:author="shorny" w:date="2014-06-09T18:31:00Z">
              <w:rPr>
                <w:rStyle w:val="keyword1"/>
              </w:rPr>
            </w:rPrChange>
          </w:rPr>
          <w:t>DROP</w:t>
        </w:r>
        <w:r w:rsidRPr="003844C7">
          <w:rPr>
            <w:sz w:val="18"/>
            <w:rPrChange w:id="7100" w:author="shorny" w:date="2014-06-09T18:31:00Z">
              <w:rPr/>
            </w:rPrChange>
          </w:rPr>
          <w:t xml:space="preserve"> </w:t>
        </w:r>
        <w:r w:rsidRPr="003844C7">
          <w:rPr>
            <w:rStyle w:val="keyword1"/>
            <w:sz w:val="18"/>
            <w:rPrChange w:id="7101" w:author="shorny" w:date="2014-06-09T18:31:00Z">
              <w:rPr>
                <w:rStyle w:val="keyword1"/>
              </w:rPr>
            </w:rPrChange>
          </w:rPr>
          <w:t>VIEW</w:t>
        </w:r>
        <w:r w:rsidRPr="003844C7">
          <w:rPr>
            <w:sz w:val="18"/>
            <w:rPrChange w:id="7102" w:author="shorny" w:date="2014-06-09T18:31:00Z">
              <w:rPr/>
            </w:rPrChange>
          </w:rPr>
          <w:t xml:space="preserve"> </w:t>
        </w:r>
        <w:r w:rsidRPr="003844C7">
          <w:rPr>
            <w:rStyle w:val="function-name1"/>
            <w:sz w:val="18"/>
            <w:rPrChange w:id="7103" w:author="shorny" w:date="2014-06-09T18:31:00Z">
              <w:rPr>
                <w:rStyle w:val="function-name1"/>
              </w:rPr>
            </w:rPrChange>
          </w:rPr>
          <w:t>IF</w:t>
        </w:r>
        <w:r w:rsidRPr="003844C7">
          <w:rPr>
            <w:sz w:val="18"/>
            <w:rPrChange w:id="7104" w:author="shorny" w:date="2014-06-09T18:31:00Z">
              <w:rPr/>
            </w:rPrChange>
          </w:rPr>
          <w:t xml:space="preserve"> </w:t>
        </w:r>
        <w:r w:rsidRPr="003844C7">
          <w:rPr>
            <w:rStyle w:val="keyword1"/>
            <w:sz w:val="18"/>
            <w:rPrChange w:id="7105" w:author="shorny" w:date="2014-06-09T18:31:00Z">
              <w:rPr>
                <w:rStyle w:val="keyword1"/>
              </w:rPr>
            </w:rPrChange>
          </w:rPr>
          <w:t>EXISTS</w:t>
        </w:r>
        <w:r w:rsidRPr="003844C7">
          <w:rPr>
            <w:sz w:val="18"/>
            <w:rPrChange w:id="7106" w:author="shorny" w:date="2014-06-09T18:31:00Z">
              <w:rPr/>
            </w:rPrChange>
          </w:rPr>
          <w:t xml:space="preserve"> `MyRHDApps_SupervisedAssociateByMe_Expanded` ;</w:t>
        </w:r>
      </w:ins>
    </w:p>
    <w:p w14:paraId="0609C1DC" w14:textId="77777777" w:rsidR="003844C7" w:rsidRPr="003844C7" w:rsidRDefault="003844C7">
      <w:pPr>
        <w:pStyle w:val="HTMLPreformatted"/>
        <w:divId w:val="1226184281"/>
        <w:rPr>
          <w:ins w:id="7107" w:author="shorny" w:date="2014-06-09T18:31:00Z"/>
          <w:sz w:val="18"/>
          <w:rPrChange w:id="7108" w:author="shorny" w:date="2014-06-09T18:31:00Z">
            <w:rPr>
              <w:ins w:id="7109" w:author="shorny" w:date="2014-06-09T18:31:00Z"/>
            </w:rPr>
          </w:rPrChange>
        </w:rPr>
      </w:pPr>
      <w:ins w:id="7110" w:author="shorny" w:date="2014-06-09T18:31:00Z">
        <w:r w:rsidRPr="003844C7">
          <w:rPr>
            <w:rStyle w:val="keyword1"/>
            <w:sz w:val="18"/>
            <w:rPrChange w:id="7111" w:author="shorny" w:date="2014-06-09T18:31:00Z">
              <w:rPr>
                <w:rStyle w:val="keyword1"/>
              </w:rPr>
            </w:rPrChange>
          </w:rPr>
          <w:t>CREATE</w:t>
        </w:r>
        <w:r w:rsidRPr="003844C7">
          <w:rPr>
            <w:sz w:val="18"/>
            <w:rPrChange w:id="7112" w:author="shorny" w:date="2014-06-09T18:31:00Z">
              <w:rPr/>
            </w:rPrChange>
          </w:rPr>
          <w:t xml:space="preserve"> </w:t>
        </w:r>
        <w:r w:rsidRPr="003844C7">
          <w:rPr>
            <w:rStyle w:val="keyword1"/>
            <w:sz w:val="18"/>
            <w:rPrChange w:id="7113" w:author="shorny" w:date="2014-06-09T18:31:00Z">
              <w:rPr>
                <w:rStyle w:val="keyword1"/>
              </w:rPr>
            </w:rPrChange>
          </w:rPr>
          <w:t>VIEW</w:t>
        </w:r>
        <w:r w:rsidRPr="003844C7">
          <w:rPr>
            <w:sz w:val="18"/>
            <w:rPrChange w:id="7114" w:author="shorny" w:date="2014-06-09T18:31:00Z">
              <w:rPr/>
            </w:rPrChange>
          </w:rPr>
          <w:t xml:space="preserve"> `MyRHDApps_SupervisedAssociateByMe_Expanded` </w:t>
        </w:r>
        <w:r w:rsidRPr="003844C7">
          <w:rPr>
            <w:rStyle w:val="keyword1"/>
            <w:sz w:val="18"/>
            <w:rPrChange w:id="7115" w:author="shorny" w:date="2014-06-09T18:31:00Z">
              <w:rPr>
                <w:rStyle w:val="keyword1"/>
              </w:rPr>
            </w:rPrChange>
          </w:rPr>
          <w:t>AS</w:t>
        </w:r>
      </w:ins>
    </w:p>
    <w:p w14:paraId="3F5EC759" w14:textId="77777777" w:rsidR="003844C7" w:rsidRPr="003844C7" w:rsidRDefault="003844C7">
      <w:pPr>
        <w:pStyle w:val="HTMLPreformatted"/>
        <w:divId w:val="1226184281"/>
        <w:rPr>
          <w:ins w:id="7116" w:author="shorny" w:date="2014-06-09T18:31:00Z"/>
          <w:sz w:val="18"/>
          <w:rPrChange w:id="7117" w:author="shorny" w:date="2014-06-09T18:31:00Z">
            <w:rPr>
              <w:ins w:id="7118" w:author="shorny" w:date="2014-06-09T18:31:00Z"/>
            </w:rPr>
          </w:rPrChange>
        </w:rPr>
      </w:pPr>
      <w:ins w:id="7119" w:author="shorny" w:date="2014-06-09T18:31:00Z">
        <w:r w:rsidRPr="003844C7">
          <w:rPr>
            <w:rStyle w:val="keyword1"/>
            <w:sz w:val="18"/>
            <w:rPrChange w:id="7120" w:author="shorny" w:date="2014-06-09T18:31:00Z">
              <w:rPr>
                <w:rStyle w:val="keyword1"/>
              </w:rPr>
            </w:rPrChange>
          </w:rPr>
          <w:t>SELECT</w:t>
        </w:r>
        <w:r w:rsidRPr="003844C7">
          <w:rPr>
            <w:sz w:val="18"/>
            <w:rPrChange w:id="7121" w:author="shorny" w:date="2014-06-09T18:31:00Z">
              <w:rPr/>
            </w:rPrChange>
          </w:rPr>
          <w:t xml:space="preserve"> </w:t>
        </w:r>
        <w:r w:rsidRPr="003844C7">
          <w:rPr>
            <w:rStyle w:val="string1"/>
            <w:sz w:val="18"/>
            <w:rPrChange w:id="7122" w:author="shorny" w:date="2014-06-09T18:31:00Z">
              <w:rPr>
                <w:rStyle w:val="string1"/>
              </w:rPr>
            </w:rPrChange>
          </w:rPr>
          <w:t>'b) associate supervisor'</w:t>
        </w:r>
        <w:r w:rsidRPr="003844C7">
          <w:rPr>
            <w:sz w:val="18"/>
            <w:rPrChange w:id="7123" w:author="shorny" w:date="2014-06-09T18:31:00Z">
              <w:rPr/>
            </w:rPrChange>
          </w:rPr>
          <w:t xml:space="preserve"> </w:t>
        </w:r>
        <w:r w:rsidRPr="003844C7">
          <w:rPr>
            <w:rStyle w:val="keyword1"/>
            <w:sz w:val="18"/>
            <w:rPrChange w:id="7124" w:author="shorny" w:date="2014-06-09T18:31:00Z">
              <w:rPr>
                <w:rStyle w:val="keyword1"/>
              </w:rPr>
            </w:rPrChange>
          </w:rPr>
          <w:t>AS</w:t>
        </w:r>
        <w:r w:rsidRPr="003844C7">
          <w:rPr>
            <w:sz w:val="18"/>
            <w:rPrChange w:id="7125" w:author="shorny" w:date="2014-06-09T18:31:00Z">
              <w:rPr/>
            </w:rPrChange>
          </w:rPr>
          <w:t xml:space="preserve"> `My </w:t>
        </w:r>
        <w:r w:rsidRPr="003844C7">
          <w:rPr>
            <w:rStyle w:val="keyword1"/>
            <w:sz w:val="18"/>
            <w:rPrChange w:id="7126" w:author="shorny" w:date="2014-06-09T18:31:00Z">
              <w:rPr>
                <w:rStyle w:val="keyword1"/>
              </w:rPr>
            </w:rPrChange>
          </w:rPr>
          <w:t>role</w:t>
        </w:r>
        <w:r w:rsidRPr="003844C7">
          <w:rPr>
            <w:sz w:val="18"/>
            <w:rPrChange w:id="7127" w:author="shorny" w:date="2014-06-09T18:31:00Z">
              <w:rPr/>
            </w:rPrChange>
          </w:rPr>
          <w:t>`, App.*</w:t>
        </w:r>
      </w:ins>
    </w:p>
    <w:p w14:paraId="3212848A" w14:textId="77777777" w:rsidR="003844C7" w:rsidRPr="003844C7" w:rsidRDefault="003844C7">
      <w:pPr>
        <w:pStyle w:val="HTMLPreformatted"/>
        <w:divId w:val="1226184281"/>
        <w:rPr>
          <w:ins w:id="7128" w:author="shorny" w:date="2014-06-09T18:31:00Z"/>
          <w:sz w:val="18"/>
          <w:rPrChange w:id="7129" w:author="shorny" w:date="2014-06-09T18:31:00Z">
            <w:rPr>
              <w:ins w:id="7130" w:author="shorny" w:date="2014-06-09T18:31:00Z"/>
            </w:rPr>
          </w:rPrChange>
        </w:rPr>
      </w:pPr>
      <w:ins w:id="7131" w:author="shorny" w:date="2014-06-09T18:31:00Z">
        <w:r w:rsidRPr="003844C7">
          <w:rPr>
            <w:rStyle w:val="keyword1"/>
            <w:sz w:val="18"/>
            <w:rPrChange w:id="7132" w:author="shorny" w:date="2014-06-09T18:31:00Z">
              <w:rPr>
                <w:rStyle w:val="keyword1"/>
              </w:rPr>
            </w:rPrChange>
          </w:rPr>
          <w:t>FROM</w:t>
        </w:r>
        <w:r w:rsidRPr="003844C7">
          <w:rPr>
            <w:sz w:val="18"/>
            <w:rPrChange w:id="7133" w:author="shorny" w:date="2014-06-09T18:31:00Z">
              <w:rPr/>
            </w:rPrChange>
          </w:rPr>
          <w:t xml:space="preserve"> Application_Ongoing_Expanded App</w:t>
        </w:r>
      </w:ins>
    </w:p>
    <w:p w14:paraId="0B73687E" w14:textId="77777777" w:rsidR="003844C7" w:rsidRPr="003844C7" w:rsidRDefault="003844C7">
      <w:pPr>
        <w:pStyle w:val="HTMLPreformatted"/>
        <w:divId w:val="1226184281"/>
        <w:rPr>
          <w:ins w:id="7134" w:author="shorny" w:date="2014-06-09T18:31:00Z"/>
          <w:sz w:val="18"/>
          <w:rPrChange w:id="7135" w:author="shorny" w:date="2014-06-09T18:31:00Z">
            <w:rPr>
              <w:ins w:id="7136" w:author="shorny" w:date="2014-06-09T18:31:00Z"/>
            </w:rPr>
          </w:rPrChange>
        </w:rPr>
      </w:pPr>
      <w:ins w:id="7137" w:author="shorny" w:date="2014-06-09T18:31:00Z">
        <w:r w:rsidRPr="003844C7">
          <w:rPr>
            <w:rStyle w:val="keyword1"/>
            <w:sz w:val="18"/>
            <w:rPrChange w:id="7138" w:author="shorny" w:date="2014-06-09T18:31:00Z">
              <w:rPr>
                <w:rStyle w:val="keyword1"/>
              </w:rPr>
            </w:rPrChange>
          </w:rPr>
          <w:t>INNER</w:t>
        </w:r>
        <w:r w:rsidRPr="003844C7">
          <w:rPr>
            <w:sz w:val="18"/>
            <w:rPrChange w:id="7139" w:author="shorny" w:date="2014-06-09T18:31:00Z">
              <w:rPr/>
            </w:rPrChange>
          </w:rPr>
          <w:t xml:space="preserve"> </w:t>
        </w:r>
        <w:r w:rsidRPr="003844C7">
          <w:rPr>
            <w:rStyle w:val="keyword1"/>
            <w:sz w:val="18"/>
            <w:rPrChange w:id="7140" w:author="shorny" w:date="2014-06-09T18:31:00Z">
              <w:rPr>
                <w:rStyle w:val="keyword1"/>
              </w:rPr>
            </w:rPrChange>
          </w:rPr>
          <w:t>JOIN</w:t>
        </w:r>
        <w:r w:rsidRPr="003844C7">
          <w:rPr>
            <w:sz w:val="18"/>
            <w:rPrChange w:id="7141" w:author="shorny" w:date="2014-06-09T18:31:00Z">
              <w:rPr/>
            </w:rPrChange>
          </w:rPr>
          <w:t xml:space="preserve"> `Supervise </w:t>
        </w:r>
        <w:r w:rsidRPr="003844C7">
          <w:rPr>
            <w:rStyle w:val="keyword1"/>
            <w:sz w:val="18"/>
            <w:rPrChange w:id="7142" w:author="shorny" w:date="2014-06-09T18:31:00Z">
              <w:rPr>
                <w:rStyle w:val="keyword1"/>
              </w:rPr>
            </w:rPrChange>
          </w:rPr>
          <w:t>as</w:t>
        </w:r>
        <w:r w:rsidRPr="003844C7">
          <w:rPr>
            <w:sz w:val="18"/>
            <w:rPrChange w:id="7143" w:author="shorny" w:date="2014-06-09T18:31:00Z">
              <w:rPr/>
            </w:rPrChange>
          </w:rPr>
          <w:t xml:space="preserve"> associate` Super</w:t>
        </w:r>
      </w:ins>
    </w:p>
    <w:p w14:paraId="657C72C0" w14:textId="77777777" w:rsidR="003844C7" w:rsidRPr="003844C7" w:rsidRDefault="003844C7">
      <w:pPr>
        <w:pStyle w:val="HTMLPreformatted"/>
        <w:divId w:val="1226184281"/>
        <w:rPr>
          <w:ins w:id="7144" w:author="shorny" w:date="2014-06-09T18:31:00Z"/>
          <w:sz w:val="18"/>
          <w:rPrChange w:id="7145" w:author="shorny" w:date="2014-06-09T18:31:00Z">
            <w:rPr>
              <w:ins w:id="7146" w:author="shorny" w:date="2014-06-09T18:31:00Z"/>
            </w:rPr>
          </w:rPrChange>
        </w:rPr>
      </w:pPr>
      <w:ins w:id="7147" w:author="shorny" w:date="2014-06-09T18:31:00Z">
        <w:r w:rsidRPr="003844C7">
          <w:rPr>
            <w:sz w:val="18"/>
            <w:rPrChange w:id="7148" w:author="shorny" w:date="2014-06-09T18:31:00Z">
              <w:rPr/>
            </w:rPrChange>
          </w:rPr>
          <w:lastRenderedPageBreak/>
          <w:t xml:space="preserve">  </w:t>
        </w:r>
        <w:r w:rsidRPr="003844C7">
          <w:rPr>
            <w:rStyle w:val="keyword1"/>
            <w:sz w:val="18"/>
            <w:rPrChange w:id="7149" w:author="shorny" w:date="2014-06-09T18:31:00Z">
              <w:rPr>
                <w:rStyle w:val="keyword1"/>
              </w:rPr>
            </w:rPrChange>
          </w:rPr>
          <w:t>ON</w:t>
        </w:r>
        <w:r w:rsidRPr="003844C7">
          <w:rPr>
            <w:sz w:val="18"/>
            <w:rPrChange w:id="7150" w:author="shorny" w:date="2014-06-09T18:31:00Z">
              <w:rPr/>
            </w:rPrChange>
          </w:rPr>
          <w:t xml:space="preserve"> Super.ApplicationID = App.ApplicationID</w:t>
        </w:r>
      </w:ins>
    </w:p>
    <w:p w14:paraId="724B2CCD" w14:textId="77777777" w:rsidR="003844C7" w:rsidRPr="003844C7" w:rsidRDefault="003844C7">
      <w:pPr>
        <w:pStyle w:val="HTMLPreformatted"/>
        <w:divId w:val="1226184281"/>
        <w:rPr>
          <w:ins w:id="7151" w:author="shorny" w:date="2014-06-09T18:31:00Z"/>
          <w:sz w:val="18"/>
          <w:rPrChange w:id="7152" w:author="shorny" w:date="2014-06-09T18:31:00Z">
            <w:rPr>
              <w:ins w:id="7153" w:author="shorny" w:date="2014-06-09T18:31:00Z"/>
            </w:rPr>
          </w:rPrChange>
        </w:rPr>
      </w:pPr>
      <w:ins w:id="7154" w:author="shorny" w:date="2014-06-09T18:31:00Z">
        <w:r w:rsidRPr="003844C7">
          <w:rPr>
            <w:rStyle w:val="keyword1"/>
            <w:sz w:val="18"/>
            <w:rPrChange w:id="7155" w:author="shorny" w:date="2014-06-09T18:31:00Z">
              <w:rPr>
                <w:rStyle w:val="keyword1"/>
              </w:rPr>
            </w:rPrChange>
          </w:rPr>
          <w:t>WHERE</w:t>
        </w:r>
        <w:r w:rsidRPr="003844C7">
          <w:rPr>
            <w:sz w:val="18"/>
            <w:rPrChange w:id="7156" w:author="shorny" w:date="2014-06-09T18:31:00Z">
              <w:rPr/>
            </w:rPrChange>
          </w:rPr>
          <w:t xml:space="preserve"> Super.StaffID = CURRENT_RHD_USER() ;</w:t>
        </w:r>
      </w:ins>
    </w:p>
    <w:p w14:paraId="4902BABE" w14:textId="77777777" w:rsidR="003844C7" w:rsidRPr="003844C7" w:rsidRDefault="003844C7">
      <w:pPr>
        <w:pStyle w:val="HTMLPreformatted"/>
        <w:divId w:val="1226184281"/>
        <w:rPr>
          <w:ins w:id="7157" w:author="shorny" w:date="2014-06-09T18:31:00Z"/>
          <w:sz w:val="18"/>
          <w:rPrChange w:id="7158" w:author="shorny" w:date="2014-06-09T18:31:00Z">
            <w:rPr>
              <w:ins w:id="7159" w:author="shorny" w:date="2014-06-09T18:31:00Z"/>
            </w:rPr>
          </w:rPrChange>
        </w:rPr>
      </w:pPr>
    </w:p>
    <w:p w14:paraId="08C2F80C" w14:textId="77777777" w:rsidR="003844C7" w:rsidRPr="003844C7" w:rsidRDefault="003844C7">
      <w:pPr>
        <w:pStyle w:val="HTMLPreformatted"/>
        <w:divId w:val="1226184281"/>
        <w:rPr>
          <w:ins w:id="7160" w:author="shorny" w:date="2014-06-09T18:31:00Z"/>
          <w:rStyle w:val="comment1"/>
          <w:sz w:val="18"/>
          <w:rPrChange w:id="7161" w:author="shorny" w:date="2014-06-09T18:31:00Z">
            <w:rPr>
              <w:ins w:id="7162" w:author="shorny" w:date="2014-06-09T18:31:00Z"/>
              <w:rStyle w:val="comment1"/>
            </w:rPr>
          </w:rPrChange>
        </w:rPr>
      </w:pPr>
      <w:ins w:id="7163" w:author="shorny" w:date="2014-06-09T18:31:00Z">
        <w:r w:rsidRPr="003844C7">
          <w:rPr>
            <w:rStyle w:val="comment1"/>
            <w:sz w:val="18"/>
            <w:rPrChange w:id="7164" w:author="shorny" w:date="2014-06-09T18:31:00Z">
              <w:rPr>
                <w:rStyle w:val="comment1"/>
              </w:rPr>
            </w:rPrChange>
          </w:rPr>
          <w:t>-- All the Applications that the current user has flagged</w:t>
        </w:r>
      </w:ins>
    </w:p>
    <w:p w14:paraId="3AB2A2DA" w14:textId="77777777" w:rsidR="003844C7" w:rsidRPr="003844C7" w:rsidRDefault="003844C7">
      <w:pPr>
        <w:pStyle w:val="HTMLPreformatted"/>
        <w:divId w:val="1226184281"/>
        <w:rPr>
          <w:ins w:id="7165" w:author="shorny" w:date="2014-06-09T18:31:00Z"/>
          <w:sz w:val="18"/>
          <w:rPrChange w:id="7166" w:author="shorny" w:date="2014-06-09T18:31:00Z">
            <w:rPr>
              <w:ins w:id="7167" w:author="shorny" w:date="2014-06-09T18:31:00Z"/>
            </w:rPr>
          </w:rPrChange>
        </w:rPr>
      </w:pPr>
      <w:ins w:id="7168" w:author="shorny" w:date="2014-06-09T18:31:00Z">
        <w:r w:rsidRPr="003844C7">
          <w:rPr>
            <w:rStyle w:val="keyword1"/>
            <w:sz w:val="18"/>
            <w:rPrChange w:id="7169" w:author="shorny" w:date="2014-06-09T18:31:00Z">
              <w:rPr>
                <w:rStyle w:val="keyword1"/>
              </w:rPr>
            </w:rPrChange>
          </w:rPr>
          <w:t>DROP</w:t>
        </w:r>
        <w:r w:rsidRPr="003844C7">
          <w:rPr>
            <w:sz w:val="18"/>
            <w:rPrChange w:id="7170" w:author="shorny" w:date="2014-06-09T18:31:00Z">
              <w:rPr/>
            </w:rPrChange>
          </w:rPr>
          <w:t xml:space="preserve"> </w:t>
        </w:r>
        <w:r w:rsidRPr="003844C7">
          <w:rPr>
            <w:rStyle w:val="keyword1"/>
            <w:sz w:val="18"/>
            <w:rPrChange w:id="7171" w:author="shorny" w:date="2014-06-09T18:31:00Z">
              <w:rPr>
                <w:rStyle w:val="keyword1"/>
              </w:rPr>
            </w:rPrChange>
          </w:rPr>
          <w:t>VIEW</w:t>
        </w:r>
        <w:r w:rsidRPr="003844C7">
          <w:rPr>
            <w:sz w:val="18"/>
            <w:rPrChange w:id="7172" w:author="shorny" w:date="2014-06-09T18:31:00Z">
              <w:rPr/>
            </w:rPrChange>
          </w:rPr>
          <w:t xml:space="preserve"> </w:t>
        </w:r>
        <w:r w:rsidRPr="003844C7">
          <w:rPr>
            <w:rStyle w:val="function-name1"/>
            <w:sz w:val="18"/>
            <w:rPrChange w:id="7173" w:author="shorny" w:date="2014-06-09T18:31:00Z">
              <w:rPr>
                <w:rStyle w:val="function-name1"/>
              </w:rPr>
            </w:rPrChange>
          </w:rPr>
          <w:t>IF</w:t>
        </w:r>
        <w:r w:rsidRPr="003844C7">
          <w:rPr>
            <w:sz w:val="18"/>
            <w:rPrChange w:id="7174" w:author="shorny" w:date="2014-06-09T18:31:00Z">
              <w:rPr/>
            </w:rPrChange>
          </w:rPr>
          <w:t xml:space="preserve"> </w:t>
        </w:r>
        <w:r w:rsidRPr="003844C7">
          <w:rPr>
            <w:rStyle w:val="keyword1"/>
            <w:sz w:val="18"/>
            <w:rPrChange w:id="7175" w:author="shorny" w:date="2014-06-09T18:31:00Z">
              <w:rPr>
                <w:rStyle w:val="keyword1"/>
              </w:rPr>
            </w:rPrChange>
          </w:rPr>
          <w:t>EXISTS</w:t>
        </w:r>
        <w:r w:rsidRPr="003844C7">
          <w:rPr>
            <w:sz w:val="18"/>
            <w:rPrChange w:id="7176" w:author="shorny" w:date="2014-06-09T18:31:00Z">
              <w:rPr/>
            </w:rPrChange>
          </w:rPr>
          <w:t xml:space="preserve"> `MyRHDApps_FlaggedByMe_Expanded` ;</w:t>
        </w:r>
      </w:ins>
    </w:p>
    <w:p w14:paraId="721E4B67" w14:textId="77777777" w:rsidR="003844C7" w:rsidRPr="003844C7" w:rsidRDefault="003844C7">
      <w:pPr>
        <w:pStyle w:val="HTMLPreformatted"/>
        <w:divId w:val="1226184281"/>
        <w:rPr>
          <w:ins w:id="7177" w:author="shorny" w:date="2014-06-09T18:31:00Z"/>
          <w:sz w:val="18"/>
          <w:rPrChange w:id="7178" w:author="shorny" w:date="2014-06-09T18:31:00Z">
            <w:rPr>
              <w:ins w:id="7179" w:author="shorny" w:date="2014-06-09T18:31:00Z"/>
            </w:rPr>
          </w:rPrChange>
        </w:rPr>
      </w:pPr>
      <w:ins w:id="7180" w:author="shorny" w:date="2014-06-09T18:31:00Z">
        <w:r w:rsidRPr="003844C7">
          <w:rPr>
            <w:rStyle w:val="keyword1"/>
            <w:sz w:val="18"/>
            <w:rPrChange w:id="7181" w:author="shorny" w:date="2014-06-09T18:31:00Z">
              <w:rPr>
                <w:rStyle w:val="keyword1"/>
              </w:rPr>
            </w:rPrChange>
          </w:rPr>
          <w:t>CREATE</w:t>
        </w:r>
        <w:r w:rsidRPr="003844C7">
          <w:rPr>
            <w:sz w:val="18"/>
            <w:rPrChange w:id="7182" w:author="shorny" w:date="2014-06-09T18:31:00Z">
              <w:rPr/>
            </w:rPrChange>
          </w:rPr>
          <w:t xml:space="preserve"> </w:t>
        </w:r>
        <w:r w:rsidRPr="003844C7">
          <w:rPr>
            <w:rStyle w:val="keyword1"/>
            <w:sz w:val="18"/>
            <w:rPrChange w:id="7183" w:author="shorny" w:date="2014-06-09T18:31:00Z">
              <w:rPr>
                <w:rStyle w:val="keyword1"/>
              </w:rPr>
            </w:rPrChange>
          </w:rPr>
          <w:t>VIEW</w:t>
        </w:r>
        <w:r w:rsidRPr="003844C7">
          <w:rPr>
            <w:sz w:val="18"/>
            <w:rPrChange w:id="7184" w:author="shorny" w:date="2014-06-09T18:31:00Z">
              <w:rPr/>
            </w:rPrChange>
          </w:rPr>
          <w:t xml:space="preserve"> `MyRHDApps_FlaggedByMe_Expanded` </w:t>
        </w:r>
        <w:r w:rsidRPr="003844C7">
          <w:rPr>
            <w:rStyle w:val="keyword1"/>
            <w:sz w:val="18"/>
            <w:rPrChange w:id="7185" w:author="shorny" w:date="2014-06-09T18:31:00Z">
              <w:rPr>
                <w:rStyle w:val="keyword1"/>
              </w:rPr>
            </w:rPrChange>
          </w:rPr>
          <w:t>AS</w:t>
        </w:r>
      </w:ins>
    </w:p>
    <w:p w14:paraId="0F3F8FD4" w14:textId="77777777" w:rsidR="003844C7" w:rsidRPr="003844C7" w:rsidRDefault="003844C7">
      <w:pPr>
        <w:pStyle w:val="HTMLPreformatted"/>
        <w:divId w:val="1226184281"/>
        <w:rPr>
          <w:ins w:id="7186" w:author="shorny" w:date="2014-06-09T18:31:00Z"/>
          <w:sz w:val="18"/>
          <w:rPrChange w:id="7187" w:author="shorny" w:date="2014-06-09T18:31:00Z">
            <w:rPr>
              <w:ins w:id="7188" w:author="shorny" w:date="2014-06-09T18:31:00Z"/>
            </w:rPr>
          </w:rPrChange>
        </w:rPr>
      </w:pPr>
      <w:ins w:id="7189" w:author="shorny" w:date="2014-06-09T18:31:00Z">
        <w:r w:rsidRPr="003844C7">
          <w:rPr>
            <w:rStyle w:val="keyword1"/>
            <w:sz w:val="18"/>
            <w:rPrChange w:id="7190" w:author="shorny" w:date="2014-06-09T18:31:00Z">
              <w:rPr>
                <w:rStyle w:val="keyword1"/>
              </w:rPr>
            </w:rPrChange>
          </w:rPr>
          <w:t>SELECT</w:t>
        </w:r>
        <w:r w:rsidRPr="003844C7">
          <w:rPr>
            <w:sz w:val="18"/>
            <w:rPrChange w:id="7191" w:author="shorny" w:date="2014-06-09T18:31:00Z">
              <w:rPr/>
            </w:rPrChange>
          </w:rPr>
          <w:t xml:space="preserve"> </w:t>
        </w:r>
        <w:r w:rsidRPr="003844C7">
          <w:rPr>
            <w:rStyle w:val="string1"/>
            <w:sz w:val="18"/>
            <w:rPrChange w:id="7192" w:author="shorny" w:date="2014-06-09T18:31:00Z">
              <w:rPr>
                <w:rStyle w:val="string1"/>
              </w:rPr>
            </w:rPrChange>
          </w:rPr>
          <w:t>'c) flagged by me'</w:t>
        </w:r>
        <w:r w:rsidRPr="003844C7">
          <w:rPr>
            <w:sz w:val="18"/>
            <w:rPrChange w:id="7193" w:author="shorny" w:date="2014-06-09T18:31:00Z">
              <w:rPr/>
            </w:rPrChange>
          </w:rPr>
          <w:t xml:space="preserve"> </w:t>
        </w:r>
        <w:r w:rsidRPr="003844C7">
          <w:rPr>
            <w:rStyle w:val="keyword1"/>
            <w:sz w:val="18"/>
            <w:rPrChange w:id="7194" w:author="shorny" w:date="2014-06-09T18:31:00Z">
              <w:rPr>
                <w:rStyle w:val="keyword1"/>
              </w:rPr>
            </w:rPrChange>
          </w:rPr>
          <w:t>AS</w:t>
        </w:r>
        <w:r w:rsidRPr="003844C7">
          <w:rPr>
            <w:sz w:val="18"/>
            <w:rPrChange w:id="7195" w:author="shorny" w:date="2014-06-09T18:31:00Z">
              <w:rPr/>
            </w:rPrChange>
          </w:rPr>
          <w:t xml:space="preserve"> `My </w:t>
        </w:r>
        <w:r w:rsidRPr="003844C7">
          <w:rPr>
            <w:rStyle w:val="keyword1"/>
            <w:sz w:val="18"/>
            <w:rPrChange w:id="7196" w:author="shorny" w:date="2014-06-09T18:31:00Z">
              <w:rPr>
                <w:rStyle w:val="keyword1"/>
              </w:rPr>
            </w:rPrChange>
          </w:rPr>
          <w:t>role</w:t>
        </w:r>
        <w:r w:rsidRPr="003844C7">
          <w:rPr>
            <w:sz w:val="18"/>
            <w:rPrChange w:id="7197" w:author="shorny" w:date="2014-06-09T18:31:00Z">
              <w:rPr/>
            </w:rPrChange>
          </w:rPr>
          <w:t>`, App.*</w:t>
        </w:r>
      </w:ins>
    </w:p>
    <w:p w14:paraId="147D7097" w14:textId="77777777" w:rsidR="003844C7" w:rsidRPr="003844C7" w:rsidRDefault="003844C7">
      <w:pPr>
        <w:pStyle w:val="HTMLPreformatted"/>
        <w:divId w:val="1226184281"/>
        <w:rPr>
          <w:ins w:id="7198" w:author="shorny" w:date="2014-06-09T18:31:00Z"/>
          <w:sz w:val="18"/>
          <w:rPrChange w:id="7199" w:author="shorny" w:date="2014-06-09T18:31:00Z">
            <w:rPr>
              <w:ins w:id="7200" w:author="shorny" w:date="2014-06-09T18:31:00Z"/>
            </w:rPr>
          </w:rPrChange>
        </w:rPr>
      </w:pPr>
      <w:ins w:id="7201" w:author="shorny" w:date="2014-06-09T18:31:00Z">
        <w:r w:rsidRPr="003844C7">
          <w:rPr>
            <w:rStyle w:val="keyword1"/>
            <w:sz w:val="18"/>
            <w:rPrChange w:id="7202" w:author="shorny" w:date="2014-06-09T18:31:00Z">
              <w:rPr>
                <w:rStyle w:val="keyword1"/>
              </w:rPr>
            </w:rPrChange>
          </w:rPr>
          <w:t>FROM</w:t>
        </w:r>
        <w:r w:rsidRPr="003844C7">
          <w:rPr>
            <w:sz w:val="18"/>
            <w:rPrChange w:id="7203" w:author="shorny" w:date="2014-06-09T18:31:00Z">
              <w:rPr/>
            </w:rPrChange>
          </w:rPr>
          <w:t xml:space="preserve"> Application_Ongoing_Expanded App</w:t>
        </w:r>
      </w:ins>
    </w:p>
    <w:p w14:paraId="2B5509A7" w14:textId="77777777" w:rsidR="003844C7" w:rsidRPr="003844C7" w:rsidRDefault="003844C7">
      <w:pPr>
        <w:pStyle w:val="HTMLPreformatted"/>
        <w:divId w:val="1226184281"/>
        <w:rPr>
          <w:ins w:id="7204" w:author="shorny" w:date="2014-06-09T18:31:00Z"/>
          <w:sz w:val="18"/>
          <w:rPrChange w:id="7205" w:author="shorny" w:date="2014-06-09T18:31:00Z">
            <w:rPr>
              <w:ins w:id="7206" w:author="shorny" w:date="2014-06-09T18:31:00Z"/>
            </w:rPr>
          </w:rPrChange>
        </w:rPr>
      </w:pPr>
      <w:ins w:id="7207" w:author="shorny" w:date="2014-06-09T18:31:00Z">
        <w:r w:rsidRPr="003844C7">
          <w:rPr>
            <w:rStyle w:val="keyword1"/>
            <w:sz w:val="18"/>
            <w:rPrChange w:id="7208" w:author="shorny" w:date="2014-06-09T18:31:00Z">
              <w:rPr>
                <w:rStyle w:val="keyword1"/>
              </w:rPr>
            </w:rPrChange>
          </w:rPr>
          <w:t>INNER</w:t>
        </w:r>
        <w:r w:rsidRPr="003844C7">
          <w:rPr>
            <w:sz w:val="18"/>
            <w:rPrChange w:id="7209" w:author="shorny" w:date="2014-06-09T18:31:00Z">
              <w:rPr/>
            </w:rPrChange>
          </w:rPr>
          <w:t xml:space="preserve"> </w:t>
        </w:r>
        <w:r w:rsidRPr="003844C7">
          <w:rPr>
            <w:rStyle w:val="keyword1"/>
            <w:sz w:val="18"/>
            <w:rPrChange w:id="7210" w:author="shorny" w:date="2014-06-09T18:31:00Z">
              <w:rPr>
                <w:rStyle w:val="keyword1"/>
              </w:rPr>
            </w:rPrChange>
          </w:rPr>
          <w:t>JOIN</w:t>
        </w:r>
        <w:r w:rsidRPr="003844C7">
          <w:rPr>
            <w:sz w:val="18"/>
            <w:rPrChange w:id="7211" w:author="shorny" w:date="2014-06-09T18:31:00Z">
              <w:rPr/>
            </w:rPrChange>
          </w:rPr>
          <w:t xml:space="preserve"> `University Staff Member_Application` Flag</w:t>
        </w:r>
      </w:ins>
    </w:p>
    <w:p w14:paraId="7860195E" w14:textId="77777777" w:rsidR="003844C7" w:rsidRPr="003844C7" w:rsidRDefault="003844C7">
      <w:pPr>
        <w:pStyle w:val="HTMLPreformatted"/>
        <w:divId w:val="1226184281"/>
        <w:rPr>
          <w:ins w:id="7212" w:author="shorny" w:date="2014-06-09T18:31:00Z"/>
          <w:sz w:val="18"/>
          <w:rPrChange w:id="7213" w:author="shorny" w:date="2014-06-09T18:31:00Z">
            <w:rPr>
              <w:ins w:id="7214" w:author="shorny" w:date="2014-06-09T18:31:00Z"/>
            </w:rPr>
          </w:rPrChange>
        </w:rPr>
      </w:pPr>
      <w:ins w:id="7215" w:author="shorny" w:date="2014-06-09T18:31:00Z">
        <w:r w:rsidRPr="003844C7">
          <w:rPr>
            <w:sz w:val="18"/>
            <w:rPrChange w:id="7216" w:author="shorny" w:date="2014-06-09T18:31:00Z">
              <w:rPr/>
            </w:rPrChange>
          </w:rPr>
          <w:t xml:space="preserve">  </w:t>
        </w:r>
        <w:r w:rsidRPr="003844C7">
          <w:rPr>
            <w:rStyle w:val="keyword1"/>
            <w:sz w:val="18"/>
            <w:rPrChange w:id="7217" w:author="shorny" w:date="2014-06-09T18:31:00Z">
              <w:rPr>
                <w:rStyle w:val="keyword1"/>
              </w:rPr>
            </w:rPrChange>
          </w:rPr>
          <w:t>ON</w:t>
        </w:r>
        <w:r w:rsidRPr="003844C7">
          <w:rPr>
            <w:sz w:val="18"/>
            <w:rPrChange w:id="7218" w:author="shorny" w:date="2014-06-09T18:31:00Z">
              <w:rPr/>
            </w:rPrChange>
          </w:rPr>
          <w:t xml:space="preserve"> Flag.ApplicationID = App.ApplicationID</w:t>
        </w:r>
      </w:ins>
    </w:p>
    <w:p w14:paraId="19BA12DA" w14:textId="77777777" w:rsidR="003844C7" w:rsidRPr="003844C7" w:rsidRDefault="003844C7">
      <w:pPr>
        <w:pStyle w:val="HTMLPreformatted"/>
        <w:divId w:val="1226184281"/>
        <w:rPr>
          <w:ins w:id="7219" w:author="shorny" w:date="2014-06-09T18:31:00Z"/>
          <w:sz w:val="18"/>
          <w:rPrChange w:id="7220" w:author="shorny" w:date="2014-06-09T18:31:00Z">
            <w:rPr>
              <w:ins w:id="7221" w:author="shorny" w:date="2014-06-09T18:31:00Z"/>
            </w:rPr>
          </w:rPrChange>
        </w:rPr>
      </w:pPr>
      <w:ins w:id="7222" w:author="shorny" w:date="2014-06-09T18:31:00Z">
        <w:r w:rsidRPr="003844C7">
          <w:rPr>
            <w:rStyle w:val="keyword1"/>
            <w:sz w:val="18"/>
            <w:rPrChange w:id="7223" w:author="shorny" w:date="2014-06-09T18:31:00Z">
              <w:rPr>
                <w:rStyle w:val="keyword1"/>
              </w:rPr>
            </w:rPrChange>
          </w:rPr>
          <w:t>WHERE</w:t>
        </w:r>
        <w:r w:rsidRPr="003844C7">
          <w:rPr>
            <w:sz w:val="18"/>
            <w:rPrChange w:id="7224" w:author="shorny" w:date="2014-06-09T18:31:00Z">
              <w:rPr/>
            </w:rPrChange>
          </w:rPr>
          <w:t xml:space="preserve"> Flag.StaffID = CURRENT_RHD_USER()</w:t>
        </w:r>
      </w:ins>
    </w:p>
    <w:p w14:paraId="1271F7A9" w14:textId="77777777" w:rsidR="003844C7" w:rsidRPr="003844C7" w:rsidRDefault="003844C7">
      <w:pPr>
        <w:pStyle w:val="HTMLPreformatted"/>
        <w:divId w:val="1226184281"/>
        <w:rPr>
          <w:ins w:id="7225" w:author="shorny" w:date="2014-06-09T18:31:00Z"/>
          <w:sz w:val="18"/>
          <w:rPrChange w:id="7226" w:author="shorny" w:date="2014-06-09T18:31:00Z">
            <w:rPr>
              <w:ins w:id="7227" w:author="shorny" w:date="2014-06-09T18:31:00Z"/>
            </w:rPr>
          </w:rPrChange>
        </w:rPr>
      </w:pPr>
      <w:ins w:id="7228" w:author="shorny" w:date="2014-06-09T18:31:00Z">
        <w:r w:rsidRPr="003844C7">
          <w:rPr>
            <w:rStyle w:val="keyword1"/>
            <w:sz w:val="18"/>
            <w:rPrChange w:id="7229" w:author="shorny" w:date="2014-06-09T18:31:00Z">
              <w:rPr>
                <w:rStyle w:val="keyword1"/>
              </w:rPr>
            </w:rPrChange>
          </w:rPr>
          <w:t>ORDER</w:t>
        </w:r>
        <w:r w:rsidRPr="003844C7">
          <w:rPr>
            <w:sz w:val="18"/>
            <w:rPrChange w:id="7230" w:author="shorny" w:date="2014-06-09T18:31:00Z">
              <w:rPr/>
            </w:rPrChange>
          </w:rPr>
          <w:t xml:space="preserve"> </w:t>
        </w:r>
        <w:r w:rsidRPr="003844C7">
          <w:rPr>
            <w:rStyle w:val="keyword1"/>
            <w:sz w:val="18"/>
            <w:rPrChange w:id="7231" w:author="shorny" w:date="2014-06-09T18:31:00Z">
              <w:rPr>
                <w:rStyle w:val="keyword1"/>
              </w:rPr>
            </w:rPrChange>
          </w:rPr>
          <w:t>BY</w:t>
        </w:r>
        <w:r w:rsidRPr="003844C7">
          <w:rPr>
            <w:sz w:val="18"/>
            <w:rPrChange w:id="7232" w:author="shorny" w:date="2014-06-09T18:31:00Z">
              <w:rPr/>
            </w:rPrChange>
          </w:rPr>
          <w:t xml:space="preserve"> App.ApplicationID </w:t>
        </w:r>
        <w:r w:rsidRPr="003844C7">
          <w:rPr>
            <w:rStyle w:val="keyword1"/>
            <w:sz w:val="18"/>
            <w:rPrChange w:id="7233" w:author="shorny" w:date="2014-06-09T18:31:00Z">
              <w:rPr>
                <w:rStyle w:val="keyword1"/>
              </w:rPr>
            </w:rPrChange>
          </w:rPr>
          <w:t>DESC</w:t>
        </w:r>
        <w:r w:rsidRPr="003844C7">
          <w:rPr>
            <w:sz w:val="18"/>
            <w:rPrChange w:id="7234" w:author="shorny" w:date="2014-06-09T18:31:00Z">
              <w:rPr/>
            </w:rPrChange>
          </w:rPr>
          <w:t>;</w:t>
        </w:r>
      </w:ins>
    </w:p>
    <w:p w14:paraId="3936C64B" w14:textId="77777777" w:rsidR="003844C7" w:rsidRPr="003844C7" w:rsidRDefault="003844C7">
      <w:pPr>
        <w:pStyle w:val="HTMLPreformatted"/>
        <w:divId w:val="1226184281"/>
        <w:rPr>
          <w:ins w:id="7235" w:author="shorny" w:date="2014-06-09T18:31:00Z"/>
          <w:sz w:val="18"/>
          <w:rPrChange w:id="7236" w:author="shorny" w:date="2014-06-09T18:31:00Z">
            <w:rPr>
              <w:ins w:id="7237" w:author="shorny" w:date="2014-06-09T18:31:00Z"/>
            </w:rPr>
          </w:rPrChange>
        </w:rPr>
      </w:pPr>
    </w:p>
    <w:p w14:paraId="0561F20F" w14:textId="77777777" w:rsidR="003844C7" w:rsidRPr="003844C7" w:rsidRDefault="003844C7">
      <w:pPr>
        <w:pStyle w:val="HTMLPreformatted"/>
        <w:divId w:val="1226184281"/>
        <w:rPr>
          <w:ins w:id="7238" w:author="shorny" w:date="2014-06-09T18:31:00Z"/>
          <w:rStyle w:val="comment1"/>
          <w:sz w:val="18"/>
          <w:rPrChange w:id="7239" w:author="shorny" w:date="2014-06-09T18:31:00Z">
            <w:rPr>
              <w:ins w:id="7240" w:author="shorny" w:date="2014-06-09T18:31:00Z"/>
              <w:rStyle w:val="comment1"/>
            </w:rPr>
          </w:rPrChange>
        </w:rPr>
      </w:pPr>
      <w:ins w:id="7241" w:author="shorny" w:date="2014-06-09T18:31:00Z">
        <w:r w:rsidRPr="003844C7">
          <w:rPr>
            <w:rStyle w:val="comment1"/>
            <w:sz w:val="18"/>
            <w:rPrChange w:id="7242" w:author="shorny" w:date="2014-06-09T18:31:00Z">
              <w:rPr>
                <w:rStyle w:val="comment1"/>
              </w:rPr>
            </w:rPrChange>
          </w:rPr>
          <w:t>-- All the Applications that the current user has most recently modified</w:t>
        </w:r>
      </w:ins>
    </w:p>
    <w:p w14:paraId="198FCF84" w14:textId="77777777" w:rsidR="003844C7" w:rsidRPr="003844C7" w:rsidRDefault="003844C7">
      <w:pPr>
        <w:pStyle w:val="HTMLPreformatted"/>
        <w:divId w:val="1226184281"/>
        <w:rPr>
          <w:ins w:id="7243" w:author="shorny" w:date="2014-06-09T18:31:00Z"/>
          <w:sz w:val="18"/>
          <w:rPrChange w:id="7244" w:author="shorny" w:date="2014-06-09T18:31:00Z">
            <w:rPr>
              <w:ins w:id="7245" w:author="shorny" w:date="2014-06-09T18:31:00Z"/>
            </w:rPr>
          </w:rPrChange>
        </w:rPr>
      </w:pPr>
      <w:ins w:id="7246" w:author="shorny" w:date="2014-06-09T18:31:00Z">
        <w:r w:rsidRPr="003844C7">
          <w:rPr>
            <w:rStyle w:val="keyword1"/>
            <w:sz w:val="18"/>
            <w:rPrChange w:id="7247" w:author="shorny" w:date="2014-06-09T18:31:00Z">
              <w:rPr>
                <w:rStyle w:val="keyword1"/>
              </w:rPr>
            </w:rPrChange>
          </w:rPr>
          <w:t>DROP</w:t>
        </w:r>
        <w:r w:rsidRPr="003844C7">
          <w:rPr>
            <w:sz w:val="18"/>
            <w:rPrChange w:id="7248" w:author="shorny" w:date="2014-06-09T18:31:00Z">
              <w:rPr/>
            </w:rPrChange>
          </w:rPr>
          <w:t xml:space="preserve"> </w:t>
        </w:r>
        <w:r w:rsidRPr="003844C7">
          <w:rPr>
            <w:rStyle w:val="keyword1"/>
            <w:sz w:val="18"/>
            <w:rPrChange w:id="7249" w:author="shorny" w:date="2014-06-09T18:31:00Z">
              <w:rPr>
                <w:rStyle w:val="keyword1"/>
              </w:rPr>
            </w:rPrChange>
          </w:rPr>
          <w:t>VIEW</w:t>
        </w:r>
        <w:r w:rsidRPr="003844C7">
          <w:rPr>
            <w:sz w:val="18"/>
            <w:rPrChange w:id="7250" w:author="shorny" w:date="2014-06-09T18:31:00Z">
              <w:rPr/>
            </w:rPrChange>
          </w:rPr>
          <w:t xml:space="preserve"> </w:t>
        </w:r>
        <w:r w:rsidRPr="003844C7">
          <w:rPr>
            <w:rStyle w:val="function-name1"/>
            <w:sz w:val="18"/>
            <w:rPrChange w:id="7251" w:author="shorny" w:date="2014-06-09T18:31:00Z">
              <w:rPr>
                <w:rStyle w:val="function-name1"/>
              </w:rPr>
            </w:rPrChange>
          </w:rPr>
          <w:t>IF</w:t>
        </w:r>
        <w:r w:rsidRPr="003844C7">
          <w:rPr>
            <w:sz w:val="18"/>
            <w:rPrChange w:id="7252" w:author="shorny" w:date="2014-06-09T18:31:00Z">
              <w:rPr/>
            </w:rPrChange>
          </w:rPr>
          <w:t xml:space="preserve"> </w:t>
        </w:r>
        <w:r w:rsidRPr="003844C7">
          <w:rPr>
            <w:rStyle w:val="keyword1"/>
            <w:sz w:val="18"/>
            <w:rPrChange w:id="7253" w:author="shorny" w:date="2014-06-09T18:31:00Z">
              <w:rPr>
                <w:rStyle w:val="keyword1"/>
              </w:rPr>
            </w:rPrChange>
          </w:rPr>
          <w:t>EXISTS</w:t>
        </w:r>
        <w:r w:rsidRPr="003844C7">
          <w:rPr>
            <w:sz w:val="18"/>
            <w:rPrChange w:id="7254" w:author="shorny" w:date="2014-06-09T18:31:00Z">
              <w:rPr/>
            </w:rPrChange>
          </w:rPr>
          <w:t xml:space="preserve"> MyRHDApps_LastModifiedByMe_Expanded ;</w:t>
        </w:r>
      </w:ins>
    </w:p>
    <w:p w14:paraId="3D18B8EB" w14:textId="77777777" w:rsidR="003844C7" w:rsidRPr="003844C7" w:rsidRDefault="003844C7">
      <w:pPr>
        <w:pStyle w:val="HTMLPreformatted"/>
        <w:divId w:val="1226184281"/>
        <w:rPr>
          <w:ins w:id="7255" w:author="shorny" w:date="2014-06-09T18:31:00Z"/>
          <w:sz w:val="18"/>
          <w:rPrChange w:id="7256" w:author="shorny" w:date="2014-06-09T18:31:00Z">
            <w:rPr>
              <w:ins w:id="7257" w:author="shorny" w:date="2014-06-09T18:31:00Z"/>
            </w:rPr>
          </w:rPrChange>
        </w:rPr>
      </w:pPr>
      <w:ins w:id="7258" w:author="shorny" w:date="2014-06-09T18:31:00Z">
        <w:r w:rsidRPr="003844C7">
          <w:rPr>
            <w:rStyle w:val="keyword1"/>
            <w:sz w:val="18"/>
            <w:rPrChange w:id="7259" w:author="shorny" w:date="2014-06-09T18:31:00Z">
              <w:rPr>
                <w:rStyle w:val="keyword1"/>
              </w:rPr>
            </w:rPrChange>
          </w:rPr>
          <w:t>CREATE</w:t>
        </w:r>
        <w:r w:rsidRPr="003844C7">
          <w:rPr>
            <w:sz w:val="18"/>
            <w:rPrChange w:id="7260" w:author="shorny" w:date="2014-06-09T18:31:00Z">
              <w:rPr/>
            </w:rPrChange>
          </w:rPr>
          <w:t xml:space="preserve"> </w:t>
        </w:r>
        <w:r w:rsidRPr="003844C7">
          <w:rPr>
            <w:rStyle w:val="keyword1"/>
            <w:sz w:val="18"/>
            <w:rPrChange w:id="7261" w:author="shorny" w:date="2014-06-09T18:31:00Z">
              <w:rPr>
                <w:rStyle w:val="keyword1"/>
              </w:rPr>
            </w:rPrChange>
          </w:rPr>
          <w:t>VIEW</w:t>
        </w:r>
        <w:r w:rsidRPr="003844C7">
          <w:rPr>
            <w:sz w:val="18"/>
            <w:rPrChange w:id="7262" w:author="shorny" w:date="2014-06-09T18:31:00Z">
              <w:rPr/>
            </w:rPrChange>
          </w:rPr>
          <w:t xml:space="preserve"> </w:t>
        </w:r>
        <w:r w:rsidRPr="003844C7">
          <w:rPr>
            <w:rStyle w:val="function-name1"/>
            <w:sz w:val="18"/>
            <w:rPrChange w:id="7263" w:author="shorny" w:date="2014-06-09T18:31:00Z">
              <w:rPr>
                <w:rStyle w:val="function-name1"/>
              </w:rPr>
            </w:rPrChange>
          </w:rPr>
          <w:t>MyRHDApps_LastModifiedByMe_Expanded</w:t>
        </w:r>
        <w:r w:rsidRPr="003844C7">
          <w:rPr>
            <w:sz w:val="18"/>
            <w:rPrChange w:id="7264" w:author="shorny" w:date="2014-06-09T18:31:00Z">
              <w:rPr/>
            </w:rPrChange>
          </w:rPr>
          <w:t xml:space="preserve"> </w:t>
        </w:r>
        <w:r w:rsidRPr="003844C7">
          <w:rPr>
            <w:rStyle w:val="keyword1"/>
            <w:sz w:val="18"/>
            <w:rPrChange w:id="7265" w:author="shorny" w:date="2014-06-09T18:31:00Z">
              <w:rPr>
                <w:rStyle w:val="keyword1"/>
              </w:rPr>
            </w:rPrChange>
          </w:rPr>
          <w:t>AS</w:t>
        </w:r>
      </w:ins>
    </w:p>
    <w:p w14:paraId="787AF186" w14:textId="77777777" w:rsidR="003844C7" w:rsidRPr="003844C7" w:rsidRDefault="003844C7">
      <w:pPr>
        <w:pStyle w:val="HTMLPreformatted"/>
        <w:divId w:val="1226184281"/>
        <w:rPr>
          <w:ins w:id="7266" w:author="shorny" w:date="2014-06-09T18:31:00Z"/>
          <w:sz w:val="18"/>
          <w:rPrChange w:id="7267" w:author="shorny" w:date="2014-06-09T18:31:00Z">
            <w:rPr>
              <w:ins w:id="7268" w:author="shorny" w:date="2014-06-09T18:31:00Z"/>
            </w:rPr>
          </w:rPrChange>
        </w:rPr>
      </w:pPr>
      <w:ins w:id="7269" w:author="shorny" w:date="2014-06-09T18:31:00Z">
        <w:r w:rsidRPr="003844C7">
          <w:rPr>
            <w:rStyle w:val="keyword1"/>
            <w:sz w:val="18"/>
            <w:rPrChange w:id="7270" w:author="shorny" w:date="2014-06-09T18:31:00Z">
              <w:rPr>
                <w:rStyle w:val="keyword1"/>
              </w:rPr>
            </w:rPrChange>
          </w:rPr>
          <w:t>SELECT</w:t>
        </w:r>
        <w:r w:rsidRPr="003844C7">
          <w:rPr>
            <w:sz w:val="18"/>
            <w:rPrChange w:id="7271" w:author="shorny" w:date="2014-06-09T18:31:00Z">
              <w:rPr/>
            </w:rPrChange>
          </w:rPr>
          <w:t xml:space="preserve"> </w:t>
        </w:r>
        <w:r w:rsidRPr="003844C7">
          <w:rPr>
            <w:rStyle w:val="string1"/>
            <w:sz w:val="18"/>
            <w:rPrChange w:id="7272" w:author="shorny" w:date="2014-06-09T18:31:00Z">
              <w:rPr>
                <w:rStyle w:val="string1"/>
              </w:rPr>
            </w:rPrChange>
          </w:rPr>
          <w:t>'d) modified by me'</w:t>
        </w:r>
        <w:r w:rsidRPr="003844C7">
          <w:rPr>
            <w:sz w:val="18"/>
            <w:rPrChange w:id="7273" w:author="shorny" w:date="2014-06-09T18:31:00Z">
              <w:rPr/>
            </w:rPrChange>
          </w:rPr>
          <w:t xml:space="preserve"> </w:t>
        </w:r>
        <w:r w:rsidRPr="003844C7">
          <w:rPr>
            <w:rStyle w:val="keyword1"/>
            <w:sz w:val="18"/>
            <w:rPrChange w:id="7274" w:author="shorny" w:date="2014-06-09T18:31:00Z">
              <w:rPr>
                <w:rStyle w:val="keyword1"/>
              </w:rPr>
            </w:rPrChange>
          </w:rPr>
          <w:t>AS</w:t>
        </w:r>
        <w:r w:rsidRPr="003844C7">
          <w:rPr>
            <w:sz w:val="18"/>
            <w:rPrChange w:id="7275" w:author="shorny" w:date="2014-06-09T18:31:00Z">
              <w:rPr/>
            </w:rPrChange>
          </w:rPr>
          <w:t xml:space="preserve"> `My </w:t>
        </w:r>
        <w:r w:rsidRPr="003844C7">
          <w:rPr>
            <w:rStyle w:val="keyword1"/>
            <w:sz w:val="18"/>
            <w:rPrChange w:id="7276" w:author="shorny" w:date="2014-06-09T18:31:00Z">
              <w:rPr>
                <w:rStyle w:val="keyword1"/>
              </w:rPr>
            </w:rPrChange>
          </w:rPr>
          <w:t>role</w:t>
        </w:r>
        <w:r w:rsidRPr="003844C7">
          <w:rPr>
            <w:sz w:val="18"/>
            <w:rPrChange w:id="7277" w:author="shorny" w:date="2014-06-09T18:31:00Z">
              <w:rPr/>
            </w:rPrChange>
          </w:rPr>
          <w:t>`, App.*</w:t>
        </w:r>
      </w:ins>
    </w:p>
    <w:p w14:paraId="1F909FF0" w14:textId="77777777" w:rsidR="003844C7" w:rsidRPr="003844C7" w:rsidRDefault="003844C7">
      <w:pPr>
        <w:pStyle w:val="HTMLPreformatted"/>
        <w:divId w:val="1226184281"/>
        <w:rPr>
          <w:ins w:id="7278" w:author="shorny" w:date="2014-06-09T18:31:00Z"/>
          <w:sz w:val="18"/>
          <w:rPrChange w:id="7279" w:author="shorny" w:date="2014-06-09T18:31:00Z">
            <w:rPr>
              <w:ins w:id="7280" w:author="shorny" w:date="2014-06-09T18:31:00Z"/>
            </w:rPr>
          </w:rPrChange>
        </w:rPr>
      </w:pPr>
      <w:ins w:id="7281" w:author="shorny" w:date="2014-06-09T18:31:00Z">
        <w:r w:rsidRPr="003844C7">
          <w:rPr>
            <w:rStyle w:val="keyword1"/>
            <w:sz w:val="18"/>
            <w:rPrChange w:id="7282" w:author="shorny" w:date="2014-06-09T18:31:00Z">
              <w:rPr>
                <w:rStyle w:val="keyword1"/>
              </w:rPr>
            </w:rPrChange>
          </w:rPr>
          <w:t>FROM</w:t>
        </w:r>
        <w:r w:rsidRPr="003844C7">
          <w:rPr>
            <w:sz w:val="18"/>
            <w:rPrChange w:id="7283" w:author="shorny" w:date="2014-06-09T18:31:00Z">
              <w:rPr/>
            </w:rPrChange>
          </w:rPr>
          <w:t xml:space="preserve"> Application_Ongoing_Expanded App</w:t>
        </w:r>
      </w:ins>
    </w:p>
    <w:p w14:paraId="0A547037" w14:textId="77777777" w:rsidR="003844C7" w:rsidRPr="003844C7" w:rsidRDefault="003844C7">
      <w:pPr>
        <w:pStyle w:val="HTMLPreformatted"/>
        <w:divId w:val="1226184281"/>
        <w:rPr>
          <w:ins w:id="7284" w:author="shorny" w:date="2014-06-09T18:31:00Z"/>
          <w:sz w:val="18"/>
          <w:rPrChange w:id="7285" w:author="shorny" w:date="2014-06-09T18:31:00Z">
            <w:rPr>
              <w:ins w:id="7286" w:author="shorny" w:date="2014-06-09T18:31:00Z"/>
            </w:rPr>
          </w:rPrChange>
        </w:rPr>
      </w:pPr>
      <w:ins w:id="7287" w:author="shorny" w:date="2014-06-09T18:31:00Z">
        <w:r w:rsidRPr="003844C7">
          <w:rPr>
            <w:rStyle w:val="keyword1"/>
            <w:sz w:val="18"/>
            <w:rPrChange w:id="7288" w:author="shorny" w:date="2014-06-09T18:31:00Z">
              <w:rPr>
                <w:rStyle w:val="keyword1"/>
              </w:rPr>
            </w:rPrChange>
          </w:rPr>
          <w:t>WHERE</w:t>
        </w:r>
        <w:r w:rsidRPr="003844C7">
          <w:rPr>
            <w:sz w:val="18"/>
            <w:rPrChange w:id="7289" w:author="shorny" w:date="2014-06-09T18:31:00Z">
              <w:rPr/>
            </w:rPrChange>
          </w:rPr>
          <w:t xml:space="preserve"> App.LastModifiedByStaffID = CURRENT_RHD_USER()</w:t>
        </w:r>
      </w:ins>
    </w:p>
    <w:p w14:paraId="6461A008" w14:textId="77777777" w:rsidR="003844C7" w:rsidRPr="003844C7" w:rsidRDefault="003844C7">
      <w:pPr>
        <w:pStyle w:val="HTMLPreformatted"/>
        <w:divId w:val="1226184281"/>
        <w:rPr>
          <w:ins w:id="7290" w:author="shorny" w:date="2014-06-09T18:31:00Z"/>
          <w:sz w:val="18"/>
          <w:rPrChange w:id="7291" w:author="shorny" w:date="2014-06-09T18:31:00Z">
            <w:rPr>
              <w:ins w:id="7292" w:author="shorny" w:date="2014-06-09T18:31:00Z"/>
            </w:rPr>
          </w:rPrChange>
        </w:rPr>
      </w:pPr>
      <w:ins w:id="7293" w:author="shorny" w:date="2014-06-09T18:31:00Z">
        <w:r w:rsidRPr="003844C7">
          <w:rPr>
            <w:rStyle w:val="keyword1"/>
            <w:sz w:val="18"/>
            <w:rPrChange w:id="7294" w:author="shorny" w:date="2014-06-09T18:31:00Z">
              <w:rPr>
                <w:rStyle w:val="keyword1"/>
              </w:rPr>
            </w:rPrChange>
          </w:rPr>
          <w:t>ORDER</w:t>
        </w:r>
        <w:r w:rsidRPr="003844C7">
          <w:rPr>
            <w:sz w:val="18"/>
            <w:rPrChange w:id="7295" w:author="shorny" w:date="2014-06-09T18:31:00Z">
              <w:rPr/>
            </w:rPrChange>
          </w:rPr>
          <w:t xml:space="preserve"> </w:t>
        </w:r>
        <w:r w:rsidRPr="003844C7">
          <w:rPr>
            <w:rStyle w:val="keyword1"/>
            <w:sz w:val="18"/>
            <w:rPrChange w:id="7296" w:author="shorny" w:date="2014-06-09T18:31:00Z">
              <w:rPr>
                <w:rStyle w:val="keyword1"/>
              </w:rPr>
            </w:rPrChange>
          </w:rPr>
          <w:t>BY</w:t>
        </w:r>
        <w:r w:rsidRPr="003844C7">
          <w:rPr>
            <w:sz w:val="18"/>
            <w:rPrChange w:id="7297" w:author="shorny" w:date="2014-06-09T18:31:00Z">
              <w:rPr/>
            </w:rPrChange>
          </w:rPr>
          <w:t xml:space="preserve"> App.DateLastModified;</w:t>
        </w:r>
      </w:ins>
    </w:p>
    <w:p w14:paraId="104539A3" w14:textId="77777777" w:rsidR="003844C7" w:rsidRPr="003844C7" w:rsidRDefault="003844C7">
      <w:pPr>
        <w:pStyle w:val="HTMLPreformatted"/>
        <w:divId w:val="1226184281"/>
        <w:rPr>
          <w:ins w:id="7298" w:author="shorny" w:date="2014-06-09T18:31:00Z"/>
          <w:sz w:val="18"/>
          <w:rPrChange w:id="7299" w:author="shorny" w:date="2014-06-09T18:31:00Z">
            <w:rPr>
              <w:ins w:id="7300" w:author="shorny" w:date="2014-06-09T18:31:00Z"/>
            </w:rPr>
          </w:rPrChange>
        </w:rPr>
      </w:pPr>
    </w:p>
    <w:p w14:paraId="4AC0D6D0" w14:textId="77777777" w:rsidR="003844C7" w:rsidRPr="003844C7" w:rsidRDefault="003844C7">
      <w:pPr>
        <w:pStyle w:val="HTMLPreformatted"/>
        <w:divId w:val="1226184281"/>
        <w:rPr>
          <w:ins w:id="7301" w:author="shorny" w:date="2014-06-09T18:31:00Z"/>
          <w:rStyle w:val="comment1"/>
          <w:sz w:val="18"/>
          <w:rPrChange w:id="7302" w:author="shorny" w:date="2014-06-09T18:31:00Z">
            <w:rPr>
              <w:ins w:id="7303" w:author="shorny" w:date="2014-06-09T18:31:00Z"/>
              <w:rStyle w:val="comment1"/>
            </w:rPr>
          </w:rPrChange>
        </w:rPr>
      </w:pPr>
      <w:ins w:id="7304" w:author="shorny" w:date="2014-06-09T18:31:00Z">
        <w:r w:rsidRPr="003844C7">
          <w:rPr>
            <w:rStyle w:val="comment1"/>
            <w:sz w:val="18"/>
            <w:rPrChange w:id="7305" w:author="shorny" w:date="2014-06-09T18:31:00Z">
              <w:rPr>
                <w:rStyle w:val="comment1"/>
              </w:rPr>
            </w:rPrChange>
          </w:rPr>
          <w:t>-- Composite view of the above</w:t>
        </w:r>
      </w:ins>
    </w:p>
    <w:p w14:paraId="62FDD708" w14:textId="77777777" w:rsidR="003844C7" w:rsidRPr="003844C7" w:rsidRDefault="003844C7">
      <w:pPr>
        <w:pStyle w:val="HTMLPreformatted"/>
        <w:divId w:val="1226184281"/>
        <w:rPr>
          <w:ins w:id="7306" w:author="shorny" w:date="2014-06-09T18:31:00Z"/>
          <w:sz w:val="18"/>
          <w:rPrChange w:id="7307" w:author="shorny" w:date="2014-06-09T18:31:00Z">
            <w:rPr>
              <w:ins w:id="7308" w:author="shorny" w:date="2014-06-09T18:31:00Z"/>
            </w:rPr>
          </w:rPrChange>
        </w:rPr>
      </w:pPr>
      <w:ins w:id="7309" w:author="shorny" w:date="2014-06-09T18:31:00Z">
        <w:r w:rsidRPr="003844C7">
          <w:rPr>
            <w:rStyle w:val="keyword1"/>
            <w:sz w:val="18"/>
            <w:rPrChange w:id="7310" w:author="shorny" w:date="2014-06-09T18:31:00Z">
              <w:rPr>
                <w:rStyle w:val="keyword1"/>
              </w:rPr>
            </w:rPrChange>
          </w:rPr>
          <w:t>DROP</w:t>
        </w:r>
        <w:r w:rsidRPr="003844C7">
          <w:rPr>
            <w:sz w:val="18"/>
            <w:rPrChange w:id="7311" w:author="shorny" w:date="2014-06-09T18:31:00Z">
              <w:rPr/>
            </w:rPrChange>
          </w:rPr>
          <w:t xml:space="preserve"> </w:t>
        </w:r>
        <w:r w:rsidRPr="003844C7">
          <w:rPr>
            <w:rStyle w:val="keyword1"/>
            <w:sz w:val="18"/>
            <w:rPrChange w:id="7312" w:author="shorny" w:date="2014-06-09T18:31:00Z">
              <w:rPr>
                <w:rStyle w:val="keyword1"/>
              </w:rPr>
            </w:rPrChange>
          </w:rPr>
          <w:t>VIEW</w:t>
        </w:r>
        <w:r w:rsidRPr="003844C7">
          <w:rPr>
            <w:sz w:val="18"/>
            <w:rPrChange w:id="7313" w:author="shorny" w:date="2014-06-09T18:31:00Z">
              <w:rPr/>
            </w:rPrChange>
          </w:rPr>
          <w:t xml:space="preserve"> </w:t>
        </w:r>
        <w:r w:rsidRPr="003844C7">
          <w:rPr>
            <w:rStyle w:val="function-name1"/>
            <w:sz w:val="18"/>
            <w:rPrChange w:id="7314" w:author="shorny" w:date="2014-06-09T18:31:00Z">
              <w:rPr>
                <w:rStyle w:val="function-name1"/>
              </w:rPr>
            </w:rPrChange>
          </w:rPr>
          <w:t>IF</w:t>
        </w:r>
        <w:r w:rsidRPr="003844C7">
          <w:rPr>
            <w:sz w:val="18"/>
            <w:rPrChange w:id="7315" w:author="shorny" w:date="2014-06-09T18:31:00Z">
              <w:rPr/>
            </w:rPrChange>
          </w:rPr>
          <w:t xml:space="preserve"> </w:t>
        </w:r>
        <w:r w:rsidRPr="003844C7">
          <w:rPr>
            <w:rStyle w:val="keyword1"/>
            <w:sz w:val="18"/>
            <w:rPrChange w:id="7316" w:author="shorny" w:date="2014-06-09T18:31:00Z">
              <w:rPr>
                <w:rStyle w:val="keyword1"/>
              </w:rPr>
            </w:rPrChange>
          </w:rPr>
          <w:t>EXISTS</w:t>
        </w:r>
        <w:r w:rsidRPr="003844C7">
          <w:rPr>
            <w:sz w:val="18"/>
            <w:rPrChange w:id="7317" w:author="shorny" w:date="2014-06-09T18:31:00Z">
              <w:rPr/>
            </w:rPrChange>
          </w:rPr>
          <w:t xml:space="preserve"> `MyRHDApps_Expanded` ;</w:t>
        </w:r>
      </w:ins>
    </w:p>
    <w:p w14:paraId="3F2F3635" w14:textId="77777777" w:rsidR="003844C7" w:rsidRPr="003844C7" w:rsidRDefault="003844C7">
      <w:pPr>
        <w:pStyle w:val="HTMLPreformatted"/>
        <w:divId w:val="1226184281"/>
        <w:rPr>
          <w:ins w:id="7318" w:author="shorny" w:date="2014-06-09T18:31:00Z"/>
          <w:sz w:val="18"/>
          <w:rPrChange w:id="7319" w:author="shorny" w:date="2014-06-09T18:31:00Z">
            <w:rPr>
              <w:ins w:id="7320" w:author="shorny" w:date="2014-06-09T18:31:00Z"/>
            </w:rPr>
          </w:rPrChange>
        </w:rPr>
      </w:pPr>
      <w:ins w:id="7321" w:author="shorny" w:date="2014-06-09T18:31:00Z">
        <w:r w:rsidRPr="003844C7">
          <w:rPr>
            <w:rStyle w:val="keyword1"/>
            <w:sz w:val="18"/>
            <w:rPrChange w:id="7322" w:author="shorny" w:date="2014-06-09T18:31:00Z">
              <w:rPr>
                <w:rStyle w:val="keyword1"/>
              </w:rPr>
            </w:rPrChange>
          </w:rPr>
          <w:t>CREATE</w:t>
        </w:r>
        <w:r w:rsidRPr="003844C7">
          <w:rPr>
            <w:sz w:val="18"/>
            <w:rPrChange w:id="7323" w:author="shorny" w:date="2014-06-09T18:31:00Z">
              <w:rPr/>
            </w:rPrChange>
          </w:rPr>
          <w:t xml:space="preserve"> </w:t>
        </w:r>
        <w:r w:rsidRPr="003844C7">
          <w:rPr>
            <w:rStyle w:val="keyword1"/>
            <w:sz w:val="18"/>
            <w:rPrChange w:id="7324" w:author="shorny" w:date="2014-06-09T18:31:00Z">
              <w:rPr>
                <w:rStyle w:val="keyword1"/>
              </w:rPr>
            </w:rPrChange>
          </w:rPr>
          <w:t>VIEW</w:t>
        </w:r>
        <w:r w:rsidRPr="003844C7">
          <w:rPr>
            <w:sz w:val="18"/>
            <w:rPrChange w:id="7325" w:author="shorny" w:date="2014-06-09T18:31:00Z">
              <w:rPr/>
            </w:rPrChange>
          </w:rPr>
          <w:t xml:space="preserve"> `MyRHDApps_Expanded` </w:t>
        </w:r>
        <w:r w:rsidRPr="003844C7">
          <w:rPr>
            <w:rStyle w:val="keyword1"/>
            <w:sz w:val="18"/>
            <w:rPrChange w:id="7326" w:author="shorny" w:date="2014-06-09T18:31:00Z">
              <w:rPr>
                <w:rStyle w:val="keyword1"/>
              </w:rPr>
            </w:rPrChange>
          </w:rPr>
          <w:t>AS</w:t>
        </w:r>
      </w:ins>
    </w:p>
    <w:p w14:paraId="113F631A" w14:textId="77777777" w:rsidR="003844C7" w:rsidRPr="003844C7" w:rsidRDefault="003844C7">
      <w:pPr>
        <w:pStyle w:val="HTMLPreformatted"/>
        <w:divId w:val="1226184281"/>
        <w:rPr>
          <w:ins w:id="7327" w:author="shorny" w:date="2014-06-09T18:31:00Z"/>
          <w:sz w:val="18"/>
          <w:rPrChange w:id="7328" w:author="shorny" w:date="2014-06-09T18:31:00Z">
            <w:rPr>
              <w:ins w:id="7329" w:author="shorny" w:date="2014-06-09T18:31:00Z"/>
            </w:rPr>
          </w:rPrChange>
        </w:rPr>
      </w:pPr>
      <w:ins w:id="7330" w:author="shorny" w:date="2014-06-09T18:31:00Z">
        <w:r w:rsidRPr="003844C7">
          <w:rPr>
            <w:rStyle w:val="keyword1"/>
            <w:sz w:val="18"/>
            <w:rPrChange w:id="7331" w:author="shorny" w:date="2014-06-09T18:31:00Z">
              <w:rPr>
                <w:rStyle w:val="keyword1"/>
              </w:rPr>
            </w:rPrChange>
          </w:rPr>
          <w:t>SELECT</w:t>
        </w:r>
        <w:r w:rsidRPr="003844C7">
          <w:rPr>
            <w:sz w:val="18"/>
            <w:rPrChange w:id="7332" w:author="shorny" w:date="2014-06-09T18:31:00Z">
              <w:rPr/>
            </w:rPrChange>
          </w:rPr>
          <w:t xml:space="preserve"> * </w:t>
        </w:r>
        <w:r w:rsidRPr="003844C7">
          <w:rPr>
            <w:rStyle w:val="keyword1"/>
            <w:sz w:val="18"/>
            <w:rPrChange w:id="7333" w:author="shorny" w:date="2014-06-09T18:31:00Z">
              <w:rPr>
                <w:rStyle w:val="keyword1"/>
              </w:rPr>
            </w:rPrChange>
          </w:rPr>
          <w:t>FROM</w:t>
        </w:r>
        <w:r w:rsidRPr="003844C7">
          <w:rPr>
            <w:sz w:val="18"/>
            <w:rPrChange w:id="7334" w:author="shorny" w:date="2014-06-09T18:31:00Z">
              <w:rPr/>
            </w:rPrChange>
          </w:rPr>
          <w:t xml:space="preserve"> MyRHDApps_SupervisedPrimaryByMe_Expanded</w:t>
        </w:r>
      </w:ins>
    </w:p>
    <w:p w14:paraId="47C999BD" w14:textId="77777777" w:rsidR="003844C7" w:rsidRPr="003844C7" w:rsidRDefault="003844C7">
      <w:pPr>
        <w:pStyle w:val="HTMLPreformatted"/>
        <w:divId w:val="1226184281"/>
        <w:rPr>
          <w:ins w:id="7335" w:author="shorny" w:date="2014-06-09T18:31:00Z"/>
          <w:sz w:val="18"/>
          <w:rPrChange w:id="7336" w:author="shorny" w:date="2014-06-09T18:31:00Z">
            <w:rPr>
              <w:ins w:id="7337" w:author="shorny" w:date="2014-06-09T18:31:00Z"/>
            </w:rPr>
          </w:rPrChange>
        </w:rPr>
      </w:pPr>
      <w:ins w:id="7338" w:author="shorny" w:date="2014-06-09T18:31:00Z">
        <w:r w:rsidRPr="003844C7">
          <w:rPr>
            <w:rStyle w:val="keyword1"/>
            <w:sz w:val="18"/>
            <w:rPrChange w:id="7339" w:author="shorny" w:date="2014-06-09T18:31:00Z">
              <w:rPr>
                <w:rStyle w:val="keyword1"/>
              </w:rPr>
            </w:rPrChange>
          </w:rPr>
          <w:t>UNION</w:t>
        </w:r>
      </w:ins>
    </w:p>
    <w:p w14:paraId="1C1BB178" w14:textId="77777777" w:rsidR="003844C7" w:rsidRPr="003844C7" w:rsidRDefault="003844C7">
      <w:pPr>
        <w:pStyle w:val="HTMLPreformatted"/>
        <w:divId w:val="1226184281"/>
        <w:rPr>
          <w:ins w:id="7340" w:author="shorny" w:date="2014-06-09T18:31:00Z"/>
          <w:sz w:val="18"/>
          <w:rPrChange w:id="7341" w:author="shorny" w:date="2014-06-09T18:31:00Z">
            <w:rPr>
              <w:ins w:id="7342" w:author="shorny" w:date="2014-06-09T18:31:00Z"/>
            </w:rPr>
          </w:rPrChange>
        </w:rPr>
      </w:pPr>
      <w:ins w:id="7343" w:author="shorny" w:date="2014-06-09T18:31:00Z">
        <w:r w:rsidRPr="003844C7">
          <w:rPr>
            <w:rStyle w:val="keyword1"/>
            <w:sz w:val="18"/>
            <w:rPrChange w:id="7344" w:author="shorny" w:date="2014-06-09T18:31:00Z">
              <w:rPr>
                <w:rStyle w:val="keyword1"/>
              </w:rPr>
            </w:rPrChange>
          </w:rPr>
          <w:t>SELECT</w:t>
        </w:r>
        <w:r w:rsidRPr="003844C7">
          <w:rPr>
            <w:sz w:val="18"/>
            <w:rPrChange w:id="7345" w:author="shorny" w:date="2014-06-09T18:31:00Z">
              <w:rPr/>
            </w:rPrChange>
          </w:rPr>
          <w:t xml:space="preserve"> * </w:t>
        </w:r>
        <w:r w:rsidRPr="003844C7">
          <w:rPr>
            <w:rStyle w:val="keyword1"/>
            <w:sz w:val="18"/>
            <w:rPrChange w:id="7346" w:author="shorny" w:date="2014-06-09T18:31:00Z">
              <w:rPr>
                <w:rStyle w:val="keyword1"/>
              </w:rPr>
            </w:rPrChange>
          </w:rPr>
          <w:t>FROM</w:t>
        </w:r>
        <w:r w:rsidRPr="003844C7">
          <w:rPr>
            <w:sz w:val="18"/>
            <w:rPrChange w:id="7347" w:author="shorny" w:date="2014-06-09T18:31:00Z">
              <w:rPr/>
            </w:rPrChange>
          </w:rPr>
          <w:t xml:space="preserve"> MyRHDApps_SupervisedAssociateByMe_Expanded</w:t>
        </w:r>
      </w:ins>
    </w:p>
    <w:p w14:paraId="6D73F8D8" w14:textId="77777777" w:rsidR="003844C7" w:rsidRPr="003844C7" w:rsidRDefault="003844C7">
      <w:pPr>
        <w:pStyle w:val="HTMLPreformatted"/>
        <w:divId w:val="1226184281"/>
        <w:rPr>
          <w:ins w:id="7348" w:author="shorny" w:date="2014-06-09T18:31:00Z"/>
          <w:sz w:val="18"/>
          <w:rPrChange w:id="7349" w:author="shorny" w:date="2014-06-09T18:31:00Z">
            <w:rPr>
              <w:ins w:id="7350" w:author="shorny" w:date="2014-06-09T18:31:00Z"/>
            </w:rPr>
          </w:rPrChange>
        </w:rPr>
      </w:pPr>
      <w:ins w:id="7351" w:author="shorny" w:date="2014-06-09T18:31:00Z">
        <w:r w:rsidRPr="003844C7">
          <w:rPr>
            <w:rStyle w:val="keyword1"/>
            <w:sz w:val="18"/>
            <w:rPrChange w:id="7352" w:author="shorny" w:date="2014-06-09T18:31:00Z">
              <w:rPr>
                <w:rStyle w:val="keyword1"/>
              </w:rPr>
            </w:rPrChange>
          </w:rPr>
          <w:t>UNION</w:t>
        </w:r>
      </w:ins>
    </w:p>
    <w:p w14:paraId="151E75C6" w14:textId="77777777" w:rsidR="003844C7" w:rsidRPr="003844C7" w:rsidRDefault="003844C7">
      <w:pPr>
        <w:pStyle w:val="HTMLPreformatted"/>
        <w:divId w:val="1226184281"/>
        <w:rPr>
          <w:ins w:id="7353" w:author="shorny" w:date="2014-06-09T18:31:00Z"/>
          <w:sz w:val="18"/>
          <w:rPrChange w:id="7354" w:author="shorny" w:date="2014-06-09T18:31:00Z">
            <w:rPr>
              <w:ins w:id="7355" w:author="shorny" w:date="2014-06-09T18:31:00Z"/>
            </w:rPr>
          </w:rPrChange>
        </w:rPr>
      </w:pPr>
      <w:ins w:id="7356" w:author="shorny" w:date="2014-06-09T18:31:00Z">
        <w:r w:rsidRPr="003844C7">
          <w:rPr>
            <w:rStyle w:val="keyword1"/>
            <w:sz w:val="18"/>
            <w:rPrChange w:id="7357" w:author="shorny" w:date="2014-06-09T18:31:00Z">
              <w:rPr>
                <w:rStyle w:val="keyword1"/>
              </w:rPr>
            </w:rPrChange>
          </w:rPr>
          <w:t>SELECT</w:t>
        </w:r>
        <w:r w:rsidRPr="003844C7">
          <w:rPr>
            <w:sz w:val="18"/>
            <w:rPrChange w:id="7358" w:author="shorny" w:date="2014-06-09T18:31:00Z">
              <w:rPr/>
            </w:rPrChange>
          </w:rPr>
          <w:t xml:space="preserve"> * </w:t>
        </w:r>
        <w:r w:rsidRPr="003844C7">
          <w:rPr>
            <w:rStyle w:val="keyword1"/>
            <w:sz w:val="18"/>
            <w:rPrChange w:id="7359" w:author="shorny" w:date="2014-06-09T18:31:00Z">
              <w:rPr>
                <w:rStyle w:val="keyword1"/>
              </w:rPr>
            </w:rPrChange>
          </w:rPr>
          <w:t>FROM</w:t>
        </w:r>
        <w:r w:rsidRPr="003844C7">
          <w:rPr>
            <w:sz w:val="18"/>
            <w:rPrChange w:id="7360" w:author="shorny" w:date="2014-06-09T18:31:00Z">
              <w:rPr/>
            </w:rPrChange>
          </w:rPr>
          <w:t xml:space="preserve"> MyRHDApps_FlaggedByMe_Expanded</w:t>
        </w:r>
      </w:ins>
    </w:p>
    <w:p w14:paraId="4C98F7C8" w14:textId="77777777" w:rsidR="003844C7" w:rsidRPr="003844C7" w:rsidRDefault="003844C7">
      <w:pPr>
        <w:pStyle w:val="HTMLPreformatted"/>
        <w:divId w:val="1226184281"/>
        <w:rPr>
          <w:ins w:id="7361" w:author="shorny" w:date="2014-06-09T18:31:00Z"/>
          <w:sz w:val="18"/>
          <w:rPrChange w:id="7362" w:author="shorny" w:date="2014-06-09T18:31:00Z">
            <w:rPr>
              <w:ins w:id="7363" w:author="shorny" w:date="2014-06-09T18:31:00Z"/>
            </w:rPr>
          </w:rPrChange>
        </w:rPr>
      </w:pPr>
      <w:ins w:id="7364" w:author="shorny" w:date="2014-06-09T18:31:00Z">
        <w:r w:rsidRPr="003844C7">
          <w:rPr>
            <w:rStyle w:val="keyword1"/>
            <w:sz w:val="18"/>
            <w:rPrChange w:id="7365" w:author="shorny" w:date="2014-06-09T18:31:00Z">
              <w:rPr>
                <w:rStyle w:val="keyword1"/>
              </w:rPr>
            </w:rPrChange>
          </w:rPr>
          <w:t>UNION</w:t>
        </w:r>
      </w:ins>
    </w:p>
    <w:p w14:paraId="23669F1B" w14:textId="77777777" w:rsidR="003844C7" w:rsidRPr="003844C7" w:rsidRDefault="003844C7">
      <w:pPr>
        <w:pStyle w:val="HTMLPreformatted"/>
        <w:divId w:val="1226184281"/>
        <w:rPr>
          <w:ins w:id="7366" w:author="shorny" w:date="2014-06-09T18:31:00Z"/>
          <w:sz w:val="18"/>
          <w:rPrChange w:id="7367" w:author="shorny" w:date="2014-06-09T18:31:00Z">
            <w:rPr>
              <w:ins w:id="7368" w:author="shorny" w:date="2014-06-09T18:31:00Z"/>
            </w:rPr>
          </w:rPrChange>
        </w:rPr>
      </w:pPr>
      <w:ins w:id="7369" w:author="shorny" w:date="2014-06-09T18:31:00Z">
        <w:r w:rsidRPr="003844C7">
          <w:rPr>
            <w:rStyle w:val="keyword1"/>
            <w:sz w:val="18"/>
            <w:rPrChange w:id="7370" w:author="shorny" w:date="2014-06-09T18:31:00Z">
              <w:rPr>
                <w:rStyle w:val="keyword1"/>
              </w:rPr>
            </w:rPrChange>
          </w:rPr>
          <w:t>SELECT</w:t>
        </w:r>
        <w:r w:rsidRPr="003844C7">
          <w:rPr>
            <w:sz w:val="18"/>
            <w:rPrChange w:id="7371" w:author="shorny" w:date="2014-06-09T18:31:00Z">
              <w:rPr/>
            </w:rPrChange>
          </w:rPr>
          <w:t xml:space="preserve"> * </w:t>
        </w:r>
        <w:r w:rsidRPr="003844C7">
          <w:rPr>
            <w:rStyle w:val="keyword1"/>
            <w:sz w:val="18"/>
            <w:rPrChange w:id="7372" w:author="shorny" w:date="2014-06-09T18:31:00Z">
              <w:rPr>
                <w:rStyle w:val="keyword1"/>
              </w:rPr>
            </w:rPrChange>
          </w:rPr>
          <w:t>FROM</w:t>
        </w:r>
        <w:r w:rsidRPr="003844C7">
          <w:rPr>
            <w:sz w:val="18"/>
            <w:rPrChange w:id="7373" w:author="shorny" w:date="2014-06-09T18:31:00Z">
              <w:rPr/>
            </w:rPrChange>
          </w:rPr>
          <w:t xml:space="preserve"> MyRHDApps_LastModifiedByMe_Expanded;</w:t>
        </w:r>
      </w:ins>
    </w:p>
    <w:p w14:paraId="32F2946B" w14:textId="77777777" w:rsidR="003844C7" w:rsidRPr="003844C7" w:rsidRDefault="003844C7">
      <w:pPr>
        <w:pStyle w:val="HTMLPreformatted"/>
        <w:divId w:val="1226184281"/>
        <w:rPr>
          <w:ins w:id="7374" w:author="shorny" w:date="2014-06-09T18:31:00Z"/>
          <w:sz w:val="18"/>
          <w:rPrChange w:id="7375" w:author="shorny" w:date="2014-06-09T18:31:00Z">
            <w:rPr>
              <w:ins w:id="7376" w:author="shorny" w:date="2014-06-09T18:31:00Z"/>
            </w:rPr>
          </w:rPrChange>
        </w:rPr>
      </w:pPr>
    </w:p>
    <w:p w14:paraId="1F349CE6" w14:textId="77777777" w:rsidR="003844C7" w:rsidRPr="003844C7" w:rsidRDefault="003844C7">
      <w:pPr>
        <w:pStyle w:val="HTMLPreformatted"/>
        <w:divId w:val="1226184281"/>
        <w:rPr>
          <w:ins w:id="7377" w:author="shorny" w:date="2014-06-09T18:31:00Z"/>
          <w:sz w:val="18"/>
          <w:rPrChange w:id="7378" w:author="shorny" w:date="2014-06-09T18:31:00Z">
            <w:rPr>
              <w:ins w:id="7379" w:author="shorny" w:date="2014-06-09T18:31:00Z"/>
            </w:rPr>
          </w:rPrChange>
        </w:rPr>
      </w:pPr>
    </w:p>
    <w:p w14:paraId="4073D6BB" w14:textId="77777777" w:rsidR="003844C7" w:rsidRPr="003844C7" w:rsidRDefault="003844C7">
      <w:pPr>
        <w:pStyle w:val="HTMLPreformatted"/>
        <w:divId w:val="1226184281"/>
        <w:rPr>
          <w:ins w:id="7380" w:author="shorny" w:date="2014-06-09T18:31:00Z"/>
          <w:rStyle w:val="comment1"/>
          <w:sz w:val="18"/>
          <w:rPrChange w:id="7381" w:author="shorny" w:date="2014-06-09T18:31:00Z">
            <w:rPr>
              <w:ins w:id="7382" w:author="shorny" w:date="2014-06-09T18:31:00Z"/>
              <w:rStyle w:val="comment1"/>
            </w:rPr>
          </w:rPrChange>
        </w:rPr>
      </w:pPr>
      <w:ins w:id="7383" w:author="shorny" w:date="2014-06-09T18:31:00Z">
        <w:r w:rsidRPr="003844C7">
          <w:rPr>
            <w:rStyle w:val="comment1"/>
            <w:sz w:val="18"/>
            <w:rPrChange w:id="7384" w:author="shorny" w:date="2014-06-09T18:31:00Z">
              <w:rPr>
                <w:rStyle w:val="comment1"/>
              </w:rPr>
            </w:rPrChange>
          </w:rPr>
          <w:t>-- As above, but with irrelevent columns suppressed</w:t>
        </w:r>
      </w:ins>
    </w:p>
    <w:p w14:paraId="3701A019" w14:textId="77777777" w:rsidR="003844C7" w:rsidRPr="003844C7" w:rsidRDefault="003844C7">
      <w:pPr>
        <w:pStyle w:val="HTMLPreformatted"/>
        <w:divId w:val="1226184281"/>
        <w:rPr>
          <w:ins w:id="7385" w:author="shorny" w:date="2014-06-09T18:31:00Z"/>
          <w:sz w:val="18"/>
          <w:rPrChange w:id="7386" w:author="shorny" w:date="2014-06-09T18:31:00Z">
            <w:rPr>
              <w:ins w:id="7387" w:author="shorny" w:date="2014-06-09T18:31:00Z"/>
            </w:rPr>
          </w:rPrChange>
        </w:rPr>
      </w:pPr>
      <w:ins w:id="7388" w:author="shorny" w:date="2014-06-09T18:31:00Z">
        <w:r w:rsidRPr="003844C7">
          <w:rPr>
            <w:rStyle w:val="keyword1"/>
            <w:sz w:val="18"/>
            <w:rPrChange w:id="7389" w:author="shorny" w:date="2014-06-09T18:31:00Z">
              <w:rPr>
                <w:rStyle w:val="keyword1"/>
              </w:rPr>
            </w:rPrChange>
          </w:rPr>
          <w:t>DROP</w:t>
        </w:r>
        <w:r w:rsidRPr="003844C7">
          <w:rPr>
            <w:sz w:val="18"/>
            <w:rPrChange w:id="7390" w:author="shorny" w:date="2014-06-09T18:31:00Z">
              <w:rPr/>
            </w:rPrChange>
          </w:rPr>
          <w:t xml:space="preserve"> </w:t>
        </w:r>
        <w:r w:rsidRPr="003844C7">
          <w:rPr>
            <w:rStyle w:val="keyword1"/>
            <w:sz w:val="18"/>
            <w:rPrChange w:id="7391" w:author="shorny" w:date="2014-06-09T18:31:00Z">
              <w:rPr>
                <w:rStyle w:val="keyword1"/>
              </w:rPr>
            </w:rPrChange>
          </w:rPr>
          <w:t>VIEW</w:t>
        </w:r>
        <w:r w:rsidRPr="003844C7">
          <w:rPr>
            <w:sz w:val="18"/>
            <w:rPrChange w:id="7392" w:author="shorny" w:date="2014-06-09T18:31:00Z">
              <w:rPr/>
            </w:rPrChange>
          </w:rPr>
          <w:t xml:space="preserve"> </w:t>
        </w:r>
        <w:r w:rsidRPr="003844C7">
          <w:rPr>
            <w:rStyle w:val="function-name1"/>
            <w:sz w:val="18"/>
            <w:rPrChange w:id="7393" w:author="shorny" w:date="2014-06-09T18:31:00Z">
              <w:rPr>
                <w:rStyle w:val="function-name1"/>
              </w:rPr>
            </w:rPrChange>
          </w:rPr>
          <w:t>IF</w:t>
        </w:r>
        <w:r w:rsidRPr="003844C7">
          <w:rPr>
            <w:sz w:val="18"/>
            <w:rPrChange w:id="7394" w:author="shorny" w:date="2014-06-09T18:31:00Z">
              <w:rPr/>
            </w:rPrChange>
          </w:rPr>
          <w:t xml:space="preserve"> </w:t>
        </w:r>
        <w:r w:rsidRPr="003844C7">
          <w:rPr>
            <w:rStyle w:val="keyword1"/>
            <w:sz w:val="18"/>
            <w:rPrChange w:id="7395" w:author="shorny" w:date="2014-06-09T18:31:00Z">
              <w:rPr>
                <w:rStyle w:val="keyword1"/>
              </w:rPr>
            </w:rPrChange>
          </w:rPr>
          <w:t>EXISTS</w:t>
        </w:r>
        <w:r w:rsidRPr="003844C7">
          <w:rPr>
            <w:sz w:val="18"/>
            <w:rPrChange w:id="7396" w:author="shorny" w:date="2014-06-09T18:31:00Z">
              <w:rPr/>
            </w:rPrChange>
          </w:rPr>
          <w:t xml:space="preserve"> `MyRHDApps` ;</w:t>
        </w:r>
      </w:ins>
    </w:p>
    <w:p w14:paraId="5467A297" w14:textId="77777777" w:rsidR="003844C7" w:rsidRPr="003844C7" w:rsidRDefault="003844C7">
      <w:pPr>
        <w:pStyle w:val="HTMLPreformatted"/>
        <w:divId w:val="1226184281"/>
        <w:rPr>
          <w:ins w:id="7397" w:author="shorny" w:date="2014-06-09T18:31:00Z"/>
          <w:sz w:val="18"/>
          <w:rPrChange w:id="7398" w:author="shorny" w:date="2014-06-09T18:31:00Z">
            <w:rPr>
              <w:ins w:id="7399" w:author="shorny" w:date="2014-06-09T18:31:00Z"/>
            </w:rPr>
          </w:rPrChange>
        </w:rPr>
      </w:pPr>
      <w:ins w:id="7400" w:author="shorny" w:date="2014-06-09T18:31:00Z">
        <w:r w:rsidRPr="003844C7">
          <w:rPr>
            <w:rStyle w:val="keyword1"/>
            <w:sz w:val="18"/>
            <w:rPrChange w:id="7401" w:author="shorny" w:date="2014-06-09T18:31:00Z">
              <w:rPr>
                <w:rStyle w:val="keyword1"/>
              </w:rPr>
            </w:rPrChange>
          </w:rPr>
          <w:t>CREATE</w:t>
        </w:r>
        <w:r w:rsidRPr="003844C7">
          <w:rPr>
            <w:sz w:val="18"/>
            <w:rPrChange w:id="7402" w:author="shorny" w:date="2014-06-09T18:31:00Z">
              <w:rPr/>
            </w:rPrChange>
          </w:rPr>
          <w:t xml:space="preserve"> </w:t>
        </w:r>
        <w:r w:rsidRPr="003844C7">
          <w:rPr>
            <w:rStyle w:val="keyword1"/>
            <w:sz w:val="18"/>
            <w:rPrChange w:id="7403" w:author="shorny" w:date="2014-06-09T18:31:00Z">
              <w:rPr>
                <w:rStyle w:val="keyword1"/>
              </w:rPr>
            </w:rPrChange>
          </w:rPr>
          <w:t>VIEW</w:t>
        </w:r>
        <w:r w:rsidRPr="003844C7">
          <w:rPr>
            <w:sz w:val="18"/>
            <w:rPrChange w:id="7404" w:author="shorny" w:date="2014-06-09T18:31:00Z">
              <w:rPr/>
            </w:rPrChange>
          </w:rPr>
          <w:t xml:space="preserve"> `MyRHDApps` </w:t>
        </w:r>
        <w:r w:rsidRPr="003844C7">
          <w:rPr>
            <w:rStyle w:val="keyword1"/>
            <w:sz w:val="18"/>
            <w:rPrChange w:id="7405" w:author="shorny" w:date="2014-06-09T18:31:00Z">
              <w:rPr>
                <w:rStyle w:val="keyword1"/>
              </w:rPr>
            </w:rPrChange>
          </w:rPr>
          <w:t>AS</w:t>
        </w:r>
      </w:ins>
    </w:p>
    <w:p w14:paraId="26D56DF2" w14:textId="77777777" w:rsidR="003844C7" w:rsidRPr="003844C7" w:rsidRDefault="003844C7">
      <w:pPr>
        <w:pStyle w:val="HTMLPreformatted"/>
        <w:divId w:val="1226184281"/>
        <w:rPr>
          <w:ins w:id="7406" w:author="shorny" w:date="2014-06-09T18:31:00Z"/>
          <w:sz w:val="18"/>
          <w:rPrChange w:id="7407" w:author="shorny" w:date="2014-06-09T18:31:00Z">
            <w:rPr>
              <w:ins w:id="7408" w:author="shorny" w:date="2014-06-09T18:31:00Z"/>
            </w:rPr>
          </w:rPrChange>
        </w:rPr>
      </w:pPr>
      <w:ins w:id="7409" w:author="shorny" w:date="2014-06-09T18:31:00Z">
        <w:r w:rsidRPr="003844C7">
          <w:rPr>
            <w:rStyle w:val="keyword1"/>
            <w:sz w:val="18"/>
            <w:rPrChange w:id="7410" w:author="shorny" w:date="2014-06-09T18:31:00Z">
              <w:rPr>
                <w:rStyle w:val="keyword1"/>
              </w:rPr>
            </w:rPrChange>
          </w:rPr>
          <w:t>SELECT</w:t>
        </w:r>
      </w:ins>
    </w:p>
    <w:p w14:paraId="64E7B6C0" w14:textId="77777777" w:rsidR="003844C7" w:rsidRPr="003844C7" w:rsidRDefault="003844C7">
      <w:pPr>
        <w:pStyle w:val="HTMLPreformatted"/>
        <w:divId w:val="1226184281"/>
        <w:rPr>
          <w:ins w:id="7411" w:author="shorny" w:date="2014-06-09T18:31:00Z"/>
          <w:sz w:val="18"/>
          <w:rPrChange w:id="7412" w:author="shorny" w:date="2014-06-09T18:31:00Z">
            <w:rPr>
              <w:ins w:id="7413" w:author="shorny" w:date="2014-06-09T18:31:00Z"/>
            </w:rPr>
          </w:rPrChange>
        </w:rPr>
      </w:pPr>
      <w:ins w:id="7414" w:author="shorny" w:date="2014-06-09T18:31:00Z">
        <w:r w:rsidRPr="003844C7">
          <w:rPr>
            <w:sz w:val="18"/>
            <w:rPrChange w:id="7415" w:author="shorny" w:date="2014-06-09T18:31:00Z">
              <w:rPr/>
            </w:rPrChange>
          </w:rPr>
          <w:t xml:space="preserve">  `My </w:t>
        </w:r>
        <w:r w:rsidRPr="003844C7">
          <w:rPr>
            <w:rStyle w:val="keyword1"/>
            <w:sz w:val="18"/>
            <w:rPrChange w:id="7416" w:author="shorny" w:date="2014-06-09T18:31:00Z">
              <w:rPr>
                <w:rStyle w:val="keyword1"/>
              </w:rPr>
            </w:rPrChange>
          </w:rPr>
          <w:t>role</w:t>
        </w:r>
        <w:r w:rsidRPr="003844C7">
          <w:rPr>
            <w:sz w:val="18"/>
            <w:rPrChange w:id="7417" w:author="shorny" w:date="2014-06-09T18:31:00Z">
              <w:rPr/>
            </w:rPrChange>
          </w:rPr>
          <w:t>`,</w:t>
        </w:r>
      </w:ins>
    </w:p>
    <w:p w14:paraId="285ADBC9" w14:textId="77777777" w:rsidR="003844C7" w:rsidRPr="003844C7" w:rsidRDefault="003844C7">
      <w:pPr>
        <w:pStyle w:val="HTMLPreformatted"/>
        <w:divId w:val="1226184281"/>
        <w:rPr>
          <w:ins w:id="7418" w:author="shorny" w:date="2014-06-09T18:31:00Z"/>
          <w:sz w:val="18"/>
          <w:rPrChange w:id="7419" w:author="shorny" w:date="2014-06-09T18:31:00Z">
            <w:rPr>
              <w:ins w:id="7420" w:author="shorny" w:date="2014-06-09T18:31:00Z"/>
            </w:rPr>
          </w:rPrChange>
        </w:rPr>
      </w:pPr>
      <w:ins w:id="7421" w:author="shorny" w:date="2014-06-09T18:31:00Z">
        <w:r w:rsidRPr="003844C7">
          <w:rPr>
            <w:sz w:val="18"/>
            <w:rPrChange w:id="7422" w:author="shorny" w:date="2014-06-09T18:31:00Z">
              <w:rPr/>
            </w:rPrChange>
          </w:rPr>
          <w:t xml:space="preserve">  FName,</w:t>
        </w:r>
      </w:ins>
    </w:p>
    <w:p w14:paraId="40AE8769" w14:textId="77777777" w:rsidR="003844C7" w:rsidRPr="003844C7" w:rsidRDefault="003844C7">
      <w:pPr>
        <w:pStyle w:val="HTMLPreformatted"/>
        <w:divId w:val="1226184281"/>
        <w:rPr>
          <w:ins w:id="7423" w:author="shorny" w:date="2014-06-09T18:31:00Z"/>
          <w:sz w:val="18"/>
          <w:rPrChange w:id="7424" w:author="shorny" w:date="2014-06-09T18:31:00Z">
            <w:rPr>
              <w:ins w:id="7425" w:author="shorny" w:date="2014-06-09T18:31:00Z"/>
            </w:rPr>
          </w:rPrChange>
        </w:rPr>
      </w:pPr>
      <w:ins w:id="7426" w:author="shorny" w:date="2014-06-09T18:31:00Z">
        <w:r w:rsidRPr="003844C7">
          <w:rPr>
            <w:sz w:val="18"/>
            <w:rPrChange w:id="7427" w:author="shorny" w:date="2014-06-09T18:31:00Z">
              <w:rPr/>
            </w:rPrChange>
          </w:rPr>
          <w:t xml:space="preserve">  LName,</w:t>
        </w:r>
      </w:ins>
    </w:p>
    <w:p w14:paraId="028D9560" w14:textId="77777777" w:rsidR="003844C7" w:rsidRPr="003844C7" w:rsidRDefault="003844C7">
      <w:pPr>
        <w:pStyle w:val="HTMLPreformatted"/>
        <w:divId w:val="1226184281"/>
        <w:rPr>
          <w:ins w:id="7428" w:author="shorny" w:date="2014-06-09T18:31:00Z"/>
          <w:sz w:val="18"/>
          <w:rPrChange w:id="7429" w:author="shorny" w:date="2014-06-09T18:31:00Z">
            <w:rPr>
              <w:ins w:id="7430" w:author="shorny" w:date="2014-06-09T18:31:00Z"/>
            </w:rPr>
          </w:rPrChange>
        </w:rPr>
      </w:pPr>
      <w:ins w:id="7431" w:author="shorny" w:date="2014-06-09T18:31:00Z">
        <w:r w:rsidRPr="003844C7">
          <w:rPr>
            <w:sz w:val="18"/>
            <w:rPrChange w:id="7432" w:author="shorny" w:date="2014-06-09T18:31:00Z">
              <w:rPr/>
            </w:rPrChange>
          </w:rPr>
          <w:t xml:space="preserve">  Email,</w:t>
        </w:r>
      </w:ins>
    </w:p>
    <w:p w14:paraId="0CA82945" w14:textId="77777777" w:rsidR="003844C7" w:rsidRPr="003844C7" w:rsidRDefault="003844C7">
      <w:pPr>
        <w:pStyle w:val="HTMLPreformatted"/>
        <w:divId w:val="1226184281"/>
        <w:rPr>
          <w:ins w:id="7433" w:author="shorny" w:date="2014-06-09T18:31:00Z"/>
          <w:sz w:val="18"/>
          <w:rPrChange w:id="7434" w:author="shorny" w:date="2014-06-09T18:31:00Z">
            <w:rPr>
              <w:ins w:id="7435" w:author="shorny" w:date="2014-06-09T18:31:00Z"/>
            </w:rPr>
          </w:rPrChange>
        </w:rPr>
      </w:pPr>
      <w:ins w:id="7436" w:author="shorny" w:date="2014-06-09T18:31:00Z">
        <w:r w:rsidRPr="003844C7">
          <w:rPr>
            <w:sz w:val="18"/>
            <w:rPrChange w:id="7437" w:author="shorny" w:date="2014-06-09T18:31:00Z">
              <w:rPr/>
            </w:rPrChange>
          </w:rPr>
          <w:t xml:space="preserve">  Status,</w:t>
        </w:r>
      </w:ins>
    </w:p>
    <w:p w14:paraId="2A43E1AF" w14:textId="77777777" w:rsidR="003844C7" w:rsidRPr="003844C7" w:rsidRDefault="003844C7">
      <w:pPr>
        <w:pStyle w:val="HTMLPreformatted"/>
        <w:divId w:val="1226184281"/>
        <w:rPr>
          <w:ins w:id="7438" w:author="shorny" w:date="2014-06-09T18:31:00Z"/>
          <w:sz w:val="18"/>
          <w:rPrChange w:id="7439" w:author="shorny" w:date="2014-06-09T18:31:00Z">
            <w:rPr>
              <w:ins w:id="7440" w:author="shorny" w:date="2014-06-09T18:31:00Z"/>
            </w:rPr>
          </w:rPrChange>
        </w:rPr>
      </w:pPr>
      <w:ins w:id="7441" w:author="shorny" w:date="2014-06-09T18:31:00Z">
        <w:r w:rsidRPr="003844C7">
          <w:rPr>
            <w:sz w:val="18"/>
            <w:rPrChange w:id="7442" w:author="shorny" w:date="2014-06-09T18:31:00Z">
              <w:rPr/>
            </w:rPrChange>
          </w:rPr>
          <w:t xml:space="preserve">  AddressConfirmed,</w:t>
        </w:r>
      </w:ins>
    </w:p>
    <w:p w14:paraId="0935C817" w14:textId="77777777" w:rsidR="003844C7" w:rsidRPr="003844C7" w:rsidRDefault="003844C7">
      <w:pPr>
        <w:pStyle w:val="HTMLPreformatted"/>
        <w:divId w:val="1226184281"/>
        <w:rPr>
          <w:ins w:id="7443" w:author="shorny" w:date="2014-06-09T18:31:00Z"/>
          <w:sz w:val="18"/>
          <w:rPrChange w:id="7444" w:author="shorny" w:date="2014-06-09T18:31:00Z">
            <w:rPr>
              <w:ins w:id="7445" w:author="shorny" w:date="2014-06-09T18:31:00Z"/>
            </w:rPr>
          </w:rPrChange>
        </w:rPr>
      </w:pPr>
      <w:ins w:id="7446" w:author="shorny" w:date="2014-06-09T18:31:00Z">
        <w:r w:rsidRPr="003844C7">
          <w:rPr>
            <w:sz w:val="18"/>
            <w:rPrChange w:id="7447" w:author="shorny" w:date="2014-06-09T18:31:00Z">
              <w:rPr/>
            </w:rPrChange>
          </w:rPr>
          <w:t xml:space="preserve">  DegreeConfirmed,</w:t>
        </w:r>
      </w:ins>
    </w:p>
    <w:p w14:paraId="6F49D68F" w14:textId="77777777" w:rsidR="003844C7" w:rsidRPr="003844C7" w:rsidRDefault="003844C7">
      <w:pPr>
        <w:pStyle w:val="HTMLPreformatted"/>
        <w:divId w:val="1226184281"/>
        <w:rPr>
          <w:ins w:id="7448" w:author="shorny" w:date="2014-06-09T18:31:00Z"/>
          <w:sz w:val="18"/>
          <w:rPrChange w:id="7449" w:author="shorny" w:date="2014-06-09T18:31:00Z">
            <w:rPr>
              <w:ins w:id="7450" w:author="shorny" w:date="2014-06-09T18:31:00Z"/>
            </w:rPr>
          </w:rPrChange>
        </w:rPr>
      </w:pPr>
      <w:ins w:id="7451" w:author="shorny" w:date="2014-06-09T18:31:00Z">
        <w:r w:rsidRPr="003844C7">
          <w:rPr>
            <w:sz w:val="18"/>
            <w:rPrChange w:id="7452" w:author="shorny" w:date="2014-06-09T18:31:00Z">
              <w:rPr/>
            </w:rPrChange>
          </w:rPr>
          <w:t xml:space="preserve">  VisaStatusConfirmed,</w:t>
        </w:r>
      </w:ins>
    </w:p>
    <w:p w14:paraId="7EB916FB" w14:textId="77777777" w:rsidR="003844C7" w:rsidRPr="003844C7" w:rsidRDefault="003844C7">
      <w:pPr>
        <w:pStyle w:val="HTMLPreformatted"/>
        <w:divId w:val="1226184281"/>
        <w:rPr>
          <w:ins w:id="7453" w:author="shorny" w:date="2014-06-09T18:31:00Z"/>
          <w:sz w:val="18"/>
          <w:rPrChange w:id="7454" w:author="shorny" w:date="2014-06-09T18:31:00Z">
            <w:rPr>
              <w:ins w:id="7455" w:author="shorny" w:date="2014-06-09T18:31:00Z"/>
            </w:rPr>
          </w:rPrChange>
        </w:rPr>
      </w:pPr>
      <w:ins w:id="7456" w:author="shorny" w:date="2014-06-09T18:31:00Z">
        <w:r w:rsidRPr="003844C7">
          <w:rPr>
            <w:sz w:val="18"/>
            <w:rPrChange w:id="7457" w:author="shorny" w:date="2014-06-09T18:31:00Z">
              <w:rPr/>
            </w:rPrChange>
          </w:rPr>
          <w:t xml:space="preserve">  ProposalConfirmed,</w:t>
        </w:r>
      </w:ins>
    </w:p>
    <w:p w14:paraId="1DB39A57" w14:textId="77777777" w:rsidR="003844C7" w:rsidRPr="003844C7" w:rsidRDefault="003844C7">
      <w:pPr>
        <w:pStyle w:val="HTMLPreformatted"/>
        <w:divId w:val="1226184281"/>
        <w:rPr>
          <w:ins w:id="7458" w:author="shorny" w:date="2014-06-09T18:31:00Z"/>
          <w:sz w:val="18"/>
          <w:rPrChange w:id="7459" w:author="shorny" w:date="2014-06-09T18:31:00Z">
            <w:rPr>
              <w:ins w:id="7460" w:author="shorny" w:date="2014-06-09T18:31:00Z"/>
            </w:rPr>
          </w:rPrChange>
        </w:rPr>
      </w:pPr>
      <w:ins w:id="7461" w:author="shorny" w:date="2014-06-09T18:31:00Z">
        <w:r w:rsidRPr="003844C7">
          <w:rPr>
            <w:sz w:val="18"/>
            <w:rPrChange w:id="7462" w:author="shorny" w:date="2014-06-09T18:31:00Z">
              <w:rPr/>
            </w:rPrChange>
          </w:rPr>
          <w:t xml:space="preserve">  HasResearchAreas,</w:t>
        </w:r>
      </w:ins>
    </w:p>
    <w:p w14:paraId="0E34B887" w14:textId="77777777" w:rsidR="003844C7" w:rsidRPr="003844C7" w:rsidRDefault="003844C7">
      <w:pPr>
        <w:pStyle w:val="HTMLPreformatted"/>
        <w:divId w:val="1226184281"/>
        <w:rPr>
          <w:ins w:id="7463" w:author="shorny" w:date="2014-06-09T18:31:00Z"/>
          <w:sz w:val="18"/>
          <w:rPrChange w:id="7464" w:author="shorny" w:date="2014-06-09T18:31:00Z">
            <w:rPr>
              <w:ins w:id="7465" w:author="shorny" w:date="2014-06-09T18:31:00Z"/>
            </w:rPr>
          </w:rPrChange>
        </w:rPr>
      </w:pPr>
      <w:ins w:id="7466" w:author="shorny" w:date="2014-06-09T18:31:00Z">
        <w:r w:rsidRPr="003844C7">
          <w:rPr>
            <w:sz w:val="18"/>
            <w:rPrChange w:id="7467" w:author="shorny" w:date="2014-06-09T18:31:00Z">
              <w:rPr/>
            </w:rPrChange>
          </w:rPr>
          <w:t xml:space="preserve">  HasPrimarySuper,</w:t>
        </w:r>
      </w:ins>
    </w:p>
    <w:p w14:paraId="1797BA02" w14:textId="77777777" w:rsidR="003844C7" w:rsidRPr="003844C7" w:rsidRDefault="003844C7">
      <w:pPr>
        <w:pStyle w:val="HTMLPreformatted"/>
        <w:divId w:val="1226184281"/>
        <w:rPr>
          <w:ins w:id="7468" w:author="shorny" w:date="2014-06-09T18:31:00Z"/>
          <w:sz w:val="18"/>
          <w:rPrChange w:id="7469" w:author="shorny" w:date="2014-06-09T18:31:00Z">
            <w:rPr>
              <w:ins w:id="7470" w:author="shorny" w:date="2014-06-09T18:31:00Z"/>
            </w:rPr>
          </w:rPrChange>
        </w:rPr>
      </w:pPr>
      <w:ins w:id="7471" w:author="shorny" w:date="2014-06-09T18:31:00Z">
        <w:r w:rsidRPr="003844C7">
          <w:rPr>
            <w:sz w:val="18"/>
            <w:rPrChange w:id="7472" w:author="shorny" w:date="2014-06-09T18:31:00Z">
              <w:rPr/>
            </w:rPrChange>
          </w:rPr>
          <w:t xml:space="preserve">  PayMethConfirmed,</w:t>
        </w:r>
      </w:ins>
    </w:p>
    <w:p w14:paraId="32C7A396" w14:textId="77777777" w:rsidR="003844C7" w:rsidRPr="003844C7" w:rsidRDefault="003844C7">
      <w:pPr>
        <w:pStyle w:val="HTMLPreformatted"/>
        <w:divId w:val="1226184281"/>
        <w:rPr>
          <w:ins w:id="7473" w:author="shorny" w:date="2014-06-09T18:31:00Z"/>
          <w:sz w:val="18"/>
          <w:rPrChange w:id="7474" w:author="shorny" w:date="2014-06-09T18:31:00Z">
            <w:rPr>
              <w:ins w:id="7475" w:author="shorny" w:date="2014-06-09T18:31:00Z"/>
            </w:rPr>
          </w:rPrChange>
        </w:rPr>
      </w:pPr>
      <w:ins w:id="7476" w:author="shorny" w:date="2014-06-09T18:31:00Z">
        <w:r w:rsidRPr="003844C7">
          <w:rPr>
            <w:sz w:val="18"/>
            <w:rPrChange w:id="7477" w:author="shorny" w:date="2014-06-09T18:31:00Z">
              <w:rPr/>
            </w:rPrChange>
          </w:rPr>
          <w:t xml:space="preserve">  EngProfConfirmed,</w:t>
        </w:r>
      </w:ins>
    </w:p>
    <w:p w14:paraId="2FDB888F" w14:textId="77777777" w:rsidR="003844C7" w:rsidRPr="003844C7" w:rsidRDefault="003844C7">
      <w:pPr>
        <w:pStyle w:val="HTMLPreformatted"/>
        <w:divId w:val="1226184281"/>
        <w:rPr>
          <w:ins w:id="7478" w:author="shorny" w:date="2014-06-09T18:31:00Z"/>
          <w:sz w:val="18"/>
          <w:rPrChange w:id="7479" w:author="shorny" w:date="2014-06-09T18:31:00Z">
            <w:rPr>
              <w:ins w:id="7480" w:author="shorny" w:date="2014-06-09T18:31:00Z"/>
            </w:rPr>
          </w:rPrChange>
        </w:rPr>
      </w:pPr>
      <w:ins w:id="7481" w:author="shorny" w:date="2014-06-09T18:31:00Z">
        <w:r w:rsidRPr="003844C7">
          <w:rPr>
            <w:sz w:val="18"/>
            <w:rPrChange w:id="7482" w:author="shorny" w:date="2014-06-09T18:31:00Z">
              <w:rPr/>
            </w:rPrChange>
          </w:rPr>
          <w:t xml:space="preserve">  RefereesConfirmed</w:t>
        </w:r>
      </w:ins>
    </w:p>
    <w:p w14:paraId="1412B257" w14:textId="77777777" w:rsidR="003844C7" w:rsidRPr="003844C7" w:rsidRDefault="003844C7">
      <w:pPr>
        <w:pStyle w:val="HTMLPreformatted"/>
        <w:divId w:val="1226184281"/>
        <w:rPr>
          <w:ins w:id="7483" w:author="shorny" w:date="2014-06-09T18:31:00Z"/>
          <w:sz w:val="18"/>
          <w:rPrChange w:id="7484" w:author="shorny" w:date="2014-06-09T18:31:00Z">
            <w:rPr>
              <w:ins w:id="7485" w:author="shorny" w:date="2014-06-09T18:31:00Z"/>
            </w:rPr>
          </w:rPrChange>
        </w:rPr>
      </w:pPr>
      <w:ins w:id="7486" w:author="shorny" w:date="2014-06-09T18:31:00Z">
        <w:r w:rsidRPr="003844C7">
          <w:rPr>
            <w:rStyle w:val="keyword1"/>
            <w:sz w:val="18"/>
            <w:rPrChange w:id="7487" w:author="shorny" w:date="2014-06-09T18:31:00Z">
              <w:rPr>
                <w:rStyle w:val="keyword1"/>
              </w:rPr>
            </w:rPrChange>
          </w:rPr>
          <w:t>FROM</w:t>
        </w:r>
        <w:r w:rsidRPr="003844C7">
          <w:rPr>
            <w:sz w:val="18"/>
            <w:rPrChange w:id="7488" w:author="shorny" w:date="2014-06-09T18:31:00Z">
              <w:rPr/>
            </w:rPrChange>
          </w:rPr>
          <w:t xml:space="preserve"> MyRHDApps_Expanded</w:t>
        </w:r>
      </w:ins>
    </w:p>
    <w:p w14:paraId="2C5065A9" w14:textId="77777777" w:rsidR="003844C7" w:rsidRPr="003844C7" w:rsidRDefault="003844C7">
      <w:pPr>
        <w:pStyle w:val="HTMLPreformatted"/>
        <w:divId w:val="1226184281"/>
        <w:rPr>
          <w:ins w:id="7489" w:author="shorny" w:date="2014-06-09T18:31:00Z"/>
          <w:sz w:val="18"/>
          <w:rPrChange w:id="7490" w:author="shorny" w:date="2014-06-09T18:31:00Z">
            <w:rPr>
              <w:ins w:id="7491" w:author="shorny" w:date="2014-06-09T18:31:00Z"/>
            </w:rPr>
          </w:rPrChange>
        </w:rPr>
      </w:pPr>
      <w:ins w:id="7492" w:author="shorny" w:date="2014-06-09T18:31:00Z">
        <w:r w:rsidRPr="003844C7">
          <w:rPr>
            <w:rStyle w:val="keyword1"/>
            <w:sz w:val="18"/>
            <w:rPrChange w:id="7493" w:author="shorny" w:date="2014-06-09T18:31:00Z">
              <w:rPr>
                <w:rStyle w:val="keyword1"/>
              </w:rPr>
            </w:rPrChange>
          </w:rPr>
          <w:t>GROUP</w:t>
        </w:r>
        <w:r w:rsidRPr="003844C7">
          <w:rPr>
            <w:sz w:val="18"/>
            <w:rPrChange w:id="7494" w:author="shorny" w:date="2014-06-09T18:31:00Z">
              <w:rPr/>
            </w:rPrChange>
          </w:rPr>
          <w:t xml:space="preserve"> </w:t>
        </w:r>
        <w:r w:rsidRPr="003844C7">
          <w:rPr>
            <w:rStyle w:val="keyword1"/>
            <w:sz w:val="18"/>
            <w:rPrChange w:id="7495" w:author="shorny" w:date="2014-06-09T18:31:00Z">
              <w:rPr>
                <w:rStyle w:val="keyword1"/>
              </w:rPr>
            </w:rPrChange>
          </w:rPr>
          <w:t>BY</w:t>
        </w:r>
        <w:r w:rsidRPr="003844C7">
          <w:rPr>
            <w:sz w:val="18"/>
            <w:rPrChange w:id="7496" w:author="shorny" w:date="2014-06-09T18:31:00Z">
              <w:rPr/>
            </w:rPrChange>
          </w:rPr>
          <w:t xml:space="preserve"> ApplicationID</w:t>
        </w:r>
      </w:ins>
    </w:p>
    <w:p w14:paraId="2358C4C3" w14:textId="77777777" w:rsidR="003844C7" w:rsidRPr="003844C7" w:rsidRDefault="003844C7">
      <w:pPr>
        <w:pStyle w:val="HTMLPreformatted"/>
        <w:divId w:val="1226184281"/>
        <w:rPr>
          <w:ins w:id="7497" w:author="shorny" w:date="2014-06-09T18:31:00Z"/>
          <w:sz w:val="18"/>
          <w:rPrChange w:id="7498" w:author="shorny" w:date="2014-06-09T18:31:00Z">
            <w:rPr>
              <w:ins w:id="7499" w:author="shorny" w:date="2014-06-09T18:31:00Z"/>
            </w:rPr>
          </w:rPrChange>
        </w:rPr>
      </w:pPr>
      <w:ins w:id="7500" w:author="shorny" w:date="2014-06-09T18:31:00Z">
        <w:r w:rsidRPr="003844C7">
          <w:rPr>
            <w:rStyle w:val="keyword1"/>
            <w:sz w:val="18"/>
            <w:rPrChange w:id="7501" w:author="shorny" w:date="2014-06-09T18:31:00Z">
              <w:rPr>
                <w:rStyle w:val="keyword1"/>
              </w:rPr>
            </w:rPrChange>
          </w:rPr>
          <w:t>ORDER</w:t>
        </w:r>
        <w:r w:rsidRPr="003844C7">
          <w:rPr>
            <w:sz w:val="18"/>
            <w:rPrChange w:id="7502" w:author="shorny" w:date="2014-06-09T18:31:00Z">
              <w:rPr/>
            </w:rPrChange>
          </w:rPr>
          <w:t xml:space="preserve"> </w:t>
        </w:r>
        <w:r w:rsidRPr="003844C7">
          <w:rPr>
            <w:rStyle w:val="keyword1"/>
            <w:sz w:val="18"/>
            <w:rPrChange w:id="7503" w:author="shorny" w:date="2014-06-09T18:31:00Z">
              <w:rPr>
                <w:rStyle w:val="keyword1"/>
              </w:rPr>
            </w:rPrChange>
          </w:rPr>
          <w:t>BY</w:t>
        </w:r>
        <w:r w:rsidRPr="003844C7">
          <w:rPr>
            <w:sz w:val="18"/>
            <w:rPrChange w:id="7504" w:author="shorny" w:date="2014-06-09T18:31:00Z">
              <w:rPr/>
            </w:rPrChange>
          </w:rPr>
          <w:t xml:space="preserve"> `My </w:t>
        </w:r>
        <w:r w:rsidRPr="003844C7">
          <w:rPr>
            <w:rStyle w:val="keyword1"/>
            <w:sz w:val="18"/>
            <w:rPrChange w:id="7505" w:author="shorny" w:date="2014-06-09T18:31:00Z">
              <w:rPr>
                <w:rStyle w:val="keyword1"/>
              </w:rPr>
            </w:rPrChange>
          </w:rPr>
          <w:t>role</w:t>
        </w:r>
        <w:r w:rsidRPr="003844C7">
          <w:rPr>
            <w:sz w:val="18"/>
            <w:rPrChange w:id="7506" w:author="shorny" w:date="2014-06-09T18:31:00Z">
              <w:rPr/>
            </w:rPrChange>
          </w:rPr>
          <w:t>`, LName;</w:t>
        </w:r>
      </w:ins>
    </w:p>
    <w:p w14:paraId="1F812171" w14:textId="77777777" w:rsidR="003844C7" w:rsidRDefault="003844C7">
      <w:pPr>
        <w:pStyle w:val="HTMLPreformatted"/>
        <w:divId w:val="1226184281"/>
        <w:rPr>
          <w:ins w:id="7507" w:author="shorny" w:date="2014-06-09T18:31:00Z"/>
        </w:rPr>
      </w:pPr>
    </w:p>
    <w:p w14:paraId="08C990AC" w14:textId="77777777" w:rsidR="00B151A2" w:rsidRPr="00B151A2" w:rsidRDefault="00B151A2">
      <w:pPr>
        <w:rPr>
          <w:ins w:id="7508" w:author="shorny" w:date="2014-06-09T17:49:00Z"/>
          <w:lang w:eastAsia="en-AU"/>
          <w:rPrChange w:id="7509" w:author="shorny" w:date="2014-06-09T18:30:00Z">
            <w:rPr>
              <w:ins w:id="7510" w:author="shorny" w:date="2014-06-09T17:49:00Z"/>
            </w:rPr>
          </w:rPrChange>
        </w:rPr>
        <w:pPrChange w:id="7511" w:author="shorny" w:date="2014-06-09T18:30:00Z">
          <w:pPr>
            <w:pStyle w:val="Heading1"/>
            <w:numPr>
              <w:numId w:val="17"/>
            </w:numPr>
          </w:pPr>
        </w:pPrChange>
      </w:pPr>
    </w:p>
    <w:p w14:paraId="3205C2C8" w14:textId="7E47BCB5" w:rsidR="008A6E2D" w:rsidRDefault="008A6E2D">
      <w:pPr>
        <w:pStyle w:val="Heading3"/>
        <w:rPr>
          <w:ins w:id="7512" w:author="shorny" w:date="2014-06-09T18:32:00Z"/>
        </w:rPr>
        <w:pPrChange w:id="7513" w:author="shorny" w:date="2014-06-09T17:49:00Z">
          <w:pPr>
            <w:pStyle w:val="Heading1"/>
            <w:numPr>
              <w:numId w:val="17"/>
            </w:numPr>
          </w:pPr>
        </w:pPrChange>
      </w:pPr>
      <w:bookmarkStart w:id="7514" w:name="_Toc390273933"/>
      <w:ins w:id="7515" w:author="shorny" w:date="2014-06-09T17:49:00Z">
        <w:r>
          <w:t>Views for academic staff</w:t>
        </w:r>
      </w:ins>
      <w:bookmarkEnd w:id="7514"/>
    </w:p>
    <w:p w14:paraId="75C718A6" w14:textId="77777777" w:rsidR="00DF7D91" w:rsidRDefault="00DF7D91">
      <w:pPr>
        <w:pStyle w:val="HTMLPreformatted"/>
        <w:divId w:val="166756218"/>
        <w:rPr>
          <w:ins w:id="7516" w:author="shorny" w:date="2014-06-09T18:33:00Z"/>
        </w:rPr>
      </w:pPr>
    </w:p>
    <w:p w14:paraId="72099EA6" w14:textId="77777777" w:rsidR="00DF7D91" w:rsidRPr="00DF7D91" w:rsidRDefault="00DF7D91">
      <w:pPr>
        <w:pStyle w:val="HTMLPreformatted"/>
        <w:divId w:val="166756218"/>
        <w:rPr>
          <w:ins w:id="7517" w:author="shorny" w:date="2014-06-09T18:33:00Z"/>
          <w:rStyle w:val="comment1"/>
          <w:sz w:val="18"/>
          <w:rPrChange w:id="7518" w:author="shorny" w:date="2014-06-09T18:33:00Z">
            <w:rPr>
              <w:ins w:id="7519" w:author="shorny" w:date="2014-06-09T18:33:00Z"/>
              <w:rStyle w:val="comment1"/>
            </w:rPr>
          </w:rPrChange>
        </w:rPr>
      </w:pPr>
      <w:ins w:id="7520" w:author="shorny" w:date="2014-06-09T18:33:00Z">
        <w:r w:rsidRPr="00DF7D91">
          <w:rPr>
            <w:rStyle w:val="comment1"/>
            <w:sz w:val="18"/>
            <w:rPrChange w:id="7521" w:author="shorny" w:date="2014-06-09T18:33:00Z">
              <w:rPr>
                <w:rStyle w:val="comment1"/>
              </w:rPr>
            </w:rPrChange>
          </w:rPr>
          <w:t>-- -----------------------------------------------------------------------------</w:t>
        </w:r>
      </w:ins>
    </w:p>
    <w:p w14:paraId="76183A5E" w14:textId="77777777" w:rsidR="00DF7D91" w:rsidRPr="00DF7D91" w:rsidRDefault="00DF7D91">
      <w:pPr>
        <w:pStyle w:val="HTMLPreformatted"/>
        <w:divId w:val="166756218"/>
        <w:rPr>
          <w:ins w:id="7522" w:author="shorny" w:date="2014-06-09T18:33:00Z"/>
          <w:rStyle w:val="comment1"/>
          <w:sz w:val="18"/>
          <w:rPrChange w:id="7523" w:author="shorny" w:date="2014-06-09T18:33:00Z">
            <w:rPr>
              <w:ins w:id="7524" w:author="shorny" w:date="2014-06-09T18:33:00Z"/>
              <w:rStyle w:val="comment1"/>
            </w:rPr>
          </w:rPrChange>
        </w:rPr>
      </w:pPr>
      <w:ins w:id="7525" w:author="shorny" w:date="2014-06-09T18:33:00Z">
        <w:r w:rsidRPr="00DF7D91">
          <w:rPr>
            <w:rStyle w:val="comment1"/>
            <w:sz w:val="18"/>
            <w:rPrChange w:id="7526" w:author="shorny" w:date="2014-06-09T18:33:00Z">
              <w:rPr>
                <w:rStyle w:val="comment1"/>
              </w:rPr>
            </w:rPrChange>
          </w:rPr>
          <w:t>-- Create views specific to academic staff members</w:t>
        </w:r>
      </w:ins>
    </w:p>
    <w:p w14:paraId="1A840FED" w14:textId="77777777" w:rsidR="00DF7D91" w:rsidRPr="00DF7D91" w:rsidRDefault="00DF7D91">
      <w:pPr>
        <w:pStyle w:val="HTMLPreformatted"/>
        <w:divId w:val="166756218"/>
        <w:rPr>
          <w:ins w:id="7527" w:author="shorny" w:date="2014-06-09T18:33:00Z"/>
          <w:sz w:val="18"/>
          <w:rPrChange w:id="7528" w:author="shorny" w:date="2014-06-09T18:33:00Z">
            <w:rPr>
              <w:ins w:id="7529" w:author="shorny" w:date="2014-06-09T18:33:00Z"/>
            </w:rPr>
          </w:rPrChange>
        </w:rPr>
      </w:pPr>
      <w:ins w:id="7530" w:author="shorny" w:date="2014-06-09T18:33:00Z">
        <w:r w:rsidRPr="00DF7D91">
          <w:rPr>
            <w:rStyle w:val="keyword1"/>
            <w:sz w:val="18"/>
            <w:rPrChange w:id="7531" w:author="shorny" w:date="2014-06-09T18:33:00Z">
              <w:rPr>
                <w:rStyle w:val="keyword1"/>
              </w:rPr>
            </w:rPrChange>
          </w:rPr>
          <w:t>SELECT</w:t>
        </w:r>
        <w:r w:rsidRPr="00DF7D91">
          <w:rPr>
            <w:sz w:val="18"/>
            <w:rPrChange w:id="7532" w:author="shorny" w:date="2014-06-09T18:33:00Z">
              <w:rPr/>
            </w:rPrChange>
          </w:rPr>
          <w:t xml:space="preserve"> </w:t>
        </w:r>
        <w:r w:rsidRPr="00DF7D91">
          <w:rPr>
            <w:rStyle w:val="string1"/>
            <w:sz w:val="18"/>
            <w:rPrChange w:id="7533" w:author="shorny" w:date="2014-06-09T18:33:00Z">
              <w:rPr>
                <w:rStyle w:val="string1"/>
              </w:rPr>
            </w:rPrChange>
          </w:rPr>
          <w:t>'Creating views for academic staff'</w:t>
        </w:r>
        <w:r w:rsidRPr="00DF7D91">
          <w:rPr>
            <w:sz w:val="18"/>
            <w:rPrChange w:id="7534" w:author="shorny" w:date="2014-06-09T18:33:00Z">
              <w:rPr/>
            </w:rPrChange>
          </w:rPr>
          <w:t>;</w:t>
        </w:r>
      </w:ins>
    </w:p>
    <w:p w14:paraId="5763C09A" w14:textId="77777777" w:rsidR="00DF7D91" w:rsidRPr="00DF7D91" w:rsidRDefault="00DF7D91">
      <w:pPr>
        <w:pStyle w:val="HTMLPreformatted"/>
        <w:divId w:val="166756218"/>
        <w:rPr>
          <w:ins w:id="7535" w:author="shorny" w:date="2014-06-09T18:33:00Z"/>
          <w:sz w:val="18"/>
          <w:rPrChange w:id="7536" w:author="shorny" w:date="2014-06-09T18:33:00Z">
            <w:rPr>
              <w:ins w:id="7537" w:author="shorny" w:date="2014-06-09T18:33:00Z"/>
            </w:rPr>
          </w:rPrChange>
        </w:rPr>
      </w:pPr>
    </w:p>
    <w:p w14:paraId="3697C193" w14:textId="77777777" w:rsidR="00DF7D91" w:rsidRDefault="00DF7D91">
      <w:pPr>
        <w:pStyle w:val="HTMLPreformatted"/>
        <w:divId w:val="166756218"/>
        <w:rPr>
          <w:ins w:id="7538" w:author="shorny" w:date="2014-06-09T18:34:00Z"/>
          <w:rStyle w:val="comment1"/>
          <w:sz w:val="18"/>
        </w:rPr>
      </w:pPr>
      <w:ins w:id="7539" w:author="shorny" w:date="2014-06-09T18:33:00Z">
        <w:r w:rsidRPr="00DF7D91">
          <w:rPr>
            <w:rStyle w:val="comment1"/>
            <w:sz w:val="18"/>
            <w:rPrChange w:id="7540" w:author="shorny" w:date="2014-06-09T18:33:00Z">
              <w:rPr>
                <w:rStyle w:val="comment1"/>
              </w:rPr>
            </w:rPrChange>
          </w:rPr>
          <w:t xml:space="preserve">-- List all the </w:t>
        </w:r>
      </w:ins>
      <w:ins w:id="7541" w:author="shorny" w:date="2014-06-09T18:34:00Z">
        <w:r>
          <w:rPr>
            <w:rStyle w:val="comment1"/>
            <w:sz w:val="18"/>
          </w:rPr>
          <w:t xml:space="preserve">recent </w:t>
        </w:r>
      </w:ins>
      <w:ins w:id="7542" w:author="shorny" w:date="2014-06-09T18:33:00Z">
        <w:r w:rsidRPr="00DF7D91">
          <w:rPr>
            <w:rStyle w:val="comment1"/>
            <w:sz w:val="18"/>
            <w:rPrChange w:id="7543" w:author="shorny" w:date="2014-06-09T18:33:00Z">
              <w:rPr>
                <w:rStyle w:val="comment1"/>
              </w:rPr>
            </w:rPrChange>
          </w:rPr>
          <w:t xml:space="preserve">applications in the same research area as the current </w:t>
        </w:r>
      </w:ins>
    </w:p>
    <w:p w14:paraId="4F8E9D25" w14:textId="0D6BF4AA" w:rsidR="00DF7D91" w:rsidRPr="00DF7D91" w:rsidRDefault="00DF7D91">
      <w:pPr>
        <w:pStyle w:val="HTMLPreformatted"/>
        <w:divId w:val="166756218"/>
        <w:rPr>
          <w:ins w:id="7544" w:author="shorny" w:date="2014-06-09T18:33:00Z"/>
          <w:rStyle w:val="comment1"/>
          <w:sz w:val="18"/>
          <w:rPrChange w:id="7545" w:author="shorny" w:date="2014-06-09T18:33:00Z">
            <w:rPr>
              <w:ins w:id="7546" w:author="shorny" w:date="2014-06-09T18:33:00Z"/>
              <w:rStyle w:val="comment1"/>
            </w:rPr>
          </w:rPrChange>
        </w:rPr>
      </w:pPr>
      <w:ins w:id="7547" w:author="shorny" w:date="2014-06-09T18:34:00Z">
        <w:r>
          <w:rPr>
            <w:rStyle w:val="comment1"/>
            <w:sz w:val="18"/>
          </w:rPr>
          <w:t xml:space="preserve">-- </w:t>
        </w:r>
      </w:ins>
      <w:ins w:id="7548" w:author="shorny" w:date="2014-06-09T18:33:00Z">
        <w:r w:rsidRPr="00DF7D91">
          <w:rPr>
            <w:rStyle w:val="comment1"/>
            <w:sz w:val="18"/>
            <w:rPrChange w:id="7549" w:author="shorny" w:date="2014-06-09T18:33:00Z">
              <w:rPr>
                <w:rStyle w:val="comment1"/>
              </w:rPr>
            </w:rPrChange>
          </w:rPr>
          <w:t>user has nominated an interest in</w:t>
        </w:r>
      </w:ins>
    </w:p>
    <w:p w14:paraId="2D2F8416" w14:textId="77777777" w:rsidR="00DF7D91" w:rsidRPr="00DF7D91" w:rsidRDefault="00DF7D91">
      <w:pPr>
        <w:pStyle w:val="HTMLPreformatted"/>
        <w:divId w:val="166756218"/>
        <w:rPr>
          <w:ins w:id="7550" w:author="shorny" w:date="2014-06-09T18:33:00Z"/>
          <w:sz w:val="18"/>
          <w:rPrChange w:id="7551" w:author="shorny" w:date="2014-06-09T18:33:00Z">
            <w:rPr>
              <w:ins w:id="7552" w:author="shorny" w:date="2014-06-09T18:33:00Z"/>
            </w:rPr>
          </w:rPrChange>
        </w:rPr>
      </w:pPr>
      <w:ins w:id="7553" w:author="shorny" w:date="2014-06-09T18:33:00Z">
        <w:r w:rsidRPr="00DF7D91">
          <w:rPr>
            <w:rStyle w:val="keyword1"/>
            <w:sz w:val="18"/>
            <w:rPrChange w:id="7554" w:author="shorny" w:date="2014-06-09T18:33:00Z">
              <w:rPr>
                <w:rStyle w:val="keyword1"/>
              </w:rPr>
            </w:rPrChange>
          </w:rPr>
          <w:t>DROP</w:t>
        </w:r>
        <w:r w:rsidRPr="00DF7D91">
          <w:rPr>
            <w:sz w:val="18"/>
            <w:rPrChange w:id="7555" w:author="shorny" w:date="2014-06-09T18:33:00Z">
              <w:rPr/>
            </w:rPrChange>
          </w:rPr>
          <w:t xml:space="preserve"> </w:t>
        </w:r>
        <w:r w:rsidRPr="00DF7D91">
          <w:rPr>
            <w:rStyle w:val="keyword1"/>
            <w:sz w:val="18"/>
            <w:rPrChange w:id="7556" w:author="shorny" w:date="2014-06-09T18:33:00Z">
              <w:rPr>
                <w:rStyle w:val="keyword1"/>
              </w:rPr>
            </w:rPrChange>
          </w:rPr>
          <w:t>VIEW</w:t>
        </w:r>
        <w:r w:rsidRPr="00DF7D91">
          <w:rPr>
            <w:sz w:val="18"/>
            <w:rPrChange w:id="7557" w:author="shorny" w:date="2014-06-09T18:33:00Z">
              <w:rPr/>
            </w:rPrChange>
          </w:rPr>
          <w:t xml:space="preserve"> </w:t>
        </w:r>
        <w:r w:rsidRPr="00DF7D91">
          <w:rPr>
            <w:rStyle w:val="function-name1"/>
            <w:sz w:val="18"/>
            <w:rPrChange w:id="7558" w:author="shorny" w:date="2014-06-09T18:33:00Z">
              <w:rPr>
                <w:rStyle w:val="function-name1"/>
              </w:rPr>
            </w:rPrChange>
          </w:rPr>
          <w:t>IF</w:t>
        </w:r>
        <w:r w:rsidRPr="00DF7D91">
          <w:rPr>
            <w:sz w:val="18"/>
            <w:rPrChange w:id="7559" w:author="shorny" w:date="2014-06-09T18:33:00Z">
              <w:rPr/>
            </w:rPrChange>
          </w:rPr>
          <w:t xml:space="preserve"> </w:t>
        </w:r>
        <w:r w:rsidRPr="00DF7D91">
          <w:rPr>
            <w:rStyle w:val="keyword1"/>
            <w:sz w:val="18"/>
            <w:rPrChange w:id="7560" w:author="shorny" w:date="2014-06-09T18:33:00Z">
              <w:rPr>
                <w:rStyle w:val="keyword1"/>
              </w:rPr>
            </w:rPrChange>
          </w:rPr>
          <w:t>EXISTS</w:t>
        </w:r>
        <w:r w:rsidRPr="00DF7D91">
          <w:rPr>
            <w:sz w:val="18"/>
            <w:rPrChange w:id="7561" w:author="shorny" w:date="2014-06-09T18:33:00Z">
              <w:rPr/>
            </w:rPrChange>
          </w:rPr>
          <w:t xml:space="preserve"> Recent_Applications_In_My_Research_Area;</w:t>
        </w:r>
      </w:ins>
    </w:p>
    <w:p w14:paraId="12EB0C33" w14:textId="77777777" w:rsidR="00DF7D91" w:rsidRPr="00DF7D91" w:rsidRDefault="00DF7D91">
      <w:pPr>
        <w:pStyle w:val="HTMLPreformatted"/>
        <w:divId w:val="166756218"/>
        <w:rPr>
          <w:ins w:id="7562" w:author="shorny" w:date="2014-06-09T18:33:00Z"/>
          <w:sz w:val="18"/>
          <w:rPrChange w:id="7563" w:author="shorny" w:date="2014-06-09T18:33:00Z">
            <w:rPr>
              <w:ins w:id="7564" w:author="shorny" w:date="2014-06-09T18:33:00Z"/>
            </w:rPr>
          </w:rPrChange>
        </w:rPr>
      </w:pPr>
      <w:ins w:id="7565" w:author="shorny" w:date="2014-06-09T18:33:00Z">
        <w:r w:rsidRPr="00DF7D91">
          <w:rPr>
            <w:rStyle w:val="keyword1"/>
            <w:sz w:val="18"/>
            <w:rPrChange w:id="7566" w:author="shorny" w:date="2014-06-09T18:33:00Z">
              <w:rPr>
                <w:rStyle w:val="keyword1"/>
              </w:rPr>
            </w:rPrChange>
          </w:rPr>
          <w:lastRenderedPageBreak/>
          <w:t>CREATE</w:t>
        </w:r>
        <w:r w:rsidRPr="00DF7D91">
          <w:rPr>
            <w:sz w:val="18"/>
            <w:rPrChange w:id="7567" w:author="shorny" w:date="2014-06-09T18:33:00Z">
              <w:rPr/>
            </w:rPrChange>
          </w:rPr>
          <w:t xml:space="preserve"> </w:t>
        </w:r>
        <w:r w:rsidRPr="00DF7D91">
          <w:rPr>
            <w:rStyle w:val="keyword1"/>
            <w:sz w:val="18"/>
            <w:rPrChange w:id="7568" w:author="shorny" w:date="2014-06-09T18:33:00Z">
              <w:rPr>
                <w:rStyle w:val="keyword1"/>
              </w:rPr>
            </w:rPrChange>
          </w:rPr>
          <w:t>VIEW</w:t>
        </w:r>
        <w:r w:rsidRPr="00DF7D91">
          <w:rPr>
            <w:sz w:val="18"/>
            <w:rPrChange w:id="7569" w:author="shorny" w:date="2014-06-09T18:33:00Z">
              <w:rPr/>
            </w:rPrChange>
          </w:rPr>
          <w:t xml:space="preserve"> </w:t>
        </w:r>
        <w:r w:rsidRPr="00DF7D91">
          <w:rPr>
            <w:rStyle w:val="function-name1"/>
            <w:sz w:val="18"/>
            <w:rPrChange w:id="7570" w:author="shorny" w:date="2014-06-09T18:33:00Z">
              <w:rPr>
                <w:rStyle w:val="function-name1"/>
              </w:rPr>
            </w:rPrChange>
          </w:rPr>
          <w:t>Recent_Applications_In_My_Research_Area</w:t>
        </w:r>
        <w:r w:rsidRPr="00DF7D91">
          <w:rPr>
            <w:sz w:val="18"/>
            <w:rPrChange w:id="7571" w:author="shorny" w:date="2014-06-09T18:33:00Z">
              <w:rPr/>
            </w:rPrChange>
          </w:rPr>
          <w:t xml:space="preserve"> </w:t>
        </w:r>
        <w:r w:rsidRPr="00DF7D91">
          <w:rPr>
            <w:rStyle w:val="keyword1"/>
            <w:sz w:val="18"/>
            <w:rPrChange w:id="7572" w:author="shorny" w:date="2014-06-09T18:33:00Z">
              <w:rPr>
                <w:rStyle w:val="keyword1"/>
              </w:rPr>
            </w:rPrChange>
          </w:rPr>
          <w:t>AS</w:t>
        </w:r>
      </w:ins>
    </w:p>
    <w:p w14:paraId="5E3FA996" w14:textId="77777777" w:rsidR="00DF7D91" w:rsidRPr="00DF7D91" w:rsidRDefault="00DF7D91">
      <w:pPr>
        <w:pStyle w:val="HTMLPreformatted"/>
        <w:divId w:val="166756218"/>
        <w:rPr>
          <w:ins w:id="7573" w:author="shorny" w:date="2014-06-09T18:33:00Z"/>
          <w:sz w:val="18"/>
          <w:rPrChange w:id="7574" w:author="shorny" w:date="2014-06-09T18:33:00Z">
            <w:rPr>
              <w:ins w:id="7575" w:author="shorny" w:date="2014-06-09T18:33:00Z"/>
            </w:rPr>
          </w:rPrChange>
        </w:rPr>
      </w:pPr>
      <w:ins w:id="7576" w:author="shorny" w:date="2014-06-09T18:33:00Z">
        <w:r w:rsidRPr="00DF7D91">
          <w:rPr>
            <w:rStyle w:val="keyword1"/>
            <w:sz w:val="18"/>
            <w:rPrChange w:id="7577" w:author="shorny" w:date="2014-06-09T18:33:00Z">
              <w:rPr>
                <w:rStyle w:val="keyword1"/>
              </w:rPr>
            </w:rPrChange>
          </w:rPr>
          <w:t>SELECT</w:t>
        </w:r>
        <w:r w:rsidRPr="00DF7D91">
          <w:rPr>
            <w:sz w:val="18"/>
            <w:rPrChange w:id="7578" w:author="shorny" w:date="2014-06-09T18:33:00Z">
              <w:rPr/>
            </w:rPrChange>
          </w:rPr>
          <w:t xml:space="preserve"> </w:t>
        </w:r>
      </w:ins>
    </w:p>
    <w:p w14:paraId="4B59CE03" w14:textId="77777777" w:rsidR="00DF7D91" w:rsidRPr="00DF7D91" w:rsidRDefault="00DF7D91">
      <w:pPr>
        <w:pStyle w:val="HTMLPreformatted"/>
        <w:divId w:val="166756218"/>
        <w:rPr>
          <w:ins w:id="7579" w:author="shorny" w:date="2014-06-09T18:33:00Z"/>
          <w:sz w:val="18"/>
          <w:rPrChange w:id="7580" w:author="shorny" w:date="2014-06-09T18:33:00Z">
            <w:rPr>
              <w:ins w:id="7581" w:author="shorny" w:date="2014-06-09T18:33:00Z"/>
            </w:rPr>
          </w:rPrChange>
        </w:rPr>
      </w:pPr>
      <w:ins w:id="7582" w:author="shorny" w:date="2014-06-09T18:33:00Z">
        <w:r w:rsidRPr="00DF7D91">
          <w:rPr>
            <w:sz w:val="18"/>
            <w:rPrChange w:id="7583" w:author="shorny" w:date="2014-06-09T18:33:00Z">
              <w:rPr/>
            </w:rPrChange>
          </w:rPr>
          <w:t xml:space="preserve">  App.DateAdded,</w:t>
        </w:r>
      </w:ins>
    </w:p>
    <w:p w14:paraId="4F411FDB" w14:textId="77777777" w:rsidR="00DF7D91" w:rsidRPr="00DF7D91" w:rsidRDefault="00DF7D91">
      <w:pPr>
        <w:pStyle w:val="HTMLPreformatted"/>
        <w:divId w:val="166756218"/>
        <w:rPr>
          <w:ins w:id="7584" w:author="shorny" w:date="2014-06-09T18:33:00Z"/>
          <w:sz w:val="18"/>
          <w:rPrChange w:id="7585" w:author="shorny" w:date="2014-06-09T18:33:00Z">
            <w:rPr>
              <w:ins w:id="7586" w:author="shorny" w:date="2014-06-09T18:33:00Z"/>
            </w:rPr>
          </w:rPrChange>
        </w:rPr>
      </w:pPr>
      <w:ins w:id="7587" w:author="shorny" w:date="2014-06-09T18:33:00Z">
        <w:r w:rsidRPr="00DF7D91">
          <w:rPr>
            <w:sz w:val="18"/>
            <w:rPrChange w:id="7588" w:author="shorny" w:date="2014-06-09T18:33:00Z">
              <w:rPr/>
            </w:rPrChange>
          </w:rPr>
          <w:t xml:space="preserve">  App.ApplicationID,</w:t>
        </w:r>
      </w:ins>
    </w:p>
    <w:p w14:paraId="106FFB70" w14:textId="77777777" w:rsidR="00DF7D91" w:rsidRPr="00DF7D91" w:rsidRDefault="00DF7D91">
      <w:pPr>
        <w:pStyle w:val="HTMLPreformatted"/>
        <w:divId w:val="166756218"/>
        <w:rPr>
          <w:ins w:id="7589" w:author="shorny" w:date="2014-06-09T18:33:00Z"/>
          <w:sz w:val="18"/>
          <w:rPrChange w:id="7590" w:author="shorny" w:date="2014-06-09T18:33:00Z">
            <w:rPr>
              <w:ins w:id="7591" w:author="shorny" w:date="2014-06-09T18:33:00Z"/>
            </w:rPr>
          </w:rPrChange>
        </w:rPr>
      </w:pPr>
      <w:ins w:id="7592" w:author="shorny" w:date="2014-06-09T18:33:00Z">
        <w:r w:rsidRPr="00DF7D91">
          <w:rPr>
            <w:sz w:val="18"/>
            <w:rPrChange w:id="7593" w:author="shorny" w:date="2014-06-09T18:33:00Z">
              <w:rPr/>
            </w:rPrChange>
          </w:rPr>
          <w:t xml:space="preserve">  Appt.FName,</w:t>
        </w:r>
      </w:ins>
    </w:p>
    <w:p w14:paraId="330DBA3A" w14:textId="77777777" w:rsidR="00DF7D91" w:rsidRPr="00DF7D91" w:rsidRDefault="00DF7D91">
      <w:pPr>
        <w:pStyle w:val="HTMLPreformatted"/>
        <w:divId w:val="166756218"/>
        <w:rPr>
          <w:ins w:id="7594" w:author="shorny" w:date="2014-06-09T18:33:00Z"/>
          <w:sz w:val="18"/>
          <w:rPrChange w:id="7595" w:author="shorny" w:date="2014-06-09T18:33:00Z">
            <w:rPr>
              <w:ins w:id="7596" w:author="shorny" w:date="2014-06-09T18:33:00Z"/>
            </w:rPr>
          </w:rPrChange>
        </w:rPr>
      </w:pPr>
      <w:ins w:id="7597" w:author="shorny" w:date="2014-06-09T18:33:00Z">
        <w:r w:rsidRPr="00DF7D91">
          <w:rPr>
            <w:sz w:val="18"/>
            <w:rPrChange w:id="7598" w:author="shorny" w:date="2014-06-09T18:33:00Z">
              <w:rPr/>
            </w:rPrChange>
          </w:rPr>
          <w:t xml:space="preserve">  Appt.LName,    </w:t>
        </w:r>
      </w:ins>
    </w:p>
    <w:p w14:paraId="30AE01F0" w14:textId="77777777" w:rsidR="00DF7D91" w:rsidRPr="00DF7D91" w:rsidRDefault="00DF7D91">
      <w:pPr>
        <w:pStyle w:val="HTMLPreformatted"/>
        <w:divId w:val="166756218"/>
        <w:rPr>
          <w:ins w:id="7599" w:author="shorny" w:date="2014-06-09T18:33:00Z"/>
          <w:sz w:val="18"/>
          <w:rPrChange w:id="7600" w:author="shorny" w:date="2014-06-09T18:33:00Z">
            <w:rPr>
              <w:ins w:id="7601" w:author="shorny" w:date="2014-06-09T18:33:00Z"/>
            </w:rPr>
          </w:rPrChange>
        </w:rPr>
      </w:pPr>
      <w:ins w:id="7602" w:author="shorny" w:date="2014-06-09T18:33:00Z">
        <w:r w:rsidRPr="00DF7D91">
          <w:rPr>
            <w:sz w:val="18"/>
            <w:rPrChange w:id="7603" w:author="shorny" w:date="2014-06-09T18:33:00Z">
              <w:rPr/>
            </w:rPrChange>
          </w:rPr>
          <w:t xml:space="preserve">  Appt.Email,</w:t>
        </w:r>
      </w:ins>
    </w:p>
    <w:p w14:paraId="1E8D16E0" w14:textId="77777777" w:rsidR="00DF7D91" w:rsidRPr="00DF7D91" w:rsidRDefault="00DF7D91">
      <w:pPr>
        <w:pStyle w:val="HTMLPreformatted"/>
        <w:divId w:val="166756218"/>
        <w:rPr>
          <w:ins w:id="7604" w:author="shorny" w:date="2014-06-09T18:33:00Z"/>
          <w:sz w:val="18"/>
          <w:rPrChange w:id="7605" w:author="shorny" w:date="2014-06-09T18:33:00Z">
            <w:rPr>
              <w:ins w:id="7606" w:author="shorny" w:date="2014-06-09T18:33:00Z"/>
            </w:rPr>
          </w:rPrChange>
        </w:rPr>
      </w:pPr>
      <w:ins w:id="7607" w:author="shorny" w:date="2014-06-09T18:33:00Z">
        <w:r w:rsidRPr="00DF7D91">
          <w:rPr>
            <w:sz w:val="18"/>
            <w:rPrChange w:id="7608" w:author="shorny" w:date="2014-06-09T18:33:00Z">
              <w:rPr/>
            </w:rPrChange>
          </w:rPr>
          <w:t xml:space="preserve">  RA.Description </w:t>
        </w:r>
        <w:r w:rsidRPr="00DF7D91">
          <w:rPr>
            <w:rStyle w:val="keyword1"/>
            <w:sz w:val="18"/>
            <w:rPrChange w:id="7609" w:author="shorny" w:date="2014-06-09T18:33:00Z">
              <w:rPr>
                <w:rStyle w:val="keyword1"/>
              </w:rPr>
            </w:rPrChange>
          </w:rPr>
          <w:t>AS</w:t>
        </w:r>
        <w:r w:rsidRPr="00DF7D91">
          <w:rPr>
            <w:sz w:val="18"/>
            <w:rPrChange w:id="7610" w:author="shorny" w:date="2014-06-09T18:33:00Z">
              <w:rPr/>
            </w:rPrChange>
          </w:rPr>
          <w:t xml:space="preserve"> `Research Area Description`,</w:t>
        </w:r>
      </w:ins>
    </w:p>
    <w:p w14:paraId="25B35C2E" w14:textId="77777777" w:rsidR="00DF7D91" w:rsidRPr="00DF7D91" w:rsidRDefault="00DF7D91">
      <w:pPr>
        <w:pStyle w:val="HTMLPreformatted"/>
        <w:divId w:val="166756218"/>
        <w:rPr>
          <w:ins w:id="7611" w:author="shorny" w:date="2014-06-09T18:33:00Z"/>
          <w:sz w:val="18"/>
          <w:rPrChange w:id="7612" w:author="shorny" w:date="2014-06-09T18:33:00Z">
            <w:rPr>
              <w:ins w:id="7613" w:author="shorny" w:date="2014-06-09T18:33:00Z"/>
            </w:rPr>
          </w:rPrChange>
        </w:rPr>
      </w:pPr>
      <w:ins w:id="7614" w:author="shorny" w:date="2014-06-09T18:33:00Z">
        <w:r w:rsidRPr="00DF7D91">
          <w:rPr>
            <w:sz w:val="18"/>
            <w:rPrChange w:id="7615" w:author="shorny" w:date="2014-06-09T18:33:00Z">
              <w:rPr/>
            </w:rPrChange>
          </w:rPr>
          <w:t xml:space="preserve">  USM.FName </w:t>
        </w:r>
        <w:r w:rsidRPr="00DF7D91">
          <w:rPr>
            <w:rStyle w:val="keyword1"/>
            <w:sz w:val="18"/>
            <w:rPrChange w:id="7616" w:author="shorny" w:date="2014-06-09T18:33:00Z">
              <w:rPr>
                <w:rStyle w:val="keyword1"/>
              </w:rPr>
            </w:rPrChange>
          </w:rPr>
          <w:t>AS</w:t>
        </w:r>
        <w:r w:rsidRPr="00DF7D91">
          <w:rPr>
            <w:sz w:val="18"/>
            <w:rPrChange w:id="7617" w:author="shorny" w:date="2014-06-09T18:33:00Z">
              <w:rPr/>
            </w:rPrChange>
          </w:rPr>
          <w:t xml:space="preserve"> StaffInResearchAreaFName,</w:t>
        </w:r>
      </w:ins>
    </w:p>
    <w:p w14:paraId="6CE40B27" w14:textId="77777777" w:rsidR="00DF7D91" w:rsidRPr="00DF7D91" w:rsidRDefault="00DF7D91">
      <w:pPr>
        <w:pStyle w:val="HTMLPreformatted"/>
        <w:divId w:val="166756218"/>
        <w:rPr>
          <w:ins w:id="7618" w:author="shorny" w:date="2014-06-09T18:33:00Z"/>
          <w:sz w:val="18"/>
          <w:rPrChange w:id="7619" w:author="shorny" w:date="2014-06-09T18:33:00Z">
            <w:rPr>
              <w:ins w:id="7620" w:author="shorny" w:date="2014-06-09T18:33:00Z"/>
            </w:rPr>
          </w:rPrChange>
        </w:rPr>
      </w:pPr>
      <w:ins w:id="7621" w:author="shorny" w:date="2014-06-09T18:33:00Z">
        <w:r w:rsidRPr="00DF7D91">
          <w:rPr>
            <w:sz w:val="18"/>
            <w:rPrChange w:id="7622" w:author="shorny" w:date="2014-06-09T18:33:00Z">
              <w:rPr/>
            </w:rPrChange>
          </w:rPr>
          <w:t xml:space="preserve">  USM.LName </w:t>
        </w:r>
        <w:r w:rsidRPr="00DF7D91">
          <w:rPr>
            <w:rStyle w:val="keyword1"/>
            <w:sz w:val="18"/>
            <w:rPrChange w:id="7623" w:author="shorny" w:date="2014-06-09T18:33:00Z">
              <w:rPr>
                <w:rStyle w:val="keyword1"/>
              </w:rPr>
            </w:rPrChange>
          </w:rPr>
          <w:t>AS</w:t>
        </w:r>
        <w:r w:rsidRPr="00DF7D91">
          <w:rPr>
            <w:sz w:val="18"/>
            <w:rPrChange w:id="7624" w:author="shorny" w:date="2014-06-09T18:33:00Z">
              <w:rPr/>
            </w:rPrChange>
          </w:rPr>
          <w:t xml:space="preserve"> StaffInResearchAreaLName</w:t>
        </w:r>
      </w:ins>
    </w:p>
    <w:p w14:paraId="038CCB16" w14:textId="77777777" w:rsidR="00DF7D91" w:rsidRPr="00DF7D91" w:rsidRDefault="00DF7D91">
      <w:pPr>
        <w:pStyle w:val="HTMLPreformatted"/>
        <w:divId w:val="166756218"/>
        <w:rPr>
          <w:ins w:id="7625" w:author="shorny" w:date="2014-06-09T18:33:00Z"/>
          <w:sz w:val="18"/>
          <w:rPrChange w:id="7626" w:author="shorny" w:date="2014-06-09T18:33:00Z">
            <w:rPr>
              <w:ins w:id="7627" w:author="shorny" w:date="2014-06-09T18:33:00Z"/>
            </w:rPr>
          </w:rPrChange>
        </w:rPr>
      </w:pPr>
      <w:ins w:id="7628" w:author="shorny" w:date="2014-06-09T18:33:00Z">
        <w:r w:rsidRPr="00DF7D91">
          <w:rPr>
            <w:rStyle w:val="keyword1"/>
            <w:sz w:val="18"/>
            <w:rPrChange w:id="7629" w:author="shorny" w:date="2014-06-09T18:33:00Z">
              <w:rPr>
                <w:rStyle w:val="keyword1"/>
              </w:rPr>
            </w:rPrChange>
          </w:rPr>
          <w:t>FROM</w:t>
        </w:r>
        <w:r w:rsidRPr="00DF7D91">
          <w:rPr>
            <w:sz w:val="18"/>
            <w:rPrChange w:id="7630" w:author="shorny" w:date="2014-06-09T18:33:00Z">
              <w:rPr/>
            </w:rPrChange>
          </w:rPr>
          <w:t xml:space="preserve"> Application App </w:t>
        </w:r>
      </w:ins>
    </w:p>
    <w:p w14:paraId="4B57BE78" w14:textId="77777777" w:rsidR="00DF7D91" w:rsidRPr="00DF7D91" w:rsidRDefault="00DF7D91">
      <w:pPr>
        <w:pStyle w:val="HTMLPreformatted"/>
        <w:divId w:val="166756218"/>
        <w:rPr>
          <w:ins w:id="7631" w:author="shorny" w:date="2014-06-09T18:33:00Z"/>
          <w:sz w:val="18"/>
          <w:rPrChange w:id="7632" w:author="shorny" w:date="2014-06-09T18:33:00Z">
            <w:rPr>
              <w:ins w:id="7633" w:author="shorny" w:date="2014-06-09T18:33:00Z"/>
            </w:rPr>
          </w:rPrChange>
        </w:rPr>
      </w:pPr>
      <w:ins w:id="7634" w:author="shorny" w:date="2014-06-09T18:33:00Z">
        <w:r w:rsidRPr="00DF7D91">
          <w:rPr>
            <w:rStyle w:val="keyword1"/>
            <w:sz w:val="18"/>
            <w:rPrChange w:id="7635" w:author="shorny" w:date="2014-06-09T18:33:00Z">
              <w:rPr>
                <w:rStyle w:val="keyword1"/>
              </w:rPr>
            </w:rPrChange>
          </w:rPr>
          <w:t>INNER</w:t>
        </w:r>
        <w:r w:rsidRPr="00DF7D91">
          <w:rPr>
            <w:sz w:val="18"/>
            <w:rPrChange w:id="7636" w:author="shorny" w:date="2014-06-09T18:33:00Z">
              <w:rPr/>
            </w:rPrChange>
          </w:rPr>
          <w:t xml:space="preserve"> </w:t>
        </w:r>
        <w:r w:rsidRPr="00DF7D91">
          <w:rPr>
            <w:rStyle w:val="keyword1"/>
            <w:sz w:val="18"/>
            <w:rPrChange w:id="7637" w:author="shorny" w:date="2014-06-09T18:33:00Z">
              <w:rPr>
                <w:rStyle w:val="keyword1"/>
              </w:rPr>
            </w:rPrChange>
          </w:rPr>
          <w:t>JOIN</w:t>
        </w:r>
        <w:r w:rsidRPr="00DF7D91">
          <w:rPr>
            <w:sz w:val="18"/>
            <w:rPrChange w:id="7638" w:author="shorny" w:date="2014-06-09T18:33:00Z">
              <w:rPr/>
            </w:rPrChange>
          </w:rPr>
          <w:t xml:space="preserve"> Applicant Appt</w:t>
        </w:r>
      </w:ins>
    </w:p>
    <w:p w14:paraId="0032D345" w14:textId="77777777" w:rsidR="00DF7D91" w:rsidRPr="00DF7D91" w:rsidRDefault="00DF7D91">
      <w:pPr>
        <w:pStyle w:val="HTMLPreformatted"/>
        <w:divId w:val="166756218"/>
        <w:rPr>
          <w:ins w:id="7639" w:author="shorny" w:date="2014-06-09T18:33:00Z"/>
          <w:sz w:val="18"/>
          <w:rPrChange w:id="7640" w:author="shorny" w:date="2014-06-09T18:33:00Z">
            <w:rPr>
              <w:ins w:id="7641" w:author="shorny" w:date="2014-06-09T18:33:00Z"/>
            </w:rPr>
          </w:rPrChange>
        </w:rPr>
      </w:pPr>
      <w:ins w:id="7642" w:author="shorny" w:date="2014-06-09T18:33:00Z">
        <w:r w:rsidRPr="00DF7D91">
          <w:rPr>
            <w:sz w:val="18"/>
            <w:rPrChange w:id="7643" w:author="shorny" w:date="2014-06-09T18:33:00Z">
              <w:rPr/>
            </w:rPrChange>
          </w:rPr>
          <w:t xml:space="preserve">  </w:t>
        </w:r>
        <w:r w:rsidRPr="00DF7D91">
          <w:rPr>
            <w:rStyle w:val="keyword1"/>
            <w:sz w:val="18"/>
            <w:rPrChange w:id="7644" w:author="shorny" w:date="2014-06-09T18:33:00Z">
              <w:rPr>
                <w:rStyle w:val="keyword1"/>
              </w:rPr>
            </w:rPrChange>
          </w:rPr>
          <w:t>ON</w:t>
        </w:r>
        <w:r w:rsidRPr="00DF7D91">
          <w:rPr>
            <w:sz w:val="18"/>
            <w:rPrChange w:id="7645" w:author="shorny" w:date="2014-06-09T18:33:00Z">
              <w:rPr/>
            </w:rPrChange>
          </w:rPr>
          <w:t xml:space="preserve"> App.ApplicantID = Appt.ApplicantID</w:t>
        </w:r>
      </w:ins>
    </w:p>
    <w:p w14:paraId="38DFB118" w14:textId="77777777" w:rsidR="00DF7D91" w:rsidRPr="00DF7D91" w:rsidRDefault="00DF7D91">
      <w:pPr>
        <w:pStyle w:val="HTMLPreformatted"/>
        <w:divId w:val="166756218"/>
        <w:rPr>
          <w:ins w:id="7646" w:author="shorny" w:date="2014-06-09T18:33:00Z"/>
          <w:sz w:val="18"/>
          <w:rPrChange w:id="7647" w:author="shorny" w:date="2014-06-09T18:33:00Z">
            <w:rPr>
              <w:ins w:id="7648" w:author="shorny" w:date="2014-06-09T18:33:00Z"/>
            </w:rPr>
          </w:rPrChange>
        </w:rPr>
      </w:pPr>
      <w:ins w:id="7649" w:author="shorny" w:date="2014-06-09T18:33:00Z">
        <w:r w:rsidRPr="00DF7D91">
          <w:rPr>
            <w:rStyle w:val="keyword1"/>
            <w:sz w:val="18"/>
            <w:rPrChange w:id="7650" w:author="shorny" w:date="2014-06-09T18:33:00Z">
              <w:rPr>
                <w:rStyle w:val="keyword1"/>
              </w:rPr>
            </w:rPrChange>
          </w:rPr>
          <w:t>INNER</w:t>
        </w:r>
        <w:r w:rsidRPr="00DF7D91">
          <w:rPr>
            <w:sz w:val="18"/>
            <w:rPrChange w:id="7651" w:author="shorny" w:date="2014-06-09T18:33:00Z">
              <w:rPr/>
            </w:rPrChange>
          </w:rPr>
          <w:t xml:space="preserve"> </w:t>
        </w:r>
        <w:r w:rsidRPr="00DF7D91">
          <w:rPr>
            <w:rStyle w:val="keyword1"/>
            <w:sz w:val="18"/>
            <w:rPrChange w:id="7652" w:author="shorny" w:date="2014-06-09T18:33:00Z">
              <w:rPr>
                <w:rStyle w:val="keyword1"/>
              </w:rPr>
            </w:rPrChange>
          </w:rPr>
          <w:t>JOIN</w:t>
        </w:r>
        <w:r w:rsidRPr="00DF7D91">
          <w:rPr>
            <w:sz w:val="18"/>
            <w:rPrChange w:id="7653" w:author="shorny" w:date="2014-06-09T18:33:00Z">
              <w:rPr/>
            </w:rPrChange>
          </w:rPr>
          <w:t xml:space="preserve"> `Application_Research Area` ARA</w:t>
        </w:r>
      </w:ins>
    </w:p>
    <w:p w14:paraId="7899B3F1" w14:textId="77777777" w:rsidR="00DF7D91" w:rsidRPr="00DF7D91" w:rsidRDefault="00DF7D91">
      <w:pPr>
        <w:pStyle w:val="HTMLPreformatted"/>
        <w:divId w:val="166756218"/>
        <w:rPr>
          <w:ins w:id="7654" w:author="shorny" w:date="2014-06-09T18:33:00Z"/>
          <w:sz w:val="18"/>
          <w:rPrChange w:id="7655" w:author="shorny" w:date="2014-06-09T18:33:00Z">
            <w:rPr>
              <w:ins w:id="7656" w:author="shorny" w:date="2014-06-09T18:33:00Z"/>
            </w:rPr>
          </w:rPrChange>
        </w:rPr>
      </w:pPr>
      <w:ins w:id="7657" w:author="shorny" w:date="2014-06-09T18:33:00Z">
        <w:r w:rsidRPr="00DF7D91">
          <w:rPr>
            <w:sz w:val="18"/>
            <w:rPrChange w:id="7658" w:author="shorny" w:date="2014-06-09T18:33:00Z">
              <w:rPr/>
            </w:rPrChange>
          </w:rPr>
          <w:t xml:space="preserve">  </w:t>
        </w:r>
        <w:r w:rsidRPr="00DF7D91">
          <w:rPr>
            <w:rStyle w:val="keyword1"/>
            <w:sz w:val="18"/>
            <w:rPrChange w:id="7659" w:author="shorny" w:date="2014-06-09T18:33:00Z">
              <w:rPr>
                <w:rStyle w:val="keyword1"/>
              </w:rPr>
            </w:rPrChange>
          </w:rPr>
          <w:t>ON</w:t>
        </w:r>
        <w:r w:rsidRPr="00DF7D91">
          <w:rPr>
            <w:sz w:val="18"/>
            <w:rPrChange w:id="7660" w:author="shorny" w:date="2014-06-09T18:33:00Z">
              <w:rPr/>
            </w:rPrChange>
          </w:rPr>
          <w:t xml:space="preserve"> App.ApplicationID = ARA.ApplicationID</w:t>
        </w:r>
      </w:ins>
    </w:p>
    <w:p w14:paraId="3B99250E" w14:textId="77777777" w:rsidR="00DF7D91" w:rsidRPr="00DF7D91" w:rsidRDefault="00DF7D91">
      <w:pPr>
        <w:pStyle w:val="HTMLPreformatted"/>
        <w:divId w:val="166756218"/>
        <w:rPr>
          <w:ins w:id="7661" w:author="shorny" w:date="2014-06-09T18:33:00Z"/>
          <w:sz w:val="18"/>
          <w:rPrChange w:id="7662" w:author="shorny" w:date="2014-06-09T18:33:00Z">
            <w:rPr>
              <w:ins w:id="7663" w:author="shorny" w:date="2014-06-09T18:33:00Z"/>
            </w:rPr>
          </w:rPrChange>
        </w:rPr>
      </w:pPr>
      <w:ins w:id="7664" w:author="shorny" w:date="2014-06-09T18:33:00Z">
        <w:r w:rsidRPr="00DF7D91">
          <w:rPr>
            <w:rStyle w:val="keyword1"/>
            <w:sz w:val="18"/>
            <w:rPrChange w:id="7665" w:author="shorny" w:date="2014-06-09T18:33:00Z">
              <w:rPr>
                <w:rStyle w:val="keyword1"/>
              </w:rPr>
            </w:rPrChange>
          </w:rPr>
          <w:t>INNER</w:t>
        </w:r>
        <w:r w:rsidRPr="00DF7D91">
          <w:rPr>
            <w:sz w:val="18"/>
            <w:rPrChange w:id="7666" w:author="shorny" w:date="2014-06-09T18:33:00Z">
              <w:rPr/>
            </w:rPrChange>
          </w:rPr>
          <w:t xml:space="preserve"> </w:t>
        </w:r>
        <w:r w:rsidRPr="00DF7D91">
          <w:rPr>
            <w:rStyle w:val="keyword1"/>
            <w:sz w:val="18"/>
            <w:rPrChange w:id="7667" w:author="shorny" w:date="2014-06-09T18:33:00Z">
              <w:rPr>
                <w:rStyle w:val="keyword1"/>
              </w:rPr>
            </w:rPrChange>
          </w:rPr>
          <w:t>JOIN</w:t>
        </w:r>
        <w:r w:rsidRPr="00DF7D91">
          <w:rPr>
            <w:sz w:val="18"/>
            <w:rPrChange w:id="7668" w:author="shorny" w:date="2014-06-09T18:33:00Z">
              <w:rPr/>
            </w:rPrChange>
          </w:rPr>
          <w:t xml:space="preserve"> `Research Area` </w:t>
        </w:r>
        <w:r w:rsidRPr="00DF7D91">
          <w:rPr>
            <w:rStyle w:val="keyword1"/>
            <w:sz w:val="18"/>
            <w:rPrChange w:id="7669" w:author="shorny" w:date="2014-06-09T18:33:00Z">
              <w:rPr>
                <w:rStyle w:val="keyword1"/>
              </w:rPr>
            </w:rPrChange>
          </w:rPr>
          <w:t>AS</w:t>
        </w:r>
        <w:r w:rsidRPr="00DF7D91">
          <w:rPr>
            <w:sz w:val="18"/>
            <w:rPrChange w:id="7670" w:author="shorny" w:date="2014-06-09T18:33:00Z">
              <w:rPr/>
            </w:rPrChange>
          </w:rPr>
          <w:t xml:space="preserve"> RA</w:t>
        </w:r>
      </w:ins>
    </w:p>
    <w:p w14:paraId="7D2F5157" w14:textId="77777777" w:rsidR="00DF7D91" w:rsidRPr="00DF7D91" w:rsidRDefault="00DF7D91">
      <w:pPr>
        <w:pStyle w:val="HTMLPreformatted"/>
        <w:divId w:val="166756218"/>
        <w:rPr>
          <w:ins w:id="7671" w:author="shorny" w:date="2014-06-09T18:33:00Z"/>
          <w:sz w:val="18"/>
          <w:rPrChange w:id="7672" w:author="shorny" w:date="2014-06-09T18:33:00Z">
            <w:rPr>
              <w:ins w:id="7673" w:author="shorny" w:date="2014-06-09T18:33:00Z"/>
            </w:rPr>
          </w:rPrChange>
        </w:rPr>
      </w:pPr>
      <w:ins w:id="7674" w:author="shorny" w:date="2014-06-09T18:33:00Z">
        <w:r w:rsidRPr="00DF7D91">
          <w:rPr>
            <w:sz w:val="18"/>
            <w:rPrChange w:id="7675" w:author="shorny" w:date="2014-06-09T18:33:00Z">
              <w:rPr/>
            </w:rPrChange>
          </w:rPr>
          <w:t xml:space="preserve">  </w:t>
        </w:r>
        <w:r w:rsidRPr="00DF7D91">
          <w:rPr>
            <w:rStyle w:val="keyword1"/>
            <w:sz w:val="18"/>
            <w:rPrChange w:id="7676" w:author="shorny" w:date="2014-06-09T18:33:00Z">
              <w:rPr>
                <w:rStyle w:val="keyword1"/>
              </w:rPr>
            </w:rPrChange>
          </w:rPr>
          <w:t>ON</w:t>
        </w:r>
        <w:r w:rsidRPr="00DF7D91">
          <w:rPr>
            <w:sz w:val="18"/>
            <w:rPrChange w:id="7677" w:author="shorny" w:date="2014-06-09T18:33:00Z">
              <w:rPr/>
            </w:rPrChange>
          </w:rPr>
          <w:t xml:space="preserve"> ARA.FORCode = RA.FORCode</w:t>
        </w:r>
      </w:ins>
    </w:p>
    <w:p w14:paraId="1B506CD8" w14:textId="77777777" w:rsidR="00DF7D91" w:rsidRPr="00DF7D91" w:rsidRDefault="00DF7D91">
      <w:pPr>
        <w:pStyle w:val="HTMLPreformatted"/>
        <w:divId w:val="166756218"/>
        <w:rPr>
          <w:ins w:id="7678" w:author="shorny" w:date="2014-06-09T18:33:00Z"/>
          <w:sz w:val="18"/>
          <w:rPrChange w:id="7679" w:author="shorny" w:date="2014-06-09T18:33:00Z">
            <w:rPr>
              <w:ins w:id="7680" w:author="shorny" w:date="2014-06-09T18:33:00Z"/>
            </w:rPr>
          </w:rPrChange>
        </w:rPr>
      </w:pPr>
      <w:ins w:id="7681" w:author="shorny" w:date="2014-06-09T18:33:00Z">
        <w:r w:rsidRPr="00DF7D91">
          <w:rPr>
            <w:rStyle w:val="keyword1"/>
            <w:sz w:val="18"/>
            <w:rPrChange w:id="7682" w:author="shorny" w:date="2014-06-09T18:33:00Z">
              <w:rPr>
                <w:rStyle w:val="keyword1"/>
              </w:rPr>
            </w:rPrChange>
          </w:rPr>
          <w:t>INNER</w:t>
        </w:r>
        <w:r w:rsidRPr="00DF7D91">
          <w:rPr>
            <w:sz w:val="18"/>
            <w:rPrChange w:id="7683" w:author="shorny" w:date="2014-06-09T18:33:00Z">
              <w:rPr/>
            </w:rPrChange>
          </w:rPr>
          <w:t xml:space="preserve"> </w:t>
        </w:r>
        <w:r w:rsidRPr="00DF7D91">
          <w:rPr>
            <w:rStyle w:val="keyword1"/>
            <w:sz w:val="18"/>
            <w:rPrChange w:id="7684" w:author="shorny" w:date="2014-06-09T18:33:00Z">
              <w:rPr>
                <w:rStyle w:val="keyword1"/>
              </w:rPr>
            </w:rPrChange>
          </w:rPr>
          <w:t>JOIN</w:t>
        </w:r>
        <w:r w:rsidRPr="00DF7D91">
          <w:rPr>
            <w:sz w:val="18"/>
            <w:rPrChange w:id="7685" w:author="shorny" w:date="2014-06-09T18:33:00Z">
              <w:rPr/>
            </w:rPrChange>
          </w:rPr>
          <w:t xml:space="preserve"> `University Staff Member_Research Area` USM_RA</w:t>
        </w:r>
      </w:ins>
    </w:p>
    <w:p w14:paraId="776C6611" w14:textId="77777777" w:rsidR="00DF7D91" w:rsidRPr="00DF7D91" w:rsidRDefault="00DF7D91">
      <w:pPr>
        <w:pStyle w:val="HTMLPreformatted"/>
        <w:divId w:val="166756218"/>
        <w:rPr>
          <w:ins w:id="7686" w:author="shorny" w:date="2014-06-09T18:33:00Z"/>
          <w:sz w:val="18"/>
          <w:rPrChange w:id="7687" w:author="shorny" w:date="2014-06-09T18:33:00Z">
            <w:rPr>
              <w:ins w:id="7688" w:author="shorny" w:date="2014-06-09T18:33:00Z"/>
            </w:rPr>
          </w:rPrChange>
        </w:rPr>
      </w:pPr>
      <w:ins w:id="7689" w:author="shorny" w:date="2014-06-09T18:33:00Z">
        <w:r w:rsidRPr="00DF7D91">
          <w:rPr>
            <w:sz w:val="18"/>
            <w:rPrChange w:id="7690" w:author="shorny" w:date="2014-06-09T18:33:00Z">
              <w:rPr/>
            </w:rPrChange>
          </w:rPr>
          <w:t xml:space="preserve">  </w:t>
        </w:r>
        <w:r w:rsidRPr="00DF7D91">
          <w:rPr>
            <w:rStyle w:val="keyword1"/>
            <w:sz w:val="18"/>
            <w:rPrChange w:id="7691" w:author="shorny" w:date="2014-06-09T18:33:00Z">
              <w:rPr>
                <w:rStyle w:val="keyword1"/>
              </w:rPr>
            </w:rPrChange>
          </w:rPr>
          <w:t>ON</w:t>
        </w:r>
        <w:r w:rsidRPr="00DF7D91">
          <w:rPr>
            <w:sz w:val="18"/>
            <w:rPrChange w:id="7692" w:author="shorny" w:date="2014-06-09T18:33:00Z">
              <w:rPr/>
            </w:rPrChange>
          </w:rPr>
          <w:t xml:space="preserve"> ARA.FORCode = USM_RA.FORCode</w:t>
        </w:r>
      </w:ins>
    </w:p>
    <w:p w14:paraId="1494A4F2" w14:textId="77777777" w:rsidR="00DF7D91" w:rsidRPr="00DF7D91" w:rsidRDefault="00DF7D91">
      <w:pPr>
        <w:pStyle w:val="HTMLPreformatted"/>
        <w:divId w:val="166756218"/>
        <w:rPr>
          <w:ins w:id="7693" w:author="shorny" w:date="2014-06-09T18:33:00Z"/>
          <w:sz w:val="18"/>
          <w:rPrChange w:id="7694" w:author="shorny" w:date="2014-06-09T18:33:00Z">
            <w:rPr>
              <w:ins w:id="7695" w:author="shorny" w:date="2014-06-09T18:33:00Z"/>
            </w:rPr>
          </w:rPrChange>
        </w:rPr>
      </w:pPr>
      <w:ins w:id="7696" w:author="shorny" w:date="2014-06-09T18:33:00Z">
        <w:r w:rsidRPr="00DF7D91">
          <w:rPr>
            <w:rStyle w:val="keyword1"/>
            <w:sz w:val="18"/>
            <w:rPrChange w:id="7697" w:author="shorny" w:date="2014-06-09T18:33:00Z">
              <w:rPr>
                <w:rStyle w:val="keyword1"/>
              </w:rPr>
            </w:rPrChange>
          </w:rPr>
          <w:t>INNER</w:t>
        </w:r>
        <w:r w:rsidRPr="00DF7D91">
          <w:rPr>
            <w:sz w:val="18"/>
            <w:rPrChange w:id="7698" w:author="shorny" w:date="2014-06-09T18:33:00Z">
              <w:rPr/>
            </w:rPrChange>
          </w:rPr>
          <w:t xml:space="preserve"> </w:t>
        </w:r>
        <w:r w:rsidRPr="00DF7D91">
          <w:rPr>
            <w:rStyle w:val="keyword1"/>
            <w:sz w:val="18"/>
            <w:rPrChange w:id="7699" w:author="shorny" w:date="2014-06-09T18:33:00Z">
              <w:rPr>
                <w:rStyle w:val="keyword1"/>
              </w:rPr>
            </w:rPrChange>
          </w:rPr>
          <w:t>JOIN</w:t>
        </w:r>
        <w:r w:rsidRPr="00DF7D91">
          <w:rPr>
            <w:sz w:val="18"/>
            <w:rPrChange w:id="7700" w:author="shorny" w:date="2014-06-09T18:33:00Z">
              <w:rPr/>
            </w:rPrChange>
          </w:rPr>
          <w:t xml:space="preserve"> `University Staff Member` USM</w:t>
        </w:r>
      </w:ins>
    </w:p>
    <w:p w14:paraId="25889AAD" w14:textId="77777777" w:rsidR="00DF7D91" w:rsidRPr="00DF7D91" w:rsidRDefault="00DF7D91">
      <w:pPr>
        <w:pStyle w:val="HTMLPreformatted"/>
        <w:divId w:val="166756218"/>
        <w:rPr>
          <w:ins w:id="7701" w:author="shorny" w:date="2014-06-09T18:33:00Z"/>
          <w:sz w:val="18"/>
          <w:rPrChange w:id="7702" w:author="shorny" w:date="2014-06-09T18:33:00Z">
            <w:rPr>
              <w:ins w:id="7703" w:author="shorny" w:date="2014-06-09T18:33:00Z"/>
            </w:rPr>
          </w:rPrChange>
        </w:rPr>
      </w:pPr>
      <w:ins w:id="7704" w:author="shorny" w:date="2014-06-09T18:33:00Z">
        <w:r w:rsidRPr="00DF7D91">
          <w:rPr>
            <w:sz w:val="18"/>
            <w:rPrChange w:id="7705" w:author="shorny" w:date="2014-06-09T18:33:00Z">
              <w:rPr/>
            </w:rPrChange>
          </w:rPr>
          <w:t xml:space="preserve">  </w:t>
        </w:r>
        <w:r w:rsidRPr="00DF7D91">
          <w:rPr>
            <w:rStyle w:val="keyword1"/>
            <w:sz w:val="18"/>
            <w:rPrChange w:id="7706" w:author="shorny" w:date="2014-06-09T18:33:00Z">
              <w:rPr>
                <w:rStyle w:val="keyword1"/>
              </w:rPr>
            </w:rPrChange>
          </w:rPr>
          <w:t>ON</w:t>
        </w:r>
        <w:r w:rsidRPr="00DF7D91">
          <w:rPr>
            <w:sz w:val="18"/>
            <w:rPrChange w:id="7707" w:author="shorny" w:date="2014-06-09T18:33:00Z">
              <w:rPr/>
            </w:rPrChange>
          </w:rPr>
          <w:t xml:space="preserve"> USM_RA.StaffID = USM.StaffID</w:t>
        </w:r>
      </w:ins>
    </w:p>
    <w:p w14:paraId="04A2B29F" w14:textId="77777777" w:rsidR="00DF7D91" w:rsidRPr="00DF7D91" w:rsidRDefault="00DF7D91">
      <w:pPr>
        <w:pStyle w:val="HTMLPreformatted"/>
        <w:divId w:val="166756218"/>
        <w:rPr>
          <w:ins w:id="7708" w:author="shorny" w:date="2014-06-09T18:33:00Z"/>
          <w:sz w:val="18"/>
          <w:rPrChange w:id="7709" w:author="shorny" w:date="2014-06-09T18:33:00Z">
            <w:rPr>
              <w:ins w:id="7710" w:author="shorny" w:date="2014-06-09T18:33:00Z"/>
            </w:rPr>
          </w:rPrChange>
        </w:rPr>
      </w:pPr>
      <w:ins w:id="7711" w:author="shorny" w:date="2014-06-09T18:33:00Z">
        <w:r w:rsidRPr="00DF7D91">
          <w:rPr>
            <w:rStyle w:val="keyword1"/>
            <w:sz w:val="18"/>
            <w:rPrChange w:id="7712" w:author="shorny" w:date="2014-06-09T18:33:00Z">
              <w:rPr>
                <w:rStyle w:val="keyword1"/>
              </w:rPr>
            </w:rPrChange>
          </w:rPr>
          <w:t>WHERE</w:t>
        </w:r>
        <w:r w:rsidRPr="00DF7D91">
          <w:rPr>
            <w:sz w:val="18"/>
            <w:rPrChange w:id="7713" w:author="shorny" w:date="2014-06-09T18:33:00Z">
              <w:rPr/>
            </w:rPrChange>
          </w:rPr>
          <w:t xml:space="preserve"> USM_RA.StaffID = CURRENT_RHD_USER()</w:t>
        </w:r>
      </w:ins>
    </w:p>
    <w:p w14:paraId="70AB3415" w14:textId="77777777" w:rsidR="00DF7D91" w:rsidRPr="00DF7D91" w:rsidRDefault="00DF7D91">
      <w:pPr>
        <w:pStyle w:val="HTMLPreformatted"/>
        <w:divId w:val="166756218"/>
        <w:rPr>
          <w:ins w:id="7714" w:author="shorny" w:date="2014-06-09T18:33:00Z"/>
          <w:sz w:val="18"/>
          <w:rPrChange w:id="7715" w:author="shorny" w:date="2014-06-09T18:33:00Z">
            <w:rPr>
              <w:ins w:id="7716" w:author="shorny" w:date="2014-06-09T18:33:00Z"/>
            </w:rPr>
          </w:rPrChange>
        </w:rPr>
      </w:pPr>
      <w:ins w:id="7717" w:author="shorny" w:date="2014-06-09T18:33:00Z">
        <w:r w:rsidRPr="00DF7D91">
          <w:rPr>
            <w:sz w:val="18"/>
            <w:rPrChange w:id="7718" w:author="shorny" w:date="2014-06-09T18:33:00Z">
              <w:rPr/>
            </w:rPrChange>
          </w:rPr>
          <w:t xml:space="preserve">  </w:t>
        </w:r>
        <w:r w:rsidRPr="00DF7D91">
          <w:rPr>
            <w:rStyle w:val="keyword1"/>
            <w:sz w:val="18"/>
            <w:rPrChange w:id="7719" w:author="shorny" w:date="2014-06-09T18:33:00Z">
              <w:rPr>
                <w:rStyle w:val="keyword1"/>
              </w:rPr>
            </w:rPrChange>
          </w:rPr>
          <w:t>AND</w:t>
        </w:r>
        <w:r w:rsidRPr="00DF7D91">
          <w:rPr>
            <w:sz w:val="18"/>
            <w:rPrChange w:id="7720" w:author="shorny" w:date="2014-06-09T18:33:00Z">
              <w:rPr/>
            </w:rPrChange>
          </w:rPr>
          <w:t xml:space="preserve"> DATEDIFF(CURRENT_RHD_DATE(), App.DateAdded) &gt;= 7</w:t>
        </w:r>
      </w:ins>
    </w:p>
    <w:p w14:paraId="72F9FDEA" w14:textId="77777777" w:rsidR="00DF7D91" w:rsidRPr="00DF7D91" w:rsidRDefault="00DF7D91">
      <w:pPr>
        <w:pStyle w:val="HTMLPreformatted"/>
        <w:divId w:val="166756218"/>
        <w:rPr>
          <w:ins w:id="7721" w:author="shorny" w:date="2014-06-09T18:33:00Z"/>
          <w:sz w:val="18"/>
          <w:rPrChange w:id="7722" w:author="shorny" w:date="2014-06-09T18:33:00Z">
            <w:rPr>
              <w:ins w:id="7723" w:author="shorny" w:date="2014-06-09T18:33:00Z"/>
            </w:rPr>
          </w:rPrChange>
        </w:rPr>
      </w:pPr>
      <w:ins w:id="7724" w:author="shorny" w:date="2014-06-09T18:33:00Z">
        <w:r w:rsidRPr="00DF7D91">
          <w:rPr>
            <w:rStyle w:val="keyword1"/>
            <w:sz w:val="18"/>
            <w:rPrChange w:id="7725" w:author="shorny" w:date="2014-06-09T18:33:00Z">
              <w:rPr>
                <w:rStyle w:val="keyword1"/>
              </w:rPr>
            </w:rPrChange>
          </w:rPr>
          <w:t>ORDER</w:t>
        </w:r>
        <w:r w:rsidRPr="00DF7D91">
          <w:rPr>
            <w:sz w:val="18"/>
            <w:rPrChange w:id="7726" w:author="shorny" w:date="2014-06-09T18:33:00Z">
              <w:rPr/>
            </w:rPrChange>
          </w:rPr>
          <w:t xml:space="preserve"> </w:t>
        </w:r>
        <w:r w:rsidRPr="00DF7D91">
          <w:rPr>
            <w:rStyle w:val="keyword1"/>
            <w:sz w:val="18"/>
            <w:rPrChange w:id="7727" w:author="shorny" w:date="2014-06-09T18:33:00Z">
              <w:rPr>
                <w:rStyle w:val="keyword1"/>
              </w:rPr>
            </w:rPrChange>
          </w:rPr>
          <w:t>BY</w:t>
        </w:r>
        <w:r w:rsidRPr="00DF7D91">
          <w:rPr>
            <w:sz w:val="18"/>
            <w:rPrChange w:id="7728" w:author="shorny" w:date="2014-06-09T18:33:00Z">
              <w:rPr/>
            </w:rPrChange>
          </w:rPr>
          <w:t xml:space="preserve"> App.DateAdded;</w:t>
        </w:r>
      </w:ins>
    </w:p>
    <w:p w14:paraId="6AD7778D" w14:textId="77777777" w:rsidR="00F25FDD" w:rsidRPr="00F25FDD" w:rsidRDefault="00F25FDD">
      <w:pPr>
        <w:rPr>
          <w:ins w:id="7729" w:author="shorny" w:date="2014-06-09T17:49:00Z"/>
          <w:lang w:eastAsia="en-AU"/>
          <w:rPrChange w:id="7730" w:author="shorny" w:date="2014-06-09T18:32:00Z">
            <w:rPr>
              <w:ins w:id="7731" w:author="shorny" w:date="2014-06-09T17:49:00Z"/>
            </w:rPr>
          </w:rPrChange>
        </w:rPr>
        <w:pPrChange w:id="7732" w:author="shorny" w:date="2014-06-09T18:32:00Z">
          <w:pPr>
            <w:pStyle w:val="Heading1"/>
            <w:numPr>
              <w:numId w:val="17"/>
            </w:numPr>
          </w:pPr>
        </w:pPrChange>
      </w:pPr>
    </w:p>
    <w:p w14:paraId="18408555" w14:textId="1B44893A" w:rsidR="008A6E2D" w:rsidRDefault="008A6E2D">
      <w:pPr>
        <w:pStyle w:val="Heading3"/>
        <w:rPr>
          <w:ins w:id="7733" w:author="shorny" w:date="2014-06-09T18:34:00Z"/>
        </w:rPr>
        <w:pPrChange w:id="7734" w:author="shorny" w:date="2014-06-09T17:49:00Z">
          <w:pPr>
            <w:pStyle w:val="Heading1"/>
            <w:numPr>
              <w:numId w:val="17"/>
            </w:numPr>
          </w:pPr>
        </w:pPrChange>
      </w:pPr>
      <w:bookmarkStart w:id="7735" w:name="_Toc390273934"/>
      <w:ins w:id="7736" w:author="shorny" w:date="2014-06-09T17:49:00Z">
        <w:r>
          <w:t xml:space="preserve">Views for </w:t>
        </w:r>
      </w:ins>
      <w:ins w:id="7737" w:author="shorny" w:date="2014-06-09T17:52:00Z">
        <w:r w:rsidR="00B5504B">
          <w:t>RHD administration staff</w:t>
        </w:r>
      </w:ins>
      <w:bookmarkEnd w:id="7735"/>
    </w:p>
    <w:p w14:paraId="66690F0E" w14:textId="77777777" w:rsidR="00FF580A" w:rsidRDefault="00FF580A">
      <w:pPr>
        <w:pStyle w:val="HTMLPreformatted"/>
        <w:divId w:val="105394509"/>
        <w:rPr>
          <w:ins w:id="7738" w:author="shorny" w:date="2014-06-09T18:34:00Z"/>
        </w:rPr>
      </w:pPr>
    </w:p>
    <w:p w14:paraId="677389D0" w14:textId="77777777" w:rsidR="00FF580A" w:rsidRPr="00FF580A" w:rsidRDefault="00FF580A">
      <w:pPr>
        <w:pStyle w:val="HTMLPreformatted"/>
        <w:divId w:val="105394509"/>
        <w:rPr>
          <w:ins w:id="7739" w:author="shorny" w:date="2014-06-09T18:34:00Z"/>
          <w:rStyle w:val="comment1"/>
          <w:sz w:val="18"/>
          <w:rPrChange w:id="7740" w:author="shorny" w:date="2014-06-09T18:34:00Z">
            <w:rPr>
              <w:ins w:id="7741" w:author="shorny" w:date="2014-06-09T18:34:00Z"/>
              <w:rStyle w:val="comment1"/>
            </w:rPr>
          </w:rPrChange>
        </w:rPr>
      </w:pPr>
      <w:ins w:id="7742" w:author="shorny" w:date="2014-06-09T18:34:00Z">
        <w:r w:rsidRPr="00FF580A">
          <w:rPr>
            <w:rStyle w:val="comment1"/>
            <w:sz w:val="18"/>
            <w:rPrChange w:id="7743" w:author="shorny" w:date="2014-06-09T18:34:00Z">
              <w:rPr>
                <w:rStyle w:val="comment1"/>
              </w:rPr>
            </w:rPrChange>
          </w:rPr>
          <w:t>-- -----------------------------------------------------------------------------</w:t>
        </w:r>
      </w:ins>
    </w:p>
    <w:p w14:paraId="567AE8D2" w14:textId="77777777" w:rsidR="00FF580A" w:rsidRPr="00FF580A" w:rsidRDefault="00FF580A">
      <w:pPr>
        <w:pStyle w:val="HTMLPreformatted"/>
        <w:divId w:val="105394509"/>
        <w:rPr>
          <w:ins w:id="7744" w:author="shorny" w:date="2014-06-09T18:34:00Z"/>
          <w:rStyle w:val="comment1"/>
          <w:sz w:val="18"/>
          <w:rPrChange w:id="7745" w:author="shorny" w:date="2014-06-09T18:34:00Z">
            <w:rPr>
              <w:ins w:id="7746" w:author="shorny" w:date="2014-06-09T18:34:00Z"/>
              <w:rStyle w:val="comment1"/>
            </w:rPr>
          </w:rPrChange>
        </w:rPr>
      </w:pPr>
      <w:ins w:id="7747" w:author="shorny" w:date="2014-06-09T18:34:00Z">
        <w:r w:rsidRPr="00FF580A">
          <w:rPr>
            <w:rStyle w:val="comment1"/>
            <w:sz w:val="18"/>
            <w:rPrChange w:id="7748" w:author="shorny" w:date="2014-06-09T18:34:00Z">
              <w:rPr>
                <w:rStyle w:val="comment1"/>
              </w:rPr>
            </w:rPrChange>
          </w:rPr>
          <w:t>-- Views for RHD staff.</w:t>
        </w:r>
      </w:ins>
    </w:p>
    <w:p w14:paraId="4442AE95" w14:textId="77777777" w:rsidR="00FF580A" w:rsidRPr="00FF580A" w:rsidRDefault="00FF580A">
      <w:pPr>
        <w:pStyle w:val="HTMLPreformatted"/>
        <w:divId w:val="105394509"/>
        <w:rPr>
          <w:ins w:id="7749" w:author="shorny" w:date="2014-06-09T18:34:00Z"/>
          <w:sz w:val="18"/>
          <w:rPrChange w:id="7750" w:author="shorny" w:date="2014-06-09T18:34:00Z">
            <w:rPr>
              <w:ins w:id="7751" w:author="shorny" w:date="2014-06-09T18:34:00Z"/>
            </w:rPr>
          </w:rPrChange>
        </w:rPr>
      </w:pPr>
      <w:ins w:id="7752" w:author="shorny" w:date="2014-06-09T18:34:00Z">
        <w:r w:rsidRPr="00FF580A">
          <w:rPr>
            <w:rStyle w:val="keyword1"/>
            <w:sz w:val="18"/>
            <w:rPrChange w:id="7753" w:author="shorny" w:date="2014-06-09T18:34:00Z">
              <w:rPr>
                <w:rStyle w:val="keyword1"/>
              </w:rPr>
            </w:rPrChange>
          </w:rPr>
          <w:t>SELECT</w:t>
        </w:r>
        <w:r w:rsidRPr="00FF580A">
          <w:rPr>
            <w:sz w:val="18"/>
            <w:rPrChange w:id="7754" w:author="shorny" w:date="2014-06-09T18:34:00Z">
              <w:rPr/>
            </w:rPrChange>
          </w:rPr>
          <w:t xml:space="preserve"> </w:t>
        </w:r>
        <w:r w:rsidRPr="00FF580A">
          <w:rPr>
            <w:rStyle w:val="string1"/>
            <w:sz w:val="18"/>
            <w:rPrChange w:id="7755" w:author="shorny" w:date="2014-06-09T18:34:00Z">
              <w:rPr>
                <w:rStyle w:val="string1"/>
              </w:rPr>
            </w:rPrChange>
          </w:rPr>
          <w:t>'Creating views for RHD staff'</w:t>
        </w:r>
        <w:r w:rsidRPr="00FF580A">
          <w:rPr>
            <w:sz w:val="18"/>
            <w:rPrChange w:id="7756" w:author="shorny" w:date="2014-06-09T18:34:00Z">
              <w:rPr/>
            </w:rPrChange>
          </w:rPr>
          <w:t>;</w:t>
        </w:r>
      </w:ins>
    </w:p>
    <w:p w14:paraId="4D30725B" w14:textId="77777777" w:rsidR="00FF580A" w:rsidRPr="00FF580A" w:rsidRDefault="00FF580A">
      <w:pPr>
        <w:pStyle w:val="HTMLPreformatted"/>
        <w:divId w:val="105394509"/>
        <w:rPr>
          <w:ins w:id="7757" w:author="shorny" w:date="2014-06-09T18:34:00Z"/>
          <w:sz w:val="18"/>
          <w:rPrChange w:id="7758" w:author="shorny" w:date="2014-06-09T18:34:00Z">
            <w:rPr>
              <w:ins w:id="7759" w:author="shorny" w:date="2014-06-09T18:34:00Z"/>
            </w:rPr>
          </w:rPrChange>
        </w:rPr>
      </w:pPr>
    </w:p>
    <w:p w14:paraId="569FD9EF" w14:textId="77777777" w:rsidR="00FF580A" w:rsidRPr="00FF580A" w:rsidRDefault="00FF580A">
      <w:pPr>
        <w:pStyle w:val="HTMLPreformatted"/>
        <w:divId w:val="105394509"/>
        <w:rPr>
          <w:ins w:id="7760" w:author="shorny" w:date="2014-06-09T18:34:00Z"/>
          <w:rStyle w:val="comment1"/>
          <w:sz w:val="18"/>
          <w:rPrChange w:id="7761" w:author="shorny" w:date="2014-06-09T18:34:00Z">
            <w:rPr>
              <w:ins w:id="7762" w:author="shorny" w:date="2014-06-09T18:34:00Z"/>
              <w:rStyle w:val="comment1"/>
            </w:rPr>
          </w:rPrChange>
        </w:rPr>
      </w:pPr>
      <w:ins w:id="7763" w:author="shorny" w:date="2014-06-09T18:34:00Z">
        <w:r w:rsidRPr="00FF580A">
          <w:rPr>
            <w:rStyle w:val="comment1"/>
            <w:sz w:val="18"/>
            <w:rPrChange w:id="7764" w:author="shorny" w:date="2014-06-09T18:34:00Z">
              <w:rPr>
                <w:rStyle w:val="comment1"/>
              </w:rPr>
            </w:rPrChange>
          </w:rPr>
          <w:t>-- All ongoing applications and the contact staff</w:t>
        </w:r>
      </w:ins>
    </w:p>
    <w:p w14:paraId="4D788D99" w14:textId="77777777" w:rsidR="00FF580A" w:rsidRPr="00FF580A" w:rsidRDefault="00FF580A">
      <w:pPr>
        <w:pStyle w:val="HTMLPreformatted"/>
        <w:divId w:val="105394509"/>
        <w:rPr>
          <w:ins w:id="7765" w:author="shorny" w:date="2014-06-09T18:34:00Z"/>
          <w:sz w:val="18"/>
          <w:rPrChange w:id="7766" w:author="shorny" w:date="2014-06-09T18:34:00Z">
            <w:rPr>
              <w:ins w:id="7767" w:author="shorny" w:date="2014-06-09T18:34:00Z"/>
            </w:rPr>
          </w:rPrChange>
        </w:rPr>
      </w:pPr>
      <w:ins w:id="7768" w:author="shorny" w:date="2014-06-09T18:34:00Z">
        <w:r w:rsidRPr="00FF580A">
          <w:rPr>
            <w:rStyle w:val="keyword1"/>
            <w:sz w:val="18"/>
            <w:rPrChange w:id="7769" w:author="shorny" w:date="2014-06-09T18:34:00Z">
              <w:rPr>
                <w:rStyle w:val="keyword1"/>
              </w:rPr>
            </w:rPrChange>
          </w:rPr>
          <w:t>DROP</w:t>
        </w:r>
        <w:r w:rsidRPr="00FF580A">
          <w:rPr>
            <w:sz w:val="18"/>
            <w:rPrChange w:id="7770" w:author="shorny" w:date="2014-06-09T18:34:00Z">
              <w:rPr/>
            </w:rPrChange>
          </w:rPr>
          <w:t xml:space="preserve"> </w:t>
        </w:r>
        <w:r w:rsidRPr="00FF580A">
          <w:rPr>
            <w:rStyle w:val="keyword1"/>
            <w:sz w:val="18"/>
            <w:rPrChange w:id="7771" w:author="shorny" w:date="2014-06-09T18:34:00Z">
              <w:rPr>
                <w:rStyle w:val="keyword1"/>
              </w:rPr>
            </w:rPrChange>
          </w:rPr>
          <w:t>VIEW</w:t>
        </w:r>
        <w:r w:rsidRPr="00FF580A">
          <w:rPr>
            <w:sz w:val="18"/>
            <w:rPrChange w:id="7772" w:author="shorny" w:date="2014-06-09T18:34:00Z">
              <w:rPr/>
            </w:rPrChange>
          </w:rPr>
          <w:t xml:space="preserve"> </w:t>
        </w:r>
        <w:r w:rsidRPr="00FF580A">
          <w:rPr>
            <w:rStyle w:val="function-name1"/>
            <w:sz w:val="18"/>
            <w:rPrChange w:id="7773" w:author="shorny" w:date="2014-06-09T18:34:00Z">
              <w:rPr>
                <w:rStyle w:val="function-name1"/>
              </w:rPr>
            </w:rPrChange>
          </w:rPr>
          <w:t>IF</w:t>
        </w:r>
        <w:r w:rsidRPr="00FF580A">
          <w:rPr>
            <w:sz w:val="18"/>
            <w:rPrChange w:id="7774" w:author="shorny" w:date="2014-06-09T18:34:00Z">
              <w:rPr/>
            </w:rPrChange>
          </w:rPr>
          <w:t xml:space="preserve"> </w:t>
        </w:r>
        <w:r w:rsidRPr="00FF580A">
          <w:rPr>
            <w:rStyle w:val="keyword1"/>
            <w:sz w:val="18"/>
            <w:rPrChange w:id="7775" w:author="shorny" w:date="2014-06-09T18:34:00Z">
              <w:rPr>
                <w:rStyle w:val="keyword1"/>
              </w:rPr>
            </w:rPrChange>
          </w:rPr>
          <w:t>EXISTS</w:t>
        </w:r>
        <w:r w:rsidRPr="00FF580A">
          <w:rPr>
            <w:sz w:val="18"/>
            <w:rPrChange w:id="7776" w:author="shorny" w:date="2014-06-09T18:34:00Z">
              <w:rPr/>
            </w:rPrChange>
          </w:rPr>
          <w:t xml:space="preserve"> Application_Staff_Overview ;</w:t>
        </w:r>
      </w:ins>
    </w:p>
    <w:p w14:paraId="24DD1661" w14:textId="77777777" w:rsidR="00FF580A" w:rsidRPr="00FF580A" w:rsidRDefault="00FF580A">
      <w:pPr>
        <w:pStyle w:val="HTMLPreformatted"/>
        <w:divId w:val="105394509"/>
        <w:rPr>
          <w:ins w:id="7777" w:author="shorny" w:date="2014-06-09T18:34:00Z"/>
          <w:sz w:val="18"/>
          <w:rPrChange w:id="7778" w:author="shorny" w:date="2014-06-09T18:34:00Z">
            <w:rPr>
              <w:ins w:id="7779" w:author="shorny" w:date="2014-06-09T18:34:00Z"/>
            </w:rPr>
          </w:rPrChange>
        </w:rPr>
      </w:pPr>
      <w:ins w:id="7780" w:author="shorny" w:date="2014-06-09T18:34:00Z">
        <w:r w:rsidRPr="00FF580A">
          <w:rPr>
            <w:rStyle w:val="keyword1"/>
            <w:sz w:val="18"/>
            <w:rPrChange w:id="7781" w:author="shorny" w:date="2014-06-09T18:34:00Z">
              <w:rPr>
                <w:rStyle w:val="keyword1"/>
              </w:rPr>
            </w:rPrChange>
          </w:rPr>
          <w:t>CREATE</w:t>
        </w:r>
        <w:r w:rsidRPr="00FF580A">
          <w:rPr>
            <w:sz w:val="18"/>
            <w:rPrChange w:id="7782" w:author="shorny" w:date="2014-06-09T18:34:00Z">
              <w:rPr/>
            </w:rPrChange>
          </w:rPr>
          <w:t xml:space="preserve"> </w:t>
        </w:r>
        <w:r w:rsidRPr="00FF580A">
          <w:rPr>
            <w:rStyle w:val="keyword1"/>
            <w:sz w:val="18"/>
            <w:rPrChange w:id="7783" w:author="shorny" w:date="2014-06-09T18:34:00Z">
              <w:rPr>
                <w:rStyle w:val="keyword1"/>
              </w:rPr>
            </w:rPrChange>
          </w:rPr>
          <w:t>VIEW</w:t>
        </w:r>
        <w:r w:rsidRPr="00FF580A">
          <w:rPr>
            <w:sz w:val="18"/>
            <w:rPrChange w:id="7784" w:author="shorny" w:date="2014-06-09T18:34:00Z">
              <w:rPr/>
            </w:rPrChange>
          </w:rPr>
          <w:t xml:space="preserve"> </w:t>
        </w:r>
        <w:r w:rsidRPr="00FF580A">
          <w:rPr>
            <w:rStyle w:val="function-name1"/>
            <w:sz w:val="18"/>
            <w:rPrChange w:id="7785" w:author="shorny" w:date="2014-06-09T18:34:00Z">
              <w:rPr>
                <w:rStyle w:val="function-name1"/>
              </w:rPr>
            </w:rPrChange>
          </w:rPr>
          <w:t>Application_Staff_Overview</w:t>
        </w:r>
        <w:r w:rsidRPr="00FF580A">
          <w:rPr>
            <w:sz w:val="18"/>
            <w:rPrChange w:id="7786" w:author="shorny" w:date="2014-06-09T18:34:00Z">
              <w:rPr/>
            </w:rPrChange>
          </w:rPr>
          <w:t xml:space="preserve"> </w:t>
        </w:r>
        <w:r w:rsidRPr="00FF580A">
          <w:rPr>
            <w:rStyle w:val="keyword1"/>
            <w:sz w:val="18"/>
            <w:rPrChange w:id="7787" w:author="shorny" w:date="2014-06-09T18:34:00Z">
              <w:rPr>
                <w:rStyle w:val="keyword1"/>
              </w:rPr>
            </w:rPrChange>
          </w:rPr>
          <w:t>AS</w:t>
        </w:r>
      </w:ins>
    </w:p>
    <w:p w14:paraId="50B03B03" w14:textId="77777777" w:rsidR="00FF580A" w:rsidRPr="00FF580A" w:rsidRDefault="00FF580A">
      <w:pPr>
        <w:pStyle w:val="HTMLPreformatted"/>
        <w:divId w:val="105394509"/>
        <w:rPr>
          <w:ins w:id="7788" w:author="shorny" w:date="2014-06-09T18:34:00Z"/>
          <w:sz w:val="18"/>
          <w:rPrChange w:id="7789" w:author="shorny" w:date="2014-06-09T18:34:00Z">
            <w:rPr>
              <w:ins w:id="7790" w:author="shorny" w:date="2014-06-09T18:34:00Z"/>
            </w:rPr>
          </w:rPrChange>
        </w:rPr>
      </w:pPr>
      <w:ins w:id="7791" w:author="shorny" w:date="2014-06-09T18:34:00Z">
        <w:r w:rsidRPr="00FF580A">
          <w:rPr>
            <w:rStyle w:val="keyword1"/>
            <w:sz w:val="18"/>
            <w:rPrChange w:id="7792" w:author="shorny" w:date="2014-06-09T18:34:00Z">
              <w:rPr>
                <w:rStyle w:val="keyword1"/>
              </w:rPr>
            </w:rPrChange>
          </w:rPr>
          <w:t>SELECT</w:t>
        </w:r>
      </w:ins>
    </w:p>
    <w:p w14:paraId="13D4CFA3" w14:textId="77777777" w:rsidR="00FF580A" w:rsidRPr="00FF580A" w:rsidRDefault="00FF580A">
      <w:pPr>
        <w:pStyle w:val="HTMLPreformatted"/>
        <w:divId w:val="105394509"/>
        <w:rPr>
          <w:ins w:id="7793" w:author="shorny" w:date="2014-06-09T18:34:00Z"/>
          <w:sz w:val="18"/>
          <w:rPrChange w:id="7794" w:author="shorny" w:date="2014-06-09T18:34:00Z">
            <w:rPr>
              <w:ins w:id="7795" w:author="shorny" w:date="2014-06-09T18:34:00Z"/>
            </w:rPr>
          </w:rPrChange>
        </w:rPr>
      </w:pPr>
      <w:ins w:id="7796" w:author="shorny" w:date="2014-06-09T18:34:00Z">
        <w:r w:rsidRPr="00FF580A">
          <w:rPr>
            <w:sz w:val="18"/>
            <w:rPrChange w:id="7797" w:author="shorny" w:date="2014-06-09T18:34:00Z">
              <w:rPr/>
            </w:rPrChange>
          </w:rPr>
          <w:t xml:space="preserve">  AppExpand.ApplicationID,</w:t>
        </w:r>
      </w:ins>
    </w:p>
    <w:p w14:paraId="662E691E" w14:textId="77777777" w:rsidR="00FF580A" w:rsidRPr="00FF580A" w:rsidRDefault="00FF580A">
      <w:pPr>
        <w:pStyle w:val="HTMLPreformatted"/>
        <w:divId w:val="105394509"/>
        <w:rPr>
          <w:ins w:id="7798" w:author="shorny" w:date="2014-06-09T18:34:00Z"/>
          <w:sz w:val="18"/>
          <w:rPrChange w:id="7799" w:author="shorny" w:date="2014-06-09T18:34:00Z">
            <w:rPr>
              <w:ins w:id="7800" w:author="shorny" w:date="2014-06-09T18:34:00Z"/>
            </w:rPr>
          </w:rPrChange>
        </w:rPr>
      </w:pPr>
      <w:ins w:id="7801" w:author="shorny" w:date="2014-06-09T18:34:00Z">
        <w:r w:rsidRPr="00FF580A">
          <w:rPr>
            <w:sz w:val="18"/>
            <w:rPrChange w:id="7802" w:author="shorny" w:date="2014-06-09T18:34:00Z">
              <w:rPr/>
            </w:rPrChange>
          </w:rPr>
          <w:t xml:space="preserve">  AppExpand.FName,</w:t>
        </w:r>
      </w:ins>
    </w:p>
    <w:p w14:paraId="1D8399FD" w14:textId="77777777" w:rsidR="00FF580A" w:rsidRPr="00FF580A" w:rsidRDefault="00FF580A">
      <w:pPr>
        <w:pStyle w:val="HTMLPreformatted"/>
        <w:divId w:val="105394509"/>
        <w:rPr>
          <w:ins w:id="7803" w:author="shorny" w:date="2014-06-09T18:34:00Z"/>
          <w:sz w:val="18"/>
          <w:rPrChange w:id="7804" w:author="shorny" w:date="2014-06-09T18:34:00Z">
            <w:rPr>
              <w:ins w:id="7805" w:author="shorny" w:date="2014-06-09T18:34:00Z"/>
            </w:rPr>
          </w:rPrChange>
        </w:rPr>
      </w:pPr>
      <w:ins w:id="7806" w:author="shorny" w:date="2014-06-09T18:34:00Z">
        <w:r w:rsidRPr="00FF580A">
          <w:rPr>
            <w:sz w:val="18"/>
            <w:rPrChange w:id="7807" w:author="shorny" w:date="2014-06-09T18:34:00Z">
              <w:rPr/>
            </w:rPrChange>
          </w:rPr>
          <w:t xml:space="preserve">  AppExpand.LName,</w:t>
        </w:r>
      </w:ins>
    </w:p>
    <w:p w14:paraId="5CB73C93" w14:textId="77777777" w:rsidR="00FF580A" w:rsidRPr="00FF580A" w:rsidRDefault="00FF580A">
      <w:pPr>
        <w:pStyle w:val="HTMLPreformatted"/>
        <w:divId w:val="105394509"/>
        <w:rPr>
          <w:ins w:id="7808" w:author="shorny" w:date="2014-06-09T18:34:00Z"/>
          <w:sz w:val="18"/>
          <w:rPrChange w:id="7809" w:author="shorny" w:date="2014-06-09T18:34:00Z">
            <w:rPr>
              <w:ins w:id="7810" w:author="shorny" w:date="2014-06-09T18:34:00Z"/>
            </w:rPr>
          </w:rPrChange>
        </w:rPr>
      </w:pPr>
      <w:ins w:id="7811" w:author="shorny" w:date="2014-06-09T18:34:00Z">
        <w:r w:rsidRPr="00FF580A">
          <w:rPr>
            <w:sz w:val="18"/>
            <w:rPrChange w:id="7812" w:author="shorny" w:date="2014-06-09T18:34:00Z">
              <w:rPr/>
            </w:rPrChange>
          </w:rPr>
          <w:t xml:space="preserve">  AppExpand.Email,</w:t>
        </w:r>
      </w:ins>
    </w:p>
    <w:p w14:paraId="7C9BC00C" w14:textId="77777777" w:rsidR="00FF580A" w:rsidRPr="00FF580A" w:rsidRDefault="00FF580A">
      <w:pPr>
        <w:pStyle w:val="HTMLPreformatted"/>
        <w:divId w:val="105394509"/>
        <w:rPr>
          <w:ins w:id="7813" w:author="shorny" w:date="2014-06-09T18:34:00Z"/>
          <w:sz w:val="18"/>
          <w:rPrChange w:id="7814" w:author="shorny" w:date="2014-06-09T18:34:00Z">
            <w:rPr>
              <w:ins w:id="7815" w:author="shorny" w:date="2014-06-09T18:34:00Z"/>
            </w:rPr>
          </w:rPrChange>
        </w:rPr>
      </w:pPr>
      <w:ins w:id="7816" w:author="shorny" w:date="2014-06-09T18:34:00Z">
        <w:r w:rsidRPr="00FF580A">
          <w:rPr>
            <w:sz w:val="18"/>
            <w:rPrChange w:id="7817" w:author="shorny" w:date="2014-06-09T18:34:00Z">
              <w:rPr/>
            </w:rPrChange>
          </w:rPr>
          <w:t xml:space="preserve">  PrimaryUSM.FName </w:t>
        </w:r>
        <w:r w:rsidRPr="00FF580A">
          <w:rPr>
            <w:rStyle w:val="keyword1"/>
            <w:sz w:val="18"/>
            <w:rPrChange w:id="7818" w:author="shorny" w:date="2014-06-09T18:34:00Z">
              <w:rPr>
                <w:rStyle w:val="keyword1"/>
              </w:rPr>
            </w:rPrChange>
          </w:rPr>
          <w:t>AS</w:t>
        </w:r>
        <w:r w:rsidRPr="00FF580A">
          <w:rPr>
            <w:sz w:val="18"/>
            <w:rPrChange w:id="7819" w:author="shorny" w:date="2014-06-09T18:34:00Z">
              <w:rPr/>
            </w:rPrChange>
          </w:rPr>
          <w:t xml:space="preserve"> PrimarySupervisorFName,</w:t>
        </w:r>
      </w:ins>
    </w:p>
    <w:p w14:paraId="7E2374BB" w14:textId="77777777" w:rsidR="00FF580A" w:rsidRPr="00FF580A" w:rsidRDefault="00FF580A">
      <w:pPr>
        <w:pStyle w:val="HTMLPreformatted"/>
        <w:divId w:val="105394509"/>
        <w:rPr>
          <w:ins w:id="7820" w:author="shorny" w:date="2014-06-09T18:34:00Z"/>
          <w:sz w:val="18"/>
          <w:rPrChange w:id="7821" w:author="shorny" w:date="2014-06-09T18:34:00Z">
            <w:rPr>
              <w:ins w:id="7822" w:author="shorny" w:date="2014-06-09T18:34:00Z"/>
            </w:rPr>
          </w:rPrChange>
        </w:rPr>
      </w:pPr>
      <w:ins w:id="7823" w:author="shorny" w:date="2014-06-09T18:34:00Z">
        <w:r w:rsidRPr="00FF580A">
          <w:rPr>
            <w:sz w:val="18"/>
            <w:rPrChange w:id="7824" w:author="shorny" w:date="2014-06-09T18:34:00Z">
              <w:rPr/>
            </w:rPrChange>
          </w:rPr>
          <w:t xml:space="preserve">  PrimaryUSM.LName </w:t>
        </w:r>
        <w:r w:rsidRPr="00FF580A">
          <w:rPr>
            <w:rStyle w:val="keyword1"/>
            <w:sz w:val="18"/>
            <w:rPrChange w:id="7825" w:author="shorny" w:date="2014-06-09T18:34:00Z">
              <w:rPr>
                <w:rStyle w:val="keyword1"/>
              </w:rPr>
            </w:rPrChange>
          </w:rPr>
          <w:t>AS</w:t>
        </w:r>
        <w:r w:rsidRPr="00FF580A">
          <w:rPr>
            <w:sz w:val="18"/>
            <w:rPrChange w:id="7826" w:author="shorny" w:date="2014-06-09T18:34:00Z">
              <w:rPr/>
            </w:rPrChange>
          </w:rPr>
          <w:t xml:space="preserve"> PrimarySupervisorLName,</w:t>
        </w:r>
      </w:ins>
    </w:p>
    <w:p w14:paraId="31422B30" w14:textId="77777777" w:rsidR="00FF580A" w:rsidRPr="00FF580A" w:rsidRDefault="00FF580A">
      <w:pPr>
        <w:pStyle w:val="HTMLPreformatted"/>
        <w:divId w:val="105394509"/>
        <w:rPr>
          <w:ins w:id="7827" w:author="shorny" w:date="2014-06-09T18:34:00Z"/>
          <w:sz w:val="18"/>
          <w:rPrChange w:id="7828" w:author="shorny" w:date="2014-06-09T18:34:00Z">
            <w:rPr>
              <w:ins w:id="7829" w:author="shorny" w:date="2014-06-09T18:34:00Z"/>
            </w:rPr>
          </w:rPrChange>
        </w:rPr>
      </w:pPr>
      <w:ins w:id="7830" w:author="shorny" w:date="2014-06-09T18:34:00Z">
        <w:r w:rsidRPr="00FF580A">
          <w:rPr>
            <w:sz w:val="18"/>
            <w:rPrChange w:id="7831" w:author="shorny" w:date="2014-06-09T18:34:00Z">
              <w:rPr/>
            </w:rPrChange>
          </w:rPr>
          <w:t xml:space="preserve">  </w:t>
        </w:r>
        <w:r w:rsidRPr="00FF580A">
          <w:rPr>
            <w:rStyle w:val="builtin1"/>
            <w:sz w:val="18"/>
            <w:rPrChange w:id="7832" w:author="shorny" w:date="2014-06-09T18:34:00Z">
              <w:rPr>
                <w:rStyle w:val="builtin1"/>
              </w:rPr>
            </w:rPrChange>
          </w:rPr>
          <w:t>COUNT</w:t>
        </w:r>
        <w:r w:rsidRPr="00FF580A">
          <w:rPr>
            <w:sz w:val="18"/>
            <w:rPrChange w:id="7833" w:author="shorny" w:date="2014-06-09T18:34:00Z">
              <w:rPr/>
            </w:rPrChange>
          </w:rPr>
          <w:t xml:space="preserve">(AssociateSuper.StaffID) </w:t>
        </w:r>
        <w:r w:rsidRPr="00FF580A">
          <w:rPr>
            <w:rStyle w:val="keyword1"/>
            <w:sz w:val="18"/>
            <w:rPrChange w:id="7834" w:author="shorny" w:date="2014-06-09T18:34:00Z">
              <w:rPr>
                <w:rStyle w:val="keyword1"/>
              </w:rPr>
            </w:rPrChange>
          </w:rPr>
          <w:t>AS</w:t>
        </w:r>
        <w:r w:rsidRPr="00FF580A">
          <w:rPr>
            <w:sz w:val="18"/>
            <w:rPrChange w:id="7835" w:author="shorny" w:date="2014-06-09T18:34:00Z">
              <w:rPr/>
            </w:rPrChange>
          </w:rPr>
          <w:t xml:space="preserve"> `Associate supervisor </w:t>
        </w:r>
        <w:r w:rsidRPr="00FF580A">
          <w:rPr>
            <w:rStyle w:val="builtin1"/>
            <w:sz w:val="18"/>
            <w:rPrChange w:id="7836" w:author="shorny" w:date="2014-06-09T18:34:00Z">
              <w:rPr>
                <w:rStyle w:val="builtin1"/>
              </w:rPr>
            </w:rPrChange>
          </w:rPr>
          <w:t>count</w:t>
        </w:r>
        <w:r w:rsidRPr="00FF580A">
          <w:rPr>
            <w:sz w:val="18"/>
            <w:rPrChange w:id="7837" w:author="shorny" w:date="2014-06-09T18:34:00Z">
              <w:rPr/>
            </w:rPrChange>
          </w:rPr>
          <w:t>`,</w:t>
        </w:r>
      </w:ins>
    </w:p>
    <w:p w14:paraId="527F90A6" w14:textId="77777777" w:rsidR="00FF580A" w:rsidRPr="00FF580A" w:rsidRDefault="00FF580A">
      <w:pPr>
        <w:pStyle w:val="HTMLPreformatted"/>
        <w:divId w:val="105394509"/>
        <w:rPr>
          <w:ins w:id="7838" w:author="shorny" w:date="2014-06-09T18:34:00Z"/>
          <w:sz w:val="18"/>
          <w:rPrChange w:id="7839" w:author="shorny" w:date="2014-06-09T18:34:00Z">
            <w:rPr>
              <w:ins w:id="7840" w:author="shorny" w:date="2014-06-09T18:34:00Z"/>
            </w:rPr>
          </w:rPrChange>
        </w:rPr>
      </w:pPr>
      <w:ins w:id="7841" w:author="shorny" w:date="2014-06-09T18:34:00Z">
        <w:r w:rsidRPr="00FF580A">
          <w:rPr>
            <w:sz w:val="18"/>
            <w:rPrChange w:id="7842" w:author="shorny" w:date="2014-06-09T18:34:00Z">
              <w:rPr/>
            </w:rPrChange>
          </w:rPr>
          <w:t xml:space="preserve">  LastModifiedByUSM.FName </w:t>
        </w:r>
        <w:r w:rsidRPr="00FF580A">
          <w:rPr>
            <w:rStyle w:val="keyword1"/>
            <w:sz w:val="18"/>
            <w:rPrChange w:id="7843" w:author="shorny" w:date="2014-06-09T18:34:00Z">
              <w:rPr>
                <w:rStyle w:val="keyword1"/>
              </w:rPr>
            </w:rPrChange>
          </w:rPr>
          <w:t>AS</w:t>
        </w:r>
        <w:r w:rsidRPr="00FF580A">
          <w:rPr>
            <w:sz w:val="18"/>
            <w:rPrChange w:id="7844" w:author="shorny" w:date="2014-06-09T18:34:00Z">
              <w:rPr/>
            </w:rPrChange>
          </w:rPr>
          <w:t xml:space="preserve"> LastModifiedByFName,</w:t>
        </w:r>
      </w:ins>
    </w:p>
    <w:p w14:paraId="02DD23B3" w14:textId="77777777" w:rsidR="00FF580A" w:rsidRPr="00FF580A" w:rsidRDefault="00FF580A">
      <w:pPr>
        <w:pStyle w:val="HTMLPreformatted"/>
        <w:divId w:val="105394509"/>
        <w:rPr>
          <w:ins w:id="7845" w:author="shorny" w:date="2014-06-09T18:34:00Z"/>
          <w:sz w:val="18"/>
          <w:rPrChange w:id="7846" w:author="shorny" w:date="2014-06-09T18:34:00Z">
            <w:rPr>
              <w:ins w:id="7847" w:author="shorny" w:date="2014-06-09T18:34:00Z"/>
            </w:rPr>
          </w:rPrChange>
        </w:rPr>
      </w:pPr>
      <w:ins w:id="7848" w:author="shorny" w:date="2014-06-09T18:34:00Z">
        <w:r w:rsidRPr="00FF580A">
          <w:rPr>
            <w:sz w:val="18"/>
            <w:rPrChange w:id="7849" w:author="shorny" w:date="2014-06-09T18:34:00Z">
              <w:rPr/>
            </w:rPrChange>
          </w:rPr>
          <w:t xml:space="preserve">  LastModifiedByUSM.LName </w:t>
        </w:r>
        <w:r w:rsidRPr="00FF580A">
          <w:rPr>
            <w:rStyle w:val="keyword1"/>
            <w:sz w:val="18"/>
            <w:rPrChange w:id="7850" w:author="shorny" w:date="2014-06-09T18:34:00Z">
              <w:rPr>
                <w:rStyle w:val="keyword1"/>
              </w:rPr>
            </w:rPrChange>
          </w:rPr>
          <w:t>AS</w:t>
        </w:r>
        <w:r w:rsidRPr="00FF580A">
          <w:rPr>
            <w:sz w:val="18"/>
            <w:rPrChange w:id="7851" w:author="shorny" w:date="2014-06-09T18:34:00Z">
              <w:rPr/>
            </w:rPrChange>
          </w:rPr>
          <w:t xml:space="preserve"> LastModifiedByLName</w:t>
        </w:r>
      </w:ins>
    </w:p>
    <w:p w14:paraId="78AF3303" w14:textId="77777777" w:rsidR="00FF580A" w:rsidRPr="00FF580A" w:rsidRDefault="00FF580A">
      <w:pPr>
        <w:pStyle w:val="HTMLPreformatted"/>
        <w:divId w:val="105394509"/>
        <w:rPr>
          <w:ins w:id="7852" w:author="shorny" w:date="2014-06-09T18:34:00Z"/>
          <w:sz w:val="18"/>
          <w:rPrChange w:id="7853" w:author="shorny" w:date="2014-06-09T18:34:00Z">
            <w:rPr>
              <w:ins w:id="7854" w:author="shorny" w:date="2014-06-09T18:34:00Z"/>
            </w:rPr>
          </w:rPrChange>
        </w:rPr>
      </w:pPr>
      <w:ins w:id="7855" w:author="shorny" w:date="2014-06-09T18:34:00Z">
        <w:r w:rsidRPr="00FF580A">
          <w:rPr>
            <w:rStyle w:val="keyword1"/>
            <w:sz w:val="18"/>
            <w:rPrChange w:id="7856" w:author="shorny" w:date="2014-06-09T18:34:00Z">
              <w:rPr>
                <w:rStyle w:val="keyword1"/>
              </w:rPr>
            </w:rPrChange>
          </w:rPr>
          <w:t>FROM</w:t>
        </w:r>
        <w:r w:rsidRPr="00FF580A">
          <w:rPr>
            <w:sz w:val="18"/>
            <w:rPrChange w:id="7857" w:author="shorny" w:date="2014-06-09T18:34:00Z">
              <w:rPr/>
            </w:rPrChange>
          </w:rPr>
          <w:t xml:space="preserve"> Application_Ongoing_Expanded </w:t>
        </w:r>
        <w:r w:rsidRPr="00FF580A">
          <w:rPr>
            <w:rStyle w:val="keyword1"/>
            <w:sz w:val="18"/>
            <w:rPrChange w:id="7858" w:author="shorny" w:date="2014-06-09T18:34:00Z">
              <w:rPr>
                <w:rStyle w:val="keyword1"/>
              </w:rPr>
            </w:rPrChange>
          </w:rPr>
          <w:t>AS</w:t>
        </w:r>
        <w:r w:rsidRPr="00FF580A">
          <w:rPr>
            <w:sz w:val="18"/>
            <w:rPrChange w:id="7859" w:author="shorny" w:date="2014-06-09T18:34:00Z">
              <w:rPr/>
            </w:rPrChange>
          </w:rPr>
          <w:t xml:space="preserve"> AppExpand</w:t>
        </w:r>
      </w:ins>
    </w:p>
    <w:p w14:paraId="7444E1A4" w14:textId="77777777" w:rsidR="00FF580A" w:rsidRPr="00FF580A" w:rsidRDefault="00FF580A">
      <w:pPr>
        <w:pStyle w:val="HTMLPreformatted"/>
        <w:divId w:val="105394509"/>
        <w:rPr>
          <w:ins w:id="7860" w:author="shorny" w:date="2014-06-09T18:34:00Z"/>
          <w:sz w:val="18"/>
          <w:rPrChange w:id="7861" w:author="shorny" w:date="2014-06-09T18:34:00Z">
            <w:rPr>
              <w:ins w:id="7862" w:author="shorny" w:date="2014-06-09T18:34:00Z"/>
            </w:rPr>
          </w:rPrChange>
        </w:rPr>
      </w:pPr>
      <w:ins w:id="7863" w:author="shorny" w:date="2014-06-09T18:34:00Z">
        <w:r w:rsidRPr="00FF580A">
          <w:rPr>
            <w:rStyle w:val="keyword1"/>
            <w:sz w:val="18"/>
            <w:rPrChange w:id="7864" w:author="shorny" w:date="2014-06-09T18:34:00Z">
              <w:rPr>
                <w:rStyle w:val="keyword1"/>
              </w:rPr>
            </w:rPrChange>
          </w:rPr>
          <w:t>LEFT</w:t>
        </w:r>
        <w:r w:rsidRPr="00FF580A">
          <w:rPr>
            <w:sz w:val="18"/>
            <w:rPrChange w:id="7865" w:author="shorny" w:date="2014-06-09T18:34:00Z">
              <w:rPr/>
            </w:rPrChange>
          </w:rPr>
          <w:t xml:space="preserve"> </w:t>
        </w:r>
        <w:r w:rsidRPr="00FF580A">
          <w:rPr>
            <w:rStyle w:val="keyword1"/>
            <w:sz w:val="18"/>
            <w:rPrChange w:id="7866" w:author="shorny" w:date="2014-06-09T18:34:00Z">
              <w:rPr>
                <w:rStyle w:val="keyword1"/>
              </w:rPr>
            </w:rPrChange>
          </w:rPr>
          <w:t>JOIN</w:t>
        </w:r>
        <w:r w:rsidRPr="00FF580A">
          <w:rPr>
            <w:sz w:val="18"/>
            <w:rPrChange w:id="7867" w:author="shorny" w:date="2014-06-09T18:34:00Z">
              <w:rPr/>
            </w:rPrChange>
          </w:rPr>
          <w:t xml:space="preserve"> (`Supervise </w:t>
        </w:r>
        <w:r w:rsidRPr="00FF580A">
          <w:rPr>
            <w:rStyle w:val="keyword1"/>
            <w:sz w:val="18"/>
            <w:rPrChange w:id="7868" w:author="shorny" w:date="2014-06-09T18:34:00Z">
              <w:rPr>
                <w:rStyle w:val="keyword1"/>
              </w:rPr>
            </w:rPrChange>
          </w:rPr>
          <w:t>as</w:t>
        </w:r>
        <w:r w:rsidRPr="00FF580A">
          <w:rPr>
            <w:sz w:val="18"/>
            <w:rPrChange w:id="7869" w:author="shorny" w:date="2014-06-09T18:34:00Z">
              <w:rPr/>
            </w:rPrChange>
          </w:rPr>
          <w:t xml:space="preserve"> </w:t>
        </w:r>
        <w:r w:rsidRPr="00FF580A">
          <w:rPr>
            <w:rStyle w:val="keyword1"/>
            <w:sz w:val="18"/>
            <w:rPrChange w:id="7870" w:author="shorny" w:date="2014-06-09T18:34:00Z">
              <w:rPr>
                <w:rStyle w:val="keyword1"/>
              </w:rPr>
            </w:rPrChange>
          </w:rPr>
          <w:t>primary</w:t>
        </w:r>
        <w:r w:rsidRPr="00FF580A">
          <w:rPr>
            <w:sz w:val="18"/>
            <w:rPrChange w:id="7871" w:author="shorny" w:date="2014-06-09T18:34:00Z">
              <w:rPr/>
            </w:rPrChange>
          </w:rPr>
          <w:t xml:space="preserve">` </w:t>
        </w:r>
        <w:r w:rsidRPr="00FF580A">
          <w:rPr>
            <w:rStyle w:val="keyword1"/>
            <w:sz w:val="18"/>
            <w:rPrChange w:id="7872" w:author="shorny" w:date="2014-06-09T18:34:00Z">
              <w:rPr>
                <w:rStyle w:val="keyword1"/>
              </w:rPr>
            </w:rPrChange>
          </w:rPr>
          <w:t>AS</w:t>
        </w:r>
        <w:r w:rsidRPr="00FF580A">
          <w:rPr>
            <w:sz w:val="18"/>
            <w:rPrChange w:id="7873" w:author="shorny" w:date="2014-06-09T18:34:00Z">
              <w:rPr/>
            </w:rPrChange>
          </w:rPr>
          <w:t xml:space="preserve"> PrimarySuper,</w:t>
        </w:r>
      </w:ins>
    </w:p>
    <w:p w14:paraId="11914266" w14:textId="77777777" w:rsidR="00FF580A" w:rsidRPr="00FF580A" w:rsidRDefault="00FF580A">
      <w:pPr>
        <w:pStyle w:val="HTMLPreformatted"/>
        <w:divId w:val="105394509"/>
        <w:rPr>
          <w:ins w:id="7874" w:author="shorny" w:date="2014-06-09T18:34:00Z"/>
          <w:sz w:val="18"/>
          <w:rPrChange w:id="7875" w:author="shorny" w:date="2014-06-09T18:34:00Z">
            <w:rPr>
              <w:ins w:id="7876" w:author="shorny" w:date="2014-06-09T18:34:00Z"/>
            </w:rPr>
          </w:rPrChange>
        </w:rPr>
      </w:pPr>
      <w:ins w:id="7877" w:author="shorny" w:date="2014-06-09T18:34:00Z">
        <w:r w:rsidRPr="00FF580A">
          <w:rPr>
            <w:sz w:val="18"/>
            <w:rPrChange w:id="7878" w:author="shorny" w:date="2014-06-09T18:34:00Z">
              <w:rPr/>
            </w:rPrChange>
          </w:rPr>
          <w:t xml:space="preserve">           `University Staff Member` </w:t>
        </w:r>
        <w:r w:rsidRPr="00FF580A">
          <w:rPr>
            <w:rStyle w:val="keyword1"/>
            <w:sz w:val="18"/>
            <w:rPrChange w:id="7879" w:author="shorny" w:date="2014-06-09T18:34:00Z">
              <w:rPr>
                <w:rStyle w:val="keyword1"/>
              </w:rPr>
            </w:rPrChange>
          </w:rPr>
          <w:t>AS</w:t>
        </w:r>
        <w:r w:rsidRPr="00FF580A">
          <w:rPr>
            <w:sz w:val="18"/>
            <w:rPrChange w:id="7880" w:author="shorny" w:date="2014-06-09T18:34:00Z">
              <w:rPr/>
            </w:rPrChange>
          </w:rPr>
          <w:t xml:space="preserve"> PrimaryUSM)</w:t>
        </w:r>
      </w:ins>
    </w:p>
    <w:p w14:paraId="0CACF33D" w14:textId="77777777" w:rsidR="00FF580A" w:rsidRPr="00FF580A" w:rsidRDefault="00FF580A">
      <w:pPr>
        <w:pStyle w:val="HTMLPreformatted"/>
        <w:divId w:val="105394509"/>
        <w:rPr>
          <w:ins w:id="7881" w:author="shorny" w:date="2014-06-09T18:34:00Z"/>
          <w:sz w:val="18"/>
          <w:rPrChange w:id="7882" w:author="shorny" w:date="2014-06-09T18:34:00Z">
            <w:rPr>
              <w:ins w:id="7883" w:author="shorny" w:date="2014-06-09T18:34:00Z"/>
            </w:rPr>
          </w:rPrChange>
        </w:rPr>
      </w:pPr>
      <w:ins w:id="7884" w:author="shorny" w:date="2014-06-09T18:34:00Z">
        <w:r w:rsidRPr="00FF580A">
          <w:rPr>
            <w:sz w:val="18"/>
            <w:rPrChange w:id="7885" w:author="shorny" w:date="2014-06-09T18:34:00Z">
              <w:rPr/>
            </w:rPrChange>
          </w:rPr>
          <w:t xml:space="preserve">  </w:t>
        </w:r>
        <w:r w:rsidRPr="00FF580A">
          <w:rPr>
            <w:rStyle w:val="keyword1"/>
            <w:sz w:val="18"/>
            <w:rPrChange w:id="7886" w:author="shorny" w:date="2014-06-09T18:34:00Z">
              <w:rPr>
                <w:rStyle w:val="keyword1"/>
              </w:rPr>
            </w:rPrChange>
          </w:rPr>
          <w:t>ON</w:t>
        </w:r>
        <w:r w:rsidRPr="00FF580A">
          <w:rPr>
            <w:sz w:val="18"/>
            <w:rPrChange w:id="7887" w:author="shorny" w:date="2014-06-09T18:34:00Z">
              <w:rPr/>
            </w:rPrChange>
          </w:rPr>
          <w:t xml:space="preserve"> (AppExpand.ApplicationID = PrimarySuper.ApplicationID</w:t>
        </w:r>
      </w:ins>
    </w:p>
    <w:p w14:paraId="61FC16C4" w14:textId="77777777" w:rsidR="00FF580A" w:rsidRPr="00FF580A" w:rsidRDefault="00FF580A">
      <w:pPr>
        <w:pStyle w:val="HTMLPreformatted"/>
        <w:divId w:val="105394509"/>
        <w:rPr>
          <w:ins w:id="7888" w:author="shorny" w:date="2014-06-09T18:34:00Z"/>
          <w:sz w:val="18"/>
          <w:rPrChange w:id="7889" w:author="shorny" w:date="2014-06-09T18:34:00Z">
            <w:rPr>
              <w:ins w:id="7890" w:author="shorny" w:date="2014-06-09T18:34:00Z"/>
            </w:rPr>
          </w:rPrChange>
        </w:rPr>
      </w:pPr>
      <w:ins w:id="7891" w:author="shorny" w:date="2014-06-09T18:34:00Z">
        <w:r w:rsidRPr="00FF580A">
          <w:rPr>
            <w:sz w:val="18"/>
            <w:rPrChange w:id="7892" w:author="shorny" w:date="2014-06-09T18:34:00Z">
              <w:rPr/>
            </w:rPrChange>
          </w:rPr>
          <w:t xml:space="preserve">      </w:t>
        </w:r>
        <w:r w:rsidRPr="00FF580A">
          <w:rPr>
            <w:rStyle w:val="keyword1"/>
            <w:sz w:val="18"/>
            <w:rPrChange w:id="7893" w:author="shorny" w:date="2014-06-09T18:34:00Z">
              <w:rPr>
                <w:rStyle w:val="keyword1"/>
              </w:rPr>
            </w:rPrChange>
          </w:rPr>
          <w:t>AND</w:t>
        </w:r>
        <w:r w:rsidRPr="00FF580A">
          <w:rPr>
            <w:sz w:val="18"/>
            <w:rPrChange w:id="7894" w:author="shorny" w:date="2014-06-09T18:34:00Z">
              <w:rPr/>
            </w:rPrChange>
          </w:rPr>
          <w:t xml:space="preserve"> PrimarySuper.StaffID = PrimaryUSM.StaffID)</w:t>
        </w:r>
      </w:ins>
    </w:p>
    <w:p w14:paraId="1F025278" w14:textId="77777777" w:rsidR="00FF580A" w:rsidRPr="00FF580A" w:rsidRDefault="00FF580A">
      <w:pPr>
        <w:pStyle w:val="HTMLPreformatted"/>
        <w:divId w:val="105394509"/>
        <w:rPr>
          <w:ins w:id="7895" w:author="shorny" w:date="2014-06-09T18:34:00Z"/>
          <w:sz w:val="18"/>
          <w:rPrChange w:id="7896" w:author="shorny" w:date="2014-06-09T18:34:00Z">
            <w:rPr>
              <w:ins w:id="7897" w:author="shorny" w:date="2014-06-09T18:34:00Z"/>
            </w:rPr>
          </w:rPrChange>
        </w:rPr>
      </w:pPr>
      <w:ins w:id="7898" w:author="shorny" w:date="2014-06-09T18:34:00Z">
        <w:r w:rsidRPr="00FF580A">
          <w:rPr>
            <w:rStyle w:val="keyword1"/>
            <w:sz w:val="18"/>
            <w:rPrChange w:id="7899" w:author="shorny" w:date="2014-06-09T18:34:00Z">
              <w:rPr>
                <w:rStyle w:val="keyword1"/>
              </w:rPr>
            </w:rPrChange>
          </w:rPr>
          <w:t>LEFT</w:t>
        </w:r>
        <w:r w:rsidRPr="00FF580A">
          <w:rPr>
            <w:sz w:val="18"/>
            <w:rPrChange w:id="7900" w:author="shorny" w:date="2014-06-09T18:34:00Z">
              <w:rPr/>
            </w:rPrChange>
          </w:rPr>
          <w:t xml:space="preserve"> </w:t>
        </w:r>
        <w:r w:rsidRPr="00FF580A">
          <w:rPr>
            <w:rStyle w:val="keyword1"/>
            <w:sz w:val="18"/>
            <w:rPrChange w:id="7901" w:author="shorny" w:date="2014-06-09T18:34:00Z">
              <w:rPr>
                <w:rStyle w:val="keyword1"/>
              </w:rPr>
            </w:rPrChange>
          </w:rPr>
          <w:t>JOIN</w:t>
        </w:r>
        <w:r w:rsidRPr="00FF580A">
          <w:rPr>
            <w:sz w:val="18"/>
            <w:rPrChange w:id="7902" w:author="shorny" w:date="2014-06-09T18:34:00Z">
              <w:rPr/>
            </w:rPrChange>
          </w:rPr>
          <w:t xml:space="preserve"> (`Supervise </w:t>
        </w:r>
        <w:r w:rsidRPr="00FF580A">
          <w:rPr>
            <w:rStyle w:val="keyword1"/>
            <w:sz w:val="18"/>
            <w:rPrChange w:id="7903" w:author="shorny" w:date="2014-06-09T18:34:00Z">
              <w:rPr>
                <w:rStyle w:val="keyword1"/>
              </w:rPr>
            </w:rPrChange>
          </w:rPr>
          <w:t>as</w:t>
        </w:r>
        <w:r w:rsidRPr="00FF580A">
          <w:rPr>
            <w:sz w:val="18"/>
            <w:rPrChange w:id="7904" w:author="shorny" w:date="2014-06-09T18:34:00Z">
              <w:rPr/>
            </w:rPrChange>
          </w:rPr>
          <w:t xml:space="preserve"> associate` </w:t>
        </w:r>
        <w:r w:rsidRPr="00FF580A">
          <w:rPr>
            <w:rStyle w:val="keyword1"/>
            <w:sz w:val="18"/>
            <w:rPrChange w:id="7905" w:author="shorny" w:date="2014-06-09T18:34:00Z">
              <w:rPr>
                <w:rStyle w:val="keyword1"/>
              </w:rPr>
            </w:rPrChange>
          </w:rPr>
          <w:t>AS</w:t>
        </w:r>
        <w:r w:rsidRPr="00FF580A">
          <w:rPr>
            <w:sz w:val="18"/>
            <w:rPrChange w:id="7906" w:author="shorny" w:date="2014-06-09T18:34:00Z">
              <w:rPr/>
            </w:rPrChange>
          </w:rPr>
          <w:t xml:space="preserve"> AssociateSuper)</w:t>
        </w:r>
      </w:ins>
    </w:p>
    <w:p w14:paraId="37228356" w14:textId="77777777" w:rsidR="00FF580A" w:rsidRPr="00FF580A" w:rsidRDefault="00FF580A">
      <w:pPr>
        <w:pStyle w:val="HTMLPreformatted"/>
        <w:divId w:val="105394509"/>
        <w:rPr>
          <w:ins w:id="7907" w:author="shorny" w:date="2014-06-09T18:34:00Z"/>
          <w:sz w:val="18"/>
          <w:rPrChange w:id="7908" w:author="shorny" w:date="2014-06-09T18:34:00Z">
            <w:rPr>
              <w:ins w:id="7909" w:author="shorny" w:date="2014-06-09T18:34:00Z"/>
            </w:rPr>
          </w:rPrChange>
        </w:rPr>
      </w:pPr>
      <w:ins w:id="7910" w:author="shorny" w:date="2014-06-09T18:34:00Z">
        <w:r w:rsidRPr="00FF580A">
          <w:rPr>
            <w:sz w:val="18"/>
            <w:rPrChange w:id="7911" w:author="shorny" w:date="2014-06-09T18:34:00Z">
              <w:rPr/>
            </w:rPrChange>
          </w:rPr>
          <w:t xml:space="preserve">  </w:t>
        </w:r>
        <w:r w:rsidRPr="00FF580A">
          <w:rPr>
            <w:rStyle w:val="keyword1"/>
            <w:sz w:val="18"/>
            <w:rPrChange w:id="7912" w:author="shorny" w:date="2014-06-09T18:34:00Z">
              <w:rPr>
                <w:rStyle w:val="keyword1"/>
              </w:rPr>
            </w:rPrChange>
          </w:rPr>
          <w:t>ON</w:t>
        </w:r>
        <w:r w:rsidRPr="00FF580A">
          <w:rPr>
            <w:sz w:val="18"/>
            <w:rPrChange w:id="7913" w:author="shorny" w:date="2014-06-09T18:34:00Z">
              <w:rPr/>
            </w:rPrChange>
          </w:rPr>
          <w:t xml:space="preserve"> (AppExpand.ApplicationID = AssociateSuper.ApplicationID)</w:t>
        </w:r>
      </w:ins>
    </w:p>
    <w:p w14:paraId="4215477E" w14:textId="77777777" w:rsidR="00FF580A" w:rsidRPr="00FF580A" w:rsidRDefault="00FF580A">
      <w:pPr>
        <w:pStyle w:val="HTMLPreformatted"/>
        <w:divId w:val="105394509"/>
        <w:rPr>
          <w:ins w:id="7914" w:author="shorny" w:date="2014-06-09T18:34:00Z"/>
          <w:sz w:val="18"/>
          <w:rPrChange w:id="7915" w:author="shorny" w:date="2014-06-09T18:34:00Z">
            <w:rPr>
              <w:ins w:id="7916" w:author="shorny" w:date="2014-06-09T18:34:00Z"/>
            </w:rPr>
          </w:rPrChange>
        </w:rPr>
      </w:pPr>
      <w:ins w:id="7917" w:author="shorny" w:date="2014-06-09T18:34:00Z">
        <w:r w:rsidRPr="00FF580A">
          <w:rPr>
            <w:rStyle w:val="keyword1"/>
            <w:sz w:val="18"/>
            <w:rPrChange w:id="7918" w:author="shorny" w:date="2014-06-09T18:34:00Z">
              <w:rPr>
                <w:rStyle w:val="keyword1"/>
              </w:rPr>
            </w:rPrChange>
          </w:rPr>
          <w:t>LEFT</w:t>
        </w:r>
        <w:r w:rsidRPr="00FF580A">
          <w:rPr>
            <w:sz w:val="18"/>
            <w:rPrChange w:id="7919" w:author="shorny" w:date="2014-06-09T18:34:00Z">
              <w:rPr/>
            </w:rPrChange>
          </w:rPr>
          <w:t xml:space="preserve"> </w:t>
        </w:r>
        <w:r w:rsidRPr="00FF580A">
          <w:rPr>
            <w:rStyle w:val="keyword1"/>
            <w:sz w:val="18"/>
            <w:rPrChange w:id="7920" w:author="shorny" w:date="2014-06-09T18:34:00Z">
              <w:rPr>
                <w:rStyle w:val="keyword1"/>
              </w:rPr>
            </w:rPrChange>
          </w:rPr>
          <w:t>JOIN</w:t>
        </w:r>
        <w:r w:rsidRPr="00FF580A">
          <w:rPr>
            <w:sz w:val="18"/>
            <w:rPrChange w:id="7921" w:author="shorny" w:date="2014-06-09T18:34:00Z">
              <w:rPr/>
            </w:rPrChange>
          </w:rPr>
          <w:t xml:space="preserve"> (`University Staff Member` </w:t>
        </w:r>
        <w:r w:rsidRPr="00FF580A">
          <w:rPr>
            <w:rStyle w:val="keyword1"/>
            <w:sz w:val="18"/>
            <w:rPrChange w:id="7922" w:author="shorny" w:date="2014-06-09T18:34:00Z">
              <w:rPr>
                <w:rStyle w:val="keyword1"/>
              </w:rPr>
            </w:rPrChange>
          </w:rPr>
          <w:t>AS</w:t>
        </w:r>
        <w:r w:rsidRPr="00FF580A">
          <w:rPr>
            <w:sz w:val="18"/>
            <w:rPrChange w:id="7923" w:author="shorny" w:date="2014-06-09T18:34:00Z">
              <w:rPr/>
            </w:rPrChange>
          </w:rPr>
          <w:t xml:space="preserve"> LastModifiedByUSM)</w:t>
        </w:r>
      </w:ins>
    </w:p>
    <w:p w14:paraId="45649107" w14:textId="77777777" w:rsidR="00FF580A" w:rsidRPr="00FF580A" w:rsidRDefault="00FF580A">
      <w:pPr>
        <w:pStyle w:val="HTMLPreformatted"/>
        <w:divId w:val="105394509"/>
        <w:rPr>
          <w:ins w:id="7924" w:author="shorny" w:date="2014-06-09T18:34:00Z"/>
          <w:sz w:val="18"/>
          <w:rPrChange w:id="7925" w:author="shorny" w:date="2014-06-09T18:34:00Z">
            <w:rPr>
              <w:ins w:id="7926" w:author="shorny" w:date="2014-06-09T18:34:00Z"/>
            </w:rPr>
          </w:rPrChange>
        </w:rPr>
      </w:pPr>
      <w:ins w:id="7927" w:author="shorny" w:date="2014-06-09T18:34:00Z">
        <w:r w:rsidRPr="00FF580A">
          <w:rPr>
            <w:sz w:val="18"/>
            <w:rPrChange w:id="7928" w:author="shorny" w:date="2014-06-09T18:34:00Z">
              <w:rPr/>
            </w:rPrChange>
          </w:rPr>
          <w:t xml:space="preserve">  </w:t>
        </w:r>
        <w:r w:rsidRPr="00FF580A">
          <w:rPr>
            <w:rStyle w:val="keyword1"/>
            <w:sz w:val="18"/>
            <w:rPrChange w:id="7929" w:author="shorny" w:date="2014-06-09T18:34:00Z">
              <w:rPr>
                <w:rStyle w:val="keyword1"/>
              </w:rPr>
            </w:rPrChange>
          </w:rPr>
          <w:t>ON</w:t>
        </w:r>
        <w:r w:rsidRPr="00FF580A">
          <w:rPr>
            <w:sz w:val="18"/>
            <w:rPrChange w:id="7930" w:author="shorny" w:date="2014-06-09T18:34:00Z">
              <w:rPr/>
            </w:rPrChange>
          </w:rPr>
          <w:t xml:space="preserve"> (AppExpand.LastModifiedByStaffID = LastModifiedByUSM.StaffID)</w:t>
        </w:r>
      </w:ins>
    </w:p>
    <w:p w14:paraId="3E1C94BB" w14:textId="77777777" w:rsidR="00FF580A" w:rsidRPr="00FF580A" w:rsidRDefault="00FF580A">
      <w:pPr>
        <w:pStyle w:val="HTMLPreformatted"/>
        <w:divId w:val="105394509"/>
        <w:rPr>
          <w:ins w:id="7931" w:author="shorny" w:date="2014-06-09T18:34:00Z"/>
          <w:sz w:val="18"/>
          <w:rPrChange w:id="7932" w:author="shorny" w:date="2014-06-09T18:34:00Z">
            <w:rPr>
              <w:ins w:id="7933" w:author="shorny" w:date="2014-06-09T18:34:00Z"/>
            </w:rPr>
          </w:rPrChange>
        </w:rPr>
      </w:pPr>
      <w:ins w:id="7934" w:author="shorny" w:date="2014-06-09T18:34:00Z">
        <w:r w:rsidRPr="00FF580A">
          <w:rPr>
            <w:rStyle w:val="keyword1"/>
            <w:sz w:val="18"/>
            <w:rPrChange w:id="7935" w:author="shorny" w:date="2014-06-09T18:34:00Z">
              <w:rPr>
                <w:rStyle w:val="keyword1"/>
              </w:rPr>
            </w:rPrChange>
          </w:rPr>
          <w:t>GROUP</w:t>
        </w:r>
        <w:r w:rsidRPr="00FF580A">
          <w:rPr>
            <w:sz w:val="18"/>
            <w:rPrChange w:id="7936" w:author="shorny" w:date="2014-06-09T18:34:00Z">
              <w:rPr/>
            </w:rPrChange>
          </w:rPr>
          <w:t xml:space="preserve"> </w:t>
        </w:r>
        <w:r w:rsidRPr="00FF580A">
          <w:rPr>
            <w:rStyle w:val="keyword1"/>
            <w:sz w:val="18"/>
            <w:rPrChange w:id="7937" w:author="shorny" w:date="2014-06-09T18:34:00Z">
              <w:rPr>
                <w:rStyle w:val="keyword1"/>
              </w:rPr>
            </w:rPrChange>
          </w:rPr>
          <w:t>BY</w:t>
        </w:r>
        <w:r w:rsidRPr="00FF580A">
          <w:rPr>
            <w:sz w:val="18"/>
            <w:rPrChange w:id="7938" w:author="shorny" w:date="2014-06-09T18:34:00Z">
              <w:rPr/>
            </w:rPrChange>
          </w:rPr>
          <w:t xml:space="preserve"> AppExpand.ApplicationID</w:t>
        </w:r>
      </w:ins>
    </w:p>
    <w:p w14:paraId="6982A5F1" w14:textId="77777777" w:rsidR="00FF580A" w:rsidRPr="00FF580A" w:rsidRDefault="00FF580A">
      <w:pPr>
        <w:pStyle w:val="HTMLPreformatted"/>
        <w:divId w:val="105394509"/>
        <w:rPr>
          <w:ins w:id="7939" w:author="shorny" w:date="2014-06-09T18:34:00Z"/>
          <w:sz w:val="18"/>
          <w:rPrChange w:id="7940" w:author="shorny" w:date="2014-06-09T18:34:00Z">
            <w:rPr>
              <w:ins w:id="7941" w:author="shorny" w:date="2014-06-09T18:34:00Z"/>
            </w:rPr>
          </w:rPrChange>
        </w:rPr>
      </w:pPr>
      <w:ins w:id="7942" w:author="shorny" w:date="2014-06-09T18:34:00Z">
        <w:r w:rsidRPr="00FF580A">
          <w:rPr>
            <w:rStyle w:val="keyword1"/>
            <w:sz w:val="18"/>
            <w:rPrChange w:id="7943" w:author="shorny" w:date="2014-06-09T18:34:00Z">
              <w:rPr>
                <w:rStyle w:val="keyword1"/>
              </w:rPr>
            </w:rPrChange>
          </w:rPr>
          <w:t>ORDER</w:t>
        </w:r>
        <w:r w:rsidRPr="00FF580A">
          <w:rPr>
            <w:sz w:val="18"/>
            <w:rPrChange w:id="7944" w:author="shorny" w:date="2014-06-09T18:34:00Z">
              <w:rPr/>
            </w:rPrChange>
          </w:rPr>
          <w:t xml:space="preserve"> </w:t>
        </w:r>
        <w:r w:rsidRPr="00FF580A">
          <w:rPr>
            <w:rStyle w:val="keyword1"/>
            <w:sz w:val="18"/>
            <w:rPrChange w:id="7945" w:author="shorny" w:date="2014-06-09T18:34:00Z">
              <w:rPr>
                <w:rStyle w:val="keyword1"/>
              </w:rPr>
            </w:rPrChange>
          </w:rPr>
          <w:t>BY</w:t>
        </w:r>
        <w:r w:rsidRPr="00FF580A">
          <w:rPr>
            <w:sz w:val="18"/>
            <w:rPrChange w:id="7946" w:author="shorny" w:date="2014-06-09T18:34:00Z">
              <w:rPr/>
            </w:rPrChange>
          </w:rPr>
          <w:t xml:space="preserve"> LName;</w:t>
        </w:r>
      </w:ins>
    </w:p>
    <w:p w14:paraId="542510DA" w14:textId="77777777" w:rsidR="00FF580A" w:rsidRPr="00FF580A" w:rsidRDefault="00FF580A">
      <w:pPr>
        <w:pStyle w:val="HTMLPreformatted"/>
        <w:divId w:val="105394509"/>
        <w:rPr>
          <w:ins w:id="7947" w:author="shorny" w:date="2014-06-09T18:34:00Z"/>
          <w:sz w:val="18"/>
          <w:rPrChange w:id="7948" w:author="shorny" w:date="2014-06-09T18:34:00Z">
            <w:rPr>
              <w:ins w:id="7949" w:author="shorny" w:date="2014-06-09T18:34:00Z"/>
            </w:rPr>
          </w:rPrChange>
        </w:rPr>
      </w:pPr>
    </w:p>
    <w:p w14:paraId="2D04502A" w14:textId="77777777" w:rsidR="00FF580A" w:rsidRPr="00FF580A" w:rsidRDefault="00FF580A">
      <w:pPr>
        <w:pStyle w:val="HTMLPreformatted"/>
        <w:divId w:val="105394509"/>
        <w:rPr>
          <w:ins w:id="7950" w:author="shorny" w:date="2014-06-09T18:34:00Z"/>
          <w:rStyle w:val="comment1"/>
          <w:sz w:val="18"/>
          <w:rPrChange w:id="7951" w:author="shorny" w:date="2014-06-09T18:34:00Z">
            <w:rPr>
              <w:ins w:id="7952" w:author="shorny" w:date="2014-06-09T18:34:00Z"/>
              <w:rStyle w:val="comment1"/>
            </w:rPr>
          </w:rPrChange>
        </w:rPr>
      </w:pPr>
      <w:ins w:id="7953" w:author="shorny" w:date="2014-06-09T18:34:00Z">
        <w:r w:rsidRPr="00FF580A">
          <w:rPr>
            <w:rStyle w:val="comment1"/>
            <w:sz w:val="18"/>
            <w:rPrChange w:id="7954" w:author="shorny" w:date="2014-06-09T18:34:00Z">
              <w:rPr>
                <w:rStyle w:val="comment1"/>
              </w:rPr>
            </w:rPrChange>
          </w:rPr>
          <w:t>-- a utility view for the view below</w:t>
        </w:r>
      </w:ins>
    </w:p>
    <w:p w14:paraId="1984345A" w14:textId="77777777" w:rsidR="00FF580A" w:rsidRPr="00FF580A" w:rsidRDefault="00FF580A">
      <w:pPr>
        <w:pStyle w:val="HTMLPreformatted"/>
        <w:divId w:val="105394509"/>
        <w:rPr>
          <w:ins w:id="7955" w:author="shorny" w:date="2014-06-09T18:34:00Z"/>
          <w:sz w:val="18"/>
          <w:rPrChange w:id="7956" w:author="shorny" w:date="2014-06-09T18:34:00Z">
            <w:rPr>
              <w:ins w:id="7957" w:author="shorny" w:date="2014-06-09T18:34:00Z"/>
            </w:rPr>
          </w:rPrChange>
        </w:rPr>
      </w:pPr>
      <w:ins w:id="7958" w:author="shorny" w:date="2014-06-09T18:34:00Z">
        <w:r w:rsidRPr="00FF580A">
          <w:rPr>
            <w:rStyle w:val="keyword1"/>
            <w:sz w:val="18"/>
            <w:rPrChange w:id="7959" w:author="shorny" w:date="2014-06-09T18:34:00Z">
              <w:rPr>
                <w:rStyle w:val="keyword1"/>
              </w:rPr>
            </w:rPrChange>
          </w:rPr>
          <w:t>DROP</w:t>
        </w:r>
        <w:r w:rsidRPr="00FF580A">
          <w:rPr>
            <w:sz w:val="18"/>
            <w:rPrChange w:id="7960" w:author="shorny" w:date="2014-06-09T18:34:00Z">
              <w:rPr/>
            </w:rPrChange>
          </w:rPr>
          <w:t xml:space="preserve"> </w:t>
        </w:r>
        <w:r w:rsidRPr="00FF580A">
          <w:rPr>
            <w:rStyle w:val="keyword1"/>
            <w:sz w:val="18"/>
            <w:rPrChange w:id="7961" w:author="shorny" w:date="2014-06-09T18:34:00Z">
              <w:rPr>
                <w:rStyle w:val="keyword1"/>
              </w:rPr>
            </w:rPrChange>
          </w:rPr>
          <w:t>VIEW</w:t>
        </w:r>
        <w:r w:rsidRPr="00FF580A">
          <w:rPr>
            <w:sz w:val="18"/>
            <w:rPrChange w:id="7962" w:author="shorny" w:date="2014-06-09T18:34:00Z">
              <w:rPr/>
            </w:rPrChange>
          </w:rPr>
          <w:t xml:space="preserve"> </w:t>
        </w:r>
        <w:r w:rsidRPr="00FF580A">
          <w:rPr>
            <w:rStyle w:val="function-name1"/>
            <w:sz w:val="18"/>
            <w:rPrChange w:id="7963" w:author="shorny" w:date="2014-06-09T18:34:00Z">
              <w:rPr>
                <w:rStyle w:val="function-name1"/>
              </w:rPr>
            </w:rPrChange>
          </w:rPr>
          <w:t>IF</w:t>
        </w:r>
        <w:r w:rsidRPr="00FF580A">
          <w:rPr>
            <w:sz w:val="18"/>
            <w:rPrChange w:id="7964" w:author="shorny" w:date="2014-06-09T18:34:00Z">
              <w:rPr/>
            </w:rPrChange>
          </w:rPr>
          <w:t xml:space="preserve"> </w:t>
        </w:r>
        <w:r w:rsidRPr="00FF580A">
          <w:rPr>
            <w:rStyle w:val="keyword1"/>
            <w:sz w:val="18"/>
            <w:rPrChange w:id="7965" w:author="shorny" w:date="2014-06-09T18:34:00Z">
              <w:rPr>
                <w:rStyle w:val="keyword1"/>
              </w:rPr>
            </w:rPrChange>
          </w:rPr>
          <w:t>EXISTS</w:t>
        </w:r>
        <w:r w:rsidRPr="00FF580A">
          <w:rPr>
            <w:sz w:val="18"/>
            <w:rPrChange w:id="7966" w:author="shorny" w:date="2014-06-09T18:34:00Z">
              <w:rPr/>
            </w:rPrChange>
          </w:rPr>
          <w:t xml:space="preserve"> Application_Primary_Supervisor ;</w:t>
        </w:r>
      </w:ins>
    </w:p>
    <w:p w14:paraId="7FD9130B" w14:textId="77777777" w:rsidR="00FF580A" w:rsidRPr="00FF580A" w:rsidRDefault="00FF580A">
      <w:pPr>
        <w:pStyle w:val="HTMLPreformatted"/>
        <w:divId w:val="105394509"/>
        <w:rPr>
          <w:ins w:id="7967" w:author="shorny" w:date="2014-06-09T18:34:00Z"/>
          <w:sz w:val="18"/>
          <w:rPrChange w:id="7968" w:author="shorny" w:date="2014-06-09T18:34:00Z">
            <w:rPr>
              <w:ins w:id="7969" w:author="shorny" w:date="2014-06-09T18:34:00Z"/>
            </w:rPr>
          </w:rPrChange>
        </w:rPr>
      </w:pPr>
      <w:ins w:id="7970" w:author="shorny" w:date="2014-06-09T18:34:00Z">
        <w:r w:rsidRPr="00FF580A">
          <w:rPr>
            <w:rStyle w:val="keyword1"/>
            <w:sz w:val="18"/>
            <w:rPrChange w:id="7971" w:author="shorny" w:date="2014-06-09T18:34:00Z">
              <w:rPr>
                <w:rStyle w:val="keyword1"/>
              </w:rPr>
            </w:rPrChange>
          </w:rPr>
          <w:t>CREATE</w:t>
        </w:r>
        <w:r w:rsidRPr="00FF580A">
          <w:rPr>
            <w:sz w:val="18"/>
            <w:rPrChange w:id="7972" w:author="shorny" w:date="2014-06-09T18:34:00Z">
              <w:rPr/>
            </w:rPrChange>
          </w:rPr>
          <w:t xml:space="preserve"> </w:t>
        </w:r>
        <w:r w:rsidRPr="00FF580A">
          <w:rPr>
            <w:rStyle w:val="keyword1"/>
            <w:sz w:val="18"/>
            <w:rPrChange w:id="7973" w:author="shorny" w:date="2014-06-09T18:34:00Z">
              <w:rPr>
                <w:rStyle w:val="keyword1"/>
              </w:rPr>
            </w:rPrChange>
          </w:rPr>
          <w:t>VIEW</w:t>
        </w:r>
        <w:r w:rsidRPr="00FF580A">
          <w:rPr>
            <w:sz w:val="18"/>
            <w:rPrChange w:id="7974" w:author="shorny" w:date="2014-06-09T18:34:00Z">
              <w:rPr/>
            </w:rPrChange>
          </w:rPr>
          <w:t xml:space="preserve"> </w:t>
        </w:r>
        <w:r w:rsidRPr="00FF580A">
          <w:rPr>
            <w:rStyle w:val="function-name1"/>
            <w:sz w:val="18"/>
            <w:rPrChange w:id="7975" w:author="shorny" w:date="2014-06-09T18:34:00Z">
              <w:rPr>
                <w:rStyle w:val="function-name1"/>
              </w:rPr>
            </w:rPrChange>
          </w:rPr>
          <w:t>Application_Primary_Supervisor</w:t>
        </w:r>
        <w:r w:rsidRPr="00FF580A">
          <w:rPr>
            <w:sz w:val="18"/>
            <w:rPrChange w:id="7976" w:author="shorny" w:date="2014-06-09T18:34:00Z">
              <w:rPr/>
            </w:rPrChange>
          </w:rPr>
          <w:t xml:space="preserve"> </w:t>
        </w:r>
        <w:r w:rsidRPr="00FF580A">
          <w:rPr>
            <w:rStyle w:val="keyword1"/>
            <w:sz w:val="18"/>
            <w:rPrChange w:id="7977" w:author="shorny" w:date="2014-06-09T18:34:00Z">
              <w:rPr>
                <w:rStyle w:val="keyword1"/>
              </w:rPr>
            </w:rPrChange>
          </w:rPr>
          <w:t>AS</w:t>
        </w:r>
      </w:ins>
    </w:p>
    <w:p w14:paraId="45BC8F99" w14:textId="77777777" w:rsidR="00FF580A" w:rsidRPr="00FF580A" w:rsidRDefault="00FF580A">
      <w:pPr>
        <w:pStyle w:val="HTMLPreformatted"/>
        <w:divId w:val="105394509"/>
        <w:rPr>
          <w:ins w:id="7978" w:author="shorny" w:date="2014-06-09T18:34:00Z"/>
          <w:sz w:val="18"/>
          <w:rPrChange w:id="7979" w:author="shorny" w:date="2014-06-09T18:34:00Z">
            <w:rPr>
              <w:ins w:id="7980" w:author="shorny" w:date="2014-06-09T18:34:00Z"/>
            </w:rPr>
          </w:rPrChange>
        </w:rPr>
      </w:pPr>
      <w:ins w:id="7981" w:author="shorny" w:date="2014-06-09T18:34:00Z">
        <w:r w:rsidRPr="00FF580A">
          <w:rPr>
            <w:rStyle w:val="keyword1"/>
            <w:sz w:val="18"/>
            <w:rPrChange w:id="7982" w:author="shorny" w:date="2014-06-09T18:34:00Z">
              <w:rPr>
                <w:rStyle w:val="keyword1"/>
              </w:rPr>
            </w:rPrChange>
          </w:rPr>
          <w:t>SELECT</w:t>
        </w:r>
      </w:ins>
    </w:p>
    <w:p w14:paraId="6DDDAB22" w14:textId="77777777" w:rsidR="00FF580A" w:rsidRPr="00FF580A" w:rsidRDefault="00FF580A">
      <w:pPr>
        <w:pStyle w:val="HTMLPreformatted"/>
        <w:divId w:val="105394509"/>
        <w:rPr>
          <w:ins w:id="7983" w:author="shorny" w:date="2014-06-09T18:34:00Z"/>
          <w:sz w:val="18"/>
          <w:rPrChange w:id="7984" w:author="shorny" w:date="2014-06-09T18:34:00Z">
            <w:rPr>
              <w:ins w:id="7985" w:author="shorny" w:date="2014-06-09T18:34:00Z"/>
            </w:rPr>
          </w:rPrChange>
        </w:rPr>
      </w:pPr>
      <w:ins w:id="7986" w:author="shorny" w:date="2014-06-09T18:34:00Z">
        <w:r w:rsidRPr="00FF580A">
          <w:rPr>
            <w:sz w:val="18"/>
            <w:rPrChange w:id="7987" w:author="shorny" w:date="2014-06-09T18:34:00Z">
              <w:rPr/>
            </w:rPrChange>
          </w:rPr>
          <w:t xml:space="preserve">  App.*,</w:t>
        </w:r>
      </w:ins>
    </w:p>
    <w:p w14:paraId="6BFB2D49" w14:textId="77777777" w:rsidR="00FF580A" w:rsidRPr="00FF580A" w:rsidRDefault="00FF580A">
      <w:pPr>
        <w:pStyle w:val="HTMLPreformatted"/>
        <w:divId w:val="105394509"/>
        <w:rPr>
          <w:ins w:id="7988" w:author="shorny" w:date="2014-06-09T18:34:00Z"/>
          <w:sz w:val="18"/>
          <w:rPrChange w:id="7989" w:author="shorny" w:date="2014-06-09T18:34:00Z">
            <w:rPr>
              <w:ins w:id="7990" w:author="shorny" w:date="2014-06-09T18:34:00Z"/>
            </w:rPr>
          </w:rPrChange>
        </w:rPr>
      </w:pPr>
      <w:ins w:id="7991" w:author="shorny" w:date="2014-06-09T18:34:00Z">
        <w:r w:rsidRPr="00FF580A">
          <w:rPr>
            <w:sz w:val="18"/>
            <w:rPrChange w:id="7992" w:author="shorny" w:date="2014-06-09T18:34:00Z">
              <w:rPr/>
            </w:rPrChange>
          </w:rPr>
          <w:t xml:space="preserve">  Super.StaffID,</w:t>
        </w:r>
      </w:ins>
    </w:p>
    <w:p w14:paraId="1E0545FA" w14:textId="77777777" w:rsidR="00FF580A" w:rsidRPr="00FF580A" w:rsidRDefault="00FF580A">
      <w:pPr>
        <w:pStyle w:val="HTMLPreformatted"/>
        <w:divId w:val="105394509"/>
        <w:rPr>
          <w:ins w:id="7993" w:author="shorny" w:date="2014-06-09T18:34:00Z"/>
          <w:sz w:val="18"/>
          <w:rPrChange w:id="7994" w:author="shorny" w:date="2014-06-09T18:34:00Z">
            <w:rPr>
              <w:ins w:id="7995" w:author="shorny" w:date="2014-06-09T18:34:00Z"/>
            </w:rPr>
          </w:rPrChange>
        </w:rPr>
      </w:pPr>
      <w:ins w:id="7996" w:author="shorny" w:date="2014-06-09T18:34:00Z">
        <w:r w:rsidRPr="00FF580A">
          <w:rPr>
            <w:sz w:val="18"/>
            <w:rPrChange w:id="7997" w:author="shorny" w:date="2014-06-09T18:34:00Z">
              <w:rPr/>
            </w:rPrChange>
          </w:rPr>
          <w:t xml:space="preserve">  Super.PrimarySupervisor,</w:t>
        </w:r>
      </w:ins>
    </w:p>
    <w:p w14:paraId="4B5A566B" w14:textId="77777777" w:rsidR="00FF580A" w:rsidRPr="00FF580A" w:rsidRDefault="00FF580A">
      <w:pPr>
        <w:pStyle w:val="HTMLPreformatted"/>
        <w:divId w:val="105394509"/>
        <w:rPr>
          <w:ins w:id="7998" w:author="shorny" w:date="2014-06-09T18:34:00Z"/>
          <w:sz w:val="18"/>
          <w:rPrChange w:id="7999" w:author="shorny" w:date="2014-06-09T18:34:00Z">
            <w:rPr>
              <w:ins w:id="8000" w:author="shorny" w:date="2014-06-09T18:34:00Z"/>
            </w:rPr>
          </w:rPrChange>
        </w:rPr>
      </w:pPr>
      <w:ins w:id="8001" w:author="shorny" w:date="2014-06-09T18:34:00Z">
        <w:r w:rsidRPr="00FF580A">
          <w:rPr>
            <w:sz w:val="18"/>
            <w:rPrChange w:id="8002" w:author="shorny" w:date="2014-06-09T18:34:00Z">
              <w:rPr/>
            </w:rPrChange>
          </w:rPr>
          <w:t xml:space="preserve">  </w:t>
        </w:r>
        <w:r w:rsidRPr="00FF580A">
          <w:rPr>
            <w:rStyle w:val="builtin1"/>
            <w:sz w:val="18"/>
            <w:rPrChange w:id="8003" w:author="shorny" w:date="2014-06-09T18:34:00Z">
              <w:rPr>
                <w:rStyle w:val="builtin1"/>
              </w:rPr>
            </w:rPrChange>
          </w:rPr>
          <w:t>SUM</w:t>
        </w:r>
        <w:r w:rsidRPr="00FF580A">
          <w:rPr>
            <w:sz w:val="18"/>
            <w:rPrChange w:id="8004" w:author="shorny" w:date="2014-06-09T18:34:00Z">
              <w:rPr/>
            </w:rPrChange>
          </w:rPr>
          <w:t xml:space="preserve">(Super.PrimarySupervisor) </w:t>
        </w:r>
        <w:r w:rsidRPr="00FF580A">
          <w:rPr>
            <w:rStyle w:val="keyword1"/>
            <w:sz w:val="18"/>
            <w:rPrChange w:id="8005" w:author="shorny" w:date="2014-06-09T18:34:00Z">
              <w:rPr>
                <w:rStyle w:val="keyword1"/>
              </w:rPr>
            </w:rPrChange>
          </w:rPr>
          <w:t>AS</w:t>
        </w:r>
        <w:r w:rsidRPr="00FF580A">
          <w:rPr>
            <w:sz w:val="18"/>
            <w:rPrChange w:id="8006" w:author="shorny" w:date="2014-06-09T18:34:00Z">
              <w:rPr/>
            </w:rPrChange>
          </w:rPr>
          <w:t xml:space="preserve"> PriSuperSum</w:t>
        </w:r>
      </w:ins>
    </w:p>
    <w:p w14:paraId="63B23577" w14:textId="77777777" w:rsidR="00FF580A" w:rsidRPr="00FF580A" w:rsidRDefault="00FF580A">
      <w:pPr>
        <w:pStyle w:val="HTMLPreformatted"/>
        <w:divId w:val="105394509"/>
        <w:rPr>
          <w:ins w:id="8007" w:author="shorny" w:date="2014-06-09T18:34:00Z"/>
          <w:sz w:val="18"/>
          <w:rPrChange w:id="8008" w:author="shorny" w:date="2014-06-09T18:34:00Z">
            <w:rPr>
              <w:ins w:id="8009" w:author="shorny" w:date="2014-06-09T18:34:00Z"/>
            </w:rPr>
          </w:rPrChange>
        </w:rPr>
      </w:pPr>
      <w:ins w:id="8010" w:author="shorny" w:date="2014-06-09T18:34:00Z">
        <w:r w:rsidRPr="00FF580A">
          <w:rPr>
            <w:rStyle w:val="keyword1"/>
            <w:sz w:val="18"/>
            <w:rPrChange w:id="8011" w:author="shorny" w:date="2014-06-09T18:34:00Z">
              <w:rPr>
                <w:rStyle w:val="keyword1"/>
              </w:rPr>
            </w:rPrChange>
          </w:rPr>
          <w:t>FROM</w:t>
        </w:r>
        <w:r w:rsidRPr="00FF580A">
          <w:rPr>
            <w:sz w:val="18"/>
            <w:rPrChange w:id="8012" w:author="shorny" w:date="2014-06-09T18:34:00Z">
              <w:rPr/>
            </w:rPrChange>
          </w:rPr>
          <w:t xml:space="preserve"> Application_Ongoing_Expanded App</w:t>
        </w:r>
      </w:ins>
    </w:p>
    <w:p w14:paraId="46B9F3F7" w14:textId="77777777" w:rsidR="00FF580A" w:rsidRPr="00FF580A" w:rsidRDefault="00FF580A">
      <w:pPr>
        <w:pStyle w:val="HTMLPreformatted"/>
        <w:divId w:val="105394509"/>
        <w:rPr>
          <w:ins w:id="8013" w:author="shorny" w:date="2014-06-09T18:34:00Z"/>
          <w:sz w:val="18"/>
          <w:rPrChange w:id="8014" w:author="shorny" w:date="2014-06-09T18:34:00Z">
            <w:rPr>
              <w:ins w:id="8015" w:author="shorny" w:date="2014-06-09T18:34:00Z"/>
            </w:rPr>
          </w:rPrChange>
        </w:rPr>
      </w:pPr>
      <w:ins w:id="8016" w:author="shorny" w:date="2014-06-09T18:34:00Z">
        <w:r w:rsidRPr="00FF580A">
          <w:rPr>
            <w:rStyle w:val="keyword1"/>
            <w:sz w:val="18"/>
            <w:rPrChange w:id="8017" w:author="shorny" w:date="2014-06-09T18:34:00Z">
              <w:rPr>
                <w:rStyle w:val="keyword1"/>
              </w:rPr>
            </w:rPrChange>
          </w:rPr>
          <w:t>LEFT</w:t>
        </w:r>
        <w:r w:rsidRPr="00FF580A">
          <w:rPr>
            <w:sz w:val="18"/>
            <w:rPrChange w:id="8018" w:author="shorny" w:date="2014-06-09T18:34:00Z">
              <w:rPr/>
            </w:rPrChange>
          </w:rPr>
          <w:t xml:space="preserve"> </w:t>
        </w:r>
        <w:r w:rsidRPr="00FF580A">
          <w:rPr>
            <w:rStyle w:val="keyword1"/>
            <w:sz w:val="18"/>
            <w:rPrChange w:id="8019" w:author="shorny" w:date="2014-06-09T18:34:00Z">
              <w:rPr>
                <w:rStyle w:val="keyword1"/>
              </w:rPr>
            </w:rPrChange>
          </w:rPr>
          <w:t>OUTER</w:t>
        </w:r>
        <w:r w:rsidRPr="00FF580A">
          <w:rPr>
            <w:sz w:val="18"/>
            <w:rPrChange w:id="8020" w:author="shorny" w:date="2014-06-09T18:34:00Z">
              <w:rPr/>
            </w:rPrChange>
          </w:rPr>
          <w:t xml:space="preserve"> </w:t>
        </w:r>
        <w:r w:rsidRPr="00FF580A">
          <w:rPr>
            <w:rStyle w:val="keyword1"/>
            <w:sz w:val="18"/>
            <w:rPrChange w:id="8021" w:author="shorny" w:date="2014-06-09T18:34:00Z">
              <w:rPr>
                <w:rStyle w:val="keyword1"/>
              </w:rPr>
            </w:rPrChange>
          </w:rPr>
          <w:t>JOIN</w:t>
        </w:r>
        <w:r w:rsidRPr="00FF580A">
          <w:rPr>
            <w:sz w:val="18"/>
            <w:rPrChange w:id="8022" w:author="shorny" w:date="2014-06-09T18:34:00Z">
              <w:rPr/>
            </w:rPrChange>
          </w:rPr>
          <w:t xml:space="preserve"> `Supervise </w:t>
        </w:r>
        <w:r w:rsidRPr="00FF580A">
          <w:rPr>
            <w:rStyle w:val="keyword1"/>
            <w:sz w:val="18"/>
            <w:rPrChange w:id="8023" w:author="shorny" w:date="2014-06-09T18:34:00Z">
              <w:rPr>
                <w:rStyle w:val="keyword1"/>
              </w:rPr>
            </w:rPrChange>
          </w:rPr>
          <w:t>as</w:t>
        </w:r>
        <w:r w:rsidRPr="00FF580A">
          <w:rPr>
            <w:sz w:val="18"/>
            <w:rPrChange w:id="8024" w:author="shorny" w:date="2014-06-09T18:34:00Z">
              <w:rPr/>
            </w:rPrChange>
          </w:rPr>
          <w:t>` Super</w:t>
        </w:r>
      </w:ins>
    </w:p>
    <w:p w14:paraId="66D12D7C" w14:textId="77777777" w:rsidR="00FF580A" w:rsidRPr="00FF580A" w:rsidRDefault="00FF580A">
      <w:pPr>
        <w:pStyle w:val="HTMLPreformatted"/>
        <w:divId w:val="105394509"/>
        <w:rPr>
          <w:ins w:id="8025" w:author="shorny" w:date="2014-06-09T18:34:00Z"/>
          <w:sz w:val="18"/>
          <w:rPrChange w:id="8026" w:author="shorny" w:date="2014-06-09T18:34:00Z">
            <w:rPr>
              <w:ins w:id="8027" w:author="shorny" w:date="2014-06-09T18:34:00Z"/>
            </w:rPr>
          </w:rPrChange>
        </w:rPr>
      </w:pPr>
      <w:ins w:id="8028" w:author="shorny" w:date="2014-06-09T18:34:00Z">
        <w:r w:rsidRPr="00FF580A">
          <w:rPr>
            <w:sz w:val="18"/>
            <w:rPrChange w:id="8029" w:author="shorny" w:date="2014-06-09T18:34:00Z">
              <w:rPr/>
            </w:rPrChange>
          </w:rPr>
          <w:lastRenderedPageBreak/>
          <w:t xml:space="preserve">  </w:t>
        </w:r>
        <w:r w:rsidRPr="00FF580A">
          <w:rPr>
            <w:rStyle w:val="keyword1"/>
            <w:sz w:val="18"/>
            <w:rPrChange w:id="8030" w:author="shorny" w:date="2014-06-09T18:34:00Z">
              <w:rPr>
                <w:rStyle w:val="keyword1"/>
              </w:rPr>
            </w:rPrChange>
          </w:rPr>
          <w:t>ON</w:t>
        </w:r>
        <w:r w:rsidRPr="00FF580A">
          <w:rPr>
            <w:sz w:val="18"/>
            <w:rPrChange w:id="8031" w:author="shorny" w:date="2014-06-09T18:34:00Z">
              <w:rPr/>
            </w:rPrChange>
          </w:rPr>
          <w:t xml:space="preserve"> Super.ApplicationID = App.ApplicationID</w:t>
        </w:r>
      </w:ins>
    </w:p>
    <w:p w14:paraId="01CAD753" w14:textId="77777777" w:rsidR="00FF580A" w:rsidRPr="00FF580A" w:rsidRDefault="00FF580A">
      <w:pPr>
        <w:pStyle w:val="HTMLPreformatted"/>
        <w:divId w:val="105394509"/>
        <w:rPr>
          <w:ins w:id="8032" w:author="shorny" w:date="2014-06-09T18:34:00Z"/>
          <w:sz w:val="18"/>
          <w:rPrChange w:id="8033" w:author="shorny" w:date="2014-06-09T18:34:00Z">
            <w:rPr>
              <w:ins w:id="8034" w:author="shorny" w:date="2014-06-09T18:34:00Z"/>
            </w:rPr>
          </w:rPrChange>
        </w:rPr>
      </w:pPr>
      <w:ins w:id="8035" w:author="shorny" w:date="2014-06-09T18:34:00Z">
        <w:r w:rsidRPr="00FF580A">
          <w:rPr>
            <w:rStyle w:val="keyword1"/>
            <w:sz w:val="18"/>
            <w:rPrChange w:id="8036" w:author="shorny" w:date="2014-06-09T18:34:00Z">
              <w:rPr>
                <w:rStyle w:val="keyword1"/>
              </w:rPr>
            </w:rPrChange>
          </w:rPr>
          <w:t>GROUP</w:t>
        </w:r>
        <w:r w:rsidRPr="00FF580A">
          <w:rPr>
            <w:sz w:val="18"/>
            <w:rPrChange w:id="8037" w:author="shorny" w:date="2014-06-09T18:34:00Z">
              <w:rPr/>
            </w:rPrChange>
          </w:rPr>
          <w:t xml:space="preserve"> </w:t>
        </w:r>
        <w:r w:rsidRPr="00FF580A">
          <w:rPr>
            <w:rStyle w:val="keyword1"/>
            <w:sz w:val="18"/>
            <w:rPrChange w:id="8038" w:author="shorny" w:date="2014-06-09T18:34:00Z">
              <w:rPr>
                <w:rStyle w:val="keyword1"/>
              </w:rPr>
            </w:rPrChange>
          </w:rPr>
          <w:t>BY</w:t>
        </w:r>
        <w:r w:rsidRPr="00FF580A">
          <w:rPr>
            <w:sz w:val="18"/>
            <w:rPrChange w:id="8039" w:author="shorny" w:date="2014-06-09T18:34:00Z">
              <w:rPr/>
            </w:rPrChange>
          </w:rPr>
          <w:t xml:space="preserve"> App.ApplicationID;</w:t>
        </w:r>
      </w:ins>
    </w:p>
    <w:p w14:paraId="5DB3467E" w14:textId="77777777" w:rsidR="00FF580A" w:rsidRPr="00FF580A" w:rsidRDefault="00FF580A">
      <w:pPr>
        <w:pStyle w:val="HTMLPreformatted"/>
        <w:divId w:val="105394509"/>
        <w:rPr>
          <w:ins w:id="8040" w:author="shorny" w:date="2014-06-09T18:34:00Z"/>
          <w:sz w:val="18"/>
          <w:rPrChange w:id="8041" w:author="shorny" w:date="2014-06-09T18:34:00Z">
            <w:rPr>
              <w:ins w:id="8042" w:author="shorny" w:date="2014-06-09T18:34:00Z"/>
            </w:rPr>
          </w:rPrChange>
        </w:rPr>
      </w:pPr>
    </w:p>
    <w:p w14:paraId="41A44A95" w14:textId="77777777" w:rsidR="00FF580A" w:rsidRPr="00FF580A" w:rsidRDefault="00FF580A">
      <w:pPr>
        <w:pStyle w:val="HTMLPreformatted"/>
        <w:divId w:val="105394509"/>
        <w:rPr>
          <w:ins w:id="8043" w:author="shorny" w:date="2014-06-09T18:34:00Z"/>
          <w:rStyle w:val="comment1"/>
          <w:sz w:val="18"/>
          <w:rPrChange w:id="8044" w:author="shorny" w:date="2014-06-09T18:34:00Z">
            <w:rPr>
              <w:ins w:id="8045" w:author="shorny" w:date="2014-06-09T18:34:00Z"/>
              <w:rStyle w:val="comment1"/>
            </w:rPr>
          </w:rPrChange>
        </w:rPr>
      </w:pPr>
      <w:ins w:id="8046" w:author="shorny" w:date="2014-06-09T18:34:00Z">
        <w:r w:rsidRPr="00FF580A">
          <w:rPr>
            <w:rStyle w:val="comment1"/>
            <w:sz w:val="18"/>
            <w:rPrChange w:id="8047" w:author="shorny" w:date="2014-06-09T18:34:00Z">
              <w:rPr>
                <w:rStyle w:val="comment1"/>
              </w:rPr>
            </w:rPrChange>
          </w:rPr>
          <w:t>-- List only those ongoing applications that don't yet have a primary supervisor</w:t>
        </w:r>
      </w:ins>
    </w:p>
    <w:p w14:paraId="56CE1BCE" w14:textId="77777777" w:rsidR="00FF580A" w:rsidRPr="00FF580A" w:rsidRDefault="00FF580A">
      <w:pPr>
        <w:pStyle w:val="HTMLPreformatted"/>
        <w:divId w:val="105394509"/>
        <w:rPr>
          <w:ins w:id="8048" w:author="shorny" w:date="2014-06-09T18:34:00Z"/>
          <w:sz w:val="18"/>
          <w:rPrChange w:id="8049" w:author="shorny" w:date="2014-06-09T18:34:00Z">
            <w:rPr>
              <w:ins w:id="8050" w:author="shorny" w:date="2014-06-09T18:34:00Z"/>
            </w:rPr>
          </w:rPrChange>
        </w:rPr>
      </w:pPr>
      <w:ins w:id="8051" w:author="shorny" w:date="2014-06-09T18:34:00Z">
        <w:r w:rsidRPr="00FF580A">
          <w:rPr>
            <w:rStyle w:val="keyword1"/>
            <w:sz w:val="18"/>
            <w:rPrChange w:id="8052" w:author="shorny" w:date="2014-06-09T18:34:00Z">
              <w:rPr>
                <w:rStyle w:val="keyword1"/>
              </w:rPr>
            </w:rPrChange>
          </w:rPr>
          <w:t>DROP</w:t>
        </w:r>
        <w:r w:rsidRPr="00FF580A">
          <w:rPr>
            <w:sz w:val="18"/>
            <w:rPrChange w:id="8053" w:author="shorny" w:date="2014-06-09T18:34:00Z">
              <w:rPr/>
            </w:rPrChange>
          </w:rPr>
          <w:t xml:space="preserve"> </w:t>
        </w:r>
        <w:r w:rsidRPr="00FF580A">
          <w:rPr>
            <w:rStyle w:val="keyword1"/>
            <w:sz w:val="18"/>
            <w:rPrChange w:id="8054" w:author="shorny" w:date="2014-06-09T18:34:00Z">
              <w:rPr>
                <w:rStyle w:val="keyword1"/>
              </w:rPr>
            </w:rPrChange>
          </w:rPr>
          <w:t>VIEW</w:t>
        </w:r>
        <w:r w:rsidRPr="00FF580A">
          <w:rPr>
            <w:sz w:val="18"/>
            <w:rPrChange w:id="8055" w:author="shorny" w:date="2014-06-09T18:34:00Z">
              <w:rPr/>
            </w:rPrChange>
          </w:rPr>
          <w:t xml:space="preserve"> </w:t>
        </w:r>
        <w:r w:rsidRPr="00FF580A">
          <w:rPr>
            <w:rStyle w:val="function-name1"/>
            <w:sz w:val="18"/>
            <w:rPrChange w:id="8056" w:author="shorny" w:date="2014-06-09T18:34:00Z">
              <w:rPr>
                <w:rStyle w:val="function-name1"/>
              </w:rPr>
            </w:rPrChange>
          </w:rPr>
          <w:t>IF</w:t>
        </w:r>
        <w:r w:rsidRPr="00FF580A">
          <w:rPr>
            <w:sz w:val="18"/>
            <w:rPrChange w:id="8057" w:author="shorny" w:date="2014-06-09T18:34:00Z">
              <w:rPr/>
            </w:rPrChange>
          </w:rPr>
          <w:t xml:space="preserve"> </w:t>
        </w:r>
        <w:r w:rsidRPr="00FF580A">
          <w:rPr>
            <w:rStyle w:val="keyword1"/>
            <w:sz w:val="18"/>
            <w:rPrChange w:id="8058" w:author="shorny" w:date="2014-06-09T18:34:00Z">
              <w:rPr>
                <w:rStyle w:val="keyword1"/>
              </w:rPr>
            </w:rPrChange>
          </w:rPr>
          <w:t>EXISTS</w:t>
        </w:r>
        <w:r w:rsidRPr="00FF580A">
          <w:rPr>
            <w:sz w:val="18"/>
            <w:rPrChange w:id="8059" w:author="shorny" w:date="2014-06-09T18:34:00Z">
              <w:rPr/>
            </w:rPrChange>
          </w:rPr>
          <w:t xml:space="preserve"> Application_Without_Supervisor_Inner ;</w:t>
        </w:r>
      </w:ins>
    </w:p>
    <w:p w14:paraId="3C0D9A55" w14:textId="77777777" w:rsidR="00FF580A" w:rsidRPr="00FF580A" w:rsidRDefault="00FF580A">
      <w:pPr>
        <w:pStyle w:val="HTMLPreformatted"/>
        <w:divId w:val="105394509"/>
        <w:rPr>
          <w:ins w:id="8060" w:author="shorny" w:date="2014-06-09T18:34:00Z"/>
          <w:sz w:val="18"/>
          <w:rPrChange w:id="8061" w:author="shorny" w:date="2014-06-09T18:34:00Z">
            <w:rPr>
              <w:ins w:id="8062" w:author="shorny" w:date="2014-06-09T18:34:00Z"/>
            </w:rPr>
          </w:rPrChange>
        </w:rPr>
      </w:pPr>
      <w:ins w:id="8063" w:author="shorny" w:date="2014-06-09T18:34:00Z">
        <w:r w:rsidRPr="00FF580A">
          <w:rPr>
            <w:rStyle w:val="keyword1"/>
            <w:sz w:val="18"/>
            <w:rPrChange w:id="8064" w:author="shorny" w:date="2014-06-09T18:34:00Z">
              <w:rPr>
                <w:rStyle w:val="keyword1"/>
              </w:rPr>
            </w:rPrChange>
          </w:rPr>
          <w:t>CREATE</w:t>
        </w:r>
        <w:r w:rsidRPr="00FF580A">
          <w:rPr>
            <w:sz w:val="18"/>
            <w:rPrChange w:id="8065" w:author="shorny" w:date="2014-06-09T18:34:00Z">
              <w:rPr/>
            </w:rPrChange>
          </w:rPr>
          <w:t xml:space="preserve"> </w:t>
        </w:r>
        <w:r w:rsidRPr="00FF580A">
          <w:rPr>
            <w:rStyle w:val="keyword1"/>
            <w:sz w:val="18"/>
            <w:rPrChange w:id="8066" w:author="shorny" w:date="2014-06-09T18:34:00Z">
              <w:rPr>
                <w:rStyle w:val="keyword1"/>
              </w:rPr>
            </w:rPrChange>
          </w:rPr>
          <w:t>VIEW</w:t>
        </w:r>
        <w:r w:rsidRPr="00FF580A">
          <w:rPr>
            <w:sz w:val="18"/>
            <w:rPrChange w:id="8067" w:author="shorny" w:date="2014-06-09T18:34:00Z">
              <w:rPr/>
            </w:rPrChange>
          </w:rPr>
          <w:t xml:space="preserve"> </w:t>
        </w:r>
        <w:r w:rsidRPr="00FF580A">
          <w:rPr>
            <w:rStyle w:val="function-name1"/>
            <w:sz w:val="18"/>
            <w:rPrChange w:id="8068" w:author="shorny" w:date="2014-06-09T18:34:00Z">
              <w:rPr>
                <w:rStyle w:val="function-name1"/>
              </w:rPr>
            </w:rPrChange>
          </w:rPr>
          <w:t>Application_Without_Supervisor_Inner</w:t>
        </w:r>
        <w:r w:rsidRPr="00FF580A">
          <w:rPr>
            <w:sz w:val="18"/>
            <w:rPrChange w:id="8069" w:author="shorny" w:date="2014-06-09T18:34:00Z">
              <w:rPr/>
            </w:rPrChange>
          </w:rPr>
          <w:t xml:space="preserve"> </w:t>
        </w:r>
        <w:r w:rsidRPr="00FF580A">
          <w:rPr>
            <w:rStyle w:val="keyword1"/>
            <w:sz w:val="18"/>
            <w:rPrChange w:id="8070" w:author="shorny" w:date="2014-06-09T18:34:00Z">
              <w:rPr>
                <w:rStyle w:val="keyword1"/>
              </w:rPr>
            </w:rPrChange>
          </w:rPr>
          <w:t>AS</w:t>
        </w:r>
      </w:ins>
    </w:p>
    <w:p w14:paraId="70E68951" w14:textId="77777777" w:rsidR="00FF580A" w:rsidRPr="00FF580A" w:rsidRDefault="00FF580A">
      <w:pPr>
        <w:pStyle w:val="HTMLPreformatted"/>
        <w:divId w:val="105394509"/>
        <w:rPr>
          <w:ins w:id="8071" w:author="shorny" w:date="2014-06-09T18:34:00Z"/>
          <w:sz w:val="18"/>
          <w:rPrChange w:id="8072" w:author="shorny" w:date="2014-06-09T18:34:00Z">
            <w:rPr>
              <w:ins w:id="8073" w:author="shorny" w:date="2014-06-09T18:34:00Z"/>
            </w:rPr>
          </w:rPrChange>
        </w:rPr>
      </w:pPr>
      <w:ins w:id="8074" w:author="shorny" w:date="2014-06-09T18:34:00Z">
        <w:r w:rsidRPr="00FF580A">
          <w:rPr>
            <w:rStyle w:val="keyword1"/>
            <w:sz w:val="18"/>
            <w:rPrChange w:id="8075" w:author="shorny" w:date="2014-06-09T18:34:00Z">
              <w:rPr>
                <w:rStyle w:val="keyword1"/>
              </w:rPr>
            </w:rPrChange>
          </w:rPr>
          <w:t>SELECT</w:t>
        </w:r>
      </w:ins>
    </w:p>
    <w:p w14:paraId="572ECB7B" w14:textId="77777777" w:rsidR="00FF580A" w:rsidRPr="00FF580A" w:rsidRDefault="00FF580A">
      <w:pPr>
        <w:pStyle w:val="HTMLPreformatted"/>
        <w:divId w:val="105394509"/>
        <w:rPr>
          <w:ins w:id="8076" w:author="shorny" w:date="2014-06-09T18:34:00Z"/>
          <w:sz w:val="18"/>
          <w:rPrChange w:id="8077" w:author="shorny" w:date="2014-06-09T18:34:00Z">
            <w:rPr>
              <w:ins w:id="8078" w:author="shorny" w:date="2014-06-09T18:34:00Z"/>
            </w:rPr>
          </w:rPrChange>
        </w:rPr>
      </w:pPr>
      <w:ins w:id="8079" w:author="shorny" w:date="2014-06-09T18:34:00Z">
        <w:r w:rsidRPr="00FF580A">
          <w:rPr>
            <w:sz w:val="18"/>
            <w:rPrChange w:id="8080" w:author="shorny" w:date="2014-06-09T18:34:00Z">
              <w:rPr/>
            </w:rPrChange>
          </w:rPr>
          <w:t xml:space="preserve">  AppPri.ApplicationID,</w:t>
        </w:r>
      </w:ins>
    </w:p>
    <w:p w14:paraId="39410C78" w14:textId="77777777" w:rsidR="00FF580A" w:rsidRPr="00FF580A" w:rsidRDefault="00FF580A">
      <w:pPr>
        <w:pStyle w:val="HTMLPreformatted"/>
        <w:divId w:val="105394509"/>
        <w:rPr>
          <w:ins w:id="8081" w:author="shorny" w:date="2014-06-09T18:34:00Z"/>
          <w:sz w:val="18"/>
          <w:rPrChange w:id="8082" w:author="shorny" w:date="2014-06-09T18:34:00Z">
            <w:rPr>
              <w:ins w:id="8083" w:author="shorny" w:date="2014-06-09T18:34:00Z"/>
            </w:rPr>
          </w:rPrChange>
        </w:rPr>
      </w:pPr>
      <w:ins w:id="8084" w:author="shorny" w:date="2014-06-09T18:34:00Z">
        <w:r w:rsidRPr="00FF580A">
          <w:rPr>
            <w:sz w:val="18"/>
            <w:rPrChange w:id="8085" w:author="shorny" w:date="2014-06-09T18:34:00Z">
              <w:rPr/>
            </w:rPrChange>
          </w:rPr>
          <w:t xml:space="preserve">  AppPri.FName,</w:t>
        </w:r>
      </w:ins>
    </w:p>
    <w:p w14:paraId="0F8828D2" w14:textId="77777777" w:rsidR="00FF580A" w:rsidRPr="00FF580A" w:rsidRDefault="00FF580A">
      <w:pPr>
        <w:pStyle w:val="HTMLPreformatted"/>
        <w:divId w:val="105394509"/>
        <w:rPr>
          <w:ins w:id="8086" w:author="shorny" w:date="2014-06-09T18:34:00Z"/>
          <w:sz w:val="18"/>
          <w:rPrChange w:id="8087" w:author="shorny" w:date="2014-06-09T18:34:00Z">
            <w:rPr>
              <w:ins w:id="8088" w:author="shorny" w:date="2014-06-09T18:34:00Z"/>
            </w:rPr>
          </w:rPrChange>
        </w:rPr>
      </w:pPr>
      <w:ins w:id="8089" w:author="shorny" w:date="2014-06-09T18:34:00Z">
        <w:r w:rsidRPr="00FF580A">
          <w:rPr>
            <w:sz w:val="18"/>
            <w:rPrChange w:id="8090" w:author="shorny" w:date="2014-06-09T18:34:00Z">
              <w:rPr/>
            </w:rPrChange>
          </w:rPr>
          <w:t xml:space="preserve">  AppPri.LName,</w:t>
        </w:r>
      </w:ins>
    </w:p>
    <w:p w14:paraId="7592AFDE" w14:textId="77777777" w:rsidR="00FF580A" w:rsidRPr="00FF580A" w:rsidRDefault="00FF580A">
      <w:pPr>
        <w:pStyle w:val="HTMLPreformatted"/>
        <w:divId w:val="105394509"/>
        <w:rPr>
          <w:ins w:id="8091" w:author="shorny" w:date="2014-06-09T18:34:00Z"/>
          <w:sz w:val="18"/>
          <w:rPrChange w:id="8092" w:author="shorny" w:date="2014-06-09T18:34:00Z">
            <w:rPr>
              <w:ins w:id="8093" w:author="shorny" w:date="2014-06-09T18:34:00Z"/>
            </w:rPr>
          </w:rPrChange>
        </w:rPr>
      </w:pPr>
      <w:ins w:id="8094" w:author="shorny" w:date="2014-06-09T18:34:00Z">
        <w:r w:rsidRPr="00FF580A">
          <w:rPr>
            <w:sz w:val="18"/>
            <w:rPrChange w:id="8095" w:author="shorny" w:date="2014-06-09T18:34:00Z">
              <w:rPr/>
            </w:rPrChange>
          </w:rPr>
          <w:t xml:space="preserve">  AppPri.Email,</w:t>
        </w:r>
      </w:ins>
    </w:p>
    <w:p w14:paraId="1771BE9A" w14:textId="77777777" w:rsidR="00FF580A" w:rsidRPr="00FF580A" w:rsidRDefault="00FF580A">
      <w:pPr>
        <w:pStyle w:val="HTMLPreformatted"/>
        <w:divId w:val="105394509"/>
        <w:rPr>
          <w:ins w:id="8096" w:author="shorny" w:date="2014-06-09T18:34:00Z"/>
          <w:sz w:val="18"/>
          <w:rPrChange w:id="8097" w:author="shorny" w:date="2014-06-09T18:34:00Z">
            <w:rPr>
              <w:ins w:id="8098" w:author="shorny" w:date="2014-06-09T18:34:00Z"/>
            </w:rPr>
          </w:rPrChange>
        </w:rPr>
      </w:pPr>
      <w:ins w:id="8099" w:author="shorny" w:date="2014-06-09T18:34:00Z">
        <w:r w:rsidRPr="00FF580A">
          <w:rPr>
            <w:sz w:val="18"/>
            <w:rPrChange w:id="8100" w:author="shorny" w:date="2014-06-09T18:34:00Z">
              <w:rPr/>
            </w:rPrChange>
          </w:rPr>
          <w:t xml:space="preserve">  AppPri.DateAdded,</w:t>
        </w:r>
      </w:ins>
    </w:p>
    <w:p w14:paraId="01A9E374" w14:textId="77777777" w:rsidR="00FF580A" w:rsidRPr="00FF580A" w:rsidRDefault="00FF580A">
      <w:pPr>
        <w:pStyle w:val="HTMLPreformatted"/>
        <w:divId w:val="105394509"/>
        <w:rPr>
          <w:ins w:id="8101" w:author="shorny" w:date="2014-06-09T18:34:00Z"/>
          <w:sz w:val="18"/>
          <w:rPrChange w:id="8102" w:author="shorny" w:date="2014-06-09T18:34:00Z">
            <w:rPr>
              <w:ins w:id="8103" w:author="shorny" w:date="2014-06-09T18:34:00Z"/>
            </w:rPr>
          </w:rPrChange>
        </w:rPr>
      </w:pPr>
      <w:ins w:id="8104" w:author="shorny" w:date="2014-06-09T18:34:00Z">
        <w:r w:rsidRPr="00FF580A">
          <w:rPr>
            <w:sz w:val="18"/>
            <w:rPrChange w:id="8105" w:author="shorny" w:date="2014-06-09T18:34:00Z">
              <w:rPr/>
            </w:rPrChange>
          </w:rPr>
          <w:t xml:space="preserve">  </w:t>
        </w:r>
        <w:r w:rsidRPr="00FF580A">
          <w:rPr>
            <w:rStyle w:val="builtin1"/>
            <w:sz w:val="18"/>
            <w:rPrChange w:id="8106" w:author="shorny" w:date="2014-06-09T18:34:00Z">
              <w:rPr>
                <w:rStyle w:val="builtin1"/>
              </w:rPr>
            </w:rPrChange>
          </w:rPr>
          <w:t>COUNT</w:t>
        </w:r>
        <w:r w:rsidRPr="00FF580A">
          <w:rPr>
            <w:sz w:val="18"/>
            <w:rPrChange w:id="8107" w:author="shorny" w:date="2014-06-09T18:34:00Z">
              <w:rPr/>
            </w:rPrChange>
          </w:rPr>
          <w:t xml:space="preserve">(AssociateSuper.StaffID) </w:t>
        </w:r>
        <w:r w:rsidRPr="00FF580A">
          <w:rPr>
            <w:rStyle w:val="keyword1"/>
            <w:sz w:val="18"/>
            <w:rPrChange w:id="8108" w:author="shorny" w:date="2014-06-09T18:34:00Z">
              <w:rPr>
                <w:rStyle w:val="keyword1"/>
              </w:rPr>
            </w:rPrChange>
          </w:rPr>
          <w:t>AS</w:t>
        </w:r>
        <w:r w:rsidRPr="00FF580A">
          <w:rPr>
            <w:sz w:val="18"/>
            <w:rPrChange w:id="8109" w:author="shorny" w:date="2014-06-09T18:34:00Z">
              <w:rPr/>
            </w:rPrChange>
          </w:rPr>
          <w:t xml:space="preserve"> `Associate supervisor </w:t>
        </w:r>
        <w:r w:rsidRPr="00FF580A">
          <w:rPr>
            <w:rStyle w:val="builtin1"/>
            <w:sz w:val="18"/>
            <w:rPrChange w:id="8110" w:author="shorny" w:date="2014-06-09T18:34:00Z">
              <w:rPr>
                <w:rStyle w:val="builtin1"/>
              </w:rPr>
            </w:rPrChange>
          </w:rPr>
          <w:t>count</w:t>
        </w:r>
        <w:r w:rsidRPr="00FF580A">
          <w:rPr>
            <w:sz w:val="18"/>
            <w:rPrChange w:id="8111" w:author="shorny" w:date="2014-06-09T18:34:00Z">
              <w:rPr/>
            </w:rPrChange>
          </w:rPr>
          <w:t>`</w:t>
        </w:r>
      </w:ins>
    </w:p>
    <w:p w14:paraId="6D8793E2" w14:textId="77777777" w:rsidR="00FF580A" w:rsidRPr="00FF580A" w:rsidRDefault="00FF580A">
      <w:pPr>
        <w:pStyle w:val="HTMLPreformatted"/>
        <w:divId w:val="105394509"/>
        <w:rPr>
          <w:ins w:id="8112" w:author="shorny" w:date="2014-06-09T18:34:00Z"/>
          <w:sz w:val="18"/>
          <w:rPrChange w:id="8113" w:author="shorny" w:date="2014-06-09T18:34:00Z">
            <w:rPr>
              <w:ins w:id="8114" w:author="shorny" w:date="2014-06-09T18:34:00Z"/>
            </w:rPr>
          </w:rPrChange>
        </w:rPr>
      </w:pPr>
      <w:ins w:id="8115" w:author="shorny" w:date="2014-06-09T18:34:00Z">
        <w:r w:rsidRPr="00FF580A">
          <w:rPr>
            <w:rStyle w:val="keyword1"/>
            <w:sz w:val="18"/>
            <w:rPrChange w:id="8116" w:author="shorny" w:date="2014-06-09T18:34:00Z">
              <w:rPr>
                <w:rStyle w:val="keyword1"/>
              </w:rPr>
            </w:rPrChange>
          </w:rPr>
          <w:t>FROM</w:t>
        </w:r>
        <w:r w:rsidRPr="00FF580A">
          <w:rPr>
            <w:sz w:val="18"/>
            <w:rPrChange w:id="8117" w:author="shorny" w:date="2014-06-09T18:34:00Z">
              <w:rPr/>
            </w:rPrChange>
          </w:rPr>
          <w:t xml:space="preserve"> Application_Primary_Supervisor </w:t>
        </w:r>
        <w:r w:rsidRPr="00FF580A">
          <w:rPr>
            <w:rStyle w:val="keyword1"/>
            <w:sz w:val="18"/>
            <w:rPrChange w:id="8118" w:author="shorny" w:date="2014-06-09T18:34:00Z">
              <w:rPr>
                <w:rStyle w:val="keyword1"/>
              </w:rPr>
            </w:rPrChange>
          </w:rPr>
          <w:t>AS</w:t>
        </w:r>
        <w:r w:rsidRPr="00FF580A">
          <w:rPr>
            <w:sz w:val="18"/>
            <w:rPrChange w:id="8119" w:author="shorny" w:date="2014-06-09T18:34:00Z">
              <w:rPr/>
            </w:rPrChange>
          </w:rPr>
          <w:t xml:space="preserve"> AppPri</w:t>
        </w:r>
      </w:ins>
    </w:p>
    <w:p w14:paraId="05412E88" w14:textId="77777777" w:rsidR="00FF580A" w:rsidRPr="00FF580A" w:rsidRDefault="00FF580A">
      <w:pPr>
        <w:pStyle w:val="HTMLPreformatted"/>
        <w:divId w:val="105394509"/>
        <w:rPr>
          <w:ins w:id="8120" w:author="shorny" w:date="2014-06-09T18:34:00Z"/>
          <w:sz w:val="18"/>
          <w:rPrChange w:id="8121" w:author="shorny" w:date="2014-06-09T18:34:00Z">
            <w:rPr>
              <w:ins w:id="8122" w:author="shorny" w:date="2014-06-09T18:34:00Z"/>
            </w:rPr>
          </w:rPrChange>
        </w:rPr>
      </w:pPr>
      <w:ins w:id="8123" w:author="shorny" w:date="2014-06-09T18:34:00Z">
        <w:r w:rsidRPr="00FF580A">
          <w:rPr>
            <w:rStyle w:val="keyword1"/>
            <w:sz w:val="18"/>
            <w:rPrChange w:id="8124" w:author="shorny" w:date="2014-06-09T18:34:00Z">
              <w:rPr>
                <w:rStyle w:val="keyword1"/>
              </w:rPr>
            </w:rPrChange>
          </w:rPr>
          <w:t>LEFT</w:t>
        </w:r>
        <w:r w:rsidRPr="00FF580A">
          <w:rPr>
            <w:sz w:val="18"/>
            <w:rPrChange w:id="8125" w:author="shorny" w:date="2014-06-09T18:34:00Z">
              <w:rPr/>
            </w:rPrChange>
          </w:rPr>
          <w:t xml:space="preserve"> </w:t>
        </w:r>
        <w:r w:rsidRPr="00FF580A">
          <w:rPr>
            <w:rStyle w:val="keyword1"/>
            <w:sz w:val="18"/>
            <w:rPrChange w:id="8126" w:author="shorny" w:date="2014-06-09T18:34:00Z">
              <w:rPr>
                <w:rStyle w:val="keyword1"/>
              </w:rPr>
            </w:rPrChange>
          </w:rPr>
          <w:t>JOIN</w:t>
        </w:r>
        <w:r w:rsidRPr="00FF580A">
          <w:rPr>
            <w:sz w:val="18"/>
            <w:rPrChange w:id="8127" w:author="shorny" w:date="2014-06-09T18:34:00Z">
              <w:rPr/>
            </w:rPrChange>
          </w:rPr>
          <w:t xml:space="preserve"> (`Supervise </w:t>
        </w:r>
        <w:r w:rsidRPr="00FF580A">
          <w:rPr>
            <w:rStyle w:val="keyword1"/>
            <w:sz w:val="18"/>
            <w:rPrChange w:id="8128" w:author="shorny" w:date="2014-06-09T18:34:00Z">
              <w:rPr>
                <w:rStyle w:val="keyword1"/>
              </w:rPr>
            </w:rPrChange>
          </w:rPr>
          <w:t>as</w:t>
        </w:r>
        <w:r w:rsidRPr="00FF580A">
          <w:rPr>
            <w:sz w:val="18"/>
            <w:rPrChange w:id="8129" w:author="shorny" w:date="2014-06-09T18:34:00Z">
              <w:rPr/>
            </w:rPrChange>
          </w:rPr>
          <w:t xml:space="preserve"> associate` </w:t>
        </w:r>
        <w:r w:rsidRPr="00FF580A">
          <w:rPr>
            <w:rStyle w:val="keyword1"/>
            <w:sz w:val="18"/>
            <w:rPrChange w:id="8130" w:author="shorny" w:date="2014-06-09T18:34:00Z">
              <w:rPr>
                <w:rStyle w:val="keyword1"/>
              </w:rPr>
            </w:rPrChange>
          </w:rPr>
          <w:t>AS</w:t>
        </w:r>
        <w:r w:rsidRPr="00FF580A">
          <w:rPr>
            <w:sz w:val="18"/>
            <w:rPrChange w:id="8131" w:author="shorny" w:date="2014-06-09T18:34:00Z">
              <w:rPr/>
            </w:rPrChange>
          </w:rPr>
          <w:t xml:space="preserve"> AssociateSuper)</w:t>
        </w:r>
      </w:ins>
    </w:p>
    <w:p w14:paraId="30A2C5CA" w14:textId="77777777" w:rsidR="00FF580A" w:rsidRPr="00FF580A" w:rsidRDefault="00FF580A">
      <w:pPr>
        <w:pStyle w:val="HTMLPreformatted"/>
        <w:divId w:val="105394509"/>
        <w:rPr>
          <w:ins w:id="8132" w:author="shorny" w:date="2014-06-09T18:34:00Z"/>
          <w:sz w:val="18"/>
          <w:rPrChange w:id="8133" w:author="shorny" w:date="2014-06-09T18:34:00Z">
            <w:rPr>
              <w:ins w:id="8134" w:author="shorny" w:date="2014-06-09T18:34:00Z"/>
            </w:rPr>
          </w:rPrChange>
        </w:rPr>
      </w:pPr>
      <w:ins w:id="8135" w:author="shorny" w:date="2014-06-09T18:34:00Z">
        <w:r w:rsidRPr="00FF580A">
          <w:rPr>
            <w:sz w:val="18"/>
            <w:rPrChange w:id="8136" w:author="shorny" w:date="2014-06-09T18:34:00Z">
              <w:rPr/>
            </w:rPrChange>
          </w:rPr>
          <w:t xml:space="preserve">  </w:t>
        </w:r>
        <w:r w:rsidRPr="00FF580A">
          <w:rPr>
            <w:rStyle w:val="keyword1"/>
            <w:sz w:val="18"/>
            <w:rPrChange w:id="8137" w:author="shorny" w:date="2014-06-09T18:34:00Z">
              <w:rPr>
                <w:rStyle w:val="keyword1"/>
              </w:rPr>
            </w:rPrChange>
          </w:rPr>
          <w:t>ON</w:t>
        </w:r>
        <w:r w:rsidRPr="00FF580A">
          <w:rPr>
            <w:sz w:val="18"/>
            <w:rPrChange w:id="8138" w:author="shorny" w:date="2014-06-09T18:34:00Z">
              <w:rPr/>
            </w:rPrChange>
          </w:rPr>
          <w:t xml:space="preserve"> (AppPri.ApplicationID = AssociateSuper.ApplicationID)</w:t>
        </w:r>
      </w:ins>
    </w:p>
    <w:p w14:paraId="6F8A9A91" w14:textId="77777777" w:rsidR="00FF580A" w:rsidRPr="00FF580A" w:rsidRDefault="00FF580A">
      <w:pPr>
        <w:pStyle w:val="HTMLPreformatted"/>
        <w:divId w:val="105394509"/>
        <w:rPr>
          <w:ins w:id="8139" w:author="shorny" w:date="2014-06-09T18:34:00Z"/>
          <w:sz w:val="18"/>
          <w:rPrChange w:id="8140" w:author="shorny" w:date="2014-06-09T18:34:00Z">
            <w:rPr>
              <w:ins w:id="8141" w:author="shorny" w:date="2014-06-09T18:34:00Z"/>
            </w:rPr>
          </w:rPrChange>
        </w:rPr>
      </w:pPr>
      <w:ins w:id="8142" w:author="shorny" w:date="2014-06-09T18:34:00Z">
        <w:r w:rsidRPr="00FF580A">
          <w:rPr>
            <w:rStyle w:val="keyword1"/>
            <w:sz w:val="18"/>
            <w:rPrChange w:id="8143" w:author="shorny" w:date="2014-06-09T18:34:00Z">
              <w:rPr>
                <w:rStyle w:val="keyword1"/>
              </w:rPr>
            </w:rPrChange>
          </w:rPr>
          <w:t>WHERE</w:t>
        </w:r>
        <w:r w:rsidRPr="00FF580A">
          <w:rPr>
            <w:sz w:val="18"/>
            <w:rPrChange w:id="8144" w:author="shorny" w:date="2014-06-09T18:34:00Z">
              <w:rPr/>
            </w:rPrChange>
          </w:rPr>
          <w:t xml:space="preserve"> AppPri.PriSuperSum &lt;&gt; 1</w:t>
        </w:r>
      </w:ins>
    </w:p>
    <w:p w14:paraId="335891C1" w14:textId="77777777" w:rsidR="00FF580A" w:rsidRPr="00FF580A" w:rsidRDefault="00FF580A">
      <w:pPr>
        <w:pStyle w:val="HTMLPreformatted"/>
        <w:divId w:val="105394509"/>
        <w:rPr>
          <w:ins w:id="8145" w:author="shorny" w:date="2014-06-09T18:34:00Z"/>
          <w:sz w:val="18"/>
          <w:rPrChange w:id="8146" w:author="shorny" w:date="2014-06-09T18:34:00Z">
            <w:rPr>
              <w:ins w:id="8147" w:author="shorny" w:date="2014-06-09T18:34:00Z"/>
            </w:rPr>
          </w:rPrChange>
        </w:rPr>
      </w:pPr>
      <w:ins w:id="8148" w:author="shorny" w:date="2014-06-09T18:34:00Z">
        <w:r w:rsidRPr="00FF580A">
          <w:rPr>
            <w:sz w:val="18"/>
            <w:rPrChange w:id="8149" w:author="shorny" w:date="2014-06-09T18:34:00Z">
              <w:rPr/>
            </w:rPrChange>
          </w:rPr>
          <w:t xml:space="preserve">  </w:t>
        </w:r>
        <w:r w:rsidRPr="00FF580A">
          <w:rPr>
            <w:rStyle w:val="keyword1"/>
            <w:sz w:val="18"/>
            <w:rPrChange w:id="8150" w:author="shorny" w:date="2014-06-09T18:34:00Z">
              <w:rPr>
                <w:rStyle w:val="keyword1"/>
              </w:rPr>
            </w:rPrChange>
          </w:rPr>
          <w:t>OR</w:t>
        </w:r>
        <w:r w:rsidRPr="00FF580A">
          <w:rPr>
            <w:sz w:val="18"/>
            <w:rPrChange w:id="8151" w:author="shorny" w:date="2014-06-09T18:34:00Z">
              <w:rPr/>
            </w:rPrChange>
          </w:rPr>
          <w:t xml:space="preserve"> AppPri.PriSuperSum </w:t>
        </w:r>
        <w:r w:rsidRPr="00FF580A">
          <w:rPr>
            <w:rStyle w:val="keyword1"/>
            <w:sz w:val="18"/>
            <w:rPrChange w:id="8152" w:author="shorny" w:date="2014-06-09T18:34:00Z">
              <w:rPr>
                <w:rStyle w:val="keyword1"/>
              </w:rPr>
            </w:rPrChange>
          </w:rPr>
          <w:t>IS</w:t>
        </w:r>
        <w:r w:rsidRPr="00FF580A">
          <w:rPr>
            <w:sz w:val="18"/>
            <w:rPrChange w:id="8153" w:author="shorny" w:date="2014-06-09T18:34:00Z">
              <w:rPr/>
            </w:rPrChange>
          </w:rPr>
          <w:t xml:space="preserve"> </w:t>
        </w:r>
        <w:r w:rsidRPr="00FF580A">
          <w:rPr>
            <w:rStyle w:val="keyword1"/>
            <w:sz w:val="18"/>
            <w:rPrChange w:id="8154" w:author="shorny" w:date="2014-06-09T18:34:00Z">
              <w:rPr>
                <w:rStyle w:val="keyword1"/>
              </w:rPr>
            </w:rPrChange>
          </w:rPr>
          <w:t>NULL</w:t>
        </w:r>
      </w:ins>
    </w:p>
    <w:p w14:paraId="67DC744D" w14:textId="77777777" w:rsidR="00FF580A" w:rsidRPr="00FF580A" w:rsidRDefault="00FF580A">
      <w:pPr>
        <w:pStyle w:val="HTMLPreformatted"/>
        <w:divId w:val="105394509"/>
        <w:rPr>
          <w:ins w:id="8155" w:author="shorny" w:date="2014-06-09T18:34:00Z"/>
          <w:sz w:val="18"/>
          <w:rPrChange w:id="8156" w:author="shorny" w:date="2014-06-09T18:34:00Z">
            <w:rPr>
              <w:ins w:id="8157" w:author="shorny" w:date="2014-06-09T18:34:00Z"/>
            </w:rPr>
          </w:rPrChange>
        </w:rPr>
      </w:pPr>
      <w:ins w:id="8158" w:author="shorny" w:date="2014-06-09T18:34:00Z">
        <w:r w:rsidRPr="00FF580A">
          <w:rPr>
            <w:rStyle w:val="keyword1"/>
            <w:sz w:val="18"/>
            <w:rPrChange w:id="8159" w:author="shorny" w:date="2014-06-09T18:34:00Z">
              <w:rPr>
                <w:rStyle w:val="keyword1"/>
              </w:rPr>
            </w:rPrChange>
          </w:rPr>
          <w:t>GROUP</w:t>
        </w:r>
        <w:r w:rsidRPr="00FF580A">
          <w:rPr>
            <w:sz w:val="18"/>
            <w:rPrChange w:id="8160" w:author="shorny" w:date="2014-06-09T18:34:00Z">
              <w:rPr/>
            </w:rPrChange>
          </w:rPr>
          <w:t xml:space="preserve"> </w:t>
        </w:r>
        <w:r w:rsidRPr="00FF580A">
          <w:rPr>
            <w:rStyle w:val="keyword1"/>
            <w:sz w:val="18"/>
            <w:rPrChange w:id="8161" w:author="shorny" w:date="2014-06-09T18:34:00Z">
              <w:rPr>
                <w:rStyle w:val="keyword1"/>
              </w:rPr>
            </w:rPrChange>
          </w:rPr>
          <w:t>BY</w:t>
        </w:r>
        <w:r w:rsidRPr="00FF580A">
          <w:rPr>
            <w:sz w:val="18"/>
            <w:rPrChange w:id="8162" w:author="shorny" w:date="2014-06-09T18:34:00Z">
              <w:rPr/>
            </w:rPrChange>
          </w:rPr>
          <w:t xml:space="preserve"> AppPri.ApplicationID</w:t>
        </w:r>
      </w:ins>
    </w:p>
    <w:p w14:paraId="0F6689FD" w14:textId="77777777" w:rsidR="00FF580A" w:rsidRPr="00FF580A" w:rsidRDefault="00FF580A">
      <w:pPr>
        <w:pStyle w:val="HTMLPreformatted"/>
        <w:divId w:val="105394509"/>
        <w:rPr>
          <w:ins w:id="8163" w:author="shorny" w:date="2014-06-09T18:34:00Z"/>
          <w:sz w:val="18"/>
          <w:rPrChange w:id="8164" w:author="shorny" w:date="2014-06-09T18:34:00Z">
            <w:rPr>
              <w:ins w:id="8165" w:author="shorny" w:date="2014-06-09T18:34:00Z"/>
            </w:rPr>
          </w:rPrChange>
        </w:rPr>
      </w:pPr>
      <w:ins w:id="8166" w:author="shorny" w:date="2014-06-09T18:34:00Z">
        <w:r w:rsidRPr="00FF580A">
          <w:rPr>
            <w:rStyle w:val="keyword1"/>
            <w:sz w:val="18"/>
            <w:rPrChange w:id="8167" w:author="shorny" w:date="2014-06-09T18:34:00Z">
              <w:rPr>
                <w:rStyle w:val="keyword1"/>
              </w:rPr>
            </w:rPrChange>
          </w:rPr>
          <w:t>ORDER</w:t>
        </w:r>
        <w:r w:rsidRPr="00FF580A">
          <w:rPr>
            <w:sz w:val="18"/>
            <w:rPrChange w:id="8168" w:author="shorny" w:date="2014-06-09T18:34:00Z">
              <w:rPr/>
            </w:rPrChange>
          </w:rPr>
          <w:t xml:space="preserve"> </w:t>
        </w:r>
        <w:r w:rsidRPr="00FF580A">
          <w:rPr>
            <w:rStyle w:val="keyword1"/>
            <w:sz w:val="18"/>
            <w:rPrChange w:id="8169" w:author="shorny" w:date="2014-06-09T18:34:00Z">
              <w:rPr>
                <w:rStyle w:val="keyword1"/>
              </w:rPr>
            </w:rPrChange>
          </w:rPr>
          <w:t>BY</w:t>
        </w:r>
        <w:r w:rsidRPr="00FF580A">
          <w:rPr>
            <w:sz w:val="18"/>
            <w:rPrChange w:id="8170" w:author="shorny" w:date="2014-06-09T18:34:00Z">
              <w:rPr/>
            </w:rPrChange>
          </w:rPr>
          <w:t xml:space="preserve"> DateAdded ;</w:t>
        </w:r>
      </w:ins>
    </w:p>
    <w:p w14:paraId="6BC8647B" w14:textId="77777777" w:rsidR="00FF580A" w:rsidRPr="00FF580A" w:rsidRDefault="00FF580A">
      <w:pPr>
        <w:pStyle w:val="HTMLPreformatted"/>
        <w:divId w:val="105394509"/>
        <w:rPr>
          <w:ins w:id="8171" w:author="shorny" w:date="2014-06-09T18:34:00Z"/>
          <w:sz w:val="18"/>
          <w:rPrChange w:id="8172" w:author="shorny" w:date="2014-06-09T18:34:00Z">
            <w:rPr>
              <w:ins w:id="8173" w:author="shorny" w:date="2014-06-09T18:34:00Z"/>
            </w:rPr>
          </w:rPrChange>
        </w:rPr>
      </w:pPr>
    </w:p>
    <w:p w14:paraId="01C3BE05" w14:textId="77777777" w:rsidR="00FF580A" w:rsidRPr="00FF580A" w:rsidRDefault="00FF580A">
      <w:pPr>
        <w:pStyle w:val="HTMLPreformatted"/>
        <w:divId w:val="105394509"/>
        <w:rPr>
          <w:ins w:id="8174" w:author="shorny" w:date="2014-06-09T18:34:00Z"/>
          <w:rStyle w:val="comment1"/>
          <w:sz w:val="18"/>
          <w:rPrChange w:id="8175" w:author="shorny" w:date="2014-06-09T18:34:00Z">
            <w:rPr>
              <w:ins w:id="8176" w:author="shorny" w:date="2014-06-09T18:34:00Z"/>
              <w:rStyle w:val="comment1"/>
            </w:rPr>
          </w:rPrChange>
        </w:rPr>
      </w:pPr>
      <w:ins w:id="8177" w:author="shorny" w:date="2014-06-09T18:34:00Z">
        <w:r w:rsidRPr="00FF580A">
          <w:rPr>
            <w:rStyle w:val="comment1"/>
            <w:sz w:val="18"/>
            <w:rPrChange w:id="8178" w:author="shorny" w:date="2014-06-09T18:34:00Z">
              <w:rPr>
                <w:rStyle w:val="comment1"/>
              </w:rPr>
            </w:rPrChange>
          </w:rPr>
          <w:t>-- Show those applications that don't yet have a primary supervisor.</w:t>
        </w:r>
      </w:ins>
    </w:p>
    <w:p w14:paraId="4D5D788B" w14:textId="77777777" w:rsidR="00FF580A" w:rsidRPr="00FF580A" w:rsidRDefault="00FF580A">
      <w:pPr>
        <w:pStyle w:val="HTMLPreformatted"/>
        <w:divId w:val="105394509"/>
        <w:rPr>
          <w:ins w:id="8179" w:author="shorny" w:date="2014-06-09T18:34:00Z"/>
          <w:rStyle w:val="comment1"/>
          <w:sz w:val="18"/>
          <w:rPrChange w:id="8180" w:author="shorny" w:date="2014-06-09T18:34:00Z">
            <w:rPr>
              <w:ins w:id="8181" w:author="shorny" w:date="2014-06-09T18:34:00Z"/>
              <w:rStyle w:val="comment1"/>
            </w:rPr>
          </w:rPrChange>
        </w:rPr>
      </w:pPr>
      <w:ins w:id="8182" w:author="shorny" w:date="2014-06-09T18:34:00Z">
        <w:r w:rsidRPr="00FF580A">
          <w:rPr>
            <w:rStyle w:val="comment1"/>
            <w:sz w:val="18"/>
            <w:rPrChange w:id="8183" w:author="shorny" w:date="2014-06-09T18:34:00Z">
              <w:rPr>
                <w:rStyle w:val="comment1"/>
              </w:rPr>
            </w:rPrChange>
          </w:rPr>
          <w:t>-- Where the application has nominated a research area, report which staff</w:t>
        </w:r>
      </w:ins>
    </w:p>
    <w:p w14:paraId="15E64537" w14:textId="77777777" w:rsidR="00FF580A" w:rsidRPr="00FF580A" w:rsidRDefault="00FF580A">
      <w:pPr>
        <w:pStyle w:val="HTMLPreformatted"/>
        <w:divId w:val="105394509"/>
        <w:rPr>
          <w:ins w:id="8184" w:author="shorny" w:date="2014-06-09T18:34:00Z"/>
          <w:rStyle w:val="comment1"/>
          <w:sz w:val="18"/>
          <w:rPrChange w:id="8185" w:author="shorny" w:date="2014-06-09T18:34:00Z">
            <w:rPr>
              <w:ins w:id="8186" w:author="shorny" w:date="2014-06-09T18:34:00Z"/>
              <w:rStyle w:val="comment1"/>
            </w:rPr>
          </w:rPrChange>
        </w:rPr>
      </w:pPr>
      <w:ins w:id="8187" w:author="shorny" w:date="2014-06-09T18:34:00Z">
        <w:r w:rsidRPr="00FF580A">
          <w:rPr>
            <w:rStyle w:val="comment1"/>
            <w:sz w:val="18"/>
            <w:rPrChange w:id="8188" w:author="shorny" w:date="2014-06-09T18:34:00Z">
              <w:rPr>
                <w:rStyle w:val="comment1"/>
              </w:rPr>
            </w:rPrChange>
          </w:rPr>
          <w:t>-- member oversees that research area.</w:t>
        </w:r>
      </w:ins>
    </w:p>
    <w:p w14:paraId="3DFA1BDB" w14:textId="77777777" w:rsidR="00FF580A" w:rsidRPr="00FF580A" w:rsidRDefault="00FF580A">
      <w:pPr>
        <w:pStyle w:val="HTMLPreformatted"/>
        <w:divId w:val="105394509"/>
        <w:rPr>
          <w:ins w:id="8189" w:author="shorny" w:date="2014-06-09T18:34:00Z"/>
          <w:sz w:val="18"/>
          <w:rPrChange w:id="8190" w:author="shorny" w:date="2014-06-09T18:34:00Z">
            <w:rPr>
              <w:ins w:id="8191" w:author="shorny" w:date="2014-06-09T18:34:00Z"/>
            </w:rPr>
          </w:rPrChange>
        </w:rPr>
      </w:pPr>
      <w:ins w:id="8192" w:author="shorny" w:date="2014-06-09T18:34:00Z">
        <w:r w:rsidRPr="00FF580A">
          <w:rPr>
            <w:rStyle w:val="keyword1"/>
            <w:sz w:val="18"/>
            <w:rPrChange w:id="8193" w:author="shorny" w:date="2014-06-09T18:34:00Z">
              <w:rPr>
                <w:rStyle w:val="keyword1"/>
              </w:rPr>
            </w:rPrChange>
          </w:rPr>
          <w:t>DROP</w:t>
        </w:r>
        <w:r w:rsidRPr="00FF580A">
          <w:rPr>
            <w:sz w:val="18"/>
            <w:rPrChange w:id="8194" w:author="shorny" w:date="2014-06-09T18:34:00Z">
              <w:rPr/>
            </w:rPrChange>
          </w:rPr>
          <w:t xml:space="preserve"> </w:t>
        </w:r>
        <w:r w:rsidRPr="00FF580A">
          <w:rPr>
            <w:rStyle w:val="keyword1"/>
            <w:sz w:val="18"/>
            <w:rPrChange w:id="8195" w:author="shorny" w:date="2014-06-09T18:34:00Z">
              <w:rPr>
                <w:rStyle w:val="keyword1"/>
              </w:rPr>
            </w:rPrChange>
          </w:rPr>
          <w:t>VIEW</w:t>
        </w:r>
        <w:r w:rsidRPr="00FF580A">
          <w:rPr>
            <w:sz w:val="18"/>
            <w:rPrChange w:id="8196" w:author="shorny" w:date="2014-06-09T18:34:00Z">
              <w:rPr/>
            </w:rPrChange>
          </w:rPr>
          <w:t xml:space="preserve"> </w:t>
        </w:r>
        <w:r w:rsidRPr="00FF580A">
          <w:rPr>
            <w:rStyle w:val="function-name1"/>
            <w:sz w:val="18"/>
            <w:rPrChange w:id="8197" w:author="shorny" w:date="2014-06-09T18:34:00Z">
              <w:rPr>
                <w:rStyle w:val="function-name1"/>
              </w:rPr>
            </w:rPrChange>
          </w:rPr>
          <w:t>IF</w:t>
        </w:r>
        <w:r w:rsidRPr="00FF580A">
          <w:rPr>
            <w:sz w:val="18"/>
            <w:rPrChange w:id="8198" w:author="shorny" w:date="2014-06-09T18:34:00Z">
              <w:rPr/>
            </w:rPrChange>
          </w:rPr>
          <w:t xml:space="preserve"> </w:t>
        </w:r>
        <w:r w:rsidRPr="00FF580A">
          <w:rPr>
            <w:rStyle w:val="keyword1"/>
            <w:sz w:val="18"/>
            <w:rPrChange w:id="8199" w:author="shorny" w:date="2014-06-09T18:34:00Z">
              <w:rPr>
                <w:rStyle w:val="keyword1"/>
              </w:rPr>
            </w:rPrChange>
          </w:rPr>
          <w:t>EXISTS</w:t>
        </w:r>
        <w:r w:rsidRPr="00FF580A">
          <w:rPr>
            <w:sz w:val="18"/>
            <w:rPrChange w:id="8200" w:author="shorny" w:date="2014-06-09T18:34:00Z">
              <w:rPr/>
            </w:rPrChange>
          </w:rPr>
          <w:t xml:space="preserve"> Application_Without_Supervisor ;</w:t>
        </w:r>
      </w:ins>
    </w:p>
    <w:p w14:paraId="3F0B8856" w14:textId="77777777" w:rsidR="00FF580A" w:rsidRPr="00FF580A" w:rsidRDefault="00FF580A">
      <w:pPr>
        <w:pStyle w:val="HTMLPreformatted"/>
        <w:divId w:val="105394509"/>
        <w:rPr>
          <w:ins w:id="8201" w:author="shorny" w:date="2014-06-09T18:34:00Z"/>
          <w:sz w:val="18"/>
          <w:rPrChange w:id="8202" w:author="shorny" w:date="2014-06-09T18:34:00Z">
            <w:rPr>
              <w:ins w:id="8203" w:author="shorny" w:date="2014-06-09T18:34:00Z"/>
            </w:rPr>
          </w:rPrChange>
        </w:rPr>
      </w:pPr>
      <w:ins w:id="8204" w:author="shorny" w:date="2014-06-09T18:34:00Z">
        <w:r w:rsidRPr="00FF580A">
          <w:rPr>
            <w:rStyle w:val="keyword1"/>
            <w:sz w:val="18"/>
            <w:rPrChange w:id="8205" w:author="shorny" w:date="2014-06-09T18:34:00Z">
              <w:rPr>
                <w:rStyle w:val="keyword1"/>
              </w:rPr>
            </w:rPrChange>
          </w:rPr>
          <w:t>CREATE</w:t>
        </w:r>
        <w:r w:rsidRPr="00FF580A">
          <w:rPr>
            <w:sz w:val="18"/>
            <w:rPrChange w:id="8206" w:author="shorny" w:date="2014-06-09T18:34:00Z">
              <w:rPr/>
            </w:rPrChange>
          </w:rPr>
          <w:t xml:space="preserve"> </w:t>
        </w:r>
        <w:r w:rsidRPr="00FF580A">
          <w:rPr>
            <w:rStyle w:val="keyword1"/>
            <w:sz w:val="18"/>
            <w:rPrChange w:id="8207" w:author="shorny" w:date="2014-06-09T18:34:00Z">
              <w:rPr>
                <w:rStyle w:val="keyword1"/>
              </w:rPr>
            </w:rPrChange>
          </w:rPr>
          <w:t>VIEW</w:t>
        </w:r>
        <w:r w:rsidRPr="00FF580A">
          <w:rPr>
            <w:sz w:val="18"/>
            <w:rPrChange w:id="8208" w:author="shorny" w:date="2014-06-09T18:34:00Z">
              <w:rPr/>
            </w:rPrChange>
          </w:rPr>
          <w:t xml:space="preserve"> </w:t>
        </w:r>
        <w:r w:rsidRPr="00FF580A">
          <w:rPr>
            <w:rStyle w:val="function-name1"/>
            <w:sz w:val="18"/>
            <w:rPrChange w:id="8209" w:author="shorny" w:date="2014-06-09T18:34:00Z">
              <w:rPr>
                <w:rStyle w:val="function-name1"/>
              </w:rPr>
            </w:rPrChange>
          </w:rPr>
          <w:t>Application_Without_Supervisor</w:t>
        </w:r>
        <w:r w:rsidRPr="00FF580A">
          <w:rPr>
            <w:sz w:val="18"/>
            <w:rPrChange w:id="8210" w:author="shorny" w:date="2014-06-09T18:34:00Z">
              <w:rPr/>
            </w:rPrChange>
          </w:rPr>
          <w:t xml:space="preserve"> </w:t>
        </w:r>
        <w:r w:rsidRPr="00FF580A">
          <w:rPr>
            <w:rStyle w:val="keyword1"/>
            <w:sz w:val="18"/>
            <w:rPrChange w:id="8211" w:author="shorny" w:date="2014-06-09T18:34:00Z">
              <w:rPr>
                <w:rStyle w:val="keyword1"/>
              </w:rPr>
            </w:rPrChange>
          </w:rPr>
          <w:t>AS</w:t>
        </w:r>
      </w:ins>
    </w:p>
    <w:p w14:paraId="387A14AC" w14:textId="77777777" w:rsidR="00FF580A" w:rsidRPr="00FF580A" w:rsidRDefault="00FF580A">
      <w:pPr>
        <w:pStyle w:val="HTMLPreformatted"/>
        <w:divId w:val="105394509"/>
        <w:rPr>
          <w:ins w:id="8212" w:author="shorny" w:date="2014-06-09T18:34:00Z"/>
          <w:sz w:val="18"/>
          <w:rPrChange w:id="8213" w:author="shorny" w:date="2014-06-09T18:34:00Z">
            <w:rPr>
              <w:ins w:id="8214" w:author="shorny" w:date="2014-06-09T18:34:00Z"/>
            </w:rPr>
          </w:rPrChange>
        </w:rPr>
      </w:pPr>
      <w:ins w:id="8215" w:author="shorny" w:date="2014-06-09T18:34:00Z">
        <w:r w:rsidRPr="00FF580A">
          <w:rPr>
            <w:rStyle w:val="keyword1"/>
            <w:sz w:val="18"/>
            <w:rPrChange w:id="8216" w:author="shorny" w:date="2014-06-09T18:34:00Z">
              <w:rPr>
                <w:rStyle w:val="keyword1"/>
              </w:rPr>
            </w:rPrChange>
          </w:rPr>
          <w:t>SELECT</w:t>
        </w:r>
      </w:ins>
    </w:p>
    <w:p w14:paraId="3E77E4A0" w14:textId="77777777" w:rsidR="00FF580A" w:rsidRPr="00FF580A" w:rsidRDefault="00FF580A">
      <w:pPr>
        <w:pStyle w:val="HTMLPreformatted"/>
        <w:divId w:val="105394509"/>
        <w:rPr>
          <w:ins w:id="8217" w:author="shorny" w:date="2014-06-09T18:34:00Z"/>
          <w:sz w:val="18"/>
          <w:rPrChange w:id="8218" w:author="shorny" w:date="2014-06-09T18:34:00Z">
            <w:rPr>
              <w:ins w:id="8219" w:author="shorny" w:date="2014-06-09T18:34:00Z"/>
            </w:rPr>
          </w:rPrChange>
        </w:rPr>
      </w:pPr>
      <w:ins w:id="8220" w:author="shorny" w:date="2014-06-09T18:34:00Z">
        <w:r w:rsidRPr="00FF580A">
          <w:rPr>
            <w:sz w:val="18"/>
            <w:rPrChange w:id="8221" w:author="shorny" w:date="2014-06-09T18:34:00Z">
              <w:rPr/>
            </w:rPrChange>
          </w:rPr>
          <w:t xml:space="preserve">  AppWoSuper.*,</w:t>
        </w:r>
      </w:ins>
    </w:p>
    <w:p w14:paraId="188A954F" w14:textId="77777777" w:rsidR="00FF580A" w:rsidRPr="00FF580A" w:rsidRDefault="00FF580A">
      <w:pPr>
        <w:pStyle w:val="HTMLPreformatted"/>
        <w:divId w:val="105394509"/>
        <w:rPr>
          <w:ins w:id="8222" w:author="shorny" w:date="2014-06-09T18:34:00Z"/>
          <w:sz w:val="18"/>
          <w:rPrChange w:id="8223" w:author="shorny" w:date="2014-06-09T18:34:00Z">
            <w:rPr>
              <w:ins w:id="8224" w:author="shorny" w:date="2014-06-09T18:34:00Z"/>
            </w:rPr>
          </w:rPrChange>
        </w:rPr>
      </w:pPr>
      <w:ins w:id="8225" w:author="shorny" w:date="2014-06-09T18:34:00Z">
        <w:r w:rsidRPr="00FF580A">
          <w:rPr>
            <w:sz w:val="18"/>
            <w:rPrChange w:id="8226" w:author="shorny" w:date="2014-06-09T18:34:00Z">
              <w:rPr/>
            </w:rPrChange>
          </w:rPr>
          <w:t xml:space="preserve">  AppRA.FORCode,</w:t>
        </w:r>
      </w:ins>
    </w:p>
    <w:p w14:paraId="178EC09B" w14:textId="77777777" w:rsidR="00FF580A" w:rsidRPr="00FF580A" w:rsidRDefault="00FF580A">
      <w:pPr>
        <w:pStyle w:val="HTMLPreformatted"/>
        <w:divId w:val="105394509"/>
        <w:rPr>
          <w:ins w:id="8227" w:author="shorny" w:date="2014-06-09T18:34:00Z"/>
          <w:sz w:val="18"/>
          <w:rPrChange w:id="8228" w:author="shorny" w:date="2014-06-09T18:34:00Z">
            <w:rPr>
              <w:ins w:id="8229" w:author="shorny" w:date="2014-06-09T18:34:00Z"/>
            </w:rPr>
          </w:rPrChange>
        </w:rPr>
      </w:pPr>
      <w:ins w:id="8230" w:author="shorny" w:date="2014-06-09T18:34:00Z">
        <w:r w:rsidRPr="00FF580A">
          <w:rPr>
            <w:sz w:val="18"/>
            <w:rPrChange w:id="8231" w:author="shorny" w:date="2014-06-09T18:34:00Z">
              <w:rPr/>
            </w:rPrChange>
          </w:rPr>
          <w:t xml:space="preserve">  USM.FName </w:t>
        </w:r>
        <w:r w:rsidRPr="00FF580A">
          <w:rPr>
            <w:rStyle w:val="keyword1"/>
            <w:sz w:val="18"/>
            <w:rPrChange w:id="8232" w:author="shorny" w:date="2014-06-09T18:34:00Z">
              <w:rPr>
                <w:rStyle w:val="keyword1"/>
              </w:rPr>
            </w:rPrChange>
          </w:rPr>
          <w:t>as</w:t>
        </w:r>
        <w:r w:rsidRPr="00FF580A">
          <w:rPr>
            <w:sz w:val="18"/>
            <w:rPrChange w:id="8233" w:author="shorny" w:date="2014-06-09T18:34:00Z">
              <w:rPr/>
            </w:rPrChange>
          </w:rPr>
          <w:t xml:space="preserve"> StaffOverseeingAreaFName,</w:t>
        </w:r>
      </w:ins>
    </w:p>
    <w:p w14:paraId="5A7FCA08" w14:textId="77777777" w:rsidR="00FF580A" w:rsidRPr="00FF580A" w:rsidRDefault="00FF580A">
      <w:pPr>
        <w:pStyle w:val="HTMLPreformatted"/>
        <w:divId w:val="105394509"/>
        <w:rPr>
          <w:ins w:id="8234" w:author="shorny" w:date="2014-06-09T18:34:00Z"/>
          <w:sz w:val="18"/>
          <w:rPrChange w:id="8235" w:author="shorny" w:date="2014-06-09T18:34:00Z">
            <w:rPr>
              <w:ins w:id="8236" w:author="shorny" w:date="2014-06-09T18:34:00Z"/>
            </w:rPr>
          </w:rPrChange>
        </w:rPr>
      </w:pPr>
      <w:ins w:id="8237" w:author="shorny" w:date="2014-06-09T18:34:00Z">
        <w:r w:rsidRPr="00FF580A">
          <w:rPr>
            <w:sz w:val="18"/>
            <w:rPrChange w:id="8238" w:author="shorny" w:date="2014-06-09T18:34:00Z">
              <w:rPr/>
            </w:rPrChange>
          </w:rPr>
          <w:t xml:space="preserve">  USM.LName </w:t>
        </w:r>
        <w:r w:rsidRPr="00FF580A">
          <w:rPr>
            <w:rStyle w:val="keyword1"/>
            <w:sz w:val="18"/>
            <w:rPrChange w:id="8239" w:author="shorny" w:date="2014-06-09T18:34:00Z">
              <w:rPr>
                <w:rStyle w:val="keyword1"/>
              </w:rPr>
            </w:rPrChange>
          </w:rPr>
          <w:t>as</w:t>
        </w:r>
        <w:r w:rsidRPr="00FF580A">
          <w:rPr>
            <w:sz w:val="18"/>
            <w:rPrChange w:id="8240" w:author="shorny" w:date="2014-06-09T18:34:00Z">
              <w:rPr/>
            </w:rPrChange>
          </w:rPr>
          <w:t xml:space="preserve"> StaffOverseeingAreaLName</w:t>
        </w:r>
      </w:ins>
    </w:p>
    <w:p w14:paraId="737678EF" w14:textId="77777777" w:rsidR="00FF580A" w:rsidRPr="00FF580A" w:rsidRDefault="00FF580A">
      <w:pPr>
        <w:pStyle w:val="HTMLPreformatted"/>
        <w:divId w:val="105394509"/>
        <w:rPr>
          <w:ins w:id="8241" w:author="shorny" w:date="2014-06-09T18:34:00Z"/>
          <w:sz w:val="18"/>
          <w:rPrChange w:id="8242" w:author="shorny" w:date="2014-06-09T18:34:00Z">
            <w:rPr>
              <w:ins w:id="8243" w:author="shorny" w:date="2014-06-09T18:34:00Z"/>
            </w:rPr>
          </w:rPrChange>
        </w:rPr>
      </w:pPr>
      <w:ins w:id="8244" w:author="shorny" w:date="2014-06-09T18:34:00Z">
        <w:r w:rsidRPr="00FF580A">
          <w:rPr>
            <w:rStyle w:val="keyword1"/>
            <w:sz w:val="18"/>
            <w:rPrChange w:id="8245" w:author="shorny" w:date="2014-06-09T18:34:00Z">
              <w:rPr>
                <w:rStyle w:val="keyword1"/>
              </w:rPr>
            </w:rPrChange>
          </w:rPr>
          <w:t>FROM</w:t>
        </w:r>
        <w:r w:rsidRPr="00FF580A">
          <w:rPr>
            <w:sz w:val="18"/>
            <w:rPrChange w:id="8246" w:author="shorny" w:date="2014-06-09T18:34:00Z">
              <w:rPr/>
            </w:rPrChange>
          </w:rPr>
          <w:t xml:space="preserve"> Application_Without_Supervisor_Inner AppWoSuper</w:t>
        </w:r>
      </w:ins>
    </w:p>
    <w:p w14:paraId="230A5579" w14:textId="77777777" w:rsidR="00FF580A" w:rsidRPr="00FF580A" w:rsidRDefault="00FF580A">
      <w:pPr>
        <w:pStyle w:val="HTMLPreformatted"/>
        <w:divId w:val="105394509"/>
        <w:rPr>
          <w:ins w:id="8247" w:author="shorny" w:date="2014-06-09T18:34:00Z"/>
          <w:sz w:val="18"/>
          <w:rPrChange w:id="8248" w:author="shorny" w:date="2014-06-09T18:34:00Z">
            <w:rPr>
              <w:ins w:id="8249" w:author="shorny" w:date="2014-06-09T18:34:00Z"/>
            </w:rPr>
          </w:rPrChange>
        </w:rPr>
      </w:pPr>
      <w:ins w:id="8250" w:author="shorny" w:date="2014-06-09T18:34:00Z">
        <w:r w:rsidRPr="00FF580A">
          <w:rPr>
            <w:rStyle w:val="keyword1"/>
            <w:sz w:val="18"/>
            <w:rPrChange w:id="8251" w:author="shorny" w:date="2014-06-09T18:34:00Z">
              <w:rPr>
                <w:rStyle w:val="keyword1"/>
              </w:rPr>
            </w:rPrChange>
          </w:rPr>
          <w:t>LEFT</w:t>
        </w:r>
        <w:r w:rsidRPr="00FF580A">
          <w:rPr>
            <w:sz w:val="18"/>
            <w:rPrChange w:id="8252" w:author="shorny" w:date="2014-06-09T18:34:00Z">
              <w:rPr/>
            </w:rPrChange>
          </w:rPr>
          <w:t xml:space="preserve"> </w:t>
        </w:r>
        <w:r w:rsidRPr="00FF580A">
          <w:rPr>
            <w:rStyle w:val="keyword1"/>
            <w:sz w:val="18"/>
            <w:rPrChange w:id="8253" w:author="shorny" w:date="2014-06-09T18:34:00Z">
              <w:rPr>
                <w:rStyle w:val="keyword1"/>
              </w:rPr>
            </w:rPrChange>
          </w:rPr>
          <w:t>JOIN</w:t>
        </w:r>
        <w:r w:rsidRPr="00FF580A">
          <w:rPr>
            <w:sz w:val="18"/>
            <w:rPrChange w:id="8254" w:author="shorny" w:date="2014-06-09T18:34:00Z">
              <w:rPr/>
            </w:rPrChange>
          </w:rPr>
          <w:t xml:space="preserve"> (`Application_Research Area` </w:t>
        </w:r>
        <w:r w:rsidRPr="00FF580A">
          <w:rPr>
            <w:rStyle w:val="keyword1"/>
            <w:sz w:val="18"/>
            <w:rPrChange w:id="8255" w:author="shorny" w:date="2014-06-09T18:34:00Z">
              <w:rPr>
                <w:rStyle w:val="keyword1"/>
              </w:rPr>
            </w:rPrChange>
          </w:rPr>
          <w:t>AS</w:t>
        </w:r>
        <w:r w:rsidRPr="00FF580A">
          <w:rPr>
            <w:sz w:val="18"/>
            <w:rPrChange w:id="8256" w:author="shorny" w:date="2014-06-09T18:34:00Z">
              <w:rPr/>
            </w:rPrChange>
          </w:rPr>
          <w:t xml:space="preserve"> AppRA)</w:t>
        </w:r>
      </w:ins>
    </w:p>
    <w:p w14:paraId="5E7DC4F8" w14:textId="77777777" w:rsidR="00FF580A" w:rsidRPr="00FF580A" w:rsidRDefault="00FF580A">
      <w:pPr>
        <w:pStyle w:val="HTMLPreformatted"/>
        <w:divId w:val="105394509"/>
        <w:rPr>
          <w:ins w:id="8257" w:author="shorny" w:date="2014-06-09T18:34:00Z"/>
          <w:sz w:val="18"/>
          <w:rPrChange w:id="8258" w:author="shorny" w:date="2014-06-09T18:34:00Z">
            <w:rPr>
              <w:ins w:id="8259" w:author="shorny" w:date="2014-06-09T18:34:00Z"/>
            </w:rPr>
          </w:rPrChange>
        </w:rPr>
      </w:pPr>
      <w:ins w:id="8260" w:author="shorny" w:date="2014-06-09T18:34:00Z">
        <w:r w:rsidRPr="00FF580A">
          <w:rPr>
            <w:sz w:val="18"/>
            <w:rPrChange w:id="8261" w:author="shorny" w:date="2014-06-09T18:34:00Z">
              <w:rPr/>
            </w:rPrChange>
          </w:rPr>
          <w:t xml:space="preserve">  </w:t>
        </w:r>
        <w:r w:rsidRPr="00FF580A">
          <w:rPr>
            <w:rStyle w:val="keyword1"/>
            <w:sz w:val="18"/>
            <w:rPrChange w:id="8262" w:author="shorny" w:date="2014-06-09T18:34:00Z">
              <w:rPr>
                <w:rStyle w:val="keyword1"/>
              </w:rPr>
            </w:rPrChange>
          </w:rPr>
          <w:t>ON</w:t>
        </w:r>
        <w:r w:rsidRPr="00FF580A">
          <w:rPr>
            <w:sz w:val="18"/>
            <w:rPrChange w:id="8263" w:author="shorny" w:date="2014-06-09T18:34:00Z">
              <w:rPr/>
            </w:rPrChange>
          </w:rPr>
          <w:t xml:space="preserve"> (AppWoSuper.ApplicationID = AppRA.ApplicationID)</w:t>
        </w:r>
      </w:ins>
    </w:p>
    <w:p w14:paraId="19FA38E9" w14:textId="77777777" w:rsidR="00FF580A" w:rsidRPr="00FF580A" w:rsidRDefault="00FF580A">
      <w:pPr>
        <w:pStyle w:val="HTMLPreformatted"/>
        <w:divId w:val="105394509"/>
        <w:rPr>
          <w:ins w:id="8264" w:author="shorny" w:date="2014-06-09T18:34:00Z"/>
          <w:sz w:val="18"/>
          <w:rPrChange w:id="8265" w:author="shorny" w:date="2014-06-09T18:34:00Z">
            <w:rPr>
              <w:ins w:id="8266" w:author="shorny" w:date="2014-06-09T18:34:00Z"/>
            </w:rPr>
          </w:rPrChange>
        </w:rPr>
      </w:pPr>
      <w:ins w:id="8267" w:author="shorny" w:date="2014-06-09T18:34:00Z">
        <w:r w:rsidRPr="00FF580A">
          <w:rPr>
            <w:rStyle w:val="keyword1"/>
            <w:sz w:val="18"/>
            <w:rPrChange w:id="8268" w:author="shorny" w:date="2014-06-09T18:34:00Z">
              <w:rPr>
                <w:rStyle w:val="keyword1"/>
              </w:rPr>
            </w:rPrChange>
          </w:rPr>
          <w:t>LEFT</w:t>
        </w:r>
        <w:r w:rsidRPr="00FF580A">
          <w:rPr>
            <w:sz w:val="18"/>
            <w:rPrChange w:id="8269" w:author="shorny" w:date="2014-06-09T18:34:00Z">
              <w:rPr/>
            </w:rPrChange>
          </w:rPr>
          <w:t xml:space="preserve"> </w:t>
        </w:r>
        <w:r w:rsidRPr="00FF580A">
          <w:rPr>
            <w:rStyle w:val="keyword1"/>
            <w:sz w:val="18"/>
            <w:rPrChange w:id="8270" w:author="shorny" w:date="2014-06-09T18:34:00Z">
              <w:rPr>
                <w:rStyle w:val="keyword1"/>
              </w:rPr>
            </w:rPrChange>
          </w:rPr>
          <w:t>JOIN</w:t>
        </w:r>
        <w:r w:rsidRPr="00FF580A">
          <w:rPr>
            <w:sz w:val="18"/>
            <w:rPrChange w:id="8271" w:author="shorny" w:date="2014-06-09T18:34:00Z">
              <w:rPr/>
            </w:rPrChange>
          </w:rPr>
          <w:t xml:space="preserve"> (`Research Area` </w:t>
        </w:r>
        <w:r w:rsidRPr="00FF580A">
          <w:rPr>
            <w:rStyle w:val="keyword1"/>
            <w:sz w:val="18"/>
            <w:rPrChange w:id="8272" w:author="shorny" w:date="2014-06-09T18:34:00Z">
              <w:rPr>
                <w:rStyle w:val="keyword1"/>
              </w:rPr>
            </w:rPrChange>
          </w:rPr>
          <w:t>AS</w:t>
        </w:r>
        <w:r w:rsidRPr="00FF580A">
          <w:rPr>
            <w:sz w:val="18"/>
            <w:rPrChange w:id="8273" w:author="shorny" w:date="2014-06-09T18:34:00Z">
              <w:rPr/>
            </w:rPrChange>
          </w:rPr>
          <w:t xml:space="preserve"> RA)</w:t>
        </w:r>
      </w:ins>
    </w:p>
    <w:p w14:paraId="2F65FBD1" w14:textId="77777777" w:rsidR="00FF580A" w:rsidRPr="00FF580A" w:rsidRDefault="00FF580A">
      <w:pPr>
        <w:pStyle w:val="HTMLPreformatted"/>
        <w:divId w:val="105394509"/>
        <w:rPr>
          <w:ins w:id="8274" w:author="shorny" w:date="2014-06-09T18:34:00Z"/>
          <w:sz w:val="18"/>
          <w:rPrChange w:id="8275" w:author="shorny" w:date="2014-06-09T18:34:00Z">
            <w:rPr>
              <w:ins w:id="8276" w:author="shorny" w:date="2014-06-09T18:34:00Z"/>
            </w:rPr>
          </w:rPrChange>
        </w:rPr>
      </w:pPr>
      <w:ins w:id="8277" w:author="shorny" w:date="2014-06-09T18:34:00Z">
        <w:r w:rsidRPr="00FF580A">
          <w:rPr>
            <w:sz w:val="18"/>
            <w:rPrChange w:id="8278" w:author="shorny" w:date="2014-06-09T18:34:00Z">
              <w:rPr/>
            </w:rPrChange>
          </w:rPr>
          <w:t xml:space="preserve">  </w:t>
        </w:r>
        <w:r w:rsidRPr="00FF580A">
          <w:rPr>
            <w:rStyle w:val="keyword1"/>
            <w:sz w:val="18"/>
            <w:rPrChange w:id="8279" w:author="shorny" w:date="2014-06-09T18:34:00Z">
              <w:rPr>
                <w:rStyle w:val="keyword1"/>
              </w:rPr>
            </w:rPrChange>
          </w:rPr>
          <w:t>ON</w:t>
        </w:r>
        <w:r w:rsidRPr="00FF580A">
          <w:rPr>
            <w:sz w:val="18"/>
            <w:rPrChange w:id="8280" w:author="shorny" w:date="2014-06-09T18:34:00Z">
              <w:rPr/>
            </w:rPrChange>
          </w:rPr>
          <w:t xml:space="preserve"> (AppRA.FORCode = RA.FORCode)</w:t>
        </w:r>
      </w:ins>
    </w:p>
    <w:p w14:paraId="767A4B1A" w14:textId="77777777" w:rsidR="00FF580A" w:rsidRPr="00FF580A" w:rsidRDefault="00FF580A">
      <w:pPr>
        <w:pStyle w:val="HTMLPreformatted"/>
        <w:divId w:val="105394509"/>
        <w:rPr>
          <w:ins w:id="8281" w:author="shorny" w:date="2014-06-09T18:34:00Z"/>
          <w:sz w:val="18"/>
          <w:rPrChange w:id="8282" w:author="shorny" w:date="2014-06-09T18:34:00Z">
            <w:rPr>
              <w:ins w:id="8283" w:author="shorny" w:date="2014-06-09T18:34:00Z"/>
            </w:rPr>
          </w:rPrChange>
        </w:rPr>
      </w:pPr>
      <w:ins w:id="8284" w:author="shorny" w:date="2014-06-09T18:34:00Z">
        <w:r w:rsidRPr="00FF580A">
          <w:rPr>
            <w:rStyle w:val="keyword1"/>
            <w:sz w:val="18"/>
            <w:rPrChange w:id="8285" w:author="shorny" w:date="2014-06-09T18:34:00Z">
              <w:rPr>
                <w:rStyle w:val="keyword1"/>
              </w:rPr>
            </w:rPrChange>
          </w:rPr>
          <w:t>LEFT</w:t>
        </w:r>
        <w:r w:rsidRPr="00FF580A">
          <w:rPr>
            <w:sz w:val="18"/>
            <w:rPrChange w:id="8286" w:author="shorny" w:date="2014-06-09T18:34:00Z">
              <w:rPr/>
            </w:rPrChange>
          </w:rPr>
          <w:t xml:space="preserve"> </w:t>
        </w:r>
        <w:r w:rsidRPr="00FF580A">
          <w:rPr>
            <w:rStyle w:val="keyword1"/>
            <w:sz w:val="18"/>
            <w:rPrChange w:id="8287" w:author="shorny" w:date="2014-06-09T18:34:00Z">
              <w:rPr>
                <w:rStyle w:val="keyword1"/>
              </w:rPr>
            </w:rPrChange>
          </w:rPr>
          <w:t>JOIN</w:t>
        </w:r>
        <w:r w:rsidRPr="00FF580A">
          <w:rPr>
            <w:sz w:val="18"/>
            <w:rPrChange w:id="8288" w:author="shorny" w:date="2014-06-09T18:34:00Z">
              <w:rPr/>
            </w:rPrChange>
          </w:rPr>
          <w:t xml:space="preserve"> (`University Staff Member_Research Area2` </w:t>
        </w:r>
        <w:r w:rsidRPr="00FF580A">
          <w:rPr>
            <w:rStyle w:val="keyword1"/>
            <w:sz w:val="18"/>
            <w:rPrChange w:id="8289" w:author="shorny" w:date="2014-06-09T18:34:00Z">
              <w:rPr>
                <w:rStyle w:val="keyword1"/>
              </w:rPr>
            </w:rPrChange>
          </w:rPr>
          <w:t>AS</w:t>
        </w:r>
        <w:r w:rsidRPr="00FF580A">
          <w:rPr>
            <w:sz w:val="18"/>
            <w:rPrChange w:id="8290" w:author="shorny" w:date="2014-06-09T18:34:00Z">
              <w:rPr/>
            </w:rPrChange>
          </w:rPr>
          <w:t xml:space="preserve"> USM_RA_Oversees)</w:t>
        </w:r>
      </w:ins>
    </w:p>
    <w:p w14:paraId="4CA01DE7" w14:textId="77777777" w:rsidR="00FF580A" w:rsidRPr="00FF580A" w:rsidRDefault="00FF580A">
      <w:pPr>
        <w:pStyle w:val="HTMLPreformatted"/>
        <w:divId w:val="105394509"/>
        <w:rPr>
          <w:ins w:id="8291" w:author="shorny" w:date="2014-06-09T18:34:00Z"/>
          <w:sz w:val="18"/>
          <w:rPrChange w:id="8292" w:author="shorny" w:date="2014-06-09T18:34:00Z">
            <w:rPr>
              <w:ins w:id="8293" w:author="shorny" w:date="2014-06-09T18:34:00Z"/>
            </w:rPr>
          </w:rPrChange>
        </w:rPr>
      </w:pPr>
      <w:ins w:id="8294" w:author="shorny" w:date="2014-06-09T18:34:00Z">
        <w:r w:rsidRPr="00FF580A">
          <w:rPr>
            <w:sz w:val="18"/>
            <w:rPrChange w:id="8295" w:author="shorny" w:date="2014-06-09T18:34:00Z">
              <w:rPr/>
            </w:rPrChange>
          </w:rPr>
          <w:t xml:space="preserve">  </w:t>
        </w:r>
        <w:r w:rsidRPr="00FF580A">
          <w:rPr>
            <w:rStyle w:val="keyword1"/>
            <w:sz w:val="18"/>
            <w:rPrChange w:id="8296" w:author="shorny" w:date="2014-06-09T18:34:00Z">
              <w:rPr>
                <w:rStyle w:val="keyword1"/>
              </w:rPr>
            </w:rPrChange>
          </w:rPr>
          <w:t>ON</w:t>
        </w:r>
        <w:r w:rsidRPr="00FF580A">
          <w:rPr>
            <w:sz w:val="18"/>
            <w:rPrChange w:id="8297" w:author="shorny" w:date="2014-06-09T18:34:00Z">
              <w:rPr/>
            </w:rPrChange>
          </w:rPr>
          <w:t xml:space="preserve"> (RA.FORCode = USM_RA_Oversees.FORCode)</w:t>
        </w:r>
      </w:ins>
    </w:p>
    <w:p w14:paraId="35A811B1" w14:textId="77777777" w:rsidR="00FF580A" w:rsidRPr="00FF580A" w:rsidRDefault="00FF580A">
      <w:pPr>
        <w:pStyle w:val="HTMLPreformatted"/>
        <w:divId w:val="105394509"/>
        <w:rPr>
          <w:ins w:id="8298" w:author="shorny" w:date="2014-06-09T18:34:00Z"/>
          <w:sz w:val="18"/>
          <w:rPrChange w:id="8299" w:author="shorny" w:date="2014-06-09T18:34:00Z">
            <w:rPr>
              <w:ins w:id="8300" w:author="shorny" w:date="2014-06-09T18:34:00Z"/>
            </w:rPr>
          </w:rPrChange>
        </w:rPr>
      </w:pPr>
      <w:ins w:id="8301" w:author="shorny" w:date="2014-06-09T18:34:00Z">
        <w:r w:rsidRPr="00FF580A">
          <w:rPr>
            <w:rStyle w:val="keyword1"/>
            <w:sz w:val="18"/>
            <w:rPrChange w:id="8302" w:author="shorny" w:date="2014-06-09T18:34:00Z">
              <w:rPr>
                <w:rStyle w:val="keyword1"/>
              </w:rPr>
            </w:rPrChange>
          </w:rPr>
          <w:t>LEFT</w:t>
        </w:r>
        <w:r w:rsidRPr="00FF580A">
          <w:rPr>
            <w:sz w:val="18"/>
            <w:rPrChange w:id="8303" w:author="shorny" w:date="2014-06-09T18:34:00Z">
              <w:rPr/>
            </w:rPrChange>
          </w:rPr>
          <w:t xml:space="preserve"> </w:t>
        </w:r>
        <w:r w:rsidRPr="00FF580A">
          <w:rPr>
            <w:rStyle w:val="keyword1"/>
            <w:sz w:val="18"/>
            <w:rPrChange w:id="8304" w:author="shorny" w:date="2014-06-09T18:34:00Z">
              <w:rPr>
                <w:rStyle w:val="keyword1"/>
              </w:rPr>
            </w:rPrChange>
          </w:rPr>
          <w:t>JOIN</w:t>
        </w:r>
        <w:r w:rsidRPr="00FF580A">
          <w:rPr>
            <w:sz w:val="18"/>
            <w:rPrChange w:id="8305" w:author="shorny" w:date="2014-06-09T18:34:00Z">
              <w:rPr/>
            </w:rPrChange>
          </w:rPr>
          <w:t xml:space="preserve"> (`University Staff Member` </w:t>
        </w:r>
        <w:r w:rsidRPr="00FF580A">
          <w:rPr>
            <w:rStyle w:val="keyword1"/>
            <w:sz w:val="18"/>
            <w:rPrChange w:id="8306" w:author="shorny" w:date="2014-06-09T18:34:00Z">
              <w:rPr>
                <w:rStyle w:val="keyword1"/>
              </w:rPr>
            </w:rPrChange>
          </w:rPr>
          <w:t>AS</w:t>
        </w:r>
        <w:r w:rsidRPr="00FF580A">
          <w:rPr>
            <w:sz w:val="18"/>
            <w:rPrChange w:id="8307" w:author="shorny" w:date="2014-06-09T18:34:00Z">
              <w:rPr/>
            </w:rPrChange>
          </w:rPr>
          <w:t xml:space="preserve"> USM)</w:t>
        </w:r>
      </w:ins>
    </w:p>
    <w:p w14:paraId="0BBB86ED" w14:textId="77777777" w:rsidR="00FF580A" w:rsidRPr="00FF580A" w:rsidRDefault="00FF580A">
      <w:pPr>
        <w:pStyle w:val="HTMLPreformatted"/>
        <w:divId w:val="105394509"/>
        <w:rPr>
          <w:ins w:id="8308" w:author="shorny" w:date="2014-06-09T18:34:00Z"/>
          <w:sz w:val="18"/>
          <w:rPrChange w:id="8309" w:author="shorny" w:date="2014-06-09T18:34:00Z">
            <w:rPr>
              <w:ins w:id="8310" w:author="shorny" w:date="2014-06-09T18:34:00Z"/>
            </w:rPr>
          </w:rPrChange>
        </w:rPr>
      </w:pPr>
      <w:ins w:id="8311" w:author="shorny" w:date="2014-06-09T18:34:00Z">
        <w:r w:rsidRPr="00FF580A">
          <w:rPr>
            <w:sz w:val="18"/>
            <w:rPrChange w:id="8312" w:author="shorny" w:date="2014-06-09T18:34:00Z">
              <w:rPr/>
            </w:rPrChange>
          </w:rPr>
          <w:t xml:space="preserve">  </w:t>
        </w:r>
        <w:r w:rsidRPr="00FF580A">
          <w:rPr>
            <w:rStyle w:val="keyword1"/>
            <w:sz w:val="18"/>
            <w:rPrChange w:id="8313" w:author="shorny" w:date="2014-06-09T18:34:00Z">
              <w:rPr>
                <w:rStyle w:val="keyword1"/>
              </w:rPr>
            </w:rPrChange>
          </w:rPr>
          <w:t>ON</w:t>
        </w:r>
        <w:r w:rsidRPr="00FF580A">
          <w:rPr>
            <w:sz w:val="18"/>
            <w:rPrChange w:id="8314" w:author="shorny" w:date="2014-06-09T18:34:00Z">
              <w:rPr/>
            </w:rPrChange>
          </w:rPr>
          <w:t xml:space="preserve"> (USM_RA_Oversees.StaffID = USM.StaffID)</w:t>
        </w:r>
      </w:ins>
    </w:p>
    <w:p w14:paraId="3433DA7C" w14:textId="77777777" w:rsidR="00FF580A" w:rsidRPr="00FF580A" w:rsidRDefault="00FF580A">
      <w:pPr>
        <w:pStyle w:val="HTMLPreformatted"/>
        <w:divId w:val="105394509"/>
        <w:rPr>
          <w:ins w:id="8315" w:author="shorny" w:date="2014-06-09T18:34:00Z"/>
          <w:sz w:val="18"/>
          <w:rPrChange w:id="8316" w:author="shorny" w:date="2014-06-09T18:34:00Z">
            <w:rPr>
              <w:ins w:id="8317" w:author="shorny" w:date="2014-06-09T18:34:00Z"/>
            </w:rPr>
          </w:rPrChange>
        </w:rPr>
      </w:pPr>
      <w:ins w:id="8318" w:author="shorny" w:date="2014-06-09T18:34:00Z">
        <w:r w:rsidRPr="00FF580A">
          <w:rPr>
            <w:rStyle w:val="keyword1"/>
            <w:sz w:val="18"/>
            <w:rPrChange w:id="8319" w:author="shorny" w:date="2014-06-09T18:34:00Z">
              <w:rPr>
                <w:rStyle w:val="keyword1"/>
              </w:rPr>
            </w:rPrChange>
          </w:rPr>
          <w:t>ORDER</w:t>
        </w:r>
        <w:r w:rsidRPr="00FF580A">
          <w:rPr>
            <w:sz w:val="18"/>
            <w:rPrChange w:id="8320" w:author="shorny" w:date="2014-06-09T18:34:00Z">
              <w:rPr/>
            </w:rPrChange>
          </w:rPr>
          <w:t xml:space="preserve"> </w:t>
        </w:r>
        <w:r w:rsidRPr="00FF580A">
          <w:rPr>
            <w:rStyle w:val="keyword1"/>
            <w:sz w:val="18"/>
            <w:rPrChange w:id="8321" w:author="shorny" w:date="2014-06-09T18:34:00Z">
              <w:rPr>
                <w:rStyle w:val="keyword1"/>
              </w:rPr>
            </w:rPrChange>
          </w:rPr>
          <w:t>BY</w:t>
        </w:r>
        <w:r w:rsidRPr="00FF580A">
          <w:rPr>
            <w:sz w:val="18"/>
            <w:rPrChange w:id="8322" w:author="shorny" w:date="2014-06-09T18:34:00Z">
              <w:rPr/>
            </w:rPrChange>
          </w:rPr>
          <w:t xml:space="preserve"> DateAdded;</w:t>
        </w:r>
      </w:ins>
    </w:p>
    <w:p w14:paraId="3E52B725" w14:textId="77777777" w:rsidR="00FF580A" w:rsidRPr="00FF580A" w:rsidRDefault="00FF580A">
      <w:pPr>
        <w:rPr>
          <w:ins w:id="8323" w:author="shorny" w:date="2014-06-09T17:35:00Z"/>
          <w:lang w:eastAsia="en-AU"/>
          <w:rPrChange w:id="8324" w:author="shorny" w:date="2014-06-09T18:34:00Z">
            <w:rPr>
              <w:ins w:id="8325" w:author="shorny" w:date="2014-06-09T17:35:00Z"/>
            </w:rPr>
          </w:rPrChange>
        </w:rPr>
        <w:pPrChange w:id="8326" w:author="shorny" w:date="2014-06-09T18:34:00Z">
          <w:pPr>
            <w:pStyle w:val="Heading1"/>
            <w:numPr>
              <w:numId w:val="17"/>
            </w:numPr>
          </w:pPr>
        </w:pPrChange>
      </w:pPr>
    </w:p>
    <w:p w14:paraId="1920EED7" w14:textId="6EBC3240" w:rsidR="00EA1F1A" w:rsidRDefault="00EA1F1A">
      <w:pPr>
        <w:pStyle w:val="Heading2"/>
        <w:rPr>
          <w:ins w:id="8327" w:author="shorny" w:date="2014-06-09T18:34:00Z"/>
        </w:rPr>
        <w:pPrChange w:id="8328" w:author="shorny" w:date="2014-06-09T17:35:00Z">
          <w:pPr>
            <w:pStyle w:val="Heading1"/>
            <w:numPr>
              <w:numId w:val="17"/>
            </w:numPr>
          </w:pPr>
        </w:pPrChange>
      </w:pPr>
      <w:bookmarkStart w:id="8329" w:name="_Toc390273935"/>
      <w:ins w:id="8330" w:author="shorny" w:date="2014-06-09T17:35:00Z">
        <w:r>
          <w:t xml:space="preserve">Create </w:t>
        </w:r>
      </w:ins>
      <w:ins w:id="8331" w:author="shorny" w:date="2014-06-09T17:38:00Z">
        <w:r>
          <w:t>procedure for setting user privileges</w:t>
        </w:r>
      </w:ins>
      <w:bookmarkEnd w:id="8329"/>
    </w:p>
    <w:p w14:paraId="31E50827" w14:textId="77777777" w:rsidR="004A1AF8" w:rsidRDefault="004A1AF8">
      <w:pPr>
        <w:pStyle w:val="HTMLPreformatted"/>
        <w:divId w:val="364595370"/>
        <w:rPr>
          <w:ins w:id="8332" w:author="shorny" w:date="2014-06-09T18:35:00Z"/>
        </w:rPr>
      </w:pPr>
    </w:p>
    <w:p w14:paraId="3A768BD9" w14:textId="77777777" w:rsidR="004A1AF8" w:rsidRPr="004A1AF8" w:rsidRDefault="004A1AF8">
      <w:pPr>
        <w:pStyle w:val="HTMLPreformatted"/>
        <w:divId w:val="364595370"/>
        <w:rPr>
          <w:ins w:id="8333" w:author="shorny" w:date="2014-06-09T18:35:00Z"/>
          <w:rStyle w:val="comment1"/>
          <w:sz w:val="18"/>
          <w:rPrChange w:id="8334" w:author="shorny" w:date="2014-06-09T18:35:00Z">
            <w:rPr>
              <w:ins w:id="8335" w:author="shorny" w:date="2014-06-09T18:35:00Z"/>
              <w:rStyle w:val="comment1"/>
            </w:rPr>
          </w:rPrChange>
        </w:rPr>
      </w:pPr>
      <w:ins w:id="8336" w:author="shorny" w:date="2014-06-09T18:35:00Z">
        <w:r w:rsidRPr="004A1AF8">
          <w:rPr>
            <w:rStyle w:val="comment1"/>
            <w:sz w:val="18"/>
            <w:rPrChange w:id="8337" w:author="shorny" w:date="2014-06-09T18:35:00Z">
              <w:rPr>
                <w:rStyle w:val="comment1"/>
              </w:rPr>
            </w:rPrChange>
          </w:rPr>
          <w:t>-- -----------------------------------------------------------------------------</w:t>
        </w:r>
      </w:ins>
    </w:p>
    <w:p w14:paraId="70DFC8D7" w14:textId="77777777" w:rsidR="004A1AF8" w:rsidRPr="004A1AF8" w:rsidRDefault="004A1AF8">
      <w:pPr>
        <w:pStyle w:val="HTMLPreformatted"/>
        <w:divId w:val="364595370"/>
        <w:rPr>
          <w:ins w:id="8338" w:author="shorny" w:date="2014-06-09T18:35:00Z"/>
          <w:rStyle w:val="comment1"/>
          <w:sz w:val="18"/>
          <w:rPrChange w:id="8339" w:author="shorny" w:date="2014-06-09T18:35:00Z">
            <w:rPr>
              <w:ins w:id="8340" w:author="shorny" w:date="2014-06-09T18:35:00Z"/>
              <w:rStyle w:val="comment1"/>
            </w:rPr>
          </w:rPrChange>
        </w:rPr>
      </w:pPr>
      <w:ins w:id="8341" w:author="shorny" w:date="2014-06-09T18:35:00Z">
        <w:r w:rsidRPr="004A1AF8">
          <w:rPr>
            <w:rStyle w:val="comment1"/>
            <w:sz w:val="18"/>
            <w:rPrChange w:id="8342" w:author="shorny" w:date="2014-06-09T18:35:00Z">
              <w:rPr>
                <w:rStyle w:val="comment1"/>
              </w:rPr>
            </w:rPrChange>
          </w:rPr>
          <w:t>-- security.sql</w:t>
        </w:r>
      </w:ins>
    </w:p>
    <w:p w14:paraId="5428C51C" w14:textId="77777777" w:rsidR="004A1AF8" w:rsidRPr="004A1AF8" w:rsidRDefault="004A1AF8">
      <w:pPr>
        <w:pStyle w:val="HTMLPreformatted"/>
        <w:divId w:val="364595370"/>
        <w:rPr>
          <w:ins w:id="8343" w:author="shorny" w:date="2014-06-09T18:35:00Z"/>
          <w:rStyle w:val="comment1"/>
          <w:sz w:val="18"/>
          <w:rPrChange w:id="8344" w:author="shorny" w:date="2014-06-09T18:35:00Z">
            <w:rPr>
              <w:ins w:id="8345" w:author="shorny" w:date="2014-06-09T18:35:00Z"/>
              <w:rStyle w:val="comment1"/>
            </w:rPr>
          </w:rPrChange>
        </w:rPr>
      </w:pPr>
      <w:ins w:id="8346" w:author="shorny" w:date="2014-06-09T18:35:00Z">
        <w:r w:rsidRPr="004A1AF8">
          <w:rPr>
            <w:rStyle w:val="comment1"/>
            <w:sz w:val="18"/>
            <w:rPrChange w:id="8347" w:author="shorny" w:date="2014-06-09T18:35:00Z">
              <w:rPr>
                <w:rStyle w:val="comment1"/>
              </w:rPr>
            </w:rPrChange>
          </w:rPr>
          <w:t>--</w:t>
        </w:r>
      </w:ins>
    </w:p>
    <w:p w14:paraId="3B1E9751" w14:textId="77777777" w:rsidR="004A1AF8" w:rsidRPr="004A1AF8" w:rsidRDefault="004A1AF8">
      <w:pPr>
        <w:pStyle w:val="HTMLPreformatted"/>
        <w:divId w:val="364595370"/>
        <w:rPr>
          <w:ins w:id="8348" w:author="shorny" w:date="2014-06-09T18:35:00Z"/>
          <w:rStyle w:val="comment1"/>
          <w:sz w:val="18"/>
          <w:rPrChange w:id="8349" w:author="shorny" w:date="2014-06-09T18:35:00Z">
            <w:rPr>
              <w:ins w:id="8350" w:author="shorny" w:date="2014-06-09T18:35:00Z"/>
              <w:rStyle w:val="comment1"/>
            </w:rPr>
          </w:rPrChange>
        </w:rPr>
      </w:pPr>
      <w:ins w:id="8351" w:author="shorny" w:date="2014-06-09T18:35:00Z">
        <w:r w:rsidRPr="004A1AF8">
          <w:rPr>
            <w:rStyle w:val="comment1"/>
            <w:sz w:val="18"/>
            <w:rPrChange w:id="8352" w:author="shorny" w:date="2014-06-09T18:35:00Z">
              <w:rPr>
                <w:rStyle w:val="comment1"/>
              </w:rPr>
            </w:rPrChange>
          </w:rPr>
          <w:t>-- Script to assist DB admins to enforce security policies. This needs to be</w:t>
        </w:r>
      </w:ins>
    </w:p>
    <w:p w14:paraId="1F9FD798" w14:textId="77777777" w:rsidR="004A1AF8" w:rsidRPr="004A1AF8" w:rsidRDefault="004A1AF8">
      <w:pPr>
        <w:pStyle w:val="HTMLPreformatted"/>
        <w:divId w:val="364595370"/>
        <w:rPr>
          <w:ins w:id="8353" w:author="shorny" w:date="2014-06-09T18:35:00Z"/>
          <w:rStyle w:val="comment1"/>
          <w:sz w:val="18"/>
          <w:rPrChange w:id="8354" w:author="shorny" w:date="2014-06-09T18:35:00Z">
            <w:rPr>
              <w:ins w:id="8355" w:author="shorny" w:date="2014-06-09T18:35:00Z"/>
              <w:rStyle w:val="comment1"/>
            </w:rPr>
          </w:rPrChange>
        </w:rPr>
      </w:pPr>
      <w:ins w:id="8356" w:author="shorny" w:date="2014-06-09T18:35:00Z">
        <w:r w:rsidRPr="004A1AF8">
          <w:rPr>
            <w:rStyle w:val="comment1"/>
            <w:sz w:val="18"/>
            <w:rPrChange w:id="8357" w:author="shorny" w:date="2014-06-09T18:35:00Z">
              <w:rPr>
                <w:rStyle w:val="comment1"/>
              </w:rPr>
            </w:rPrChange>
          </w:rPr>
          <w:t>-- read into the DB with admin privileges.</w:t>
        </w:r>
      </w:ins>
    </w:p>
    <w:p w14:paraId="521E9B8A" w14:textId="77777777" w:rsidR="004A1AF8" w:rsidRPr="004A1AF8" w:rsidRDefault="004A1AF8">
      <w:pPr>
        <w:pStyle w:val="HTMLPreformatted"/>
        <w:divId w:val="364595370"/>
        <w:rPr>
          <w:ins w:id="8358" w:author="shorny" w:date="2014-06-09T18:35:00Z"/>
          <w:rStyle w:val="comment1"/>
          <w:sz w:val="18"/>
          <w:rPrChange w:id="8359" w:author="shorny" w:date="2014-06-09T18:35:00Z">
            <w:rPr>
              <w:ins w:id="8360" w:author="shorny" w:date="2014-06-09T18:35:00Z"/>
              <w:rStyle w:val="comment1"/>
            </w:rPr>
          </w:rPrChange>
        </w:rPr>
      </w:pPr>
      <w:ins w:id="8361" w:author="shorny" w:date="2014-06-09T18:35:00Z">
        <w:r w:rsidRPr="004A1AF8">
          <w:rPr>
            <w:rStyle w:val="comment1"/>
            <w:sz w:val="18"/>
            <w:rPrChange w:id="8362" w:author="shorny" w:date="2014-06-09T18:35:00Z">
              <w:rPr>
                <w:rStyle w:val="comment1"/>
              </w:rPr>
            </w:rPrChange>
          </w:rPr>
          <w:t>--</w:t>
        </w:r>
      </w:ins>
    </w:p>
    <w:p w14:paraId="7B41D53F" w14:textId="77777777" w:rsidR="004A1AF8" w:rsidRPr="004A1AF8" w:rsidRDefault="004A1AF8">
      <w:pPr>
        <w:pStyle w:val="HTMLPreformatted"/>
        <w:divId w:val="364595370"/>
        <w:rPr>
          <w:ins w:id="8363" w:author="shorny" w:date="2014-06-09T18:35:00Z"/>
          <w:rStyle w:val="comment1"/>
          <w:sz w:val="18"/>
          <w:rPrChange w:id="8364" w:author="shorny" w:date="2014-06-09T18:35:00Z">
            <w:rPr>
              <w:ins w:id="8365" w:author="shorny" w:date="2014-06-09T18:35:00Z"/>
              <w:rStyle w:val="comment1"/>
            </w:rPr>
          </w:rPrChange>
        </w:rPr>
      </w:pPr>
      <w:ins w:id="8366" w:author="shorny" w:date="2014-06-09T18:35:00Z">
        <w:r w:rsidRPr="004A1AF8">
          <w:rPr>
            <w:rStyle w:val="comment1"/>
            <w:sz w:val="18"/>
            <w:rPrChange w:id="8367" w:author="shorny" w:date="2014-06-09T18:35:00Z">
              <w:rPr>
                <w:rStyle w:val="comment1"/>
              </w:rPr>
            </w:rPrChange>
          </w:rPr>
          <w:t>-- -----------------------------------------------------------------------------</w:t>
        </w:r>
      </w:ins>
    </w:p>
    <w:p w14:paraId="279EC31B" w14:textId="77777777" w:rsidR="004A1AF8" w:rsidRPr="004A1AF8" w:rsidRDefault="004A1AF8">
      <w:pPr>
        <w:pStyle w:val="HTMLPreformatted"/>
        <w:divId w:val="364595370"/>
        <w:rPr>
          <w:ins w:id="8368" w:author="shorny" w:date="2014-06-09T18:35:00Z"/>
          <w:sz w:val="18"/>
          <w:rPrChange w:id="8369" w:author="shorny" w:date="2014-06-09T18:35:00Z">
            <w:rPr>
              <w:ins w:id="8370" w:author="shorny" w:date="2014-06-09T18:35:00Z"/>
            </w:rPr>
          </w:rPrChange>
        </w:rPr>
      </w:pPr>
    </w:p>
    <w:p w14:paraId="10AFA7F8" w14:textId="77777777" w:rsidR="004A1AF8" w:rsidRPr="004A1AF8" w:rsidRDefault="004A1AF8">
      <w:pPr>
        <w:pStyle w:val="HTMLPreformatted"/>
        <w:divId w:val="364595370"/>
        <w:rPr>
          <w:ins w:id="8371" w:author="shorny" w:date="2014-06-09T18:35:00Z"/>
          <w:sz w:val="18"/>
          <w:rPrChange w:id="8372" w:author="shorny" w:date="2014-06-09T18:35:00Z">
            <w:rPr>
              <w:ins w:id="8373" w:author="shorny" w:date="2014-06-09T18:35:00Z"/>
            </w:rPr>
          </w:rPrChange>
        </w:rPr>
      </w:pPr>
      <w:ins w:id="8374" w:author="shorny" w:date="2014-06-09T18:35:00Z">
        <w:r w:rsidRPr="004A1AF8">
          <w:rPr>
            <w:rStyle w:val="keyword1"/>
            <w:sz w:val="18"/>
            <w:rPrChange w:id="8375" w:author="shorny" w:date="2014-06-09T18:35:00Z">
              <w:rPr>
                <w:rStyle w:val="keyword1"/>
              </w:rPr>
            </w:rPrChange>
          </w:rPr>
          <w:t>DROP</w:t>
        </w:r>
        <w:r w:rsidRPr="004A1AF8">
          <w:rPr>
            <w:sz w:val="18"/>
            <w:rPrChange w:id="8376" w:author="shorny" w:date="2014-06-09T18:35:00Z">
              <w:rPr/>
            </w:rPrChange>
          </w:rPr>
          <w:t xml:space="preserve"> </w:t>
        </w:r>
        <w:r w:rsidRPr="004A1AF8">
          <w:rPr>
            <w:rStyle w:val="keyword1"/>
            <w:sz w:val="18"/>
            <w:rPrChange w:id="8377" w:author="shorny" w:date="2014-06-09T18:35:00Z">
              <w:rPr>
                <w:rStyle w:val="keyword1"/>
              </w:rPr>
            </w:rPrChange>
          </w:rPr>
          <w:t>PROCEDURE</w:t>
        </w:r>
        <w:r w:rsidRPr="004A1AF8">
          <w:rPr>
            <w:sz w:val="18"/>
            <w:rPrChange w:id="8378" w:author="shorny" w:date="2014-06-09T18:35:00Z">
              <w:rPr/>
            </w:rPrChange>
          </w:rPr>
          <w:t xml:space="preserve"> </w:t>
        </w:r>
        <w:r w:rsidRPr="004A1AF8">
          <w:rPr>
            <w:rStyle w:val="function-name1"/>
            <w:sz w:val="18"/>
            <w:rPrChange w:id="8379" w:author="shorny" w:date="2014-06-09T18:35:00Z">
              <w:rPr>
                <w:rStyle w:val="function-name1"/>
              </w:rPr>
            </w:rPrChange>
          </w:rPr>
          <w:t>IF</w:t>
        </w:r>
        <w:r w:rsidRPr="004A1AF8">
          <w:rPr>
            <w:sz w:val="18"/>
            <w:rPrChange w:id="8380" w:author="shorny" w:date="2014-06-09T18:35:00Z">
              <w:rPr/>
            </w:rPrChange>
          </w:rPr>
          <w:t xml:space="preserve"> </w:t>
        </w:r>
        <w:r w:rsidRPr="004A1AF8">
          <w:rPr>
            <w:rStyle w:val="keyword1"/>
            <w:sz w:val="18"/>
            <w:rPrChange w:id="8381" w:author="shorny" w:date="2014-06-09T18:35:00Z">
              <w:rPr>
                <w:rStyle w:val="keyword1"/>
              </w:rPr>
            </w:rPrChange>
          </w:rPr>
          <w:t>EXISTS</w:t>
        </w:r>
        <w:r w:rsidRPr="004A1AF8">
          <w:rPr>
            <w:sz w:val="18"/>
            <w:rPrChange w:id="8382" w:author="shorny" w:date="2014-06-09T18:35:00Z">
              <w:rPr/>
            </w:rPrChange>
          </w:rPr>
          <w:t xml:space="preserve"> insert_new_staff ;</w:t>
        </w:r>
      </w:ins>
    </w:p>
    <w:p w14:paraId="3DCBA1AC" w14:textId="77777777" w:rsidR="004A1AF8" w:rsidRPr="004A1AF8" w:rsidRDefault="004A1AF8">
      <w:pPr>
        <w:pStyle w:val="HTMLPreformatted"/>
        <w:divId w:val="364595370"/>
        <w:rPr>
          <w:ins w:id="8383" w:author="shorny" w:date="2014-06-09T18:35:00Z"/>
          <w:sz w:val="18"/>
          <w:rPrChange w:id="8384" w:author="shorny" w:date="2014-06-09T18:35:00Z">
            <w:rPr>
              <w:ins w:id="8385" w:author="shorny" w:date="2014-06-09T18:35:00Z"/>
            </w:rPr>
          </w:rPrChange>
        </w:rPr>
      </w:pPr>
    </w:p>
    <w:p w14:paraId="48060F63" w14:textId="77777777" w:rsidR="004A1AF8" w:rsidRPr="004A1AF8" w:rsidRDefault="004A1AF8">
      <w:pPr>
        <w:pStyle w:val="HTMLPreformatted"/>
        <w:divId w:val="364595370"/>
        <w:rPr>
          <w:ins w:id="8386" w:author="shorny" w:date="2014-06-09T18:35:00Z"/>
          <w:sz w:val="18"/>
          <w:rPrChange w:id="8387" w:author="shorny" w:date="2014-06-09T18:35:00Z">
            <w:rPr>
              <w:ins w:id="8388" w:author="shorny" w:date="2014-06-09T18:35:00Z"/>
            </w:rPr>
          </w:rPrChange>
        </w:rPr>
      </w:pPr>
    </w:p>
    <w:p w14:paraId="2B8922E1" w14:textId="77777777" w:rsidR="004A1AF8" w:rsidRPr="004A1AF8" w:rsidRDefault="004A1AF8">
      <w:pPr>
        <w:pStyle w:val="HTMLPreformatted"/>
        <w:divId w:val="364595370"/>
        <w:rPr>
          <w:ins w:id="8389" w:author="shorny" w:date="2014-06-09T18:35:00Z"/>
          <w:sz w:val="18"/>
          <w:rPrChange w:id="8390" w:author="shorny" w:date="2014-06-09T18:35:00Z">
            <w:rPr>
              <w:ins w:id="8391" w:author="shorny" w:date="2014-06-09T18:35:00Z"/>
            </w:rPr>
          </w:rPrChange>
        </w:rPr>
      </w:pPr>
      <w:ins w:id="8392" w:author="shorny" w:date="2014-06-09T18:35:00Z">
        <w:r w:rsidRPr="004A1AF8">
          <w:rPr>
            <w:sz w:val="18"/>
            <w:rPrChange w:id="8393" w:author="shorny" w:date="2014-06-09T18:35:00Z">
              <w:rPr/>
            </w:rPrChange>
          </w:rPr>
          <w:t>DELIMITER $$</w:t>
        </w:r>
      </w:ins>
    </w:p>
    <w:p w14:paraId="470BEA61" w14:textId="77777777" w:rsidR="004A1AF8" w:rsidRPr="004A1AF8" w:rsidRDefault="004A1AF8">
      <w:pPr>
        <w:pStyle w:val="HTMLPreformatted"/>
        <w:divId w:val="364595370"/>
        <w:rPr>
          <w:ins w:id="8394" w:author="shorny" w:date="2014-06-09T18:35:00Z"/>
          <w:sz w:val="18"/>
          <w:rPrChange w:id="8395" w:author="shorny" w:date="2014-06-09T18:35:00Z">
            <w:rPr>
              <w:ins w:id="8396" w:author="shorny" w:date="2014-06-09T18:35:00Z"/>
            </w:rPr>
          </w:rPrChange>
        </w:rPr>
      </w:pPr>
    </w:p>
    <w:p w14:paraId="2F2B6082" w14:textId="77777777" w:rsidR="004A1AF8" w:rsidRPr="004A1AF8" w:rsidRDefault="004A1AF8">
      <w:pPr>
        <w:pStyle w:val="HTMLPreformatted"/>
        <w:divId w:val="364595370"/>
        <w:rPr>
          <w:ins w:id="8397" w:author="shorny" w:date="2014-06-09T18:35:00Z"/>
          <w:sz w:val="18"/>
          <w:rPrChange w:id="8398" w:author="shorny" w:date="2014-06-09T18:35:00Z">
            <w:rPr>
              <w:ins w:id="8399" w:author="shorny" w:date="2014-06-09T18:35:00Z"/>
            </w:rPr>
          </w:rPrChange>
        </w:rPr>
      </w:pPr>
      <w:ins w:id="8400" w:author="shorny" w:date="2014-06-09T18:35:00Z">
        <w:r w:rsidRPr="004A1AF8">
          <w:rPr>
            <w:rStyle w:val="keyword1"/>
            <w:sz w:val="18"/>
            <w:rPrChange w:id="8401" w:author="shorny" w:date="2014-06-09T18:35:00Z">
              <w:rPr>
                <w:rStyle w:val="keyword1"/>
              </w:rPr>
            </w:rPrChange>
          </w:rPr>
          <w:t>CREATE</w:t>
        </w:r>
        <w:r w:rsidRPr="004A1AF8">
          <w:rPr>
            <w:sz w:val="18"/>
            <w:rPrChange w:id="8402" w:author="shorny" w:date="2014-06-09T18:35:00Z">
              <w:rPr/>
            </w:rPrChange>
          </w:rPr>
          <w:t xml:space="preserve"> </w:t>
        </w:r>
        <w:r w:rsidRPr="004A1AF8">
          <w:rPr>
            <w:rStyle w:val="keyword1"/>
            <w:sz w:val="18"/>
            <w:rPrChange w:id="8403" w:author="shorny" w:date="2014-06-09T18:35:00Z">
              <w:rPr>
                <w:rStyle w:val="keyword1"/>
              </w:rPr>
            </w:rPrChange>
          </w:rPr>
          <w:t>PROCEDURE</w:t>
        </w:r>
        <w:r w:rsidRPr="004A1AF8">
          <w:rPr>
            <w:sz w:val="18"/>
            <w:rPrChange w:id="8404" w:author="shorny" w:date="2014-06-09T18:35:00Z">
              <w:rPr/>
            </w:rPrChange>
          </w:rPr>
          <w:t xml:space="preserve"> </w:t>
        </w:r>
        <w:r w:rsidRPr="004A1AF8">
          <w:rPr>
            <w:rStyle w:val="function-name1"/>
            <w:sz w:val="18"/>
            <w:rPrChange w:id="8405" w:author="shorny" w:date="2014-06-09T18:35:00Z">
              <w:rPr>
                <w:rStyle w:val="function-name1"/>
              </w:rPr>
            </w:rPrChange>
          </w:rPr>
          <w:t>insert_new_staff</w:t>
        </w:r>
        <w:r w:rsidRPr="004A1AF8">
          <w:rPr>
            <w:sz w:val="18"/>
            <w:rPrChange w:id="8406" w:author="shorny" w:date="2014-06-09T18:35:00Z">
              <w:rPr/>
            </w:rPrChange>
          </w:rPr>
          <w:t>(</w:t>
        </w:r>
      </w:ins>
    </w:p>
    <w:p w14:paraId="2E2229D4" w14:textId="77777777" w:rsidR="004A1AF8" w:rsidRPr="004A1AF8" w:rsidRDefault="004A1AF8">
      <w:pPr>
        <w:pStyle w:val="HTMLPreformatted"/>
        <w:divId w:val="364595370"/>
        <w:rPr>
          <w:ins w:id="8407" w:author="shorny" w:date="2014-06-09T18:35:00Z"/>
          <w:sz w:val="18"/>
          <w:rPrChange w:id="8408" w:author="shorny" w:date="2014-06-09T18:35:00Z">
            <w:rPr>
              <w:ins w:id="8409" w:author="shorny" w:date="2014-06-09T18:35:00Z"/>
            </w:rPr>
          </w:rPrChange>
        </w:rPr>
      </w:pPr>
      <w:ins w:id="8410" w:author="shorny" w:date="2014-06-09T18:35:00Z">
        <w:r w:rsidRPr="004A1AF8">
          <w:rPr>
            <w:sz w:val="18"/>
            <w:rPrChange w:id="8411" w:author="shorny" w:date="2014-06-09T18:35:00Z">
              <w:rPr/>
            </w:rPrChange>
          </w:rPr>
          <w:t xml:space="preserve">  </w:t>
        </w:r>
        <w:r w:rsidRPr="004A1AF8">
          <w:rPr>
            <w:rStyle w:val="keyword1"/>
            <w:sz w:val="18"/>
            <w:rPrChange w:id="8412" w:author="shorny" w:date="2014-06-09T18:35:00Z">
              <w:rPr>
                <w:rStyle w:val="keyword1"/>
              </w:rPr>
            </w:rPrChange>
          </w:rPr>
          <w:t>IN</w:t>
        </w:r>
        <w:r w:rsidRPr="004A1AF8">
          <w:rPr>
            <w:sz w:val="18"/>
            <w:rPrChange w:id="8413" w:author="shorny" w:date="2014-06-09T18:35:00Z">
              <w:rPr/>
            </w:rPrChange>
          </w:rPr>
          <w:t xml:space="preserve"> p_staffID </w:t>
        </w:r>
        <w:r w:rsidRPr="004A1AF8">
          <w:rPr>
            <w:rStyle w:val="type1"/>
            <w:sz w:val="18"/>
            <w:rPrChange w:id="8414" w:author="shorny" w:date="2014-06-09T18:35:00Z">
              <w:rPr>
                <w:rStyle w:val="type1"/>
              </w:rPr>
            </w:rPrChange>
          </w:rPr>
          <w:t>int</w:t>
        </w:r>
        <w:r w:rsidRPr="004A1AF8">
          <w:rPr>
            <w:sz w:val="18"/>
            <w:rPrChange w:id="8415" w:author="shorny" w:date="2014-06-09T18:35:00Z">
              <w:rPr/>
            </w:rPrChange>
          </w:rPr>
          <w:t>(10),</w:t>
        </w:r>
      </w:ins>
    </w:p>
    <w:p w14:paraId="6FAB723E" w14:textId="77777777" w:rsidR="004A1AF8" w:rsidRPr="004A1AF8" w:rsidRDefault="004A1AF8">
      <w:pPr>
        <w:pStyle w:val="HTMLPreformatted"/>
        <w:divId w:val="364595370"/>
        <w:rPr>
          <w:ins w:id="8416" w:author="shorny" w:date="2014-06-09T18:35:00Z"/>
          <w:sz w:val="18"/>
          <w:rPrChange w:id="8417" w:author="shorny" w:date="2014-06-09T18:35:00Z">
            <w:rPr>
              <w:ins w:id="8418" w:author="shorny" w:date="2014-06-09T18:35:00Z"/>
            </w:rPr>
          </w:rPrChange>
        </w:rPr>
      </w:pPr>
      <w:ins w:id="8419" w:author="shorny" w:date="2014-06-09T18:35:00Z">
        <w:r w:rsidRPr="004A1AF8">
          <w:rPr>
            <w:sz w:val="18"/>
            <w:rPrChange w:id="8420" w:author="shorny" w:date="2014-06-09T18:35:00Z">
              <w:rPr/>
            </w:rPrChange>
          </w:rPr>
          <w:t xml:space="preserve">  </w:t>
        </w:r>
        <w:r w:rsidRPr="004A1AF8">
          <w:rPr>
            <w:rStyle w:val="keyword1"/>
            <w:sz w:val="18"/>
            <w:rPrChange w:id="8421" w:author="shorny" w:date="2014-06-09T18:35:00Z">
              <w:rPr>
                <w:rStyle w:val="keyword1"/>
              </w:rPr>
            </w:rPrChange>
          </w:rPr>
          <w:t>IN</w:t>
        </w:r>
        <w:r w:rsidRPr="004A1AF8">
          <w:rPr>
            <w:sz w:val="18"/>
            <w:rPrChange w:id="8422" w:author="shorny" w:date="2014-06-09T18:35:00Z">
              <w:rPr/>
            </w:rPrChange>
          </w:rPr>
          <w:t xml:space="preserve"> p_password </w:t>
        </w:r>
        <w:r w:rsidRPr="004A1AF8">
          <w:rPr>
            <w:rStyle w:val="type1"/>
            <w:sz w:val="18"/>
            <w:rPrChange w:id="8423" w:author="shorny" w:date="2014-06-09T18:35:00Z">
              <w:rPr>
                <w:rStyle w:val="type1"/>
              </w:rPr>
            </w:rPrChange>
          </w:rPr>
          <w:t>varchar</w:t>
        </w:r>
        <w:r w:rsidRPr="004A1AF8">
          <w:rPr>
            <w:sz w:val="18"/>
            <w:rPrChange w:id="8424" w:author="shorny" w:date="2014-06-09T18:35:00Z">
              <w:rPr/>
            </w:rPrChange>
          </w:rPr>
          <w:t>(255),</w:t>
        </w:r>
      </w:ins>
    </w:p>
    <w:p w14:paraId="1F4AB8A0" w14:textId="77777777" w:rsidR="004A1AF8" w:rsidRPr="004A1AF8" w:rsidRDefault="004A1AF8">
      <w:pPr>
        <w:pStyle w:val="HTMLPreformatted"/>
        <w:divId w:val="364595370"/>
        <w:rPr>
          <w:ins w:id="8425" w:author="shorny" w:date="2014-06-09T18:35:00Z"/>
          <w:sz w:val="18"/>
          <w:rPrChange w:id="8426" w:author="shorny" w:date="2014-06-09T18:35:00Z">
            <w:rPr>
              <w:ins w:id="8427" w:author="shorny" w:date="2014-06-09T18:35:00Z"/>
            </w:rPr>
          </w:rPrChange>
        </w:rPr>
      </w:pPr>
      <w:ins w:id="8428" w:author="shorny" w:date="2014-06-09T18:35:00Z">
        <w:r w:rsidRPr="004A1AF8">
          <w:rPr>
            <w:sz w:val="18"/>
            <w:rPrChange w:id="8429" w:author="shorny" w:date="2014-06-09T18:35:00Z">
              <w:rPr/>
            </w:rPrChange>
          </w:rPr>
          <w:t xml:space="preserve">  </w:t>
        </w:r>
        <w:r w:rsidRPr="004A1AF8">
          <w:rPr>
            <w:rStyle w:val="keyword1"/>
            <w:sz w:val="18"/>
            <w:rPrChange w:id="8430" w:author="shorny" w:date="2014-06-09T18:35:00Z">
              <w:rPr>
                <w:rStyle w:val="keyword1"/>
              </w:rPr>
            </w:rPrChange>
          </w:rPr>
          <w:t>IN</w:t>
        </w:r>
        <w:r w:rsidRPr="004A1AF8">
          <w:rPr>
            <w:sz w:val="18"/>
            <w:rPrChange w:id="8431" w:author="shorny" w:date="2014-06-09T18:35:00Z">
              <w:rPr/>
            </w:rPrChange>
          </w:rPr>
          <w:t xml:space="preserve"> p_fName </w:t>
        </w:r>
        <w:r w:rsidRPr="004A1AF8">
          <w:rPr>
            <w:rStyle w:val="type1"/>
            <w:sz w:val="18"/>
            <w:rPrChange w:id="8432" w:author="shorny" w:date="2014-06-09T18:35:00Z">
              <w:rPr>
                <w:rStyle w:val="type1"/>
              </w:rPr>
            </w:rPrChange>
          </w:rPr>
          <w:t>varchar</w:t>
        </w:r>
        <w:r w:rsidRPr="004A1AF8">
          <w:rPr>
            <w:sz w:val="18"/>
            <w:rPrChange w:id="8433" w:author="shorny" w:date="2014-06-09T18:35:00Z">
              <w:rPr/>
            </w:rPrChange>
          </w:rPr>
          <w:t>(50),</w:t>
        </w:r>
      </w:ins>
    </w:p>
    <w:p w14:paraId="10998E98" w14:textId="77777777" w:rsidR="004A1AF8" w:rsidRPr="004A1AF8" w:rsidRDefault="004A1AF8">
      <w:pPr>
        <w:pStyle w:val="HTMLPreformatted"/>
        <w:divId w:val="364595370"/>
        <w:rPr>
          <w:ins w:id="8434" w:author="shorny" w:date="2014-06-09T18:35:00Z"/>
          <w:sz w:val="18"/>
          <w:rPrChange w:id="8435" w:author="shorny" w:date="2014-06-09T18:35:00Z">
            <w:rPr>
              <w:ins w:id="8436" w:author="shorny" w:date="2014-06-09T18:35:00Z"/>
            </w:rPr>
          </w:rPrChange>
        </w:rPr>
      </w:pPr>
      <w:ins w:id="8437" w:author="shorny" w:date="2014-06-09T18:35:00Z">
        <w:r w:rsidRPr="004A1AF8">
          <w:rPr>
            <w:sz w:val="18"/>
            <w:rPrChange w:id="8438" w:author="shorny" w:date="2014-06-09T18:35:00Z">
              <w:rPr/>
            </w:rPrChange>
          </w:rPr>
          <w:t xml:space="preserve">  </w:t>
        </w:r>
        <w:r w:rsidRPr="004A1AF8">
          <w:rPr>
            <w:rStyle w:val="keyword1"/>
            <w:sz w:val="18"/>
            <w:rPrChange w:id="8439" w:author="shorny" w:date="2014-06-09T18:35:00Z">
              <w:rPr>
                <w:rStyle w:val="keyword1"/>
              </w:rPr>
            </w:rPrChange>
          </w:rPr>
          <w:t>IN</w:t>
        </w:r>
        <w:r w:rsidRPr="004A1AF8">
          <w:rPr>
            <w:sz w:val="18"/>
            <w:rPrChange w:id="8440" w:author="shorny" w:date="2014-06-09T18:35:00Z">
              <w:rPr/>
            </w:rPrChange>
          </w:rPr>
          <w:t xml:space="preserve"> p_lName </w:t>
        </w:r>
        <w:r w:rsidRPr="004A1AF8">
          <w:rPr>
            <w:rStyle w:val="type1"/>
            <w:sz w:val="18"/>
            <w:rPrChange w:id="8441" w:author="shorny" w:date="2014-06-09T18:35:00Z">
              <w:rPr>
                <w:rStyle w:val="type1"/>
              </w:rPr>
            </w:rPrChange>
          </w:rPr>
          <w:t>varchar</w:t>
        </w:r>
        <w:r w:rsidRPr="004A1AF8">
          <w:rPr>
            <w:sz w:val="18"/>
            <w:rPrChange w:id="8442" w:author="shorny" w:date="2014-06-09T18:35:00Z">
              <w:rPr/>
            </w:rPrChange>
          </w:rPr>
          <w:t>(50),</w:t>
        </w:r>
      </w:ins>
    </w:p>
    <w:p w14:paraId="6E002718" w14:textId="77777777" w:rsidR="004A1AF8" w:rsidRPr="004A1AF8" w:rsidRDefault="004A1AF8">
      <w:pPr>
        <w:pStyle w:val="HTMLPreformatted"/>
        <w:divId w:val="364595370"/>
        <w:rPr>
          <w:ins w:id="8443" w:author="shorny" w:date="2014-06-09T18:35:00Z"/>
          <w:sz w:val="18"/>
          <w:rPrChange w:id="8444" w:author="shorny" w:date="2014-06-09T18:35:00Z">
            <w:rPr>
              <w:ins w:id="8445" w:author="shorny" w:date="2014-06-09T18:35:00Z"/>
            </w:rPr>
          </w:rPrChange>
        </w:rPr>
      </w:pPr>
      <w:ins w:id="8446" w:author="shorny" w:date="2014-06-09T18:35:00Z">
        <w:r w:rsidRPr="004A1AF8">
          <w:rPr>
            <w:sz w:val="18"/>
            <w:rPrChange w:id="8447" w:author="shorny" w:date="2014-06-09T18:35:00Z">
              <w:rPr/>
            </w:rPrChange>
          </w:rPr>
          <w:t xml:space="preserve">  </w:t>
        </w:r>
        <w:r w:rsidRPr="004A1AF8">
          <w:rPr>
            <w:rStyle w:val="keyword1"/>
            <w:sz w:val="18"/>
            <w:rPrChange w:id="8448" w:author="shorny" w:date="2014-06-09T18:35:00Z">
              <w:rPr>
                <w:rStyle w:val="keyword1"/>
              </w:rPr>
            </w:rPrChange>
          </w:rPr>
          <w:t>IN</w:t>
        </w:r>
        <w:r w:rsidRPr="004A1AF8">
          <w:rPr>
            <w:sz w:val="18"/>
            <w:rPrChange w:id="8449" w:author="shorny" w:date="2014-06-09T18:35:00Z">
              <w:rPr/>
            </w:rPrChange>
          </w:rPr>
          <w:t xml:space="preserve"> p_canSupervise </w:t>
        </w:r>
        <w:r w:rsidRPr="004A1AF8">
          <w:rPr>
            <w:rStyle w:val="type1"/>
            <w:sz w:val="18"/>
            <w:rPrChange w:id="8450" w:author="shorny" w:date="2014-06-09T18:35:00Z">
              <w:rPr>
                <w:rStyle w:val="type1"/>
              </w:rPr>
            </w:rPrChange>
          </w:rPr>
          <w:t>int</w:t>
        </w:r>
        <w:r w:rsidRPr="004A1AF8">
          <w:rPr>
            <w:sz w:val="18"/>
            <w:rPrChange w:id="8451" w:author="shorny" w:date="2014-06-09T18:35:00Z">
              <w:rPr/>
            </w:rPrChange>
          </w:rPr>
          <w:t>(1),</w:t>
        </w:r>
      </w:ins>
    </w:p>
    <w:p w14:paraId="16E8C7AC" w14:textId="77777777" w:rsidR="004A1AF8" w:rsidRPr="004A1AF8" w:rsidRDefault="004A1AF8">
      <w:pPr>
        <w:pStyle w:val="HTMLPreformatted"/>
        <w:divId w:val="364595370"/>
        <w:rPr>
          <w:ins w:id="8452" w:author="shorny" w:date="2014-06-09T18:35:00Z"/>
          <w:sz w:val="18"/>
          <w:rPrChange w:id="8453" w:author="shorny" w:date="2014-06-09T18:35:00Z">
            <w:rPr>
              <w:ins w:id="8454" w:author="shorny" w:date="2014-06-09T18:35:00Z"/>
            </w:rPr>
          </w:rPrChange>
        </w:rPr>
      </w:pPr>
      <w:ins w:id="8455" w:author="shorny" w:date="2014-06-09T18:35:00Z">
        <w:r w:rsidRPr="004A1AF8">
          <w:rPr>
            <w:sz w:val="18"/>
            <w:rPrChange w:id="8456" w:author="shorny" w:date="2014-06-09T18:35:00Z">
              <w:rPr/>
            </w:rPrChange>
          </w:rPr>
          <w:t xml:space="preserve">  </w:t>
        </w:r>
        <w:r w:rsidRPr="004A1AF8">
          <w:rPr>
            <w:rStyle w:val="keyword1"/>
            <w:sz w:val="18"/>
            <w:rPrChange w:id="8457" w:author="shorny" w:date="2014-06-09T18:35:00Z">
              <w:rPr>
                <w:rStyle w:val="keyword1"/>
              </w:rPr>
            </w:rPrChange>
          </w:rPr>
          <w:t>IN</w:t>
        </w:r>
        <w:r w:rsidRPr="004A1AF8">
          <w:rPr>
            <w:sz w:val="18"/>
            <w:rPrChange w:id="8458" w:author="shorny" w:date="2014-06-09T18:35:00Z">
              <w:rPr/>
            </w:rPrChange>
          </w:rPr>
          <w:t xml:space="preserve"> p_email </w:t>
        </w:r>
        <w:r w:rsidRPr="004A1AF8">
          <w:rPr>
            <w:rStyle w:val="type1"/>
            <w:sz w:val="18"/>
            <w:rPrChange w:id="8459" w:author="shorny" w:date="2014-06-09T18:35:00Z">
              <w:rPr>
                <w:rStyle w:val="type1"/>
              </w:rPr>
            </w:rPrChange>
          </w:rPr>
          <w:t>varchar</w:t>
        </w:r>
        <w:r w:rsidRPr="004A1AF8">
          <w:rPr>
            <w:sz w:val="18"/>
            <w:rPrChange w:id="8460" w:author="shorny" w:date="2014-06-09T18:35:00Z">
              <w:rPr/>
            </w:rPrChange>
          </w:rPr>
          <w:t>(100) )</w:t>
        </w:r>
      </w:ins>
    </w:p>
    <w:p w14:paraId="7B40C003" w14:textId="77777777" w:rsidR="004A1AF8" w:rsidRPr="004A1AF8" w:rsidRDefault="004A1AF8">
      <w:pPr>
        <w:pStyle w:val="HTMLPreformatted"/>
        <w:divId w:val="364595370"/>
        <w:rPr>
          <w:ins w:id="8461" w:author="shorny" w:date="2014-06-09T18:35:00Z"/>
          <w:sz w:val="18"/>
          <w:rPrChange w:id="8462" w:author="shorny" w:date="2014-06-09T18:35:00Z">
            <w:rPr>
              <w:ins w:id="8463" w:author="shorny" w:date="2014-06-09T18:35:00Z"/>
            </w:rPr>
          </w:rPrChange>
        </w:rPr>
      </w:pPr>
      <w:ins w:id="8464" w:author="shorny" w:date="2014-06-09T18:35:00Z">
        <w:r w:rsidRPr="004A1AF8">
          <w:rPr>
            <w:rStyle w:val="keyword1"/>
            <w:sz w:val="18"/>
            <w:rPrChange w:id="8465" w:author="shorny" w:date="2014-06-09T18:35:00Z">
              <w:rPr>
                <w:rStyle w:val="keyword1"/>
              </w:rPr>
            </w:rPrChange>
          </w:rPr>
          <w:t>BEGIN</w:t>
        </w:r>
      </w:ins>
    </w:p>
    <w:p w14:paraId="7E132B92" w14:textId="77777777" w:rsidR="004A1AF8" w:rsidRPr="004A1AF8" w:rsidRDefault="004A1AF8">
      <w:pPr>
        <w:pStyle w:val="HTMLPreformatted"/>
        <w:divId w:val="364595370"/>
        <w:rPr>
          <w:ins w:id="8466" w:author="shorny" w:date="2014-06-09T18:35:00Z"/>
          <w:sz w:val="18"/>
          <w:rPrChange w:id="8467" w:author="shorny" w:date="2014-06-09T18:35:00Z">
            <w:rPr>
              <w:ins w:id="8468" w:author="shorny" w:date="2014-06-09T18:35:00Z"/>
            </w:rPr>
          </w:rPrChange>
        </w:rPr>
      </w:pPr>
    </w:p>
    <w:p w14:paraId="407B833D" w14:textId="77777777" w:rsidR="004A1AF8" w:rsidRPr="004A1AF8" w:rsidRDefault="004A1AF8">
      <w:pPr>
        <w:pStyle w:val="HTMLPreformatted"/>
        <w:divId w:val="364595370"/>
        <w:rPr>
          <w:ins w:id="8469" w:author="shorny" w:date="2014-06-09T18:35:00Z"/>
          <w:rStyle w:val="comment1"/>
          <w:sz w:val="18"/>
          <w:rPrChange w:id="8470" w:author="shorny" w:date="2014-06-09T18:35:00Z">
            <w:rPr>
              <w:ins w:id="8471" w:author="shorny" w:date="2014-06-09T18:35:00Z"/>
              <w:rStyle w:val="comment1"/>
            </w:rPr>
          </w:rPrChange>
        </w:rPr>
      </w:pPr>
      <w:ins w:id="8472" w:author="shorny" w:date="2014-06-09T18:35:00Z">
        <w:r w:rsidRPr="004A1AF8">
          <w:rPr>
            <w:sz w:val="18"/>
            <w:rPrChange w:id="8473" w:author="shorny" w:date="2014-06-09T18:35:00Z">
              <w:rPr>
                <w:color w:val="B22222"/>
              </w:rPr>
            </w:rPrChange>
          </w:rPr>
          <w:lastRenderedPageBreak/>
          <w:t xml:space="preserve">  </w:t>
        </w:r>
        <w:r w:rsidRPr="004A1AF8">
          <w:rPr>
            <w:rStyle w:val="comment1"/>
            <w:sz w:val="18"/>
            <w:rPrChange w:id="8474" w:author="shorny" w:date="2014-06-09T18:35:00Z">
              <w:rPr>
                <w:rStyle w:val="comment1"/>
              </w:rPr>
            </w:rPrChange>
          </w:rPr>
          <w:t>-- Create a database user.</w:t>
        </w:r>
      </w:ins>
    </w:p>
    <w:p w14:paraId="5D669718" w14:textId="77777777" w:rsidR="004A1AF8" w:rsidRPr="004A1AF8" w:rsidRDefault="004A1AF8">
      <w:pPr>
        <w:pStyle w:val="HTMLPreformatted"/>
        <w:divId w:val="364595370"/>
        <w:rPr>
          <w:ins w:id="8475" w:author="shorny" w:date="2014-06-09T18:35:00Z"/>
          <w:rStyle w:val="comment1"/>
          <w:sz w:val="18"/>
          <w:rPrChange w:id="8476" w:author="shorny" w:date="2014-06-09T18:35:00Z">
            <w:rPr>
              <w:ins w:id="8477" w:author="shorny" w:date="2014-06-09T18:35:00Z"/>
              <w:rStyle w:val="comment1"/>
            </w:rPr>
          </w:rPrChange>
        </w:rPr>
      </w:pPr>
      <w:ins w:id="8478" w:author="shorny" w:date="2014-06-09T18:35:00Z">
        <w:r w:rsidRPr="004A1AF8">
          <w:rPr>
            <w:sz w:val="18"/>
            <w:rPrChange w:id="8479" w:author="shorny" w:date="2014-06-09T18:35:00Z">
              <w:rPr>
                <w:color w:val="B22222"/>
              </w:rPr>
            </w:rPrChange>
          </w:rPr>
          <w:t xml:space="preserve">  </w:t>
        </w:r>
        <w:r w:rsidRPr="004A1AF8">
          <w:rPr>
            <w:rStyle w:val="comment1"/>
            <w:sz w:val="18"/>
            <w:rPrChange w:id="8480" w:author="shorny" w:date="2014-06-09T18:35:00Z">
              <w:rPr>
                <w:rStyle w:val="comment1"/>
              </w:rPr>
            </w:rPrChange>
          </w:rPr>
          <w:t>-- Have to use dynamic SQL here because of the password.</w:t>
        </w:r>
      </w:ins>
    </w:p>
    <w:p w14:paraId="43BF6F0D" w14:textId="77777777" w:rsidR="004A1AF8" w:rsidRPr="004A1AF8" w:rsidRDefault="004A1AF8">
      <w:pPr>
        <w:pStyle w:val="HTMLPreformatted"/>
        <w:divId w:val="364595370"/>
        <w:rPr>
          <w:ins w:id="8481" w:author="shorny" w:date="2014-06-09T18:35:00Z"/>
          <w:sz w:val="18"/>
          <w:rPrChange w:id="8482" w:author="shorny" w:date="2014-06-09T18:35:00Z">
            <w:rPr>
              <w:ins w:id="8483" w:author="shorny" w:date="2014-06-09T18:35:00Z"/>
            </w:rPr>
          </w:rPrChange>
        </w:rPr>
      </w:pPr>
      <w:ins w:id="8484" w:author="shorny" w:date="2014-06-09T18:35:00Z">
        <w:r w:rsidRPr="004A1AF8">
          <w:rPr>
            <w:sz w:val="18"/>
            <w:rPrChange w:id="8485" w:author="shorny" w:date="2014-06-09T18:35:00Z">
              <w:rPr/>
            </w:rPrChange>
          </w:rPr>
          <w:t xml:space="preserve">  </w:t>
        </w:r>
        <w:r w:rsidRPr="004A1AF8">
          <w:rPr>
            <w:rStyle w:val="keyword1"/>
            <w:sz w:val="18"/>
            <w:rPrChange w:id="8486" w:author="shorny" w:date="2014-06-09T18:35:00Z">
              <w:rPr>
                <w:rStyle w:val="keyword1"/>
              </w:rPr>
            </w:rPrChange>
          </w:rPr>
          <w:t>SET</w:t>
        </w:r>
        <w:r w:rsidRPr="004A1AF8">
          <w:rPr>
            <w:sz w:val="18"/>
            <w:rPrChange w:id="8487" w:author="shorny" w:date="2014-06-09T18:35:00Z">
              <w:rPr/>
            </w:rPrChange>
          </w:rPr>
          <w:t xml:space="preserve"> @create_user_query = CONCAT(</w:t>
        </w:r>
      </w:ins>
    </w:p>
    <w:p w14:paraId="22141ED1" w14:textId="77777777" w:rsidR="004A1AF8" w:rsidRPr="004A1AF8" w:rsidRDefault="004A1AF8">
      <w:pPr>
        <w:pStyle w:val="HTMLPreformatted"/>
        <w:divId w:val="364595370"/>
        <w:rPr>
          <w:ins w:id="8488" w:author="shorny" w:date="2014-06-09T18:35:00Z"/>
          <w:sz w:val="18"/>
          <w:rPrChange w:id="8489" w:author="shorny" w:date="2014-06-09T18:35:00Z">
            <w:rPr>
              <w:ins w:id="8490" w:author="shorny" w:date="2014-06-09T18:35:00Z"/>
            </w:rPr>
          </w:rPrChange>
        </w:rPr>
      </w:pPr>
      <w:ins w:id="8491" w:author="shorny" w:date="2014-06-09T18:35:00Z">
        <w:r w:rsidRPr="004A1AF8">
          <w:rPr>
            <w:sz w:val="18"/>
            <w:rPrChange w:id="8492" w:author="shorny" w:date="2014-06-09T18:35:00Z">
              <w:rPr/>
            </w:rPrChange>
          </w:rPr>
          <w:t xml:space="preserve">        </w:t>
        </w:r>
        <w:r w:rsidRPr="004A1AF8">
          <w:rPr>
            <w:rStyle w:val="string1"/>
            <w:sz w:val="18"/>
            <w:rPrChange w:id="8493" w:author="shorny" w:date="2014-06-09T18:35:00Z">
              <w:rPr>
                <w:rStyle w:val="string1"/>
              </w:rPr>
            </w:rPrChange>
          </w:rPr>
          <w:t>'CREATE USER "'</w:t>
        </w:r>
        <w:r w:rsidRPr="004A1AF8">
          <w:rPr>
            <w:sz w:val="18"/>
            <w:rPrChange w:id="8494" w:author="shorny" w:date="2014-06-09T18:35:00Z">
              <w:rPr/>
            </w:rPrChange>
          </w:rPr>
          <w:t xml:space="preserve">, p_staffID, </w:t>
        </w:r>
        <w:r w:rsidRPr="004A1AF8">
          <w:rPr>
            <w:rStyle w:val="string1"/>
            <w:sz w:val="18"/>
            <w:rPrChange w:id="8495" w:author="shorny" w:date="2014-06-09T18:35:00Z">
              <w:rPr>
                <w:rStyle w:val="string1"/>
              </w:rPr>
            </w:rPrChange>
          </w:rPr>
          <w:t>'" IDENTIFIED BY "'</w:t>
        </w:r>
        <w:r w:rsidRPr="004A1AF8">
          <w:rPr>
            <w:sz w:val="18"/>
            <w:rPrChange w:id="8496" w:author="shorny" w:date="2014-06-09T18:35:00Z">
              <w:rPr/>
            </w:rPrChange>
          </w:rPr>
          <w:t xml:space="preserve">, p_password, </w:t>
        </w:r>
        <w:r w:rsidRPr="004A1AF8">
          <w:rPr>
            <w:rStyle w:val="string1"/>
            <w:sz w:val="18"/>
            <w:rPrChange w:id="8497" w:author="shorny" w:date="2014-06-09T18:35:00Z">
              <w:rPr>
                <w:rStyle w:val="string1"/>
              </w:rPr>
            </w:rPrChange>
          </w:rPr>
          <w:t>'" '</w:t>
        </w:r>
        <w:r w:rsidRPr="004A1AF8">
          <w:rPr>
            <w:sz w:val="18"/>
            <w:rPrChange w:id="8498" w:author="shorny" w:date="2014-06-09T18:35:00Z">
              <w:rPr/>
            </w:rPrChange>
          </w:rPr>
          <w:t>);</w:t>
        </w:r>
      </w:ins>
    </w:p>
    <w:p w14:paraId="78EEEA46" w14:textId="77777777" w:rsidR="004A1AF8" w:rsidRPr="004A1AF8" w:rsidRDefault="004A1AF8">
      <w:pPr>
        <w:pStyle w:val="HTMLPreformatted"/>
        <w:divId w:val="364595370"/>
        <w:rPr>
          <w:ins w:id="8499" w:author="shorny" w:date="2014-06-09T18:35:00Z"/>
          <w:sz w:val="18"/>
          <w:rPrChange w:id="8500" w:author="shorny" w:date="2014-06-09T18:35:00Z">
            <w:rPr>
              <w:ins w:id="8501" w:author="shorny" w:date="2014-06-09T18:35:00Z"/>
            </w:rPr>
          </w:rPrChange>
        </w:rPr>
      </w:pPr>
      <w:ins w:id="8502" w:author="shorny" w:date="2014-06-09T18:35:00Z">
        <w:r w:rsidRPr="004A1AF8">
          <w:rPr>
            <w:sz w:val="18"/>
            <w:rPrChange w:id="8503" w:author="shorny" w:date="2014-06-09T18:35:00Z">
              <w:rPr/>
            </w:rPrChange>
          </w:rPr>
          <w:t xml:space="preserve">  </w:t>
        </w:r>
        <w:r w:rsidRPr="004A1AF8">
          <w:rPr>
            <w:rStyle w:val="keyword1"/>
            <w:sz w:val="18"/>
            <w:rPrChange w:id="8504" w:author="shorny" w:date="2014-06-09T18:35:00Z">
              <w:rPr>
                <w:rStyle w:val="keyword1"/>
              </w:rPr>
            </w:rPrChange>
          </w:rPr>
          <w:t>PREPARE</w:t>
        </w:r>
        <w:r w:rsidRPr="004A1AF8">
          <w:rPr>
            <w:sz w:val="18"/>
            <w:rPrChange w:id="8505" w:author="shorny" w:date="2014-06-09T18:35:00Z">
              <w:rPr/>
            </w:rPrChange>
          </w:rPr>
          <w:t xml:space="preserve"> create_user_stmt </w:t>
        </w:r>
        <w:r w:rsidRPr="004A1AF8">
          <w:rPr>
            <w:rStyle w:val="keyword1"/>
            <w:sz w:val="18"/>
            <w:rPrChange w:id="8506" w:author="shorny" w:date="2014-06-09T18:35:00Z">
              <w:rPr>
                <w:rStyle w:val="keyword1"/>
              </w:rPr>
            </w:rPrChange>
          </w:rPr>
          <w:t>FROM</w:t>
        </w:r>
        <w:r w:rsidRPr="004A1AF8">
          <w:rPr>
            <w:sz w:val="18"/>
            <w:rPrChange w:id="8507" w:author="shorny" w:date="2014-06-09T18:35:00Z">
              <w:rPr/>
            </w:rPrChange>
          </w:rPr>
          <w:t xml:space="preserve"> @create_user_query ; </w:t>
        </w:r>
      </w:ins>
    </w:p>
    <w:p w14:paraId="009E8209" w14:textId="77777777" w:rsidR="004A1AF8" w:rsidRPr="004A1AF8" w:rsidRDefault="004A1AF8">
      <w:pPr>
        <w:pStyle w:val="HTMLPreformatted"/>
        <w:divId w:val="364595370"/>
        <w:rPr>
          <w:ins w:id="8508" w:author="shorny" w:date="2014-06-09T18:35:00Z"/>
          <w:sz w:val="18"/>
          <w:rPrChange w:id="8509" w:author="shorny" w:date="2014-06-09T18:35:00Z">
            <w:rPr>
              <w:ins w:id="8510" w:author="shorny" w:date="2014-06-09T18:35:00Z"/>
            </w:rPr>
          </w:rPrChange>
        </w:rPr>
      </w:pPr>
      <w:ins w:id="8511" w:author="shorny" w:date="2014-06-09T18:35:00Z">
        <w:r w:rsidRPr="004A1AF8">
          <w:rPr>
            <w:sz w:val="18"/>
            <w:rPrChange w:id="8512" w:author="shorny" w:date="2014-06-09T18:35:00Z">
              <w:rPr/>
            </w:rPrChange>
          </w:rPr>
          <w:t xml:space="preserve">  </w:t>
        </w:r>
        <w:r w:rsidRPr="004A1AF8">
          <w:rPr>
            <w:rStyle w:val="keyword1"/>
            <w:sz w:val="18"/>
            <w:rPrChange w:id="8513" w:author="shorny" w:date="2014-06-09T18:35:00Z">
              <w:rPr>
                <w:rStyle w:val="keyword1"/>
              </w:rPr>
            </w:rPrChange>
          </w:rPr>
          <w:t>EXECUTE</w:t>
        </w:r>
        <w:r w:rsidRPr="004A1AF8">
          <w:rPr>
            <w:sz w:val="18"/>
            <w:rPrChange w:id="8514" w:author="shorny" w:date="2014-06-09T18:35:00Z">
              <w:rPr/>
            </w:rPrChange>
          </w:rPr>
          <w:t xml:space="preserve"> create_user_stmt ;</w:t>
        </w:r>
      </w:ins>
    </w:p>
    <w:p w14:paraId="5BEF3775" w14:textId="77777777" w:rsidR="004A1AF8" w:rsidRPr="004A1AF8" w:rsidRDefault="004A1AF8">
      <w:pPr>
        <w:pStyle w:val="HTMLPreformatted"/>
        <w:divId w:val="364595370"/>
        <w:rPr>
          <w:ins w:id="8515" w:author="shorny" w:date="2014-06-09T18:35:00Z"/>
          <w:sz w:val="18"/>
          <w:rPrChange w:id="8516" w:author="shorny" w:date="2014-06-09T18:35:00Z">
            <w:rPr>
              <w:ins w:id="8517" w:author="shorny" w:date="2014-06-09T18:35:00Z"/>
            </w:rPr>
          </w:rPrChange>
        </w:rPr>
      </w:pPr>
      <w:ins w:id="8518" w:author="shorny" w:date="2014-06-09T18:35:00Z">
        <w:r w:rsidRPr="004A1AF8">
          <w:rPr>
            <w:sz w:val="18"/>
            <w:rPrChange w:id="8519" w:author="shorny" w:date="2014-06-09T18:35:00Z">
              <w:rPr/>
            </w:rPrChange>
          </w:rPr>
          <w:t xml:space="preserve">  </w:t>
        </w:r>
        <w:r w:rsidRPr="004A1AF8">
          <w:rPr>
            <w:rStyle w:val="keyword1"/>
            <w:sz w:val="18"/>
            <w:rPrChange w:id="8520" w:author="shorny" w:date="2014-06-09T18:35:00Z">
              <w:rPr>
                <w:rStyle w:val="keyword1"/>
              </w:rPr>
            </w:rPrChange>
          </w:rPr>
          <w:t>DEALLOCATE</w:t>
        </w:r>
        <w:r w:rsidRPr="004A1AF8">
          <w:rPr>
            <w:sz w:val="18"/>
            <w:rPrChange w:id="8521" w:author="shorny" w:date="2014-06-09T18:35:00Z">
              <w:rPr/>
            </w:rPrChange>
          </w:rPr>
          <w:t xml:space="preserve"> </w:t>
        </w:r>
        <w:r w:rsidRPr="004A1AF8">
          <w:rPr>
            <w:rStyle w:val="keyword1"/>
            <w:sz w:val="18"/>
            <w:rPrChange w:id="8522" w:author="shorny" w:date="2014-06-09T18:35:00Z">
              <w:rPr>
                <w:rStyle w:val="keyword1"/>
              </w:rPr>
            </w:rPrChange>
          </w:rPr>
          <w:t>PREPARE</w:t>
        </w:r>
        <w:r w:rsidRPr="004A1AF8">
          <w:rPr>
            <w:sz w:val="18"/>
            <w:rPrChange w:id="8523" w:author="shorny" w:date="2014-06-09T18:35:00Z">
              <w:rPr/>
            </w:rPrChange>
          </w:rPr>
          <w:t xml:space="preserve"> create_user_stmt;</w:t>
        </w:r>
      </w:ins>
    </w:p>
    <w:p w14:paraId="032F7972" w14:textId="77777777" w:rsidR="004A1AF8" w:rsidRPr="004A1AF8" w:rsidRDefault="004A1AF8">
      <w:pPr>
        <w:pStyle w:val="HTMLPreformatted"/>
        <w:divId w:val="364595370"/>
        <w:rPr>
          <w:ins w:id="8524" w:author="shorny" w:date="2014-06-09T18:35:00Z"/>
          <w:sz w:val="18"/>
          <w:rPrChange w:id="8525" w:author="shorny" w:date="2014-06-09T18:35:00Z">
            <w:rPr>
              <w:ins w:id="8526" w:author="shorny" w:date="2014-06-09T18:35:00Z"/>
            </w:rPr>
          </w:rPrChange>
        </w:rPr>
      </w:pPr>
    </w:p>
    <w:p w14:paraId="4F52C59B" w14:textId="77777777" w:rsidR="004A1AF8" w:rsidRPr="004A1AF8" w:rsidRDefault="004A1AF8">
      <w:pPr>
        <w:pStyle w:val="HTMLPreformatted"/>
        <w:divId w:val="364595370"/>
        <w:rPr>
          <w:ins w:id="8527" w:author="shorny" w:date="2014-06-09T18:35:00Z"/>
          <w:rStyle w:val="comment1"/>
          <w:sz w:val="18"/>
          <w:rPrChange w:id="8528" w:author="shorny" w:date="2014-06-09T18:35:00Z">
            <w:rPr>
              <w:ins w:id="8529" w:author="shorny" w:date="2014-06-09T18:35:00Z"/>
              <w:rStyle w:val="comment1"/>
            </w:rPr>
          </w:rPrChange>
        </w:rPr>
      </w:pPr>
      <w:ins w:id="8530" w:author="shorny" w:date="2014-06-09T18:35:00Z">
        <w:r w:rsidRPr="004A1AF8">
          <w:rPr>
            <w:sz w:val="18"/>
            <w:rPrChange w:id="8531" w:author="shorny" w:date="2014-06-09T18:35:00Z">
              <w:rPr>
                <w:color w:val="B22222"/>
              </w:rPr>
            </w:rPrChange>
          </w:rPr>
          <w:t xml:space="preserve">  </w:t>
        </w:r>
        <w:r w:rsidRPr="004A1AF8">
          <w:rPr>
            <w:rStyle w:val="comment1"/>
            <w:sz w:val="18"/>
            <w:rPrChange w:id="8532" w:author="shorny" w:date="2014-06-09T18:35:00Z">
              <w:rPr>
                <w:rStyle w:val="comment1"/>
              </w:rPr>
            </w:rPrChange>
          </w:rPr>
          <w:t>-- add the staff member</w:t>
        </w:r>
      </w:ins>
    </w:p>
    <w:p w14:paraId="3573B82F" w14:textId="77777777" w:rsidR="004A1AF8" w:rsidRPr="004A1AF8" w:rsidRDefault="004A1AF8">
      <w:pPr>
        <w:pStyle w:val="HTMLPreformatted"/>
        <w:divId w:val="364595370"/>
        <w:rPr>
          <w:ins w:id="8533" w:author="shorny" w:date="2014-06-09T18:35:00Z"/>
          <w:sz w:val="18"/>
          <w:rPrChange w:id="8534" w:author="shorny" w:date="2014-06-09T18:35:00Z">
            <w:rPr>
              <w:ins w:id="8535" w:author="shorny" w:date="2014-06-09T18:35:00Z"/>
            </w:rPr>
          </w:rPrChange>
        </w:rPr>
      </w:pPr>
      <w:ins w:id="8536" w:author="shorny" w:date="2014-06-09T18:35:00Z">
        <w:r w:rsidRPr="004A1AF8">
          <w:rPr>
            <w:sz w:val="18"/>
            <w:rPrChange w:id="8537" w:author="shorny" w:date="2014-06-09T18:35:00Z">
              <w:rPr/>
            </w:rPrChange>
          </w:rPr>
          <w:t xml:space="preserve">  </w:t>
        </w:r>
        <w:r w:rsidRPr="004A1AF8">
          <w:rPr>
            <w:rStyle w:val="keyword1"/>
            <w:sz w:val="18"/>
            <w:rPrChange w:id="8538" w:author="shorny" w:date="2014-06-09T18:35:00Z">
              <w:rPr>
                <w:rStyle w:val="keyword1"/>
              </w:rPr>
            </w:rPrChange>
          </w:rPr>
          <w:t>INSERT</w:t>
        </w:r>
        <w:r w:rsidRPr="004A1AF8">
          <w:rPr>
            <w:sz w:val="18"/>
            <w:rPrChange w:id="8539" w:author="shorny" w:date="2014-06-09T18:35:00Z">
              <w:rPr/>
            </w:rPrChange>
          </w:rPr>
          <w:t xml:space="preserve"> </w:t>
        </w:r>
        <w:r w:rsidRPr="004A1AF8">
          <w:rPr>
            <w:rStyle w:val="keyword1"/>
            <w:sz w:val="18"/>
            <w:rPrChange w:id="8540" w:author="shorny" w:date="2014-06-09T18:35:00Z">
              <w:rPr>
                <w:rStyle w:val="keyword1"/>
              </w:rPr>
            </w:rPrChange>
          </w:rPr>
          <w:t>INTO</w:t>
        </w:r>
        <w:r w:rsidRPr="004A1AF8">
          <w:rPr>
            <w:sz w:val="18"/>
            <w:rPrChange w:id="8541" w:author="shorny" w:date="2014-06-09T18:35:00Z">
              <w:rPr/>
            </w:rPrChange>
          </w:rPr>
          <w:t xml:space="preserve"> `University Staff Member` (StaffID, FName, LName, canSupervise, </w:t>
        </w:r>
      </w:ins>
    </w:p>
    <w:p w14:paraId="336DAAA2" w14:textId="77777777" w:rsidR="004A1AF8" w:rsidRPr="004A1AF8" w:rsidRDefault="004A1AF8">
      <w:pPr>
        <w:pStyle w:val="HTMLPreformatted"/>
        <w:divId w:val="364595370"/>
        <w:rPr>
          <w:ins w:id="8542" w:author="shorny" w:date="2014-06-09T18:35:00Z"/>
          <w:sz w:val="18"/>
          <w:rPrChange w:id="8543" w:author="shorny" w:date="2014-06-09T18:35:00Z">
            <w:rPr>
              <w:ins w:id="8544" w:author="shorny" w:date="2014-06-09T18:35:00Z"/>
            </w:rPr>
          </w:rPrChange>
        </w:rPr>
      </w:pPr>
      <w:ins w:id="8545" w:author="shorny" w:date="2014-06-09T18:35:00Z">
        <w:r w:rsidRPr="004A1AF8">
          <w:rPr>
            <w:sz w:val="18"/>
            <w:rPrChange w:id="8546" w:author="shorny" w:date="2014-06-09T18:35:00Z">
              <w:rPr/>
            </w:rPrChange>
          </w:rPr>
          <w:t xml:space="preserve">  Email)</w:t>
        </w:r>
      </w:ins>
    </w:p>
    <w:p w14:paraId="1137CE3D" w14:textId="77777777" w:rsidR="004A1AF8" w:rsidRPr="004A1AF8" w:rsidRDefault="004A1AF8">
      <w:pPr>
        <w:pStyle w:val="HTMLPreformatted"/>
        <w:divId w:val="364595370"/>
        <w:rPr>
          <w:ins w:id="8547" w:author="shorny" w:date="2014-06-09T18:35:00Z"/>
          <w:sz w:val="18"/>
          <w:rPrChange w:id="8548" w:author="shorny" w:date="2014-06-09T18:35:00Z">
            <w:rPr>
              <w:ins w:id="8549" w:author="shorny" w:date="2014-06-09T18:35:00Z"/>
            </w:rPr>
          </w:rPrChange>
        </w:rPr>
      </w:pPr>
      <w:ins w:id="8550" w:author="shorny" w:date="2014-06-09T18:35:00Z">
        <w:r w:rsidRPr="004A1AF8">
          <w:rPr>
            <w:sz w:val="18"/>
            <w:rPrChange w:id="8551" w:author="shorny" w:date="2014-06-09T18:35:00Z">
              <w:rPr/>
            </w:rPrChange>
          </w:rPr>
          <w:t xml:space="preserve">  </w:t>
        </w:r>
        <w:r w:rsidRPr="004A1AF8">
          <w:rPr>
            <w:rStyle w:val="keyword1"/>
            <w:sz w:val="18"/>
            <w:rPrChange w:id="8552" w:author="shorny" w:date="2014-06-09T18:35:00Z">
              <w:rPr>
                <w:rStyle w:val="keyword1"/>
              </w:rPr>
            </w:rPrChange>
          </w:rPr>
          <w:t>VALUES</w:t>
        </w:r>
        <w:r w:rsidRPr="004A1AF8">
          <w:rPr>
            <w:sz w:val="18"/>
            <w:rPrChange w:id="8553" w:author="shorny" w:date="2014-06-09T18:35:00Z">
              <w:rPr/>
            </w:rPrChange>
          </w:rPr>
          <w:t xml:space="preserve"> (p_staffID, p_fName, p_lName, p_canSupervise, p_email) ;</w:t>
        </w:r>
      </w:ins>
    </w:p>
    <w:p w14:paraId="24EFB548" w14:textId="77777777" w:rsidR="004A1AF8" w:rsidRPr="004A1AF8" w:rsidRDefault="004A1AF8">
      <w:pPr>
        <w:pStyle w:val="HTMLPreformatted"/>
        <w:divId w:val="364595370"/>
        <w:rPr>
          <w:ins w:id="8554" w:author="shorny" w:date="2014-06-09T18:35:00Z"/>
          <w:sz w:val="18"/>
          <w:rPrChange w:id="8555" w:author="shorny" w:date="2014-06-09T18:35:00Z">
            <w:rPr>
              <w:ins w:id="8556" w:author="shorny" w:date="2014-06-09T18:35:00Z"/>
            </w:rPr>
          </w:rPrChange>
        </w:rPr>
      </w:pPr>
    </w:p>
    <w:p w14:paraId="1B0A4AB3" w14:textId="77777777" w:rsidR="004A1AF8" w:rsidRPr="004A1AF8" w:rsidRDefault="004A1AF8">
      <w:pPr>
        <w:pStyle w:val="HTMLPreformatted"/>
        <w:divId w:val="364595370"/>
        <w:rPr>
          <w:ins w:id="8557" w:author="shorny" w:date="2014-06-09T18:35:00Z"/>
          <w:rStyle w:val="comment1"/>
          <w:sz w:val="18"/>
          <w:rPrChange w:id="8558" w:author="shorny" w:date="2014-06-09T18:35:00Z">
            <w:rPr>
              <w:ins w:id="8559" w:author="shorny" w:date="2014-06-09T18:35:00Z"/>
              <w:rStyle w:val="comment1"/>
            </w:rPr>
          </w:rPrChange>
        </w:rPr>
      </w:pPr>
      <w:ins w:id="8560" w:author="shorny" w:date="2014-06-09T18:35:00Z">
        <w:r w:rsidRPr="004A1AF8">
          <w:rPr>
            <w:sz w:val="18"/>
            <w:rPrChange w:id="8561" w:author="shorny" w:date="2014-06-09T18:35:00Z">
              <w:rPr>
                <w:color w:val="B22222"/>
              </w:rPr>
            </w:rPrChange>
          </w:rPr>
          <w:t xml:space="preserve">  </w:t>
        </w:r>
        <w:r w:rsidRPr="004A1AF8">
          <w:rPr>
            <w:rStyle w:val="comment1"/>
            <w:sz w:val="18"/>
            <w:rPrChange w:id="8562" w:author="shorny" w:date="2014-06-09T18:35:00Z">
              <w:rPr>
                <w:rStyle w:val="comment1"/>
              </w:rPr>
            </w:rPrChange>
          </w:rPr>
          <w:t>-- Set the appropriate permissions:</w:t>
        </w:r>
      </w:ins>
    </w:p>
    <w:p w14:paraId="74E069B3" w14:textId="77777777" w:rsidR="004A1AF8" w:rsidRPr="004A1AF8" w:rsidRDefault="004A1AF8">
      <w:pPr>
        <w:pStyle w:val="HTMLPreformatted"/>
        <w:divId w:val="364595370"/>
        <w:rPr>
          <w:ins w:id="8563" w:author="shorny" w:date="2014-06-09T18:35:00Z"/>
          <w:rStyle w:val="comment1"/>
          <w:sz w:val="18"/>
          <w:rPrChange w:id="8564" w:author="shorny" w:date="2014-06-09T18:35:00Z">
            <w:rPr>
              <w:ins w:id="8565" w:author="shorny" w:date="2014-06-09T18:35:00Z"/>
              <w:rStyle w:val="comment1"/>
            </w:rPr>
          </w:rPrChange>
        </w:rPr>
      </w:pPr>
      <w:ins w:id="8566" w:author="shorny" w:date="2014-06-09T18:35:00Z">
        <w:r w:rsidRPr="004A1AF8">
          <w:rPr>
            <w:sz w:val="18"/>
            <w:rPrChange w:id="8567" w:author="shorny" w:date="2014-06-09T18:35:00Z">
              <w:rPr>
                <w:color w:val="B22222"/>
              </w:rPr>
            </w:rPrChange>
          </w:rPr>
          <w:t xml:space="preserve">  </w:t>
        </w:r>
        <w:r w:rsidRPr="004A1AF8">
          <w:rPr>
            <w:rStyle w:val="comment1"/>
            <w:sz w:val="18"/>
            <w:rPrChange w:id="8568" w:author="shorny" w:date="2014-06-09T18:35:00Z">
              <w:rPr>
                <w:rStyle w:val="comment1"/>
              </w:rPr>
            </w:rPrChange>
          </w:rPr>
          <w:t>--  - no delete permissions</w:t>
        </w:r>
      </w:ins>
    </w:p>
    <w:p w14:paraId="6043EC77" w14:textId="77777777" w:rsidR="004A1AF8" w:rsidRPr="004A1AF8" w:rsidRDefault="004A1AF8">
      <w:pPr>
        <w:pStyle w:val="HTMLPreformatted"/>
        <w:divId w:val="364595370"/>
        <w:rPr>
          <w:ins w:id="8569" w:author="shorny" w:date="2014-06-09T18:35:00Z"/>
          <w:rStyle w:val="comment1"/>
          <w:sz w:val="18"/>
          <w:rPrChange w:id="8570" w:author="shorny" w:date="2014-06-09T18:35:00Z">
            <w:rPr>
              <w:ins w:id="8571" w:author="shorny" w:date="2014-06-09T18:35:00Z"/>
              <w:rStyle w:val="comment1"/>
            </w:rPr>
          </w:rPrChange>
        </w:rPr>
      </w:pPr>
      <w:ins w:id="8572" w:author="shorny" w:date="2014-06-09T18:35:00Z">
        <w:r w:rsidRPr="004A1AF8">
          <w:rPr>
            <w:sz w:val="18"/>
            <w:rPrChange w:id="8573" w:author="shorny" w:date="2014-06-09T18:35:00Z">
              <w:rPr>
                <w:color w:val="B22222"/>
              </w:rPr>
            </w:rPrChange>
          </w:rPr>
          <w:t xml:space="preserve">  </w:t>
        </w:r>
        <w:r w:rsidRPr="004A1AF8">
          <w:rPr>
            <w:rStyle w:val="comment1"/>
            <w:sz w:val="18"/>
            <w:rPrChange w:id="8574" w:author="shorny" w:date="2014-06-09T18:35:00Z">
              <w:rPr>
                <w:rStyle w:val="comment1"/>
              </w:rPr>
            </w:rPrChange>
          </w:rPr>
          <w:t>--  - only select on 'University Staff Member'</w:t>
        </w:r>
      </w:ins>
    </w:p>
    <w:p w14:paraId="28D37569" w14:textId="77777777" w:rsidR="004A1AF8" w:rsidRPr="004A1AF8" w:rsidRDefault="004A1AF8">
      <w:pPr>
        <w:pStyle w:val="HTMLPreformatted"/>
        <w:divId w:val="364595370"/>
        <w:rPr>
          <w:ins w:id="8575" w:author="shorny" w:date="2014-06-09T18:35:00Z"/>
          <w:rStyle w:val="comment1"/>
          <w:sz w:val="18"/>
          <w:rPrChange w:id="8576" w:author="shorny" w:date="2014-06-09T18:35:00Z">
            <w:rPr>
              <w:ins w:id="8577" w:author="shorny" w:date="2014-06-09T18:35:00Z"/>
              <w:rStyle w:val="comment1"/>
            </w:rPr>
          </w:rPrChange>
        </w:rPr>
      </w:pPr>
      <w:ins w:id="8578" w:author="shorny" w:date="2014-06-09T18:35:00Z">
        <w:r w:rsidRPr="004A1AF8">
          <w:rPr>
            <w:sz w:val="18"/>
            <w:rPrChange w:id="8579" w:author="shorny" w:date="2014-06-09T18:35:00Z">
              <w:rPr>
                <w:color w:val="B22222"/>
              </w:rPr>
            </w:rPrChange>
          </w:rPr>
          <w:t xml:space="preserve">  </w:t>
        </w:r>
        <w:r w:rsidRPr="004A1AF8">
          <w:rPr>
            <w:rStyle w:val="comment1"/>
            <w:sz w:val="18"/>
            <w:rPrChange w:id="8580" w:author="shorny" w:date="2014-06-09T18:35:00Z">
              <w:rPr>
                <w:rStyle w:val="comment1"/>
              </w:rPr>
            </w:rPrChange>
          </w:rPr>
          <w:t>--  - select, update and insert on all other tables</w:t>
        </w:r>
      </w:ins>
    </w:p>
    <w:p w14:paraId="534C115D" w14:textId="77777777" w:rsidR="004A1AF8" w:rsidRPr="004A1AF8" w:rsidRDefault="004A1AF8">
      <w:pPr>
        <w:pStyle w:val="HTMLPreformatted"/>
        <w:divId w:val="364595370"/>
        <w:rPr>
          <w:ins w:id="8581" w:author="shorny" w:date="2014-06-09T18:35:00Z"/>
          <w:sz w:val="18"/>
          <w:rPrChange w:id="8582" w:author="shorny" w:date="2014-06-09T18:35:00Z">
            <w:rPr>
              <w:ins w:id="8583" w:author="shorny" w:date="2014-06-09T18:35:00Z"/>
            </w:rPr>
          </w:rPrChange>
        </w:rPr>
      </w:pPr>
      <w:ins w:id="8584" w:author="shorny" w:date="2014-06-09T18:35:00Z">
        <w:r w:rsidRPr="004A1AF8">
          <w:rPr>
            <w:sz w:val="18"/>
            <w:rPrChange w:id="8585" w:author="shorny" w:date="2014-06-09T18:35:00Z">
              <w:rPr/>
            </w:rPrChange>
          </w:rPr>
          <w:t xml:space="preserve">  </w:t>
        </w:r>
        <w:r w:rsidRPr="004A1AF8">
          <w:rPr>
            <w:rStyle w:val="keyword1"/>
            <w:sz w:val="18"/>
            <w:rPrChange w:id="8586" w:author="shorny" w:date="2014-06-09T18:35:00Z">
              <w:rPr>
                <w:rStyle w:val="keyword1"/>
              </w:rPr>
            </w:rPrChange>
          </w:rPr>
          <w:t>GRANT</w:t>
        </w:r>
        <w:r w:rsidRPr="004A1AF8">
          <w:rPr>
            <w:sz w:val="18"/>
            <w:rPrChange w:id="8587" w:author="shorny" w:date="2014-06-09T18:35:00Z">
              <w:rPr/>
            </w:rPrChange>
          </w:rPr>
          <w:t xml:space="preserve"> </w:t>
        </w:r>
        <w:r w:rsidRPr="004A1AF8">
          <w:rPr>
            <w:rStyle w:val="keyword1"/>
            <w:sz w:val="18"/>
            <w:rPrChange w:id="8588" w:author="shorny" w:date="2014-06-09T18:35:00Z">
              <w:rPr>
                <w:rStyle w:val="keyword1"/>
              </w:rPr>
            </w:rPrChange>
          </w:rPr>
          <w:t>SELECT</w:t>
        </w:r>
        <w:r w:rsidRPr="004A1AF8">
          <w:rPr>
            <w:sz w:val="18"/>
            <w:rPrChange w:id="8589" w:author="shorny" w:date="2014-06-09T18:35:00Z">
              <w:rPr/>
            </w:rPrChange>
          </w:rPr>
          <w:t xml:space="preserve"> </w:t>
        </w:r>
        <w:r w:rsidRPr="004A1AF8">
          <w:rPr>
            <w:rStyle w:val="keyword1"/>
            <w:sz w:val="18"/>
            <w:rPrChange w:id="8590" w:author="shorny" w:date="2014-06-09T18:35:00Z">
              <w:rPr>
                <w:rStyle w:val="keyword1"/>
              </w:rPr>
            </w:rPrChange>
          </w:rPr>
          <w:t>ON</w:t>
        </w:r>
        <w:r w:rsidRPr="004A1AF8">
          <w:rPr>
            <w:sz w:val="18"/>
            <w:rPrChange w:id="8591" w:author="shorny" w:date="2014-06-09T18:35:00Z">
              <w:rPr/>
            </w:rPrChange>
          </w:rPr>
          <w:t xml:space="preserve"> </w:t>
        </w:r>
        <w:r w:rsidRPr="004A1AF8">
          <w:rPr>
            <w:rStyle w:val="keyword1"/>
            <w:sz w:val="18"/>
            <w:rPrChange w:id="8592" w:author="shorny" w:date="2014-06-09T18:35:00Z">
              <w:rPr>
                <w:rStyle w:val="keyword1"/>
              </w:rPr>
            </w:rPrChange>
          </w:rPr>
          <w:t>TABLE</w:t>
        </w:r>
        <w:r w:rsidRPr="004A1AF8">
          <w:rPr>
            <w:sz w:val="18"/>
            <w:rPrChange w:id="8593" w:author="shorny" w:date="2014-06-09T18:35:00Z">
              <w:rPr/>
            </w:rPrChange>
          </w:rPr>
          <w:t xml:space="preserve"> `University Staff Member` </w:t>
        </w:r>
        <w:r w:rsidRPr="004A1AF8">
          <w:rPr>
            <w:rStyle w:val="keyword1"/>
            <w:sz w:val="18"/>
            <w:rPrChange w:id="8594" w:author="shorny" w:date="2014-06-09T18:35:00Z">
              <w:rPr>
                <w:rStyle w:val="keyword1"/>
              </w:rPr>
            </w:rPrChange>
          </w:rPr>
          <w:t>TO</w:t>
        </w:r>
        <w:r w:rsidRPr="004A1AF8">
          <w:rPr>
            <w:sz w:val="18"/>
            <w:rPrChange w:id="8595" w:author="shorny" w:date="2014-06-09T18:35:00Z">
              <w:rPr/>
            </w:rPrChange>
          </w:rPr>
          <w:t xml:space="preserve"> p_staffID;</w:t>
        </w:r>
      </w:ins>
    </w:p>
    <w:p w14:paraId="2842FCEC" w14:textId="77777777" w:rsidR="004A1AF8" w:rsidRPr="004A1AF8" w:rsidRDefault="004A1AF8">
      <w:pPr>
        <w:pStyle w:val="HTMLPreformatted"/>
        <w:divId w:val="364595370"/>
        <w:rPr>
          <w:ins w:id="8596" w:author="shorny" w:date="2014-06-09T18:35:00Z"/>
          <w:sz w:val="18"/>
          <w:rPrChange w:id="8597" w:author="shorny" w:date="2014-06-09T18:35:00Z">
            <w:rPr>
              <w:ins w:id="8598" w:author="shorny" w:date="2014-06-09T18:35:00Z"/>
            </w:rPr>
          </w:rPrChange>
        </w:rPr>
      </w:pPr>
      <w:ins w:id="8599" w:author="shorny" w:date="2014-06-09T18:35:00Z">
        <w:r w:rsidRPr="004A1AF8">
          <w:rPr>
            <w:sz w:val="18"/>
            <w:rPrChange w:id="8600" w:author="shorny" w:date="2014-06-09T18:35:00Z">
              <w:rPr/>
            </w:rPrChange>
          </w:rPr>
          <w:t xml:space="preserve">  </w:t>
        </w:r>
        <w:r w:rsidRPr="004A1AF8">
          <w:rPr>
            <w:rStyle w:val="keyword1"/>
            <w:sz w:val="18"/>
            <w:rPrChange w:id="8601" w:author="shorny" w:date="2014-06-09T18:35:00Z">
              <w:rPr>
                <w:rStyle w:val="keyword1"/>
              </w:rPr>
            </w:rPrChange>
          </w:rPr>
          <w:t>GRANT</w:t>
        </w:r>
        <w:r w:rsidRPr="004A1AF8">
          <w:rPr>
            <w:sz w:val="18"/>
            <w:rPrChange w:id="8602" w:author="shorny" w:date="2014-06-09T18:35:00Z">
              <w:rPr/>
            </w:rPrChange>
          </w:rPr>
          <w:t xml:space="preserve"> </w:t>
        </w:r>
        <w:r w:rsidRPr="004A1AF8">
          <w:rPr>
            <w:rStyle w:val="keyword1"/>
            <w:sz w:val="18"/>
            <w:rPrChange w:id="8603" w:author="shorny" w:date="2014-06-09T18:35:00Z">
              <w:rPr>
                <w:rStyle w:val="keyword1"/>
              </w:rPr>
            </w:rPrChange>
          </w:rPr>
          <w:t>SELECT</w:t>
        </w:r>
        <w:r w:rsidRPr="004A1AF8">
          <w:rPr>
            <w:sz w:val="18"/>
            <w:rPrChange w:id="8604" w:author="shorny" w:date="2014-06-09T18:35:00Z">
              <w:rPr/>
            </w:rPrChange>
          </w:rPr>
          <w:t>,</w:t>
        </w:r>
        <w:r w:rsidRPr="004A1AF8">
          <w:rPr>
            <w:rStyle w:val="keyword1"/>
            <w:sz w:val="18"/>
            <w:rPrChange w:id="8605" w:author="shorny" w:date="2014-06-09T18:35:00Z">
              <w:rPr>
                <w:rStyle w:val="keyword1"/>
              </w:rPr>
            </w:rPrChange>
          </w:rPr>
          <w:t>UPDATE</w:t>
        </w:r>
        <w:r w:rsidRPr="004A1AF8">
          <w:rPr>
            <w:sz w:val="18"/>
            <w:rPrChange w:id="8606" w:author="shorny" w:date="2014-06-09T18:35:00Z">
              <w:rPr/>
            </w:rPrChange>
          </w:rPr>
          <w:t>,</w:t>
        </w:r>
        <w:r w:rsidRPr="004A1AF8">
          <w:rPr>
            <w:rStyle w:val="keyword1"/>
            <w:sz w:val="18"/>
            <w:rPrChange w:id="8607" w:author="shorny" w:date="2014-06-09T18:35:00Z">
              <w:rPr>
                <w:rStyle w:val="keyword1"/>
              </w:rPr>
            </w:rPrChange>
          </w:rPr>
          <w:t>INSERT</w:t>
        </w:r>
        <w:r w:rsidRPr="004A1AF8">
          <w:rPr>
            <w:sz w:val="18"/>
            <w:rPrChange w:id="8608" w:author="shorny" w:date="2014-06-09T18:35:00Z">
              <w:rPr/>
            </w:rPrChange>
          </w:rPr>
          <w:t xml:space="preserve"> </w:t>
        </w:r>
        <w:r w:rsidRPr="004A1AF8">
          <w:rPr>
            <w:rStyle w:val="keyword1"/>
            <w:sz w:val="18"/>
            <w:rPrChange w:id="8609" w:author="shorny" w:date="2014-06-09T18:35:00Z">
              <w:rPr>
                <w:rStyle w:val="keyword1"/>
              </w:rPr>
            </w:rPrChange>
          </w:rPr>
          <w:t>ON</w:t>
        </w:r>
        <w:r w:rsidRPr="004A1AF8">
          <w:rPr>
            <w:sz w:val="18"/>
            <w:rPrChange w:id="8610" w:author="shorny" w:date="2014-06-09T18:35:00Z">
              <w:rPr/>
            </w:rPrChange>
          </w:rPr>
          <w:t xml:space="preserve"> </w:t>
        </w:r>
        <w:r w:rsidRPr="004A1AF8">
          <w:rPr>
            <w:rStyle w:val="keyword1"/>
            <w:sz w:val="18"/>
            <w:rPrChange w:id="8611" w:author="shorny" w:date="2014-06-09T18:35:00Z">
              <w:rPr>
                <w:rStyle w:val="keyword1"/>
              </w:rPr>
            </w:rPrChange>
          </w:rPr>
          <w:t>TABLE</w:t>
        </w:r>
        <w:r w:rsidRPr="004A1AF8">
          <w:rPr>
            <w:sz w:val="18"/>
            <w:rPrChange w:id="8612" w:author="shorny" w:date="2014-06-09T18:35:00Z">
              <w:rPr/>
            </w:rPrChange>
          </w:rPr>
          <w:t xml:space="preserve"> `Applicant` </w:t>
        </w:r>
        <w:r w:rsidRPr="004A1AF8">
          <w:rPr>
            <w:rStyle w:val="keyword1"/>
            <w:sz w:val="18"/>
            <w:rPrChange w:id="8613" w:author="shorny" w:date="2014-06-09T18:35:00Z">
              <w:rPr>
                <w:rStyle w:val="keyword1"/>
              </w:rPr>
            </w:rPrChange>
          </w:rPr>
          <w:t>TO</w:t>
        </w:r>
        <w:r w:rsidRPr="004A1AF8">
          <w:rPr>
            <w:sz w:val="18"/>
            <w:rPrChange w:id="8614" w:author="shorny" w:date="2014-06-09T18:35:00Z">
              <w:rPr/>
            </w:rPrChange>
          </w:rPr>
          <w:t xml:space="preserve"> p_staffID;</w:t>
        </w:r>
      </w:ins>
    </w:p>
    <w:p w14:paraId="2CED9EEF" w14:textId="77777777" w:rsidR="004A1AF8" w:rsidRPr="004A1AF8" w:rsidRDefault="004A1AF8">
      <w:pPr>
        <w:pStyle w:val="HTMLPreformatted"/>
        <w:divId w:val="364595370"/>
        <w:rPr>
          <w:ins w:id="8615" w:author="shorny" w:date="2014-06-09T18:35:00Z"/>
          <w:sz w:val="18"/>
          <w:rPrChange w:id="8616" w:author="shorny" w:date="2014-06-09T18:35:00Z">
            <w:rPr>
              <w:ins w:id="8617" w:author="shorny" w:date="2014-06-09T18:35:00Z"/>
            </w:rPr>
          </w:rPrChange>
        </w:rPr>
      </w:pPr>
      <w:ins w:id="8618" w:author="shorny" w:date="2014-06-09T18:35:00Z">
        <w:r w:rsidRPr="004A1AF8">
          <w:rPr>
            <w:sz w:val="18"/>
            <w:rPrChange w:id="8619" w:author="shorny" w:date="2014-06-09T18:35:00Z">
              <w:rPr/>
            </w:rPrChange>
          </w:rPr>
          <w:t xml:space="preserve">  </w:t>
        </w:r>
        <w:r w:rsidRPr="004A1AF8">
          <w:rPr>
            <w:rStyle w:val="keyword1"/>
            <w:sz w:val="18"/>
            <w:rPrChange w:id="8620" w:author="shorny" w:date="2014-06-09T18:35:00Z">
              <w:rPr>
                <w:rStyle w:val="keyword1"/>
              </w:rPr>
            </w:rPrChange>
          </w:rPr>
          <w:t>GRANT</w:t>
        </w:r>
        <w:r w:rsidRPr="004A1AF8">
          <w:rPr>
            <w:sz w:val="18"/>
            <w:rPrChange w:id="8621" w:author="shorny" w:date="2014-06-09T18:35:00Z">
              <w:rPr/>
            </w:rPrChange>
          </w:rPr>
          <w:t xml:space="preserve"> </w:t>
        </w:r>
        <w:r w:rsidRPr="004A1AF8">
          <w:rPr>
            <w:rStyle w:val="keyword1"/>
            <w:sz w:val="18"/>
            <w:rPrChange w:id="8622" w:author="shorny" w:date="2014-06-09T18:35:00Z">
              <w:rPr>
                <w:rStyle w:val="keyword1"/>
              </w:rPr>
            </w:rPrChange>
          </w:rPr>
          <w:t>SELECT</w:t>
        </w:r>
        <w:r w:rsidRPr="004A1AF8">
          <w:rPr>
            <w:sz w:val="18"/>
            <w:rPrChange w:id="8623" w:author="shorny" w:date="2014-06-09T18:35:00Z">
              <w:rPr/>
            </w:rPrChange>
          </w:rPr>
          <w:t>,</w:t>
        </w:r>
        <w:r w:rsidRPr="004A1AF8">
          <w:rPr>
            <w:rStyle w:val="keyword1"/>
            <w:sz w:val="18"/>
            <w:rPrChange w:id="8624" w:author="shorny" w:date="2014-06-09T18:35:00Z">
              <w:rPr>
                <w:rStyle w:val="keyword1"/>
              </w:rPr>
            </w:rPrChange>
          </w:rPr>
          <w:t>UPDATE</w:t>
        </w:r>
        <w:r w:rsidRPr="004A1AF8">
          <w:rPr>
            <w:sz w:val="18"/>
            <w:rPrChange w:id="8625" w:author="shorny" w:date="2014-06-09T18:35:00Z">
              <w:rPr/>
            </w:rPrChange>
          </w:rPr>
          <w:t>,</w:t>
        </w:r>
        <w:r w:rsidRPr="004A1AF8">
          <w:rPr>
            <w:rStyle w:val="keyword1"/>
            <w:sz w:val="18"/>
            <w:rPrChange w:id="8626" w:author="shorny" w:date="2014-06-09T18:35:00Z">
              <w:rPr>
                <w:rStyle w:val="keyword1"/>
              </w:rPr>
            </w:rPrChange>
          </w:rPr>
          <w:t>INSERT</w:t>
        </w:r>
        <w:r w:rsidRPr="004A1AF8">
          <w:rPr>
            <w:sz w:val="18"/>
            <w:rPrChange w:id="8627" w:author="shorny" w:date="2014-06-09T18:35:00Z">
              <w:rPr/>
            </w:rPrChange>
          </w:rPr>
          <w:t xml:space="preserve"> </w:t>
        </w:r>
        <w:r w:rsidRPr="004A1AF8">
          <w:rPr>
            <w:rStyle w:val="keyword1"/>
            <w:sz w:val="18"/>
            <w:rPrChange w:id="8628" w:author="shorny" w:date="2014-06-09T18:35:00Z">
              <w:rPr>
                <w:rStyle w:val="keyword1"/>
              </w:rPr>
            </w:rPrChange>
          </w:rPr>
          <w:t>ON</w:t>
        </w:r>
        <w:r w:rsidRPr="004A1AF8">
          <w:rPr>
            <w:sz w:val="18"/>
            <w:rPrChange w:id="8629" w:author="shorny" w:date="2014-06-09T18:35:00Z">
              <w:rPr/>
            </w:rPrChange>
          </w:rPr>
          <w:t xml:space="preserve"> </w:t>
        </w:r>
        <w:r w:rsidRPr="004A1AF8">
          <w:rPr>
            <w:rStyle w:val="keyword1"/>
            <w:sz w:val="18"/>
            <w:rPrChange w:id="8630" w:author="shorny" w:date="2014-06-09T18:35:00Z">
              <w:rPr>
                <w:rStyle w:val="keyword1"/>
              </w:rPr>
            </w:rPrChange>
          </w:rPr>
          <w:t>TABLE</w:t>
        </w:r>
        <w:r w:rsidRPr="004A1AF8">
          <w:rPr>
            <w:sz w:val="18"/>
            <w:rPrChange w:id="8631" w:author="shorny" w:date="2014-06-09T18:35:00Z">
              <w:rPr/>
            </w:rPrChange>
          </w:rPr>
          <w:t xml:space="preserve"> `Application` </w:t>
        </w:r>
        <w:r w:rsidRPr="004A1AF8">
          <w:rPr>
            <w:rStyle w:val="keyword1"/>
            <w:sz w:val="18"/>
            <w:rPrChange w:id="8632" w:author="shorny" w:date="2014-06-09T18:35:00Z">
              <w:rPr>
                <w:rStyle w:val="keyword1"/>
              </w:rPr>
            </w:rPrChange>
          </w:rPr>
          <w:t>TO</w:t>
        </w:r>
        <w:r w:rsidRPr="004A1AF8">
          <w:rPr>
            <w:sz w:val="18"/>
            <w:rPrChange w:id="8633" w:author="shorny" w:date="2014-06-09T18:35:00Z">
              <w:rPr/>
            </w:rPrChange>
          </w:rPr>
          <w:t xml:space="preserve"> p_staffID;</w:t>
        </w:r>
      </w:ins>
    </w:p>
    <w:p w14:paraId="32F70F51" w14:textId="77777777" w:rsidR="004A1AF8" w:rsidRPr="004A1AF8" w:rsidRDefault="004A1AF8">
      <w:pPr>
        <w:pStyle w:val="HTMLPreformatted"/>
        <w:divId w:val="364595370"/>
        <w:rPr>
          <w:ins w:id="8634" w:author="shorny" w:date="2014-06-09T18:35:00Z"/>
          <w:sz w:val="18"/>
          <w:rPrChange w:id="8635" w:author="shorny" w:date="2014-06-09T18:35:00Z">
            <w:rPr>
              <w:ins w:id="8636" w:author="shorny" w:date="2014-06-09T18:35:00Z"/>
            </w:rPr>
          </w:rPrChange>
        </w:rPr>
      </w:pPr>
      <w:ins w:id="8637" w:author="shorny" w:date="2014-06-09T18:35:00Z">
        <w:r w:rsidRPr="004A1AF8">
          <w:rPr>
            <w:sz w:val="18"/>
            <w:rPrChange w:id="8638" w:author="shorny" w:date="2014-06-09T18:35:00Z">
              <w:rPr/>
            </w:rPrChange>
          </w:rPr>
          <w:t xml:space="preserve">  </w:t>
        </w:r>
        <w:r w:rsidRPr="004A1AF8">
          <w:rPr>
            <w:rStyle w:val="keyword1"/>
            <w:sz w:val="18"/>
            <w:rPrChange w:id="8639" w:author="shorny" w:date="2014-06-09T18:35:00Z">
              <w:rPr>
                <w:rStyle w:val="keyword1"/>
              </w:rPr>
            </w:rPrChange>
          </w:rPr>
          <w:t>GRANT</w:t>
        </w:r>
        <w:r w:rsidRPr="004A1AF8">
          <w:rPr>
            <w:sz w:val="18"/>
            <w:rPrChange w:id="8640" w:author="shorny" w:date="2014-06-09T18:35:00Z">
              <w:rPr/>
            </w:rPrChange>
          </w:rPr>
          <w:t xml:space="preserve"> </w:t>
        </w:r>
        <w:r w:rsidRPr="004A1AF8">
          <w:rPr>
            <w:rStyle w:val="keyword1"/>
            <w:sz w:val="18"/>
            <w:rPrChange w:id="8641" w:author="shorny" w:date="2014-06-09T18:35:00Z">
              <w:rPr>
                <w:rStyle w:val="keyword1"/>
              </w:rPr>
            </w:rPrChange>
          </w:rPr>
          <w:t>SELECT</w:t>
        </w:r>
        <w:r w:rsidRPr="004A1AF8">
          <w:rPr>
            <w:sz w:val="18"/>
            <w:rPrChange w:id="8642" w:author="shorny" w:date="2014-06-09T18:35:00Z">
              <w:rPr/>
            </w:rPrChange>
          </w:rPr>
          <w:t>,</w:t>
        </w:r>
        <w:r w:rsidRPr="004A1AF8">
          <w:rPr>
            <w:rStyle w:val="keyword1"/>
            <w:sz w:val="18"/>
            <w:rPrChange w:id="8643" w:author="shorny" w:date="2014-06-09T18:35:00Z">
              <w:rPr>
                <w:rStyle w:val="keyword1"/>
              </w:rPr>
            </w:rPrChange>
          </w:rPr>
          <w:t>UPDATE</w:t>
        </w:r>
        <w:r w:rsidRPr="004A1AF8">
          <w:rPr>
            <w:sz w:val="18"/>
            <w:rPrChange w:id="8644" w:author="shorny" w:date="2014-06-09T18:35:00Z">
              <w:rPr/>
            </w:rPrChange>
          </w:rPr>
          <w:t>,</w:t>
        </w:r>
        <w:r w:rsidRPr="004A1AF8">
          <w:rPr>
            <w:rStyle w:val="keyword1"/>
            <w:sz w:val="18"/>
            <w:rPrChange w:id="8645" w:author="shorny" w:date="2014-06-09T18:35:00Z">
              <w:rPr>
                <w:rStyle w:val="keyword1"/>
              </w:rPr>
            </w:rPrChange>
          </w:rPr>
          <w:t>INSERT</w:t>
        </w:r>
        <w:r w:rsidRPr="004A1AF8">
          <w:rPr>
            <w:sz w:val="18"/>
            <w:rPrChange w:id="8646" w:author="shorny" w:date="2014-06-09T18:35:00Z">
              <w:rPr/>
            </w:rPrChange>
          </w:rPr>
          <w:t xml:space="preserve"> </w:t>
        </w:r>
        <w:r w:rsidRPr="004A1AF8">
          <w:rPr>
            <w:rStyle w:val="keyword1"/>
            <w:sz w:val="18"/>
            <w:rPrChange w:id="8647" w:author="shorny" w:date="2014-06-09T18:35:00Z">
              <w:rPr>
                <w:rStyle w:val="keyword1"/>
              </w:rPr>
            </w:rPrChange>
          </w:rPr>
          <w:t>ON</w:t>
        </w:r>
        <w:r w:rsidRPr="004A1AF8">
          <w:rPr>
            <w:sz w:val="18"/>
            <w:rPrChange w:id="8648" w:author="shorny" w:date="2014-06-09T18:35:00Z">
              <w:rPr/>
            </w:rPrChange>
          </w:rPr>
          <w:t xml:space="preserve"> </w:t>
        </w:r>
        <w:r w:rsidRPr="004A1AF8">
          <w:rPr>
            <w:rStyle w:val="keyword1"/>
            <w:sz w:val="18"/>
            <w:rPrChange w:id="8649" w:author="shorny" w:date="2014-06-09T18:35:00Z">
              <w:rPr>
                <w:rStyle w:val="keyword1"/>
              </w:rPr>
            </w:rPrChange>
          </w:rPr>
          <w:t>TABLE</w:t>
        </w:r>
        <w:r w:rsidRPr="004A1AF8">
          <w:rPr>
            <w:sz w:val="18"/>
            <w:rPrChange w:id="8650" w:author="shorny" w:date="2014-06-09T18:35:00Z">
              <w:rPr/>
            </w:rPrChange>
          </w:rPr>
          <w:t xml:space="preserve"> `Application Status` </w:t>
        </w:r>
        <w:r w:rsidRPr="004A1AF8">
          <w:rPr>
            <w:rStyle w:val="keyword1"/>
            <w:sz w:val="18"/>
            <w:rPrChange w:id="8651" w:author="shorny" w:date="2014-06-09T18:35:00Z">
              <w:rPr>
                <w:rStyle w:val="keyword1"/>
              </w:rPr>
            </w:rPrChange>
          </w:rPr>
          <w:t>TO</w:t>
        </w:r>
        <w:r w:rsidRPr="004A1AF8">
          <w:rPr>
            <w:sz w:val="18"/>
            <w:rPrChange w:id="8652" w:author="shorny" w:date="2014-06-09T18:35:00Z">
              <w:rPr/>
            </w:rPrChange>
          </w:rPr>
          <w:t xml:space="preserve"> p_staffID;</w:t>
        </w:r>
      </w:ins>
    </w:p>
    <w:p w14:paraId="4B135DC2" w14:textId="77777777" w:rsidR="004A1AF8" w:rsidRPr="004A1AF8" w:rsidRDefault="004A1AF8">
      <w:pPr>
        <w:pStyle w:val="HTMLPreformatted"/>
        <w:divId w:val="364595370"/>
        <w:rPr>
          <w:ins w:id="8653" w:author="shorny" w:date="2014-06-09T18:35:00Z"/>
          <w:sz w:val="18"/>
          <w:rPrChange w:id="8654" w:author="shorny" w:date="2014-06-09T18:35:00Z">
            <w:rPr>
              <w:ins w:id="8655" w:author="shorny" w:date="2014-06-09T18:35:00Z"/>
            </w:rPr>
          </w:rPrChange>
        </w:rPr>
      </w:pPr>
      <w:ins w:id="8656" w:author="shorny" w:date="2014-06-09T18:35:00Z">
        <w:r w:rsidRPr="004A1AF8">
          <w:rPr>
            <w:sz w:val="18"/>
            <w:rPrChange w:id="8657" w:author="shorny" w:date="2014-06-09T18:35:00Z">
              <w:rPr/>
            </w:rPrChange>
          </w:rPr>
          <w:t xml:space="preserve">  </w:t>
        </w:r>
        <w:r w:rsidRPr="004A1AF8">
          <w:rPr>
            <w:rStyle w:val="keyword1"/>
            <w:sz w:val="18"/>
            <w:rPrChange w:id="8658" w:author="shorny" w:date="2014-06-09T18:35:00Z">
              <w:rPr>
                <w:rStyle w:val="keyword1"/>
              </w:rPr>
            </w:rPrChange>
          </w:rPr>
          <w:t>GRANT</w:t>
        </w:r>
        <w:r w:rsidRPr="004A1AF8">
          <w:rPr>
            <w:sz w:val="18"/>
            <w:rPrChange w:id="8659" w:author="shorny" w:date="2014-06-09T18:35:00Z">
              <w:rPr/>
            </w:rPrChange>
          </w:rPr>
          <w:t xml:space="preserve"> </w:t>
        </w:r>
        <w:r w:rsidRPr="004A1AF8">
          <w:rPr>
            <w:rStyle w:val="keyword1"/>
            <w:sz w:val="18"/>
            <w:rPrChange w:id="8660" w:author="shorny" w:date="2014-06-09T18:35:00Z">
              <w:rPr>
                <w:rStyle w:val="keyword1"/>
              </w:rPr>
            </w:rPrChange>
          </w:rPr>
          <w:t>SELECT</w:t>
        </w:r>
        <w:r w:rsidRPr="004A1AF8">
          <w:rPr>
            <w:sz w:val="18"/>
            <w:rPrChange w:id="8661" w:author="shorny" w:date="2014-06-09T18:35:00Z">
              <w:rPr/>
            </w:rPrChange>
          </w:rPr>
          <w:t>,</w:t>
        </w:r>
        <w:r w:rsidRPr="004A1AF8">
          <w:rPr>
            <w:rStyle w:val="keyword1"/>
            <w:sz w:val="18"/>
            <w:rPrChange w:id="8662" w:author="shorny" w:date="2014-06-09T18:35:00Z">
              <w:rPr>
                <w:rStyle w:val="keyword1"/>
              </w:rPr>
            </w:rPrChange>
          </w:rPr>
          <w:t>UPDATE</w:t>
        </w:r>
        <w:r w:rsidRPr="004A1AF8">
          <w:rPr>
            <w:sz w:val="18"/>
            <w:rPrChange w:id="8663" w:author="shorny" w:date="2014-06-09T18:35:00Z">
              <w:rPr/>
            </w:rPrChange>
          </w:rPr>
          <w:t>,</w:t>
        </w:r>
        <w:r w:rsidRPr="004A1AF8">
          <w:rPr>
            <w:rStyle w:val="keyword1"/>
            <w:sz w:val="18"/>
            <w:rPrChange w:id="8664" w:author="shorny" w:date="2014-06-09T18:35:00Z">
              <w:rPr>
                <w:rStyle w:val="keyword1"/>
              </w:rPr>
            </w:rPrChange>
          </w:rPr>
          <w:t>INSERT</w:t>
        </w:r>
        <w:r w:rsidRPr="004A1AF8">
          <w:rPr>
            <w:sz w:val="18"/>
            <w:rPrChange w:id="8665" w:author="shorny" w:date="2014-06-09T18:35:00Z">
              <w:rPr/>
            </w:rPrChange>
          </w:rPr>
          <w:t xml:space="preserve"> </w:t>
        </w:r>
        <w:r w:rsidRPr="004A1AF8">
          <w:rPr>
            <w:rStyle w:val="keyword1"/>
            <w:sz w:val="18"/>
            <w:rPrChange w:id="8666" w:author="shorny" w:date="2014-06-09T18:35:00Z">
              <w:rPr>
                <w:rStyle w:val="keyword1"/>
              </w:rPr>
            </w:rPrChange>
          </w:rPr>
          <w:t>ON</w:t>
        </w:r>
        <w:r w:rsidRPr="004A1AF8">
          <w:rPr>
            <w:sz w:val="18"/>
            <w:rPrChange w:id="8667" w:author="shorny" w:date="2014-06-09T18:35:00Z">
              <w:rPr/>
            </w:rPrChange>
          </w:rPr>
          <w:t xml:space="preserve"> </w:t>
        </w:r>
        <w:r w:rsidRPr="004A1AF8">
          <w:rPr>
            <w:rStyle w:val="keyword1"/>
            <w:sz w:val="18"/>
            <w:rPrChange w:id="8668" w:author="shorny" w:date="2014-06-09T18:35:00Z">
              <w:rPr>
                <w:rStyle w:val="keyword1"/>
              </w:rPr>
            </w:rPrChange>
          </w:rPr>
          <w:t>TABLE</w:t>
        </w:r>
        <w:r w:rsidRPr="004A1AF8">
          <w:rPr>
            <w:sz w:val="18"/>
            <w:rPrChange w:id="8669" w:author="shorny" w:date="2014-06-09T18:35:00Z">
              <w:rPr/>
            </w:rPrChange>
          </w:rPr>
          <w:t xml:space="preserve"> `Application_Research Area` </w:t>
        </w:r>
        <w:r w:rsidRPr="004A1AF8">
          <w:rPr>
            <w:rStyle w:val="keyword1"/>
            <w:sz w:val="18"/>
            <w:rPrChange w:id="8670" w:author="shorny" w:date="2014-06-09T18:35:00Z">
              <w:rPr>
                <w:rStyle w:val="keyword1"/>
              </w:rPr>
            </w:rPrChange>
          </w:rPr>
          <w:t>TO</w:t>
        </w:r>
        <w:r w:rsidRPr="004A1AF8">
          <w:rPr>
            <w:sz w:val="18"/>
            <w:rPrChange w:id="8671" w:author="shorny" w:date="2014-06-09T18:35:00Z">
              <w:rPr/>
            </w:rPrChange>
          </w:rPr>
          <w:t xml:space="preserve"> p_staffID;</w:t>
        </w:r>
      </w:ins>
    </w:p>
    <w:p w14:paraId="4100B252" w14:textId="77777777" w:rsidR="004A1AF8" w:rsidRPr="004A1AF8" w:rsidRDefault="004A1AF8">
      <w:pPr>
        <w:pStyle w:val="HTMLPreformatted"/>
        <w:divId w:val="364595370"/>
        <w:rPr>
          <w:ins w:id="8672" w:author="shorny" w:date="2014-06-09T18:35:00Z"/>
          <w:sz w:val="18"/>
          <w:rPrChange w:id="8673" w:author="shorny" w:date="2014-06-09T18:35:00Z">
            <w:rPr>
              <w:ins w:id="8674" w:author="shorny" w:date="2014-06-09T18:35:00Z"/>
            </w:rPr>
          </w:rPrChange>
        </w:rPr>
      </w:pPr>
      <w:ins w:id="8675" w:author="shorny" w:date="2014-06-09T18:35:00Z">
        <w:r w:rsidRPr="004A1AF8">
          <w:rPr>
            <w:sz w:val="18"/>
            <w:rPrChange w:id="8676" w:author="shorny" w:date="2014-06-09T18:35:00Z">
              <w:rPr/>
            </w:rPrChange>
          </w:rPr>
          <w:t xml:space="preserve">  </w:t>
        </w:r>
        <w:r w:rsidRPr="004A1AF8">
          <w:rPr>
            <w:rStyle w:val="keyword1"/>
            <w:sz w:val="18"/>
            <w:rPrChange w:id="8677" w:author="shorny" w:date="2014-06-09T18:35:00Z">
              <w:rPr>
                <w:rStyle w:val="keyword1"/>
              </w:rPr>
            </w:rPrChange>
          </w:rPr>
          <w:t>GRANT</w:t>
        </w:r>
        <w:r w:rsidRPr="004A1AF8">
          <w:rPr>
            <w:sz w:val="18"/>
            <w:rPrChange w:id="8678" w:author="shorny" w:date="2014-06-09T18:35:00Z">
              <w:rPr/>
            </w:rPrChange>
          </w:rPr>
          <w:t xml:space="preserve"> </w:t>
        </w:r>
        <w:r w:rsidRPr="004A1AF8">
          <w:rPr>
            <w:rStyle w:val="keyword1"/>
            <w:sz w:val="18"/>
            <w:rPrChange w:id="8679" w:author="shorny" w:date="2014-06-09T18:35:00Z">
              <w:rPr>
                <w:rStyle w:val="keyword1"/>
              </w:rPr>
            </w:rPrChange>
          </w:rPr>
          <w:t>SELECT</w:t>
        </w:r>
        <w:r w:rsidRPr="004A1AF8">
          <w:rPr>
            <w:sz w:val="18"/>
            <w:rPrChange w:id="8680" w:author="shorny" w:date="2014-06-09T18:35:00Z">
              <w:rPr/>
            </w:rPrChange>
          </w:rPr>
          <w:t>,</w:t>
        </w:r>
        <w:r w:rsidRPr="004A1AF8">
          <w:rPr>
            <w:rStyle w:val="keyword1"/>
            <w:sz w:val="18"/>
            <w:rPrChange w:id="8681" w:author="shorny" w:date="2014-06-09T18:35:00Z">
              <w:rPr>
                <w:rStyle w:val="keyword1"/>
              </w:rPr>
            </w:rPrChange>
          </w:rPr>
          <w:t>UPDATE</w:t>
        </w:r>
        <w:r w:rsidRPr="004A1AF8">
          <w:rPr>
            <w:sz w:val="18"/>
            <w:rPrChange w:id="8682" w:author="shorny" w:date="2014-06-09T18:35:00Z">
              <w:rPr/>
            </w:rPrChange>
          </w:rPr>
          <w:t>,</w:t>
        </w:r>
        <w:r w:rsidRPr="004A1AF8">
          <w:rPr>
            <w:rStyle w:val="keyword1"/>
            <w:sz w:val="18"/>
            <w:rPrChange w:id="8683" w:author="shorny" w:date="2014-06-09T18:35:00Z">
              <w:rPr>
                <w:rStyle w:val="keyword1"/>
              </w:rPr>
            </w:rPrChange>
          </w:rPr>
          <w:t>INSERT</w:t>
        </w:r>
        <w:r w:rsidRPr="004A1AF8">
          <w:rPr>
            <w:sz w:val="18"/>
            <w:rPrChange w:id="8684" w:author="shorny" w:date="2014-06-09T18:35:00Z">
              <w:rPr/>
            </w:rPrChange>
          </w:rPr>
          <w:t xml:space="preserve"> </w:t>
        </w:r>
        <w:r w:rsidRPr="004A1AF8">
          <w:rPr>
            <w:rStyle w:val="keyword1"/>
            <w:sz w:val="18"/>
            <w:rPrChange w:id="8685" w:author="shorny" w:date="2014-06-09T18:35:00Z">
              <w:rPr>
                <w:rStyle w:val="keyword1"/>
              </w:rPr>
            </w:rPrChange>
          </w:rPr>
          <w:t>ON</w:t>
        </w:r>
        <w:r w:rsidRPr="004A1AF8">
          <w:rPr>
            <w:sz w:val="18"/>
            <w:rPrChange w:id="8686" w:author="shorny" w:date="2014-06-09T18:35:00Z">
              <w:rPr/>
            </w:rPrChange>
          </w:rPr>
          <w:t xml:space="preserve"> </w:t>
        </w:r>
        <w:r w:rsidRPr="004A1AF8">
          <w:rPr>
            <w:rStyle w:val="keyword1"/>
            <w:sz w:val="18"/>
            <w:rPrChange w:id="8687" w:author="shorny" w:date="2014-06-09T18:35:00Z">
              <w:rPr>
                <w:rStyle w:val="keyword1"/>
              </w:rPr>
            </w:rPrChange>
          </w:rPr>
          <w:t>TABLE</w:t>
        </w:r>
        <w:r w:rsidRPr="004A1AF8">
          <w:rPr>
            <w:sz w:val="18"/>
            <w:rPrChange w:id="8688" w:author="shorny" w:date="2014-06-09T18:35:00Z">
              <w:rPr/>
            </w:rPrChange>
          </w:rPr>
          <w:t xml:space="preserve"> `Award </w:t>
        </w:r>
        <w:r w:rsidRPr="004A1AF8">
          <w:rPr>
            <w:rStyle w:val="keyword1"/>
            <w:sz w:val="18"/>
            <w:rPrChange w:id="8689" w:author="shorny" w:date="2014-06-09T18:35:00Z">
              <w:rPr>
                <w:rStyle w:val="keyword1"/>
              </w:rPr>
            </w:rPrChange>
          </w:rPr>
          <w:t>Type</w:t>
        </w:r>
        <w:r w:rsidRPr="004A1AF8">
          <w:rPr>
            <w:sz w:val="18"/>
            <w:rPrChange w:id="8690" w:author="shorny" w:date="2014-06-09T18:35:00Z">
              <w:rPr/>
            </w:rPrChange>
          </w:rPr>
          <w:t xml:space="preserve">` </w:t>
        </w:r>
        <w:r w:rsidRPr="004A1AF8">
          <w:rPr>
            <w:rStyle w:val="keyword1"/>
            <w:sz w:val="18"/>
            <w:rPrChange w:id="8691" w:author="shorny" w:date="2014-06-09T18:35:00Z">
              <w:rPr>
                <w:rStyle w:val="keyword1"/>
              </w:rPr>
            </w:rPrChange>
          </w:rPr>
          <w:t>TO</w:t>
        </w:r>
        <w:r w:rsidRPr="004A1AF8">
          <w:rPr>
            <w:sz w:val="18"/>
            <w:rPrChange w:id="8692" w:author="shorny" w:date="2014-06-09T18:35:00Z">
              <w:rPr/>
            </w:rPrChange>
          </w:rPr>
          <w:t xml:space="preserve"> p_staffID;</w:t>
        </w:r>
      </w:ins>
    </w:p>
    <w:p w14:paraId="52C5BB45" w14:textId="77777777" w:rsidR="004A1AF8" w:rsidRPr="004A1AF8" w:rsidRDefault="004A1AF8">
      <w:pPr>
        <w:pStyle w:val="HTMLPreformatted"/>
        <w:divId w:val="364595370"/>
        <w:rPr>
          <w:ins w:id="8693" w:author="shorny" w:date="2014-06-09T18:35:00Z"/>
          <w:sz w:val="18"/>
          <w:rPrChange w:id="8694" w:author="shorny" w:date="2014-06-09T18:35:00Z">
            <w:rPr>
              <w:ins w:id="8695" w:author="shorny" w:date="2014-06-09T18:35:00Z"/>
            </w:rPr>
          </w:rPrChange>
        </w:rPr>
      </w:pPr>
      <w:ins w:id="8696" w:author="shorny" w:date="2014-06-09T18:35:00Z">
        <w:r w:rsidRPr="004A1AF8">
          <w:rPr>
            <w:sz w:val="18"/>
            <w:rPrChange w:id="8697" w:author="shorny" w:date="2014-06-09T18:35:00Z">
              <w:rPr/>
            </w:rPrChange>
          </w:rPr>
          <w:t xml:space="preserve">  </w:t>
        </w:r>
        <w:r w:rsidRPr="004A1AF8">
          <w:rPr>
            <w:rStyle w:val="keyword1"/>
            <w:sz w:val="18"/>
            <w:rPrChange w:id="8698" w:author="shorny" w:date="2014-06-09T18:35:00Z">
              <w:rPr>
                <w:rStyle w:val="keyword1"/>
              </w:rPr>
            </w:rPrChange>
          </w:rPr>
          <w:t>GRANT</w:t>
        </w:r>
        <w:r w:rsidRPr="004A1AF8">
          <w:rPr>
            <w:sz w:val="18"/>
            <w:rPrChange w:id="8699" w:author="shorny" w:date="2014-06-09T18:35:00Z">
              <w:rPr/>
            </w:rPrChange>
          </w:rPr>
          <w:t xml:space="preserve"> </w:t>
        </w:r>
        <w:r w:rsidRPr="004A1AF8">
          <w:rPr>
            <w:rStyle w:val="keyword1"/>
            <w:sz w:val="18"/>
            <w:rPrChange w:id="8700" w:author="shorny" w:date="2014-06-09T18:35:00Z">
              <w:rPr>
                <w:rStyle w:val="keyword1"/>
              </w:rPr>
            </w:rPrChange>
          </w:rPr>
          <w:t>SELECT</w:t>
        </w:r>
        <w:r w:rsidRPr="004A1AF8">
          <w:rPr>
            <w:sz w:val="18"/>
            <w:rPrChange w:id="8701" w:author="shorny" w:date="2014-06-09T18:35:00Z">
              <w:rPr/>
            </w:rPrChange>
          </w:rPr>
          <w:t>,</w:t>
        </w:r>
        <w:r w:rsidRPr="004A1AF8">
          <w:rPr>
            <w:rStyle w:val="keyword1"/>
            <w:sz w:val="18"/>
            <w:rPrChange w:id="8702" w:author="shorny" w:date="2014-06-09T18:35:00Z">
              <w:rPr>
                <w:rStyle w:val="keyword1"/>
              </w:rPr>
            </w:rPrChange>
          </w:rPr>
          <w:t>UPDATE</w:t>
        </w:r>
        <w:r w:rsidRPr="004A1AF8">
          <w:rPr>
            <w:sz w:val="18"/>
            <w:rPrChange w:id="8703" w:author="shorny" w:date="2014-06-09T18:35:00Z">
              <w:rPr/>
            </w:rPrChange>
          </w:rPr>
          <w:t>,</w:t>
        </w:r>
        <w:r w:rsidRPr="004A1AF8">
          <w:rPr>
            <w:rStyle w:val="keyword1"/>
            <w:sz w:val="18"/>
            <w:rPrChange w:id="8704" w:author="shorny" w:date="2014-06-09T18:35:00Z">
              <w:rPr>
                <w:rStyle w:val="keyword1"/>
              </w:rPr>
            </w:rPrChange>
          </w:rPr>
          <w:t>INSERT</w:t>
        </w:r>
        <w:r w:rsidRPr="004A1AF8">
          <w:rPr>
            <w:sz w:val="18"/>
            <w:rPrChange w:id="8705" w:author="shorny" w:date="2014-06-09T18:35:00Z">
              <w:rPr/>
            </w:rPrChange>
          </w:rPr>
          <w:t xml:space="preserve"> </w:t>
        </w:r>
        <w:r w:rsidRPr="004A1AF8">
          <w:rPr>
            <w:rStyle w:val="keyword1"/>
            <w:sz w:val="18"/>
            <w:rPrChange w:id="8706" w:author="shorny" w:date="2014-06-09T18:35:00Z">
              <w:rPr>
                <w:rStyle w:val="keyword1"/>
              </w:rPr>
            </w:rPrChange>
          </w:rPr>
          <w:t>ON</w:t>
        </w:r>
        <w:r w:rsidRPr="004A1AF8">
          <w:rPr>
            <w:sz w:val="18"/>
            <w:rPrChange w:id="8707" w:author="shorny" w:date="2014-06-09T18:35:00Z">
              <w:rPr/>
            </w:rPrChange>
          </w:rPr>
          <w:t xml:space="preserve"> </w:t>
        </w:r>
        <w:r w:rsidRPr="004A1AF8">
          <w:rPr>
            <w:rStyle w:val="keyword1"/>
            <w:sz w:val="18"/>
            <w:rPrChange w:id="8708" w:author="shorny" w:date="2014-06-09T18:35:00Z">
              <w:rPr>
                <w:rStyle w:val="keyword1"/>
              </w:rPr>
            </w:rPrChange>
          </w:rPr>
          <w:t>TABLE</w:t>
        </w:r>
        <w:r w:rsidRPr="004A1AF8">
          <w:rPr>
            <w:sz w:val="18"/>
            <w:rPrChange w:id="8709" w:author="shorny" w:date="2014-06-09T18:35:00Z">
              <w:rPr/>
            </w:rPrChange>
          </w:rPr>
          <w:t xml:space="preserve"> `Correspondence` </w:t>
        </w:r>
        <w:r w:rsidRPr="004A1AF8">
          <w:rPr>
            <w:rStyle w:val="keyword1"/>
            <w:sz w:val="18"/>
            <w:rPrChange w:id="8710" w:author="shorny" w:date="2014-06-09T18:35:00Z">
              <w:rPr>
                <w:rStyle w:val="keyword1"/>
              </w:rPr>
            </w:rPrChange>
          </w:rPr>
          <w:t>TO</w:t>
        </w:r>
        <w:r w:rsidRPr="004A1AF8">
          <w:rPr>
            <w:sz w:val="18"/>
            <w:rPrChange w:id="8711" w:author="shorny" w:date="2014-06-09T18:35:00Z">
              <w:rPr/>
            </w:rPrChange>
          </w:rPr>
          <w:t xml:space="preserve"> p_staffID;</w:t>
        </w:r>
      </w:ins>
    </w:p>
    <w:p w14:paraId="06AE2AD9" w14:textId="77777777" w:rsidR="004A1AF8" w:rsidRPr="004A1AF8" w:rsidRDefault="004A1AF8">
      <w:pPr>
        <w:pStyle w:val="HTMLPreformatted"/>
        <w:divId w:val="364595370"/>
        <w:rPr>
          <w:ins w:id="8712" w:author="shorny" w:date="2014-06-09T18:35:00Z"/>
          <w:sz w:val="18"/>
          <w:rPrChange w:id="8713" w:author="shorny" w:date="2014-06-09T18:35:00Z">
            <w:rPr>
              <w:ins w:id="8714" w:author="shorny" w:date="2014-06-09T18:35:00Z"/>
            </w:rPr>
          </w:rPrChange>
        </w:rPr>
      </w:pPr>
      <w:ins w:id="8715" w:author="shorny" w:date="2014-06-09T18:35:00Z">
        <w:r w:rsidRPr="004A1AF8">
          <w:rPr>
            <w:sz w:val="18"/>
            <w:rPrChange w:id="8716" w:author="shorny" w:date="2014-06-09T18:35:00Z">
              <w:rPr/>
            </w:rPrChange>
          </w:rPr>
          <w:t xml:space="preserve">  </w:t>
        </w:r>
        <w:r w:rsidRPr="004A1AF8">
          <w:rPr>
            <w:rStyle w:val="keyword1"/>
            <w:sz w:val="18"/>
            <w:rPrChange w:id="8717" w:author="shorny" w:date="2014-06-09T18:35:00Z">
              <w:rPr>
                <w:rStyle w:val="keyword1"/>
              </w:rPr>
            </w:rPrChange>
          </w:rPr>
          <w:t>GRANT</w:t>
        </w:r>
        <w:r w:rsidRPr="004A1AF8">
          <w:rPr>
            <w:sz w:val="18"/>
            <w:rPrChange w:id="8718" w:author="shorny" w:date="2014-06-09T18:35:00Z">
              <w:rPr/>
            </w:rPrChange>
          </w:rPr>
          <w:t xml:space="preserve"> </w:t>
        </w:r>
        <w:r w:rsidRPr="004A1AF8">
          <w:rPr>
            <w:rStyle w:val="keyword1"/>
            <w:sz w:val="18"/>
            <w:rPrChange w:id="8719" w:author="shorny" w:date="2014-06-09T18:35:00Z">
              <w:rPr>
                <w:rStyle w:val="keyword1"/>
              </w:rPr>
            </w:rPrChange>
          </w:rPr>
          <w:t>SELECT</w:t>
        </w:r>
        <w:r w:rsidRPr="004A1AF8">
          <w:rPr>
            <w:sz w:val="18"/>
            <w:rPrChange w:id="8720" w:author="shorny" w:date="2014-06-09T18:35:00Z">
              <w:rPr/>
            </w:rPrChange>
          </w:rPr>
          <w:t>,</w:t>
        </w:r>
        <w:r w:rsidRPr="004A1AF8">
          <w:rPr>
            <w:rStyle w:val="keyword1"/>
            <w:sz w:val="18"/>
            <w:rPrChange w:id="8721" w:author="shorny" w:date="2014-06-09T18:35:00Z">
              <w:rPr>
                <w:rStyle w:val="keyword1"/>
              </w:rPr>
            </w:rPrChange>
          </w:rPr>
          <w:t>UPDATE</w:t>
        </w:r>
        <w:r w:rsidRPr="004A1AF8">
          <w:rPr>
            <w:sz w:val="18"/>
            <w:rPrChange w:id="8722" w:author="shorny" w:date="2014-06-09T18:35:00Z">
              <w:rPr/>
            </w:rPrChange>
          </w:rPr>
          <w:t>,</w:t>
        </w:r>
        <w:r w:rsidRPr="004A1AF8">
          <w:rPr>
            <w:rStyle w:val="keyword1"/>
            <w:sz w:val="18"/>
            <w:rPrChange w:id="8723" w:author="shorny" w:date="2014-06-09T18:35:00Z">
              <w:rPr>
                <w:rStyle w:val="keyword1"/>
              </w:rPr>
            </w:rPrChange>
          </w:rPr>
          <w:t>INSERT</w:t>
        </w:r>
        <w:r w:rsidRPr="004A1AF8">
          <w:rPr>
            <w:sz w:val="18"/>
            <w:rPrChange w:id="8724" w:author="shorny" w:date="2014-06-09T18:35:00Z">
              <w:rPr/>
            </w:rPrChange>
          </w:rPr>
          <w:t xml:space="preserve"> </w:t>
        </w:r>
        <w:r w:rsidRPr="004A1AF8">
          <w:rPr>
            <w:rStyle w:val="keyword1"/>
            <w:sz w:val="18"/>
            <w:rPrChange w:id="8725" w:author="shorny" w:date="2014-06-09T18:35:00Z">
              <w:rPr>
                <w:rStyle w:val="keyword1"/>
              </w:rPr>
            </w:rPrChange>
          </w:rPr>
          <w:t>ON</w:t>
        </w:r>
        <w:r w:rsidRPr="004A1AF8">
          <w:rPr>
            <w:sz w:val="18"/>
            <w:rPrChange w:id="8726" w:author="shorny" w:date="2014-06-09T18:35:00Z">
              <w:rPr/>
            </w:rPrChange>
          </w:rPr>
          <w:t xml:space="preserve"> </w:t>
        </w:r>
        <w:r w:rsidRPr="004A1AF8">
          <w:rPr>
            <w:rStyle w:val="keyword1"/>
            <w:sz w:val="18"/>
            <w:rPrChange w:id="8727" w:author="shorny" w:date="2014-06-09T18:35:00Z">
              <w:rPr>
                <w:rStyle w:val="keyword1"/>
              </w:rPr>
            </w:rPrChange>
          </w:rPr>
          <w:t>TABLE</w:t>
        </w:r>
        <w:r w:rsidRPr="004A1AF8">
          <w:rPr>
            <w:sz w:val="18"/>
            <w:rPrChange w:id="8728" w:author="shorny" w:date="2014-06-09T18:35:00Z">
              <w:rPr/>
            </w:rPrChange>
          </w:rPr>
          <w:t xml:space="preserve"> `Correspondence </w:t>
        </w:r>
        <w:r w:rsidRPr="004A1AF8">
          <w:rPr>
            <w:rStyle w:val="keyword1"/>
            <w:sz w:val="18"/>
            <w:rPrChange w:id="8729" w:author="shorny" w:date="2014-06-09T18:35:00Z">
              <w:rPr>
                <w:rStyle w:val="keyword1"/>
              </w:rPr>
            </w:rPrChange>
          </w:rPr>
          <w:t>Method</w:t>
        </w:r>
        <w:r w:rsidRPr="004A1AF8">
          <w:rPr>
            <w:sz w:val="18"/>
            <w:rPrChange w:id="8730" w:author="shorny" w:date="2014-06-09T18:35:00Z">
              <w:rPr/>
            </w:rPrChange>
          </w:rPr>
          <w:t xml:space="preserve">` </w:t>
        </w:r>
        <w:r w:rsidRPr="004A1AF8">
          <w:rPr>
            <w:rStyle w:val="keyword1"/>
            <w:sz w:val="18"/>
            <w:rPrChange w:id="8731" w:author="shorny" w:date="2014-06-09T18:35:00Z">
              <w:rPr>
                <w:rStyle w:val="keyword1"/>
              </w:rPr>
            </w:rPrChange>
          </w:rPr>
          <w:t>TO</w:t>
        </w:r>
        <w:r w:rsidRPr="004A1AF8">
          <w:rPr>
            <w:sz w:val="18"/>
            <w:rPrChange w:id="8732" w:author="shorny" w:date="2014-06-09T18:35:00Z">
              <w:rPr/>
            </w:rPrChange>
          </w:rPr>
          <w:t xml:space="preserve"> p_staffID;</w:t>
        </w:r>
      </w:ins>
    </w:p>
    <w:p w14:paraId="62AE8612" w14:textId="77777777" w:rsidR="004A1AF8" w:rsidRPr="004A1AF8" w:rsidRDefault="004A1AF8">
      <w:pPr>
        <w:pStyle w:val="HTMLPreformatted"/>
        <w:divId w:val="364595370"/>
        <w:rPr>
          <w:ins w:id="8733" w:author="shorny" w:date="2014-06-09T18:35:00Z"/>
          <w:sz w:val="18"/>
          <w:rPrChange w:id="8734" w:author="shorny" w:date="2014-06-09T18:35:00Z">
            <w:rPr>
              <w:ins w:id="8735" w:author="shorny" w:date="2014-06-09T18:35:00Z"/>
            </w:rPr>
          </w:rPrChange>
        </w:rPr>
      </w:pPr>
      <w:ins w:id="8736" w:author="shorny" w:date="2014-06-09T18:35:00Z">
        <w:r w:rsidRPr="004A1AF8">
          <w:rPr>
            <w:sz w:val="18"/>
            <w:rPrChange w:id="8737" w:author="shorny" w:date="2014-06-09T18:35:00Z">
              <w:rPr/>
            </w:rPrChange>
          </w:rPr>
          <w:t xml:space="preserve">  </w:t>
        </w:r>
        <w:r w:rsidRPr="004A1AF8">
          <w:rPr>
            <w:rStyle w:val="keyword1"/>
            <w:sz w:val="18"/>
            <w:rPrChange w:id="8738" w:author="shorny" w:date="2014-06-09T18:35:00Z">
              <w:rPr>
                <w:rStyle w:val="keyword1"/>
              </w:rPr>
            </w:rPrChange>
          </w:rPr>
          <w:t>GRANT</w:t>
        </w:r>
        <w:r w:rsidRPr="004A1AF8">
          <w:rPr>
            <w:sz w:val="18"/>
            <w:rPrChange w:id="8739" w:author="shorny" w:date="2014-06-09T18:35:00Z">
              <w:rPr/>
            </w:rPrChange>
          </w:rPr>
          <w:t xml:space="preserve"> </w:t>
        </w:r>
        <w:r w:rsidRPr="004A1AF8">
          <w:rPr>
            <w:rStyle w:val="keyword1"/>
            <w:sz w:val="18"/>
            <w:rPrChange w:id="8740" w:author="shorny" w:date="2014-06-09T18:35:00Z">
              <w:rPr>
                <w:rStyle w:val="keyword1"/>
              </w:rPr>
            </w:rPrChange>
          </w:rPr>
          <w:t>SELECT</w:t>
        </w:r>
        <w:r w:rsidRPr="004A1AF8">
          <w:rPr>
            <w:sz w:val="18"/>
            <w:rPrChange w:id="8741" w:author="shorny" w:date="2014-06-09T18:35:00Z">
              <w:rPr/>
            </w:rPrChange>
          </w:rPr>
          <w:t>,</w:t>
        </w:r>
        <w:r w:rsidRPr="004A1AF8">
          <w:rPr>
            <w:rStyle w:val="keyword1"/>
            <w:sz w:val="18"/>
            <w:rPrChange w:id="8742" w:author="shorny" w:date="2014-06-09T18:35:00Z">
              <w:rPr>
                <w:rStyle w:val="keyword1"/>
              </w:rPr>
            </w:rPrChange>
          </w:rPr>
          <w:t>UPDATE</w:t>
        </w:r>
        <w:r w:rsidRPr="004A1AF8">
          <w:rPr>
            <w:sz w:val="18"/>
            <w:rPrChange w:id="8743" w:author="shorny" w:date="2014-06-09T18:35:00Z">
              <w:rPr/>
            </w:rPrChange>
          </w:rPr>
          <w:t>,</w:t>
        </w:r>
        <w:r w:rsidRPr="004A1AF8">
          <w:rPr>
            <w:rStyle w:val="keyword1"/>
            <w:sz w:val="18"/>
            <w:rPrChange w:id="8744" w:author="shorny" w:date="2014-06-09T18:35:00Z">
              <w:rPr>
                <w:rStyle w:val="keyword1"/>
              </w:rPr>
            </w:rPrChange>
          </w:rPr>
          <w:t>INSERT</w:t>
        </w:r>
        <w:r w:rsidRPr="004A1AF8">
          <w:rPr>
            <w:sz w:val="18"/>
            <w:rPrChange w:id="8745" w:author="shorny" w:date="2014-06-09T18:35:00Z">
              <w:rPr/>
            </w:rPrChange>
          </w:rPr>
          <w:t xml:space="preserve"> </w:t>
        </w:r>
        <w:r w:rsidRPr="004A1AF8">
          <w:rPr>
            <w:rStyle w:val="keyword1"/>
            <w:sz w:val="18"/>
            <w:rPrChange w:id="8746" w:author="shorny" w:date="2014-06-09T18:35:00Z">
              <w:rPr>
                <w:rStyle w:val="keyword1"/>
              </w:rPr>
            </w:rPrChange>
          </w:rPr>
          <w:t>ON</w:t>
        </w:r>
        <w:r w:rsidRPr="004A1AF8">
          <w:rPr>
            <w:sz w:val="18"/>
            <w:rPrChange w:id="8747" w:author="shorny" w:date="2014-06-09T18:35:00Z">
              <w:rPr/>
            </w:rPrChange>
          </w:rPr>
          <w:t xml:space="preserve"> </w:t>
        </w:r>
        <w:r w:rsidRPr="004A1AF8">
          <w:rPr>
            <w:rStyle w:val="keyword1"/>
            <w:sz w:val="18"/>
            <w:rPrChange w:id="8748" w:author="shorny" w:date="2014-06-09T18:35:00Z">
              <w:rPr>
                <w:rStyle w:val="keyword1"/>
              </w:rPr>
            </w:rPrChange>
          </w:rPr>
          <w:t>TABLE</w:t>
        </w:r>
        <w:r w:rsidRPr="004A1AF8">
          <w:rPr>
            <w:sz w:val="18"/>
            <w:rPrChange w:id="8749" w:author="shorny" w:date="2014-06-09T18:35:00Z">
              <w:rPr/>
            </w:rPrChange>
          </w:rPr>
          <w:t xml:space="preserve"> `Country` </w:t>
        </w:r>
        <w:r w:rsidRPr="004A1AF8">
          <w:rPr>
            <w:rStyle w:val="keyword1"/>
            <w:sz w:val="18"/>
            <w:rPrChange w:id="8750" w:author="shorny" w:date="2014-06-09T18:35:00Z">
              <w:rPr>
                <w:rStyle w:val="keyword1"/>
              </w:rPr>
            </w:rPrChange>
          </w:rPr>
          <w:t>TO</w:t>
        </w:r>
        <w:r w:rsidRPr="004A1AF8">
          <w:rPr>
            <w:sz w:val="18"/>
            <w:rPrChange w:id="8751" w:author="shorny" w:date="2014-06-09T18:35:00Z">
              <w:rPr/>
            </w:rPrChange>
          </w:rPr>
          <w:t xml:space="preserve"> p_staffID;</w:t>
        </w:r>
      </w:ins>
    </w:p>
    <w:p w14:paraId="5C5A4611" w14:textId="77777777" w:rsidR="004A1AF8" w:rsidRPr="004A1AF8" w:rsidRDefault="004A1AF8">
      <w:pPr>
        <w:pStyle w:val="HTMLPreformatted"/>
        <w:divId w:val="364595370"/>
        <w:rPr>
          <w:ins w:id="8752" w:author="shorny" w:date="2014-06-09T18:35:00Z"/>
          <w:sz w:val="18"/>
          <w:rPrChange w:id="8753" w:author="shorny" w:date="2014-06-09T18:35:00Z">
            <w:rPr>
              <w:ins w:id="8754" w:author="shorny" w:date="2014-06-09T18:35:00Z"/>
            </w:rPr>
          </w:rPrChange>
        </w:rPr>
      </w:pPr>
      <w:ins w:id="8755" w:author="shorny" w:date="2014-06-09T18:35:00Z">
        <w:r w:rsidRPr="004A1AF8">
          <w:rPr>
            <w:sz w:val="18"/>
            <w:rPrChange w:id="8756" w:author="shorny" w:date="2014-06-09T18:35:00Z">
              <w:rPr/>
            </w:rPrChange>
          </w:rPr>
          <w:t xml:space="preserve">  </w:t>
        </w:r>
        <w:r w:rsidRPr="004A1AF8">
          <w:rPr>
            <w:rStyle w:val="keyword1"/>
            <w:sz w:val="18"/>
            <w:rPrChange w:id="8757" w:author="shorny" w:date="2014-06-09T18:35:00Z">
              <w:rPr>
                <w:rStyle w:val="keyword1"/>
              </w:rPr>
            </w:rPrChange>
          </w:rPr>
          <w:t>GRANT</w:t>
        </w:r>
        <w:r w:rsidRPr="004A1AF8">
          <w:rPr>
            <w:sz w:val="18"/>
            <w:rPrChange w:id="8758" w:author="shorny" w:date="2014-06-09T18:35:00Z">
              <w:rPr/>
            </w:rPrChange>
          </w:rPr>
          <w:t xml:space="preserve"> </w:t>
        </w:r>
        <w:r w:rsidRPr="004A1AF8">
          <w:rPr>
            <w:rStyle w:val="keyword1"/>
            <w:sz w:val="18"/>
            <w:rPrChange w:id="8759" w:author="shorny" w:date="2014-06-09T18:35:00Z">
              <w:rPr>
                <w:rStyle w:val="keyword1"/>
              </w:rPr>
            </w:rPrChange>
          </w:rPr>
          <w:t>SELECT</w:t>
        </w:r>
        <w:r w:rsidRPr="004A1AF8">
          <w:rPr>
            <w:sz w:val="18"/>
            <w:rPrChange w:id="8760" w:author="shorny" w:date="2014-06-09T18:35:00Z">
              <w:rPr/>
            </w:rPrChange>
          </w:rPr>
          <w:t>,</w:t>
        </w:r>
        <w:r w:rsidRPr="004A1AF8">
          <w:rPr>
            <w:rStyle w:val="keyword1"/>
            <w:sz w:val="18"/>
            <w:rPrChange w:id="8761" w:author="shorny" w:date="2014-06-09T18:35:00Z">
              <w:rPr>
                <w:rStyle w:val="keyword1"/>
              </w:rPr>
            </w:rPrChange>
          </w:rPr>
          <w:t>UPDATE</w:t>
        </w:r>
        <w:r w:rsidRPr="004A1AF8">
          <w:rPr>
            <w:sz w:val="18"/>
            <w:rPrChange w:id="8762" w:author="shorny" w:date="2014-06-09T18:35:00Z">
              <w:rPr/>
            </w:rPrChange>
          </w:rPr>
          <w:t>,</w:t>
        </w:r>
        <w:r w:rsidRPr="004A1AF8">
          <w:rPr>
            <w:rStyle w:val="keyword1"/>
            <w:sz w:val="18"/>
            <w:rPrChange w:id="8763" w:author="shorny" w:date="2014-06-09T18:35:00Z">
              <w:rPr>
                <w:rStyle w:val="keyword1"/>
              </w:rPr>
            </w:rPrChange>
          </w:rPr>
          <w:t>INSERT</w:t>
        </w:r>
        <w:r w:rsidRPr="004A1AF8">
          <w:rPr>
            <w:sz w:val="18"/>
            <w:rPrChange w:id="8764" w:author="shorny" w:date="2014-06-09T18:35:00Z">
              <w:rPr/>
            </w:rPrChange>
          </w:rPr>
          <w:t xml:space="preserve"> </w:t>
        </w:r>
        <w:r w:rsidRPr="004A1AF8">
          <w:rPr>
            <w:rStyle w:val="keyword1"/>
            <w:sz w:val="18"/>
            <w:rPrChange w:id="8765" w:author="shorny" w:date="2014-06-09T18:35:00Z">
              <w:rPr>
                <w:rStyle w:val="keyword1"/>
              </w:rPr>
            </w:rPrChange>
          </w:rPr>
          <w:t>ON</w:t>
        </w:r>
        <w:r w:rsidRPr="004A1AF8">
          <w:rPr>
            <w:sz w:val="18"/>
            <w:rPrChange w:id="8766" w:author="shorny" w:date="2014-06-09T18:35:00Z">
              <w:rPr/>
            </w:rPrChange>
          </w:rPr>
          <w:t xml:space="preserve"> </w:t>
        </w:r>
        <w:r w:rsidRPr="004A1AF8">
          <w:rPr>
            <w:rStyle w:val="keyword1"/>
            <w:sz w:val="18"/>
            <w:rPrChange w:id="8767" w:author="shorny" w:date="2014-06-09T18:35:00Z">
              <w:rPr>
                <w:rStyle w:val="keyword1"/>
              </w:rPr>
            </w:rPrChange>
          </w:rPr>
          <w:t>TABLE</w:t>
        </w:r>
        <w:r w:rsidRPr="004A1AF8">
          <w:rPr>
            <w:sz w:val="18"/>
            <w:rPrChange w:id="8768" w:author="shorny" w:date="2014-06-09T18:35:00Z">
              <w:rPr/>
            </w:rPrChange>
          </w:rPr>
          <w:t xml:space="preserve"> `Decision` </w:t>
        </w:r>
        <w:r w:rsidRPr="004A1AF8">
          <w:rPr>
            <w:rStyle w:val="keyword1"/>
            <w:sz w:val="18"/>
            <w:rPrChange w:id="8769" w:author="shorny" w:date="2014-06-09T18:35:00Z">
              <w:rPr>
                <w:rStyle w:val="keyword1"/>
              </w:rPr>
            </w:rPrChange>
          </w:rPr>
          <w:t>TO</w:t>
        </w:r>
        <w:r w:rsidRPr="004A1AF8">
          <w:rPr>
            <w:sz w:val="18"/>
            <w:rPrChange w:id="8770" w:author="shorny" w:date="2014-06-09T18:35:00Z">
              <w:rPr/>
            </w:rPrChange>
          </w:rPr>
          <w:t xml:space="preserve"> p_staffID;</w:t>
        </w:r>
      </w:ins>
    </w:p>
    <w:p w14:paraId="0E3ED8BD" w14:textId="77777777" w:rsidR="004A1AF8" w:rsidRPr="004A1AF8" w:rsidRDefault="004A1AF8">
      <w:pPr>
        <w:pStyle w:val="HTMLPreformatted"/>
        <w:divId w:val="364595370"/>
        <w:rPr>
          <w:ins w:id="8771" w:author="shorny" w:date="2014-06-09T18:35:00Z"/>
          <w:sz w:val="18"/>
          <w:rPrChange w:id="8772" w:author="shorny" w:date="2014-06-09T18:35:00Z">
            <w:rPr>
              <w:ins w:id="8773" w:author="shorny" w:date="2014-06-09T18:35:00Z"/>
            </w:rPr>
          </w:rPrChange>
        </w:rPr>
      </w:pPr>
      <w:ins w:id="8774" w:author="shorny" w:date="2014-06-09T18:35:00Z">
        <w:r w:rsidRPr="004A1AF8">
          <w:rPr>
            <w:sz w:val="18"/>
            <w:rPrChange w:id="8775" w:author="shorny" w:date="2014-06-09T18:35:00Z">
              <w:rPr/>
            </w:rPrChange>
          </w:rPr>
          <w:t xml:space="preserve">  </w:t>
        </w:r>
        <w:r w:rsidRPr="004A1AF8">
          <w:rPr>
            <w:rStyle w:val="keyword1"/>
            <w:sz w:val="18"/>
            <w:rPrChange w:id="8776" w:author="shorny" w:date="2014-06-09T18:35:00Z">
              <w:rPr>
                <w:rStyle w:val="keyword1"/>
              </w:rPr>
            </w:rPrChange>
          </w:rPr>
          <w:t>GRANT</w:t>
        </w:r>
        <w:r w:rsidRPr="004A1AF8">
          <w:rPr>
            <w:sz w:val="18"/>
            <w:rPrChange w:id="8777" w:author="shorny" w:date="2014-06-09T18:35:00Z">
              <w:rPr/>
            </w:rPrChange>
          </w:rPr>
          <w:t xml:space="preserve"> </w:t>
        </w:r>
        <w:r w:rsidRPr="004A1AF8">
          <w:rPr>
            <w:rStyle w:val="keyword1"/>
            <w:sz w:val="18"/>
            <w:rPrChange w:id="8778" w:author="shorny" w:date="2014-06-09T18:35:00Z">
              <w:rPr>
                <w:rStyle w:val="keyword1"/>
              </w:rPr>
            </w:rPrChange>
          </w:rPr>
          <w:t>SELECT</w:t>
        </w:r>
        <w:r w:rsidRPr="004A1AF8">
          <w:rPr>
            <w:sz w:val="18"/>
            <w:rPrChange w:id="8779" w:author="shorny" w:date="2014-06-09T18:35:00Z">
              <w:rPr/>
            </w:rPrChange>
          </w:rPr>
          <w:t>,</w:t>
        </w:r>
        <w:r w:rsidRPr="004A1AF8">
          <w:rPr>
            <w:rStyle w:val="keyword1"/>
            <w:sz w:val="18"/>
            <w:rPrChange w:id="8780" w:author="shorny" w:date="2014-06-09T18:35:00Z">
              <w:rPr>
                <w:rStyle w:val="keyword1"/>
              </w:rPr>
            </w:rPrChange>
          </w:rPr>
          <w:t>UPDATE</w:t>
        </w:r>
        <w:r w:rsidRPr="004A1AF8">
          <w:rPr>
            <w:sz w:val="18"/>
            <w:rPrChange w:id="8781" w:author="shorny" w:date="2014-06-09T18:35:00Z">
              <w:rPr/>
            </w:rPrChange>
          </w:rPr>
          <w:t>,</w:t>
        </w:r>
        <w:r w:rsidRPr="004A1AF8">
          <w:rPr>
            <w:rStyle w:val="keyword1"/>
            <w:sz w:val="18"/>
            <w:rPrChange w:id="8782" w:author="shorny" w:date="2014-06-09T18:35:00Z">
              <w:rPr>
                <w:rStyle w:val="keyword1"/>
              </w:rPr>
            </w:rPrChange>
          </w:rPr>
          <w:t>INSERT</w:t>
        </w:r>
        <w:r w:rsidRPr="004A1AF8">
          <w:rPr>
            <w:sz w:val="18"/>
            <w:rPrChange w:id="8783" w:author="shorny" w:date="2014-06-09T18:35:00Z">
              <w:rPr/>
            </w:rPrChange>
          </w:rPr>
          <w:t xml:space="preserve"> </w:t>
        </w:r>
        <w:r w:rsidRPr="004A1AF8">
          <w:rPr>
            <w:rStyle w:val="keyword1"/>
            <w:sz w:val="18"/>
            <w:rPrChange w:id="8784" w:author="shorny" w:date="2014-06-09T18:35:00Z">
              <w:rPr>
                <w:rStyle w:val="keyword1"/>
              </w:rPr>
            </w:rPrChange>
          </w:rPr>
          <w:t>ON</w:t>
        </w:r>
        <w:r w:rsidRPr="004A1AF8">
          <w:rPr>
            <w:sz w:val="18"/>
            <w:rPrChange w:id="8785" w:author="shorny" w:date="2014-06-09T18:35:00Z">
              <w:rPr/>
            </w:rPrChange>
          </w:rPr>
          <w:t xml:space="preserve"> </w:t>
        </w:r>
        <w:r w:rsidRPr="004A1AF8">
          <w:rPr>
            <w:rStyle w:val="keyword1"/>
            <w:sz w:val="18"/>
            <w:rPrChange w:id="8786" w:author="shorny" w:date="2014-06-09T18:35:00Z">
              <w:rPr>
                <w:rStyle w:val="keyword1"/>
              </w:rPr>
            </w:rPrChange>
          </w:rPr>
          <w:t>TABLE</w:t>
        </w:r>
        <w:r w:rsidRPr="004A1AF8">
          <w:rPr>
            <w:sz w:val="18"/>
            <w:rPrChange w:id="8787" w:author="shorny" w:date="2014-06-09T18:35:00Z">
              <w:rPr/>
            </w:rPrChange>
          </w:rPr>
          <w:t xml:space="preserve"> `Decision </w:t>
        </w:r>
        <w:r w:rsidRPr="004A1AF8">
          <w:rPr>
            <w:rStyle w:val="keyword1"/>
            <w:sz w:val="18"/>
            <w:rPrChange w:id="8788" w:author="shorny" w:date="2014-06-09T18:35:00Z">
              <w:rPr>
                <w:rStyle w:val="keyword1"/>
              </w:rPr>
            </w:rPrChange>
          </w:rPr>
          <w:t>Type</w:t>
        </w:r>
        <w:r w:rsidRPr="004A1AF8">
          <w:rPr>
            <w:sz w:val="18"/>
            <w:rPrChange w:id="8789" w:author="shorny" w:date="2014-06-09T18:35:00Z">
              <w:rPr/>
            </w:rPrChange>
          </w:rPr>
          <w:t xml:space="preserve">` </w:t>
        </w:r>
        <w:r w:rsidRPr="004A1AF8">
          <w:rPr>
            <w:rStyle w:val="keyword1"/>
            <w:sz w:val="18"/>
            <w:rPrChange w:id="8790" w:author="shorny" w:date="2014-06-09T18:35:00Z">
              <w:rPr>
                <w:rStyle w:val="keyword1"/>
              </w:rPr>
            </w:rPrChange>
          </w:rPr>
          <w:t>TO</w:t>
        </w:r>
        <w:r w:rsidRPr="004A1AF8">
          <w:rPr>
            <w:sz w:val="18"/>
            <w:rPrChange w:id="8791" w:author="shorny" w:date="2014-06-09T18:35:00Z">
              <w:rPr/>
            </w:rPrChange>
          </w:rPr>
          <w:t xml:space="preserve"> p_staffID;</w:t>
        </w:r>
      </w:ins>
    </w:p>
    <w:p w14:paraId="1C0D86FB" w14:textId="77777777" w:rsidR="004A1AF8" w:rsidRPr="004A1AF8" w:rsidRDefault="004A1AF8">
      <w:pPr>
        <w:pStyle w:val="HTMLPreformatted"/>
        <w:divId w:val="364595370"/>
        <w:rPr>
          <w:ins w:id="8792" w:author="shorny" w:date="2014-06-09T18:35:00Z"/>
          <w:sz w:val="18"/>
          <w:rPrChange w:id="8793" w:author="shorny" w:date="2014-06-09T18:35:00Z">
            <w:rPr>
              <w:ins w:id="8794" w:author="shorny" w:date="2014-06-09T18:35:00Z"/>
            </w:rPr>
          </w:rPrChange>
        </w:rPr>
      </w:pPr>
      <w:ins w:id="8795" w:author="shorny" w:date="2014-06-09T18:35:00Z">
        <w:r w:rsidRPr="004A1AF8">
          <w:rPr>
            <w:sz w:val="18"/>
            <w:rPrChange w:id="8796" w:author="shorny" w:date="2014-06-09T18:35:00Z">
              <w:rPr/>
            </w:rPrChange>
          </w:rPr>
          <w:t xml:space="preserve">  </w:t>
        </w:r>
        <w:r w:rsidRPr="004A1AF8">
          <w:rPr>
            <w:rStyle w:val="keyword1"/>
            <w:sz w:val="18"/>
            <w:rPrChange w:id="8797" w:author="shorny" w:date="2014-06-09T18:35:00Z">
              <w:rPr>
                <w:rStyle w:val="keyword1"/>
              </w:rPr>
            </w:rPrChange>
          </w:rPr>
          <w:t>GRANT</w:t>
        </w:r>
        <w:r w:rsidRPr="004A1AF8">
          <w:rPr>
            <w:sz w:val="18"/>
            <w:rPrChange w:id="8798" w:author="shorny" w:date="2014-06-09T18:35:00Z">
              <w:rPr/>
            </w:rPrChange>
          </w:rPr>
          <w:t xml:space="preserve"> </w:t>
        </w:r>
        <w:r w:rsidRPr="004A1AF8">
          <w:rPr>
            <w:rStyle w:val="keyword1"/>
            <w:sz w:val="18"/>
            <w:rPrChange w:id="8799" w:author="shorny" w:date="2014-06-09T18:35:00Z">
              <w:rPr>
                <w:rStyle w:val="keyword1"/>
              </w:rPr>
            </w:rPrChange>
          </w:rPr>
          <w:t>SELECT</w:t>
        </w:r>
        <w:r w:rsidRPr="004A1AF8">
          <w:rPr>
            <w:sz w:val="18"/>
            <w:rPrChange w:id="8800" w:author="shorny" w:date="2014-06-09T18:35:00Z">
              <w:rPr/>
            </w:rPrChange>
          </w:rPr>
          <w:t>,</w:t>
        </w:r>
        <w:r w:rsidRPr="004A1AF8">
          <w:rPr>
            <w:rStyle w:val="keyword1"/>
            <w:sz w:val="18"/>
            <w:rPrChange w:id="8801" w:author="shorny" w:date="2014-06-09T18:35:00Z">
              <w:rPr>
                <w:rStyle w:val="keyword1"/>
              </w:rPr>
            </w:rPrChange>
          </w:rPr>
          <w:t>UPDATE</w:t>
        </w:r>
        <w:r w:rsidRPr="004A1AF8">
          <w:rPr>
            <w:sz w:val="18"/>
            <w:rPrChange w:id="8802" w:author="shorny" w:date="2014-06-09T18:35:00Z">
              <w:rPr/>
            </w:rPrChange>
          </w:rPr>
          <w:t>,</w:t>
        </w:r>
        <w:r w:rsidRPr="004A1AF8">
          <w:rPr>
            <w:rStyle w:val="keyword1"/>
            <w:sz w:val="18"/>
            <w:rPrChange w:id="8803" w:author="shorny" w:date="2014-06-09T18:35:00Z">
              <w:rPr>
                <w:rStyle w:val="keyword1"/>
              </w:rPr>
            </w:rPrChange>
          </w:rPr>
          <w:t>INSERT</w:t>
        </w:r>
        <w:r w:rsidRPr="004A1AF8">
          <w:rPr>
            <w:sz w:val="18"/>
            <w:rPrChange w:id="8804" w:author="shorny" w:date="2014-06-09T18:35:00Z">
              <w:rPr/>
            </w:rPrChange>
          </w:rPr>
          <w:t xml:space="preserve"> </w:t>
        </w:r>
        <w:r w:rsidRPr="004A1AF8">
          <w:rPr>
            <w:rStyle w:val="keyword1"/>
            <w:sz w:val="18"/>
            <w:rPrChange w:id="8805" w:author="shorny" w:date="2014-06-09T18:35:00Z">
              <w:rPr>
                <w:rStyle w:val="keyword1"/>
              </w:rPr>
            </w:rPrChange>
          </w:rPr>
          <w:t>ON</w:t>
        </w:r>
        <w:r w:rsidRPr="004A1AF8">
          <w:rPr>
            <w:sz w:val="18"/>
            <w:rPrChange w:id="8806" w:author="shorny" w:date="2014-06-09T18:35:00Z">
              <w:rPr/>
            </w:rPrChange>
          </w:rPr>
          <w:t xml:space="preserve"> </w:t>
        </w:r>
        <w:r w:rsidRPr="004A1AF8">
          <w:rPr>
            <w:rStyle w:val="keyword1"/>
            <w:sz w:val="18"/>
            <w:rPrChange w:id="8807" w:author="shorny" w:date="2014-06-09T18:35:00Z">
              <w:rPr>
                <w:rStyle w:val="keyword1"/>
              </w:rPr>
            </w:rPrChange>
          </w:rPr>
          <w:t>TABLE</w:t>
        </w:r>
        <w:r w:rsidRPr="004A1AF8">
          <w:rPr>
            <w:sz w:val="18"/>
            <w:rPrChange w:id="8808" w:author="shorny" w:date="2014-06-09T18:35:00Z">
              <w:rPr/>
            </w:rPrChange>
          </w:rPr>
          <w:t xml:space="preserve"> `Degree` </w:t>
        </w:r>
        <w:r w:rsidRPr="004A1AF8">
          <w:rPr>
            <w:rStyle w:val="keyword1"/>
            <w:sz w:val="18"/>
            <w:rPrChange w:id="8809" w:author="shorny" w:date="2014-06-09T18:35:00Z">
              <w:rPr>
                <w:rStyle w:val="keyword1"/>
              </w:rPr>
            </w:rPrChange>
          </w:rPr>
          <w:t>TO</w:t>
        </w:r>
        <w:r w:rsidRPr="004A1AF8">
          <w:rPr>
            <w:sz w:val="18"/>
            <w:rPrChange w:id="8810" w:author="shorny" w:date="2014-06-09T18:35:00Z">
              <w:rPr/>
            </w:rPrChange>
          </w:rPr>
          <w:t xml:space="preserve"> p_staffID;</w:t>
        </w:r>
      </w:ins>
    </w:p>
    <w:p w14:paraId="4E000720" w14:textId="77777777" w:rsidR="004A1AF8" w:rsidRPr="004A1AF8" w:rsidRDefault="004A1AF8">
      <w:pPr>
        <w:pStyle w:val="HTMLPreformatted"/>
        <w:divId w:val="364595370"/>
        <w:rPr>
          <w:ins w:id="8811" w:author="shorny" w:date="2014-06-09T18:35:00Z"/>
          <w:sz w:val="18"/>
          <w:rPrChange w:id="8812" w:author="shorny" w:date="2014-06-09T18:35:00Z">
            <w:rPr>
              <w:ins w:id="8813" w:author="shorny" w:date="2014-06-09T18:35:00Z"/>
            </w:rPr>
          </w:rPrChange>
        </w:rPr>
      </w:pPr>
      <w:ins w:id="8814" w:author="shorny" w:date="2014-06-09T18:35:00Z">
        <w:r w:rsidRPr="004A1AF8">
          <w:rPr>
            <w:sz w:val="18"/>
            <w:rPrChange w:id="8815" w:author="shorny" w:date="2014-06-09T18:35:00Z">
              <w:rPr/>
            </w:rPrChange>
          </w:rPr>
          <w:t xml:space="preserve">  </w:t>
        </w:r>
        <w:r w:rsidRPr="004A1AF8">
          <w:rPr>
            <w:rStyle w:val="keyword1"/>
            <w:sz w:val="18"/>
            <w:rPrChange w:id="8816" w:author="shorny" w:date="2014-06-09T18:35:00Z">
              <w:rPr>
                <w:rStyle w:val="keyword1"/>
              </w:rPr>
            </w:rPrChange>
          </w:rPr>
          <w:t>GRANT</w:t>
        </w:r>
        <w:r w:rsidRPr="004A1AF8">
          <w:rPr>
            <w:sz w:val="18"/>
            <w:rPrChange w:id="8817" w:author="shorny" w:date="2014-06-09T18:35:00Z">
              <w:rPr/>
            </w:rPrChange>
          </w:rPr>
          <w:t xml:space="preserve"> </w:t>
        </w:r>
        <w:r w:rsidRPr="004A1AF8">
          <w:rPr>
            <w:rStyle w:val="keyword1"/>
            <w:sz w:val="18"/>
            <w:rPrChange w:id="8818" w:author="shorny" w:date="2014-06-09T18:35:00Z">
              <w:rPr>
                <w:rStyle w:val="keyword1"/>
              </w:rPr>
            </w:rPrChange>
          </w:rPr>
          <w:t>SELECT</w:t>
        </w:r>
        <w:r w:rsidRPr="004A1AF8">
          <w:rPr>
            <w:sz w:val="18"/>
            <w:rPrChange w:id="8819" w:author="shorny" w:date="2014-06-09T18:35:00Z">
              <w:rPr/>
            </w:rPrChange>
          </w:rPr>
          <w:t>,</w:t>
        </w:r>
        <w:r w:rsidRPr="004A1AF8">
          <w:rPr>
            <w:rStyle w:val="keyword1"/>
            <w:sz w:val="18"/>
            <w:rPrChange w:id="8820" w:author="shorny" w:date="2014-06-09T18:35:00Z">
              <w:rPr>
                <w:rStyle w:val="keyword1"/>
              </w:rPr>
            </w:rPrChange>
          </w:rPr>
          <w:t>UPDATE</w:t>
        </w:r>
        <w:r w:rsidRPr="004A1AF8">
          <w:rPr>
            <w:sz w:val="18"/>
            <w:rPrChange w:id="8821" w:author="shorny" w:date="2014-06-09T18:35:00Z">
              <w:rPr/>
            </w:rPrChange>
          </w:rPr>
          <w:t>,</w:t>
        </w:r>
        <w:r w:rsidRPr="004A1AF8">
          <w:rPr>
            <w:rStyle w:val="keyword1"/>
            <w:sz w:val="18"/>
            <w:rPrChange w:id="8822" w:author="shorny" w:date="2014-06-09T18:35:00Z">
              <w:rPr>
                <w:rStyle w:val="keyword1"/>
              </w:rPr>
            </w:rPrChange>
          </w:rPr>
          <w:t>INSERT</w:t>
        </w:r>
        <w:r w:rsidRPr="004A1AF8">
          <w:rPr>
            <w:sz w:val="18"/>
            <w:rPrChange w:id="8823" w:author="shorny" w:date="2014-06-09T18:35:00Z">
              <w:rPr/>
            </w:rPrChange>
          </w:rPr>
          <w:t xml:space="preserve"> </w:t>
        </w:r>
        <w:r w:rsidRPr="004A1AF8">
          <w:rPr>
            <w:rStyle w:val="keyword1"/>
            <w:sz w:val="18"/>
            <w:rPrChange w:id="8824" w:author="shorny" w:date="2014-06-09T18:35:00Z">
              <w:rPr>
                <w:rStyle w:val="keyword1"/>
              </w:rPr>
            </w:rPrChange>
          </w:rPr>
          <w:t>ON</w:t>
        </w:r>
        <w:r w:rsidRPr="004A1AF8">
          <w:rPr>
            <w:sz w:val="18"/>
            <w:rPrChange w:id="8825" w:author="shorny" w:date="2014-06-09T18:35:00Z">
              <w:rPr/>
            </w:rPrChange>
          </w:rPr>
          <w:t xml:space="preserve"> </w:t>
        </w:r>
        <w:r w:rsidRPr="004A1AF8">
          <w:rPr>
            <w:rStyle w:val="keyword1"/>
            <w:sz w:val="18"/>
            <w:rPrChange w:id="8826" w:author="shorny" w:date="2014-06-09T18:35:00Z">
              <w:rPr>
                <w:rStyle w:val="keyword1"/>
              </w:rPr>
            </w:rPrChange>
          </w:rPr>
          <w:t>TABLE</w:t>
        </w:r>
        <w:r w:rsidRPr="004A1AF8">
          <w:rPr>
            <w:sz w:val="18"/>
            <w:rPrChange w:id="8827" w:author="shorny" w:date="2014-06-09T18:35:00Z">
              <w:rPr/>
            </w:rPrChange>
          </w:rPr>
          <w:t xml:space="preserve"> `Document` </w:t>
        </w:r>
        <w:r w:rsidRPr="004A1AF8">
          <w:rPr>
            <w:rStyle w:val="keyword1"/>
            <w:sz w:val="18"/>
            <w:rPrChange w:id="8828" w:author="shorny" w:date="2014-06-09T18:35:00Z">
              <w:rPr>
                <w:rStyle w:val="keyword1"/>
              </w:rPr>
            </w:rPrChange>
          </w:rPr>
          <w:t>TO</w:t>
        </w:r>
        <w:r w:rsidRPr="004A1AF8">
          <w:rPr>
            <w:sz w:val="18"/>
            <w:rPrChange w:id="8829" w:author="shorny" w:date="2014-06-09T18:35:00Z">
              <w:rPr/>
            </w:rPrChange>
          </w:rPr>
          <w:t xml:space="preserve"> p_staffID;</w:t>
        </w:r>
      </w:ins>
    </w:p>
    <w:p w14:paraId="721E3C73" w14:textId="77777777" w:rsidR="004A1AF8" w:rsidRPr="004A1AF8" w:rsidRDefault="004A1AF8">
      <w:pPr>
        <w:pStyle w:val="HTMLPreformatted"/>
        <w:divId w:val="364595370"/>
        <w:rPr>
          <w:ins w:id="8830" w:author="shorny" w:date="2014-06-09T18:35:00Z"/>
          <w:sz w:val="18"/>
          <w:rPrChange w:id="8831" w:author="shorny" w:date="2014-06-09T18:35:00Z">
            <w:rPr>
              <w:ins w:id="8832" w:author="shorny" w:date="2014-06-09T18:35:00Z"/>
            </w:rPr>
          </w:rPrChange>
        </w:rPr>
      </w:pPr>
      <w:ins w:id="8833" w:author="shorny" w:date="2014-06-09T18:35:00Z">
        <w:r w:rsidRPr="004A1AF8">
          <w:rPr>
            <w:sz w:val="18"/>
            <w:rPrChange w:id="8834" w:author="shorny" w:date="2014-06-09T18:35:00Z">
              <w:rPr/>
            </w:rPrChange>
          </w:rPr>
          <w:t xml:space="preserve">  </w:t>
        </w:r>
        <w:r w:rsidRPr="004A1AF8">
          <w:rPr>
            <w:rStyle w:val="keyword1"/>
            <w:sz w:val="18"/>
            <w:rPrChange w:id="8835" w:author="shorny" w:date="2014-06-09T18:35:00Z">
              <w:rPr>
                <w:rStyle w:val="keyword1"/>
              </w:rPr>
            </w:rPrChange>
          </w:rPr>
          <w:t>GRANT</w:t>
        </w:r>
        <w:r w:rsidRPr="004A1AF8">
          <w:rPr>
            <w:sz w:val="18"/>
            <w:rPrChange w:id="8836" w:author="shorny" w:date="2014-06-09T18:35:00Z">
              <w:rPr/>
            </w:rPrChange>
          </w:rPr>
          <w:t xml:space="preserve"> </w:t>
        </w:r>
        <w:r w:rsidRPr="004A1AF8">
          <w:rPr>
            <w:rStyle w:val="keyword1"/>
            <w:sz w:val="18"/>
            <w:rPrChange w:id="8837" w:author="shorny" w:date="2014-06-09T18:35:00Z">
              <w:rPr>
                <w:rStyle w:val="keyword1"/>
              </w:rPr>
            </w:rPrChange>
          </w:rPr>
          <w:t>SELECT</w:t>
        </w:r>
        <w:r w:rsidRPr="004A1AF8">
          <w:rPr>
            <w:sz w:val="18"/>
            <w:rPrChange w:id="8838" w:author="shorny" w:date="2014-06-09T18:35:00Z">
              <w:rPr/>
            </w:rPrChange>
          </w:rPr>
          <w:t>,</w:t>
        </w:r>
        <w:r w:rsidRPr="004A1AF8">
          <w:rPr>
            <w:rStyle w:val="keyword1"/>
            <w:sz w:val="18"/>
            <w:rPrChange w:id="8839" w:author="shorny" w:date="2014-06-09T18:35:00Z">
              <w:rPr>
                <w:rStyle w:val="keyword1"/>
              </w:rPr>
            </w:rPrChange>
          </w:rPr>
          <w:t>UPDATE</w:t>
        </w:r>
        <w:r w:rsidRPr="004A1AF8">
          <w:rPr>
            <w:sz w:val="18"/>
            <w:rPrChange w:id="8840" w:author="shorny" w:date="2014-06-09T18:35:00Z">
              <w:rPr/>
            </w:rPrChange>
          </w:rPr>
          <w:t>,</w:t>
        </w:r>
        <w:r w:rsidRPr="004A1AF8">
          <w:rPr>
            <w:rStyle w:val="keyword1"/>
            <w:sz w:val="18"/>
            <w:rPrChange w:id="8841" w:author="shorny" w:date="2014-06-09T18:35:00Z">
              <w:rPr>
                <w:rStyle w:val="keyword1"/>
              </w:rPr>
            </w:rPrChange>
          </w:rPr>
          <w:t>INSERT</w:t>
        </w:r>
        <w:r w:rsidRPr="004A1AF8">
          <w:rPr>
            <w:sz w:val="18"/>
            <w:rPrChange w:id="8842" w:author="shorny" w:date="2014-06-09T18:35:00Z">
              <w:rPr/>
            </w:rPrChange>
          </w:rPr>
          <w:t xml:space="preserve"> </w:t>
        </w:r>
        <w:r w:rsidRPr="004A1AF8">
          <w:rPr>
            <w:rStyle w:val="keyword1"/>
            <w:sz w:val="18"/>
            <w:rPrChange w:id="8843" w:author="shorny" w:date="2014-06-09T18:35:00Z">
              <w:rPr>
                <w:rStyle w:val="keyword1"/>
              </w:rPr>
            </w:rPrChange>
          </w:rPr>
          <w:t>ON</w:t>
        </w:r>
        <w:r w:rsidRPr="004A1AF8">
          <w:rPr>
            <w:sz w:val="18"/>
            <w:rPrChange w:id="8844" w:author="shorny" w:date="2014-06-09T18:35:00Z">
              <w:rPr/>
            </w:rPrChange>
          </w:rPr>
          <w:t xml:space="preserve"> </w:t>
        </w:r>
        <w:r w:rsidRPr="004A1AF8">
          <w:rPr>
            <w:rStyle w:val="keyword1"/>
            <w:sz w:val="18"/>
            <w:rPrChange w:id="8845" w:author="shorny" w:date="2014-06-09T18:35:00Z">
              <w:rPr>
                <w:rStyle w:val="keyword1"/>
              </w:rPr>
            </w:rPrChange>
          </w:rPr>
          <w:t>TABLE</w:t>
        </w:r>
        <w:r w:rsidRPr="004A1AF8">
          <w:rPr>
            <w:sz w:val="18"/>
            <w:rPrChange w:id="8846" w:author="shorny" w:date="2014-06-09T18:35:00Z">
              <w:rPr/>
            </w:rPrChange>
          </w:rPr>
          <w:t xml:space="preserve"> `Document Status` </w:t>
        </w:r>
        <w:r w:rsidRPr="004A1AF8">
          <w:rPr>
            <w:rStyle w:val="keyword1"/>
            <w:sz w:val="18"/>
            <w:rPrChange w:id="8847" w:author="shorny" w:date="2014-06-09T18:35:00Z">
              <w:rPr>
                <w:rStyle w:val="keyword1"/>
              </w:rPr>
            </w:rPrChange>
          </w:rPr>
          <w:t>TO</w:t>
        </w:r>
        <w:r w:rsidRPr="004A1AF8">
          <w:rPr>
            <w:sz w:val="18"/>
            <w:rPrChange w:id="8848" w:author="shorny" w:date="2014-06-09T18:35:00Z">
              <w:rPr/>
            </w:rPrChange>
          </w:rPr>
          <w:t xml:space="preserve"> p_staffID;</w:t>
        </w:r>
      </w:ins>
    </w:p>
    <w:p w14:paraId="0D020237" w14:textId="77777777" w:rsidR="004A1AF8" w:rsidRPr="004A1AF8" w:rsidRDefault="004A1AF8">
      <w:pPr>
        <w:pStyle w:val="HTMLPreformatted"/>
        <w:divId w:val="364595370"/>
        <w:rPr>
          <w:ins w:id="8849" w:author="shorny" w:date="2014-06-09T18:35:00Z"/>
          <w:sz w:val="18"/>
          <w:rPrChange w:id="8850" w:author="shorny" w:date="2014-06-09T18:35:00Z">
            <w:rPr>
              <w:ins w:id="8851" w:author="shorny" w:date="2014-06-09T18:35:00Z"/>
            </w:rPr>
          </w:rPrChange>
        </w:rPr>
      </w:pPr>
      <w:ins w:id="8852" w:author="shorny" w:date="2014-06-09T18:35:00Z">
        <w:r w:rsidRPr="004A1AF8">
          <w:rPr>
            <w:sz w:val="18"/>
            <w:rPrChange w:id="8853" w:author="shorny" w:date="2014-06-09T18:35:00Z">
              <w:rPr/>
            </w:rPrChange>
          </w:rPr>
          <w:t xml:space="preserve">  </w:t>
        </w:r>
        <w:r w:rsidRPr="004A1AF8">
          <w:rPr>
            <w:rStyle w:val="keyword1"/>
            <w:sz w:val="18"/>
            <w:rPrChange w:id="8854" w:author="shorny" w:date="2014-06-09T18:35:00Z">
              <w:rPr>
                <w:rStyle w:val="keyword1"/>
              </w:rPr>
            </w:rPrChange>
          </w:rPr>
          <w:t>GRANT</w:t>
        </w:r>
        <w:r w:rsidRPr="004A1AF8">
          <w:rPr>
            <w:sz w:val="18"/>
            <w:rPrChange w:id="8855" w:author="shorny" w:date="2014-06-09T18:35:00Z">
              <w:rPr/>
            </w:rPrChange>
          </w:rPr>
          <w:t xml:space="preserve"> </w:t>
        </w:r>
        <w:r w:rsidRPr="004A1AF8">
          <w:rPr>
            <w:rStyle w:val="keyword1"/>
            <w:sz w:val="18"/>
            <w:rPrChange w:id="8856" w:author="shorny" w:date="2014-06-09T18:35:00Z">
              <w:rPr>
                <w:rStyle w:val="keyword1"/>
              </w:rPr>
            </w:rPrChange>
          </w:rPr>
          <w:t>SELECT</w:t>
        </w:r>
        <w:r w:rsidRPr="004A1AF8">
          <w:rPr>
            <w:sz w:val="18"/>
            <w:rPrChange w:id="8857" w:author="shorny" w:date="2014-06-09T18:35:00Z">
              <w:rPr/>
            </w:rPrChange>
          </w:rPr>
          <w:t>,</w:t>
        </w:r>
        <w:r w:rsidRPr="004A1AF8">
          <w:rPr>
            <w:rStyle w:val="keyword1"/>
            <w:sz w:val="18"/>
            <w:rPrChange w:id="8858" w:author="shorny" w:date="2014-06-09T18:35:00Z">
              <w:rPr>
                <w:rStyle w:val="keyword1"/>
              </w:rPr>
            </w:rPrChange>
          </w:rPr>
          <w:t>UPDATE</w:t>
        </w:r>
        <w:r w:rsidRPr="004A1AF8">
          <w:rPr>
            <w:sz w:val="18"/>
            <w:rPrChange w:id="8859" w:author="shorny" w:date="2014-06-09T18:35:00Z">
              <w:rPr/>
            </w:rPrChange>
          </w:rPr>
          <w:t>,</w:t>
        </w:r>
        <w:r w:rsidRPr="004A1AF8">
          <w:rPr>
            <w:rStyle w:val="keyword1"/>
            <w:sz w:val="18"/>
            <w:rPrChange w:id="8860" w:author="shorny" w:date="2014-06-09T18:35:00Z">
              <w:rPr>
                <w:rStyle w:val="keyword1"/>
              </w:rPr>
            </w:rPrChange>
          </w:rPr>
          <w:t>INSERT</w:t>
        </w:r>
        <w:r w:rsidRPr="004A1AF8">
          <w:rPr>
            <w:sz w:val="18"/>
            <w:rPrChange w:id="8861" w:author="shorny" w:date="2014-06-09T18:35:00Z">
              <w:rPr/>
            </w:rPrChange>
          </w:rPr>
          <w:t xml:space="preserve"> </w:t>
        </w:r>
        <w:r w:rsidRPr="004A1AF8">
          <w:rPr>
            <w:rStyle w:val="keyword1"/>
            <w:sz w:val="18"/>
            <w:rPrChange w:id="8862" w:author="shorny" w:date="2014-06-09T18:35:00Z">
              <w:rPr>
                <w:rStyle w:val="keyword1"/>
              </w:rPr>
            </w:rPrChange>
          </w:rPr>
          <w:t>ON</w:t>
        </w:r>
        <w:r w:rsidRPr="004A1AF8">
          <w:rPr>
            <w:sz w:val="18"/>
            <w:rPrChange w:id="8863" w:author="shorny" w:date="2014-06-09T18:35:00Z">
              <w:rPr/>
            </w:rPrChange>
          </w:rPr>
          <w:t xml:space="preserve"> </w:t>
        </w:r>
        <w:r w:rsidRPr="004A1AF8">
          <w:rPr>
            <w:rStyle w:val="keyword1"/>
            <w:sz w:val="18"/>
            <w:rPrChange w:id="8864" w:author="shorny" w:date="2014-06-09T18:35:00Z">
              <w:rPr>
                <w:rStyle w:val="keyword1"/>
              </w:rPr>
            </w:rPrChange>
          </w:rPr>
          <w:t>TABLE</w:t>
        </w:r>
        <w:r w:rsidRPr="004A1AF8">
          <w:rPr>
            <w:sz w:val="18"/>
            <w:rPrChange w:id="8865" w:author="shorny" w:date="2014-06-09T18:35:00Z">
              <w:rPr/>
            </w:rPrChange>
          </w:rPr>
          <w:t xml:space="preserve"> `Document </w:t>
        </w:r>
        <w:r w:rsidRPr="004A1AF8">
          <w:rPr>
            <w:rStyle w:val="keyword1"/>
            <w:sz w:val="18"/>
            <w:rPrChange w:id="8866" w:author="shorny" w:date="2014-06-09T18:35:00Z">
              <w:rPr>
                <w:rStyle w:val="keyword1"/>
              </w:rPr>
            </w:rPrChange>
          </w:rPr>
          <w:t>Type</w:t>
        </w:r>
        <w:r w:rsidRPr="004A1AF8">
          <w:rPr>
            <w:sz w:val="18"/>
            <w:rPrChange w:id="8867" w:author="shorny" w:date="2014-06-09T18:35:00Z">
              <w:rPr/>
            </w:rPrChange>
          </w:rPr>
          <w:t xml:space="preserve">` </w:t>
        </w:r>
        <w:r w:rsidRPr="004A1AF8">
          <w:rPr>
            <w:rStyle w:val="keyword1"/>
            <w:sz w:val="18"/>
            <w:rPrChange w:id="8868" w:author="shorny" w:date="2014-06-09T18:35:00Z">
              <w:rPr>
                <w:rStyle w:val="keyword1"/>
              </w:rPr>
            </w:rPrChange>
          </w:rPr>
          <w:t>TO</w:t>
        </w:r>
        <w:r w:rsidRPr="004A1AF8">
          <w:rPr>
            <w:sz w:val="18"/>
            <w:rPrChange w:id="8869" w:author="shorny" w:date="2014-06-09T18:35:00Z">
              <w:rPr/>
            </w:rPrChange>
          </w:rPr>
          <w:t xml:space="preserve"> p_staffID;</w:t>
        </w:r>
      </w:ins>
    </w:p>
    <w:p w14:paraId="211BA3D1" w14:textId="77777777" w:rsidR="004A1AF8" w:rsidRPr="004A1AF8" w:rsidRDefault="004A1AF8">
      <w:pPr>
        <w:pStyle w:val="HTMLPreformatted"/>
        <w:divId w:val="364595370"/>
        <w:rPr>
          <w:ins w:id="8870" w:author="shorny" w:date="2014-06-09T18:35:00Z"/>
          <w:sz w:val="18"/>
          <w:rPrChange w:id="8871" w:author="shorny" w:date="2014-06-09T18:35:00Z">
            <w:rPr>
              <w:ins w:id="8872" w:author="shorny" w:date="2014-06-09T18:35:00Z"/>
            </w:rPr>
          </w:rPrChange>
        </w:rPr>
      </w:pPr>
      <w:ins w:id="8873" w:author="shorny" w:date="2014-06-09T18:35:00Z">
        <w:r w:rsidRPr="004A1AF8">
          <w:rPr>
            <w:sz w:val="18"/>
            <w:rPrChange w:id="8874" w:author="shorny" w:date="2014-06-09T18:35:00Z">
              <w:rPr/>
            </w:rPrChange>
          </w:rPr>
          <w:t xml:space="preserve">  </w:t>
        </w:r>
        <w:r w:rsidRPr="004A1AF8">
          <w:rPr>
            <w:rStyle w:val="keyword1"/>
            <w:sz w:val="18"/>
            <w:rPrChange w:id="8875" w:author="shorny" w:date="2014-06-09T18:35:00Z">
              <w:rPr>
                <w:rStyle w:val="keyword1"/>
              </w:rPr>
            </w:rPrChange>
          </w:rPr>
          <w:t>GRANT</w:t>
        </w:r>
        <w:r w:rsidRPr="004A1AF8">
          <w:rPr>
            <w:sz w:val="18"/>
            <w:rPrChange w:id="8876" w:author="shorny" w:date="2014-06-09T18:35:00Z">
              <w:rPr/>
            </w:rPrChange>
          </w:rPr>
          <w:t xml:space="preserve"> </w:t>
        </w:r>
        <w:r w:rsidRPr="004A1AF8">
          <w:rPr>
            <w:rStyle w:val="keyword1"/>
            <w:sz w:val="18"/>
            <w:rPrChange w:id="8877" w:author="shorny" w:date="2014-06-09T18:35:00Z">
              <w:rPr>
                <w:rStyle w:val="keyword1"/>
              </w:rPr>
            </w:rPrChange>
          </w:rPr>
          <w:t>SELECT</w:t>
        </w:r>
        <w:r w:rsidRPr="004A1AF8">
          <w:rPr>
            <w:sz w:val="18"/>
            <w:rPrChange w:id="8878" w:author="shorny" w:date="2014-06-09T18:35:00Z">
              <w:rPr/>
            </w:rPrChange>
          </w:rPr>
          <w:t>,</w:t>
        </w:r>
        <w:r w:rsidRPr="004A1AF8">
          <w:rPr>
            <w:rStyle w:val="keyword1"/>
            <w:sz w:val="18"/>
            <w:rPrChange w:id="8879" w:author="shorny" w:date="2014-06-09T18:35:00Z">
              <w:rPr>
                <w:rStyle w:val="keyword1"/>
              </w:rPr>
            </w:rPrChange>
          </w:rPr>
          <w:t>UPDATE</w:t>
        </w:r>
        <w:r w:rsidRPr="004A1AF8">
          <w:rPr>
            <w:sz w:val="18"/>
            <w:rPrChange w:id="8880" w:author="shorny" w:date="2014-06-09T18:35:00Z">
              <w:rPr/>
            </w:rPrChange>
          </w:rPr>
          <w:t>,</w:t>
        </w:r>
        <w:r w:rsidRPr="004A1AF8">
          <w:rPr>
            <w:rStyle w:val="keyword1"/>
            <w:sz w:val="18"/>
            <w:rPrChange w:id="8881" w:author="shorny" w:date="2014-06-09T18:35:00Z">
              <w:rPr>
                <w:rStyle w:val="keyword1"/>
              </w:rPr>
            </w:rPrChange>
          </w:rPr>
          <w:t>INSERT</w:t>
        </w:r>
        <w:r w:rsidRPr="004A1AF8">
          <w:rPr>
            <w:sz w:val="18"/>
            <w:rPrChange w:id="8882" w:author="shorny" w:date="2014-06-09T18:35:00Z">
              <w:rPr/>
            </w:rPrChange>
          </w:rPr>
          <w:t xml:space="preserve"> </w:t>
        </w:r>
        <w:r w:rsidRPr="004A1AF8">
          <w:rPr>
            <w:rStyle w:val="keyword1"/>
            <w:sz w:val="18"/>
            <w:rPrChange w:id="8883" w:author="shorny" w:date="2014-06-09T18:35:00Z">
              <w:rPr>
                <w:rStyle w:val="keyword1"/>
              </w:rPr>
            </w:rPrChange>
          </w:rPr>
          <w:t>ON</w:t>
        </w:r>
        <w:r w:rsidRPr="004A1AF8">
          <w:rPr>
            <w:sz w:val="18"/>
            <w:rPrChange w:id="8884" w:author="shorny" w:date="2014-06-09T18:35:00Z">
              <w:rPr/>
            </w:rPrChange>
          </w:rPr>
          <w:t xml:space="preserve"> </w:t>
        </w:r>
        <w:r w:rsidRPr="004A1AF8">
          <w:rPr>
            <w:rStyle w:val="keyword1"/>
            <w:sz w:val="18"/>
            <w:rPrChange w:id="8885" w:author="shorny" w:date="2014-06-09T18:35:00Z">
              <w:rPr>
                <w:rStyle w:val="keyword1"/>
              </w:rPr>
            </w:rPrChange>
          </w:rPr>
          <w:t>TABLE</w:t>
        </w:r>
        <w:r w:rsidRPr="004A1AF8">
          <w:rPr>
            <w:sz w:val="18"/>
            <w:rPrChange w:id="8886" w:author="shorny" w:date="2014-06-09T18:35:00Z">
              <w:rPr/>
            </w:rPrChange>
          </w:rPr>
          <w:t xml:space="preserve"> `Payment </w:t>
        </w:r>
        <w:r w:rsidRPr="004A1AF8">
          <w:rPr>
            <w:rStyle w:val="keyword1"/>
            <w:sz w:val="18"/>
            <w:rPrChange w:id="8887" w:author="shorny" w:date="2014-06-09T18:35:00Z">
              <w:rPr>
                <w:rStyle w:val="keyword1"/>
              </w:rPr>
            </w:rPrChange>
          </w:rPr>
          <w:t>Method</w:t>
        </w:r>
        <w:r w:rsidRPr="004A1AF8">
          <w:rPr>
            <w:sz w:val="18"/>
            <w:rPrChange w:id="8888" w:author="shorny" w:date="2014-06-09T18:35:00Z">
              <w:rPr/>
            </w:rPrChange>
          </w:rPr>
          <w:t xml:space="preserve">` </w:t>
        </w:r>
        <w:r w:rsidRPr="004A1AF8">
          <w:rPr>
            <w:rStyle w:val="keyword1"/>
            <w:sz w:val="18"/>
            <w:rPrChange w:id="8889" w:author="shorny" w:date="2014-06-09T18:35:00Z">
              <w:rPr>
                <w:rStyle w:val="keyword1"/>
              </w:rPr>
            </w:rPrChange>
          </w:rPr>
          <w:t>TO</w:t>
        </w:r>
        <w:r w:rsidRPr="004A1AF8">
          <w:rPr>
            <w:sz w:val="18"/>
            <w:rPrChange w:id="8890" w:author="shorny" w:date="2014-06-09T18:35:00Z">
              <w:rPr/>
            </w:rPrChange>
          </w:rPr>
          <w:t xml:space="preserve"> p_staffID;</w:t>
        </w:r>
      </w:ins>
    </w:p>
    <w:p w14:paraId="3C68465E" w14:textId="77777777" w:rsidR="004A1AF8" w:rsidRPr="004A1AF8" w:rsidRDefault="004A1AF8">
      <w:pPr>
        <w:pStyle w:val="HTMLPreformatted"/>
        <w:divId w:val="364595370"/>
        <w:rPr>
          <w:ins w:id="8891" w:author="shorny" w:date="2014-06-09T18:35:00Z"/>
          <w:sz w:val="18"/>
          <w:rPrChange w:id="8892" w:author="shorny" w:date="2014-06-09T18:35:00Z">
            <w:rPr>
              <w:ins w:id="8893" w:author="shorny" w:date="2014-06-09T18:35:00Z"/>
            </w:rPr>
          </w:rPrChange>
        </w:rPr>
      </w:pPr>
      <w:ins w:id="8894" w:author="shorny" w:date="2014-06-09T18:35:00Z">
        <w:r w:rsidRPr="004A1AF8">
          <w:rPr>
            <w:sz w:val="18"/>
            <w:rPrChange w:id="8895" w:author="shorny" w:date="2014-06-09T18:35:00Z">
              <w:rPr/>
            </w:rPrChange>
          </w:rPr>
          <w:t xml:space="preserve">  </w:t>
        </w:r>
        <w:r w:rsidRPr="004A1AF8">
          <w:rPr>
            <w:rStyle w:val="keyword1"/>
            <w:sz w:val="18"/>
            <w:rPrChange w:id="8896" w:author="shorny" w:date="2014-06-09T18:35:00Z">
              <w:rPr>
                <w:rStyle w:val="keyword1"/>
              </w:rPr>
            </w:rPrChange>
          </w:rPr>
          <w:t>GRANT</w:t>
        </w:r>
        <w:r w:rsidRPr="004A1AF8">
          <w:rPr>
            <w:sz w:val="18"/>
            <w:rPrChange w:id="8897" w:author="shorny" w:date="2014-06-09T18:35:00Z">
              <w:rPr/>
            </w:rPrChange>
          </w:rPr>
          <w:t xml:space="preserve"> </w:t>
        </w:r>
        <w:r w:rsidRPr="004A1AF8">
          <w:rPr>
            <w:rStyle w:val="keyword1"/>
            <w:sz w:val="18"/>
            <w:rPrChange w:id="8898" w:author="shorny" w:date="2014-06-09T18:35:00Z">
              <w:rPr>
                <w:rStyle w:val="keyword1"/>
              </w:rPr>
            </w:rPrChange>
          </w:rPr>
          <w:t>SELECT</w:t>
        </w:r>
        <w:r w:rsidRPr="004A1AF8">
          <w:rPr>
            <w:sz w:val="18"/>
            <w:rPrChange w:id="8899" w:author="shorny" w:date="2014-06-09T18:35:00Z">
              <w:rPr/>
            </w:rPrChange>
          </w:rPr>
          <w:t>,</w:t>
        </w:r>
        <w:r w:rsidRPr="004A1AF8">
          <w:rPr>
            <w:rStyle w:val="keyword1"/>
            <w:sz w:val="18"/>
            <w:rPrChange w:id="8900" w:author="shorny" w:date="2014-06-09T18:35:00Z">
              <w:rPr>
                <w:rStyle w:val="keyword1"/>
              </w:rPr>
            </w:rPrChange>
          </w:rPr>
          <w:t>UPDATE</w:t>
        </w:r>
        <w:r w:rsidRPr="004A1AF8">
          <w:rPr>
            <w:sz w:val="18"/>
            <w:rPrChange w:id="8901" w:author="shorny" w:date="2014-06-09T18:35:00Z">
              <w:rPr/>
            </w:rPrChange>
          </w:rPr>
          <w:t>,</w:t>
        </w:r>
        <w:r w:rsidRPr="004A1AF8">
          <w:rPr>
            <w:rStyle w:val="keyword1"/>
            <w:sz w:val="18"/>
            <w:rPrChange w:id="8902" w:author="shorny" w:date="2014-06-09T18:35:00Z">
              <w:rPr>
                <w:rStyle w:val="keyword1"/>
              </w:rPr>
            </w:rPrChange>
          </w:rPr>
          <w:t>INSERT</w:t>
        </w:r>
        <w:r w:rsidRPr="004A1AF8">
          <w:rPr>
            <w:sz w:val="18"/>
            <w:rPrChange w:id="8903" w:author="shorny" w:date="2014-06-09T18:35:00Z">
              <w:rPr/>
            </w:rPrChange>
          </w:rPr>
          <w:t xml:space="preserve"> </w:t>
        </w:r>
        <w:r w:rsidRPr="004A1AF8">
          <w:rPr>
            <w:rStyle w:val="keyword1"/>
            <w:sz w:val="18"/>
            <w:rPrChange w:id="8904" w:author="shorny" w:date="2014-06-09T18:35:00Z">
              <w:rPr>
                <w:rStyle w:val="keyword1"/>
              </w:rPr>
            </w:rPrChange>
          </w:rPr>
          <w:t>ON</w:t>
        </w:r>
        <w:r w:rsidRPr="004A1AF8">
          <w:rPr>
            <w:sz w:val="18"/>
            <w:rPrChange w:id="8905" w:author="shorny" w:date="2014-06-09T18:35:00Z">
              <w:rPr/>
            </w:rPrChange>
          </w:rPr>
          <w:t xml:space="preserve"> </w:t>
        </w:r>
        <w:r w:rsidRPr="004A1AF8">
          <w:rPr>
            <w:rStyle w:val="keyword1"/>
            <w:sz w:val="18"/>
            <w:rPrChange w:id="8906" w:author="shorny" w:date="2014-06-09T18:35:00Z">
              <w:rPr>
                <w:rStyle w:val="keyword1"/>
              </w:rPr>
            </w:rPrChange>
          </w:rPr>
          <w:t>TABLE</w:t>
        </w:r>
        <w:r w:rsidRPr="004A1AF8">
          <w:rPr>
            <w:sz w:val="18"/>
            <w:rPrChange w:id="8907" w:author="shorny" w:date="2014-06-09T18:35:00Z">
              <w:rPr/>
            </w:rPrChange>
          </w:rPr>
          <w:t xml:space="preserve"> `Publication` </w:t>
        </w:r>
        <w:r w:rsidRPr="004A1AF8">
          <w:rPr>
            <w:rStyle w:val="keyword1"/>
            <w:sz w:val="18"/>
            <w:rPrChange w:id="8908" w:author="shorny" w:date="2014-06-09T18:35:00Z">
              <w:rPr>
                <w:rStyle w:val="keyword1"/>
              </w:rPr>
            </w:rPrChange>
          </w:rPr>
          <w:t>TO</w:t>
        </w:r>
        <w:r w:rsidRPr="004A1AF8">
          <w:rPr>
            <w:sz w:val="18"/>
            <w:rPrChange w:id="8909" w:author="shorny" w:date="2014-06-09T18:35:00Z">
              <w:rPr/>
            </w:rPrChange>
          </w:rPr>
          <w:t xml:space="preserve"> p_staffID;</w:t>
        </w:r>
      </w:ins>
    </w:p>
    <w:p w14:paraId="07605BE5" w14:textId="77777777" w:rsidR="004A1AF8" w:rsidRPr="004A1AF8" w:rsidRDefault="004A1AF8">
      <w:pPr>
        <w:pStyle w:val="HTMLPreformatted"/>
        <w:divId w:val="364595370"/>
        <w:rPr>
          <w:ins w:id="8910" w:author="shorny" w:date="2014-06-09T18:35:00Z"/>
          <w:sz w:val="18"/>
          <w:rPrChange w:id="8911" w:author="shorny" w:date="2014-06-09T18:35:00Z">
            <w:rPr>
              <w:ins w:id="8912" w:author="shorny" w:date="2014-06-09T18:35:00Z"/>
            </w:rPr>
          </w:rPrChange>
        </w:rPr>
      </w:pPr>
      <w:ins w:id="8913" w:author="shorny" w:date="2014-06-09T18:35:00Z">
        <w:r w:rsidRPr="004A1AF8">
          <w:rPr>
            <w:sz w:val="18"/>
            <w:rPrChange w:id="8914" w:author="shorny" w:date="2014-06-09T18:35:00Z">
              <w:rPr/>
            </w:rPrChange>
          </w:rPr>
          <w:t xml:space="preserve">  </w:t>
        </w:r>
        <w:r w:rsidRPr="004A1AF8">
          <w:rPr>
            <w:rStyle w:val="keyword1"/>
            <w:sz w:val="18"/>
            <w:rPrChange w:id="8915" w:author="shorny" w:date="2014-06-09T18:35:00Z">
              <w:rPr>
                <w:rStyle w:val="keyword1"/>
              </w:rPr>
            </w:rPrChange>
          </w:rPr>
          <w:t>GRANT</w:t>
        </w:r>
        <w:r w:rsidRPr="004A1AF8">
          <w:rPr>
            <w:sz w:val="18"/>
            <w:rPrChange w:id="8916" w:author="shorny" w:date="2014-06-09T18:35:00Z">
              <w:rPr/>
            </w:rPrChange>
          </w:rPr>
          <w:t xml:space="preserve"> </w:t>
        </w:r>
        <w:r w:rsidRPr="004A1AF8">
          <w:rPr>
            <w:rStyle w:val="keyword1"/>
            <w:sz w:val="18"/>
            <w:rPrChange w:id="8917" w:author="shorny" w:date="2014-06-09T18:35:00Z">
              <w:rPr>
                <w:rStyle w:val="keyword1"/>
              </w:rPr>
            </w:rPrChange>
          </w:rPr>
          <w:t>SELECT</w:t>
        </w:r>
        <w:r w:rsidRPr="004A1AF8">
          <w:rPr>
            <w:sz w:val="18"/>
            <w:rPrChange w:id="8918" w:author="shorny" w:date="2014-06-09T18:35:00Z">
              <w:rPr/>
            </w:rPrChange>
          </w:rPr>
          <w:t>,</w:t>
        </w:r>
        <w:r w:rsidRPr="004A1AF8">
          <w:rPr>
            <w:rStyle w:val="keyword1"/>
            <w:sz w:val="18"/>
            <w:rPrChange w:id="8919" w:author="shorny" w:date="2014-06-09T18:35:00Z">
              <w:rPr>
                <w:rStyle w:val="keyword1"/>
              </w:rPr>
            </w:rPrChange>
          </w:rPr>
          <w:t>UPDATE</w:t>
        </w:r>
        <w:r w:rsidRPr="004A1AF8">
          <w:rPr>
            <w:sz w:val="18"/>
            <w:rPrChange w:id="8920" w:author="shorny" w:date="2014-06-09T18:35:00Z">
              <w:rPr/>
            </w:rPrChange>
          </w:rPr>
          <w:t>,</w:t>
        </w:r>
        <w:r w:rsidRPr="004A1AF8">
          <w:rPr>
            <w:rStyle w:val="keyword1"/>
            <w:sz w:val="18"/>
            <w:rPrChange w:id="8921" w:author="shorny" w:date="2014-06-09T18:35:00Z">
              <w:rPr>
                <w:rStyle w:val="keyword1"/>
              </w:rPr>
            </w:rPrChange>
          </w:rPr>
          <w:t>INSERT</w:t>
        </w:r>
        <w:r w:rsidRPr="004A1AF8">
          <w:rPr>
            <w:sz w:val="18"/>
            <w:rPrChange w:id="8922" w:author="shorny" w:date="2014-06-09T18:35:00Z">
              <w:rPr/>
            </w:rPrChange>
          </w:rPr>
          <w:t xml:space="preserve"> </w:t>
        </w:r>
        <w:r w:rsidRPr="004A1AF8">
          <w:rPr>
            <w:rStyle w:val="keyword1"/>
            <w:sz w:val="18"/>
            <w:rPrChange w:id="8923" w:author="shorny" w:date="2014-06-09T18:35:00Z">
              <w:rPr>
                <w:rStyle w:val="keyword1"/>
              </w:rPr>
            </w:rPrChange>
          </w:rPr>
          <w:t>ON</w:t>
        </w:r>
        <w:r w:rsidRPr="004A1AF8">
          <w:rPr>
            <w:sz w:val="18"/>
            <w:rPrChange w:id="8924" w:author="shorny" w:date="2014-06-09T18:35:00Z">
              <w:rPr/>
            </w:rPrChange>
          </w:rPr>
          <w:t xml:space="preserve"> </w:t>
        </w:r>
        <w:r w:rsidRPr="004A1AF8">
          <w:rPr>
            <w:rStyle w:val="keyword1"/>
            <w:sz w:val="18"/>
            <w:rPrChange w:id="8925" w:author="shorny" w:date="2014-06-09T18:35:00Z">
              <w:rPr>
                <w:rStyle w:val="keyword1"/>
              </w:rPr>
            </w:rPrChange>
          </w:rPr>
          <w:t>TABLE</w:t>
        </w:r>
        <w:r w:rsidRPr="004A1AF8">
          <w:rPr>
            <w:sz w:val="18"/>
            <w:rPrChange w:id="8926" w:author="shorny" w:date="2014-06-09T18:35:00Z">
              <w:rPr/>
            </w:rPrChange>
          </w:rPr>
          <w:t xml:space="preserve"> `Referee` </w:t>
        </w:r>
        <w:r w:rsidRPr="004A1AF8">
          <w:rPr>
            <w:rStyle w:val="keyword1"/>
            <w:sz w:val="18"/>
            <w:rPrChange w:id="8927" w:author="shorny" w:date="2014-06-09T18:35:00Z">
              <w:rPr>
                <w:rStyle w:val="keyword1"/>
              </w:rPr>
            </w:rPrChange>
          </w:rPr>
          <w:t>TO</w:t>
        </w:r>
        <w:r w:rsidRPr="004A1AF8">
          <w:rPr>
            <w:sz w:val="18"/>
            <w:rPrChange w:id="8928" w:author="shorny" w:date="2014-06-09T18:35:00Z">
              <w:rPr/>
            </w:rPrChange>
          </w:rPr>
          <w:t xml:space="preserve"> p_staffID;</w:t>
        </w:r>
      </w:ins>
    </w:p>
    <w:p w14:paraId="16B20835" w14:textId="77777777" w:rsidR="004A1AF8" w:rsidRPr="004A1AF8" w:rsidRDefault="004A1AF8">
      <w:pPr>
        <w:pStyle w:val="HTMLPreformatted"/>
        <w:divId w:val="364595370"/>
        <w:rPr>
          <w:ins w:id="8929" w:author="shorny" w:date="2014-06-09T18:35:00Z"/>
          <w:sz w:val="18"/>
          <w:rPrChange w:id="8930" w:author="shorny" w:date="2014-06-09T18:35:00Z">
            <w:rPr>
              <w:ins w:id="8931" w:author="shorny" w:date="2014-06-09T18:35:00Z"/>
            </w:rPr>
          </w:rPrChange>
        </w:rPr>
      </w:pPr>
      <w:ins w:id="8932" w:author="shorny" w:date="2014-06-09T18:35:00Z">
        <w:r w:rsidRPr="004A1AF8">
          <w:rPr>
            <w:sz w:val="18"/>
            <w:rPrChange w:id="8933" w:author="shorny" w:date="2014-06-09T18:35:00Z">
              <w:rPr/>
            </w:rPrChange>
          </w:rPr>
          <w:t xml:space="preserve">  </w:t>
        </w:r>
        <w:r w:rsidRPr="004A1AF8">
          <w:rPr>
            <w:rStyle w:val="keyword1"/>
            <w:sz w:val="18"/>
            <w:rPrChange w:id="8934" w:author="shorny" w:date="2014-06-09T18:35:00Z">
              <w:rPr>
                <w:rStyle w:val="keyword1"/>
              </w:rPr>
            </w:rPrChange>
          </w:rPr>
          <w:t>GRANT</w:t>
        </w:r>
        <w:r w:rsidRPr="004A1AF8">
          <w:rPr>
            <w:sz w:val="18"/>
            <w:rPrChange w:id="8935" w:author="shorny" w:date="2014-06-09T18:35:00Z">
              <w:rPr/>
            </w:rPrChange>
          </w:rPr>
          <w:t xml:space="preserve"> </w:t>
        </w:r>
        <w:r w:rsidRPr="004A1AF8">
          <w:rPr>
            <w:rStyle w:val="keyword1"/>
            <w:sz w:val="18"/>
            <w:rPrChange w:id="8936" w:author="shorny" w:date="2014-06-09T18:35:00Z">
              <w:rPr>
                <w:rStyle w:val="keyword1"/>
              </w:rPr>
            </w:rPrChange>
          </w:rPr>
          <w:t>SELECT</w:t>
        </w:r>
        <w:r w:rsidRPr="004A1AF8">
          <w:rPr>
            <w:sz w:val="18"/>
            <w:rPrChange w:id="8937" w:author="shorny" w:date="2014-06-09T18:35:00Z">
              <w:rPr/>
            </w:rPrChange>
          </w:rPr>
          <w:t>,</w:t>
        </w:r>
        <w:r w:rsidRPr="004A1AF8">
          <w:rPr>
            <w:rStyle w:val="keyword1"/>
            <w:sz w:val="18"/>
            <w:rPrChange w:id="8938" w:author="shorny" w:date="2014-06-09T18:35:00Z">
              <w:rPr>
                <w:rStyle w:val="keyword1"/>
              </w:rPr>
            </w:rPrChange>
          </w:rPr>
          <w:t>UPDATE</w:t>
        </w:r>
        <w:r w:rsidRPr="004A1AF8">
          <w:rPr>
            <w:sz w:val="18"/>
            <w:rPrChange w:id="8939" w:author="shorny" w:date="2014-06-09T18:35:00Z">
              <w:rPr/>
            </w:rPrChange>
          </w:rPr>
          <w:t>,</w:t>
        </w:r>
        <w:r w:rsidRPr="004A1AF8">
          <w:rPr>
            <w:rStyle w:val="keyword1"/>
            <w:sz w:val="18"/>
            <w:rPrChange w:id="8940" w:author="shorny" w:date="2014-06-09T18:35:00Z">
              <w:rPr>
                <w:rStyle w:val="keyword1"/>
              </w:rPr>
            </w:rPrChange>
          </w:rPr>
          <w:t>INSERT</w:t>
        </w:r>
        <w:r w:rsidRPr="004A1AF8">
          <w:rPr>
            <w:sz w:val="18"/>
            <w:rPrChange w:id="8941" w:author="shorny" w:date="2014-06-09T18:35:00Z">
              <w:rPr/>
            </w:rPrChange>
          </w:rPr>
          <w:t xml:space="preserve"> </w:t>
        </w:r>
        <w:r w:rsidRPr="004A1AF8">
          <w:rPr>
            <w:rStyle w:val="keyword1"/>
            <w:sz w:val="18"/>
            <w:rPrChange w:id="8942" w:author="shorny" w:date="2014-06-09T18:35:00Z">
              <w:rPr>
                <w:rStyle w:val="keyword1"/>
              </w:rPr>
            </w:rPrChange>
          </w:rPr>
          <w:t>ON</w:t>
        </w:r>
        <w:r w:rsidRPr="004A1AF8">
          <w:rPr>
            <w:sz w:val="18"/>
            <w:rPrChange w:id="8943" w:author="shorny" w:date="2014-06-09T18:35:00Z">
              <w:rPr/>
            </w:rPrChange>
          </w:rPr>
          <w:t xml:space="preserve"> </w:t>
        </w:r>
        <w:r w:rsidRPr="004A1AF8">
          <w:rPr>
            <w:rStyle w:val="keyword1"/>
            <w:sz w:val="18"/>
            <w:rPrChange w:id="8944" w:author="shorny" w:date="2014-06-09T18:35:00Z">
              <w:rPr>
                <w:rStyle w:val="keyword1"/>
              </w:rPr>
            </w:rPrChange>
          </w:rPr>
          <w:t>TABLE</w:t>
        </w:r>
        <w:r w:rsidRPr="004A1AF8">
          <w:rPr>
            <w:sz w:val="18"/>
            <w:rPrChange w:id="8945" w:author="shorny" w:date="2014-06-09T18:35:00Z">
              <w:rPr/>
            </w:rPrChange>
          </w:rPr>
          <w:t xml:space="preserve"> `Research Area` </w:t>
        </w:r>
        <w:r w:rsidRPr="004A1AF8">
          <w:rPr>
            <w:rStyle w:val="keyword1"/>
            <w:sz w:val="18"/>
            <w:rPrChange w:id="8946" w:author="shorny" w:date="2014-06-09T18:35:00Z">
              <w:rPr>
                <w:rStyle w:val="keyword1"/>
              </w:rPr>
            </w:rPrChange>
          </w:rPr>
          <w:t>TO</w:t>
        </w:r>
        <w:r w:rsidRPr="004A1AF8">
          <w:rPr>
            <w:sz w:val="18"/>
            <w:rPrChange w:id="8947" w:author="shorny" w:date="2014-06-09T18:35:00Z">
              <w:rPr/>
            </w:rPrChange>
          </w:rPr>
          <w:t xml:space="preserve"> p_staffID;</w:t>
        </w:r>
      </w:ins>
    </w:p>
    <w:p w14:paraId="46F18C94" w14:textId="77777777" w:rsidR="004A1AF8" w:rsidRPr="004A1AF8" w:rsidRDefault="004A1AF8">
      <w:pPr>
        <w:pStyle w:val="HTMLPreformatted"/>
        <w:divId w:val="364595370"/>
        <w:rPr>
          <w:ins w:id="8948" w:author="shorny" w:date="2014-06-09T18:35:00Z"/>
          <w:sz w:val="18"/>
          <w:rPrChange w:id="8949" w:author="shorny" w:date="2014-06-09T18:35:00Z">
            <w:rPr>
              <w:ins w:id="8950" w:author="shorny" w:date="2014-06-09T18:35:00Z"/>
            </w:rPr>
          </w:rPrChange>
        </w:rPr>
      </w:pPr>
      <w:ins w:id="8951" w:author="shorny" w:date="2014-06-09T18:35:00Z">
        <w:r w:rsidRPr="004A1AF8">
          <w:rPr>
            <w:sz w:val="18"/>
            <w:rPrChange w:id="8952" w:author="shorny" w:date="2014-06-09T18:35:00Z">
              <w:rPr/>
            </w:rPrChange>
          </w:rPr>
          <w:t xml:space="preserve">  </w:t>
        </w:r>
        <w:r w:rsidRPr="004A1AF8">
          <w:rPr>
            <w:rStyle w:val="keyword1"/>
            <w:sz w:val="18"/>
            <w:rPrChange w:id="8953" w:author="shorny" w:date="2014-06-09T18:35:00Z">
              <w:rPr>
                <w:rStyle w:val="keyword1"/>
              </w:rPr>
            </w:rPrChange>
          </w:rPr>
          <w:t>GRANT</w:t>
        </w:r>
        <w:r w:rsidRPr="004A1AF8">
          <w:rPr>
            <w:sz w:val="18"/>
            <w:rPrChange w:id="8954" w:author="shorny" w:date="2014-06-09T18:35:00Z">
              <w:rPr/>
            </w:rPrChange>
          </w:rPr>
          <w:t xml:space="preserve"> </w:t>
        </w:r>
        <w:r w:rsidRPr="004A1AF8">
          <w:rPr>
            <w:rStyle w:val="keyword1"/>
            <w:sz w:val="18"/>
            <w:rPrChange w:id="8955" w:author="shorny" w:date="2014-06-09T18:35:00Z">
              <w:rPr>
                <w:rStyle w:val="keyword1"/>
              </w:rPr>
            </w:rPrChange>
          </w:rPr>
          <w:t>SELECT</w:t>
        </w:r>
        <w:r w:rsidRPr="004A1AF8">
          <w:rPr>
            <w:sz w:val="18"/>
            <w:rPrChange w:id="8956" w:author="shorny" w:date="2014-06-09T18:35:00Z">
              <w:rPr/>
            </w:rPrChange>
          </w:rPr>
          <w:t>,</w:t>
        </w:r>
        <w:r w:rsidRPr="004A1AF8">
          <w:rPr>
            <w:rStyle w:val="keyword1"/>
            <w:sz w:val="18"/>
            <w:rPrChange w:id="8957" w:author="shorny" w:date="2014-06-09T18:35:00Z">
              <w:rPr>
                <w:rStyle w:val="keyword1"/>
              </w:rPr>
            </w:rPrChange>
          </w:rPr>
          <w:t>UPDATE</w:t>
        </w:r>
        <w:r w:rsidRPr="004A1AF8">
          <w:rPr>
            <w:sz w:val="18"/>
            <w:rPrChange w:id="8958" w:author="shorny" w:date="2014-06-09T18:35:00Z">
              <w:rPr/>
            </w:rPrChange>
          </w:rPr>
          <w:t>,</w:t>
        </w:r>
        <w:r w:rsidRPr="004A1AF8">
          <w:rPr>
            <w:rStyle w:val="keyword1"/>
            <w:sz w:val="18"/>
            <w:rPrChange w:id="8959" w:author="shorny" w:date="2014-06-09T18:35:00Z">
              <w:rPr>
                <w:rStyle w:val="keyword1"/>
              </w:rPr>
            </w:rPrChange>
          </w:rPr>
          <w:t>INSERT</w:t>
        </w:r>
        <w:r w:rsidRPr="004A1AF8">
          <w:rPr>
            <w:sz w:val="18"/>
            <w:rPrChange w:id="8960" w:author="shorny" w:date="2014-06-09T18:35:00Z">
              <w:rPr/>
            </w:rPrChange>
          </w:rPr>
          <w:t xml:space="preserve"> </w:t>
        </w:r>
        <w:r w:rsidRPr="004A1AF8">
          <w:rPr>
            <w:rStyle w:val="keyword1"/>
            <w:sz w:val="18"/>
            <w:rPrChange w:id="8961" w:author="shorny" w:date="2014-06-09T18:35:00Z">
              <w:rPr>
                <w:rStyle w:val="keyword1"/>
              </w:rPr>
            </w:rPrChange>
          </w:rPr>
          <w:t>ON</w:t>
        </w:r>
        <w:r w:rsidRPr="004A1AF8">
          <w:rPr>
            <w:sz w:val="18"/>
            <w:rPrChange w:id="8962" w:author="shorny" w:date="2014-06-09T18:35:00Z">
              <w:rPr/>
            </w:rPrChange>
          </w:rPr>
          <w:t xml:space="preserve"> </w:t>
        </w:r>
        <w:r w:rsidRPr="004A1AF8">
          <w:rPr>
            <w:rStyle w:val="keyword1"/>
            <w:sz w:val="18"/>
            <w:rPrChange w:id="8963" w:author="shorny" w:date="2014-06-09T18:35:00Z">
              <w:rPr>
                <w:rStyle w:val="keyword1"/>
              </w:rPr>
            </w:rPrChange>
          </w:rPr>
          <w:t>TABLE</w:t>
        </w:r>
        <w:r w:rsidRPr="004A1AF8">
          <w:rPr>
            <w:sz w:val="18"/>
            <w:rPrChange w:id="8964" w:author="shorny" w:date="2014-06-09T18:35:00Z">
              <w:rPr/>
            </w:rPrChange>
          </w:rPr>
          <w:t xml:space="preserve"> `Visa` </w:t>
        </w:r>
        <w:r w:rsidRPr="004A1AF8">
          <w:rPr>
            <w:rStyle w:val="keyword1"/>
            <w:sz w:val="18"/>
            <w:rPrChange w:id="8965" w:author="shorny" w:date="2014-06-09T18:35:00Z">
              <w:rPr>
                <w:rStyle w:val="keyword1"/>
              </w:rPr>
            </w:rPrChange>
          </w:rPr>
          <w:t>TO</w:t>
        </w:r>
        <w:r w:rsidRPr="004A1AF8">
          <w:rPr>
            <w:sz w:val="18"/>
            <w:rPrChange w:id="8966" w:author="shorny" w:date="2014-06-09T18:35:00Z">
              <w:rPr/>
            </w:rPrChange>
          </w:rPr>
          <w:t xml:space="preserve"> p_staffID;</w:t>
        </w:r>
      </w:ins>
    </w:p>
    <w:p w14:paraId="3BAAF3DD" w14:textId="77777777" w:rsidR="004A1AF8" w:rsidRPr="004A1AF8" w:rsidRDefault="004A1AF8">
      <w:pPr>
        <w:pStyle w:val="HTMLPreformatted"/>
        <w:divId w:val="364595370"/>
        <w:rPr>
          <w:ins w:id="8967" w:author="shorny" w:date="2014-06-09T18:35:00Z"/>
          <w:sz w:val="18"/>
          <w:rPrChange w:id="8968" w:author="shorny" w:date="2014-06-09T18:35:00Z">
            <w:rPr>
              <w:ins w:id="8969" w:author="shorny" w:date="2014-06-09T18:35:00Z"/>
            </w:rPr>
          </w:rPrChange>
        </w:rPr>
      </w:pPr>
      <w:ins w:id="8970" w:author="shorny" w:date="2014-06-09T18:35:00Z">
        <w:r w:rsidRPr="004A1AF8">
          <w:rPr>
            <w:sz w:val="18"/>
            <w:rPrChange w:id="8971" w:author="shorny" w:date="2014-06-09T18:35:00Z">
              <w:rPr/>
            </w:rPrChange>
          </w:rPr>
          <w:t xml:space="preserve">  </w:t>
        </w:r>
        <w:r w:rsidRPr="004A1AF8">
          <w:rPr>
            <w:rStyle w:val="keyword1"/>
            <w:sz w:val="18"/>
            <w:rPrChange w:id="8972" w:author="shorny" w:date="2014-06-09T18:35:00Z">
              <w:rPr>
                <w:rStyle w:val="keyword1"/>
              </w:rPr>
            </w:rPrChange>
          </w:rPr>
          <w:t>GRANT</w:t>
        </w:r>
        <w:r w:rsidRPr="004A1AF8">
          <w:rPr>
            <w:sz w:val="18"/>
            <w:rPrChange w:id="8973" w:author="shorny" w:date="2014-06-09T18:35:00Z">
              <w:rPr/>
            </w:rPrChange>
          </w:rPr>
          <w:t xml:space="preserve"> </w:t>
        </w:r>
        <w:r w:rsidRPr="004A1AF8">
          <w:rPr>
            <w:rStyle w:val="keyword1"/>
            <w:sz w:val="18"/>
            <w:rPrChange w:id="8974" w:author="shorny" w:date="2014-06-09T18:35:00Z">
              <w:rPr>
                <w:rStyle w:val="keyword1"/>
              </w:rPr>
            </w:rPrChange>
          </w:rPr>
          <w:t>SELECT</w:t>
        </w:r>
        <w:r w:rsidRPr="004A1AF8">
          <w:rPr>
            <w:sz w:val="18"/>
            <w:rPrChange w:id="8975" w:author="shorny" w:date="2014-06-09T18:35:00Z">
              <w:rPr/>
            </w:rPrChange>
          </w:rPr>
          <w:t>,</w:t>
        </w:r>
        <w:r w:rsidRPr="004A1AF8">
          <w:rPr>
            <w:rStyle w:val="keyword1"/>
            <w:sz w:val="18"/>
            <w:rPrChange w:id="8976" w:author="shorny" w:date="2014-06-09T18:35:00Z">
              <w:rPr>
                <w:rStyle w:val="keyword1"/>
              </w:rPr>
            </w:rPrChange>
          </w:rPr>
          <w:t>UPDATE</w:t>
        </w:r>
        <w:r w:rsidRPr="004A1AF8">
          <w:rPr>
            <w:sz w:val="18"/>
            <w:rPrChange w:id="8977" w:author="shorny" w:date="2014-06-09T18:35:00Z">
              <w:rPr/>
            </w:rPrChange>
          </w:rPr>
          <w:t>,</w:t>
        </w:r>
        <w:r w:rsidRPr="004A1AF8">
          <w:rPr>
            <w:rStyle w:val="keyword1"/>
            <w:sz w:val="18"/>
            <w:rPrChange w:id="8978" w:author="shorny" w:date="2014-06-09T18:35:00Z">
              <w:rPr>
                <w:rStyle w:val="keyword1"/>
              </w:rPr>
            </w:rPrChange>
          </w:rPr>
          <w:t>INSERT</w:t>
        </w:r>
        <w:r w:rsidRPr="004A1AF8">
          <w:rPr>
            <w:sz w:val="18"/>
            <w:rPrChange w:id="8979" w:author="shorny" w:date="2014-06-09T18:35:00Z">
              <w:rPr/>
            </w:rPrChange>
          </w:rPr>
          <w:t xml:space="preserve"> </w:t>
        </w:r>
        <w:r w:rsidRPr="004A1AF8">
          <w:rPr>
            <w:rStyle w:val="keyword1"/>
            <w:sz w:val="18"/>
            <w:rPrChange w:id="8980" w:author="shorny" w:date="2014-06-09T18:35:00Z">
              <w:rPr>
                <w:rStyle w:val="keyword1"/>
              </w:rPr>
            </w:rPrChange>
          </w:rPr>
          <w:t>ON</w:t>
        </w:r>
        <w:r w:rsidRPr="004A1AF8">
          <w:rPr>
            <w:sz w:val="18"/>
            <w:rPrChange w:id="8981" w:author="shorny" w:date="2014-06-09T18:35:00Z">
              <w:rPr/>
            </w:rPrChange>
          </w:rPr>
          <w:t xml:space="preserve"> </w:t>
        </w:r>
        <w:r w:rsidRPr="004A1AF8">
          <w:rPr>
            <w:rStyle w:val="keyword1"/>
            <w:sz w:val="18"/>
            <w:rPrChange w:id="8982" w:author="shorny" w:date="2014-06-09T18:35:00Z">
              <w:rPr>
                <w:rStyle w:val="keyword1"/>
              </w:rPr>
            </w:rPrChange>
          </w:rPr>
          <w:t>TABLE</w:t>
        </w:r>
        <w:r w:rsidRPr="004A1AF8">
          <w:rPr>
            <w:sz w:val="18"/>
            <w:rPrChange w:id="8983" w:author="shorny" w:date="2014-06-09T18:35:00Z">
              <w:rPr/>
            </w:rPrChange>
          </w:rPr>
          <w:t xml:space="preserve"> `Visa Status` </w:t>
        </w:r>
        <w:r w:rsidRPr="004A1AF8">
          <w:rPr>
            <w:rStyle w:val="keyword1"/>
            <w:sz w:val="18"/>
            <w:rPrChange w:id="8984" w:author="shorny" w:date="2014-06-09T18:35:00Z">
              <w:rPr>
                <w:rStyle w:val="keyword1"/>
              </w:rPr>
            </w:rPrChange>
          </w:rPr>
          <w:t>TO</w:t>
        </w:r>
        <w:r w:rsidRPr="004A1AF8">
          <w:rPr>
            <w:sz w:val="18"/>
            <w:rPrChange w:id="8985" w:author="shorny" w:date="2014-06-09T18:35:00Z">
              <w:rPr/>
            </w:rPrChange>
          </w:rPr>
          <w:t xml:space="preserve"> p_staffID;</w:t>
        </w:r>
      </w:ins>
    </w:p>
    <w:p w14:paraId="285A46EB" w14:textId="77777777" w:rsidR="004A1AF8" w:rsidRPr="004A1AF8" w:rsidRDefault="004A1AF8">
      <w:pPr>
        <w:pStyle w:val="HTMLPreformatted"/>
        <w:divId w:val="364595370"/>
        <w:rPr>
          <w:ins w:id="8986" w:author="shorny" w:date="2014-06-09T18:35:00Z"/>
          <w:sz w:val="18"/>
          <w:rPrChange w:id="8987" w:author="shorny" w:date="2014-06-09T18:35:00Z">
            <w:rPr>
              <w:ins w:id="8988" w:author="shorny" w:date="2014-06-09T18:35:00Z"/>
            </w:rPr>
          </w:rPrChange>
        </w:rPr>
      </w:pPr>
    </w:p>
    <w:p w14:paraId="2A5F72D9" w14:textId="77777777" w:rsidR="004A1AF8" w:rsidRPr="004A1AF8" w:rsidRDefault="004A1AF8">
      <w:pPr>
        <w:pStyle w:val="HTMLPreformatted"/>
        <w:divId w:val="364595370"/>
        <w:rPr>
          <w:ins w:id="8989" w:author="shorny" w:date="2014-06-09T18:35:00Z"/>
          <w:rStyle w:val="comment1"/>
          <w:sz w:val="18"/>
          <w:rPrChange w:id="8990" w:author="shorny" w:date="2014-06-09T18:35:00Z">
            <w:rPr>
              <w:ins w:id="8991" w:author="shorny" w:date="2014-06-09T18:35:00Z"/>
              <w:rStyle w:val="comment1"/>
            </w:rPr>
          </w:rPrChange>
        </w:rPr>
      </w:pPr>
      <w:ins w:id="8992" w:author="shorny" w:date="2014-06-09T18:35:00Z">
        <w:r w:rsidRPr="004A1AF8">
          <w:rPr>
            <w:sz w:val="18"/>
            <w:rPrChange w:id="8993" w:author="shorny" w:date="2014-06-09T18:35:00Z">
              <w:rPr>
                <w:color w:val="B22222"/>
              </w:rPr>
            </w:rPrChange>
          </w:rPr>
          <w:t xml:space="preserve">  </w:t>
        </w:r>
        <w:r w:rsidRPr="004A1AF8">
          <w:rPr>
            <w:rStyle w:val="comment1"/>
            <w:sz w:val="18"/>
            <w:rPrChange w:id="8994" w:author="shorny" w:date="2014-06-09T18:35:00Z">
              <w:rPr>
                <w:rStyle w:val="comment1"/>
              </w:rPr>
            </w:rPrChange>
          </w:rPr>
          <w:t>-- These tables consist (almost) entirely of FKs, so update isn't really</w:t>
        </w:r>
      </w:ins>
    </w:p>
    <w:p w14:paraId="2AC5C1A1" w14:textId="77777777" w:rsidR="004A1AF8" w:rsidRPr="004A1AF8" w:rsidRDefault="004A1AF8">
      <w:pPr>
        <w:pStyle w:val="HTMLPreformatted"/>
        <w:divId w:val="364595370"/>
        <w:rPr>
          <w:ins w:id="8995" w:author="shorny" w:date="2014-06-09T18:35:00Z"/>
          <w:rStyle w:val="comment1"/>
          <w:sz w:val="18"/>
          <w:rPrChange w:id="8996" w:author="shorny" w:date="2014-06-09T18:35:00Z">
            <w:rPr>
              <w:ins w:id="8997" w:author="shorny" w:date="2014-06-09T18:35:00Z"/>
              <w:rStyle w:val="comment1"/>
            </w:rPr>
          </w:rPrChange>
        </w:rPr>
      </w:pPr>
      <w:ins w:id="8998" w:author="shorny" w:date="2014-06-09T18:35:00Z">
        <w:r w:rsidRPr="004A1AF8">
          <w:rPr>
            <w:sz w:val="18"/>
            <w:rPrChange w:id="8999" w:author="shorny" w:date="2014-06-09T18:35:00Z">
              <w:rPr>
                <w:color w:val="B22222"/>
              </w:rPr>
            </w:rPrChange>
          </w:rPr>
          <w:t xml:space="preserve">  </w:t>
        </w:r>
        <w:r w:rsidRPr="004A1AF8">
          <w:rPr>
            <w:rStyle w:val="comment1"/>
            <w:sz w:val="18"/>
            <w:rPrChange w:id="9000" w:author="shorny" w:date="2014-06-09T18:35:00Z">
              <w:rPr>
                <w:rStyle w:val="comment1"/>
              </w:rPr>
            </w:rPrChange>
          </w:rPr>
          <w:t>-- needed, and this makes monitoring changes to these with triggers more</w:t>
        </w:r>
      </w:ins>
    </w:p>
    <w:p w14:paraId="7FA20C4F" w14:textId="77777777" w:rsidR="004A1AF8" w:rsidRPr="004A1AF8" w:rsidRDefault="004A1AF8">
      <w:pPr>
        <w:pStyle w:val="HTMLPreformatted"/>
        <w:divId w:val="364595370"/>
        <w:rPr>
          <w:ins w:id="9001" w:author="shorny" w:date="2014-06-09T18:35:00Z"/>
          <w:rStyle w:val="comment1"/>
          <w:sz w:val="18"/>
          <w:rPrChange w:id="9002" w:author="shorny" w:date="2014-06-09T18:35:00Z">
            <w:rPr>
              <w:ins w:id="9003" w:author="shorny" w:date="2014-06-09T18:35:00Z"/>
              <w:rStyle w:val="comment1"/>
            </w:rPr>
          </w:rPrChange>
        </w:rPr>
      </w:pPr>
      <w:ins w:id="9004" w:author="shorny" w:date="2014-06-09T18:35:00Z">
        <w:r w:rsidRPr="004A1AF8">
          <w:rPr>
            <w:sz w:val="18"/>
            <w:rPrChange w:id="9005" w:author="shorny" w:date="2014-06-09T18:35:00Z">
              <w:rPr>
                <w:color w:val="B22222"/>
              </w:rPr>
            </w:rPrChange>
          </w:rPr>
          <w:t xml:space="preserve">  </w:t>
        </w:r>
        <w:r w:rsidRPr="004A1AF8">
          <w:rPr>
            <w:rStyle w:val="comment1"/>
            <w:sz w:val="18"/>
            <w:rPrChange w:id="9006" w:author="shorny" w:date="2014-06-09T18:35:00Z">
              <w:rPr>
                <w:rStyle w:val="comment1"/>
              </w:rPr>
            </w:rPrChange>
          </w:rPr>
          <w:t>-- straightforward.</w:t>
        </w:r>
      </w:ins>
    </w:p>
    <w:p w14:paraId="06BF3634" w14:textId="77777777" w:rsidR="004A1AF8" w:rsidRPr="004A1AF8" w:rsidRDefault="004A1AF8">
      <w:pPr>
        <w:pStyle w:val="HTMLPreformatted"/>
        <w:divId w:val="364595370"/>
        <w:rPr>
          <w:ins w:id="9007" w:author="shorny" w:date="2014-06-09T18:35:00Z"/>
          <w:sz w:val="18"/>
          <w:rPrChange w:id="9008" w:author="shorny" w:date="2014-06-09T18:35:00Z">
            <w:rPr>
              <w:ins w:id="9009" w:author="shorny" w:date="2014-06-09T18:35:00Z"/>
            </w:rPr>
          </w:rPrChange>
        </w:rPr>
      </w:pPr>
      <w:ins w:id="9010" w:author="shorny" w:date="2014-06-09T18:35:00Z">
        <w:r w:rsidRPr="004A1AF8">
          <w:rPr>
            <w:sz w:val="18"/>
            <w:rPrChange w:id="9011" w:author="shorny" w:date="2014-06-09T18:35:00Z">
              <w:rPr/>
            </w:rPrChange>
          </w:rPr>
          <w:t xml:space="preserve">  </w:t>
        </w:r>
        <w:r w:rsidRPr="004A1AF8">
          <w:rPr>
            <w:rStyle w:val="keyword1"/>
            <w:sz w:val="18"/>
            <w:rPrChange w:id="9012" w:author="shorny" w:date="2014-06-09T18:35:00Z">
              <w:rPr>
                <w:rStyle w:val="keyword1"/>
              </w:rPr>
            </w:rPrChange>
          </w:rPr>
          <w:t>GRANT</w:t>
        </w:r>
        <w:r w:rsidRPr="004A1AF8">
          <w:rPr>
            <w:sz w:val="18"/>
            <w:rPrChange w:id="9013" w:author="shorny" w:date="2014-06-09T18:35:00Z">
              <w:rPr/>
            </w:rPrChange>
          </w:rPr>
          <w:t xml:space="preserve"> </w:t>
        </w:r>
        <w:r w:rsidRPr="004A1AF8">
          <w:rPr>
            <w:rStyle w:val="keyword1"/>
            <w:sz w:val="18"/>
            <w:rPrChange w:id="9014" w:author="shorny" w:date="2014-06-09T18:35:00Z">
              <w:rPr>
                <w:rStyle w:val="keyword1"/>
              </w:rPr>
            </w:rPrChange>
          </w:rPr>
          <w:t>SELECT</w:t>
        </w:r>
        <w:r w:rsidRPr="004A1AF8">
          <w:rPr>
            <w:sz w:val="18"/>
            <w:rPrChange w:id="9015" w:author="shorny" w:date="2014-06-09T18:35:00Z">
              <w:rPr/>
            </w:rPrChange>
          </w:rPr>
          <w:t>,</w:t>
        </w:r>
        <w:r w:rsidRPr="004A1AF8">
          <w:rPr>
            <w:rStyle w:val="keyword1"/>
            <w:sz w:val="18"/>
            <w:rPrChange w:id="9016" w:author="shorny" w:date="2014-06-09T18:35:00Z">
              <w:rPr>
                <w:rStyle w:val="keyword1"/>
              </w:rPr>
            </w:rPrChange>
          </w:rPr>
          <w:t>INSERT</w:t>
        </w:r>
        <w:r w:rsidRPr="004A1AF8">
          <w:rPr>
            <w:sz w:val="18"/>
            <w:rPrChange w:id="9017" w:author="shorny" w:date="2014-06-09T18:35:00Z">
              <w:rPr/>
            </w:rPrChange>
          </w:rPr>
          <w:t>,</w:t>
        </w:r>
        <w:r w:rsidRPr="004A1AF8">
          <w:rPr>
            <w:rStyle w:val="keyword1"/>
            <w:sz w:val="18"/>
            <w:rPrChange w:id="9018" w:author="shorny" w:date="2014-06-09T18:35:00Z">
              <w:rPr>
                <w:rStyle w:val="keyword1"/>
              </w:rPr>
            </w:rPrChange>
          </w:rPr>
          <w:t>DELETE</w:t>
        </w:r>
        <w:r w:rsidRPr="004A1AF8">
          <w:rPr>
            <w:sz w:val="18"/>
            <w:rPrChange w:id="9019" w:author="shorny" w:date="2014-06-09T18:35:00Z">
              <w:rPr/>
            </w:rPrChange>
          </w:rPr>
          <w:t xml:space="preserve"> </w:t>
        </w:r>
        <w:r w:rsidRPr="004A1AF8">
          <w:rPr>
            <w:rStyle w:val="keyword1"/>
            <w:sz w:val="18"/>
            <w:rPrChange w:id="9020" w:author="shorny" w:date="2014-06-09T18:35:00Z">
              <w:rPr>
                <w:rStyle w:val="keyword1"/>
              </w:rPr>
            </w:rPrChange>
          </w:rPr>
          <w:t>ON</w:t>
        </w:r>
        <w:r w:rsidRPr="004A1AF8">
          <w:rPr>
            <w:sz w:val="18"/>
            <w:rPrChange w:id="9021" w:author="shorny" w:date="2014-06-09T18:35:00Z">
              <w:rPr/>
            </w:rPrChange>
          </w:rPr>
          <w:t xml:space="preserve"> </w:t>
        </w:r>
        <w:r w:rsidRPr="004A1AF8">
          <w:rPr>
            <w:rStyle w:val="keyword1"/>
            <w:sz w:val="18"/>
            <w:rPrChange w:id="9022" w:author="shorny" w:date="2014-06-09T18:35:00Z">
              <w:rPr>
                <w:rStyle w:val="keyword1"/>
              </w:rPr>
            </w:rPrChange>
          </w:rPr>
          <w:t>TABLE</w:t>
        </w:r>
        <w:r w:rsidRPr="004A1AF8">
          <w:rPr>
            <w:sz w:val="18"/>
            <w:rPrChange w:id="9023" w:author="shorny" w:date="2014-06-09T18:35:00Z">
              <w:rPr/>
            </w:rPrChange>
          </w:rPr>
          <w:t xml:space="preserve"> `Supervise </w:t>
        </w:r>
        <w:r w:rsidRPr="004A1AF8">
          <w:rPr>
            <w:rStyle w:val="keyword1"/>
            <w:sz w:val="18"/>
            <w:rPrChange w:id="9024" w:author="shorny" w:date="2014-06-09T18:35:00Z">
              <w:rPr>
                <w:rStyle w:val="keyword1"/>
              </w:rPr>
            </w:rPrChange>
          </w:rPr>
          <w:t>as</w:t>
        </w:r>
        <w:r w:rsidRPr="004A1AF8">
          <w:rPr>
            <w:sz w:val="18"/>
            <w:rPrChange w:id="9025" w:author="shorny" w:date="2014-06-09T18:35:00Z">
              <w:rPr/>
            </w:rPrChange>
          </w:rPr>
          <w:t xml:space="preserve">` </w:t>
        </w:r>
        <w:r w:rsidRPr="004A1AF8">
          <w:rPr>
            <w:rStyle w:val="keyword1"/>
            <w:sz w:val="18"/>
            <w:rPrChange w:id="9026" w:author="shorny" w:date="2014-06-09T18:35:00Z">
              <w:rPr>
                <w:rStyle w:val="keyword1"/>
              </w:rPr>
            </w:rPrChange>
          </w:rPr>
          <w:t>TO</w:t>
        </w:r>
        <w:r w:rsidRPr="004A1AF8">
          <w:rPr>
            <w:sz w:val="18"/>
            <w:rPrChange w:id="9027" w:author="shorny" w:date="2014-06-09T18:35:00Z">
              <w:rPr/>
            </w:rPrChange>
          </w:rPr>
          <w:t xml:space="preserve"> p_staffID;</w:t>
        </w:r>
      </w:ins>
    </w:p>
    <w:p w14:paraId="708F13F9" w14:textId="77777777" w:rsidR="004A1AF8" w:rsidRPr="004A1AF8" w:rsidRDefault="004A1AF8">
      <w:pPr>
        <w:pStyle w:val="HTMLPreformatted"/>
        <w:divId w:val="364595370"/>
        <w:rPr>
          <w:ins w:id="9028" w:author="shorny" w:date="2014-06-09T18:35:00Z"/>
          <w:sz w:val="18"/>
          <w:rPrChange w:id="9029" w:author="shorny" w:date="2014-06-09T18:35:00Z">
            <w:rPr>
              <w:ins w:id="9030" w:author="shorny" w:date="2014-06-09T18:35:00Z"/>
            </w:rPr>
          </w:rPrChange>
        </w:rPr>
      </w:pPr>
      <w:ins w:id="9031" w:author="shorny" w:date="2014-06-09T18:35:00Z">
        <w:r w:rsidRPr="004A1AF8">
          <w:rPr>
            <w:sz w:val="18"/>
            <w:rPrChange w:id="9032" w:author="shorny" w:date="2014-06-09T18:35:00Z">
              <w:rPr/>
            </w:rPrChange>
          </w:rPr>
          <w:t xml:space="preserve">  </w:t>
        </w:r>
        <w:r w:rsidRPr="004A1AF8">
          <w:rPr>
            <w:rStyle w:val="keyword1"/>
            <w:sz w:val="18"/>
            <w:rPrChange w:id="9033" w:author="shorny" w:date="2014-06-09T18:35:00Z">
              <w:rPr>
                <w:rStyle w:val="keyword1"/>
              </w:rPr>
            </w:rPrChange>
          </w:rPr>
          <w:t>GRANT</w:t>
        </w:r>
        <w:r w:rsidRPr="004A1AF8">
          <w:rPr>
            <w:sz w:val="18"/>
            <w:rPrChange w:id="9034" w:author="shorny" w:date="2014-06-09T18:35:00Z">
              <w:rPr/>
            </w:rPrChange>
          </w:rPr>
          <w:t xml:space="preserve"> </w:t>
        </w:r>
        <w:r w:rsidRPr="004A1AF8">
          <w:rPr>
            <w:rStyle w:val="keyword1"/>
            <w:sz w:val="18"/>
            <w:rPrChange w:id="9035" w:author="shorny" w:date="2014-06-09T18:35:00Z">
              <w:rPr>
                <w:rStyle w:val="keyword1"/>
              </w:rPr>
            </w:rPrChange>
          </w:rPr>
          <w:t>SELECT</w:t>
        </w:r>
        <w:r w:rsidRPr="004A1AF8">
          <w:rPr>
            <w:sz w:val="18"/>
            <w:rPrChange w:id="9036" w:author="shorny" w:date="2014-06-09T18:35:00Z">
              <w:rPr/>
            </w:rPrChange>
          </w:rPr>
          <w:t>,</w:t>
        </w:r>
        <w:r w:rsidRPr="004A1AF8">
          <w:rPr>
            <w:rStyle w:val="keyword1"/>
            <w:sz w:val="18"/>
            <w:rPrChange w:id="9037" w:author="shorny" w:date="2014-06-09T18:35:00Z">
              <w:rPr>
                <w:rStyle w:val="keyword1"/>
              </w:rPr>
            </w:rPrChange>
          </w:rPr>
          <w:t>INSERT</w:t>
        </w:r>
        <w:r w:rsidRPr="004A1AF8">
          <w:rPr>
            <w:sz w:val="18"/>
            <w:rPrChange w:id="9038" w:author="shorny" w:date="2014-06-09T18:35:00Z">
              <w:rPr/>
            </w:rPrChange>
          </w:rPr>
          <w:t>,</w:t>
        </w:r>
        <w:r w:rsidRPr="004A1AF8">
          <w:rPr>
            <w:rStyle w:val="keyword1"/>
            <w:sz w:val="18"/>
            <w:rPrChange w:id="9039" w:author="shorny" w:date="2014-06-09T18:35:00Z">
              <w:rPr>
                <w:rStyle w:val="keyword1"/>
              </w:rPr>
            </w:rPrChange>
          </w:rPr>
          <w:t>DELETE</w:t>
        </w:r>
        <w:r w:rsidRPr="004A1AF8">
          <w:rPr>
            <w:sz w:val="18"/>
            <w:rPrChange w:id="9040" w:author="shorny" w:date="2014-06-09T18:35:00Z">
              <w:rPr/>
            </w:rPrChange>
          </w:rPr>
          <w:t xml:space="preserve"> </w:t>
        </w:r>
        <w:r w:rsidRPr="004A1AF8">
          <w:rPr>
            <w:rStyle w:val="keyword1"/>
            <w:sz w:val="18"/>
            <w:rPrChange w:id="9041" w:author="shorny" w:date="2014-06-09T18:35:00Z">
              <w:rPr>
                <w:rStyle w:val="keyword1"/>
              </w:rPr>
            </w:rPrChange>
          </w:rPr>
          <w:t>ON</w:t>
        </w:r>
        <w:r w:rsidRPr="004A1AF8">
          <w:rPr>
            <w:sz w:val="18"/>
            <w:rPrChange w:id="9042" w:author="shorny" w:date="2014-06-09T18:35:00Z">
              <w:rPr/>
            </w:rPrChange>
          </w:rPr>
          <w:t xml:space="preserve"> </w:t>
        </w:r>
        <w:r w:rsidRPr="004A1AF8">
          <w:rPr>
            <w:rStyle w:val="keyword1"/>
            <w:sz w:val="18"/>
            <w:rPrChange w:id="9043" w:author="shorny" w:date="2014-06-09T18:35:00Z">
              <w:rPr>
                <w:rStyle w:val="keyword1"/>
              </w:rPr>
            </w:rPrChange>
          </w:rPr>
          <w:t>TABLE</w:t>
        </w:r>
        <w:r w:rsidRPr="004A1AF8">
          <w:rPr>
            <w:sz w:val="18"/>
            <w:rPrChange w:id="9044" w:author="shorny" w:date="2014-06-09T18:35:00Z">
              <w:rPr/>
            </w:rPrChange>
          </w:rPr>
          <w:t xml:space="preserve"> `University Staff Member_Application` </w:t>
        </w:r>
      </w:ins>
    </w:p>
    <w:p w14:paraId="3BFE224E" w14:textId="77777777" w:rsidR="004A1AF8" w:rsidRPr="004A1AF8" w:rsidRDefault="004A1AF8">
      <w:pPr>
        <w:pStyle w:val="HTMLPreformatted"/>
        <w:divId w:val="364595370"/>
        <w:rPr>
          <w:ins w:id="9045" w:author="shorny" w:date="2014-06-09T18:35:00Z"/>
          <w:sz w:val="18"/>
          <w:rPrChange w:id="9046" w:author="shorny" w:date="2014-06-09T18:35:00Z">
            <w:rPr>
              <w:ins w:id="9047" w:author="shorny" w:date="2014-06-09T18:35:00Z"/>
            </w:rPr>
          </w:rPrChange>
        </w:rPr>
      </w:pPr>
      <w:ins w:id="9048" w:author="shorny" w:date="2014-06-09T18:35:00Z">
        <w:r w:rsidRPr="004A1AF8">
          <w:rPr>
            <w:sz w:val="18"/>
            <w:rPrChange w:id="9049" w:author="shorny" w:date="2014-06-09T18:35:00Z">
              <w:rPr/>
            </w:rPrChange>
          </w:rPr>
          <w:t xml:space="preserve">    </w:t>
        </w:r>
        <w:r w:rsidRPr="004A1AF8">
          <w:rPr>
            <w:rStyle w:val="keyword1"/>
            <w:sz w:val="18"/>
            <w:rPrChange w:id="9050" w:author="shorny" w:date="2014-06-09T18:35:00Z">
              <w:rPr>
                <w:rStyle w:val="keyword1"/>
              </w:rPr>
            </w:rPrChange>
          </w:rPr>
          <w:t>TO</w:t>
        </w:r>
        <w:r w:rsidRPr="004A1AF8">
          <w:rPr>
            <w:sz w:val="18"/>
            <w:rPrChange w:id="9051" w:author="shorny" w:date="2014-06-09T18:35:00Z">
              <w:rPr/>
            </w:rPrChange>
          </w:rPr>
          <w:t xml:space="preserve"> p_staffID;</w:t>
        </w:r>
      </w:ins>
    </w:p>
    <w:p w14:paraId="1F76E4ED" w14:textId="77777777" w:rsidR="004A1AF8" w:rsidRPr="004A1AF8" w:rsidRDefault="004A1AF8">
      <w:pPr>
        <w:pStyle w:val="HTMLPreformatted"/>
        <w:divId w:val="364595370"/>
        <w:rPr>
          <w:ins w:id="9052" w:author="shorny" w:date="2014-06-09T18:35:00Z"/>
          <w:sz w:val="18"/>
          <w:rPrChange w:id="9053" w:author="shorny" w:date="2014-06-09T18:35:00Z">
            <w:rPr>
              <w:ins w:id="9054" w:author="shorny" w:date="2014-06-09T18:35:00Z"/>
            </w:rPr>
          </w:rPrChange>
        </w:rPr>
      </w:pPr>
      <w:ins w:id="9055" w:author="shorny" w:date="2014-06-09T18:35:00Z">
        <w:r w:rsidRPr="004A1AF8">
          <w:rPr>
            <w:sz w:val="18"/>
            <w:rPrChange w:id="9056" w:author="shorny" w:date="2014-06-09T18:35:00Z">
              <w:rPr/>
            </w:rPrChange>
          </w:rPr>
          <w:t xml:space="preserve">  </w:t>
        </w:r>
        <w:r w:rsidRPr="004A1AF8">
          <w:rPr>
            <w:rStyle w:val="keyword1"/>
            <w:sz w:val="18"/>
            <w:rPrChange w:id="9057" w:author="shorny" w:date="2014-06-09T18:35:00Z">
              <w:rPr>
                <w:rStyle w:val="keyword1"/>
              </w:rPr>
            </w:rPrChange>
          </w:rPr>
          <w:t>GRANT</w:t>
        </w:r>
        <w:r w:rsidRPr="004A1AF8">
          <w:rPr>
            <w:sz w:val="18"/>
            <w:rPrChange w:id="9058" w:author="shorny" w:date="2014-06-09T18:35:00Z">
              <w:rPr/>
            </w:rPrChange>
          </w:rPr>
          <w:t xml:space="preserve"> </w:t>
        </w:r>
        <w:r w:rsidRPr="004A1AF8">
          <w:rPr>
            <w:rStyle w:val="keyword1"/>
            <w:sz w:val="18"/>
            <w:rPrChange w:id="9059" w:author="shorny" w:date="2014-06-09T18:35:00Z">
              <w:rPr>
                <w:rStyle w:val="keyword1"/>
              </w:rPr>
            </w:rPrChange>
          </w:rPr>
          <w:t>SELECT</w:t>
        </w:r>
        <w:r w:rsidRPr="004A1AF8">
          <w:rPr>
            <w:sz w:val="18"/>
            <w:rPrChange w:id="9060" w:author="shorny" w:date="2014-06-09T18:35:00Z">
              <w:rPr/>
            </w:rPrChange>
          </w:rPr>
          <w:t>,</w:t>
        </w:r>
        <w:r w:rsidRPr="004A1AF8">
          <w:rPr>
            <w:rStyle w:val="keyword1"/>
            <w:sz w:val="18"/>
            <w:rPrChange w:id="9061" w:author="shorny" w:date="2014-06-09T18:35:00Z">
              <w:rPr>
                <w:rStyle w:val="keyword1"/>
              </w:rPr>
            </w:rPrChange>
          </w:rPr>
          <w:t>INSERT</w:t>
        </w:r>
        <w:r w:rsidRPr="004A1AF8">
          <w:rPr>
            <w:sz w:val="18"/>
            <w:rPrChange w:id="9062" w:author="shorny" w:date="2014-06-09T18:35:00Z">
              <w:rPr/>
            </w:rPrChange>
          </w:rPr>
          <w:t>,</w:t>
        </w:r>
        <w:r w:rsidRPr="004A1AF8">
          <w:rPr>
            <w:rStyle w:val="keyword1"/>
            <w:sz w:val="18"/>
            <w:rPrChange w:id="9063" w:author="shorny" w:date="2014-06-09T18:35:00Z">
              <w:rPr>
                <w:rStyle w:val="keyword1"/>
              </w:rPr>
            </w:rPrChange>
          </w:rPr>
          <w:t>DELETE</w:t>
        </w:r>
        <w:r w:rsidRPr="004A1AF8">
          <w:rPr>
            <w:sz w:val="18"/>
            <w:rPrChange w:id="9064" w:author="shorny" w:date="2014-06-09T18:35:00Z">
              <w:rPr/>
            </w:rPrChange>
          </w:rPr>
          <w:t xml:space="preserve"> </w:t>
        </w:r>
        <w:r w:rsidRPr="004A1AF8">
          <w:rPr>
            <w:rStyle w:val="keyword1"/>
            <w:sz w:val="18"/>
            <w:rPrChange w:id="9065" w:author="shorny" w:date="2014-06-09T18:35:00Z">
              <w:rPr>
                <w:rStyle w:val="keyword1"/>
              </w:rPr>
            </w:rPrChange>
          </w:rPr>
          <w:t>ON</w:t>
        </w:r>
        <w:r w:rsidRPr="004A1AF8">
          <w:rPr>
            <w:sz w:val="18"/>
            <w:rPrChange w:id="9066" w:author="shorny" w:date="2014-06-09T18:35:00Z">
              <w:rPr/>
            </w:rPrChange>
          </w:rPr>
          <w:t xml:space="preserve"> </w:t>
        </w:r>
        <w:r w:rsidRPr="004A1AF8">
          <w:rPr>
            <w:rStyle w:val="keyword1"/>
            <w:sz w:val="18"/>
            <w:rPrChange w:id="9067" w:author="shorny" w:date="2014-06-09T18:35:00Z">
              <w:rPr>
                <w:rStyle w:val="keyword1"/>
              </w:rPr>
            </w:rPrChange>
          </w:rPr>
          <w:t>TABLE</w:t>
        </w:r>
        <w:r w:rsidRPr="004A1AF8">
          <w:rPr>
            <w:sz w:val="18"/>
            <w:rPrChange w:id="9068" w:author="shorny" w:date="2014-06-09T18:35:00Z">
              <w:rPr/>
            </w:rPrChange>
          </w:rPr>
          <w:t xml:space="preserve"> `University Staff Member_Research Area` </w:t>
        </w:r>
      </w:ins>
    </w:p>
    <w:p w14:paraId="2F3922BA" w14:textId="77777777" w:rsidR="004A1AF8" w:rsidRPr="004A1AF8" w:rsidRDefault="004A1AF8">
      <w:pPr>
        <w:pStyle w:val="HTMLPreformatted"/>
        <w:divId w:val="364595370"/>
        <w:rPr>
          <w:ins w:id="9069" w:author="shorny" w:date="2014-06-09T18:35:00Z"/>
          <w:sz w:val="18"/>
          <w:rPrChange w:id="9070" w:author="shorny" w:date="2014-06-09T18:35:00Z">
            <w:rPr>
              <w:ins w:id="9071" w:author="shorny" w:date="2014-06-09T18:35:00Z"/>
            </w:rPr>
          </w:rPrChange>
        </w:rPr>
      </w:pPr>
      <w:ins w:id="9072" w:author="shorny" w:date="2014-06-09T18:35:00Z">
        <w:r w:rsidRPr="004A1AF8">
          <w:rPr>
            <w:sz w:val="18"/>
            <w:rPrChange w:id="9073" w:author="shorny" w:date="2014-06-09T18:35:00Z">
              <w:rPr/>
            </w:rPrChange>
          </w:rPr>
          <w:t xml:space="preserve">    </w:t>
        </w:r>
        <w:r w:rsidRPr="004A1AF8">
          <w:rPr>
            <w:rStyle w:val="keyword1"/>
            <w:sz w:val="18"/>
            <w:rPrChange w:id="9074" w:author="shorny" w:date="2014-06-09T18:35:00Z">
              <w:rPr>
                <w:rStyle w:val="keyword1"/>
              </w:rPr>
            </w:rPrChange>
          </w:rPr>
          <w:t>TO</w:t>
        </w:r>
        <w:r w:rsidRPr="004A1AF8">
          <w:rPr>
            <w:sz w:val="18"/>
            <w:rPrChange w:id="9075" w:author="shorny" w:date="2014-06-09T18:35:00Z">
              <w:rPr/>
            </w:rPrChange>
          </w:rPr>
          <w:t xml:space="preserve"> p_staffID;</w:t>
        </w:r>
      </w:ins>
    </w:p>
    <w:p w14:paraId="3DF6101D" w14:textId="77777777" w:rsidR="004A1AF8" w:rsidRPr="004A1AF8" w:rsidRDefault="004A1AF8">
      <w:pPr>
        <w:pStyle w:val="HTMLPreformatted"/>
        <w:divId w:val="364595370"/>
        <w:rPr>
          <w:ins w:id="9076" w:author="shorny" w:date="2014-06-09T18:35:00Z"/>
          <w:sz w:val="18"/>
          <w:rPrChange w:id="9077" w:author="shorny" w:date="2014-06-09T18:35:00Z">
            <w:rPr>
              <w:ins w:id="9078" w:author="shorny" w:date="2014-06-09T18:35:00Z"/>
            </w:rPr>
          </w:rPrChange>
        </w:rPr>
      </w:pPr>
      <w:ins w:id="9079" w:author="shorny" w:date="2014-06-09T18:35:00Z">
        <w:r w:rsidRPr="004A1AF8">
          <w:rPr>
            <w:sz w:val="18"/>
            <w:rPrChange w:id="9080" w:author="shorny" w:date="2014-06-09T18:35:00Z">
              <w:rPr/>
            </w:rPrChange>
          </w:rPr>
          <w:t xml:space="preserve">  </w:t>
        </w:r>
        <w:r w:rsidRPr="004A1AF8">
          <w:rPr>
            <w:rStyle w:val="keyword1"/>
            <w:sz w:val="18"/>
            <w:rPrChange w:id="9081" w:author="shorny" w:date="2014-06-09T18:35:00Z">
              <w:rPr>
                <w:rStyle w:val="keyword1"/>
              </w:rPr>
            </w:rPrChange>
          </w:rPr>
          <w:t>GRANT</w:t>
        </w:r>
        <w:r w:rsidRPr="004A1AF8">
          <w:rPr>
            <w:sz w:val="18"/>
            <w:rPrChange w:id="9082" w:author="shorny" w:date="2014-06-09T18:35:00Z">
              <w:rPr/>
            </w:rPrChange>
          </w:rPr>
          <w:t xml:space="preserve"> </w:t>
        </w:r>
        <w:r w:rsidRPr="004A1AF8">
          <w:rPr>
            <w:rStyle w:val="keyword1"/>
            <w:sz w:val="18"/>
            <w:rPrChange w:id="9083" w:author="shorny" w:date="2014-06-09T18:35:00Z">
              <w:rPr>
                <w:rStyle w:val="keyword1"/>
              </w:rPr>
            </w:rPrChange>
          </w:rPr>
          <w:t>SELECT</w:t>
        </w:r>
        <w:r w:rsidRPr="004A1AF8">
          <w:rPr>
            <w:sz w:val="18"/>
            <w:rPrChange w:id="9084" w:author="shorny" w:date="2014-06-09T18:35:00Z">
              <w:rPr/>
            </w:rPrChange>
          </w:rPr>
          <w:t>,</w:t>
        </w:r>
        <w:r w:rsidRPr="004A1AF8">
          <w:rPr>
            <w:rStyle w:val="keyword1"/>
            <w:sz w:val="18"/>
            <w:rPrChange w:id="9085" w:author="shorny" w:date="2014-06-09T18:35:00Z">
              <w:rPr>
                <w:rStyle w:val="keyword1"/>
              </w:rPr>
            </w:rPrChange>
          </w:rPr>
          <w:t>INSERT</w:t>
        </w:r>
        <w:r w:rsidRPr="004A1AF8">
          <w:rPr>
            <w:sz w:val="18"/>
            <w:rPrChange w:id="9086" w:author="shorny" w:date="2014-06-09T18:35:00Z">
              <w:rPr/>
            </w:rPrChange>
          </w:rPr>
          <w:t>,</w:t>
        </w:r>
        <w:r w:rsidRPr="004A1AF8">
          <w:rPr>
            <w:rStyle w:val="keyword1"/>
            <w:sz w:val="18"/>
            <w:rPrChange w:id="9087" w:author="shorny" w:date="2014-06-09T18:35:00Z">
              <w:rPr>
                <w:rStyle w:val="keyword1"/>
              </w:rPr>
            </w:rPrChange>
          </w:rPr>
          <w:t>DELETE</w:t>
        </w:r>
        <w:r w:rsidRPr="004A1AF8">
          <w:rPr>
            <w:sz w:val="18"/>
            <w:rPrChange w:id="9088" w:author="shorny" w:date="2014-06-09T18:35:00Z">
              <w:rPr/>
            </w:rPrChange>
          </w:rPr>
          <w:t xml:space="preserve"> </w:t>
        </w:r>
        <w:r w:rsidRPr="004A1AF8">
          <w:rPr>
            <w:rStyle w:val="keyword1"/>
            <w:sz w:val="18"/>
            <w:rPrChange w:id="9089" w:author="shorny" w:date="2014-06-09T18:35:00Z">
              <w:rPr>
                <w:rStyle w:val="keyword1"/>
              </w:rPr>
            </w:rPrChange>
          </w:rPr>
          <w:t>ON</w:t>
        </w:r>
        <w:r w:rsidRPr="004A1AF8">
          <w:rPr>
            <w:sz w:val="18"/>
            <w:rPrChange w:id="9090" w:author="shorny" w:date="2014-06-09T18:35:00Z">
              <w:rPr/>
            </w:rPrChange>
          </w:rPr>
          <w:t xml:space="preserve"> </w:t>
        </w:r>
        <w:r w:rsidRPr="004A1AF8">
          <w:rPr>
            <w:rStyle w:val="keyword1"/>
            <w:sz w:val="18"/>
            <w:rPrChange w:id="9091" w:author="shorny" w:date="2014-06-09T18:35:00Z">
              <w:rPr>
                <w:rStyle w:val="keyword1"/>
              </w:rPr>
            </w:rPrChange>
          </w:rPr>
          <w:t>TABLE</w:t>
        </w:r>
        <w:r w:rsidRPr="004A1AF8">
          <w:rPr>
            <w:sz w:val="18"/>
            <w:rPrChange w:id="9092" w:author="shorny" w:date="2014-06-09T18:35:00Z">
              <w:rPr/>
            </w:rPrChange>
          </w:rPr>
          <w:t xml:space="preserve"> `University Staff Member_Research Area2` </w:t>
        </w:r>
      </w:ins>
    </w:p>
    <w:p w14:paraId="23D4FA82" w14:textId="77777777" w:rsidR="004A1AF8" w:rsidRPr="004A1AF8" w:rsidRDefault="004A1AF8">
      <w:pPr>
        <w:pStyle w:val="HTMLPreformatted"/>
        <w:divId w:val="364595370"/>
        <w:rPr>
          <w:ins w:id="9093" w:author="shorny" w:date="2014-06-09T18:35:00Z"/>
          <w:sz w:val="18"/>
          <w:rPrChange w:id="9094" w:author="shorny" w:date="2014-06-09T18:35:00Z">
            <w:rPr>
              <w:ins w:id="9095" w:author="shorny" w:date="2014-06-09T18:35:00Z"/>
            </w:rPr>
          </w:rPrChange>
        </w:rPr>
      </w:pPr>
      <w:ins w:id="9096" w:author="shorny" w:date="2014-06-09T18:35:00Z">
        <w:r w:rsidRPr="004A1AF8">
          <w:rPr>
            <w:sz w:val="18"/>
            <w:rPrChange w:id="9097" w:author="shorny" w:date="2014-06-09T18:35:00Z">
              <w:rPr/>
            </w:rPrChange>
          </w:rPr>
          <w:t xml:space="preserve">    </w:t>
        </w:r>
        <w:r w:rsidRPr="004A1AF8">
          <w:rPr>
            <w:rStyle w:val="keyword1"/>
            <w:sz w:val="18"/>
            <w:rPrChange w:id="9098" w:author="shorny" w:date="2014-06-09T18:35:00Z">
              <w:rPr>
                <w:rStyle w:val="keyword1"/>
              </w:rPr>
            </w:rPrChange>
          </w:rPr>
          <w:t>TO</w:t>
        </w:r>
        <w:r w:rsidRPr="004A1AF8">
          <w:rPr>
            <w:sz w:val="18"/>
            <w:rPrChange w:id="9099" w:author="shorny" w:date="2014-06-09T18:35:00Z">
              <w:rPr/>
            </w:rPrChange>
          </w:rPr>
          <w:t xml:space="preserve"> p_staffID;</w:t>
        </w:r>
      </w:ins>
    </w:p>
    <w:p w14:paraId="3C9B1C20" w14:textId="77777777" w:rsidR="004A1AF8" w:rsidRPr="004A1AF8" w:rsidRDefault="004A1AF8">
      <w:pPr>
        <w:pStyle w:val="HTMLPreformatted"/>
        <w:divId w:val="364595370"/>
        <w:rPr>
          <w:ins w:id="9100" w:author="shorny" w:date="2014-06-09T18:35:00Z"/>
          <w:sz w:val="18"/>
          <w:rPrChange w:id="9101" w:author="shorny" w:date="2014-06-09T18:35:00Z">
            <w:rPr>
              <w:ins w:id="9102" w:author="shorny" w:date="2014-06-09T18:35:00Z"/>
            </w:rPr>
          </w:rPrChange>
        </w:rPr>
      </w:pPr>
    </w:p>
    <w:p w14:paraId="2592DBBB" w14:textId="77777777" w:rsidR="004A1AF8" w:rsidRPr="004A1AF8" w:rsidRDefault="004A1AF8">
      <w:pPr>
        <w:pStyle w:val="HTMLPreformatted"/>
        <w:divId w:val="364595370"/>
        <w:rPr>
          <w:ins w:id="9103" w:author="shorny" w:date="2014-06-09T18:35:00Z"/>
          <w:sz w:val="18"/>
          <w:rPrChange w:id="9104" w:author="shorny" w:date="2014-06-09T18:35:00Z">
            <w:rPr>
              <w:ins w:id="9105" w:author="shorny" w:date="2014-06-09T18:35:00Z"/>
            </w:rPr>
          </w:rPrChange>
        </w:rPr>
      </w:pPr>
      <w:ins w:id="9106" w:author="shorny" w:date="2014-06-09T18:35:00Z">
        <w:r w:rsidRPr="004A1AF8">
          <w:rPr>
            <w:rStyle w:val="keyword1"/>
            <w:sz w:val="18"/>
            <w:rPrChange w:id="9107" w:author="shorny" w:date="2014-06-09T18:35:00Z">
              <w:rPr>
                <w:rStyle w:val="keyword1"/>
              </w:rPr>
            </w:rPrChange>
          </w:rPr>
          <w:t>END</w:t>
        </w:r>
        <w:r w:rsidRPr="004A1AF8">
          <w:rPr>
            <w:sz w:val="18"/>
            <w:rPrChange w:id="9108" w:author="shorny" w:date="2014-06-09T18:35:00Z">
              <w:rPr/>
            </w:rPrChange>
          </w:rPr>
          <w:t xml:space="preserve"> $$</w:t>
        </w:r>
      </w:ins>
    </w:p>
    <w:p w14:paraId="0E046230" w14:textId="77777777" w:rsidR="004A1AF8" w:rsidRPr="004A1AF8" w:rsidRDefault="004A1AF8">
      <w:pPr>
        <w:pStyle w:val="HTMLPreformatted"/>
        <w:divId w:val="364595370"/>
        <w:rPr>
          <w:ins w:id="9109" w:author="shorny" w:date="2014-06-09T18:35:00Z"/>
          <w:sz w:val="18"/>
          <w:rPrChange w:id="9110" w:author="shorny" w:date="2014-06-09T18:35:00Z">
            <w:rPr>
              <w:ins w:id="9111" w:author="shorny" w:date="2014-06-09T18:35:00Z"/>
            </w:rPr>
          </w:rPrChange>
        </w:rPr>
      </w:pPr>
    </w:p>
    <w:p w14:paraId="59378954" w14:textId="77777777" w:rsidR="004A1AF8" w:rsidRPr="004A1AF8" w:rsidRDefault="004A1AF8">
      <w:pPr>
        <w:pStyle w:val="HTMLPreformatted"/>
        <w:divId w:val="364595370"/>
        <w:rPr>
          <w:ins w:id="9112" w:author="shorny" w:date="2014-06-09T18:35:00Z"/>
          <w:sz w:val="18"/>
          <w:rPrChange w:id="9113" w:author="shorny" w:date="2014-06-09T18:35:00Z">
            <w:rPr>
              <w:ins w:id="9114" w:author="shorny" w:date="2014-06-09T18:35:00Z"/>
            </w:rPr>
          </w:rPrChange>
        </w:rPr>
      </w:pPr>
      <w:ins w:id="9115" w:author="shorny" w:date="2014-06-09T18:35:00Z">
        <w:r w:rsidRPr="004A1AF8">
          <w:rPr>
            <w:sz w:val="18"/>
            <w:rPrChange w:id="9116" w:author="shorny" w:date="2014-06-09T18:35:00Z">
              <w:rPr/>
            </w:rPrChange>
          </w:rPr>
          <w:t>DELIMITER ;</w:t>
        </w:r>
      </w:ins>
    </w:p>
    <w:p w14:paraId="429C36B4" w14:textId="77777777" w:rsidR="004A1AF8" w:rsidRDefault="004A1AF8">
      <w:pPr>
        <w:pStyle w:val="HTMLPreformatted"/>
        <w:divId w:val="364595370"/>
        <w:rPr>
          <w:ins w:id="9117" w:author="shorny" w:date="2014-06-09T18:35:00Z"/>
        </w:rPr>
      </w:pPr>
    </w:p>
    <w:p w14:paraId="517F24FF" w14:textId="77777777" w:rsidR="004A1AF8" w:rsidRPr="004A1AF8" w:rsidRDefault="004A1AF8">
      <w:pPr>
        <w:rPr>
          <w:ins w:id="9118" w:author="shorny" w:date="2014-06-09T17:35:00Z"/>
          <w:lang w:eastAsia="en-AU"/>
          <w:rPrChange w:id="9119" w:author="shorny" w:date="2014-06-09T18:34:00Z">
            <w:rPr>
              <w:ins w:id="9120" w:author="shorny" w:date="2014-06-09T17:35:00Z"/>
            </w:rPr>
          </w:rPrChange>
        </w:rPr>
        <w:pPrChange w:id="9121" w:author="shorny" w:date="2014-06-09T18:34:00Z">
          <w:pPr>
            <w:pStyle w:val="Heading1"/>
            <w:numPr>
              <w:numId w:val="17"/>
            </w:numPr>
          </w:pPr>
        </w:pPrChange>
      </w:pPr>
    </w:p>
    <w:p w14:paraId="46317166" w14:textId="62752BB6" w:rsidR="00EA1F1A" w:rsidRDefault="00EA1F1A">
      <w:pPr>
        <w:pStyle w:val="Heading2"/>
        <w:rPr>
          <w:ins w:id="9122" w:author="shorny" w:date="2014-06-09T18:35:00Z"/>
        </w:rPr>
        <w:pPrChange w:id="9123" w:author="shorny" w:date="2014-06-09T17:37:00Z">
          <w:pPr>
            <w:pStyle w:val="Heading1"/>
            <w:numPr>
              <w:numId w:val="17"/>
            </w:numPr>
          </w:pPr>
        </w:pPrChange>
      </w:pPr>
      <w:bookmarkStart w:id="9124" w:name="_Toc390273936"/>
      <w:ins w:id="9125" w:author="shorny" w:date="2014-06-09T17:37:00Z">
        <w:r>
          <w:t xml:space="preserve">Create </w:t>
        </w:r>
      </w:ins>
      <w:ins w:id="9126" w:author="shorny" w:date="2014-06-09T17:38:00Z">
        <w:r w:rsidR="00E85868">
          <w:t>triggers for tracking changes and enforcing constraints</w:t>
        </w:r>
      </w:ins>
      <w:bookmarkEnd w:id="9124"/>
    </w:p>
    <w:p w14:paraId="06C94771" w14:textId="77777777" w:rsidR="00564129" w:rsidRDefault="00564129">
      <w:pPr>
        <w:pStyle w:val="HTMLPreformatted"/>
        <w:divId w:val="1477987617"/>
        <w:rPr>
          <w:ins w:id="9127" w:author="shorny" w:date="2014-06-09T18:38:00Z"/>
        </w:rPr>
      </w:pPr>
    </w:p>
    <w:p w14:paraId="72C65ED6" w14:textId="77777777" w:rsidR="00564129" w:rsidRPr="00564129" w:rsidRDefault="00564129">
      <w:pPr>
        <w:pStyle w:val="HTMLPreformatted"/>
        <w:divId w:val="1477987617"/>
        <w:rPr>
          <w:ins w:id="9128" w:author="shorny" w:date="2014-06-09T18:38:00Z"/>
          <w:rStyle w:val="comment1"/>
          <w:sz w:val="18"/>
          <w:rPrChange w:id="9129" w:author="shorny" w:date="2014-06-09T18:38:00Z">
            <w:rPr>
              <w:ins w:id="9130" w:author="shorny" w:date="2014-06-09T18:38:00Z"/>
              <w:rStyle w:val="comment1"/>
            </w:rPr>
          </w:rPrChange>
        </w:rPr>
      </w:pPr>
      <w:ins w:id="9131" w:author="shorny" w:date="2014-06-09T18:38:00Z">
        <w:r w:rsidRPr="00564129">
          <w:rPr>
            <w:rStyle w:val="comment1"/>
            <w:sz w:val="18"/>
            <w:rPrChange w:id="9132" w:author="shorny" w:date="2014-06-09T18:38:00Z">
              <w:rPr>
                <w:rStyle w:val="comment1"/>
              </w:rPr>
            </w:rPrChange>
          </w:rPr>
          <w:t>-- ------------------------------------------------------------------------------</w:t>
        </w:r>
      </w:ins>
    </w:p>
    <w:p w14:paraId="3F313F10" w14:textId="77777777" w:rsidR="00564129" w:rsidRPr="00564129" w:rsidRDefault="00564129">
      <w:pPr>
        <w:pStyle w:val="HTMLPreformatted"/>
        <w:divId w:val="1477987617"/>
        <w:rPr>
          <w:ins w:id="9133" w:author="shorny" w:date="2014-06-09T18:38:00Z"/>
          <w:rStyle w:val="comment1"/>
          <w:sz w:val="18"/>
          <w:rPrChange w:id="9134" w:author="shorny" w:date="2014-06-09T18:38:00Z">
            <w:rPr>
              <w:ins w:id="9135" w:author="shorny" w:date="2014-06-09T18:38:00Z"/>
              <w:rStyle w:val="comment1"/>
            </w:rPr>
          </w:rPrChange>
        </w:rPr>
      </w:pPr>
      <w:ins w:id="9136" w:author="shorny" w:date="2014-06-09T18:38:00Z">
        <w:r w:rsidRPr="00564129">
          <w:rPr>
            <w:rStyle w:val="comment1"/>
            <w:sz w:val="18"/>
            <w:rPrChange w:id="9137" w:author="shorny" w:date="2014-06-09T18:38:00Z">
              <w:rPr>
                <w:rStyle w:val="comment1"/>
              </w:rPr>
            </w:rPrChange>
          </w:rPr>
          <w:t>-- Create triggers for logging and constraint checking</w:t>
        </w:r>
      </w:ins>
    </w:p>
    <w:p w14:paraId="5F4D244C" w14:textId="77777777" w:rsidR="00564129" w:rsidRPr="00564129" w:rsidRDefault="00564129">
      <w:pPr>
        <w:pStyle w:val="HTMLPreformatted"/>
        <w:divId w:val="1477987617"/>
        <w:rPr>
          <w:ins w:id="9138" w:author="shorny" w:date="2014-06-09T18:38:00Z"/>
          <w:sz w:val="18"/>
          <w:rPrChange w:id="9139" w:author="shorny" w:date="2014-06-09T18:38:00Z">
            <w:rPr>
              <w:ins w:id="9140" w:author="shorny" w:date="2014-06-09T18:38:00Z"/>
            </w:rPr>
          </w:rPrChange>
        </w:rPr>
      </w:pPr>
    </w:p>
    <w:p w14:paraId="2D766F7F" w14:textId="77777777" w:rsidR="00564129" w:rsidRPr="00564129" w:rsidRDefault="00564129">
      <w:pPr>
        <w:pStyle w:val="HTMLPreformatted"/>
        <w:divId w:val="1477987617"/>
        <w:rPr>
          <w:ins w:id="9141" w:author="shorny" w:date="2014-06-09T18:38:00Z"/>
          <w:rStyle w:val="comment1"/>
          <w:sz w:val="18"/>
          <w:rPrChange w:id="9142" w:author="shorny" w:date="2014-06-09T18:38:00Z">
            <w:rPr>
              <w:ins w:id="9143" w:author="shorny" w:date="2014-06-09T18:38:00Z"/>
              <w:rStyle w:val="comment1"/>
            </w:rPr>
          </w:rPrChange>
        </w:rPr>
      </w:pPr>
      <w:ins w:id="9144" w:author="shorny" w:date="2014-06-09T18:38:00Z">
        <w:r w:rsidRPr="00564129">
          <w:rPr>
            <w:rStyle w:val="comment1"/>
            <w:sz w:val="18"/>
            <w:rPrChange w:id="9145" w:author="shorny" w:date="2014-06-09T18:38:00Z">
              <w:rPr>
                <w:rStyle w:val="comment1"/>
              </w:rPr>
            </w:rPrChange>
          </w:rPr>
          <w:t>-- ------------------------------------------------------------------------------</w:t>
        </w:r>
      </w:ins>
    </w:p>
    <w:p w14:paraId="33A02697" w14:textId="77777777" w:rsidR="00564129" w:rsidRPr="00564129" w:rsidRDefault="00564129">
      <w:pPr>
        <w:pStyle w:val="HTMLPreformatted"/>
        <w:divId w:val="1477987617"/>
        <w:rPr>
          <w:ins w:id="9146" w:author="shorny" w:date="2014-06-09T18:38:00Z"/>
          <w:rStyle w:val="comment1"/>
          <w:sz w:val="18"/>
          <w:rPrChange w:id="9147" w:author="shorny" w:date="2014-06-09T18:38:00Z">
            <w:rPr>
              <w:ins w:id="9148" w:author="shorny" w:date="2014-06-09T18:38:00Z"/>
              <w:rStyle w:val="comment1"/>
            </w:rPr>
          </w:rPrChange>
        </w:rPr>
      </w:pPr>
      <w:ins w:id="9149" w:author="shorny" w:date="2014-06-09T18:38:00Z">
        <w:r w:rsidRPr="00564129">
          <w:rPr>
            <w:rStyle w:val="comment1"/>
            <w:sz w:val="18"/>
            <w:rPrChange w:id="9150" w:author="shorny" w:date="2014-06-09T18:38:00Z">
              <w:rPr>
                <w:rStyle w:val="comment1"/>
              </w:rPr>
            </w:rPrChange>
          </w:rPr>
          <w:t>-- Make sure there's only ever one primary supervisor for each application</w:t>
        </w:r>
      </w:ins>
    </w:p>
    <w:p w14:paraId="21F54553" w14:textId="77777777" w:rsidR="00564129" w:rsidRPr="00564129" w:rsidRDefault="00564129">
      <w:pPr>
        <w:pStyle w:val="HTMLPreformatted"/>
        <w:divId w:val="1477987617"/>
        <w:rPr>
          <w:ins w:id="9151" w:author="shorny" w:date="2014-06-09T18:38:00Z"/>
          <w:sz w:val="18"/>
          <w:rPrChange w:id="9152" w:author="shorny" w:date="2014-06-09T18:38:00Z">
            <w:rPr>
              <w:ins w:id="9153" w:author="shorny" w:date="2014-06-09T18:38:00Z"/>
            </w:rPr>
          </w:rPrChange>
        </w:rPr>
      </w:pPr>
    </w:p>
    <w:p w14:paraId="59714C28" w14:textId="77777777" w:rsidR="00564129" w:rsidRPr="00564129" w:rsidRDefault="00564129">
      <w:pPr>
        <w:pStyle w:val="HTMLPreformatted"/>
        <w:divId w:val="1477987617"/>
        <w:rPr>
          <w:ins w:id="9154" w:author="shorny" w:date="2014-06-09T18:38:00Z"/>
          <w:sz w:val="18"/>
          <w:rPrChange w:id="9155" w:author="shorny" w:date="2014-06-09T18:38:00Z">
            <w:rPr>
              <w:ins w:id="9156" w:author="shorny" w:date="2014-06-09T18:38:00Z"/>
            </w:rPr>
          </w:rPrChange>
        </w:rPr>
      </w:pPr>
      <w:ins w:id="9157" w:author="shorny" w:date="2014-06-09T18:38:00Z">
        <w:r w:rsidRPr="00564129">
          <w:rPr>
            <w:sz w:val="18"/>
            <w:rPrChange w:id="9158" w:author="shorny" w:date="2014-06-09T18:38:00Z">
              <w:rPr/>
            </w:rPrChange>
          </w:rPr>
          <w:t>DELIMITER $$</w:t>
        </w:r>
      </w:ins>
    </w:p>
    <w:p w14:paraId="6A836D8D" w14:textId="77777777" w:rsidR="00564129" w:rsidRPr="00564129" w:rsidRDefault="00564129">
      <w:pPr>
        <w:pStyle w:val="HTMLPreformatted"/>
        <w:divId w:val="1477987617"/>
        <w:rPr>
          <w:ins w:id="9159" w:author="shorny" w:date="2014-06-09T18:38:00Z"/>
          <w:sz w:val="18"/>
          <w:rPrChange w:id="9160" w:author="shorny" w:date="2014-06-09T18:38:00Z">
            <w:rPr>
              <w:ins w:id="9161" w:author="shorny" w:date="2014-06-09T18:38:00Z"/>
            </w:rPr>
          </w:rPrChange>
        </w:rPr>
      </w:pPr>
    </w:p>
    <w:p w14:paraId="4F0E9DF4" w14:textId="77777777" w:rsidR="00564129" w:rsidRPr="00564129" w:rsidRDefault="00564129">
      <w:pPr>
        <w:pStyle w:val="HTMLPreformatted"/>
        <w:divId w:val="1477987617"/>
        <w:rPr>
          <w:ins w:id="9162" w:author="shorny" w:date="2014-06-09T18:38:00Z"/>
          <w:sz w:val="18"/>
          <w:rPrChange w:id="9163" w:author="shorny" w:date="2014-06-09T18:38:00Z">
            <w:rPr>
              <w:ins w:id="9164" w:author="shorny" w:date="2014-06-09T18:38:00Z"/>
            </w:rPr>
          </w:rPrChange>
        </w:rPr>
      </w:pPr>
      <w:ins w:id="9165" w:author="shorny" w:date="2014-06-09T18:38:00Z">
        <w:r w:rsidRPr="00564129">
          <w:rPr>
            <w:rStyle w:val="keyword1"/>
            <w:sz w:val="18"/>
            <w:rPrChange w:id="9166" w:author="shorny" w:date="2014-06-09T18:38:00Z">
              <w:rPr>
                <w:rStyle w:val="keyword1"/>
              </w:rPr>
            </w:rPrChange>
          </w:rPr>
          <w:lastRenderedPageBreak/>
          <w:t>DROP</w:t>
        </w:r>
        <w:r w:rsidRPr="00564129">
          <w:rPr>
            <w:sz w:val="18"/>
            <w:rPrChange w:id="9167" w:author="shorny" w:date="2014-06-09T18:38:00Z">
              <w:rPr/>
            </w:rPrChange>
          </w:rPr>
          <w:t xml:space="preserve"> </w:t>
        </w:r>
        <w:r w:rsidRPr="00564129">
          <w:rPr>
            <w:rStyle w:val="keyword1"/>
            <w:sz w:val="18"/>
            <w:rPrChange w:id="9168" w:author="shorny" w:date="2014-06-09T18:38:00Z">
              <w:rPr>
                <w:rStyle w:val="keyword1"/>
              </w:rPr>
            </w:rPrChange>
          </w:rPr>
          <w:t>TRIGGER</w:t>
        </w:r>
        <w:r w:rsidRPr="00564129">
          <w:rPr>
            <w:sz w:val="18"/>
            <w:rPrChange w:id="9169" w:author="shorny" w:date="2014-06-09T18:38:00Z">
              <w:rPr/>
            </w:rPrChange>
          </w:rPr>
          <w:t xml:space="preserve"> </w:t>
        </w:r>
        <w:r w:rsidRPr="00564129">
          <w:rPr>
            <w:rStyle w:val="function-name1"/>
            <w:sz w:val="18"/>
            <w:rPrChange w:id="9170" w:author="shorny" w:date="2014-06-09T18:38:00Z">
              <w:rPr>
                <w:rStyle w:val="function-name1"/>
              </w:rPr>
            </w:rPrChange>
          </w:rPr>
          <w:t>IF</w:t>
        </w:r>
        <w:r w:rsidRPr="00564129">
          <w:rPr>
            <w:sz w:val="18"/>
            <w:rPrChange w:id="9171" w:author="shorny" w:date="2014-06-09T18:38:00Z">
              <w:rPr/>
            </w:rPrChange>
          </w:rPr>
          <w:t xml:space="preserve"> </w:t>
        </w:r>
        <w:r w:rsidRPr="00564129">
          <w:rPr>
            <w:rStyle w:val="keyword1"/>
            <w:sz w:val="18"/>
            <w:rPrChange w:id="9172" w:author="shorny" w:date="2014-06-09T18:38:00Z">
              <w:rPr>
                <w:rStyle w:val="keyword1"/>
              </w:rPr>
            </w:rPrChange>
          </w:rPr>
          <w:t>EXISTS</w:t>
        </w:r>
        <w:r w:rsidRPr="00564129">
          <w:rPr>
            <w:sz w:val="18"/>
            <w:rPrChange w:id="9173" w:author="shorny" w:date="2014-06-09T18:38:00Z">
              <w:rPr/>
            </w:rPrChange>
          </w:rPr>
          <w:t xml:space="preserve"> checkPrimSuper $$ </w:t>
        </w:r>
      </w:ins>
    </w:p>
    <w:p w14:paraId="7ECE6A69" w14:textId="77777777" w:rsidR="00564129" w:rsidRPr="00564129" w:rsidRDefault="00564129">
      <w:pPr>
        <w:pStyle w:val="HTMLPreformatted"/>
        <w:divId w:val="1477987617"/>
        <w:rPr>
          <w:ins w:id="9174" w:author="shorny" w:date="2014-06-09T18:38:00Z"/>
          <w:sz w:val="18"/>
          <w:rPrChange w:id="9175" w:author="shorny" w:date="2014-06-09T18:38:00Z">
            <w:rPr>
              <w:ins w:id="9176" w:author="shorny" w:date="2014-06-09T18:38:00Z"/>
            </w:rPr>
          </w:rPrChange>
        </w:rPr>
      </w:pPr>
      <w:ins w:id="9177" w:author="shorny" w:date="2014-06-09T18:38:00Z">
        <w:r w:rsidRPr="00564129">
          <w:rPr>
            <w:rStyle w:val="keyword1"/>
            <w:sz w:val="18"/>
            <w:rPrChange w:id="9178" w:author="shorny" w:date="2014-06-09T18:38:00Z">
              <w:rPr>
                <w:rStyle w:val="keyword1"/>
              </w:rPr>
            </w:rPrChange>
          </w:rPr>
          <w:t>CREATE</w:t>
        </w:r>
        <w:r w:rsidRPr="00564129">
          <w:rPr>
            <w:sz w:val="18"/>
            <w:rPrChange w:id="9179" w:author="shorny" w:date="2014-06-09T18:38:00Z">
              <w:rPr/>
            </w:rPrChange>
          </w:rPr>
          <w:t xml:space="preserve"> </w:t>
        </w:r>
        <w:r w:rsidRPr="00564129">
          <w:rPr>
            <w:rStyle w:val="keyword1"/>
            <w:sz w:val="18"/>
            <w:rPrChange w:id="9180" w:author="shorny" w:date="2014-06-09T18:38:00Z">
              <w:rPr>
                <w:rStyle w:val="keyword1"/>
              </w:rPr>
            </w:rPrChange>
          </w:rPr>
          <w:t>TRIGGER</w:t>
        </w:r>
        <w:r w:rsidRPr="00564129">
          <w:rPr>
            <w:sz w:val="18"/>
            <w:rPrChange w:id="9181" w:author="shorny" w:date="2014-06-09T18:38:00Z">
              <w:rPr/>
            </w:rPrChange>
          </w:rPr>
          <w:t xml:space="preserve"> </w:t>
        </w:r>
        <w:r w:rsidRPr="00564129">
          <w:rPr>
            <w:rStyle w:val="function-name1"/>
            <w:sz w:val="18"/>
            <w:rPrChange w:id="9182" w:author="shorny" w:date="2014-06-09T18:38:00Z">
              <w:rPr>
                <w:rStyle w:val="function-name1"/>
              </w:rPr>
            </w:rPrChange>
          </w:rPr>
          <w:t>checkPrimSuper</w:t>
        </w:r>
        <w:r w:rsidRPr="00564129">
          <w:rPr>
            <w:sz w:val="18"/>
            <w:rPrChange w:id="9183" w:author="shorny" w:date="2014-06-09T18:38:00Z">
              <w:rPr/>
            </w:rPrChange>
          </w:rPr>
          <w:t xml:space="preserve"> </w:t>
        </w:r>
        <w:r w:rsidRPr="00564129">
          <w:rPr>
            <w:rStyle w:val="keyword1"/>
            <w:sz w:val="18"/>
            <w:rPrChange w:id="9184" w:author="shorny" w:date="2014-06-09T18:38:00Z">
              <w:rPr>
                <w:rStyle w:val="keyword1"/>
              </w:rPr>
            </w:rPrChange>
          </w:rPr>
          <w:t>BEFORE</w:t>
        </w:r>
        <w:r w:rsidRPr="00564129">
          <w:rPr>
            <w:sz w:val="18"/>
            <w:rPrChange w:id="9185" w:author="shorny" w:date="2014-06-09T18:38:00Z">
              <w:rPr/>
            </w:rPrChange>
          </w:rPr>
          <w:t xml:space="preserve"> </w:t>
        </w:r>
        <w:r w:rsidRPr="00564129">
          <w:rPr>
            <w:rStyle w:val="keyword1"/>
            <w:sz w:val="18"/>
            <w:rPrChange w:id="9186" w:author="shorny" w:date="2014-06-09T18:38:00Z">
              <w:rPr>
                <w:rStyle w:val="keyword1"/>
              </w:rPr>
            </w:rPrChange>
          </w:rPr>
          <w:t>INSERT</w:t>
        </w:r>
        <w:r w:rsidRPr="00564129">
          <w:rPr>
            <w:sz w:val="18"/>
            <w:rPrChange w:id="9187" w:author="shorny" w:date="2014-06-09T18:38:00Z">
              <w:rPr/>
            </w:rPrChange>
          </w:rPr>
          <w:t xml:space="preserve"> </w:t>
        </w:r>
        <w:r w:rsidRPr="00564129">
          <w:rPr>
            <w:rStyle w:val="keyword1"/>
            <w:sz w:val="18"/>
            <w:rPrChange w:id="9188" w:author="shorny" w:date="2014-06-09T18:38:00Z">
              <w:rPr>
                <w:rStyle w:val="keyword1"/>
              </w:rPr>
            </w:rPrChange>
          </w:rPr>
          <w:t>ON</w:t>
        </w:r>
        <w:r w:rsidRPr="00564129">
          <w:rPr>
            <w:sz w:val="18"/>
            <w:rPrChange w:id="9189" w:author="shorny" w:date="2014-06-09T18:38:00Z">
              <w:rPr/>
            </w:rPrChange>
          </w:rPr>
          <w:t xml:space="preserve"> `Supervise </w:t>
        </w:r>
        <w:r w:rsidRPr="00564129">
          <w:rPr>
            <w:rStyle w:val="keyword1"/>
            <w:sz w:val="18"/>
            <w:rPrChange w:id="9190" w:author="shorny" w:date="2014-06-09T18:38:00Z">
              <w:rPr>
                <w:rStyle w:val="keyword1"/>
              </w:rPr>
            </w:rPrChange>
          </w:rPr>
          <w:t>as</w:t>
        </w:r>
        <w:r w:rsidRPr="00564129">
          <w:rPr>
            <w:sz w:val="18"/>
            <w:rPrChange w:id="9191" w:author="shorny" w:date="2014-06-09T18:38:00Z">
              <w:rPr/>
            </w:rPrChange>
          </w:rPr>
          <w:t>`</w:t>
        </w:r>
      </w:ins>
    </w:p>
    <w:p w14:paraId="4FD53701" w14:textId="77777777" w:rsidR="00564129" w:rsidRPr="00564129" w:rsidRDefault="00564129">
      <w:pPr>
        <w:pStyle w:val="HTMLPreformatted"/>
        <w:divId w:val="1477987617"/>
        <w:rPr>
          <w:ins w:id="9192" w:author="shorny" w:date="2014-06-09T18:38:00Z"/>
          <w:sz w:val="18"/>
          <w:rPrChange w:id="9193" w:author="shorny" w:date="2014-06-09T18:38:00Z">
            <w:rPr>
              <w:ins w:id="9194" w:author="shorny" w:date="2014-06-09T18:38:00Z"/>
            </w:rPr>
          </w:rPrChange>
        </w:rPr>
      </w:pPr>
      <w:ins w:id="9195" w:author="shorny" w:date="2014-06-09T18:38:00Z">
        <w:r w:rsidRPr="00564129">
          <w:rPr>
            <w:rStyle w:val="keyword1"/>
            <w:sz w:val="18"/>
            <w:rPrChange w:id="9196" w:author="shorny" w:date="2014-06-09T18:38:00Z">
              <w:rPr>
                <w:rStyle w:val="keyword1"/>
              </w:rPr>
            </w:rPrChange>
          </w:rPr>
          <w:t>FOR</w:t>
        </w:r>
        <w:r w:rsidRPr="00564129">
          <w:rPr>
            <w:sz w:val="18"/>
            <w:rPrChange w:id="9197" w:author="shorny" w:date="2014-06-09T18:38:00Z">
              <w:rPr/>
            </w:rPrChange>
          </w:rPr>
          <w:t xml:space="preserve"> </w:t>
        </w:r>
        <w:r w:rsidRPr="00564129">
          <w:rPr>
            <w:rStyle w:val="keyword1"/>
            <w:sz w:val="18"/>
            <w:rPrChange w:id="9198" w:author="shorny" w:date="2014-06-09T18:38:00Z">
              <w:rPr>
                <w:rStyle w:val="keyword1"/>
              </w:rPr>
            </w:rPrChange>
          </w:rPr>
          <w:t>EACH</w:t>
        </w:r>
        <w:r w:rsidRPr="00564129">
          <w:rPr>
            <w:sz w:val="18"/>
            <w:rPrChange w:id="9199" w:author="shorny" w:date="2014-06-09T18:38:00Z">
              <w:rPr/>
            </w:rPrChange>
          </w:rPr>
          <w:t xml:space="preserve"> </w:t>
        </w:r>
        <w:r w:rsidRPr="00564129">
          <w:rPr>
            <w:rStyle w:val="type1"/>
            <w:sz w:val="18"/>
            <w:rPrChange w:id="9200" w:author="shorny" w:date="2014-06-09T18:38:00Z">
              <w:rPr>
                <w:rStyle w:val="type1"/>
              </w:rPr>
            </w:rPrChange>
          </w:rPr>
          <w:t>ROW</w:t>
        </w:r>
      </w:ins>
    </w:p>
    <w:p w14:paraId="41ABFAC1" w14:textId="77777777" w:rsidR="00564129" w:rsidRPr="00564129" w:rsidRDefault="00564129">
      <w:pPr>
        <w:pStyle w:val="HTMLPreformatted"/>
        <w:divId w:val="1477987617"/>
        <w:rPr>
          <w:ins w:id="9201" w:author="shorny" w:date="2014-06-09T18:38:00Z"/>
          <w:sz w:val="18"/>
          <w:rPrChange w:id="9202" w:author="shorny" w:date="2014-06-09T18:38:00Z">
            <w:rPr>
              <w:ins w:id="9203" w:author="shorny" w:date="2014-06-09T18:38:00Z"/>
            </w:rPr>
          </w:rPrChange>
        </w:rPr>
      </w:pPr>
      <w:ins w:id="9204" w:author="shorny" w:date="2014-06-09T18:38:00Z">
        <w:r w:rsidRPr="00564129">
          <w:rPr>
            <w:rStyle w:val="keyword1"/>
            <w:sz w:val="18"/>
            <w:rPrChange w:id="9205" w:author="shorny" w:date="2014-06-09T18:38:00Z">
              <w:rPr>
                <w:rStyle w:val="keyword1"/>
              </w:rPr>
            </w:rPrChange>
          </w:rPr>
          <w:t>BEGIN</w:t>
        </w:r>
      </w:ins>
    </w:p>
    <w:p w14:paraId="7DBF8C56" w14:textId="77777777" w:rsidR="00564129" w:rsidRPr="00564129" w:rsidRDefault="00564129">
      <w:pPr>
        <w:pStyle w:val="HTMLPreformatted"/>
        <w:divId w:val="1477987617"/>
        <w:rPr>
          <w:ins w:id="9206" w:author="shorny" w:date="2014-06-09T18:38:00Z"/>
          <w:sz w:val="18"/>
          <w:rPrChange w:id="9207" w:author="shorny" w:date="2014-06-09T18:38:00Z">
            <w:rPr>
              <w:ins w:id="9208" w:author="shorny" w:date="2014-06-09T18:38:00Z"/>
            </w:rPr>
          </w:rPrChange>
        </w:rPr>
      </w:pPr>
      <w:ins w:id="9209" w:author="shorny" w:date="2014-06-09T18:38:00Z">
        <w:r w:rsidRPr="00564129">
          <w:rPr>
            <w:sz w:val="18"/>
            <w:rPrChange w:id="9210" w:author="shorny" w:date="2014-06-09T18:38:00Z">
              <w:rPr/>
            </w:rPrChange>
          </w:rPr>
          <w:t xml:space="preserve">  </w:t>
        </w:r>
        <w:r w:rsidRPr="00564129">
          <w:rPr>
            <w:rStyle w:val="keyword1"/>
            <w:sz w:val="18"/>
            <w:rPrChange w:id="9211" w:author="shorny" w:date="2014-06-09T18:38:00Z">
              <w:rPr>
                <w:rStyle w:val="keyword1"/>
              </w:rPr>
            </w:rPrChange>
          </w:rPr>
          <w:t>DECLARE</w:t>
        </w:r>
        <w:r w:rsidRPr="00564129">
          <w:rPr>
            <w:sz w:val="18"/>
            <w:rPrChange w:id="9212" w:author="shorny" w:date="2014-06-09T18:38:00Z">
              <w:rPr/>
            </w:rPrChange>
          </w:rPr>
          <w:t xml:space="preserve"> existingCount </w:t>
        </w:r>
        <w:r w:rsidRPr="00564129">
          <w:rPr>
            <w:rStyle w:val="type1"/>
            <w:sz w:val="18"/>
            <w:rPrChange w:id="9213" w:author="shorny" w:date="2014-06-09T18:38:00Z">
              <w:rPr>
                <w:rStyle w:val="type1"/>
              </w:rPr>
            </w:rPrChange>
          </w:rPr>
          <w:t>int</w:t>
        </w:r>
        <w:r w:rsidRPr="00564129">
          <w:rPr>
            <w:sz w:val="18"/>
            <w:rPrChange w:id="9214" w:author="shorny" w:date="2014-06-09T18:38:00Z">
              <w:rPr/>
            </w:rPrChange>
          </w:rPr>
          <w:t xml:space="preserve"> </w:t>
        </w:r>
        <w:r w:rsidRPr="00564129">
          <w:rPr>
            <w:rStyle w:val="keyword1"/>
            <w:sz w:val="18"/>
            <w:rPrChange w:id="9215" w:author="shorny" w:date="2014-06-09T18:38:00Z">
              <w:rPr>
                <w:rStyle w:val="keyword1"/>
              </w:rPr>
            </w:rPrChange>
          </w:rPr>
          <w:t>default</w:t>
        </w:r>
        <w:r w:rsidRPr="00564129">
          <w:rPr>
            <w:sz w:val="18"/>
            <w:rPrChange w:id="9216" w:author="shorny" w:date="2014-06-09T18:38:00Z">
              <w:rPr/>
            </w:rPrChange>
          </w:rPr>
          <w:t xml:space="preserve"> 0;</w:t>
        </w:r>
      </w:ins>
    </w:p>
    <w:p w14:paraId="3877B15C" w14:textId="77777777" w:rsidR="00564129" w:rsidRPr="00564129" w:rsidRDefault="00564129">
      <w:pPr>
        <w:pStyle w:val="HTMLPreformatted"/>
        <w:divId w:val="1477987617"/>
        <w:rPr>
          <w:ins w:id="9217" w:author="shorny" w:date="2014-06-09T18:38:00Z"/>
          <w:sz w:val="18"/>
          <w:rPrChange w:id="9218" w:author="shorny" w:date="2014-06-09T18:38:00Z">
            <w:rPr>
              <w:ins w:id="9219" w:author="shorny" w:date="2014-06-09T18:38:00Z"/>
            </w:rPr>
          </w:rPrChange>
        </w:rPr>
      </w:pPr>
      <w:ins w:id="9220" w:author="shorny" w:date="2014-06-09T18:38:00Z">
        <w:r w:rsidRPr="00564129">
          <w:rPr>
            <w:sz w:val="18"/>
            <w:rPrChange w:id="9221" w:author="shorny" w:date="2014-06-09T18:38:00Z">
              <w:rPr/>
            </w:rPrChange>
          </w:rPr>
          <w:t xml:space="preserve">  </w:t>
        </w:r>
      </w:ins>
    </w:p>
    <w:p w14:paraId="62DBE279" w14:textId="77777777" w:rsidR="00564129" w:rsidRPr="00564129" w:rsidRDefault="00564129">
      <w:pPr>
        <w:pStyle w:val="HTMLPreformatted"/>
        <w:divId w:val="1477987617"/>
        <w:rPr>
          <w:ins w:id="9222" w:author="shorny" w:date="2014-06-09T18:38:00Z"/>
          <w:sz w:val="18"/>
          <w:rPrChange w:id="9223" w:author="shorny" w:date="2014-06-09T18:38:00Z">
            <w:rPr>
              <w:ins w:id="9224" w:author="shorny" w:date="2014-06-09T18:38:00Z"/>
            </w:rPr>
          </w:rPrChange>
        </w:rPr>
      </w:pPr>
      <w:ins w:id="9225" w:author="shorny" w:date="2014-06-09T18:38:00Z">
        <w:r w:rsidRPr="00564129">
          <w:rPr>
            <w:sz w:val="18"/>
            <w:rPrChange w:id="9226" w:author="shorny" w:date="2014-06-09T18:38:00Z">
              <w:rPr/>
            </w:rPrChange>
          </w:rPr>
          <w:t xml:space="preserve">  </w:t>
        </w:r>
        <w:r w:rsidRPr="00564129">
          <w:rPr>
            <w:rStyle w:val="keyword1"/>
            <w:sz w:val="18"/>
            <w:rPrChange w:id="9227" w:author="shorny" w:date="2014-06-09T18:38:00Z">
              <w:rPr>
                <w:rStyle w:val="keyword1"/>
              </w:rPr>
            </w:rPrChange>
          </w:rPr>
          <w:t>SELECT</w:t>
        </w:r>
        <w:r w:rsidRPr="00564129">
          <w:rPr>
            <w:sz w:val="18"/>
            <w:rPrChange w:id="9228" w:author="shorny" w:date="2014-06-09T18:38:00Z">
              <w:rPr/>
            </w:rPrChange>
          </w:rPr>
          <w:t xml:space="preserve"> </w:t>
        </w:r>
        <w:r w:rsidRPr="00564129">
          <w:rPr>
            <w:rStyle w:val="builtin1"/>
            <w:sz w:val="18"/>
            <w:rPrChange w:id="9229" w:author="shorny" w:date="2014-06-09T18:38:00Z">
              <w:rPr>
                <w:rStyle w:val="builtin1"/>
              </w:rPr>
            </w:rPrChange>
          </w:rPr>
          <w:t>count</w:t>
        </w:r>
        <w:r w:rsidRPr="00564129">
          <w:rPr>
            <w:sz w:val="18"/>
            <w:rPrChange w:id="9230" w:author="shorny" w:date="2014-06-09T18:38:00Z">
              <w:rPr/>
            </w:rPrChange>
          </w:rPr>
          <w:t>(*)</w:t>
        </w:r>
      </w:ins>
    </w:p>
    <w:p w14:paraId="288C23CF" w14:textId="77777777" w:rsidR="00564129" w:rsidRPr="00564129" w:rsidRDefault="00564129">
      <w:pPr>
        <w:pStyle w:val="HTMLPreformatted"/>
        <w:divId w:val="1477987617"/>
        <w:rPr>
          <w:ins w:id="9231" w:author="shorny" w:date="2014-06-09T18:38:00Z"/>
          <w:sz w:val="18"/>
          <w:rPrChange w:id="9232" w:author="shorny" w:date="2014-06-09T18:38:00Z">
            <w:rPr>
              <w:ins w:id="9233" w:author="shorny" w:date="2014-06-09T18:38:00Z"/>
            </w:rPr>
          </w:rPrChange>
        </w:rPr>
      </w:pPr>
      <w:ins w:id="9234" w:author="shorny" w:date="2014-06-09T18:38:00Z">
        <w:r w:rsidRPr="00564129">
          <w:rPr>
            <w:sz w:val="18"/>
            <w:rPrChange w:id="9235" w:author="shorny" w:date="2014-06-09T18:38:00Z">
              <w:rPr/>
            </w:rPrChange>
          </w:rPr>
          <w:t xml:space="preserve">  </w:t>
        </w:r>
        <w:r w:rsidRPr="00564129">
          <w:rPr>
            <w:rStyle w:val="keyword1"/>
            <w:sz w:val="18"/>
            <w:rPrChange w:id="9236" w:author="shorny" w:date="2014-06-09T18:38:00Z">
              <w:rPr>
                <w:rStyle w:val="keyword1"/>
              </w:rPr>
            </w:rPrChange>
          </w:rPr>
          <w:t>FROM</w:t>
        </w:r>
        <w:r w:rsidRPr="00564129">
          <w:rPr>
            <w:sz w:val="18"/>
            <w:rPrChange w:id="9237" w:author="shorny" w:date="2014-06-09T18:38:00Z">
              <w:rPr/>
            </w:rPrChange>
          </w:rPr>
          <w:t xml:space="preserve"> `Supervise </w:t>
        </w:r>
        <w:r w:rsidRPr="00564129">
          <w:rPr>
            <w:rStyle w:val="keyword1"/>
            <w:sz w:val="18"/>
            <w:rPrChange w:id="9238" w:author="shorny" w:date="2014-06-09T18:38:00Z">
              <w:rPr>
                <w:rStyle w:val="keyword1"/>
              </w:rPr>
            </w:rPrChange>
          </w:rPr>
          <w:t>as</w:t>
        </w:r>
        <w:r w:rsidRPr="00564129">
          <w:rPr>
            <w:sz w:val="18"/>
            <w:rPrChange w:id="9239" w:author="shorny" w:date="2014-06-09T18:38:00Z">
              <w:rPr/>
            </w:rPrChange>
          </w:rPr>
          <w:t>`</w:t>
        </w:r>
      </w:ins>
    </w:p>
    <w:p w14:paraId="23468C99" w14:textId="77777777" w:rsidR="00564129" w:rsidRPr="00564129" w:rsidRDefault="00564129">
      <w:pPr>
        <w:pStyle w:val="HTMLPreformatted"/>
        <w:divId w:val="1477987617"/>
        <w:rPr>
          <w:ins w:id="9240" w:author="shorny" w:date="2014-06-09T18:38:00Z"/>
          <w:sz w:val="18"/>
          <w:rPrChange w:id="9241" w:author="shorny" w:date="2014-06-09T18:38:00Z">
            <w:rPr>
              <w:ins w:id="9242" w:author="shorny" w:date="2014-06-09T18:38:00Z"/>
            </w:rPr>
          </w:rPrChange>
        </w:rPr>
      </w:pPr>
      <w:ins w:id="9243" w:author="shorny" w:date="2014-06-09T18:38:00Z">
        <w:r w:rsidRPr="00564129">
          <w:rPr>
            <w:sz w:val="18"/>
            <w:rPrChange w:id="9244" w:author="shorny" w:date="2014-06-09T18:38:00Z">
              <w:rPr/>
            </w:rPrChange>
          </w:rPr>
          <w:t xml:space="preserve">  </w:t>
        </w:r>
        <w:r w:rsidRPr="00564129">
          <w:rPr>
            <w:rStyle w:val="keyword1"/>
            <w:sz w:val="18"/>
            <w:rPrChange w:id="9245" w:author="shorny" w:date="2014-06-09T18:38:00Z">
              <w:rPr>
                <w:rStyle w:val="keyword1"/>
              </w:rPr>
            </w:rPrChange>
          </w:rPr>
          <w:t>WHERE</w:t>
        </w:r>
        <w:r w:rsidRPr="00564129">
          <w:rPr>
            <w:sz w:val="18"/>
            <w:rPrChange w:id="9246" w:author="shorny" w:date="2014-06-09T18:38:00Z">
              <w:rPr/>
            </w:rPrChange>
          </w:rPr>
          <w:t xml:space="preserve"> PrimarySupervisor&gt;0 </w:t>
        </w:r>
      </w:ins>
    </w:p>
    <w:p w14:paraId="648C9F99" w14:textId="77777777" w:rsidR="00564129" w:rsidRPr="00564129" w:rsidRDefault="00564129">
      <w:pPr>
        <w:pStyle w:val="HTMLPreformatted"/>
        <w:divId w:val="1477987617"/>
        <w:rPr>
          <w:ins w:id="9247" w:author="shorny" w:date="2014-06-09T18:38:00Z"/>
          <w:sz w:val="18"/>
          <w:rPrChange w:id="9248" w:author="shorny" w:date="2014-06-09T18:38:00Z">
            <w:rPr>
              <w:ins w:id="9249" w:author="shorny" w:date="2014-06-09T18:38:00Z"/>
            </w:rPr>
          </w:rPrChange>
        </w:rPr>
      </w:pPr>
      <w:ins w:id="9250" w:author="shorny" w:date="2014-06-09T18:38:00Z">
        <w:r w:rsidRPr="00564129">
          <w:rPr>
            <w:sz w:val="18"/>
            <w:rPrChange w:id="9251" w:author="shorny" w:date="2014-06-09T18:38:00Z">
              <w:rPr/>
            </w:rPrChange>
          </w:rPr>
          <w:t xml:space="preserve">  </w:t>
        </w:r>
        <w:r w:rsidRPr="00564129">
          <w:rPr>
            <w:rStyle w:val="keyword1"/>
            <w:sz w:val="18"/>
            <w:rPrChange w:id="9252" w:author="shorny" w:date="2014-06-09T18:38:00Z">
              <w:rPr>
                <w:rStyle w:val="keyword1"/>
              </w:rPr>
            </w:rPrChange>
          </w:rPr>
          <w:t>AND</w:t>
        </w:r>
        <w:r w:rsidRPr="00564129">
          <w:rPr>
            <w:sz w:val="18"/>
            <w:rPrChange w:id="9253" w:author="shorny" w:date="2014-06-09T18:38:00Z">
              <w:rPr/>
            </w:rPrChange>
          </w:rPr>
          <w:t xml:space="preserve"> ApplicationID=</w:t>
        </w:r>
        <w:r w:rsidRPr="00564129">
          <w:rPr>
            <w:rStyle w:val="keyword1"/>
            <w:sz w:val="18"/>
            <w:rPrChange w:id="9254" w:author="shorny" w:date="2014-06-09T18:38:00Z">
              <w:rPr>
                <w:rStyle w:val="keyword1"/>
              </w:rPr>
            </w:rPrChange>
          </w:rPr>
          <w:t>NEW</w:t>
        </w:r>
        <w:r w:rsidRPr="00564129">
          <w:rPr>
            <w:sz w:val="18"/>
            <w:rPrChange w:id="9255" w:author="shorny" w:date="2014-06-09T18:38:00Z">
              <w:rPr/>
            </w:rPrChange>
          </w:rPr>
          <w:t>.ApplicationID</w:t>
        </w:r>
      </w:ins>
    </w:p>
    <w:p w14:paraId="01D39E82" w14:textId="77777777" w:rsidR="00564129" w:rsidRPr="00564129" w:rsidRDefault="00564129">
      <w:pPr>
        <w:pStyle w:val="HTMLPreformatted"/>
        <w:divId w:val="1477987617"/>
        <w:rPr>
          <w:ins w:id="9256" w:author="shorny" w:date="2014-06-09T18:38:00Z"/>
          <w:sz w:val="18"/>
          <w:rPrChange w:id="9257" w:author="shorny" w:date="2014-06-09T18:38:00Z">
            <w:rPr>
              <w:ins w:id="9258" w:author="shorny" w:date="2014-06-09T18:38:00Z"/>
            </w:rPr>
          </w:rPrChange>
        </w:rPr>
      </w:pPr>
      <w:ins w:id="9259" w:author="shorny" w:date="2014-06-09T18:38:00Z">
        <w:r w:rsidRPr="00564129">
          <w:rPr>
            <w:sz w:val="18"/>
            <w:rPrChange w:id="9260" w:author="shorny" w:date="2014-06-09T18:38:00Z">
              <w:rPr/>
            </w:rPrChange>
          </w:rPr>
          <w:t xml:space="preserve">  </w:t>
        </w:r>
        <w:r w:rsidRPr="00564129">
          <w:rPr>
            <w:rStyle w:val="keyword1"/>
            <w:sz w:val="18"/>
            <w:rPrChange w:id="9261" w:author="shorny" w:date="2014-06-09T18:38:00Z">
              <w:rPr>
                <w:rStyle w:val="keyword1"/>
              </w:rPr>
            </w:rPrChange>
          </w:rPr>
          <w:t>INTO</w:t>
        </w:r>
        <w:r w:rsidRPr="00564129">
          <w:rPr>
            <w:sz w:val="18"/>
            <w:rPrChange w:id="9262" w:author="shorny" w:date="2014-06-09T18:38:00Z">
              <w:rPr/>
            </w:rPrChange>
          </w:rPr>
          <w:t xml:space="preserve"> existingCount;</w:t>
        </w:r>
      </w:ins>
    </w:p>
    <w:p w14:paraId="2E748040" w14:textId="77777777" w:rsidR="00564129" w:rsidRPr="00564129" w:rsidRDefault="00564129">
      <w:pPr>
        <w:pStyle w:val="HTMLPreformatted"/>
        <w:divId w:val="1477987617"/>
        <w:rPr>
          <w:ins w:id="9263" w:author="shorny" w:date="2014-06-09T18:38:00Z"/>
          <w:sz w:val="18"/>
          <w:rPrChange w:id="9264" w:author="shorny" w:date="2014-06-09T18:38:00Z">
            <w:rPr>
              <w:ins w:id="9265" w:author="shorny" w:date="2014-06-09T18:38:00Z"/>
            </w:rPr>
          </w:rPrChange>
        </w:rPr>
      </w:pPr>
    </w:p>
    <w:p w14:paraId="4668D25F" w14:textId="77777777" w:rsidR="00564129" w:rsidRPr="00564129" w:rsidRDefault="00564129">
      <w:pPr>
        <w:pStyle w:val="HTMLPreformatted"/>
        <w:divId w:val="1477987617"/>
        <w:rPr>
          <w:ins w:id="9266" w:author="shorny" w:date="2014-06-09T18:38:00Z"/>
          <w:sz w:val="18"/>
          <w:rPrChange w:id="9267" w:author="shorny" w:date="2014-06-09T18:38:00Z">
            <w:rPr>
              <w:ins w:id="9268" w:author="shorny" w:date="2014-06-09T18:38:00Z"/>
            </w:rPr>
          </w:rPrChange>
        </w:rPr>
      </w:pPr>
      <w:ins w:id="9269" w:author="shorny" w:date="2014-06-09T18:38:00Z">
        <w:r w:rsidRPr="00564129">
          <w:rPr>
            <w:sz w:val="18"/>
            <w:rPrChange w:id="9270" w:author="shorny" w:date="2014-06-09T18:38:00Z">
              <w:rPr/>
            </w:rPrChange>
          </w:rPr>
          <w:t xml:space="preserve">  IF existingCount </w:t>
        </w:r>
        <w:r w:rsidRPr="00564129">
          <w:rPr>
            <w:rStyle w:val="keyword1"/>
            <w:sz w:val="18"/>
            <w:rPrChange w:id="9271" w:author="shorny" w:date="2014-06-09T18:38:00Z">
              <w:rPr>
                <w:rStyle w:val="keyword1"/>
              </w:rPr>
            </w:rPrChange>
          </w:rPr>
          <w:t>IS</w:t>
        </w:r>
        <w:r w:rsidRPr="00564129">
          <w:rPr>
            <w:sz w:val="18"/>
            <w:rPrChange w:id="9272" w:author="shorny" w:date="2014-06-09T18:38:00Z">
              <w:rPr/>
            </w:rPrChange>
          </w:rPr>
          <w:t xml:space="preserve"> </w:t>
        </w:r>
        <w:r w:rsidRPr="00564129">
          <w:rPr>
            <w:rStyle w:val="keyword1"/>
            <w:sz w:val="18"/>
            <w:rPrChange w:id="9273" w:author="shorny" w:date="2014-06-09T18:38:00Z">
              <w:rPr>
                <w:rStyle w:val="keyword1"/>
              </w:rPr>
            </w:rPrChange>
          </w:rPr>
          <w:t>NOT</w:t>
        </w:r>
        <w:r w:rsidRPr="00564129">
          <w:rPr>
            <w:sz w:val="18"/>
            <w:rPrChange w:id="9274" w:author="shorny" w:date="2014-06-09T18:38:00Z">
              <w:rPr/>
            </w:rPrChange>
          </w:rPr>
          <w:t xml:space="preserve"> </w:t>
        </w:r>
        <w:r w:rsidRPr="00564129">
          <w:rPr>
            <w:rStyle w:val="keyword1"/>
            <w:sz w:val="18"/>
            <w:rPrChange w:id="9275" w:author="shorny" w:date="2014-06-09T18:38:00Z">
              <w:rPr>
                <w:rStyle w:val="keyword1"/>
              </w:rPr>
            </w:rPrChange>
          </w:rPr>
          <w:t>NULL</w:t>
        </w:r>
        <w:r w:rsidRPr="00564129">
          <w:rPr>
            <w:sz w:val="18"/>
            <w:rPrChange w:id="9276" w:author="shorny" w:date="2014-06-09T18:38:00Z">
              <w:rPr/>
            </w:rPrChange>
          </w:rPr>
          <w:t xml:space="preserve"> </w:t>
        </w:r>
        <w:r w:rsidRPr="00564129">
          <w:rPr>
            <w:rStyle w:val="keyword1"/>
            <w:sz w:val="18"/>
            <w:rPrChange w:id="9277" w:author="shorny" w:date="2014-06-09T18:38:00Z">
              <w:rPr>
                <w:rStyle w:val="keyword1"/>
              </w:rPr>
            </w:rPrChange>
          </w:rPr>
          <w:t>THEN</w:t>
        </w:r>
      </w:ins>
    </w:p>
    <w:p w14:paraId="3E5B5D0E" w14:textId="77777777" w:rsidR="00564129" w:rsidRPr="00564129" w:rsidRDefault="00564129">
      <w:pPr>
        <w:pStyle w:val="HTMLPreformatted"/>
        <w:divId w:val="1477987617"/>
        <w:rPr>
          <w:ins w:id="9278" w:author="shorny" w:date="2014-06-09T18:38:00Z"/>
          <w:sz w:val="18"/>
          <w:rPrChange w:id="9279" w:author="shorny" w:date="2014-06-09T18:38:00Z">
            <w:rPr>
              <w:ins w:id="9280" w:author="shorny" w:date="2014-06-09T18:38:00Z"/>
            </w:rPr>
          </w:rPrChange>
        </w:rPr>
      </w:pPr>
      <w:ins w:id="9281" w:author="shorny" w:date="2014-06-09T18:38:00Z">
        <w:r w:rsidRPr="00564129">
          <w:rPr>
            <w:sz w:val="18"/>
            <w:rPrChange w:id="9282" w:author="shorny" w:date="2014-06-09T18:38:00Z">
              <w:rPr/>
            </w:rPrChange>
          </w:rPr>
          <w:t xml:space="preserve">    IF existingCount &gt; 0 </w:t>
        </w:r>
        <w:r w:rsidRPr="00564129">
          <w:rPr>
            <w:rStyle w:val="keyword1"/>
            <w:sz w:val="18"/>
            <w:rPrChange w:id="9283" w:author="shorny" w:date="2014-06-09T18:38:00Z">
              <w:rPr>
                <w:rStyle w:val="keyword1"/>
              </w:rPr>
            </w:rPrChange>
          </w:rPr>
          <w:t>THEN</w:t>
        </w:r>
      </w:ins>
    </w:p>
    <w:p w14:paraId="520DB40F" w14:textId="77777777" w:rsidR="00564129" w:rsidRPr="00564129" w:rsidRDefault="00564129">
      <w:pPr>
        <w:pStyle w:val="HTMLPreformatted"/>
        <w:divId w:val="1477987617"/>
        <w:rPr>
          <w:ins w:id="9284" w:author="shorny" w:date="2014-06-09T18:38:00Z"/>
          <w:sz w:val="18"/>
          <w:rPrChange w:id="9285" w:author="shorny" w:date="2014-06-09T18:38:00Z">
            <w:rPr>
              <w:ins w:id="9286" w:author="shorny" w:date="2014-06-09T18:38:00Z"/>
            </w:rPr>
          </w:rPrChange>
        </w:rPr>
      </w:pPr>
      <w:ins w:id="9287" w:author="shorny" w:date="2014-06-09T18:38:00Z">
        <w:r w:rsidRPr="00564129">
          <w:rPr>
            <w:sz w:val="18"/>
            <w:rPrChange w:id="9288" w:author="shorny" w:date="2014-06-09T18:38:00Z">
              <w:rPr/>
            </w:rPrChange>
          </w:rPr>
          <w:t xml:space="preserve">      </w:t>
        </w:r>
        <w:r w:rsidRPr="00564129">
          <w:rPr>
            <w:rStyle w:val="keyword1"/>
            <w:sz w:val="18"/>
            <w:rPrChange w:id="9289" w:author="shorny" w:date="2014-06-09T18:38:00Z">
              <w:rPr>
                <w:rStyle w:val="keyword1"/>
              </w:rPr>
            </w:rPrChange>
          </w:rPr>
          <w:t>SET</w:t>
        </w:r>
        <w:r w:rsidRPr="00564129">
          <w:rPr>
            <w:sz w:val="18"/>
            <w:rPrChange w:id="9290" w:author="shorny" w:date="2014-06-09T18:38:00Z">
              <w:rPr/>
            </w:rPrChange>
          </w:rPr>
          <w:t xml:space="preserve"> </w:t>
        </w:r>
        <w:r w:rsidRPr="00564129">
          <w:rPr>
            <w:rStyle w:val="keyword1"/>
            <w:sz w:val="18"/>
            <w:rPrChange w:id="9291" w:author="shorny" w:date="2014-06-09T18:38:00Z">
              <w:rPr>
                <w:rStyle w:val="keyword1"/>
              </w:rPr>
            </w:rPrChange>
          </w:rPr>
          <w:t>NEW</w:t>
        </w:r>
        <w:r w:rsidRPr="00564129">
          <w:rPr>
            <w:sz w:val="18"/>
            <w:rPrChange w:id="9292" w:author="shorny" w:date="2014-06-09T18:38:00Z">
              <w:rPr/>
            </w:rPrChange>
          </w:rPr>
          <w:t>.PrimarySupervisor = 0;</w:t>
        </w:r>
      </w:ins>
    </w:p>
    <w:p w14:paraId="72C17259" w14:textId="77777777" w:rsidR="00564129" w:rsidRPr="00564129" w:rsidRDefault="00564129">
      <w:pPr>
        <w:pStyle w:val="HTMLPreformatted"/>
        <w:divId w:val="1477987617"/>
        <w:rPr>
          <w:ins w:id="9293" w:author="shorny" w:date="2014-06-09T18:38:00Z"/>
          <w:sz w:val="18"/>
          <w:rPrChange w:id="9294" w:author="shorny" w:date="2014-06-09T18:38:00Z">
            <w:rPr>
              <w:ins w:id="9295" w:author="shorny" w:date="2014-06-09T18:38:00Z"/>
            </w:rPr>
          </w:rPrChange>
        </w:rPr>
      </w:pPr>
      <w:ins w:id="9296" w:author="shorny" w:date="2014-06-09T18:38:00Z">
        <w:r w:rsidRPr="00564129">
          <w:rPr>
            <w:sz w:val="18"/>
            <w:rPrChange w:id="9297" w:author="shorny" w:date="2014-06-09T18:38:00Z">
              <w:rPr/>
            </w:rPrChange>
          </w:rPr>
          <w:t xml:space="preserve">    </w:t>
        </w:r>
        <w:r w:rsidRPr="00564129">
          <w:rPr>
            <w:rStyle w:val="keyword1"/>
            <w:sz w:val="18"/>
            <w:rPrChange w:id="9298" w:author="shorny" w:date="2014-06-09T18:38:00Z">
              <w:rPr>
                <w:rStyle w:val="keyword1"/>
              </w:rPr>
            </w:rPrChange>
          </w:rPr>
          <w:t>END</w:t>
        </w:r>
        <w:r w:rsidRPr="00564129">
          <w:rPr>
            <w:sz w:val="18"/>
            <w:rPrChange w:id="9299" w:author="shorny" w:date="2014-06-09T18:38:00Z">
              <w:rPr/>
            </w:rPrChange>
          </w:rPr>
          <w:t xml:space="preserve"> IF;</w:t>
        </w:r>
      </w:ins>
    </w:p>
    <w:p w14:paraId="024CA471" w14:textId="77777777" w:rsidR="00564129" w:rsidRPr="00564129" w:rsidRDefault="00564129">
      <w:pPr>
        <w:pStyle w:val="HTMLPreformatted"/>
        <w:divId w:val="1477987617"/>
        <w:rPr>
          <w:ins w:id="9300" w:author="shorny" w:date="2014-06-09T18:38:00Z"/>
          <w:sz w:val="18"/>
          <w:rPrChange w:id="9301" w:author="shorny" w:date="2014-06-09T18:38:00Z">
            <w:rPr>
              <w:ins w:id="9302" w:author="shorny" w:date="2014-06-09T18:38:00Z"/>
            </w:rPr>
          </w:rPrChange>
        </w:rPr>
      </w:pPr>
      <w:ins w:id="9303" w:author="shorny" w:date="2014-06-09T18:38:00Z">
        <w:r w:rsidRPr="00564129">
          <w:rPr>
            <w:sz w:val="18"/>
            <w:rPrChange w:id="9304" w:author="shorny" w:date="2014-06-09T18:38:00Z">
              <w:rPr/>
            </w:rPrChange>
          </w:rPr>
          <w:t xml:space="preserve">  </w:t>
        </w:r>
        <w:r w:rsidRPr="00564129">
          <w:rPr>
            <w:rStyle w:val="keyword1"/>
            <w:sz w:val="18"/>
            <w:rPrChange w:id="9305" w:author="shorny" w:date="2014-06-09T18:38:00Z">
              <w:rPr>
                <w:rStyle w:val="keyword1"/>
              </w:rPr>
            </w:rPrChange>
          </w:rPr>
          <w:t>END</w:t>
        </w:r>
        <w:r w:rsidRPr="00564129">
          <w:rPr>
            <w:sz w:val="18"/>
            <w:rPrChange w:id="9306" w:author="shorny" w:date="2014-06-09T18:38:00Z">
              <w:rPr/>
            </w:rPrChange>
          </w:rPr>
          <w:t xml:space="preserve"> IF;</w:t>
        </w:r>
      </w:ins>
    </w:p>
    <w:p w14:paraId="514D29F0" w14:textId="77777777" w:rsidR="00564129" w:rsidRPr="00564129" w:rsidRDefault="00564129">
      <w:pPr>
        <w:pStyle w:val="HTMLPreformatted"/>
        <w:divId w:val="1477987617"/>
        <w:rPr>
          <w:ins w:id="9307" w:author="shorny" w:date="2014-06-09T18:38:00Z"/>
          <w:sz w:val="18"/>
          <w:rPrChange w:id="9308" w:author="shorny" w:date="2014-06-09T18:38:00Z">
            <w:rPr>
              <w:ins w:id="9309" w:author="shorny" w:date="2014-06-09T18:38:00Z"/>
            </w:rPr>
          </w:rPrChange>
        </w:rPr>
      </w:pPr>
      <w:ins w:id="9310" w:author="shorny" w:date="2014-06-09T18:38:00Z">
        <w:r w:rsidRPr="00564129">
          <w:rPr>
            <w:rStyle w:val="keyword1"/>
            <w:sz w:val="18"/>
            <w:rPrChange w:id="9311" w:author="shorny" w:date="2014-06-09T18:38:00Z">
              <w:rPr>
                <w:rStyle w:val="keyword1"/>
              </w:rPr>
            </w:rPrChange>
          </w:rPr>
          <w:t>END</w:t>
        </w:r>
        <w:r w:rsidRPr="00564129">
          <w:rPr>
            <w:sz w:val="18"/>
            <w:rPrChange w:id="9312" w:author="shorny" w:date="2014-06-09T18:38:00Z">
              <w:rPr/>
            </w:rPrChange>
          </w:rPr>
          <w:t xml:space="preserve"> $$</w:t>
        </w:r>
      </w:ins>
    </w:p>
    <w:p w14:paraId="184EC072" w14:textId="77777777" w:rsidR="00564129" w:rsidRPr="00564129" w:rsidRDefault="00564129">
      <w:pPr>
        <w:pStyle w:val="HTMLPreformatted"/>
        <w:divId w:val="1477987617"/>
        <w:rPr>
          <w:ins w:id="9313" w:author="shorny" w:date="2014-06-09T18:38:00Z"/>
          <w:sz w:val="18"/>
          <w:rPrChange w:id="9314" w:author="shorny" w:date="2014-06-09T18:38:00Z">
            <w:rPr>
              <w:ins w:id="9315" w:author="shorny" w:date="2014-06-09T18:38:00Z"/>
            </w:rPr>
          </w:rPrChange>
        </w:rPr>
      </w:pPr>
    </w:p>
    <w:p w14:paraId="2039A13E" w14:textId="77777777" w:rsidR="00564129" w:rsidRPr="00564129" w:rsidRDefault="00564129">
      <w:pPr>
        <w:pStyle w:val="HTMLPreformatted"/>
        <w:divId w:val="1477987617"/>
        <w:rPr>
          <w:ins w:id="9316" w:author="shorny" w:date="2014-06-09T18:38:00Z"/>
          <w:sz w:val="18"/>
          <w:rPrChange w:id="9317" w:author="shorny" w:date="2014-06-09T18:38:00Z">
            <w:rPr>
              <w:ins w:id="9318" w:author="shorny" w:date="2014-06-09T18:38:00Z"/>
            </w:rPr>
          </w:rPrChange>
        </w:rPr>
      </w:pPr>
      <w:ins w:id="9319" w:author="shorny" w:date="2014-06-09T18:38:00Z">
        <w:r w:rsidRPr="00564129">
          <w:rPr>
            <w:sz w:val="18"/>
            <w:rPrChange w:id="9320" w:author="shorny" w:date="2014-06-09T18:38:00Z">
              <w:rPr/>
            </w:rPrChange>
          </w:rPr>
          <w:t>DELIMITER ;</w:t>
        </w:r>
      </w:ins>
    </w:p>
    <w:p w14:paraId="5DEB9A78" w14:textId="77777777" w:rsidR="00564129" w:rsidRPr="00564129" w:rsidRDefault="00564129">
      <w:pPr>
        <w:pStyle w:val="HTMLPreformatted"/>
        <w:divId w:val="1477987617"/>
        <w:rPr>
          <w:ins w:id="9321" w:author="shorny" w:date="2014-06-09T18:38:00Z"/>
          <w:sz w:val="18"/>
          <w:rPrChange w:id="9322" w:author="shorny" w:date="2014-06-09T18:38:00Z">
            <w:rPr>
              <w:ins w:id="9323" w:author="shorny" w:date="2014-06-09T18:38:00Z"/>
            </w:rPr>
          </w:rPrChange>
        </w:rPr>
      </w:pPr>
    </w:p>
    <w:p w14:paraId="3291CA5B" w14:textId="77777777" w:rsidR="00564129" w:rsidRPr="00564129" w:rsidRDefault="00564129">
      <w:pPr>
        <w:pStyle w:val="HTMLPreformatted"/>
        <w:divId w:val="1477987617"/>
        <w:rPr>
          <w:ins w:id="9324" w:author="shorny" w:date="2014-06-09T18:38:00Z"/>
          <w:sz w:val="18"/>
          <w:rPrChange w:id="9325" w:author="shorny" w:date="2014-06-09T18:38:00Z">
            <w:rPr>
              <w:ins w:id="9326" w:author="shorny" w:date="2014-06-09T18:38:00Z"/>
            </w:rPr>
          </w:rPrChange>
        </w:rPr>
      </w:pPr>
      <w:ins w:id="9327" w:author="shorny" w:date="2014-06-09T18:38:00Z">
        <w:r w:rsidRPr="00564129">
          <w:rPr>
            <w:sz w:val="18"/>
            <w:rPrChange w:id="9328" w:author="shorny" w:date="2014-06-09T18:38:00Z">
              <w:rPr/>
            </w:rPrChange>
          </w:rPr>
          <w:t>DELIMITER $$</w:t>
        </w:r>
      </w:ins>
    </w:p>
    <w:p w14:paraId="1E0CD9F4" w14:textId="77777777" w:rsidR="00564129" w:rsidRPr="00564129" w:rsidRDefault="00564129">
      <w:pPr>
        <w:pStyle w:val="HTMLPreformatted"/>
        <w:divId w:val="1477987617"/>
        <w:rPr>
          <w:ins w:id="9329" w:author="shorny" w:date="2014-06-09T18:38:00Z"/>
          <w:sz w:val="18"/>
          <w:rPrChange w:id="9330" w:author="shorny" w:date="2014-06-09T18:38:00Z">
            <w:rPr>
              <w:ins w:id="9331" w:author="shorny" w:date="2014-06-09T18:38:00Z"/>
            </w:rPr>
          </w:rPrChange>
        </w:rPr>
      </w:pPr>
    </w:p>
    <w:p w14:paraId="6E1237C2" w14:textId="77777777" w:rsidR="00564129" w:rsidRPr="00564129" w:rsidRDefault="00564129">
      <w:pPr>
        <w:pStyle w:val="HTMLPreformatted"/>
        <w:divId w:val="1477987617"/>
        <w:rPr>
          <w:ins w:id="9332" w:author="shorny" w:date="2014-06-09T18:38:00Z"/>
          <w:rStyle w:val="comment1"/>
          <w:sz w:val="18"/>
          <w:rPrChange w:id="9333" w:author="shorny" w:date="2014-06-09T18:38:00Z">
            <w:rPr>
              <w:ins w:id="9334" w:author="shorny" w:date="2014-06-09T18:38:00Z"/>
              <w:rStyle w:val="comment1"/>
            </w:rPr>
          </w:rPrChange>
        </w:rPr>
      </w:pPr>
      <w:ins w:id="9335" w:author="shorny" w:date="2014-06-09T18:38:00Z">
        <w:r w:rsidRPr="00564129">
          <w:rPr>
            <w:rStyle w:val="comment1"/>
            <w:sz w:val="18"/>
            <w:rPrChange w:id="9336" w:author="shorny" w:date="2014-06-09T18:38:00Z">
              <w:rPr>
                <w:rStyle w:val="comment1"/>
              </w:rPr>
            </w:rPrChange>
          </w:rPr>
          <w:t>-- -----------------------------------------------------------------------------</w:t>
        </w:r>
      </w:ins>
    </w:p>
    <w:p w14:paraId="4BF210AD" w14:textId="77777777" w:rsidR="00564129" w:rsidRPr="00564129" w:rsidRDefault="00564129">
      <w:pPr>
        <w:pStyle w:val="HTMLPreformatted"/>
        <w:divId w:val="1477987617"/>
        <w:rPr>
          <w:ins w:id="9337" w:author="shorny" w:date="2014-06-09T18:38:00Z"/>
          <w:rStyle w:val="comment1"/>
          <w:sz w:val="18"/>
          <w:rPrChange w:id="9338" w:author="shorny" w:date="2014-06-09T18:38:00Z">
            <w:rPr>
              <w:ins w:id="9339" w:author="shorny" w:date="2014-06-09T18:38:00Z"/>
              <w:rStyle w:val="comment1"/>
            </w:rPr>
          </w:rPrChange>
        </w:rPr>
      </w:pPr>
      <w:ins w:id="9340" w:author="shorny" w:date="2014-06-09T18:38:00Z">
        <w:r w:rsidRPr="00564129">
          <w:rPr>
            <w:rStyle w:val="comment1"/>
            <w:sz w:val="18"/>
            <w:rPrChange w:id="9341" w:author="shorny" w:date="2014-06-09T18:38:00Z">
              <w:rPr>
                <w:rStyle w:val="comment1"/>
              </w:rPr>
            </w:rPrChange>
          </w:rPr>
          <w:t>-- Record changes to Research Areas to email these to the change subject later</w:t>
        </w:r>
      </w:ins>
    </w:p>
    <w:p w14:paraId="207698C9" w14:textId="77777777" w:rsidR="00564129" w:rsidRPr="00564129" w:rsidRDefault="00564129">
      <w:pPr>
        <w:pStyle w:val="HTMLPreformatted"/>
        <w:divId w:val="1477987617"/>
        <w:rPr>
          <w:ins w:id="9342" w:author="shorny" w:date="2014-06-09T18:38:00Z"/>
          <w:sz w:val="18"/>
          <w:rPrChange w:id="9343" w:author="shorny" w:date="2014-06-09T18:38:00Z">
            <w:rPr>
              <w:ins w:id="9344" w:author="shorny" w:date="2014-06-09T18:38:00Z"/>
            </w:rPr>
          </w:rPrChange>
        </w:rPr>
      </w:pPr>
      <w:ins w:id="9345" w:author="shorny" w:date="2014-06-09T18:38:00Z">
        <w:r w:rsidRPr="00564129">
          <w:rPr>
            <w:rStyle w:val="keyword1"/>
            <w:sz w:val="18"/>
            <w:rPrChange w:id="9346" w:author="shorny" w:date="2014-06-09T18:38:00Z">
              <w:rPr>
                <w:rStyle w:val="keyword1"/>
              </w:rPr>
            </w:rPrChange>
          </w:rPr>
          <w:t>DROP</w:t>
        </w:r>
        <w:r w:rsidRPr="00564129">
          <w:rPr>
            <w:sz w:val="18"/>
            <w:rPrChange w:id="9347" w:author="shorny" w:date="2014-06-09T18:38:00Z">
              <w:rPr/>
            </w:rPrChange>
          </w:rPr>
          <w:t xml:space="preserve"> </w:t>
        </w:r>
        <w:r w:rsidRPr="00564129">
          <w:rPr>
            <w:rStyle w:val="keyword1"/>
            <w:sz w:val="18"/>
            <w:rPrChange w:id="9348" w:author="shorny" w:date="2014-06-09T18:38:00Z">
              <w:rPr>
                <w:rStyle w:val="keyword1"/>
              </w:rPr>
            </w:rPrChange>
          </w:rPr>
          <w:t>TRIGGER</w:t>
        </w:r>
        <w:r w:rsidRPr="00564129">
          <w:rPr>
            <w:sz w:val="18"/>
            <w:rPrChange w:id="9349" w:author="shorny" w:date="2014-06-09T18:38:00Z">
              <w:rPr/>
            </w:rPrChange>
          </w:rPr>
          <w:t xml:space="preserve"> </w:t>
        </w:r>
        <w:r w:rsidRPr="00564129">
          <w:rPr>
            <w:rStyle w:val="function-name1"/>
            <w:sz w:val="18"/>
            <w:rPrChange w:id="9350" w:author="shorny" w:date="2014-06-09T18:38:00Z">
              <w:rPr>
                <w:rStyle w:val="function-name1"/>
              </w:rPr>
            </w:rPrChange>
          </w:rPr>
          <w:t>IF</w:t>
        </w:r>
        <w:r w:rsidRPr="00564129">
          <w:rPr>
            <w:sz w:val="18"/>
            <w:rPrChange w:id="9351" w:author="shorny" w:date="2014-06-09T18:38:00Z">
              <w:rPr/>
            </w:rPrChange>
          </w:rPr>
          <w:t xml:space="preserve"> </w:t>
        </w:r>
        <w:r w:rsidRPr="00564129">
          <w:rPr>
            <w:rStyle w:val="keyword1"/>
            <w:sz w:val="18"/>
            <w:rPrChange w:id="9352" w:author="shorny" w:date="2014-06-09T18:38:00Z">
              <w:rPr>
                <w:rStyle w:val="keyword1"/>
              </w:rPr>
            </w:rPrChange>
          </w:rPr>
          <w:t>EXISTS</w:t>
        </w:r>
        <w:r w:rsidRPr="00564129">
          <w:rPr>
            <w:sz w:val="18"/>
            <w:rPrChange w:id="9353" w:author="shorny" w:date="2014-06-09T18:38:00Z">
              <w:rPr/>
            </w:rPrChange>
          </w:rPr>
          <w:t xml:space="preserve"> USM_RESEARCHAREA_AI $$</w:t>
        </w:r>
      </w:ins>
    </w:p>
    <w:p w14:paraId="00D02BFE" w14:textId="77777777" w:rsidR="00564129" w:rsidRPr="00564129" w:rsidRDefault="00564129">
      <w:pPr>
        <w:pStyle w:val="HTMLPreformatted"/>
        <w:divId w:val="1477987617"/>
        <w:rPr>
          <w:ins w:id="9354" w:author="shorny" w:date="2014-06-09T18:38:00Z"/>
          <w:sz w:val="18"/>
          <w:rPrChange w:id="9355" w:author="shorny" w:date="2014-06-09T18:38:00Z">
            <w:rPr>
              <w:ins w:id="9356" w:author="shorny" w:date="2014-06-09T18:38:00Z"/>
            </w:rPr>
          </w:rPrChange>
        </w:rPr>
      </w:pPr>
      <w:ins w:id="9357" w:author="shorny" w:date="2014-06-09T18:38:00Z">
        <w:r w:rsidRPr="00564129">
          <w:rPr>
            <w:rStyle w:val="keyword1"/>
            <w:sz w:val="18"/>
            <w:rPrChange w:id="9358" w:author="shorny" w:date="2014-06-09T18:38:00Z">
              <w:rPr>
                <w:rStyle w:val="keyword1"/>
              </w:rPr>
            </w:rPrChange>
          </w:rPr>
          <w:t>CREATE</w:t>
        </w:r>
        <w:r w:rsidRPr="00564129">
          <w:rPr>
            <w:sz w:val="18"/>
            <w:rPrChange w:id="9359" w:author="shorny" w:date="2014-06-09T18:38:00Z">
              <w:rPr/>
            </w:rPrChange>
          </w:rPr>
          <w:t xml:space="preserve"> </w:t>
        </w:r>
        <w:r w:rsidRPr="00564129">
          <w:rPr>
            <w:rStyle w:val="keyword1"/>
            <w:sz w:val="18"/>
            <w:rPrChange w:id="9360" w:author="shorny" w:date="2014-06-09T18:38:00Z">
              <w:rPr>
                <w:rStyle w:val="keyword1"/>
              </w:rPr>
            </w:rPrChange>
          </w:rPr>
          <w:t>TRIGGER</w:t>
        </w:r>
        <w:r w:rsidRPr="00564129">
          <w:rPr>
            <w:sz w:val="18"/>
            <w:rPrChange w:id="9361" w:author="shorny" w:date="2014-06-09T18:38:00Z">
              <w:rPr/>
            </w:rPrChange>
          </w:rPr>
          <w:t xml:space="preserve"> </w:t>
        </w:r>
        <w:r w:rsidRPr="00564129">
          <w:rPr>
            <w:rStyle w:val="function-name1"/>
            <w:sz w:val="18"/>
            <w:rPrChange w:id="9362" w:author="shorny" w:date="2014-06-09T18:38:00Z">
              <w:rPr>
                <w:rStyle w:val="function-name1"/>
              </w:rPr>
            </w:rPrChange>
          </w:rPr>
          <w:t>USM_RESEARCHAREA_AI</w:t>
        </w:r>
        <w:r w:rsidRPr="00564129">
          <w:rPr>
            <w:sz w:val="18"/>
            <w:rPrChange w:id="9363" w:author="shorny" w:date="2014-06-09T18:38:00Z">
              <w:rPr/>
            </w:rPrChange>
          </w:rPr>
          <w:t xml:space="preserve"> </w:t>
        </w:r>
        <w:r w:rsidRPr="00564129">
          <w:rPr>
            <w:rStyle w:val="keyword1"/>
            <w:sz w:val="18"/>
            <w:rPrChange w:id="9364" w:author="shorny" w:date="2014-06-09T18:38:00Z">
              <w:rPr>
                <w:rStyle w:val="keyword1"/>
              </w:rPr>
            </w:rPrChange>
          </w:rPr>
          <w:t>AFTER</w:t>
        </w:r>
        <w:r w:rsidRPr="00564129">
          <w:rPr>
            <w:sz w:val="18"/>
            <w:rPrChange w:id="9365" w:author="shorny" w:date="2014-06-09T18:38:00Z">
              <w:rPr/>
            </w:rPrChange>
          </w:rPr>
          <w:t xml:space="preserve"> </w:t>
        </w:r>
        <w:r w:rsidRPr="00564129">
          <w:rPr>
            <w:rStyle w:val="keyword1"/>
            <w:sz w:val="18"/>
            <w:rPrChange w:id="9366" w:author="shorny" w:date="2014-06-09T18:38:00Z">
              <w:rPr>
                <w:rStyle w:val="keyword1"/>
              </w:rPr>
            </w:rPrChange>
          </w:rPr>
          <w:t>INSERT</w:t>
        </w:r>
        <w:r w:rsidRPr="00564129">
          <w:rPr>
            <w:sz w:val="18"/>
            <w:rPrChange w:id="9367" w:author="shorny" w:date="2014-06-09T18:38:00Z">
              <w:rPr/>
            </w:rPrChange>
          </w:rPr>
          <w:t xml:space="preserve"> </w:t>
        </w:r>
        <w:r w:rsidRPr="00564129">
          <w:rPr>
            <w:rStyle w:val="keyword1"/>
            <w:sz w:val="18"/>
            <w:rPrChange w:id="9368" w:author="shorny" w:date="2014-06-09T18:38:00Z">
              <w:rPr>
                <w:rStyle w:val="keyword1"/>
              </w:rPr>
            </w:rPrChange>
          </w:rPr>
          <w:t>ON</w:t>
        </w:r>
      </w:ins>
    </w:p>
    <w:p w14:paraId="4D346200" w14:textId="77777777" w:rsidR="00564129" w:rsidRPr="00564129" w:rsidRDefault="00564129">
      <w:pPr>
        <w:pStyle w:val="HTMLPreformatted"/>
        <w:divId w:val="1477987617"/>
        <w:rPr>
          <w:ins w:id="9369" w:author="shorny" w:date="2014-06-09T18:38:00Z"/>
          <w:sz w:val="18"/>
          <w:rPrChange w:id="9370" w:author="shorny" w:date="2014-06-09T18:38:00Z">
            <w:rPr>
              <w:ins w:id="9371" w:author="shorny" w:date="2014-06-09T18:38:00Z"/>
            </w:rPr>
          </w:rPrChange>
        </w:rPr>
      </w:pPr>
      <w:ins w:id="9372" w:author="shorny" w:date="2014-06-09T18:38:00Z">
        <w:r w:rsidRPr="00564129">
          <w:rPr>
            <w:sz w:val="18"/>
            <w:rPrChange w:id="9373" w:author="shorny" w:date="2014-06-09T18:38:00Z">
              <w:rPr/>
            </w:rPrChange>
          </w:rPr>
          <w:t>`University Staff Member_Research Area`</w:t>
        </w:r>
      </w:ins>
    </w:p>
    <w:p w14:paraId="6DA072B7" w14:textId="77777777" w:rsidR="00564129" w:rsidRPr="00564129" w:rsidRDefault="00564129">
      <w:pPr>
        <w:pStyle w:val="HTMLPreformatted"/>
        <w:divId w:val="1477987617"/>
        <w:rPr>
          <w:ins w:id="9374" w:author="shorny" w:date="2014-06-09T18:38:00Z"/>
          <w:sz w:val="18"/>
          <w:rPrChange w:id="9375" w:author="shorny" w:date="2014-06-09T18:38:00Z">
            <w:rPr>
              <w:ins w:id="9376" w:author="shorny" w:date="2014-06-09T18:38:00Z"/>
            </w:rPr>
          </w:rPrChange>
        </w:rPr>
      </w:pPr>
      <w:ins w:id="9377" w:author="shorny" w:date="2014-06-09T18:38:00Z">
        <w:r w:rsidRPr="00564129">
          <w:rPr>
            <w:rStyle w:val="keyword1"/>
            <w:sz w:val="18"/>
            <w:rPrChange w:id="9378" w:author="shorny" w:date="2014-06-09T18:38:00Z">
              <w:rPr>
                <w:rStyle w:val="keyword1"/>
              </w:rPr>
            </w:rPrChange>
          </w:rPr>
          <w:t>FOR</w:t>
        </w:r>
        <w:r w:rsidRPr="00564129">
          <w:rPr>
            <w:sz w:val="18"/>
            <w:rPrChange w:id="9379" w:author="shorny" w:date="2014-06-09T18:38:00Z">
              <w:rPr/>
            </w:rPrChange>
          </w:rPr>
          <w:t xml:space="preserve"> </w:t>
        </w:r>
        <w:r w:rsidRPr="00564129">
          <w:rPr>
            <w:rStyle w:val="keyword1"/>
            <w:sz w:val="18"/>
            <w:rPrChange w:id="9380" w:author="shorny" w:date="2014-06-09T18:38:00Z">
              <w:rPr>
                <w:rStyle w:val="keyword1"/>
              </w:rPr>
            </w:rPrChange>
          </w:rPr>
          <w:t>EACH</w:t>
        </w:r>
        <w:r w:rsidRPr="00564129">
          <w:rPr>
            <w:sz w:val="18"/>
            <w:rPrChange w:id="9381" w:author="shorny" w:date="2014-06-09T18:38:00Z">
              <w:rPr/>
            </w:rPrChange>
          </w:rPr>
          <w:t xml:space="preserve"> </w:t>
        </w:r>
        <w:r w:rsidRPr="00564129">
          <w:rPr>
            <w:rStyle w:val="type1"/>
            <w:sz w:val="18"/>
            <w:rPrChange w:id="9382" w:author="shorny" w:date="2014-06-09T18:38:00Z">
              <w:rPr>
                <w:rStyle w:val="type1"/>
              </w:rPr>
            </w:rPrChange>
          </w:rPr>
          <w:t>ROW</w:t>
        </w:r>
      </w:ins>
    </w:p>
    <w:p w14:paraId="3F5DBE2E" w14:textId="77777777" w:rsidR="00564129" w:rsidRPr="00564129" w:rsidRDefault="00564129">
      <w:pPr>
        <w:pStyle w:val="HTMLPreformatted"/>
        <w:divId w:val="1477987617"/>
        <w:rPr>
          <w:ins w:id="9383" w:author="shorny" w:date="2014-06-09T18:38:00Z"/>
          <w:sz w:val="18"/>
          <w:rPrChange w:id="9384" w:author="shorny" w:date="2014-06-09T18:38:00Z">
            <w:rPr>
              <w:ins w:id="9385" w:author="shorny" w:date="2014-06-09T18:38:00Z"/>
            </w:rPr>
          </w:rPrChange>
        </w:rPr>
      </w:pPr>
      <w:ins w:id="9386" w:author="shorny" w:date="2014-06-09T18:38:00Z">
        <w:r w:rsidRPr="00564129">
          <w:rPr>
            <w:rStyle w:val="keyword1"/>
            <w:sz w:val="18"/>
            <w:rPrChange w:id="9387" w:author="shorny" w:date="2014-06-09T18:38:00Z">
              <w:rPr>
                <w:rStyle w:val="keyword1"/>
              </w:rPr>
            </w:rPrChange>
          </w:rPr>
          <w:t>BEGIN</w:t>
        </w:r>
      </w:ins>
    </w:p>
    <w:p w14:paraId="0A55D38A" w14:textId="77777777" w:rsidR="00564129" w:rsidRPr="00564129" w:rsidRDefault="00564129">
      <w:pPr>
        <w:pStyle w:val="HTMLPreformatted"/>
        <w:divId w:val="1477987617"/>
        <w:rPr>
          <w:ins w:id="9388" w:author="shorny" w:date="2014-06-09T18:38:00Z"/>
          <w:sz w:val="18"/>
          <w:rPrChange w:id="9389" w:author="shorny" w:date="2014-06-09T18:38:00Z">
            <w:rPr>
              <w:ins w:id="9390" w:author="shorny" w:date="2014-06-09T18:38:00Z"/>
            </w:rPr>
          </w:rPrChange>
        </w:rPr>
      </w:pPr>
      <w:ins w:id="9391" w:author="shorny" w:date="2014-06-09T18:38:00Z">
        <w:r w:rsidRPr="00564129">
          <w:rPr>
            <w:sz w:val="18"/>
            <w:rPrChange w:id="9392" w:author="shorny" w:date="2014-06-09T18:38:00Z">
              <w:rPr/>
            </w:rPrChange>
          </w:rPr>
          <w:t xml:space="preserve">  </w:t>
        </w:r>
        <w:r w:rsidRPr="00564129">
          <w:rPr>
            <w:rStyle w:val="keyword1"/>
            <w:sz w:val="18"/>
            <w:rPrChange w:id="9393" w:author="shorny" w:date="2014-06-09T18:38:00Z">
              <w:rPr>
                <w:rStyle w:val="keyword1"/>
              </w:rPr>
            </w:rPrChange>
          </w:rPr>
          <w:t>DECLARE</w:t>
        </w:r>
        <w:r w:rsidRPr="00564129">
          <w:rPr>
            <w:sz w:val="18"/>
            <w:rPrChange w:id="9394" w:author="shorny" w:date="2014-06-09T18:38:00Z">
              <w:rPr/>
            </w:rPrChange>
          </w:rPr>
          <w:t xml:space="preserve"> v_forCodeDescription </w:t>
        </w:r>
        <w:r w:rsidRPr="00564129">
          <w:rPr>
            <w:rStyle w:val="type1"/>
            <w:sz w:val="18"/>
            <w:rPrChange w:id="9395" w:author="shorny" w:date="2014-06-09T18:38:00Z">
              <w:rPr>
                <w:rStyle w:val="type1"/>
              </w:rPr>
            </w:rPrChange>
          </w:rPr>
          <w:t>varchar</w:t>
        </w:r>
        <w:r w:rsidRPr="00564129">
          <w:rPr>
            <w:sz w:val="18"/>
            <w:rPrChange w:id="9396" w:author="shorny" w:date="2014-06-09T18:38:00Z">
              <w:rPr/>
            </w:rPrChange>
          </w:rPr>
          <w:t>(2000) ;</w:t>
        </w:r>
      </w:ins>
    </w:p>
    <w:p w14:paraId="19A10D08" w14:textId="77777777" w:rsidR="00564129" w:rsidRPr="00564129" w:rsidRDefault="00564129">
      <w:pPr>
        <w:pStyle w:val="HTMLPreformatted"/>
        <w:divId w:val="1477987617"/>
        <w:rPr>
          <w:ins w:id="9397" w:author="shorny" w:date="2014-06-09T18:38:00Z"/>
          <w:sz w:val="18"/>
          <w:rPrChange w:id="9398" w:author="shorny" w:date="2014-06-09T18:38:00Z">
            <w:rPr>
              <w:ins w:id="9399" w:author="shorny" w:date="2014-06-09T18:38:00Z"/>
            </w:rPr>
          </w:rPrChange>
        </w:rPr>
      </w:pPr>
      <w:ins w:id="9400" w:author="shorny" w:date="2014-06-09T18:38:00Z">
        <w:r w:rsidRPr="00564129">
          <w:rPr>
            <w:sz w:val="18"/>
            <w:rPrChange w:id="9401" w:author="shorny" w:date="2014-06-09T18:38:00Z">
              <w:rPr/>
            </w:rPrChange>
          </w:rPr>
          <w:t xml:space="preserve">  </w:t>
        </w:r>
        <w:r w:rsidRPr="00564129">
          <w:rPr>
            <w:rStyle w:val="keyword1"/>
            <w:sz w:val="18"/>
            <w:rPrChange w:id="9402" w:author="shorny" w:date="2014-06-09T18:38:00Z">
              <w:rPr>
                <w:rStyle w:val="keyword1"/>
              </w:rPr>
            </w:rPrChange>
          </w:rPr>
          <w:t>DECLARE</w:t>
        </w:r>
        <w:r w:rsidRPr="00564129">
          <w:rPr>
            <w:sz w:val="18"/>
            <w:rPrChange w:id="9403" w:author="shorny" w:date="2014-06-09T18:38:00Z">
              <w:rPr/>
            </w:rPrChange>
          </w:rPr>
          <w:t xml:space="preserve"> v_comment </w:t>
        </w:r>
        <w:r w:rsidRPr="00564129">
          <w:rPr>
            <w:rStyle w:val="type1"/>
            <w:sz w:val="18"/>
            <w:rPrChange w:id="9404" w:author="shorny" w:date="2014-06-09T18:38:00Z">
              <w:rPr>
                <w:rStyle w:val="type1"/>
              </w:rPr>
            </w:rPrChange>
          </w:rPr>
          <w:t>varchar</w:t>
        </w:r>
        <w:r w:rsidRPr="00564129">
          <w:rPr>
            <w:sz w:val="18"/>
            <w:rPrChange w:id="9405" w:author="shorny" w:date="2014-06-09T18:38:00Z">
              <w:rPr/>
            </w:rPrChange>
          </w:rPr>
          <w:t>(1000) ;</w:t>
        </w:r>
      </w:ins>
    </w:p>
    <w:p w14:paraId="527DB2B6" w14:textId="77777777" w:rsidR="00564129" w:rsidRPr="00564129" w:rsidRDefault="00564129">
      <w:pPr>
        <w:pStyle w:val="HTMLPreformatted"/>
        <w:divId w:val="1477987617"/>
        <w:rPr>
          <w:ins w:id="9406" w:author="shorny" w:date="2014-06-09T18:38:00Z"/>
          <w:sz w:val="18"/>
          <w:rPrChange w:id="9407" w:author="shorny" w:date="2014-06-09T18:38:00Z">
            <w:rPr>
              <w:ins w:id="9408" w:author="shorny" w:date="2014-06-09T18:38:00Z"/>
            </w:rPr>
          </w:rPrChange>
        </w:rPr>
      </w:pPr>
      <w:ins w:id="9409" w:author="shorny" w:date="2014-06-09T18:38:00Z">
        <w:r w:rsidRPr="00564129">
          <w:rPr>
            <w:sz w:val="18"/>
            <w:rPrChange w:id="9410" w:author="shorny" w:date="2014-06-09T18:38:00Z">
              <w:rPr/>
            </w:rPrChange>
          </w:rPr>
          <w:t xml:space="preserve">  </w:t>
        </w:r>
        <w:r w:rsidRPr="00564129">
          <w:rPr>
            <w:rStyle w:val="keyword1"/>
            <w:sz w:val="18"/>
            <w:rPrChange w:id="9411" w:author="shorny" w:date="2014-06-09T18:38:00Z">
              <w:rPr>
                <w:rStyle w:val="keyword1"/>
              </w:rPr>
            </w:rPrChange>
          </w:rPr>
          <w:t>DECLARE</w:t>
        </w:r>
        <w:r w:rsidRPr="00564129">
          <w:rPr>
            <w:sz w:val="18"/>
            <w:rPrChange w:id="9412" w:author="shorny" w:date="2014-06-09T18:38:00Z">
              <w:rPr/>
            </w:rPrChange>
          </w:rPr>
          <w:t xml:space="preserve"> v_agentFName </w:t>
        </w:r>
        <w:r w:rsidRPr="00564129">
          <w:rPr>
            <w:rStyle w:val="type1"/>
            <w:sz w:val="18"/>
            <w:rPrChange w:id="9413" w:author="shorny" w:date="2014-06-09T18:38:00Z">
              <w:rPr>
                <w:rStyle w:val="type1"/>
              </w:rPr>
            </w:rPrChange>
          </w:rPr>
          <w:t>varchar</w:t>
        </w:r>
        <w:r w:rsidRPr="00564129">
          <w:rPr>
            <w:sz w:val="18"/>
            <w:rPrChange w:id="9414" w:author="shorny" w:date="2014-06-09T18:38:00Z">
              <w:rPr/>
            </w:rPrChange>
          </w:rPr>
          <w:t>(50) ;</w:t>
        </w:r>
      </w:ins>
    </w:p>
    <w:p w14:paraId="3B3DE2E8" w14:textId="77777777" w:rsidR="00564129" w:rsidRPr="00564129" w:rsidRDefault="00564129">
      <w:pPr>
        <w:pStyle w:val="HTMLPreformatted"/>
        <w:divId w:val="1477987617"/>
        <w:rPr>
          <w:ins w:id="9415" w:author="shorny" w:date="2014-06-09T18:38:00Z"/>
          <w:sz w:val="18"/>
          <w:rPrChange w:id="9416" w:author="shorny" w:date="2014-06-09T18:38:00Z">
            <w:rPr>
              <w:ins w:id="9417" w:author="shorny" w:date="2014-06-09T18:38:00Z"/>
            </w:rPr>
          </w:rPrChange>
        </w:rPr>
      </w:pPr>
      <w:ins w:id="9418" w:author="shorny" w:date="2014-06-09T18:38:00Z">
        <w:r w:rsidRPr="00564129">
          <w:rPr>
            <w:sz w:val="18"/>
            <w:rPrChange w:id="9419" w:author="shorny" w:date="2014-06-09T18:38:00Z">
              <w:rPr/>
            </w:rPrChange>
          </w:rPr>
          <w:t xml:space="preserve">  </w:t>
        </w:r>
        <w:r w:rsidRPr="00564129">
          <w:rPr>
            <w:rStyle w:val="keyword1"/>
            <w:sz w:val="18"/>
            <w:rPrChange w:id="9420" w:author="shorny" w:date="2014-06-09T18:38:00Z">
              <w:rPr>
                <w:rStyle w:val="keyword1"/>
              </w:rPr>
            </w:rPrChange>
          </w:rPr>
          <w:t>DECLARE</w:t>
        </w:r>
        <w:r w:rsidRPr="00564129">
          <w:rPr>
            <w:sz w:val="18"/>
            <w:rPrChange w:id="9421" w:author="shorny" w:date="2014-06-09T18:38:00Z">
              <w:rPr/>
            </w:rPrChange>
          </w:rPr>
          <w:t xml:space="preserve"> v_agentLName </w:t>
        </w:r>
        <w:r w:rsidRPr="00564129">
          <w:rPr>
            <w:rStyle w:val="type1"/>
            <w:sz w:val="18"/>
            <w:rPrChange w:id="9422" w:author="shorny" w:date="2014-06-09T18:38:00Z">
              <w:rPr>
                <w:rStyle w:val="type1"/>
              </w:rPr>
            </w:rPrChange>
          </w:rPr>
          <w:t>varchar</w:t>
        </w:r>
        <w:r w:rsidRPr="00564129">
          <w:rPr>
            <w:sz w:val="18"/>
            <w:rPrChange w:id="9423" w:author="shorny" w:date="2014-06-09T18:38:00Z">
              <w:rPr/>
            </w:rPrChange>
          </w:rPr>
          <w:t>(50) ;</w:t>
        </w:r>
      </w:ins>
    </w:p>
    <w:p w14:paraId="5036C29C" w14:textId="77777777" w:rsidR="00564129" w:rsidRPr="00564129" w:rsidRDefault="00564129">
      <w:pPr>
        <w:pStyle w:val="HTMLPreformatted"/>
        <w:divId w:val="1477987617"/>
        <w:rPr>
          <w:ins w:id="9424" w:author="shorny" w:date="2014-06-09T18:38:00Z"/>
          <w:sz w:val="18"/>
          <w:rPrChange w:id="9425" w:author="shorny" w:date="2014-06-09T18:38:00Z">
            <w:rPr>
              <w:ins w:id="9426" w:author="shorny" w:date="2014-06-09T18:38:00Z"/>
            </w:rPr>
          </w:rPrChange>
        </w:rPr>
      </w:pPr>
      <w:ins w:id="9427" w:author="shorny" w:date="2014-06-09T18:38:00Z">
        <w:r w:rsidRPr="00564129">
          <w:rPr>
            <w:sz w:val="18"/>
            <w:rPrChange w:id="9428" w:author="shorny" w:date="2014-06-09T18:38:00Z">
              <w:rPr/>
            </w:rPrChange>
          </w:rPr>
          <w:t xml:space="preserve">  </w:t>
        </w:r>
        <w:r w:rsidRPr="00564129">
          <w:rPr>
            <w:rStyle w:val="keyword1"/>
            <w:sz w:val="18"/>
            <w:rPrChange w:id="9429" w:author="shorny" w:date="2014-06-09T18:38:00Z">
              <w:rPr>
                <w:rStyle w:val="keyword1"/>
              </w:rPr>
            </w:rPrChange>
          </w:rPr>
          <w:t>DECLARE</w:t>
        </w:r>
        <w:r w:rsidRPr="00564129">
          <w:rPr>
            <w:sz w:val="18"/>
            <w:rPrChange w:id="9430" w:author="shorny" w:date="2014-06-09T18:38:00Z">
              <w:rPr/>
            </w:rPrChange>
          </w:rPr>
          <w:t xml:space="preserve"> v_decisionTypeID mediumint(9) ;</w:t>
        </w:r>
      </w:ins>
    </w:p>
    <w:p w14:paraId="5FD4BCD4" w14:textId="77777777" w:rsidR="00564129" w:rsidRPr="00564129" w:rsidRDefault="00564129">
      <w:pPr>
        <w:pStyle w:val="HTMLPreformatted"/>
        <w:divId w:val="1477987617"/>
        <w:rPr>
          <w:ins w:id="9431" w:author="shorny" w:date="2014-06-09T18:38:00Z"/>
          <w:sz w:val="18"/>
          <w:rPrChange w:id="9432" w:author="shorny" w:date="2014-06-09T18:38:00Z">
            <w:rPr>
              <w:ins w:id="9433" w:author="shorny" w:date="2014-06-09T18:38:00Z"/>
            </w:rPr>
          </w:rPrChange>
        </w:rPr>
      </w:pPr>
    </w:p>
    <w:p w14:paraId="7F5CE8E7" w14:textId="77777777" w:rsidR="00564129" w:rsidRPr="00564129" w:rsidRDefault="00564129">
      <w:pPr>
        <w:pStyle w:val="HTMLPreformatted"/>
        <w:divId w:val="1477987617"/>
        <w:rPr>
          <w:ins w:id="9434" w:author="shorny" w:date="2014-06-09T18:38:00Z"/>
          <w:sz w:val="18"/>
          <w:rPrChange w:id="9435" w:author="shorny" w:date="2014-06-09T18:38:00Z">
            <w:rPr>
              <w:ins w:id="9436" w:author="shorny" w:date="2014-06-09T18:38:00Z"/>
            </w:rPr>
          </w:rPrChange>
        </w:rPr>
      </w:pPr>
      <w:ins w:id="9437" w:author="shorny" w:date="2014-06-09T18:38:00Z">
        <w:r w:rsidRPr="00564129">
          <w:rPr>
            <w:sz w:val="18"/>
            <w:rPrChange w:id="9438" w:author="shorny" w:date="2014-06-09T18:38:00Z">
              <w:rPr/>
            </w:rPrChange>
          </w:rPr>
          <w:t xml:space="preserve">  </w:t>
        </w:r>
        <w:r w:rsidRPr="00564129">
          <w:rPr>
            <w:rStyle w:val="keyword1"/>
            <w:sz w:val="18"/>
            <w:rPrChange w:id="9439" w:author="shorny" w:date="2014-06-09T18:38:00Z">
              <w:rPr>
                <w:rStyle w:val="keyword1"/>
              </w:rPr>
            </w:rPrChange>
          </w:rPr>
          <w:t>SELECT</w:t>
        </w:r>
        <w:r w:rsidRPr="00564129">
          <w:rPr>
            <w:sz w:val="18"/>
            <w:rPrChange w:id="9440" w:author="shorny" w:date="2014-06-09T18:38:00Z">
              <w:rPr/>
            </w:rPrChange>
          </w:rPr>
          <w:t xml:space="preserve"> Description</w:t>
        </w:r>
      </w:ins>
    </w:p>
    <w:p w14:paraId="2A5FE898" w14:textId="77777777" w:rsidR="00564129" w:rsidRPr="00564129" w:rsidRDefault="00564129">
      <w:pPr>
        <w:pStyle w:val="HTMLPreformatted"/>
        <w:divId w:val="1477987617"/>
        <w:rPr>
          <w:ins w:id="9441" w:author="shorny" w:date="2014-06-09T18:38:00Z"/>
          <w:sz w:val="18"/>
          <w:rPrChange w:id="9442" w:author="shorny" w:date="2014-06-09T18:38:00Z">
            <w:rPr>
              <w:ins w:id="9443" w:author="shorny" w:date="2014-06-09T18:38:00Z"/>
            </w:rPr>
          </w:rPrChange>
        </w:rPr>
      </w:pPr>
      <w:ins w:id="9444" w:author="shorny" w:date="2014-06-09T18:38:00Z">
        <w:r w:rsidRPr="00564129">
          <w:rPr>
            <w:sz w:val="18"/>
            <w:rPrChange w:id="9445" w:author="shorny" w:date="2014-06-09T18:38:00Z">
              <w:rPr/>
            </w:rPrChange>
          </w:rPr>
          <w:t xml:space="preserve">  </w:t>
        </w:r>
        <w:r w:rsidRPr="00564129">
          <w:rPr>
            <w:rStyle w:val="keyword1"/>
            <w:sz w:val="18"/>
            <w:rPrChange w:id="9446" w:author="shorny" w:date="2014-06-09T18:38:00Z">
              <w:rPr>
                <w:rStyle w:val="keyword1"/>
              </w:rPr>
            </w:rPrChange>
          </w:rPr>
          <w:t>FROM</w:t>
        </w:r>
        <w:r w:rsidRPr="00564129">
          <w:rPr>
            <w:sz w:val="18"/>
            <w:rPrChange w:id="9447" w:author="shorny" w:date="2014-06-09T18:38:00Z">
              <w:rPr/>
            </w:rPrChange>
          </w:rPr>
          <w:t xml:space="preserve"> `Research Area` RA</w:t>
        </w:r>
      </w:ins>
    </w:p>
    <w:p w14:paraId="3C6AE0AB" w14:textId="77777777" w:rsidR="00564129" w:rsidRPr="00564129" w:rsidRDefault="00564129">
      <w:pPr>
        <w:pStyle w:val="HTMLPreformatted"/>
        <w:divId w:val="1477987617"/>
        <w:rPr>
          <w:ins w:id="9448" w:author="shorny" w:date="2014-06-09T18:38:00Z"/>
          <w:sz w:val="18"/>
          <w:rPrChange w:id="9449" w:author="shorny" w:date="2014-06-09T18:38:00Z">
            <w:rPr>
              <w:ins w:id="9450" w:author="shorny" w:date="2014-06-09T18:38:00Z"/>
            </w:rPr>
          </w:rPrChange>
        </w:rPr>
      </w:pPr>
      <w:ins w:id="9451" w:author="shorny" w:date="2014-06-09T18:38:00Z">
        <w:r w:rsidRPr="00564129">
          <w:rPr>
            <w:sz w:val="18"/>
            <w:rPrChange w:id="9452" w:author="shorny" w:date="2014-06-09T18:38:00Z">
              <w:rPr/>
            </w:rPrChange>
          </w:rPr>
          <w:t xml:space="preserve">  </w:t>
        </w:r>
        <w:r w:rsidRPr="00564129">
          <w:rPr>
            <w:rStyle w:val="keyword1"/>
            <w:sz w:val="18"/>
            <w:rPrChange w:id="9453" w:author="shorny" w:date="2014-06-09T18:38:00Z">
              <w:rPr>
                <w:rStyle w:val="keyword1"/>
              </w:rPr>
            </w:rPrChange>
          </w:rPr>
          <w:t>WHERE</w:t>
        </w:r>
        <w:r w:rsidRPr="00564129">
          <w:rPr>
            <w:sz w:val="18"/>
            <w:rPrChange w:id="9454" w:author="shorny" w:date="2014-06-09T18:38:00Z">
              <w:rPr/>
            </w:rPrChange>
          </w:rPr>
          <w:t xml:space="preserve"> RA.FORCode = </w:t>
        </w:r>
        <w:r w:rsidRPr="00564129">
          <w:rPr>
            <w:rStyle w:val="keyword1"/>
            <w:sz w:val="18"/>
            <w:rPrChange w:id="9455" w:author="shorny" w:date="2014-06-09T18:38:00Z">
              <w:rPr>
                <w:rStyle w:val="keyword1"/>
              </w:rPr>
            </w:rPrChange>
          </w:rPr>
          <w:t>NEW</w:t>
        </w:r>
        <w:r w:rsidRPr="00564129">
          <w:rPr>
            <w:sz w:val="18"/>
            <w:rPrChange w:id="9456" w:author="shorny" w:date="2014-06-09T18:38:00Z">
              <w:rPr/>
            </w:rPrChange>
          </w:rPr>
          <w:t>.FORCode</w:t>
        </w:r>
      </w:ins>
    </w:p>
    <w:p w14:paraId="6B39C49A" w14:textId="77777777" w:rsidR="00564129" w:rsidRPr="00564129" w:rsidRDefault="00564129">
      <w:pPr>
        <w:pStyle w:val="HTMLPreformatted"/>
        <w:divId w:val="1477987617"/>
        <w:rPr>
          <w:ins w:id="9457" w:author="shorny" w:date="2014-06-09T18:38:00Z"/>
          <w:sz w:val="18"/>
          <w:rPrChange w:id="9458" w:author="shorny" w:date="2014-06-09T18:38:00Z">
            <w:rPr>
              <w:ins w:id="9459" w:author="shorny" w:date="2014-06-09T18:38:00Z"/>
            </w:rPr>
          </w:rPrChange>
        </w:rPr>
      </w:pPr>
      <w:ins w:id="9460" w:author="shorny" w:date="2014-06-09T18:38:00Z">
        <w:r w:rsidRPr="00564129">
          <w:rPr>
            <w:sz w:val="18"/>
            <w:rPrChange w:id="9461" w:author="shorny" w:date="2014-06-09T18:38:00Z">
              <w:rPr/>
            </w:rPrChange>
          </w:rPr>
          <w:t xml:space="preserve">  </w:t>
        </w:r>
        <w:r w:rsidRPr="00564129">
          <w:rPr>
            <w:rStyle w:val="keyword1"/>
            <w:sz w:val="18"/>
            <w:rPrChange w:id="9462" w:author="shorny" w:date="2014-06-09T18:38:00Z">
              <w:rPr>
                <w:rStyle w:val="keyword1"/>
              </w:rPr>
            </w:rPrChange>
          </w:rPr>
          <w:t>INTO</w:t>
        </w:r>
        <w:r w:rsidRPr="00564129">
          <w:rPr>
            <w:sz w:val="18"/>
            <w:rPrChange w:id="9463" w:author="shorny" w:date="2014-06-09T18:38:00Z">
              <w:rPr/>
            </w:rPrChange>
          </w:rPr>
          <w:t xml:space="preserve"> v_forCodeDescription ;</w:t>
        </w:r>
      </w:ins>
    </w:p>
    <w:p w14:paraId="223848E6" w14:textId="77777777" w:rsidR="00564129" w:rsidRPr="00564129" w:rsidRDefault="00564129">
      <w:pPr>
        <w:pStyle w:val="HTMLPreformatted"/>
        <w:divId w:val="1477987617"/>
        <w:rPr>
          <w:ins w:id="9464" w:author="shorny" w:date="2014-06-09T18:38:00Z"/>
          <w:sz w:val="18"/>
          <w:rPrChange w:id="9465" w:author="shorny" w:date="2014-06-09T18:38:00Z">
            <w:rPr>
              <w:ins w:id="9466" w:author="shorny" w:date="2014-06-09T18:38:00Z"/>
            </w:rPr>
          </w:rPrChange>
        </w:rPr>
      </w:pPr>
    </w:p>
    <w:p w14:paraId="64516A42" w14:textId="77777777" w:rsidR="00564129" w:rsidRPr="00564129" w:rsidRDefault="00564129">
      <w:pPr>
        <w:pStyle w:val="HTMLPreformatted"/>
        <w:divId w:val="1477987617"/>
        <w:rPr>
          <w:ins w:id="9467" w:author="shorny" w:date="2014-06-09T18:38:00Z"/>
          <w:sz w:val="18"/>
          <w:rPrChange w:id="9468" w:author="shorny" w:date="2014-06-09T18:38:00Z">
            <w:rPr>
              <w:ins w:id="9469" w:author="shorny" w:date="2014-06-09T18:38:00Z"/>
            </w:rPr>
          </w:rPrChange>
        </w:rPr>
      </w:pPr>
      <w:ins w:id="9470" w:author="shorny" w:date="2014-06-09T18:38:00Z">
        <w:r w:rsidRPr="00564129">
          <w:rPr>
            <w:sz w:val="18"/>
            <w:rPrChange w:id="9471" w:author="shorny" w:date="2014-06-09T18:38:00Z">
              <w:rPr/>
            </w:rPrChange>
          </w:rPr>
          <w:t xml:space="preserve">  </w:t>
        </w:r>
        <w:r w:rsidRPr="00564129">
          <w:rPr>
            <w:rStyle w:val="keyword1"/>
            <w:sz w:val="18"/>
            <w:rPrChange w:id="9472" w:author="shorny" w:date="2014-06-09T18:38:00Z">
              <w:rPr>
                <w:rStyle w:val="keyword1"/>
              </w:rPr>
            </w:rPrChange>
          </w:rPr>
          <w:t>SELECT</w:t>
        </w:r>
        <w:r w:rsidRPr="00564129">
          <w:rPr>
            <w:sz w:val="18"/>
            <w:rPrChange w:id="9473" w:author="shorny" w:date="2014-06-09T18:38:00Z">
              <w:rPr/>
            </w:rPrChange>
          </w:rPr>
          <w:t xml:space="preserve"> FName, LName</w:t>
        </w:r>
      </w:ins>
    </w:p>
    <w:p w14:paraId="2266437D" w14:textId="77777777" w:rsidR="00564129" w:rsidRPr="00564129" w:rsidRDefault="00564129">
      <w:pPr>
        <w:pStyle w:val="HTMLPreformatted"/>
        <w:divId w:val="1477987617"/>
        <w:rPr>
          <w:ins w:id="9474" w:author="shorny" w:date="2014-06-09T18:38:00Z"/>
          <w:sz w:val="18"/>
          <w:rPrChange w:id="9475" w:author="shorny" w:date="2014-06-09T18:38:00Z">
            <w:rPr>
              <w:ins w:id="9476" w:author="shorny" w:date="2014-06-09T18:38:00Z"/>
            </w:rPr>
          </w:rPrChange>
        </w:rPr>
      </w:pPr>
      <w:ins w:id="9477" w:author="shorny" w:date="2014-06-09T18:38:00Z">
        <w:r w:rsidRPr="00564129">
          <w:rPr>
            <w:sz w:val="18"/>
            <w:rPrChange w:id="9478" w:author="shorny" w:date="2014-06-09T18:38:00Z">
              <w:rPr/>
            </w:rPrChange>
          </w:rPr>
          <w:t xml:space="preserve">  </w:t>
        </w:r>
        <w:r w:rsidRPr="00564129">
          <w:rPr>
            <w:rStyle w:val="keyword1"/>
            <w:sz w:val="18"/>
            <w:rPrChange w:id="9479" w:author="shorny" w:date="2014-06-09T18:38:00Z">
              <w:rPr>
                <w:rStyle w:val="keyword1"/>
              </w:rPr>
            </w:rPrChange>
          </w:rPr>
          <w:t>FROM</w:t>
        </w:r>
        <w:r w:rsidRPr="00564129">
          <w:rPr>
            <w:sz w:val="18"/>
            <w:rPrChange w:id="9480" w:author="shorny" w:date="2014-06-09T18:38:00Z">
              <w:rPr/>
            </w:rPrChange>
          </w:rPr>
          <w:t xml:space="preserve"> `University Staff Member` </w:t>
        </w:r>
        <w:r w:rsidRPr="00564129">
          <w:rPr>
            <w:rStyle w:val="keyword1"/>
            <w:sz w:val="18"/>
            <w:rPrChange w:id="9481" w:author="shorny" w:date="2014-06-09T18:38:00Z">
              <w:rPr>
                <w:rStyle w:val="keyword1"/>
              </w:rPr>
            </w:rPrChange>
          </w:rPr>
          <w:t>AS</w:t>
        </w:r>
        <w:r w:rsidRPr="00564129">
          <w:rPr>
            <w:sz w:val="18"/>
            <w:rPrChange w:id="9482" w:author="shorny" w:date="2014-06-09T18:38:00Z">
              <w:rPr/>
            </w:rPrChange>
          </w:rPr>
          <w:t xml:space="preserve"> USM</w:t>
        </w:r>
      </w:ins>
    </w:p>
    <w:p w14:paraId="4837E043" w14:textId="77777777" w:rsidR="00564129" w:rsidRPr="00564129" w:rsidRDefault="00564129">
      <w:pPr>
        <w:pStyle w:val="HTMLPreformatted"/>
        <w:divId w:val="1477987617"/>
        <w:rPr>
          <w:ins w:id="9483" w:author="shorny" w:date="2014-06-09T18:38:00Z"/>
          <w:sz w:val="18"/>
          <w:rPrChange w:id="9484" w:author="shorny" w:date="2014-06-09T18:38:00Z">
            <w:rPr>
              <w:ins w:id="9485" w:author="shorny" w:date="2014-06-09T18:38:00Z"/>
            </w:rPr>
          </w:rPrChange>
        </w:rPr>
      </w:pPr>
      <w:ins w:id="9486" w:author="shorny" w:date="2014-06-09T18:38:00Z">
        <w:r w:rsidRPr="00564129">
          <w:rPr>
            <w:sz w:val="18"/>
            <w:rPrChange w:id="9487" w:author="shorny" w:date="2014-06-09T18:38:00Z">
              <w:rPr/>
            </w:rPrChange>
          </w:rPr>
          <w:t xml:space="preserve">  </w:t>
        </w:r>
        <w:r w:rsidRPr="00564129">
          <w:rPr>
            <w:rStyle w:val="keyword1"/>
            <w:sz w:val="18"/>
            <w:rPrChange w:id="9488" w:author="shorny" w:date="2014-06-09T18:38:00Z">
              <w:rPr>
                <w:rStyle w:val="keyword1"/>
              </w:rPr>
            </w:rPrChange>
          </w:rPr>
          <w:t>WHERE</w:t>
        </w:r>
        <w:r w:rsidRPr="00564129">
          <w:rPr>
            <w:sz w:val="18"/>
            <w:rPrChange w:id="9489" w:author="shorny" w:date="2014-06-09T18:38:00Z">
              <w:rPr/>
            </w:rPrChange>
          </w:rPr>
          <w:t xml:space="preserve"> USM.StaffID = CURRENT_RHD_USER()</w:t>
        </w:r>
      </w:ins>
    </w:p>
    <w:p w14:paraId="22A3399E" w14:textId="77777777" w:rsidR="00564129" w:rsidRPr="00564129" w:rsidRDefault="00564129">
      <w:pPr>
        <w:pStyle w:val="HTMLPreformatted"/>
        <w:divId w:val="1477987617"/>
        <w:rPr>
          <w:ins w:id="9490" w:author="shorny" w:date="2014-06-09T18:38:00Z"/>
          <w:sz w:val="18"/>
          <w:rPrChange w:id="9491" w:author="shorny" w:date="2014-06-09T18:38:00Z">
            <w:rPr>
              <w:ins w:id="9492" w:author="shorny" w:date="2014-06-09T18:38:00Z"/>
            </w:rPr>
          </w:rPrChange>
        </w:rPr>
      </w:pPr>
      <w:ins w:id="9493" w:author="shorny" w:date="2014-06-09T18:38:00Z">
        <w:r w:rsidRPr="00564129">
          <w:rPr>
            <w:sz w:val="18"/>
            <w:rPrChange w:id="9494" w:author="shorny" w:date="2014-06-09T18:38:00Z">
              <w:rPr/>
            </w:rPrChange>
          </w:rPr>
          <w:t xml:space="preserve">  </w:t>
        </w:r>
        <w:r w:rsidRPr="00564129">
          <w:rPr>
            <w:rStyle w:val="keyword1"/>
            <w:sz w:val="18"/>
            <w:rPrChange w:id="9495" w:author="shorny" w:date="2014-06-09T18:38:00Z">
              <w:rPr>
                <w:rStyle w:val="keyword1"/>
              </w:rPr>
            </w:rPrChange>
          </w:rPr>
          <w:t>INTO</w:t>
        </w:r>
        <w:r w:rsidRPr="00564129">
          <w:rPr>
            <w:sz w:val="18"/>
            <w:rPrChange w:id="9496" w:author="shorny" w:date="2014-06-09T18:38:00Z">
              <w:rPr/>
            </w:rPrChange>
          </w:rPr>
          <w:t xml:space="preserve"> v_agentFName, v_agentLName;</w:t>
        </w:r>
      </w:ins>
    </w:p>
    <w:p w14:paraId="6AE61C9E" w14:textId="77777777" w:rsidR="00564129" w:rsidRPr="00564129" w:rsidRDefault="00564129">
      <w:pPr>
        <w:pStyle w:val="HTMLPreformatted"/>
        <w:divId w:val="1477987617"/>
        <w:rPr>
          <w:ins w:id="9497" w:author="shorny" w:date="2014-06-09T18:38:00Z"/>
          <w:sz w:val="18"/>
          <w:rPrChange w:id="9498" w:author="shorny" w:date="2014-06-09T18:38:00Z">
            <w:rPr>
              <w:ins w:id="9499" w:author="shorny" w:date="2014-06-09T18:38:00Z"/>
            </w:rPr>
          </w:rPrChange>
        </w:rPr>
      </w:pPr>
    </w:p>
    <w:p w14:paraId="18E4B869" w14:textId="77777777" w:rsidR="00564129" w:rsidRPr="00564129" w:rsidRDefault="00564129">
      <w:pPr>
        <w:pStyle w:val="HTMLPreformatted"/>
        <w:divId w:val="1477987617"/>
        <w:rPr>
          <w:ins w:id="9500" w:author="shorny" w:date="2014-06-09T18:38:00Z"/>
          <w:sz w:val="18"/>
          <w:rPrChange w:id="9501" w:author="shorny" w:date="2014-06-09T18:38:00Z">
            <w:rPr>
              <w:ins w:id="9502" w:author="shorny" w:date="2014-06-09T18:38:00Z"/>
            </w:rPr>
          </w:rPrChange>
        </w:rPr>
      </w:pPr>
      <w:ins w:id="9503" w:author="shorny" w:date="2014-06-09T18:38:00Z">
        <w:r w:rsidRPr="00564129">
          <w:rPr>
            <w:sz w:val="18"/>
            <w:rPrChange w:id="9504" w:author="shorny" w:date="2014-06-09T18:38:00Z">
              <w:rPr/>
            </w:rPrChange>
          </w:rPr>
          <w:t xml:space="preserve">  </w:t>
        </w:r>
        <w:r w:rsidRPr="00564129">
          <w:rPr>
            <w:rStyle w:val="keyword1"/>
            <w:sz w:val="18"/>
            <w:rPrChange w:id="9505" w:author="shorny" w:date="2014-06-09T18:38:00Z">
              <w:rPr>
                <w:rStyle w:val="keyword1"/>
              </w:rPr>
            </w:rPrChange>
          </w:rPr>
          <w:t>SELECT</w:t>
        </w:r>
        <w:r w:rsidRPr="00564129">
          <w:rPr>
            <w:sz w:val="18"/>
            <w:rPrChange w:id="9506" w:author="shorny" w:date="2014-06-09T18:38:00Z">
              <w:rPr/>
            </w:rPrChange>
          </w:rPr>
          <w:t xml:space="preserve"> DecisionTypeID</w:t>
        </w:r>
      </w:ins>
    </w:p>
    <w:p w14:paraId="198353E9" w14:textId="77777777" w:rsidR="00564129" w:rsidRPr="00564129" w:rsidRDefault="00564129">
      <w:pPr>
        <w:pStyle w:val="HTMLPreformatted"/>
        <w:divId w:val="1477987617"/>
        <w:rPr>
          <w:ins w:id="9507" w:author="shorny" w:date="2014-06-09T18:38:00Z"/>
          <w:sz w:val="18"/>
          <w:rPrChange w:id="9508" w:author="shorny" w:date="2014-06-09T18:38:00Z">
            <w:rPr>
              <w:ins w:id="9509" w:author="shorny" w:date="2014-06-09T18:38:00Z"/>
            </w:rPr>
          </w:rPrChange>
        </w:rPr>
      </w:pPr>
      <w:ins w:id="9510" w:author="shorny" w:date="2014-06-09T18:38:00Z">
        <w:r w:rsidRPr="00564129">
          <w:rPr>
            <w:sz w:val="18"/>
            <w:rPrChange w:id="9511" w:author="shorny" w:date="2014-06-09T18:38:00Z">
              <w:rPr/>
            </w:rPrChange>
          </w:rPr>
          <w:t xml:space="preserve">  </w:t>
        </w:r>
        <w:r w:rsidRPr="00564129">
          <w:rPr>
            <w:rStyle w:val="keyword1"/>
            <w:sz w:val="18"/>
            <w:rPrChange w:id="9512" w:author="shorny" w:date="2014-06-09T18:38:00Z">
              <w:rPr>
                <w:rStyle w:val="keyword1"/>
              </w:rPr>
            </w:rPrChange>
          </w:rPr>
          <w:t>FROM</w:t>
        </w:r>
        <w:r w:rsidRPr="00564129">
          <w:rPr>
            <w:sz w:val="18"/>
            <w:rPrChange w:id="9513" w:author="shorny" w:date="2014-06-09T18:38:00Z">
              <w:rPr/>
            </w:rPrChange>
          </w:rPr>
          <w:t xml:space="preserve"> `Decision </w:t>
        </w:r>
        <w:r w:rsidRPr="00564129">
          <w:rPr>
            <w:rStyle w:val="keyword1"/>
            <w:sz w:val="18"/>
            <w:rPrChange w:id="9514" w:author="shorny" w:date="2014-06-09T18:38:00Z">
              <w:rPr>
                <w:rStyle w:val="keyword1"/>
              </w:rPr>
            </w:rPrChange>
          </w:rPr>
          <w:t>Type</w:t>
        </w:r>
        <w:r w:rsidRPr="00564129">
          <w:rPr>
            <w:sz w:val="18"/>
            <w:rPrChange w:id="9515" w:author="shorny" w:date="2014-06-09T18:38:00Z">
              <w:rPr/>
            </w:rPrChange>
          </w:rPr>
          <w:t xml:space="preserve">` </w:t>
        </w:r>
        <w:r w:rsidRPr="00564129">
          <w:rPr>
            <w:rStyle w:val="keyword1"/>
            <w:sz w:val="18"/>
            <w:rPrChange w:id="9516" w:author="shorny" w:date="2014-06-09T18:38:00Z">
              <w:rPr>
                <w:rStyle w:val="keyword1"/>
              </w:rPr>
            </w:rPrChange>
          </w:rPr>
          <w:t>AS</w:t>
        </w:r>
        <w:r w:rsidRPr="00564129">
          <w:rPr>
            <w:sz w:val="18"/>
            <w:rPrChange w:id="9517" w:author="shorny" w:date="2014-06-09T18:38:00Z">
              <w:rPr/>
            </w:rPrChange>
          </w:rPr>
          <w:t xml:space="preserve"> DT</w:t>
        </w:r>
      </w:ins>
    </w:p>
    <w:p w14:paraId="5E36DB39" w14:textId="77777777" w:rsidR="00564129" w:rsidRPr="00564129" w:rsidRDefault="00564129">
      <w:pPr>
        <w:pStyle w:val="HTMLPreformatted"/>
        <w:divId w:val="1477987617"/>
        <w:rPr>
          <w:ins w:id="9518" w:author="shorny" w:date="2014-06-09T18:38:00Z"/>
          <w:sz w:val="18"/>
          <w:rPrChange w:id="9519" w:author="shorny" w:date="2014-06-09T18:38:00Z">
            <w:rPr>
              <w:ins w:id="9520" w:author="shorny" w:date="2014-06-09T18:38:00Z"/>
            </w:rPr>
          </w:rPrChange>
        </w:rPr>
      </w:pPr>
      <w:ins w:id="9521" w:author="shorny" w:date="2014-06-09T18:38:00Z">
        <w:r w:rsidRPr="00564129">
          <w:rPr>
            <w:sz w:val="18"/>
            <w:rPrChange w:id="9522" w:author="shorny" w:date="2014-06-09T18:38:00Z">
              <w:rPr/>
            </w:rPrChange>
          </w:rPr>
          <w:t xml:space="preserve">  </w:t>
        </w:r>
        <w:r w:rsidRPr="00564129">
          <w:rPr>
            <w:rStyle w:val="keyword1"/>
            <w:sz w:val="18"/>
            <w:rPrChange w:id="9523" w:author="shorny" w:date="2014-06-09T18:38:00Z">
              <w:rPr>
                <w:rStyle w:val="keyword1"/>
              </w:rPr>
            </w:rPrChange>
          </w:rPr>
          <w:t>WHERE</w:t>
        </w:r>
        <w:r w:rsidRPr="00564129">
          <w:rPr>
            <w:sz w:val="18"/>
            <w:rPrChange w:id="9524" w:author="shorny" w:date="2014-06-09T18:38:00Z">
              <w:rPr/>
            </w:rPrChange>
          </w:rPr>
          <w:t xml:space="preserve"> DT.</w:t>
        </w:r>
        <w:r w:rsidRPr="00564129">
          <w:rPr>
            <w:rStyle w:val="keyword1"/>
            <w:sz w:val="18"/>
            <w:rPrChange w:id="9525" w:author="shorny" w:date="2014-06-09T18:38:00Z">
              <w:rPr>
                <w:rStyle w:val="keyword1"/>
              </w:rPr>
            </w:rPrChange>
          </w:rPr>
          <w:t>type</w:t>
        </w:r>
        <w:r w:rsidRPr="00564129">
          <w:rPr>
            <w:sz w:val="18"/>
            <w:rPrChange w:id="9526" w:author="shorny" w:date="2014-06-09T18:38:00Z">
              <w:rPr/>
            </w:rPrChange>
          </w:rPr>
          <w:t xml:space="preserve"> = </w:t>
        </w:r>
        <w:r w:rsidRPr="00564129">
          <w:rPr>
            <w:rStyle w:val="string1"/>
            <w:sz w:val="18"/>
            <w:rPrChange w:id="9527" w:author="shorny" w:date="2014-06-09T18:38:00Z">
              <w:rPr>
                <w:rStyle w:val="string1"/>
              </w:rPr>
            </w:rPrChange>
          </w:rPr>
          <w:t>'change.research_area.addition'</w:t>
        </w:r>
      </w:ins>
    </w:p>
    <w:p w14:paraId="798501C7" w14:textId="77777777" w:rsidR="00564129" w:rsidRPr="00564129" w:rsidRDefault="00564129">
      <w:pPr>
        <w:pStyle w:val="HTMLPreformatted"/>
        <w:divId w:val="1477987617"/>
        <w:rPr>
          <w:ins w:id="9528" w:author="shorny" w:date="2014-06-09T18:38:00Z"/>
          <w:sz w:val="18"/>
          <w:rPrChange w:id="9529" w:author="shorny" w:date="2014-06-09T18:38:00Z">
            <w:rPr>
              <w:ins w:id="9530" w:author="shorny" w:date="2014-06-09T18:38:00Z"/>
            </w:rPr>
          </w:rPrChange>
        </w:rPr>
      </w:pPr>
      <w:ins w:id="9531" w:author="shorny" w:date="2014-06-09T18:38:00Z">
        <w:r w:rsidRPr="00564129">
          <w:rPr>
            <w:sz w:val="18"/>
            <w:rPrChange w:id="9532" w:author="shorny" w:date="2014-06-09T18:38:00Z">
              <w:rPr/>
            </w:rPrChange>
          </w:rPr>
          <w:t xml:space="preserve">  </w:t>
        </w:r>
        <w:r w:rsidRPr="00564129">
          <w:rPr>
            <w:rStyle w:val="keyword1"/>
            <w:sz w:val="18"/>
            <w:rPrChange w:id="9533" w:author="shorny" w:date="2014-06-09T18:38:00Z">
              <w:rPr>
                <w:rStyle w:val="keyword1"/>
              </w:rPr>
            </w:rPrChange>
          </w:rPr>
          <w:t>INTO</w:t>
        </w:r>
        <w:r w:rsidRPr="00564129">
          <w:rPr>
            <w:sz w:val="18"/>
            <w:rPrChange w:id="9534" w:author="shorny" w:date="2014-06-09T18:38:00Z">
              <w:rPr/>
            </w:rPrChange>
          </w:rPr>
          <w:t xml:space="preserve"> v_decisionTypeID;</w:t>
        </w:r>
      </w:ins>
    </w:p>
    <w:p w14:paraId="7EA23AF5" w14:textId="77777777" w:rsidR="00564129" w:rsidRPr="00564129" w:rsidRDefault="00564129">
      <w:pPr>
        <w:pStyle w:val="HTMLPreformatted"/>
        <w:divId w:val="1477987617"/>
        <w:rPr>
          <w:ins w:id="9535" w:author="shorny" w:date="2014-06-09T18:38:00Z"/>
          <w:sz w:val="18"/>
          <w:rPrChange w:id="9536" w:author="shorny" w:date="2014-06-09T18:38:00Z">
            <w:rPr>
              <w:ins w:id="9537" w:author="shorny" w:date="2014-06-09T18:38:00Z"/>
            </w:rPr>
          </w:rPrChange>
        </w:rPr>
      </w:pPr>
    </w:p>
    <w:p w14:paraId="30BCB906" w14:textId="77777777" w:rsidR="00564129" w:rsidRPr="00564129" w:rsidRDefault="00564129">
      <w:pPr>
        <w:pStyle w:val="HTMLPreformatted"/>
        <w:divId w:val="1477987617"/>
        <w:rPr>
          <w:ins w:id="9538" w:author="shorny" w:date="2014-06-09T18:38:00Z"/>
          <w:sz w:val="18"/>
          <w:rPrChange w:id="9539" w:author="shorny" w:date="2014-06-09T18:38:00Z">
            <w:rPr>
              <w:ins w:id="9540" w:author="shorny" w:date="2014-06-09T18:38:00Z"/>
            </w:rPr>
          </w:rPrChange>
        </w:rPr>
      </w:pPr>
      <w:ins w:id="9541" w:author="shorny" w:date="2014-06-09T18:38:00Z">
        <w:r w:rsidRPr="00564129">
          <w:rPr>
            <w:sz w:val="18"/>
            <w:rPrChange w:id="9542" w:author="shorny" w:date="2014-06-09T18:38:00Z">
              <w:rPr/>
            </w:rPrChange>
          </w:rPr>
          <w:t xml:space="preserve">  </w:t>
        </w:r>
        <w:r w:rsidRPr="00564129">
          <w:rPr>
            <w:rStyle w:val="keyword1"/>
            <w:sz w:val="18"/>
            <w:rPrChange w:id="9543" w:author="shorny" w:date="2014-06-09T18:38:00Z">
              <w:rPr>
                <w:rStyle w:val="keyword1"/>
              </w:rPr>
            </w:rPrChange>
          </w:rPr>
          <w:t>SET</w:t>
        </w:r>
        <w:r w:rsidRPr="00564129">
          <w:rPr>
            <w:sz w:val="18"/>
            <w:rPrChange w:id="9544" w:author="shorny" w:date="2014-06-09T18:38:00Z">
              <w:rPr/>
            </w:rPrChange>
          </w:rPr>
          <w:t xml:space="preserve"> v_comment = CONCAT(</w:t>
        </w:r>
        <w:r w:rsidRPr="00564129">
          <w:rPr>
            <w:rStyle w:val="string1"/>
            <w:sz w:val="18"/>
            <w:rPrChange w:id="9545" w:author="shorny" w:date="2014-06-09T18:38:00Z">
              <w:rPr>
                <w:rStyle w:val="string1"/>
              </w:rPr>
            </w:rPrChange>
          </w:rPr>
          <w:t>'A new Field Of Research Code '</w:t>
        </w:r>
        <w:r w:rsidRPr="00564129">
          <w:rPr>
            <w:sz w:val="18"/>
            <w:rPrChange w:id="9546" w:author="shorny" w:date="2014-06-09T18:38:00Z">
              <w:rPr/>
            </w:rPrChange>
          </w:rPr>
          <w:t xml:space="preserve">, </w:t>
        </w:r>
        <w:r w:rsidRPr="00564129">
          <w:rPr>
            <w:rStyle w:val="keyword1"/>
            <w:sz w:val="18"/>
            <w:rPrChange w:id="9547" w:author="shorny" w:date="2014-06-09T18:38:00Z">
              <w:rPr>
                <w:rStyle w:val="keyword1"/>
              </w:rPr>
            </w:rPrChange>
          </w:rPr>
          <w:t>NEW</w:t>
        </w:r>
        <w:r w:rsidRPr="00564129">
          <w:rPr>
            <w:sz w:val="18"/>
            <w:rPrChange w:id="9548" w:author="shorny" w:date="2014-06-09T18:38:00Z">
              <w:rPr/>
            </w:rPrChange>
          </w:rPr>
          <w:t>.FORCode,</w:t>
        </w:r>
      </w:ins>
    </w:p>
    <w:p w14:paraId="5312E3EF" w14:textId="77777777" w:rsidR="00564129" w:rsidRPr="00564129" w:rsidRDefault="00564129">
      <w:pPr>
        <w:pStyle w:val="HTMLPreformatted"/>
        <w:divId w:val="1477987617"/>
        <w:rPr>
          <w:ins w:id="9549" w:author="shorny" w:date="2014-06-09T18:38:00Z"/>
          <w:sz w:val="18"/>
          <w:rPrChange w:id="9550" w:author="shorny" w:date="2014-06-09T18:38:00Z">
            <w:rPr>
              <w:ins w:id="9551" w:author="shorny" w:date="2014-06-09T18:38:00Z"/>
            </w:rPr>
          </w:rPrChange>
        </w:rPr>
      </w:pPr>
      <w:ins w:id="9552" w:author="shorny" w:date="2014-06-09T18:38:00Z">
        <w:r w:rsidRPr="00564129">
          <w:rPr>
            <w:sz w:val="18"/>
            <w:rPrChange w:id="9553" w:author="shorny" w:date="2014-06-09T18:38:00Z">
              <w:rPr/>
            </w:rPrChange>
          </w:rPr>
          <w:t xml:space="preserve">  </w:t>
        </w:r>
        <w:r w:rsidRPr="00564129">
          <w:rPr>
            <w:rStyle w:val="string1"/>
            <w:sz w:val="18"/>
            <w:rPrChange w:id="9554" w:author="shorny" w:date="2014-06-09T18:38:00Z">
              <w:rPr>
                <w:rStyle w:val="string1"/>
              </w:rPr>
            </w:rPrChange>
          </w:rPr>
          <w:t>' - '''</w:t>
        </w:r>
        <w:r w:rsidRPr="00564129">
          <w:rPr>
            <w:sz w:val="18"/>
            <w:rPrChange w:id="9555" w:author="shorny" w:date="2014-06-09T18:38:00Z">
              <w:rPr/>
            </w:rPrChange>
          </w:rPr>
          <w:t xml:space="preserve">, </w:t>
        </w:r>
        <w:r w:rsidRPr="00564129">
          <w:rPr>
            <w:rStyle w:val="builtin1"/>
            <w:sz w:val="18"/>
            <w:rPrChange w:id="9556" w:author="shorny" w:date="2014-06-09T18:38:00Z">
              <w:rPr>
                <w:rStyle w:val="builtin1"/>
              </w:rPr>
            </w:rPrChange>
          </w:rPr>
          <w:t>SUBSTRING</w:t>
        </w:r>
        <w:r w:rsidRPr="00564129">
          <w:rPr>
            <w:sz w:val="18"/>
            <w:rPrChange w:id="9557" w:author="shorny" w:date="2014-06-09T18:38:00Z">
              <w:rPr/>
            </w:rPrChange>
          </w:rPr>
          <w:t>(v_forCodeDescription, 1, 800),</w:t>
        </w:r>
      </w:ins>
    </w:p>
    <w:p w14:paraId="16BF2FFA" w14:textId="77777777" w:rsidR="00564129" w:rsidRPr="00564129" w:rsidRDefault="00564129">
      <w:pPr>
        <w:pStyle w:val="HTMLPreformatted"/>
        <w:divId w:val="1477987617"/>
        <w:rPr>
          <w:ins w:id="9558" w:author="shorny" w:date="2014-06-09T18:38:00Z"/>
          <w:sz w:val="18"/>
          <w:rPrChange w:id="9559" w:author="shorny" w:date="2014-06-09T18:38:00Z">
            <w:rPr>
              <w:ins w:id="9560" w:author="shorny" w:date="2014-06-09T18:38:00Z"/>
            </w:rPr>
          </w:rPrChange>
        </w:rPr>
      </w:pPr>
      <w:ins w:id="9561" w:author="shorny" w:date="2014-06-09T18:38:00Z">
        <w:r w:rsidRPr="00564129">
          <w:rPr>
            <w:sz w:val="18"/>
            <w:rPrChange w:id="9562" w:author="shorny" w:date="2014-06-09T18:38:00Z">
              <w:rPr/>
            </w:rPrChange>
          </w:rPr>
          <w:t xml:space="preserve">  </w:t>
        </w:r>
        <w:r w:rsidRPr="00564129">
          <w:rPr>
            <w:rStyle w:val="string1"/>
            <w:sz w:val="18"/>
            <w:rPrChange w:id="9563" w:author="shorny" w:date="2014-06-09T18:38:00Z">
              <w:rPr>
                <w:rStyle w:val="string1"/>
              </w:rPr>
            </w:rPrChange>
          </w:rPr>
          <w:t>''' has been associated to your RHD account by '</w:t>
        </w:r>
        <w:r w:rsidRPr="00564129">
          <w:rPr>
            <w:sz w:val="18"/>
            <w:rPrChange w:id="9564" w:author="shorny" w:date="2014-06-09T18:38:00Z">
              <w:rPr/>
            </w:rPrChange>
          </w:rPr>
          <w:t xml:space="preserve">, v_agentFName, </w:t>
        </w:r>
        <w:r w:rsidRPr="00564129">
          <w:rPr>
            <w:rStyle w:val="string1"/>
            <w:sz w:val="18"/>
            <w:rPrChange w:id="9565" w:author="shorny" w:date="2014-06-09T18:38:00Z">
              <w:rPr>
                <w:rStyle w:val="string1"/>
              </w:rPr>
            </w:rPrChange>
          </w:rPr>
          <w:t>' '</w:t>
        </w:r>
        <w:r w:rsidRPr="00564129">
          <w:rPr>
            <w:sz w:val="18"/>
            <w:rPrChange w:id="9566" w:author="shorny" w:date="2014-06-09T18:38:00Z">
              <w:rPr/>
            </w:rPrChange>
          </w:rPr>
          <w:t>,</w:t>
        </w:r>
      </w:ins>
    </w:p>
    <w:p w14:paraId="3FA04FBB" w14:textId="77777777" w:rsidR="00564129" w:rsidRPr="00564129" w:rsidRDefault="00564129">
      <w:pPr>
        <w:pStyle w:val="HTMLPreformatted"/>
        <w:divId w:val="1477987617"/>
        <w:rPr>
          <w:ins w:id="9567" w:author="shorny" w:date="2014-06-09T18:38:00Z"/>
          <w:sz w:val="18"/>
          <w:rPrChange w:id="9568" w:author="shorny" w:date="2014-06-09T18:38:00Z">
            <w:rPr>
              <w:ins w:id="9569" w:author="shorny" w:date="2014-06-09T18:38:00Z"/>
            </w:rPr>
          </w:rPrChange>
        </w:rPr>
      </w:pPr>
      <w:ins w:id="9570" w:author="shorny" w:date="2014-06-09T18:38:00Z">
        <w:r w:rsidRPr="00564129">
          <w:rPr>
            <w:sz w:val="18"/>
            <w:rPrChange w:id="9571" w:author="shorny" w:date="2014-06-09T18:38:00Z">
              <w:rPr/>
            </w:rPrChange>
          </w:rPr>
          <w:t xml:space="preserve">  v_agentLName);</w:t>
        </w:r>
      </w:ins>
    </w:p>
    <w:p w14:paraId="041F7E79" w14:textId="77777777" w:rsidR="00564129" w:rsidRPr="00564129" w:rsidRDefault="00564129">
      <w:pPr>
        <w:pStyle w:val="HTMLPreformatted"/>
        <w:divId w:val="1477987617"/>
        <w:rPr>
          <w:ins w:id="9572" w:author="shorny" w:date="2014-06-09T18:38:00Z"/>
          <w:sz w:val="18"/>
          <w:rPrChange w:id="9573" w:author="shorny" w:date="2014-06-09T18:38:00Z">
            <w:rPr>
              <w:ins w:id="9574" w:author="shorny" w:date="2014-06-09T18:38:00Z"/>
            </w:rPr>
          </w:rPrChange>
        </w:rPr>
      </w:pPr>
    </w:p>
    <w:p w14:paraId="47438AA6" w14:textId="77777777" w:rsidR="00564129" w:rsidRPr="00564129" w:rsidRDefault="00564129">
      <w:pPr>
        <w:pStyle w:val="HTMLPreformatted"/>
        <w:divId w:val="1477987617"/>
        <w:rPr>
          <w:ins w:id="9575" w:author="shorny" w:date="2014-06-09T18:38:00Z"/>
          <w:sz w:val="18"/>
          <w:rPrChange w:id="9576" w:author="shorny" w:date="2014-06-09T18:38:00Z">
            <w:rPr>
              <w:ins w:id="9577" w:author="shorny" w:date="2014-06-09T18:38:00Z"/>
            </w:rPr>
          </w:rPrChange>
        </w:rPr>
      </w:pPr>
      <w:ins w:id="9578" w:author="shorny" w:date="2014-06-09T18:38:00Z">
        <w:r w:rsidRPr="00564129">
          <w:rPr>
            <w:sz w:val="18"/>
            <w:rPrChange w:id="9579" w:author="shorny" w:date="2014-06-09T18:38:00Z">
              <w:rPr/>
            </w:rPrChange>
          </w:rPr>
          <w:t xml:space="preserve">  </w:t>
        </w:r>
        <w:r w:rsidRPr="00564129">
          <w:rPr>
            <w:rStyle w:val="keyword1"/>
            <w:sz w:val="18"/>
            <w:rPrChange w:id="9580" w:author="shorny" w:date="2014-06-09T18:38:00Z">
              <w:rPr>
                <w:rStyle w:val="keyword1"/>
              </w:rPr>
            </w:rPrChange>
          </w:rPr>
          <w:t>INSERT</w:t>
        </w:r>
        <w:r w:rsidRPr="00564129">
          <w:rPr>
            <w:sz w:val="18"/>
            <w:rPrChange w:id="9581" w:author="shorny" w:date="2014-06-09T18:38:00Z">
              <w:rPr/>
            </w:rPrChange>
          </w:rPr>
          <w:t xml:space="preserve"> </w:t>
        </w:r>
        <w:r w:rsidRPr="00564129">
          <w:rPr>
            <w:rStyle w:val="keyword1"/>
            <w:sz w:val="18"/>
            <w:rPrChange w:id="9582" w:author="shorny" w:date="2014-06-09T18:38:00Z">
              <w:rPr>
                <w:rStyle w:val="keyword1"/>
              </w:rPr>
            </w:rPrChange>
          </w:rPr>
          <w:t>INTO</w:t>
        </w:r>
        <w:r w:rsidRPr="00564129">
          <w:rPr>
            <w:sz w:val="18"/>
            <w:rPrChange w:id="9583" w:author="shorny" w:date="2014-06-09T18:38:00Z">
              <w:rPr/>
            </w:rPrChange>
          </w:rPr>
          <w:t xml:space="preserve"> Decision(</w:t>
        </w:r>
        <w:r w:rsidRPr="00564129">
          <w:rPr>
            <w:rStyle w:val="type1"/>
            <w:sz w:val="18"/>
            <w:rPrChange w:id="9584" w:author="shorny" w:date="2014-06-09T18:38:00Z">
              <w:rPr>
                <w:rStyle w:val="type1"/>
              </w:rPr>
            </w:rPrChange>
          </w:rPr>
          <w:t>Date</w:t>
        </w:r>
        <w:r w:rsidRPr="00564129">
          <w:rPr>
            <w:sz w:val="18"/>
            <w:rPrChange w:id="9585" w:author="shorny" w:date="2014-06-09T18:38:00Z">
              <w:rPr/>
            </w:rPrChange>
          </w:rPr>
          <w:t>, Comment, StaffID, DecisionTypeID, Reportable, Sent)</w:t>
        </w:r>
      </w:ins>
    </w:p>
    <w:p w14:paraId="052ADFF8" w14:textId="77777777" w:rsidR="00564129" w:rsidRPr="00564129" w:rsidRDefault="00564129">
      <w:pPr>
        <w:pStyle w:val="HTMLPreformatted"/>
        <w:divId w:val="1477987617"/>
        <w:rPr>
          <w:ins w:id="9586" w:author="shorny" w:date="2014-06-09T18:38:00Z"/>
          <w:sz w:val="18"/>
          <w:rPrChange w:id="9587" w:author="shorny" w:date="2014-06-09T18:38:00Z">
            <w:rPr>
              <w:ins w:id="9588" w:author="shorny" w:date="2014-06-09T18:38:00Z"/>
            </w:rPr>
          </w:rPrChange>
        </w:rPr>
      </w:pPr>
      <w:ins w:id="9589" w:author="shorny" w:date="2014-06-09T18:38:00Z">
        <w:r w:rsidRPr="00564129">
          <w:rPr>
            <w:sz w:val="18"/>
            <w:rPrChange w:id="9590" w:author="shorny" w:date="2014-06-09T18:38:00Z">
              <w:rPr/>
            </w:rPrChange>
          </w:rPr>
          <w:t xml:space="preserve">  </w:t>
        </w:r>
        <w:r w:rsidRPr="00564129">
          <w:rPr>
            <w:rStyle w:val="keyword1"/>
            <w:sz w:val="18"/>
            <w:rPrChange w:id="9591" w:author="shorny" w:date="2014-06-09T18:38:00Z">
              <w:rPr>
                <w:rStyle w:val="keyword1"/>
              </w:rPr>
            </w:rPrChange>
          </w:rPr>
          <w:t>VALUES</w:t>
        </w:r>
        <w:r w:rsidRPr="00564129">
          <w:rPr>
            <w:sz w:val="18"/>
            <w:rPrChange w:id="9592" w:author="shorny" w:date="2014-06-09T18:38:00Z">
              <w:rPr/>
            </w:rPrChange>
          </w:rPr>
          <w:t xml:space="preserve"> (</w:t>
        </w:r>
        <w:r w:rsidRPr="00564129">
          <w:rPr>
            <w:rStyle w:val="builtin1"/>
            <w:sz w:val="18"/>
            <w:rPrChange w:id="9593" w:author="shorny" w:date="2014-06-09T18:38:00Z">
              <w:rPr>
                <w:rStyle w:val="builtin1"/>
              </w:rPr>
            </w:rPrChange>
          </w:rPr>
          <w:t>CURRENT_DATE</w:t>
        </w:r>
        <w:r w:rsidRPr="00564129">
          <w:rPr>
            <w:sz w:val="18"/>
            <w:rPrChange w:id="9594" w:author="shorny" w:date="2014-06-09T18:38:00Z">
              <w:rPr/>
            </w:rPrChange>
          </w:rPr>
          <w:t xml:space="preserve">(), v_comment, </w:t>
        </w:r>
        <w:r w:rsidRPr="00564129">
          <w:rPr>
            <w:rStyle w:val="keyword1"/>
            <w:sz w:val="18"/>
            <w:rPrChange w:id="9595" w:author="shorny" w:date="2014-06-09T18:38:00Z">
              <w:rPr>
                <w:rStyle w:val="keyword1"/>
              </w:rPr>
            </w:rPrChange>
          </w:rPr>
          <w:t>NEW</w:t>
        </w:r>
        <w:r w:rsidRPr="00564129">
          <w:rPr>
            <w:sz w:val="18"/>
            <w:rPrChange w:id="9596" w:author="shorny" w:date="2014-06-09T18:38:00Z">
              <w:rPr/>
            </w:rPrChange>
          </w:rPr>
          <w:t>.StaffID, v_decisionTypeID, 1, 0);</w:t>
        </w:r>
      </w:ins>
    </w:p>
    <w:p w14:paraId="58DEE284" w14:textId="77777777" w:rsidR="00564129" w:rsidRPr="00564129" w:rsidRDefault="00564129">
      <w:pPr>
        <w:pStyle w:val="HTMLPreformatted"/>
        <w:divId w:val="1477987617"/>
        <w:rPr>
          <w:ins w:id="9597" w:author="shorny" w:date="2014-06-09T18:38:00Z"/>
          <w:sz w:val="18"/>
          <w:rPrChange w:id="9598" w:author="shorny" w:date="2014-06-09T18:38:00Z">
            <w:rPr>
              <w:ins w:id="9599" w:author="shorny" w:date="2014-06-09T18:38:00Z"/>
            </w:rPr>
          </w:rPrChange>
        </w:rPr>
      </w:pPr>
      <w:ins w:id="9600" w:author="shorny" w:date="2014-06-09T18:38:00Z">
        <w:r w:rsidRPr="00564129">
          <w:rPr>
            <w:rStyle w:val="keyword1"/>
            <w:sz w:val="18"/>
            <w:rPrChange w:id="9601" w:author="shorny" w:date="2014-06-09T18:38:00Z">
              <w:rPr>
                <w:rStyle w:val="keyword1"/>
              </w:rPr>
            </w:rPrChange>
          </w:rPr>
          <w:t>END</w:t>
        </w:r>
        <w:r w:rsidRPr="00564129">
          <w:rPr>
            <w:sz w:val="18"/>
            <w:rPrChange w:id="9602" w:author="shorny" w:date="2014-06-09T18:38:00Z">
              <w:rPr/>
            </w:rPrChange>
          </w:rPr>
          <w:t xml:space="preserve"> $$</w:t>
        </w:r>
      </w:ins>
    </w:p>
    <w:p w14:paraId="79A4CF58" w14:textId="77777777" w:rsidR="00564129" w:rsidRPr="00564129" w:rsidRDefault="00564129">
      <w:pPr>
        <w:pStyle w:val="HTMLPreformatted"/>
        <w:divId w:val="1477987617"/>
        <w:rPr>
          <w:ins w:id="9603" w:author="shorny" w:date="2014-06-09T18:38:00Z"/>
          <w:sz w:val="18"/>
          <w:rPrChange w:id="9604" w:author="shorny" w:date="2014-06-09T18:38:00Z">
            <w:rPr>
              <w:ins w:id="9605" w:author="shorny" w:date="2014-06-09T18:38:00Z"/>
            </w:rPr>
          </w:rPrChange>
        </w:rPr>
      </w:pPr>
      <w:ins w:id="9606" w:author="shorny" w:date="2014-06-09T18:38:00Z">
        <w:r w:rsidRPr="00564129">
          <w:rPr>
            <w:sz w:val="18"/>
            <w:rPrChange w:id="9607" w:author="shorny" w:date="2014-06-09T18:38:00Z">
              <w:rPr/>
            </w:rPrChange>
          </w:rPr>
          <w:t>DELIMITER ;</w:t>
        </w:r>
      </w:ins>
    </w:p>
    <w:p w14:paraId="42B36AAA" w14:textId="77777777" w:rsidR="00564129" w:rsidRPr="00564129" w:rsidRDefault="00564129">
      <w:pPr>
        <w:pStyle w:val="HTMLPreformatted"/>
        <w:divId w:val="1477987617"/>
        <w:rPr>
          <w:ins w:id="9608" w:author="shorny" w:date="2014-06-09T18:38:00Z"/>
          <w:sz w:val="18"/>
          <w:rPrChange w:id="9609" w:author="shorny" w:date="2014-06-09T18:38:00Z">
            <w:rPr>
              <w:ins w:id="9610" w:author="shorny" w:date="2014-06-09T18:38:00Z"/>
            </w:rPr>
          </w:rPrChange>
        </w:rPr>
      </w:pPr>
    </w:p>
    <w:p w14:paraId="780FD3CC" w14:textId="77777777" w:rsidR="00564129" w:rsidRPr="00564129" w:rsidRDefault="00564129">
      <w:pPr>
        <w:pStyle w:val="HTMLPreformatted"/>
        <w:divId w:val="1477987617"/>
        <w:rPr>
          <w:ins w:id="9611" w:author="shorny" w:date="2014-06-09T18:38:00Z"/>
          <w:sz w:val="18"/>
          <w:rPrChange w:id="9612" w:author="shorny" w:date="2014-06-09T18:38:00Z">
            <w:rPr>
              <w:ins w:id="9613" w:author="shorny" w:date="2014-06-09T18:38:00Z"/>
            </w:rPr>
          </w:rPrChange>
        </w:rPr>
      </w:pPr>
      <w:ins w:id="9614" w:author="shorny" w:date="2014-06-09T18:38:00Z">
        <w:r w:rsidRPr="00564129">
          <w:rPr>
            <w:sz w:val="18"/>
            <w:rPrChange w:id="9615" w:author="shorny" w:date="2014-06-09T18:38:00Z">
              <w:rPr/>
            </w:rPrChange>
          </w:rPr>
          <w:t>DELIMITER $$</w:t>
        </w:r>
      </w:ins>
    </w:p>
    <w:p w14:paraId="123D235C" w14:textId="77777777" w:rsidR="00564129" w:rsidRPr="00564129" w:rsidRDefault="00564129">
      <w:pPr>
        <w:pStyle w:val="HTMLPreformatted"/>
        <w:divId w:val="1477987617"/>
        <w:rPr>
          <w:ins w:id="9616" w:author="shorny" w:date="2014-06-09T18:38:00Z"/>
          <w:sz w:val="18"/>
          <w:rPrChange w:id="9617" w:author="shorny" w:date="2014-06-09T18:38:00Z">
            <w:rPr>
              <w:ins w:id="9618" w:author="shorny" w:date="2014-06-09T18:38:00Z"/>
            </w:rPr>
          </w:rPrChange>
        </w:rPr>
      </w:pPr>
      <w:ins w:id="9619" w:author="shorny" w:date="2014-06-09T18:38:00Z">
        <w:r w:rsidRPr="00564129">
          <w:rPr>
            <w:rStyle w:val="keyword1"/>
            <w:sz w:val="18"/>
            <w:rPrChange w:id="9620" w:author="shorny" w:date="2014-06-09T18:38:00Z">
              <w:rPr>
                <w:rStyle w:val="keyword1"/>
              </w:rPr>
            </w:rPrChange>
          </w:rPr>
          <w:t>DROP</w:t>
        </w:r>
        <w:r w:rsidRPr="00564129">
          <w:rPr>
            <w:sz w:val="18"/>
            <w:rPrChange w:id="9621" w:author="shorny" w:date="2014-06-09T18:38:00Z">
              <w:rPr/>
            </w:rPrChange>
          </w:rPr>
          <w:t xml:space="preserve"> </w:t>
        </w:r>
        <w:r w:rsidRPr="00564129">
          <w:rPr>
            <w:rStyle w:val="keyword1"/>
            <w:sz w:val="18"/>
            <w:rPrChange w:id="9622" w:author="shorny" w:date="2014-06-09T18:38:00Z">
              <w:rPr>
                <w:rStyle w:val="keyword1"/>
              </w:rPr>
            </w:rPrChange>
          </w:rPr>
          <w:t>TRIGGER</w:t>
        </w:r>
        <w:r w:rsidRPr="00564129">
          <w:rPr>
            <w:sz w:val="18"/>
            <w:rPrChange w:id="9623" w:author="shorny" w:date="2014-06-09T18:38:00Z">
              <w:rPr/>
            </w:rPrChange>
          </w:rPr>
          <w:t xml:space="preserve"> </w:t>
        </w:r>
        <w:r w:rsidRPr="00564129">
          <w:rPr>
            <w:rStyle w:val="function-name1"/>
            <w:sz w:val="18"/>
            <w:rPrChange w:id="9624" w:author="shorny" w:date="2014-06-09T18:38:00Z">
              <w:rPr>
                <w:rStyle w:val="function-name1"/>
              </w:rPr>
            </w:rPrChange>
          </w:rPr>
          <w:t>IF</w:t>
        </w:r>
        <w:r w:rsidRPr="00564129">
          <w:rPr>
            <w:sz w:val="18"/>
            <w:rPrChange w:id="9625" w:author="shorny" w:date="2014-06-09T18:38:00Z">
              <w:rPr/>
            </w:rPrChange>
          </w:rPr>
          <w:t xml:space="preserve"> </w:t>
        </w:r>
        <w:r w:rsidRPr="00564129">
          <w:rPr>
            <w:rStyle w:val="keyword1"/>
            <w:sz w:val="18"/>
            <w:rPrChange w:id="9626" w:author="shorny" w:date="2014-06-09T18:38:00Z">
              <w:rPr>
                <w:rStyle w:val="keyword1"/>
              </w:rPr>
            </w:rPrChange>
          </w:rPr>
          <w:t>EXISTS</w:t>
        </w:r>
        <w:r w:rsidRPr="00564129">
          <w:rPr>
            <w:sz w:val="18"/>
            <w:rPrChange w:id="9627" w:author="shorny" w:date="2014-06-09T18:38:00Z">
              <w:rPr/>
            </w:rPrChange>
          </w:rPr>
          <w:t xml:space="preserve"> USM_RESEARCHAREA_AD $$</w:t>
        </w:r>
      </w:ins>
    </w:p>
    <w:p w14:paraId="4E8249A0" w14:textId="77777777" w:rsidR="00564129" w:rsidRPr="00564129" w:rsidRDefault="00564129">
      <w:pPr>
        <w:pStyle w:val="HTMLPreformatted"/>
        <w:divId w:val="1477987617"/>
        <w:rPr>
          <w:ins w:id="9628" w:author="shorny" w:date="2014-06-09T18:38:00Z"/>
          <w:sz w:val="18"/>
          <w:rPrChange w:id="9629" w:author="shorny" w:date="2014-06-09T18:38:00Z">
            <w:rPr>
              <w:ins w:id="9630" w:author="shorny" w:date="2014-06-09T18:38:00Z"/>
            </w:rPr>
          </w:rPrChange>
        </w:rPr>
      </w:pPr>
      <w:ins w:id="9631" w:author="shorny" w:date="2014-06-09T18:38:00Z">
        <w:r w:rsidRPr="00564129">
          <w:rPr>
            <w:rStyle w:val="keyword1"/>
            <w:sz w:val="18"/>
            <w:rPrChange w:id="9632" w:author="shorny" w:date="2014-06-09T18:38:00Z">
              <w:rPr>
                <w:rStyle w:val="keyword1"/>
              </w:rPr>
            </w:rPrChange>
          </w:rPr>
          <w:t>CREATE</w:t>
        </w:r>
        <w:r w:rsidRPr="00564129">
          <w:rPr>
            <w:sz w:val="18"/>
            <w:rPrChange w:id="9633" w:author="shorny" w:date="2014-06-09T18:38:00Z">
              <w:rPr/>
            </w:rPrChange>
          </w:rPr>
          <w:t xml:space="preserve"> </w:t>
        </w:r>
        <w:r w:rsidRPr="00564129">
          <w:rPr>
            <w:rStyle w:val="keyword1"/>
            <w:sz w:val="18"/>
            <w:rPrChange w:id="9634" w:author="shorny" w:date="2014-06-09T18:38:00Z">
              <w:rPr>
                <w:rStyle w:val="keyword1"/>
              </w:rPr>
            </w:rPrChange>
          </w:rPr>
          <w:t>TRIGGER</w:t>
        </w:r>
        <w:r w:rsidRPr="00564129">
          <w:rPr>
            <w:sz w:val="18"/>
            <w:rPrChange w:id="9635" w:author="shorny" w:date="2014-06-09T18:38:00Z">
              <w:rPr/>
            </w:rPrChange>
          </w:rPr>
          <w:t xml:space="preserve"> </w:t>
        </w:r>
        <w:r w:rsidRPr="00564129">
          <w:rPr>
            <w:rStyle w:val="function-name1"/>
            <w:sz w:val="18"/>
            <w:rPrChange w:id="9636" w:author="shorny" w:date="2014-06-09T18:38:00Z">
              <w:rPr>
                <w:rStyle w:val="function-name1"/>
              </w:rPr>
            </w:rPrChange>
          </w:rPr>
          <w:t>USM_RESEARCHAREA_AD</w:t>
        </w:r>
        <w:r w:rsidRPr="00564129">
          <w:rPr>
            <w:sz w:val="18"/>
            <w:rPrChange w:id="9637" w:author="shorny" w:date="2014-06-09T18:38:00Z">
              <w:rPr/>
            </w:rPrChange>
          </w:rPr>
          <w:t xml:space="preserve"> </w:t>
        </w:r>
        <w:r w:rsidRPr="00564129">
          <w:rPr>
            <w:rStyle w:val="keyword1"/>
            <w:sz w:val="18"/>
            <w:rPrChange w:id="9638" w:author="shorny" w:date="2014-06-09T18:38:00Z">
              <w:rPr>
                <w:rStyle w:val="keyword1"/>
              </w:rPr>
            </w:rPrChange>
          </w:rPr>
          <w:t>AFTER</w:t>
        </w:r>
        <w:r w:rsidRPr="00564129">
          <w:rPr>
            <w:sz w:val="18"/>
            <w:rPrChange w:id="9639" w:author="shorny" w:date="2014-06-09T18:38:00Z">
              <w:rPr/>
            </w:rPrChange>
          </w:rPr>
          <w:t xml:space="preserve"> </w:t>
        </w:r>
        <w:r w:rsidRPr="00564129">
          <w:rPr>
            <w:rStyle w:val="keyword1"/>
            <w:sz w:val="18"/>
            <w:rPrChange w:id="9640" w:author="shorny" w:date="2014-06-09T18:38:00Z">
              <w:rPr>
                <w:rStyle w:val="keyword1"/>
              </w:rPr>
            </w:rPrChange>
          </w:rPr>
          <w:t>DELETE</w:t>
        </w:r>
        <w:r w:rsidRPr="00564129">
          <w:rPr>
            <w:sz w:val="18"/>
            <w:rPrChange w:id="9641" w:author="shorny" w:date="2014-06-09T18:38:00Z">
              <w:rPr/>
            </w:rPrChange>
          </w:rPr>
          <w:t xml:space="preserve"> </w:t>
        </w:r>
        <w:r w:rsidRPr="00564129">
          <w:rPr>
            <w:rStyle w:val="keyword1"/>
            <w:sz w:val="18"/>
            <w:rPrChange w:id="9642" w:author="shorny" w:date="2014-06-09T18:38:00Z">
              <w:rPr>
                <w:rStyle w:val="keyword1"/>
              </w:rPr>
            </w:rPrChange>
          </w:rPr>
          <w:t>ON</w:t>
        </w:r>
      </w:ins>
    </w:p>
    <w:p w14:paraId="774F6AB8" w14:textId="77777777" w:rsidR="00564129" w:rsidRPr="00564129" w:rsidRDefault="00564129">
      <w:pPr>
        <w:pStyle w:val="HTMLPreformatted"/>
        <w:divId w:val="1477987617"/>
        <w:rPr>
          <w:ins w:id="9643" w:author="shorny" w:date="2014-06-09T18:38:00Z"/>
          <w:sz w:val="18"/>
          <w:rPrChange w:id="9644" w:author="shorny" w:date="2014-06-09T18:38:00Z">
            <w:rPr>
              <w:ins w:id="9645" w:author="shorny" w:date="2014-06-09T18:38:00Z"/>
            </w:rPr>
          </w:rPrChange>
        </w:rPr>
      </w:pPr>
      <w:ins w:id="9646" w:author="shorny" w:date="2014-06-09T18:38:00Z">
        <w:r w:rsidRPr="00564129">
          <w:rPr>
            <w:sz w:val="18"/>
            <w:rPrChange w:id="9647" w:author="shorny" w:date="2014-06-09T18:38:00Z">
              <w:rPr/>
            </w:rPrChange>
          </w:rPr>
          <w:t>`University Staff Member_Research Area`</w:t>
        </w:r>
      </w:ins>
    </w:p>
    <w:p w14:paraId="3CBE0EC1" w14:textId="77777777" w:rsidR="00564129" w:rsidRPr="00564129" w:rsidRDefault="00564129">
      <w:pPr>
        <w:pStyle w:val="HTMLPreformatted"/>
        <w:divId w:val="1477987617"/>
        <w:rPr>
          <w:ins w:id="9648" w:author="shorny" w:date="2014-06-09T18:38:00Z"/>
          <w:sz w:val="18"/>
          <w:rPrChange w:id="9649" w:author="shorny" w:date="2014-06-09T18:38:00Z">
            <w:rPr>
              <w:ins w:id="9650" w:author="shorny" w:date="2014-06-09T18:38:00Z"/>
            </w:rPr>
          </w:rPrChange>
        </w:rPr>
      </w:pPr>
      <w:ins w:id="9651" w:author="shorny" w:date="2014-06-09T18:38:00Z">
        <w:r w:rsidRPr="00564129">
          <w:rPr>
            <w:rStyle w:val="keyword1"/>
            <w:sz w:val="18"/>
            <w:rPrChange w:id="9652" w:author="shorny" w:date="2014-06-09T18:38:00Z">
              <w:rPr>
                <w:rStyle w:val="keyword1"/>
              </w:rPr>
            </w:rPrChange>
          </w:rPr>
          <w:t>FOR</w:t>
        </w:r>
        <w:r w:rsidRPr="00564129">
          <w:rPr>
            <w:sz w:val="18"/>
            <w:rPrChange w:id="9653" w:author="shorny" w:date="2014-06-09T18:38:00Z">
              <w:rPr/>
            </w:rPrChange>
          </w:rPr>
          <w:t xml:space="preserve"> </w:t>
        </w:r>
        <w:r w:rsidRPr="00564129">
          <w:rPr>
            <w:rStyle w:val="keyword1"/>
            <w:sz w:val="18"/>
            <w:rPrChange w:id="9654" w:author="shorny" w:date="2014-06-09T18:38:00Z">
              <w:rPr>
                <w:rStyle w:val="keyword1"/>
              </w:rPr>
            </w:rPrChange>
          </w:rPr>
          <w:t>EACH</w:t>
        </w:r>
        <w:r w:rsidRPr="00564129">
          <w:rPr>
            <w:sz w:val="18"/>
            <w:rPrChange w:id="9655" w:author="shorny" w:date="2014-06-09T18:38:00Z">
              <w:rPr/>
            </w:rPrChange>
          </w:rPr>
          <w:t xml:space="preserve"> </w:t>
        </w:r>
        <w:r w:rsidRPr="00564129">
          <w:rPr>
            <w:rStyle w:val="type1"/>
            <w:sz w:val="18"/>
            <w:rPrChange w:id="9656" w:author="shorny" w:date="2014-06-09T18:38:00Z">
              <w:rPr>
                <w:rStyle w:val="type1"/>
              </w:rPr>
            </w:rPrChange>
          </w:rPr>
          <w:t>ROW</w:t>
        </w:r>
      </w:ins>
    </w:p>
    <w:p w14:paraId="6248C9F8" w14:textId="77777777" w:rsidR="00564129" w:rsidRPr="00564129" w:rsidRDefault="00564129">
      <w:pPr>
        <w:pStyle w:val="HTMLPreformatted"/>
        <w:divId w:val="1477987617"/>
        <w:rPr>
          <w:ins w:id="9657" w:author="shorny" w:date="2014-06-09T18:38:00Z"/>
          <w:sz w:val="18"/>
          <w:rPrChange w:id="9658" w:author="shorny" w:date="2014-06-09T18:38:00Z">
            <w:rPr>
              <w:ins w:id="9659" w:author="shorny" w:date="2014-06-09T18:38:00Z"/>
            </w:rPr>
          </w:rPrChange>
        </w:rPr>
      </w:pPr>
      <w:ins w:id="9660" w:author="shorny" w:date="2014-06-09T18:38:00Z">
        <w:r w:rsidRPr="00564129">
          <w:rPr>
            <w:rStyle w:val="keyword1"/>
            <w:sz w:val="18"/>
            <w:rPrChange w:id="9661" w:author="shorny" w:date="2014-06-09T18:38:00Z">
              <w:rPr>
                <w:rStyle w:val="keyword1"/>
              </w:rPr>
            </w:rPrChange>
          </w:rPr>
          <w:t>BEGIN</w:t>
        </w:r>
      </w:ins>
    </w:p>
    <w:p w14:paraId="1D79105A" w14:textId="77777777" w:rsidR="00564129" w:rsidRPr="00564129" w:rsidRDefault="00564129">
      <w:pPr>
        <w:pStyle w:val="HTMLPreformatted"/>
        <w:divId w:val="1477987617"/>
        <w:rPr>
          <w:ins w:id="9662" w:author="shorny" w:date="2014-06-09T18:38:00Z"/>
          <w:sz w:val="18"/>
          <w:rPrChange w:id="9663" w:author="shorny" w:date="2014-06-09T18:38:00Z">
            <w:rPr>
              <w:ins w:id="9664" w:author="shorny" w:date="2014-06-09T18:38:00Z"/>
            </w:rPr>
          </w:rPrChange>
        </w:rPr>
      </w:pPr>
      <w:ins w:id="9665" w:author="shorny" w:date="2014-06-09T18:38:00Z">
        <w:r w:rsidRPr="00564129">
          <w:rPr>
            <w:sz w:val="18"/>
            <w:rPrChange w:id="9666" w:author="shorny" w:date="2014-06-09T18:38:00Z">
              <w:rPr/>
            </w:rPrChange>
          </w:rPr>
          <w:t xml:space="preserve">  </w:t>
        </w:r>
        <w:r w:rsidRPr="00564129">
          <w:rPr>
            <w:rStyle w:val="keyword1"/>
            <w:sz w:val="18"/>
            <w:rPrChange w:id="9667" w:author="shorny" w:date="2014-06-09T18:38:00Z">
              <w:rPr>
                <w:rStyle w:val="keyword1"/>
              </w:rPr>
            </w:rPrChange>
          </w:rPr>
          <w:t>DECLARE</w:t>
        </w:r>
        <w:r w:rsidRPr="00564129">
          <w:rPr>
            <w:sz w:val="18"/>
            <w:rPrChange w:id="9668" w:author="shorny" w:date="2014-06-09T18:38:00Z">
              <w:rPr/>
            </w:rPrChange>
          </w:rPr>
          <w:t xml:space="preserve"> v_forCodeDescription </w:t>
        </w:r>
        <w:r w:rsidRPr="00564129">
          <w:rPr>
            <w:rStyle w:val="type1"/>
            <w:sz w:val="18"/>
            <w:rPrChange w:id="9669" w:author="shorny" w:date="2014-06-09T18:38:00Z">
              <w:rPr>
                <w:rStyle w:val="type1"/>
              </w:rPr>
            </w:rPrChange>
          </w:rPr>
          <w:t>varchar</w:t>
        </w:r>
        <w:r w:rsidRPr="00564129">
          <w:rPr>
            <w:sz w:val="18"/>
            <w:rPrChange w:id="9670" w:author="shorny" w:date="2014-06-09T18:38:00Z">
              <w:rPr/>
            </w:rPrChange>
          </w:rPr>
          <w:t>(2000) ;</w:t>
        </w:r>
      </w:ins>
    </w:p>
    <w:p w14:paraId="48751DB1" w14:textId="77777777" w:rsidR="00564129" w:rsidRPr="00564129" w:rsidRDefault="00564129">
      <w:pPr>
        <w:pStyle w:val="HTMLPreformatted"/>
        <w:divId w:val="1477987617"/>
        <w:rPr>
          <w:ins w:id="9671" w:author="shorny" w:date="2014-06-09T18:38:00Z"/>
          <w:sz w:val="18"/>
          <w:rPrChange w:id="9672" w:author="shorny" w:date="2014-06-09T18:38:00Z">
            <w:rPr>
              <w:ins w:id="9673" w:author="shorny" w:date="2014-06-09T18:38:00Z"/>
            </w:rPr>
          </w:rPrChange>
        </w:rPr>
      </w:pPr>
      <w:ins w:id="9674" w:author="shorny" w:date="2014-06-09T18:38:00Z">
        <w:r w:rsidRPr="00564129">
          <w:rPr>
            <w:sz w:val="18"/>
            <w:rPrChange w:id="9675" w:author="shorny" w:date="2014-06-09T18:38:00Z">
              <w:rPr/>
            </w:rPrChange>
          </w:rPr>
          <w:lastRenderedPageBreak/>
          <w:t xml:space="preserve">  </w:t>
        </w:r>
        <w:r w:rsidRPr="00564129">
          <w:rPr>
            <w:rStyle w:val="keyword1"/>
            <w:sz w:val="18"/>
            <w:rPrChange w:id="9676" w:author="shorny" w:date="2014-06-09T18:38:00Z">
              <w:rPr>
                <w:rStyle w:val="keyword1"/>
              </w:rPr>
            </w:rPrChange>
          </w:rPr>
          <w:t>DECLARE</w:t>
        </w:r>
        <w:r w:rsidRPr="00564129">
          <w:rPr>
            <w:sz w:val="18"/>
            <w:rPrChange w:id="9677" w:author="shorny" w:date="2014-06-09T18:38:00Z">
              <w:rPr/>
            </w:rPrChange>
          </w:rPr>
          <w:t xml:space="preserve"> v_comment </w:t>
        </w:r>
        <w:r w:rsidRPr="00564129">
          <w:rPr>
            <w:rStyle w:val="type1"/>
            <w:sz w:val="18"/>
            <w:rPrChange w:id="9678" w:author="shorny" w:date="2014-06-09T18:38:00Z">
              <w:rPr>
                <w:rStyle w:val="type1"/>
              </w:rPr>
            </w:rPrChange>
          </w:rPr>
          <w:t>varchar</w:t>
        </w:r>
        <w:r w:rsidRPr="00564129">
          <w:rPr>
            <w:sz w:val="18"/>
            <w:rPrChange w:id="9679" w:author="shorny" w:date="2014-06-09T18:38:00Z">
              <w:rPr/>
            </w:rPrChange>
          </w:rPr>
          <w:t>(1000) ;</w:t>
        </w:r>
      </w:ins>
    </w:p>
    <w:p w14:paraId="5000F6B3" w14:textId="77777777" w:rsidR="00564129" w:rsidRPr="00564129" w:rsidRDefault="00564129">
      <w:pPr>
        <w:pStyle w:val="HTMLPreformatted"/>
        <w:divId w:val="1477987617"/>
        <w:rPr>
          <w:ins w:id="9680" w:author="shorny" w:date="2014-06-09T18:38:00Z"/>
          <w:sz w:val="18"/>
          <w:rPrChange w:id="9681" w:author="shorny" w:date="2014-06-09T18:38:00Z">
            <w:rPr>
              <w:ins w:id="9682" w:author="shorny" w:date="2014-06-09T18:38:00Z"/>
            </w:rPr>
          </w:rPrChange>
        </w:rPr>
      </w:pPr>
      <w:ins w:id="9683" w:author="shorny" w:date="2014-06-09T18:38:00Z">
        <w:r w:rsidRPr="00564129">
          <w:rPr>
            <w:sz w:val="18"/>
            <w:rPrChange w:id="9684" w:author="shorny" w:date="2014-06-09T18:38:00Z">
              <w:rPr/>
            </w:rPrChange>
          </w:rPr>
          <w:t xml:space="preserve">  </w:t>
        </w:r>
        <w:r w:rsidRPr="00564129">
          <w:rPr>
            <w:rStyle w:val="keyword1"/>
            <w:sz w:val="18"/>
            <w:rPrChange w:id="9685" w:author="shorny" w:date="2014-06-09T18:38:00Z">
              <w:rPr>
                <w:rStyle w:val="keyword1"/>
              </w:rPr>
            </w:rPrChange>
          </w:rPr>
          <w:t>DECLARE</w:t>
        </w:r>
        <w:r w:rsidRPr="00564129">
          <w:rPr>
            <w:sz w:val="18"/>
            <w:rPrChange w:id="9686" w:author="shorny" w:date="2014-06-09T18:38:00Z">
              <w:rPr/>
            </w:rPrChange>
          </w:rPr>
          <w:t xml:space="preserve"> v_agentFName </w:t>
        </w:r>
        <w:r w:rsidRPr="00564129">
          <w:rPr>
            <w:rStyle w:val="type1"/>
            <w:sz w:val="18"/>
            <w:rPrChange w:id="9687" w:author="shorny" w:date="2014-06-09T18:38:00Z">
              <w:rPr>
                <w:rStyle w:val="type1"/>
              </w:rPr>
            </w:rPrChange>
          </w:rPr>
          <w:t>varchar</w:t>
        </w:r>
        <w:r w:rsidRPr="00564129">
          <w:rPr>
            <w:sz w:val="18"/>
            <w:rPrChange w:id="9688" w:author="shorny" w:date="2014-06-09T18:38:00Z">
              <w:rPr/>
            </w:rPrChange>
          </w:rPr>
          <w:t>(50) ;</w:t>
        </w:r>
      </w:ins>
    </w:p>
    <w:p w14:paraId="50052457" w14:textId="77777777" w:rsidR="00564129" w:rsidRPr="00564129" w:rsidRDefault="00564129">
      <w:pPr>
        <w:pStyle w:val="HTMLPreformatted"/>
        <w:divId w:val="1477987617"/>
        <w:rPr>
          <w:ins w:id="9689" w:author="shorny" w:date="2014-06-09T18:38:00Z"/>
          <w:sz w:val="18"/>
          <w:rPrChange w:id="9690" w:author="shorny" w:date="2014-06-09T18:38:00Z">
            <w:rPr>
              <w:ins w:id="9691" w:author="shorny" w:date="2014-06-09T18:38:00Z"/>
            </w:rPr>
          </w:rPrChange>
        </w:rPr>
      </w:pPr>
      <w:ins w:id="9692" w:author="shorny" w:date="2014-06-09T18:38:00Z">
        <w:r w:rsidRPr="00564129">
          <w:rPr>
            <w:sz w:val="18"/>
            <w:rPrChange w:id="9693" w:author="shorny" w:date="2014-06-09T18:38:00Z">
              <w:rPr/>
            </w:rPrChange>
          </w:rPr>
          <w:t xml:space="preserve">  </w:t>
        </w:r>
        <w:r w:rsidRPr="00564129">
          <w:rPr>
            <w:rStyle w:val="keyword1"/>
            <w:sz w:val="18"/>
            <w:rPrChange w:id="9694" w:author="shorny" w:date="2014-06-09T18:38:00Z">
              <w:rPr>
                <w:rStyle w:val="keyword1"/>
              </w:rPr>
            </w:rPrChange>
          </w:rPr>
          <w:t>DECLARE</w:t>
        </w:r>
        <w:r w:rsidRPr="00564129">
          <w:rPr>
            <w:sz w:val="18"/>
            <w:rPrChange w:id="9695" w:author="shorny" w:date="2014-06-09T18:38:00Z">
              <w:rPr/>
            </w:rPrChange>
          </w:rPr>
          <w:t xml:space="preserve"> v_agentLName </w:t>
        </w:r>
        <w:r w:rsidRPr="00564129">
          <w:rPr>
            <w:rStyle w:val="type1"/>
            <w:sz w:val="18"/>
            <w:rPrChange w:id="9696" w:author="shorny" w:date="2014-06-09T18:38:00Z">
              <w:rPr>
                <w:rStyle w:val="type1"/>
              </w:rPr>
            </w:rPrChange>
          </w:rPr>
          <w:t>varchar</w:t>
        </w:r>
        <w:r w:rsidRPr="00564129">
          <w:rPr>
            <w:sz w:val="18"/>
            <w:rPrChange w:id="9697" w:author="shorny" w:date="2014-06-09T18:38:00Z">
              <w:rPr/>
            </w:rPrChange>
          </w:rPr>
          <w:t>(50) ;</w:t>
        </w:r>
      </w:ins>
    </w:p>
    <w:p w14:paraId="70500C59" w14:textId="77777777" w:rsidR="00564129" w:rsidRPr="00564129" w:rsidRDefault="00564129">
      <w:pPr>
        <w:pStyle w:val="HTMLPreformatted"/>
        <w:divId w:val="1477987617"/>
        <w:rPr>
          <w:ins w:id="9698" w:author="shorny" w:date="2014-06-09T18:38:00Z"/>
          <w:sz w:val="18"/>
          <w:rPrChange w:id="9699" w:author="shorny" w:date="2014-06-09T18:38:00Z">
            <w:rPr>
              <w:ins w:id="9700" w:author="shorny" w:date="2014-06-09T18:38:00Z"/>
            </w:rPr>
          </w:rPrChange>
        </w:rPr>
      </w:pPr>
      <w:ins w:id="9701" w:author="shorny" w:date="2014-06-09T18:38:00Z">
        <w:r w:rsidRPr="00564129">
          <w:rPr>
            <w:sz w:val="18"/>
            <w:rPrChange w:id="9702" w:author="shorny" w:date="2014-06-09T18:38:00Z">
              <w:rPr/>
            </w:rPrChange>
          </w:rPr>
          <w:t xml:space="preserve">  </w:t>
        </w:r>
        <w:r w:rsidRPr="00564129">
          <w:rPr>
            <w:rStyle w:val="keyword1"/>
            <w:sz w:val="18"/>
            <w:rPrChange w:id="9703" w:author="shorny" w:date="2014-06-09T18:38:00Z">
              <w:rPr>
                <w:rStyle w:val="keyword1"/>
              </w:rPr>
            </w:rPrChange>
          </w:rPr>
          <w:t>DECLARE</w:t>
        </w:r>
        <w:r w:rsidRPr="00564129">
          <w:rPr>
            <w:sz w:val="18"/>
            <w:rPrChange w:id="9704" w:author="shorny" w:date="2014-06-09T18:38:00Z">
              <w:rPr/>
            </w:rPrChange>
          </w:rPr>
          <w:t xml:space="preserve"> v_decisionTypeID mediumint(9) ;</w:t>
        </w:r>
      </w:ins>
    </w:p>
    <w:p w14:paraId="49F69E01" w14:textId="77777777" w:rsidR="00564129" w:rsidRPr="00564129" w:rsidRDefault="00564129">
      <w:pPr>
        <w:pStyle w:val="HTMLPreformatted"/>
        <w:divId w:val="1477987617"/>
        <w:rPr>
          <w:ins w:id="9705" w:author="shorny" w:date="2014-06-09T18:38:00Z"/>
          <w:sz w:val="18"/>
          <w:rPrChange w:id="9706" w:author="shorny" w:date="2014-06-09T18:38:00Z">
            <w:rPr>
              <w:ins w:id="9707" w:author="shorny" w:date="2014-06-09T18:38:00Z"/>
            </w:rPr>
          </w:rPrChange>
        </w:rPr>
      </w:pPr>
    </w:p>
    <w:p w14:paraId="151866F4" w14:textId="77777777" w:rsidR="00564129" w:rsidRPr="00564129" w:rsidRDefault="00564129">
      <w:pPr>
        <w:pStyle w:val="HTMLPreformatted"/>
        <w:divId w:val="1477987617"/>
        <w:rPr>
          <w:ins w:id="9708" w:author="shorny" w:date="2014-06-09T18:38:00Z"/>
          <w:sz w:val="18"/>
          <w:rPrChange w:id="9709" w:author="shorny" w:date="2014-06-09T18:38:00Z">
            <w:rPr>
              <w:ins w:id="9710" w:author="shorny" w:date="2014-06-09T18:38:00Z"/>
            </w:rPr>
          </w:rPrChange>
        </w:rPr>
      </w:pPr>
      <w:ins w:id="9711" w:author="shorny" w:date="2014-06-09T18:38:00Z">
        <w:r w:rsidRPr="00564129">
          <w:rPr>
            <w:sz w:val="18"/>
            <w:rPrChange w:id="9712" w:author="shorny" w:date="2014-06-09T18:38:00Z">
              <w:rPr/>
            </w:rPrChange>
          </w:rPr>
          <w:t xml:space="preserve">  </w:t>
        </w:r>
        <w:r w:rsidRPr="00564129">
          <w:rPr>
            <w:rStyle w:val="keyword1"/>
            <w:sz w:val="18"/>
            <w:rPrChange w:id="9713" w:author="shorny" w:date="2014-06-09T18:38:00Z">
              <w:rPr>
                <w:rStyle w:val="keyword1"/>
              </w:rPr>
            </w:rPrChange>
          </w:rPr>
          <w:t>SELECT</w:t>
        </w:r>
        <w:r w:rsidRPr="00564129">
          <w:rPr>
            <w:sz w:val="18"/>
            <w:rPrChange w:id="9714" w:author="shorny" w:date="2014-06-09T18:38:00Z">
              <w:rPr/>
            </w:rPrChange>
          </w:rPr>
          <w:t xml:space="preserve"> Description</w:t>
        </w:r>
      </w:ins>
    </w:p>
    <w:p w14:paraId="64326944" w14:textId="77777777" w:rsidR="00564129" w:rsidRPr="00564129" w:rsidRDefault="00564129">
      <w:pPr>
        <w:pStyle w:val="HTMLPreformatted"/>
        <w:divId w:val="1477987617"/>
        <w:rPr>
          <w:ins w:id="9715" w:author="shorny" w:date="2014-06-09T18:38:00Z"/>
          <w:sz w:val="18"/>
          <w:rPrChange w:id="9716" w:author="shorny" w:date="2014-06-09T18:38:00Z">
            <w:rPr>
              <w:ins w:id="9717" w:author="shorny" w:date="2014-06-09T18:38:00Z"/>
            </w:rPr>
          </w:rPrChange>
        </w:rPr>
      </w:pPr>
      <w:ins w:id="9718" w:author="shorny" w:date="2014-06-09T18:38:00Z">
        <w:r w:rsidRPr="00564129">
          <w:rPr>
            <w:sz w:val="18"/>
            <w:rPrChange w:id="9719" w:author="shorny" w:date="2014-06-09T18:38:00Z">
              <w:rPr/>
            </w:rPrChange>
          </w:rPr>
          <w:t xml:space="preserve">  </w:t>
        </w:r>
        <w:r w:rsidRPr="00564129">
          <w:rPr>
            <w:rStyle w:val="keyword1"/>
            <w:sz w:val="18"/>
            <w:rPrChange w:id="9720" w:author="shorny" w:date="2014-06-09T18:38:00Z">
              <w:rPr>
                <w:rStyle w:val="keyword1"/>
              </w:rPr>
            </w:rPrChange>
          </w:rPr>
          <w:t>FROM</w:t>
        </w:r>
        <w:r w:rsidRPr="00564129">
          <w:rPr>
            <w:sz w:val="18"/>
            <w:rPrChange w:id="9721" w:author="shorny" w:date="2014-06-09T18:38:00Z">
              <w:rPr/>
            </w:rPrChange>
          </w:rPr>
          <w:t xml:space="preserve"> `Research Area` RA</w:t>
        </w:r>
      </w:ins>
    </w:p>
    <w:p w14:paraId="7CFD529B" w14:textId="77777777" w:rsidR="00564129" w:rsidRPr="00564129" w:rsidRDefault="00564129">
      <w:pPr>
        <w:pStyle w:val="HTMLPreformatted"/>
        <w:divId w:val="1477987617"/>
        <w:rPr>
          <w:ins w:id="9722" w:author="shorny" w:date="2014-06-09T18:38:00Z"/>
          <w:sz w:val="18"/>
          <w:rPrChange w:id="9723" w:author="shorny" w:date="2014-06-09T18:38:00Z">
            <w:rPr>
              <w:ins w:id="9724" w:author="shorny" w:date="2014-06-09T18:38:00Z"/>
            </w:rPr>
          </w:rPrChange>
        </w:rPr>
      </w:pPr>
      <w:ins w:id="9725" w:author="shorny" w:date="2014-06-09T18:38:00Z">
        <w:r w:rsidRPr="00564129">
          <w:rPr>
            <w:sz w:val="18"/>
            <w:rPrChange w:id="9726" w:author="shorny" w:date="2014-06-09T18:38:00Z">
              <w:rPr/>
            </w:rPrChange>
          </w:rPr>
          <w:t xml:space="preserve">  </w:t>
        </w:r>
        <w:r w:rsidRPr="00564129">
          <w:rPr>
            <w:rStyle w:val="keyword1"/>
            <w:sz w:val="18"/>
            <w:rPrChange w:id="9727" w:author="shorny" w:date="2014-06-09T18:38:00Z">
              <w:rPr>
                <w:rStyle w:val="keyword1"/>
              </w:rPr>
            </w:rPrChange>
          </w:rPr>
          <w:t>WHERE</w:t>
        </w:r>
        <w:r w:rsidRPr="00564129">
          <w:rPr>
            <w:sz w:val="18"/>
            <w:rPrChange w:id="9728" w:author="shorny" w:date="2014-06-09T18:38:00Z">
              <w:rPr/>
            </w:rPrChange>
          </w:rPr>
          <w:t xml:space="preserve"> RA.FORCode = </w:t>
        </w:r>
        <w:r w:rsidRPr="00564129">
          <w:rPr>
            <w:rStyle w:val="keyword1"/>
            <w:sz w:val="18"/>
            <w:rPrChange w:id="9729" w:author="shorny" w:date="2014-06-09T18:38:00Z">
              <w:rPr>
                <w:rStyle w:val="keyword1"/>
              </w:rPr>
            </w:rPrChange>
          </w:rPr>
          <w:t>OLD</w:t>
        </w:r>
        <w:r w:rsidRPr="00564129">
          <w:rPr>
            <w:sz w:val="18"/>
            <w:rPrChange w:id="9730" w:author="shorny" w:date="2014-06-09T18:38:00Z">
              <w:rPr/>
            </w:rPrChange>
          </w:rPr>
          <w:t>.FORCode</w:t>
        </w:r>
      </w:ins>
    </w:p>
    <w:p w14:paraId="1D56FCA5" w14:textId="77777777" w:rsidR="00564129" w:rsidRPr="00564129" w:rsidRDefault="00564129">
      <w:pPr>
        <w:pStyle w:val="HTMLPreformatted"/>
        <w:divId w:val="1477987617"/>
        <w:rPr>
          <w:ins w:id="9731" w:author="shorny" w:date="2014-06-09T18:38:00Z"/>
          <w:sz w:val="18"/>
          <w:rPrChange w:id="9732" w:author="shorny" w:date="2014-06-09T18:38:00Z">
            <w:rPr>
              <w:ins w:id="9733" w:author="shorny" w:date="2014-06-09T18:38:00Z"/>
            </w:rPr>
          </w:rPrChange>
        </w:rPr>
      </w:pPr>
      <w:ins w:id="9734" w:author="shorny" w:date="2014-06-09T18:38:00Z">
        <w:r w:rsidRPr="00564129">
          <w:rPr>
            <w:sz w:val="18"/>
            <w:rPrChange w:id="9735" w:author="shorny" w:date="2014-06-09T18:38:00Z">
              <w:rPr/>
            </w:rPrChange>
          </w:rPr>
          <w:t xml:space="preserve">  </w:t>
        </w:r>
        <w:r w:rsidRPr="00564129">
          <w:rPr>
            <w:rStyle w:val="keyword1"/>
            <w:sz w:val="18"/>
            <w:rPrChange w:id="9736" w:author="shorny" w:date="2014-06-09T18:38:00Z">
              <w:rPr>
                <w:rStyle w:val="keyword1"/>
              </w:rPr>
            </w:rPrChange>
          </w:rPr>
          <w:t>INTO</w:t>
        </w:r>
        <w:r w:rsidRPr="00564129">
          <w:rPr>
            <w:sz w:val="18"/>
            <w:rPrChange w:id="9737" w:author="shorny" w:date="2014-06-09T18:38:00Z">
              <w:rPr/>
            </w:rPrChange>
          </w:rPr>
          <w:t xml:space="preserve"> v_forCodeDescription ;</w:t>
        </w:r>
      </w:ins>
    </w:p>
    <w:p w14:paraId="2D2714D8" w14:textId="77777777" w:rsidR="00564129" w:rsidRPr="00564129" w:rsidRDefault="00564129">
      <w:pPr>
        <w:pStyle w:val="HTMLPreformatted"/>
        <w:divId w:val="1477987617"/>
        <w:rPr>
          <w:ins w:id="9738" w:author="shorny" w:date="2014-06-09T18:38:00Z"/>
          <w:sz w:val="18"/>
          <w:rPrChange w:id="9739" w:author="shorny" w:date="2014-06-09T18:38:00Z">
            <w:rPr>
              <w:ins w:id="9740" w:author="shorny" w:date="2014-06-09T18:38:00Z"/>
            </w:rPr>
          </w:rPrChange>
        </w:rPr>
      </w:pPr>
    </w:p>
    <w:p w14:paraId="4F576036" w14:textId="77777777" w:rsidR="00564129" w:rsidRPr="00564129" w:rsidRDefault="00564129">
      <w:pPr>
        <w:pStyle w:val="HTMLPreformatted"/>
        <w:divId w:val="1477987617"/>
        <w:rPr>
          <w:ins w:id="9741" w:author="shorny" w:date="2014-06-09T18:38:00Z"/>
          <w:sz w:val="18"/>
          <w:rPrChange w:id="9742" w:author="shorny" w:date="2014-06-09T18:38:00Z">
            <w:rPr>
              <w:ins w:id="9743" w:author="shorny" w:date="2014-06-09T18:38:00Z"/>
            </w:rPr>
          </w:rPrChange>
        </w:rPr>
      </w:pPr>
      <w:ins w:id="9744" w:author="shorny" w:date="2014-06-09T18:38:00Z">
        <w:r w:rsidRPr="00564129">
          <w:rPr>
            <w:sz w:val="18"/>
            <w:rPrChange w:id="9745" w:author="shorny" w:date="2014-06-09T18:38:00Z">
              <w:rPr/>
            </w:rPrChange>
          </w:rPr>
          <w:t xml:space="preserve">  </w:t>
        </w:r>
        <w:r w:rsidRPr="00564129">
          <w:rPr>
            <w:rStyle w:val="keyword1"/>
            <w:sz w:val="18"/>
            <w:rPrChange w:id="9746" w:author="shorny" w:date="2014-06-09T18:38:00Z">
              <w:rPr>
                <w:rStyle w:val="keyword1"/>
              </w:rPr>
            </w:rPrChange>
          </w:rPr>
          <w:t>SELECT</w:t>
        </w:r>
        <w:r w:rsidRPr="00564129">
          <w:rPr>
            <w:sz w:val="18"/>
            <w:rPrChange w:id="9747" w:author="shorny" w:date="2014-06-09T18:38:00Z">
              <w:rPr/>
            </w:rPrChange>
          </w:rPr>
          <w:t xml:space="preserve"> FName, LName</w:t>
        </w:r>
      </w:ins>
    </w:p>
    <w:p w14:paraId="6612C4DE" w14:textId="77777777" w:rsidR="00564129" w:rsidRPr="00564129" w:rsidRDefault="00564129">
      <w:pPr>
        <w:pStyle w:val="HTMLPreformatted"/>
        <w:divId w:val="1477987617"/>
        <w:rPr>
          <w:ins w:id="9748" w:author="shorny" w:date="2014-06-09T18:38:00Z"/>
          <w:sz w:val="18"/>
          <w:rPrChange w:id="9749" w:author="shorny" w:date="2014-06-09T18:38:00Z">
            <w:rPr>
              <w:ins w:id="9750" w:author="shorny" w:date="2014-06-09T18:38:00Z"/>
            </w:rPr>
          </w:rPrChange>
        </w:rPr>
      </w:pPr>
      <w:ins w:id="9751" w:author="shorny" w:date="2014-06-09T18:38:00Z">
        <w:r w:rsidRPr="00564129">
          <w:rPr>
            <w:sz w:val="18"/>
            <w:rPrChange w:id="9752" w:author="shorny" w:date="2014-06-09T18:38:00Z">
              <w:rPr/>
            </w:rPrChange>
          </w:rPr>
          <w:t xml:space="preserve">  </w:t>
        </w:r>
        <w:r w:rsidRPr="00564129">
          <w:rPr>
            <w:rStyle w:val="keyword1"/>
            <w:sz w:val="18"/>
            <w:rPrChange w:id="9753" w:author="shorny" w:date="2014-06-09T18:38:00Z">
              <w:rPr>
                <w:rStyle w:val="keyword1"/>
              </w:rPr>
            </w:rPrChange>
          </w:rPr>
          <w:t>FROM</w:t>
        </w:r>
        <w:r w:rsidRPr="00564129">
          <w:rPr>
            <w:sz w:val="18"/>
            <w:rPrChange w:id="9754" w:author="shorny" w:date="2014-06-09T18:38:00Z">
              <w:rPr/>
            </w:rPrChange>
          </w:rPr>
          <w:t xml:space="preserve"> `University Staff Member` </w:t>
        </w:r>
        <w:r w:rsidRPr="00564129">
          <w:rPr>
            <w:rStyle w:val="keyword1"/>
            <w:sz w:val="18"/>
            <w:rPrChange w:id="9755" w:author="shorny" w:date="2014-06-09T18:38:00Z">
              <w:rPr>
                <w:rStyle w:val="keyword1"/>
              </w:rPr>
            </w:rPrChange>
          </w:rPr>
          <w:t>AS</w:t>
        </w:r>
        <w:r w:rsidRPr="00564129">
          <w:rPr>
            <w:sz w:val="18"/>
            <w:rPrChange w:id="9756" w:author="shorny" w:date="2014-06-09T18:38:00Z">
              <w:rPr/>
            </w:rPrChange>
          </w:rPr>
          <w:t xml:space="preserve"> USM</w:t>
        </w:r>
      </w:ins>
    </w:p>
    <w:p w14:paraId="79175CE6" w14:textId="77777777" w:rsidR="00564129" w:rsidRPr="00564129" w:rsidRDefault="00564129">
      <w:pPr>
        <w:pStyle w:val="HTMLPreformatted"/>
        <w:divId w:val="1477987617"/>
        <w:rPr>
          <w:ins w:id="9757" w:author="shorny" w:date="2014-06-09T18:38:00Z"/>
          <w:sz w:val="18"/>
          <w:rPrChange w:id="9758" w:author="shorny" w:date="2014-06-09T18:38:00Z">
            <w:rPr>
              <w:ins w:id="9759" w:author="shorny" w:date="2014-06-09T18:38:00Z"/>
            </w:rPr>
          </w:rPrChange>
        </w:rPr>
      </w:pPr>
      <w:ins w:id="9760" w:author="shorny" w:date="2014-06-09T18:38:00Z">
        <w:r w:rsidRPr="00564129">
          <w:rPr>
            <w:sz w:val="18"/>
            <w:rPrChange w:id="9761" w:author="shorny" w:date="2014-06-09T18:38:00Z">
              <w:rPr/>
            </w:rPrChange>
          </w:rPr>
          <w:t xml:space="preserve">  </w:t>
        </w:r>
        <w:r w:rsidRPr="00564129">
          <w:rPr>
            <w:rStyle w:val="keyword1"/>
            <w:sz w:val="18"/>
            <w:rPrChange w:id="9762" w:author="shorny" w:date="2014-06-09T18:38:00Z">
              <w:rPr>
                <w:rStyle w:val="keyword1"/>
              </w:rPr>
            </w:rPrChange>
          </w:rPr>
          <w:t>WHERE</w:t>
        </w:r>
        <w:r w:rsidRPr="00564129">
          <w:rPr>
            <w:sz w:val="18"/>
            <w:rPrChange w:id="9763" w:author="shorny" w:date="2014-06-09T18:38:00Z">
              <w:rPr/>
            </w:rPrChange>
          </w:rPr>
          <w:t xml:space="preserve"> USM.StaffID = CURRENT_RHD_USER()</w:t>
        </w:r>
      </w:ins>
    </w:p>
    <w:p w14:paraId="1053E51C" w14:textId="77777777" w:rsidR="00564129" w:rsidRPr="00564129" w:rsidRDefault="00564129">
      <w:pPr>
        <w:pStyle w:val="HTMLPreformatted"/>
        <w:divId w:val="1477987617"/>
        <w:rPr>
          <w:ins w:id="9764" w:author="shorny" w:date="2014-06-09T18:38:00Z"/>
          <w:sz w:val="18"/>
          <w:rPrChange w:id="9765" w:author="shorny" w:date="2014-06-09T18:38:00Z">
            <w:rPr>
              <w:ins w:id="9766" w:author="shorny" w:date="2014-06-09T18:38:00Z"/>
            </w:rPr>
          </w:rPrChange>
        </w:rPr>
      </w:pPr>
      <w:ins w:id="9767" w:author="shorny" w:date="2014-06-09T18:38:00Z">
        <w:r w:rsidRPr="00564129">
          <w:rPr>
            <w:sz w:val="18"/>
            <w:rPrChange w:id="9768" w:author="shorny" w:date="2014-06-09T18:38:00Z">
              <w:rPr/>
            </w:rPrChange>
          </w:rPr>
          <w:t xml:space="preserve">  </w:t>
        </w:r>
        <w:r w:rsidRPr="00564129">
          <w:rPr>
            <w:rStyle w:val="keyword1"/>
            <w:sz w:val="18"/>
            <w:rPrChange w:id="9769" w:author="shorny" w:date="2014-06-09T18:38:00Z">
              <w:rPr>
                <w:rStyle w:val="keyword1"/>
              </w:rPr>
            </w:rPrChange>
          </w:rPr>
          <w:t>INTO</w:t>
        </w:r>
        <w:r w:rsidRPr="00564129">
          <w:rPr>
            <w:sz w:val="18"/>
            <w:rPrChange w:id="9770" w:author="shorny" w:date="2014-06-09T18:38:00Z">
              <w:rPr/>
            </w:rPrChange>
          </w:rPr>
          <w:t xml:space="preserve"> v_agentFName, v_agentLName;</w:t>
        </w:r>
      </w:ins>
    </w:p>
    <w:p w14:paraId="7D8918E4" w14:textId="77777777" w:rsidR="00564129" w:rsidRPr="00564129" w:rsidRDefault="00564129">
      <w:pPr>
        <w:pStyle w:val="HTMLPreformatted"/>
        <w:divId w:val="1477987617"/>
        <w:rPr>
          <w:ins w:id="9771" w:author="shorny" w:date="2014-06-09T18:38:00Z"/>
          <w:sz w:val="18"/>
          <w:rPrChange w:id="9772" w:author="shorny" w:date="2014-06-09T18:38:00Z">
            <w:rPr>
              <w:ins w:id="9773" w:author="shorny" w:date="2014-06-09T18:38:00Z"/>
            </w:rPr>
          </w:rPrChange>
        </w:rPr>
      </w:pPr>
    </w:p>
    <w:p w14:paraId="0F8CEC1A" w14:textId="77777777" w:rsidR="00564129" w:rsidRPr="00564129" w:rsidRDefault="00564129">
      <w:pPr>
        <w:pStyle w:val="HTMLPreformatted"/>
        <w:divId w:val="1477987617"/>
        <w:rPr>
          <w:ins w:id="9774" w:author="shorny" w:date="2014-06-09T18:38:00Z"/>
          <w:sz w:val="18"/>
          <w:rPrChange w:id="9775" w:author="shorny" w:date="2014-06-09T18:38:00Z">
            <w:rPr>
              <w:ins w:id="9776" w:author="shorny" w:date="2014-06-09T18:38:00Z"/>
            </w:rPr>
          </w:rPrChange>
        </w:rPr>
      </w:pPr>
      <w:ins w:id="9777" w:author="shorny" w:date="2014-06-09T18:38:00Z">
        <w:r w:rsidRPr="00564129">
          <w:rPr>
            <w:sz w:val="18"/>
            <w:rPrChange w:id="9778" w:author="shorny" w:date="2014-06-09T18:38:00Z">
              <w:rPr/>
            </w:rPrChange>
          </w:rPr>
          <w:t xml:space="preserve">  </w:t>
        </w:r>
        <w:r w:rsidRPr="00564129">
          <w:rPr>
            <w:rStyle w:val="keyword1"/>
            <w:sz w:val="18"/>
            <w:rPrChange w:id="9779" w:author="shorny" w:date="2014-06-09T18:38:00Z">
              <w:rPr>
                <w:rStyle w:val="keyword1"/>
              </w:rPr>
            </w:rPrChange>
          </w:rPr>
          <w:t>SELECT</w:t>
        </w:r>
        <w:r w:rsidRPr="00564129">
          <w:rPr>
            <w:sz w:val="18"/>
            <w:rPrChange w:id="9780" w:author="shorny" w:date="2014-06-09T18:38:00Z">
              <w:rPr/>
            </w:rPrChange>
          </w:rPr>
          <w:t xml:space="preserve"> DecisionTypeID</w:t>
        </w:r>
      </w:ins>
    </w:p>
    <w:p w14:paraId="2C4A4BEE" w14:textId="77777777" w:rsidR="00564129" w:rsidRPr="00564129" w:rsidRDefault="00564129">
      <w:pPr>
        <w:pStyle w:val="HTMLPreformatted"/>
        <w:divId w:val="1477987617"/>
        <w:rPr>
          <w:ins w:id="9781" w:author="shorny" w:date="2014-06-09T18:38:00Z"/>
          <w:sz w:val="18"/>
          <w:rPrChange w:id="9782" w:author="shorny" w:date="2014-06-09T18:38:00Z">
            <w:rPr>
              <w:ins w:id="9783" w:author="shorny" w:date="2014-06-09T18:38:00Z"/>
            </w:rPr>
          </w:rPrChange>
        </w:rPr>
      </w:pPr>
      <w:ins w:id="9784" w:author="shorny" w:date="2014-06-09T18:38:00Z">
        <w:r w:rsidRPr="00564129">
          <w:rPr>
            <w:sz w:val="18"/>
            <w:rPrChange w:id="9785" w:author="shorny" w:date="2014-06-09T18:38:00Z">
              <w:rPr/>
            </w:rPrChange>
          </w:rPr>
          <w:t xml:space="preserve">  </w:t>
        </w:r>
        <w:r w:rsidRPr="00564129">
          <w:rPr>
            <w:rStyle w:val="keyword1"/>
            <w:sz w:val="18"/>
            <w:rPrChange w:id="9786" w:author="shorny" w:date="2014-06-09T18:38:00Z">
              <w:rPr>
                <w:rStyle w:val="keyword1"/>
              </w:rPr>
            </w:rPrChange>
          </w:rPr>
          <w:t>FROM</w:t>
        </w:r>
        <w:r w:rsidRPr="00564129">
          <w:rPr>
            <w:sz w:val="18"/>
            <w:rPrChange w:id="9787" w:author="shorny" w:date="2014-06-09T18:38:00Z">
              <w:rPr/>
            </w:rPrChange>
          </w:rPr>
          <w:t xml:space="preserve"> `Decision </w:t>
        </w:r>
        <w:r w:rsidRPr="00564129">
          <w:rPr>
            <w:rStyle w:val="keyword1"/>
            <w:sz w:val="18"/>
            <w:rPrChange w:id="9788" w:author="shorny" w:date="2014-06-09T18:38:00Z">
              <w:rPr>
                <w:rStyle w:val="keyword1"/>
              </w:rPr>
            </w:rPrChange>
          </w:rPr>
          <w:t>Type</w:t>
        </w:r>
        <w:r w:rsidRPr="00564129">
          <w:rPr>
            <w:sz w:val="18"/>
            <w:rPrChange w:id="9789" w:author="shorny" w:date="2014-06-09T18:38:00Z">
              <w:rPr/>
            </w:rPrChange>
          </w:rPr>
          <w:t xml:space="preserve">` </w:t>
        </w:r>
        <w:r w:rsidRPr="00564129">
          <w:rPr>
            <w:rStyle w:val="keyword1"/>
            <w:sz w:val="18"/>
            <w:rPrChange w:id="9790" w:author="shorny" w:date="2014-06-09T18:38:00Z">
              <w:rPr>
                <w:rStyle w:val="keyword1"/>
              </w:rPr>
            </w:rPrChange>
          </w:rPr>
          <w:t>AS</w:t>
        </w:r>
        <w:r w:rsidRPr="00564129">
          <w:rPr>
            <w:sz w:val="18"/>
            <w:rPrChange w:id="9791" w:author="shorny" w:date="2014-06-09T18:38:00Z">
              <w:rPr/>
            </w:rPrChange>
          </w:rPr>
          <w:t xml:space="preserve"> DT</w:t>
        </w:r>
      </w:ins>
    </w:p>
    <w:p w14:paraId="394FC2ED" w14:textId="77777777" w:rsidR="00564129" w:rsidRPr="00564129" w:rsidRDefault="00564129">
      <w:pPr>
        <w:pStyle w:val="HTMLPreformatted"/>
        <w:divId w:val="1477987617"/>
        <w:rPr>
          <w:ins w:id="9792" w:author="shorny" w:date="2014-06-09T18:38:00Z"/>
          <w:sz w:val="18"/>
          <w:rPrChange w:id="9793" w:author="shorny" w:date="2014-06-09T18:38:00Z">
            <w:rPr>
              <w:ins w:id="9794" w:author="shorny" w:date="2014-06-09T18:38:00Z"/>
            </w:rPr>
          </w:rPrChange>
        </w:rPr>
      </w:pPr>
      <w:ins w:id="9795" w:author="shorny" w:date="2014-06-09T18:38:00Z">
        <w:r w:rsidRPr="00564129">
          <w:rPr>
            <w:sz w:val="18"/>
            <w:rPrChange w:id="9796" w:author="shorny" w:date="2014-06-09T18:38:00Z">
              <w:rPr/>
            </w:rPrChange>
          </w:rPr>
          <w:t xml:space="preserve">  </w:t>
        </w:r>
        <w:r w:rsidRPr="00564129">
          <w:rPr>
            <w:rStyle w:val="keyword1"/>
            <w:sz w:val="18"/>
            <w:rPrChange w:id="9797" w:author="shorny" w:date="2014-06-09T18:38:00Z">
              <w:rPr>
                <w:rStyle w:val="keyword1"/>
              </w:rPr>
            </w:rPrChange>
          </w:rPr>
          <w:t>WHERE</w:t>
        </w:r>
        <w:r w:rsidRPr="00564129">
          <w:rPr>
            <w:sz w:val="18"/>
            <w:rPrChange w:id="9798" w:author="shorny" w:date="2014-06-09T18:38:00Z">
              <w:rPr/>
            </w:rPrChange>
          </w:rPr>
          <w:t xml:space="preserve"> DT.</w:t>
        </w:r>
        <w:r w:rsidRPr="00564129">
          <w:rPr>
            <w:rStyle w:val="keyword1"/>
            <w:sz w:val="18"/>
            <w:rPrChange w:id="9799" w:author="shorny" w:date="2014-06-09T18:38:00Z">
              <w:rPr>
                <w:rStyle w:val="keyword1"/>
              </w:rPr>
            </w:rPrChange>
          </w:rPr>
          <w:t>type</w:t>
        </w:r>
        <w:r w:rsidRPr="00564129">
          <w:rPr>
            <w:sz w:val="18"/>
            <w:rPrChange w:id="9800" w:author="shorny" w:date="2014-06-09T18:38:00Z">
              <w:rPr/>
            </w:rPrChange>
          </w:rPr>
          <w:t xml:space="preserve"> = </w:t>
        </w:r>
        <w:r w:rsidRPr="00564129">
          <w:rPr>
            <w:rStyle w:val="string1"/>
            <w:sz w:val="18"/>
            <w:rPrChange w:id="9801" w:author="shorny" w:date="2014-06-09T18:38:00Z">
              <w:rPr>
                <w:rStyle w:val="string1"/>
              </w:rPr>
            </w:rPrChange>
          </w:rPr>
          <w:t>'change.research_area.deletion'</w:t>
        </w:r>
      </w:ins>
    </w:p>
    <w:p w14:paraId="43F5D34B" w14:textId="77777777" w:rsidR="00564129" w:rsidRPr="00564129" w:rsidRDefault="00564129">
      <w:pPr>
        <w:pStyle w:val="HTMLPreformatted"/>
        <w:divId w:val="1477987617"/>
        <w:rPr>
          <w:ins w:id="9802" w:author="shorny" w:date="2014-06-09T18:38:00Z"/>
          <w:sz w:val="18"/>
          <w:rPrChange w:id="9803" w:author="shorny" w:date="2014-06-09T18:38:00Z">
            <w:rPr>
              <w:ins w:id="9804" w:author="shorny" w:date="2014-06-09T18:38:00Z"/>
            </w:rPr>
          </w:rPrChange>
        </w:rPr>
      </w:pPr>
      <w:ins w:id="9805" w:author="shorny" w:date="2014-06-09T18:38:00Z">
        <w:r w:rsidRPr="00564129">
          <w:rPr>
            <w:sz w:val="18"/>
            <w:rPrChange w:id="9806" w:author="shorny" w:date="2014-06-09T18:38:00Z">
              <w:rPr/>
            </w:rPrChange>
          </w:rPr>
          <w:t xml:space="preserve">  </w:t>
        </w:r>
        <w:r w:rsidRPr="00564129">
          <w:rPr>
            <w:rStyle w:val="keyword1"/>
            <w:sz w:val="18"/>
            <w:rPrChange w:id="9807" w:author="shorny" w:date="2014-06-09T18:38:00Z">
              <w:rPr>
                <w:rStyle w:val="keyword1"/>
              </w:rPr>
            </w:rPrChange>
          </w:rPr>
          <w:t>INTO</w:t>
        </w:r>
        <w:r w:rsidRPr="00564129">
          <w:rPr>
            <w:sz w:val="18"/>
            <w:rPrChange w:id="9808" w:author="shorny" w:date="2014-06-09T18:38:00Z">
              <w:rPr/>
            </w:rPrChange>
          </w:rPr>
          <w:t xml:space="preserve"> v_decisionTypeID;</w:t>
        </w:r>
      </w:ins>
    </w:p>
    <w:p w14:paraId="48B7ABE1" w14:textId="77777777" w:rsidR="00564129" w:rsidRPr="00564129" w:rsidRDefault="00564129">
      <w:pPr>
        <w:pStyle w:val="HTMLPreformatted"/>
        <w:divId w:val="1477987617"/>
        <w:rPr>
          <w:ins w:id="9809" w:author="shorny" w:date="2014-06-09T18:38:00Z"/>
          <w:sz w:val="18"/>
          <w:rPrChange w:id="9810" w:author="shorny" w:date="2014-06-09T18:38:00Z">
            <w:rPr>
              <w:ins w:id="9811" w:author="shorny" w:date="2014-06-09T18:38:00Z"/>
            </w:rPr>
          </w:rPrChange>
        </w:rPr>
      </w:pPr>
    </w:p>
    <w:p w14:paraId="4949A317" w14:textId="77777777" w:rsidR="00564129" w:rsidRPr="00564129" w:rsidRDefault="00564129">
      <w:pPr>
        <w:pStyle w:val="HTMLPreformatted"/>
        <w:divId w:val="1477987617"/>
        <w:rPr>
          <w:ins w:id="9812" w:author="shorny" w:date="2014-06-09T18:38:00Z"/>
          <w:sz w:val="18"/>
          <w:rPrChange w:id="9813" w:author="shorny" w:date="2014-06-09T18:38:00Z">
            <w:rPr>
              <w:ins w:id="9814" w:author="shorny" w:date="2014-06-09T18:38:00Z"/>
            </w:rPr>
          </w:rPrChange>
        </w:rPr>
      </w:pPr>
      <w:ins w:id="9815" w:author="shorny" w:date="2014-06-09T18:38:00Z">
        <w:r w:rsidRPr="00564129">
          <w:rPr>
            <w:sz w:val="18"/>
            <w:rPrChange w:id="9816" w:author="shorny" w:date="2014-06-09T18:38:00Z">
              <w:rPr/>
            </w:rPrChange>
          </w:rPr>
          <w:t xml:space="preserve">  </w:t>
        </w:r>
        <w:r w:rsidRPr="00564129">
          <w:rPr>
            <w:rStyle w:val="keyword1"/>
            <w:sz w:val="18"/>
            <w:rPrChange w:id="9817" w:author="shorny" w:date="2014-06-09T18:38:00Z">
              <w:rPr>
                <w:rStyle w:val="keyword1"/>
              </w:rPr>
            </w:rPrChange>
          </w:rPr>
          <w:t>SET</w:t>
        </w:r>
        <w:r w:rsidRPr="00564129">
          <w:rPr>
            <w:sz w:val="18"/>
            <w:rPrChange w:id="9818" w:author="shorny" w:date="2014-06-09T18:38:00Z">
              <w:rPr/>
            </w:rPrChange>
          </w:rPr>
          <w:t xml:space="preserve"> v_comment = CONCAT(</w:t>
        </w:r>
        <w:r w:rsidRPr="00564129">
          <w:rPr>
            <w:rStyle w:val="string1"/>
            <w:sz w:val="18"/>
            <w:rPrChange w:id="9819" w:author="shorny" w:date="2014-06-09T18:38:00Z">
              <w:rPr>
                <w:rStyle w:val="string1"/>
              </w:rPr>
            </w:rPrChange>
          </w:rPr>
          <w:t>'An existing Field Of Research Code '</w:t>
        </w:r>
        <w:r w:rsidRPr="00564129">
          <w:rPr>
            <w:sz w:val="18"/>
            <w:rPrChange w:id="9820" w:author="shorny" w:date="2014-06-09T18:38:00Z">
              <w:rPr/>
            </w:rPrChange>
          </w:rPr>
          <w:t xml:space="preserve">, </w:t>
        </w:r>
        <w:r w:rsidRPr="00564129">
          <w:rPr>
            <w:rStyle w:val="keyword1"/>
            <w:sz w:val="18"/>
            <w:rPrChange w:id="9821" w:author="shorny" w:date="2014-06-09T18:38:00Z">
              <w:rPr>
                <w:rStyle w:val="keyword1"/>
              </w:rPr>
            </w:rPrChange>
          </w:rPr>
          <w:t>OLD</w:t>
        </w:r>
        <w:r w:rsidRPr="00564129">
          <w:rPr>
            <w:sz w:val="18"/>
            <w:rPrChange w:id="9822" w:author="shorny" w:date="2014-06-09T18:38:00Z">
              <w:rPr/>
            </w:rPrChange>
          </w:rPr>
          <w:t>.FORCode,</w:t>
        </w:r>
      </w:ins>
    </w:p>
    <w:p w14:paraId="290286B8" w14:textId="77777777" w:rsidR="00564129" w:rsidRPr="00564129" w:rsidRDefault="00564129">
      <w:pPr>
        <w:pStyle w:val="HTMLPreformatted"/>
        <w:divId w:val="1477987617"/>
        <w:rPr>
          <w:ins w:id="9823" w:author="shorny" w:date="2014-06-09T18:38:00Z"/>
          <w:sz w:val="18"/>
          <w:rPrChange w:id="9824" w:author="shorny" w:date="2014-06-09T18:38:00Z">
            <w:rPr>
              <w:ins w:id="9825" w:author="shorny" w:date="2014-06-09T18:38:00Z"/>
            </w:rPr>
          </w:rPrChange>
        </w:rPr>
      </w:pPr>
      <w:ins w:id="9826" w:author="shorny" w:date="2014-06-09T18:38:00Z">
        <w:r w:rsidRPr="00564129">
          <w:rPr>
            <w:sz w:val="18"/>
            <w:rPrChange w:id="9827" w:author="shorny" w:date="2014-06-09T18:38:00Z">
              <w:rPr/>
            </w:rPrChange>
          </w:rPr>
          <w:t xml:space="preserve">  </w:t>
        </w:r>
        <w:r w:rsidRPr="00564129">
          <w:rPr>
            <w:rStyle w:val="string1"/>
            <w:sz w:val="18"/>
            <w:rPrChange w:id="9828" w:author="shorny" w:date="2014-06-09T18:38:00Z">
              <w:rPr>
                <w:rStyle w:val="string1"/>
              </w:rPr>
            </w:rPrChange>
          </w:rPr>
          <w:t>' - '''</w:t>
        </w:r>
        <w:r w:rsidRPr="00564129">
          <w:rPr>
            <w:sz w:val="18"/>
            <w:rPrChange w:id="9829" w:author="shorny" w:date="2014-06-09T18:38:00Z">
              <w:rPr/>
            </w:rPrChange>
          </w:rPr>
          <w:t xml:space="preserve">, </w:t>
        </w:r>
        <w:r w:rsidRPr="00564129">
          <w:rPr>
            <w:rStyle w:val="builtin1"/>
            <w:sz w:val="18"/>
            <w:rPrChange w:id="9830" w:author="shorny" w:date="2014-06-09T18:38:00Z">
              <w:rPr>
                <w:rStyle w:val="builtin1"/>
              </w:rPr>
            </w:rPrChange>
          </w:rPr>
          <w:t>SUBSTRING</w:t>
        </w:r>
        <w:r w:rsidRPr="00564129">
          <w:rPr>
            <w:sz w:val="18"/>
            <w:rPrChange w:id="9831" w:author="shorny" w:date="2014-06-09T18:38:00Z">
              <w:rPr/>
            </w:rPrChange>
          </w:rPr>
          <w:t>(v_forCodeDescription, 1, 800),</w:t>
        </w:r>
      </w:ins>
    </w:p>
    <w:p w14:paraId="60F700C2" w14:textId="77777777" w:rsidR="00564129" w:rsidRPr="00564129" w:rsidRDefault="00564129">
      <w:pPr>
        <w:pStyle w:val="HTMLPreformatted"/>
        <w:divId w:val="1477987617"/>
        <w:rPr>
          <w:ins w:id="9832" w:author="shorny" w:date="2014-06-09T18:38:00Z"/>
          <w:sz w:val="18"/>
          <w:rPrChange w:id="9833" w:author="shorny" w:date="2014-06-09T18:38:00Z">
            <w:rPr>
              <w:ins w:id="9834" w:author="shorny" w:date="2014-06-09T18:38:00Z"/>
            </w:rPr>
          </w:rPrChange>
        </w:rPr>
      </w:pPr>
      <w:ins w:id="9835" w:author="shorny" w:date="2014-06-09T18:38:00Z">
        <w:r w:rsidRPr="00564129">
          <w:rPr>
            <w:sz w:val="18"/>
            <w:rPrChange w:id="9836" w:author="shorny" w:date="2014-06-09T18:38:00Z">
              <w:rPr/>
            </w:rPrChange>
          </w:rPr>
          <w:t xml:space="preserve">  </w:t>
        </w:r>
        <w:r w:rsidRPr="00564129">
          <w:rPr>
            <w:rStyle w:val="string1"/>
            <w:sz w:val="18"/>
            <w:rPrChange w:id="9837" w:author="shorny" w:date="2014-06-09T18:38:00Z">
              <w:rPr>
                <w:rStyle w:val="string1"/>
              </w:rPr>
            </w:rPrChange>
          </w:rPr>
          <w:t>''' has been removed from association with your RHD account by '</w:t>
        </w:r>
        <w:r w:rsidRPr="00564129">
          <w:rPr>
            <w:sz w:val="18"/>
            <w:rPrChange w:id="9838" w:author="shorny" w:date="2014-06-09T18:38:00Z">
              <w:rPr/>
            </w:rPrChange>
          </w:rPr>
          <w:t>,</w:t>
        </w:r>
      </w:ins>
    </w:p>
    <w:p w14:paraId="7EE4E9FD" w14:textId="77777777" w:rsidR="00564129" w:rsidRPr="00564129" w:rsidRDefault="00564129">
      <w:pPr>
        <w:pStyle w:val="HTMLPreformatted"/>
        <w:divId w:val="1477987617"/>
        <w:rPr>
          <w:ins w:id="9839" w:author="shorny" w:date="2014-06-09T18:38:00Z"/>
          <w:sz w:val="18"/>
          <w:rPrChange w:id="9840" w:author="shorny" w:date="2014-06-09T18:38:00Z">
            <w:rPr>
              <w:ins w:id="9841" w:author="shorny" w:date="2014-06-09T18:38:00Z"/>
            </w:rPr>
          </w:rPrChange>
        </w:rPr>
      </w:pPr>
      <w:ins w:id="9842" w:author="shorny" w:date="2014-06-09T18:38:00Z">
        <w:r w:rsidRPr="00564129">
          <w:rPr>
            <w:sz w:val="18"/>
            <w:rPrChange w:id="9843" w:author="shorny" w:date="2014-06-09T18:38:00Z">
              <w:rPr/>
            </w:rPrChange>
          </w:rPr>
          <w:t xml:space="preserve">  v_agentFName, </w:t>
        </w:r>
        <w:r w:rsidRPr="00564129">
          <w:rPr>
            <w:rStyle w:val="string1"/>
            <w:sz w:val="18"/>
            <w:rPrChange w:id="9844" w:author="shorny" w:date="2014-06-09T18:38:00Z">
              <w:rPr>
                <w:rStyle w:val="string1"/>
              </w:rPr>
            </w:rPrChange>
          </w:rPr>
          <w:t>' '</w:t>
        </w:r>
        <w:r w:rsidRPr="00564129">
          <w:rPr>
            <w:sz w:val="18"/>
            <w:rPrChange w:id="9845" w:author="shorny" w:date="2014-06-09T18:38:00Z">
              <w:rPr/>
            </w:rPrChange>
          </w:rPr>
          <w:t>, v_agentLName);</w:t>
        </w:r>
      </w:ins>
    </w:p>
    <w:p w14:paraId="2EF1951C" w14:textId="77777777" w:rsidR="00564129" w:rsidRPr="00564129" w:rsidRDefault="00564129">
      <w:pPr>
        <w:pStyle w:val="HTMLPreformatted"/>
        <w:divId w:val="1477987617"/>
        <w:rPr>
          <w:ins w:id="9846" w:author="shorny" w:date="2014-06-09T18:38:00Z"/>
          <w:sz w:val="18"/>
          <w:rPrChange w:id="9847" w:author="shorny" w:date="2014-06-09T18:38:00Z">
            <w:rPr>
              <w:ins w:id="9848" w:author="shorny" w:date="2014-06-09T18:38:00Z"/>
            </w:rPr>
          </w:rPrChange>
        </w:rPr>
      </w:pPr>
    </w:p>
    <w:p w14:paraId="04F212F1" w14:textId="77777777" w:rsidR="00564129" w:rsidRPr="00564129" w:rsidRDefault="00564129">
      <w:pPr>
        <w:pStyle w:val="HTMLPreformatted"/>
        <w:divId w:val="1477987617"/>
        <w:rPr>
          <w:ins w:id="9849" w:author="shorny" w:date="2014-06-09T18:38:00Z"/>
          <w:sz w:val="18"/>
          <w:rPrChange w:id="9850" w:author="shorny" w:date="2014-06-09T18:38:00Z">
            <w:rPr>
              <w:ins w:id="9851" w:author="shorny" w:date="2014-06-09T18:38:00Z"/>
            </w:rPr>
          </w:rPrChange>
        </w:rPr>
      </w:pPr>
      <w:ins w:id="9852" w:author="shorny" w:date="2014-06-09T18:38:00Z">
        <w:r w:rsidRPr="00564129">
          <w:rPr>
            <w:sz w:val="18"/>
            <w:rPrChange w:id="9853" w:author="shorny" w:date="2014-06-09T18:38:00Z">
              <w:rPr/>
            </w:rPrChange>
          </w:rPr>
          <w:t xml:space="preserve">  </w:t>
        </w:r>
        <w:r w:rsidRPr="00564129">
          <w:rPr>
            <w:rStyle w:val="keyword1"/>
            <w:sz w:val="18"/>
            <w:rPrChange w:id="9854" w:author="shorny" w:date="2014-06-09T18:38:00Z">
              <w:rPr>
                <w:rStyle w:val="keyword1"/>
              </w:rPr>
            </w:rPrChange>
          </w:rPr>
          <w:t>INSERT</w:t>
        </w:r>
        <w:r w:rsidRPr="00564129">
          <w:rPr>
            <w:sz w:val="18"/>
            <w:rPrChange w:id="9855" w:author="shorny" w:date="2014-06-09T18:38:00Z">
              <w:rPr/>
            </w:rPrChange>
          </w:rPr>
          <w:t xml:space="preserve"> </w:t>
        </w:r>
        <w:r w:rsidRPr="00564129">
          <w:rPr>
            <w:rStyle w:val="keyword1"/>
            <w:sz w:val="18"/>
            <w:rPrChange w:id="9856" w:author="shorny" w:date="2014-06-09T18:38:00Z">
              <w:rPr>
                <w:rStyle w:val="keyword1"/>
              </w:rPr>
            </w:rPrChange>
          </w:rPr>
          <w:t>INTO</w:t>
        </w:r>
        <w:r w:rsidRPr="00564129">
          <w:rPr>
            <w:sz w:val="18"/>
            <w:rPrChange w:id="9857" w:author="shorny" w:date="2014-06-09T18:38:00Z">
              <w:rPr/>
            </w:rPrChange>
          </w:rPr>
          <w:t xml:space="preserve"> Decision(</w:t>
        </w:r>
        <w:r w:rsidRPr="00564129">
          <w:rPr>
            <w:rStyle w:val="type1"/>
            <w:sz w:val="18"/>
            <w:rPrChange w:id="9858" w:author="shorny" w:date="2014-06-09T18:38:00Z">
              <w:rPr>
                <w:rStyle w:val="type1"/>
              </w:rPr>
            </w:rPrChange>
          </w:rPr>
          <w:t>Date</w:t>
        </w:r>
        <w:r w:rsidRPr="00564129">
          <w:rPr>
            <w:sz w:val="18"/>
            <w:rPrChange w:id="9859" w:author="shorny" w:date="2014-06-09T18:38:00Z">
              <w:rPr/>
            </w:rPrChange>
          </w:rPr>
          <w:t>, Comment, StaffID, DecisionTypeID, Reportable, Sent)</w:t>
        </w:r>
      </w:ins>
    </w:p>
    <w:p w14:paraId="55CD4AC4" w14:textId="77777777" w:rsidR="00564129" w:rsidRPr="00564129" w:rsidRDefault="00564129">
      <w:pPr>
        <w:pStyle w:val="HTMLPreformatted"/>
        <w:divId w:val="1477987617"/>
        <w:rPr>
          <w:ins w:id="9860" w:author="shorny" w:date="2014-06-09T18:38:00Z"/>
          <w:sz w:val="18"/>
          <w:rPrChange w:id="9861" w:author="shorny" w:date="2014-06-09T18:38:00Z">
            <w:rPr>
              <w:ins w:id="9862" w:author="shorny" w:date="2014-06-09T18:38:00Z"/>
            </w:rPr>
          </w:rPrChange>
        </w:rPr>
      </w:pPr>
      <w:ins w:id="9863" w:author="shorny" w:date="2014-06-09T18:38:00Z">
        <w:r w:rsidRPr="00564129">
          <w:rPr>
            <w:sz w:val="18"/>
            <w:rPrChange w:id="9864" w:author="shorny" w:date="2014-06-09T18:38:00Z">
              <w:rPr/>
            </w:rPrChange>
          </w:rPr>
          <w:t xml:space="preserve">  </w:t>
        </w:r>
        <w:r w:rsidRPr="00564129">
          <w:rPr>
            <w:rStyle w:val="keyword1"/>
            <w:sz w:val="18"/>
            <w:rPrChange w:id="9865" w:author="shorny" w:date="2014-06-09T18:38:00Z">
              <w:rPr>
                <w:rStyle w:val="keyword1"/>
              </w:rPr>
            </w:rPrChange>
          </w:rPr>
          <w:t>VALUES</w:t>
        </w:r>
        <w:r w:rsidRPr="00564129">
          <w:rPr>
            <w:sz w:val="18"/>
            <w:rPrChange w:id="9866" w:author="shorny" w:date="2014-06-09T18:38:00Z">
              <w:rPr/>
            </w:rPrChange>
          </w:rPr>
          <w:t xml:space="preserve"> (</w:t>
        </w:r>
        <w:r w:rsidRPr="00564129">
          <w:rPr>
            <w:rStyle w:val="builtin1"/>
            <w:sz w:val="18"/>
            <w:rPrChange w:id="9867" w:author="shorny" w:date="2014-06-09T18:38:00Z">
              <w:rPr>
                <w:rStyle w:val="builtin1"/>
              </w:rPr>
            </w:rPrChange>
          </w:rPr>
          <w:t>CURRENT_DATE</w:t>
        </w:r>
        <w:r w:rsidRPr="00564129">
          <w:rPr>
            <w:sz w:val="18"/>
            <w:rPrChange w:id="9868" w:author="shorny" w:date="2014-06-09T18:38:00Z">
              <w:rPr/>
            </w:rPrChange>
          </w:rPr>
          <w:t xml:space="preserve">(), v_comment, </w:t>
        </w:r>
        <w:r w:rsidRPr="00564129">
          <w:rPr>
            <w:rStyle w:val="keyword1"/>
            <w:sz w:val="18"/>
            <w:rPrChange w:id="9869" w:author="shorny" w:date="2014-06-09T18:38:00Z">
              <w:rPr>
                <w:rStyle w:val="keyword1"/>
              </w:rPr>
            </w:rPrChange>
          </w:rPr>
          <w:t>OLD</w:t>
        </w:r>
        <w:r w:rsidRPr="00564129">
          <w:rPr>
            <w:sz w:val="18"/>
            <w:rPrChange w:id="9870" w:author="shorny" w:date="2014-06-09T18:38:00Z">
              <w:rPr/>
            </w:rPrChange>
          </w:rPr>
          <w:t>.StaffID, v_decisionTypeID, 1, 0);</w:t>
        </w:r>
      </w:ins>
    </w:p>
    <w:p w14:paraId="3FBA2947" w14:textId="77777777" w:rsidR="00564129" w:rsidRPr="00564129" w:rsidRDefault="00564129">
      <w:pPr>
        <w:pStyle w:val="HTMLPreformatted"/>
        <w:divId w:val="1477987617"/>
        <w:rPr>
          <w:ins w:id="9871" w:author="shorny" w:date="2014-06-09T18:38:00Z"/>
          <w:sz w:val="18"/>
          <w:rPrChange w:id="9872" w:author="shorny" w:date="2014-06-09T18:38:00Z">
            <w:rPr>
              <w:ins w:id="9873" w:author="shorny" w:date="2014-06-09T18:38:00Z"/>
            </w:rPr>
          </w:rPrChange>
        </w:rPr>
      </w:pPr>
      <w:ins w:id="9874" w:author="shorny" w:date="2014-06-09T18:38:00Z">
        <w:r w:rsidRPr="00564129">
          <w:rPr>
            <w:rStyle w:val="keyword1"/>
            <w:sz w:val="18"/>
            <w:rPrChange w:id="9875" w:author="shorny" w:date="2014-06-09T18:38:00Z">
              <w:rPr>
                <w:rStyle w:val="keyword1"/>
              </w:rPr>
            </w:rPrChange>
          </w:rPr>
          <w:t>END</w:t>
        </w:r>
        <w:r w:rsidRPr="00564129">
          <w:rPr>
            <w:sz w:val="18"/>
            <w:rPrChange w:id="9876" w:author="shorny" w:date="2014-06-09T18:38:00Z">
              <w:rPr/>
            </w:rPrChange>
          </w:rPr>
          <w:t xml:space="preserve"> $$</w:t>
        </w:r>
      </w:ins>
    </w:p>
    <w:p w14:paraId="63CE6E18" w14:textId="77777777" w:rsidR="00564129" w:rsidRPr="00564129" w:rsidRDefault="00564129">
      <w:pPr>
        <w:pStyle w:val="HTMLPreformatted"/>
        <w:divId w:val="1477987617"/>
        <w:rPr>
          <w:ins w:id="9877" w:author="shorny" w:date="2014-06-09T18:38:00Z"/>
          <w:sz w:val="18"/>
          <w:rPrChange w:id="9878" w:author="shorny" w:date="2014-06-09T18:38:00Z">
            <w:rPr>
              <w:ins w:id="9879" w:author="shorny" w:date="2014-06-09T18:38:00Z"/>
            </w:rPr>
          </w:rPrChange>
        </w:rPr>
      </w:pPr>
      <w:ins w:id="9880" w:author="shorny" w:date="2014-06-09T18:38:00Z">
        <w:r w:rsidRPr="00564129">
          <w:rPr>
            <w:sz w:val="18"/>
            <w:rPrChange w:id="9881" w:author="shorny" w:date="2014-06-09T18:38:00Z">
              <w:rPr/>
            </w:rPrChange>
          </w:rPr>
          <w:t>DELIMITER ;</w:t>
        </w:r>
      </w:ins>
    </w:p>
    <w:p w14:paraId="01627EBE" w14:textId="77777777" w:rsidR="00564129" w:rsidRPr="00564129" w:rsidRDefault="00564129">
      <w:pPr>
        <w:pStyle w:val="HTMLPreformatted"/>
        <w:divId w:val="1477987617"/>
        <w:rPr>
          <w:ins w:id="9882" w:author="shorny" w:date="2014-06-09T18:38:00Z"/>
          <w:sz w:val="18"/>
          <w:rPrChange w:id="9883" w:author="shorny" w:date="2014-06-09T18:38:00Z">
            <w:rPr>
              <w:ins w:id="9884" w:author="shorny" w:date="2014-06-09T18:38:00Z"/>
            </w:rPr>
          </w:rPrChange>
        </w:rPr>
      </w:pPr>
    </w:p>
    <w:p w14:paraId="3AA4E157" w14:textId="77777777" w:rsidR="00564129" w:rsidRPr="00564129" w:rsidRDefault="00564129">
      <w:pPr>
        <w:pStyle w:val="HTMLPreformatted"/>
        <w:divId w:val="1477987617"/>
        <w:rPr>
          <w:ins w:id="9885" w:author="shorny" w:date="2014-06-09T18:38:00Z"/>
          <w:sz w:val="18"/>
          <w:rPrChange w:id="9886" w:author="shorny" w:date="2014-06-09T18:38:00Z">
            <w:rPr>
              <w:ins w:id="9887" w:author="shorny" w:date="2014-06-09T18:38:00Z"/>
            </w:rPr>
          </w:rPrChange>
        </w:rPr>
      </w:pPr>
      <w:ins w:id="9888" w:author="shorny" w:date="2014-06-09T18:38:00Z">
        <w:r w:rsidRPr="00564129">
          <w:rPr>
            <w:sz w:val="18"/>
            <w:rPrChange w:id="9889" w:author="shorny" w:date="2014-06-09T18:38:00Z">
              <w:rPr/>
            </w:rPrChange>
          </w:rPr>
          <w:t>DELIMITER $$</w:t>
        </w:r>
      </w:ins>
    </w:p>
    <w:p w14:paraId="6265A7C9" w14:textId="77777777" w:rsidR="00564129" w:rsidRPr="00564129" w:rsidRDefault="00564129">
      <w:pPr>
        <w:pStyle w:val="HTMLPreformatted"/>
        <w:divId w:val="1477987617"/>
        <w:rPr>
          <w:ins w:id="9890" w:author="shorny" w:date="2014-06-09T18:38:00Z"/>
          <w:rStyle w:val="comment1"/>
          <w:sz w:val="18"/>
          <w:rPrChange w:id="9891" w:author="shorny" w:date="2014-06-09T18:38:00Z">
            <w:rPr>
              <w:ins w:id="9892" w:author="shorny" w:date="2014-06-09T18:38:00Z"/>
              <w:rStyle w:val="comment1"/>
            </w:rPr>
          </w:rPrChange>
        </w:rPr>
      </w:pPr>
      <w:ins w:id="9893" w:author="shorny" w:date="2014-06-09T18:38:00Z">
        <w:r w:rsidRPr="00564129">
          <w:rPr>
            <w:rStyle w:val="comment1"/>
            <w:sz w:val="18"/>
            <w:rPrChange w:id="9894" w:author="shorny" w:date="2014-06-09T18:38:00Z">
              <w:rPr>
                <w:rStyle w:val="comment1"/>
              </w:rPr>
            </w:rPrChange>
          </w:rPr>
          <w:t>-- -----------------------------------------------------------------------------</w:t>
        </w:r>
      </w:ins>
    </w:p>
    <w:p w14:paraId="70E2C5E0" w14:textId="77777777" w:rsidR="00564129" w:rsidRPr="00564129" w:rsidRDefault="00564129">
      <w:pPr>
        <w:pStyle w:val="HTMLPreformatted"/>
        <w:divId w:val="1477987617"/>
        <w:rPr>
          <w:ins w:id="9895" w:author="shorny" w:date="2014-06-09T18:38:00Z"/>
          <w:rStyle w:val="comment1"/>
          <w:sz w:val="18"/>
          <w:rPrChange w:id="9896" w:author="shorny" w:date="2014-06-09T18:38:00Z">
            <w:rPr>
              <w:ins w:id="9897" w:author="shorny" w:date="2014-06-09T18:38:00Z"/>
              <w:rStyle w:val="comment1"/>
            </w:rPr>
          </w:rPrChange>
        </w:rPr>
      </w:pPr>
      <w:ins w:id="9898" w:author="shorny" w:date="2014-06-09T18:38:00Z">
        <w:r w:rsidRPr="00564129">
          <w:rPr>
            <w:rStyle w:val="comment1"/>
            <w:sz w:val="18"/>
            <w:rPrChange w:id="9899" w:author="shorny" w:date="2014-06-09T18:38:00Z">
              <w:rPr>
                <w:rStyle w:val="comment1"/>
              </w:rPr>
            </w:rPrChange>
          </w:rPr>
          <w:t>-- Record changes to Research Areas to email these to the change subject later</w:t>
        </w:r>
      </w:ins>
    </w:p>
    <w:p w14:paraId="46CE05E1" w14:textId="77777777" w:rsidR="00564129" w:rsidRPr="00564129" w:rsidRDefault="00564129">
      <w:pPr>
        <w:pStyle w:val="HTMLPreformatted"/>
        <w:divId w:val="1477987617"/>
        <w:rPr>
          <w:ins w:id="9900" w:author="shorny" w:date="2014-06-09T18:38:00Z"/>
          <w:sz w:val="18"/>
          <w:rPrChange w:id="9901" w:author="shorny" w:date="2014-06-09T18:38:00Z">
            <w:rPr>
              <w:ins w:id="9902" w:author="shorny" w:date="2014-06-09T18:38:00Z"/>
            </w:rPr>
          </w:rPrChange>
        </w:rPr>
      </w:pPr>
      <w:ins w:id="9903" w:author="shorny" w:date="2014-06-09T18:38:00Z">
        <w:r w:rsidRPr="00564129">
          <w:rPr>
            <w:rStyle w:val="keyword1"/>
            <w:sz w:val="18"/>
            <w:rPrChange w:id="9904" w:author="shorny" w:date="2014-06-09T18:38:00Z">
              <w:rPr>
                <w:rStyle w:val="keyword1"/>
              </w:rPr>
            </w:rPrChange>
          </w:rPr>
          <w:t>DROP</w:t>
        </w:r>
        <w:r w:rsidRPr="00564129">
          <w:rPr>
            <w:sz w:val="18"/>
            <w:rPrChange w:id="9905" w:author="shorny" w:date="2014-06-09T18:38:00Z">
              <w:rPr/>
            </w:rPrChange>
          </w:rPr>
          <w:t xml:space="preserve"> </w:t>
        </w:r>
        <w:r w:rsidRPr="00564129">
          <w:rPr>
            <w:rStyle w:val="keyword1"/>
            <w:sz w:val="18"/>
            <w:rPrChange w:id="9906" w:author="shorny" w:date="2014-06-09T18:38:00Z">
              <w:rPr>
                <w:rStyle w:val="keyword1"/>
              </w:rPr>
            </w:rPrChange>
          </w:rPr>
          <w:t>TRIGGER</w:t>
        </w:r>
        <w:r w:rsidRPr="00564129">
          <w:rPr>
            <w:sz w:val="18"/>
            <w:rPrChange w:id="9907" w:author="shorny" w:date="2014-06-09T18:38:00Z">
              <w:rPr/>
            </w:rPrChange>
          </w:rPr>
          <w:t xml:space="preserve"> </w:t>
        </w:r>
        <w:r w:rsidRPr="00564129">
          <w:rPr>
            <w:rStyle w:val="function-name1"/>
            <w:sz w:val="18"/>
            <w:rPrChange w:id="9908" w:author="shorny" w:date="2014-06-09T18:38:00Z">
              <w:rPr>
                <w:rStyle w:val="function-name1"/>
              </w:rPr>
            </w:rPrChange>
          </w:rPr>
          <w:t>IF</w:t>
        </w:r>
        <w:r w:rsidRPr="00564129">
          <w:rPr>
            <w:sz w:val="18"/>
            <w:rPrChange w:id="9909" w:author="shorny" w:date="2014-06-09T18:38:00Z">
              <w:rPr/>
            </w:rPrChange>
          </w:rPr>
          <w:t xml:space="preserve"> </w:t>
        </w:r>
        <w:r w:rsidRPr="00564129">
          <w:rPr>
            <w:rStyle w:val="keyword1"/>
            <w:sz w:val="18"/>
            <w:rPrChange w:id="9910" w:author="shorny" w:date="2014-06-09T18:38:00Z">
              <w:rPr>
                <w:rStyle w:val="keyword1"/>
              </w:rPr>
            </w:rPrChange>
          </w:rPr>
          <w:t>EXISTS</w:t>
        </w:r>
        <w:r w:rsidRPr="00564129">
          <w:rPr>
            <w:sz w:val="18"/>
            <w:rPrChange w:id="9911" w:author="shorny" w:date="2014-06-09T18:38:00Z">
              <w:rPr/>
            </w:rPrChange>
          </w:rPr>
          <w:t xml:space="preserve"> USM_RESEARCHAREA2_AI $$</w:t>
        </w:r>
      </w:ins>
    </w:p>
    <w:p w14:paraId="68C46AF8" w14:textId="77777777" w:rsidR="00564129" w:rsidRPr="00564129" w:rsidRDefault="00564129">
      <w:pPr>
        <w:pStyle w:val="HTMLPreformatted"/>
        <w:divId w:val="1477987617"/>
        <w:rPr>
          <w:ins w:id="9912" w:author="shorny" w:date="2014-06-09T18:38:00Z"/>
          <w:sz w:val="18"/>
          <w:rPrChange w:id="9913" w:author="shorny" w:date="2014-06-09T18:38:00Z">
            <w:rPr>
              <w:ins w:id="9914" w:author="shorny" w:date="2014-06-09T18:38:00Z"/>
            </w:rPr>
          </w:rPrChange>
        </w:rPr>
      </w:pPr>
      <w:ins w:id="9915" w:author="shorny" w:date="2014-06-09T18:38:00Z">
        <w:r w:rsidRPr="00564129">
          <w:rPr>
            <w:rStyle w:val="keyword1"/>
            <w:sz w:val="18"/>
            <w:rPrChange w:id="9916" w:author="shorny" w:date="2014-06-09T18:38:00Z">
              <w:rPr>
                <w:rStyle w:val="keyword1"/>
              </w:rPr>
            </w:rPrChange>
          </w:rPr>
          <w:t>CREATE</w:t>
        </w:r>
        <w:r w:rsidRPr="00564129">
          <w:rPr>
            <w:sz w:val="18"/>
            <w:rPrChange w:id="9917" w:author="shorny" w:date="2014-06-09T18:38:00Z">
              <w:rPr/>
            </w:rPrChange>
          </w:rPr>
          <w:t xml:space="preserve"> </w:t>
        </w:r>
        <w:r w:rsidRPr="00564129">
          <w:rPr>
            <w:rStyle w:val="keyword1"/>
            <w:sz w:val="18"/>
            <w:rPrChange w:id="9918" w:author="shorny" w:date="2014-06-09T18:38:00Z">
              <w:rPr>
                <w:rStyle w:val="keyword1"/>
              </w:rPr>
            </w:rPrChange>
          </w:rPr>
          <w:t>TRIGGER</w:t>
        </w:r>
        <w:r w:rsidRPr="00564129">
          <w:rPr>
            <w:sz w:val="18"/>
            <w:rPrChange w:id="9919" w:author="shorny" w:date="2014-06-09T18:38:00Z">
              <w:rPr/>
            </w:rPrChange>
          </w:rPr>
          <w:t xml:space="preserve"> </w:t>
        </w:r>
        <w:r w:rsidRPr="00564129">
          <w:rPr>
            <w:rStyle w:val="function-name1"/>
            <w:sz w:val="18"/>
            <w:rPrChange w:id="9920" w:author="shorny" w:date="2014-06-09T18:38:00Z">
              <w:rPr>
                <w:rStyle w:val="function-name1"/>
              </w:rPr>
            </w:rPrChange>
          </w:rPr>
          <w:t>USM_RESEARCHAREA2_AI</w:t>
        </w:r>
        <w:r w:rsidRPr="00564129">
          <w:rPr>
            <w:sz w:val="18"/>
            <w:rPrChange w:id="9921" w:author="shorny" w:date="2014-06-09T18:38:00Z">
              <w:rPr/>
            </w:rPrChange>
          </w:rPr>
          <w:t xml:space="preserve"> </w:t>
        </w:r>
        <w:r w:rsidRPr="00564129">
          <w:rPr>
            <w:rStyle w:val="keyword1"/>
            <w:sz w:val="18"/>
            <w:rPrChange w:id="9922" w:author="shorny" w:date="2014-06-09T18:38:00Z">
              <w:rPr>
                <w:rStyle w:val="keyword1"/>
              </w:rPr>
            </w:rPrChange>
          </w:rPr>
          <w:t>AFTER</w:t>
        </w:r>
        <w:r w:rsidRPr="00564129">
          <w:rPr>
            <w:sz w:val="18"/>
            <w:rPrChange w:id="9923" w:author="shorny" w:date="2014-06-09T18:38:00Z">
              <w:rPr/>
            </w:rPrChange>
          </w:rPr>
          <w:t xml:space="preserve"> </w:t>
        </w:r>
        <w:r w:rsidRPr="00564129">
          <w:rPr>
            <w:rStyle w:val="keyword1"/>
            <w:sz w:val="18"/>
            <w:rPrChange w:id="9924" w:author="shorny" w:date="2014-06-09T18:38:00Z">
              <w:rPr>
                <w:rStyle w:val="keyword1"/>
              </w:rPr>
            </w:rPrChange>
          </w:rPr>
          <w:t>INSERT</w:t>
        </w:r>
        <w:r w:rsidRPr="00564129">
          <w:rPr>
            <w:sz w:val="18"/>
            <w:rPrChange w:id="9925" w:author="shorny" w:date="2014-06-09T18:38:00Z">
              <w:rPr/>
            </w:rPrChange>
          </w:rPr>
          <w:t xml:space="preserve"> </w:t>
        </w:r>
        <w:r w:rsidRPr="00564129">
          <w:rPr>
            <w:rStyle w:val="keyword1"/>
            <w:sz w:val="18"/>
            <w:rPrChange w:id="9926" w:author="shorny" w:date="2014-06-09T18:38:00Z">
              <w:rPr>
                <w:rStyle w:val="keyword1"/>
              </w:rPr>
            </w:rPrChange>
          </w:rPr>
          <w:t>ON</w:t>
        </w:r>
      </w:ins>
    </w:p>
    <w:p w14:paraId="52488AF4" w14:textId="77777777" w:rsidR="00564129" w:rsidRPr="00564129" w:rsidRDefault="00564129">
      <w:pPr>
        <w:pStyle w:val="HTMLPreformatted"/>
        <w:divId w:val="1477987617"/>
        <w:rPr>
          <w:ins w:id="9927" w:author="shorny" w:date="2014-06-09T18:38:00Z"/>
          <w:sz w:val="18"/>
          <w:rPrChange w:id="9928" w:author="shorny" w:date="2014-06-09T18:38:00Z">
            <w:rPr>
              <w:ins w:id="9929" w:author="shorny" w:date="2014-06-09T18:38:00Z"/>
            </w:rPr>
          </w:rPrChange>
        </w:rPr>
      </w:pPr>
      <w:ins w:id="9930" w:author="shorny" w:date="2014-06-09T18:38:00Z">
        <w:r w:rsidRPr="00564129">
          <w:rPr>
            <w:sz w:val="18"/>
            <w:rPrChange w:id="9931" w:author="shorny" w:date="2014-06-09T18:38:00Z">
              <w:rPr/>
            </w:rPrChange>
          </w:rPr>
          <w:t>`University Staff Member_Research Area2`</w:t>
        </w:r>
      </w:ins>
    </w:p>
    <w:p w14:paraId="44078AD5" w14:textId="77777777" w:rsidR="00564129" w:rsidRPr="00564129" w:rsidRDefault="00564129">
      <w:pPr>
        <w:pStyle w:val="HTMLPreformatted"/>
        <w:divId w:val="1477987617"/>
        <w:rPr>
          <w:ins w:id="9932" w:author="shorny" w:date="2014-06-09T18:38:00Z"/>
          <w:sz w:val="18"/>
          <w:rPrChange w:id="9933" w:author="shorny" w:date="2014-06-09T18:38:00Z">
            <w:rPr>
              <w:ins w:id="9934" w:author="shorny" w:date="2014-06-09T18:38:00Z"/>
            </w:rPr>
          </w:rPrChange>
        </w:rPr>
      </w:pPr>
      <w:ins w:id="9935" w:author="shorny" w:date="2014-06-09T18:38:00Z">
        <w:r w:rsidRPr="00564129">
          <w:rPr>
            <w:rStyle w:val="keyword1"/>
            <w:sz w:val="18"/>
            <w:rPrChange w:id="9936" w:author="shorny" w:date="2014-06-09T18:38:00Z">
              <w:rPr>
                <w:rStyle w:val="keyword1"/>
              </w:rPr>
            </w:rPrChange>
          </w:rPr>
          <w:t>FOR</w:t>
        </w:r>
        <w:r w:rsidRPr="00564129">
          <w:rPr>
            <w:sz w:val="18"/>
            <w:rPrChange w:id="9937" w:author="shorny" w:date="2014-06-09T18:38:00Z">
              <w:rPr/>
            </w:rPrChange>
          </w:rPr>
          <w:t xml:space="preserve"> </w:t>
        </w:r>
        <w:r w:rsidRPr="00564129">
          <w:rPr>
            <w:rStyle w:val="keyword1"/>
            <w:sz w:val="18"/>
            <w:rPrChange w:id="9938" w:author="shorny" w:date="2014-06-09T18:38:00Z">
              <w:rPr>
                <w:rStyle w:val="keyword1"/>
              </w:rPr>
            </w:rPrChange>
          </w:rPr>
          <w:t>EACH</w:t>
        </w:r>
        <w:r w:rsidRPr="00564129">
          <w:rPr>
            <w:sz w:val="18"/>
            <w:rPrChange w:id="9939" w:author="shorny" w:date="2014-06-09T18:38:00Z">
              <w:rPr/>
            </w:rPrChange>
          </w:rPr>
          <w:t xml:space="preserve"> </w:t>
        </w:r>
        <w:r w:rsidRPr="00564129">
          <w:rPr>
            <w:rStyle w:val="type1"/>
            <w:sz w:val="18"/>
            <w:rPrChange w:id="9940" w:author="shorny" w:date="2014-06-09T18:38:00Z">
              <w:rPr>
                <w:rStyle w:val="type1"/>
              </w:rPr>
            </w:rPrChange>
          </w:rPr>
          <w:t>ROW</w:t>
        </w:r>
      </w:ins>
    </w:p>
    <w:p w14:paraId="7065DF33" w14:textId="77777777" w:rsidR="00564129" w:rsidRPr="00564129" w:rsidRDefault="00564129">
      <w:pPr>
        <w:pStyle w:val="HTMLPreformatted"/>
        <w:divId w:val="1477987617"/>
        <w:rPr>
          <w:ins w:id="9941" w:author="shorny" w:date="2014-06-09T18:38:00Z"/>
          <w:sz w:val="18"/>
          <w:rPrChange w:id="9942" w:author="shorny" w:date="2014-06-09T18:38:00Z">
            <w:rPr>
              <w:ins w:id="9943" w:author="shorny" w:date="2014-06-09T18:38:00Z"/>
            </w:rPr>
          </w:rPrChange>
        </w:rPr>
      </w:pPr>
      <w:ins w:id="9944" w:author="shorny" w:date="2014-06-09T18:38:00Z">
        <w:r w:rsidRPr="00564129">
          <w:rPr>
            <w:rStyle w:val="keyword1"/>
            <w:sz w:val="18"/>
            <w:rPrChange w:id="9945" w:author="shorny" w:date="2014-06-09T18:38:00Z">
              <w:rPr>
                <w:rStyle w:val="keyword1"/>
              </w:rPr>
            </w:rPrChange>
          </w:rPr>
          <w:t>BEGIN</w:t>
        </w:r>
      </w:ins>
    </w:p>
    <w:p w14:paraId="0F308EDB" w14:textId="77777777" w:rsidR="00564129" w:rsidRPr="00564129" w:rsidRDefault="00564129">
      <w:pPr>
        <w:pStyle w:val="HTMLPreformatted"/>
        <w:divId w:val="1477987617"/>
        <w:rPr>
          <w:ins w:id="9946" w:author="shorny" w:date="2014-06-09T18:38:00Z"/>
          <w:sz w:val="18"/>
          <w:rPrChange w:id="9947" w:author="shorny" w:date="2014-06-09T18:38:00Z">
            <w:rPr>
              <w:ins w:id="9948" w:author="shorny" w:date="2014-06-09T18:38:00Z"/>
            </w:rPr>
          </w:rPrChange>
        </w:rPr>
      </w:pPr>
      <w:ins w:id="9949" w:author="shorny" w:date="2014-06-09T18:38:00Z">
        <w:r w:rsidRPr="00564129">
          <w:rPr>
            <w:sz w:val="18"/>
            <w:rPrChange w:id="9950" w:author="shorny" w:date="2014-06-09T18:38:00Z">
              <w:rPr/>
            </w:rPrChange>
          </w:rPr>
          <w:t xml:space="preserve">  </w:t>
        </w:r>
        <w:r w:rsidRPr="00564129">
          <w:rPr>
            <w:rStyle w:val="keyword1"/>
            <w:sz w:val="18"/>
            <w:rPrChange w:id="9951" w:author="shorny" w:date="2014-06-09T18:38:00Z">
              <w:rPr>
                <w:rStyle w:val="keyword1"/>
              </w:rPr>
            </w:rPrChange>
          </w:rPr>
          <w:t>DECLARE</w:t>
        </w:r>
        <w:r w:rsidRPr="00564129">
          <w:rPr>
            <w:sz w:val="18"/>
            <w:rPrChange w:id="9952" w:author="shorny" w:date="2014-06-09T18:38:00Z">
              <w:rPr/>
            </w:rPrChange>
          </w:rPr>
          <w:t xml:space="preserve"> v_forCodeDescription </w:t>
        </w:r>
        <w:r w:rsidRPr="00564129">
          <w:rPr>
            <w:rStyle w:val="type1"/>
            <w:sz w:val="18"/>
            <w:rPrChange w:id="9953" w:author="shorny" w:date="2014-06-09T18:38:00Z">
              <w:rPr>
                <w:rStyle w:val="type1"/>
              </w:rPr>
            </w:rPrChange>
          </w:rPr>
          <w:t>varchar</w:t>
        </w:r>
        <w:r w:rsidRPr="00564129">
          <w:rPr>
            <w:sz w:val="18"/>
            <w:rPrChange w:id="9954" w:author="shorny" w:date="2014-06-09T18:38:00Z">
              <w:rPr/>
            </w:rPrChange>
          </w:rPr>
          <w:t>(2000) ;</w:t>
        </w:r>
      </w:ins>
    </w:p>
    <w:p w14:paraId="54E52D9E" w14:textId="77777777" w:rsidR="00564129" w:rsidRPr="00564129" w:rsidRDefault="00564129">
      <w:pPr>
        <w:pStyle w:val="HTMLPreformatted"/>
        <w:divId w:val="1477987617"/>
        <w:rPr>
          <w:ins w:id="9955" w:author="shorny" w:date="2014-06-09T18:38:00Z"/>
          <w:sz w:val="18"/>
          <w:rPrChange w:id="9956" w:author="shorny" w:date="2014-06-09T18:38:00Z">
            <w:rPr>
              <w:ins w:id="9957" w:author="shorny" w:date="2014-06-09T18:38:00Z"/>
            </w:rPr>
          </w:rPrChange>
        </w:rPr>
      </w:pPr>
      <w:ins w:id="9958" w:author="shorny" w:date="2014-06-09T18:38:00Z">
        <w:r w:rsidRPr="00564129">
          <w:rPr>
            <w:sz w:val="18"/>
            <w:rPrChange w:id="9959" w:author="shorny" w:date="2014-06-09T18:38:00Z">
              <w:rPr/>
            </w:rPrChange>
          </w:rPr>
          <w:t xml:space="preserve">  </w:t>
        </w:r>
        <w:r w:rsidRPr="00564129">
          <w:rPr>
            <w:rStyle w:val="keyword1"/>
            <w:sz w:val="18"/>
            <w:rPrChange w:id="9960" w:author="shorny" w:date="2014-06-09T18:38:00Z">
              <w:rPr>
                <w:rStyle w:val="keyword1"/>
              </w:rPr>
            </w:rPrChange>
          </w:rPr>
          <w:t>DECLARE</w:t>
        </w:r>
        <w:r w:rsidRPr="00564129">
          <w:rPr>
            <w:sz w:val="18"/>
            <w:rPrChange w:id="9961" w:author="shorny" w:date="2014-06-09T18:38:00Z">
              <w:rPr/>
            </w:rPrChange>
          </w:rPr>
          <w:t xml:space="preserve"> v_comment </w:t>
        </w:r>
        <w:r w:rsidRPr="00564129">
          <w:rPr>
            <w:rStyle w:val="type1"/>
            <w:sz w:val="18"/>
            <w:rPrChange w:id="9962" w:author="shorny" w:date="2014-06-09T18:38:00Z">
              <w:rPr>
                <w:rStyle w:val="type1"/>
              </w:rPr>
            </w:rPrChange>
          </w:rPr>
          <w:t>varchar</w:t>
        </w:r>
        <w:r w:rsidRPr="00564129">
          <w:rPr>
            <w:sz w:val="18"/>
            <w:rPrChange w:id="9963" w:author="shorny" w:date="2014-06-09T18:38:00Z">
              <w:rPr/>
            </w:rPrChange>
          </w:rPr>
          <w:t>(1000) ;</w:t>
        </w:r>
      </w:ins>
    </w:p>
    <w:p w14:paraId="7713D9DE" w14:textId="77777777" w:rsidR="00564129" w:rsidRPr="00564129" w:rsidRDefault="00564129">
      <w:pPr>
        <w:pStyle w:val="HTMLPreformatted"/>
        <w:divId w:val="1477987617"/>
        <w:rPr>
          <w:ins w:id="9964" w:author="shorny" w:date="2014-06-09T18:38:00Z"/>
          <w:sz w:val="18"/>
          <w:rPrChange w:id="9965" w:author="shorny" w:date="2014-06-09T18:38:00Z">
            <w:rPr>
              <w:ins w:id="9966" w:author="shorny" w:date="2014-06-09T18:38:00Z"/>
            </w:rPr>
          </w:rPrChange>
        </w:rPr>
      </w:pPr>
      <w:ins w:id="9967" w:author="shorny" w:date="2014-06-09T18:38:00Z">
        <w:r w:rsidRPr="00564129">
          <w:rPr>
            <w:sz w:val="18"/>
            <w:rPrChange w:id="9968" w:author="shorny" w:date="2014-06-09T18:38:00Z">
              <w:rPr/>
            </w:rPrChange>
          </w:rPr>
          <w:t xml:space="preserve">  </w:t>
        </w:r>
        <w:r w:rsidRPr="00564129">
          <w:rPr>
            <w:rStyle w:val="keyword1"/>
            <w:sz w:val="18"/>
            <w:rPrChange w:id="9969" w:author="shorny" w:date="2014-06-09T18:38:00Z">
              <w:rPr>
                <w:rStyle w:val="keyword1"/>
              </w:rPr>
            </w:rPrChange>
          </w:rPr>
          <w:t>DECLARE</w:t>
        </w:r>
        <w:r w:rsidRPr="00564129">
          <w:rPr>
            <w:sz w:val="18"/>
            <w:rPrChange w:id="9970" w:author="shorny" w:date="2014-06-09T18:38:00Z">
              <w:rPr/>
            </w:rPrChange>
          </w:rPr>
          <w:t xml:space="preserve"> v_agentFName </w:t>
        </w:r>
        <w:r w:rsidRPr="00564129">
          <w:rPr>
            <w:rStyle w:val="type1"/>
            <w:sz w:val="18"/>
            <w:rPrChange w:id="9971" w:author="shorny" w:date="2014-06-09T18:38:00Z">
              <w:rPr>
                <w:rStyle w:val="type1"/>
              </w:rPr>
            </w:rPrChange>
          </w:rPr>
          <w:t>varchar</w:t>
        </w:r>
        <w:r w:rsidRPr="00564129">
          <w:rPr>
            <w:sz w:val="18"/>
            <w:rPrChange w:id="9972" w:author="shorny" w:date="2014-06-09T18:38:00Z">
              <w:rPr/>
            </w:rPrChange>
          </w:rPr>
          <w:t>(50) ;</w:t>
        </w:r>
      </w:ins>
    </w:p>
    <w:p w14:paraId="4F9A00D3" w14:textId="77777777" w:rsidR="00564129" w:rsidRPr="00564129" w:rsidRDefault="00564129">
      <w:pPr>
        <w:pStyle w:val="HTMLPreformatted"/>
        <w:divId w:val="1477987617"/>
        <w:rPr>
          <w:ins w:id="9973" w:author="shorny" w:date="2014-06-09T18:38:00Z"/>
          <w:sz w:val="18"/>
          <w:rPrChange w:id="9974" w:author="shorny" w:date="2014-06-09T18:38:00Z">
            <w:rPr>
              <w:ins w:id="9975" w:author="shorny" w:date="2014-06-09T18:38:00Z"/>
            </w:rPr>
          </w:rPrChange>
        </w:rPr>
      </w:pPr>
      <w:ins w:id="9976" w:author="shorny" w:date="2014-06-09T18:38:00Z">
        <w:r w:rsidRPr="00564129">
          <w:rPr>
            <w:sz w:val="18"/>
            <w:rPrChange w:id="9977" w:author="shorny" w:date="2014-06-09T18:38:00Z">
              <w:rPr/>
            </w:rPrChange>
          </w:rPr>
          <w:t xml:space="preserve">  </w:t>
        </w:r>
        <w:r w:rsidRPr="00564129">
          <w:rPr>
            <w:rStyle w:val="keyword1"/>
            <w:sz w:val="18"/>
            <w:rPrChange w:id="9978" w:author="shorny" w:date="2014-06-09T18:38:00Z">
              <w:rPr>
                <w:rStyle w:val="keyword1"/>
              </w:rPr>
            </w:rPrChange>
          </w:rPr>
          <w:t>DECLARE</w:t>
        </w:r>
        <w:r w:rsidRPr="00564129">
          <w:rPr>
            <w:sz w:val="18"/>
            <w:rPrChange w:id="9979" w:author="shorny" w:date="2014-06-09T18:38:00Z">
              <w:rPr/>
            </w:rPrChange>
          </w:rPr>
          <w:t xml:space="preserve"> v_agentLName </w:t>
        </w:r>
        <w:r w:rsidRPr="00564129">
          <w:rPr>
            <w:rStyle w:val="type1"/>
            <w:sz w:val="18"/>
            <w:rPrChange w:id="9980" w:author="shorny" w:date="2014-06-09T18:38:00Z">
              <w:rPr>
                <w:rStyle w:val="type1"/>
              </w:rPr>
            </w:rPrChange>
          </w:rPr>
          <w:t>varchar</w:t>
        </w:r>
        <w:r w:rsidRPr="00564129">
          <w:rPr>
            <w:sz w:val="18"/>
            <w:rPrChange w:id="9981" w:author="shorny" w:date="2014-06-09T18:38:00Z">
              <w:rPr/>
            </w:rPrChange>
          </w:rPr>
          <w:t>(50) ;</w:t>
        </w:r>
      </w:ins>
    </w:p>
    <w:p w14:paraId="621E7D23" w14:textId="77777777" w:rsidR="00564129" w:rsidRPr="00564129" w:rsidRDefault="00564129">
      <w:pPr>
        <w:pStyle w:val="HTMLPreformatted"/>
        <w:divId w:val="1477987617"/>
        <w:rPr>
          <w:ins w:id="9982" w:author="shorny" w:date="2014-06-09T18:38:00Z"/>
          <w:sz w:val="18"/>
          <w:rPrChange w:id="9983" w:author="shorny" w:date="2014-06-09T18:38:00Z">
            <w:rPr>
              <w:ins w:id="9984" w:author="shorny" w:date="2014-06-09T18:38:00Z"/>
            </w:rPr>
          </w:rPrChange>
        </w:rPr>
      </w:pPr>
      <w:ins w:id="9985" w:author="shorny" w:date="2014-06-09T18:38:00Z">
        <w:r w:rsidRPr="00564129">
          <w:rPr>
            <w:sz w:val="18"/>
            <w:rPrChange w:id="9986" w:author="shorny" w:date="2014-06-09T18:38:00Z">
              <w:rPr/>
            </w:rPrChange>
          </w:rPr>
          <w:t xml:space="preserve">  </w:t>
        </w:r>
        <w:r w:rsidRPr="00564129">
          <w:rPr>
            <w:rStyle w:val="keyword1"/>
            <w:sz w:val="18"/>
            <w:rPrChange w:id="9987" w:author="shorny" w:date="2014-06-09T18:38:00Z">
              <w:rPr>
                <w:rStyle w:val="keyword1"/>
              </w:rPr>
            </w:rPrChange>
          </w:rPr>
          <w:t>DECLARE</w:t>
        </w:r>
        <w:r w:rsidRPr="00564129">
          <w:rPr>
            <w:sz w:val="18"/>
            <w:rPrChange w:id="9988" w:author="shorny" w:date="2014-06-09T18:38:00Z">
              <w:rPr/>
            </w:rPrChange>
          </w:rPr>
          <w:t xml:space="preserve"> v_decisionTypeID mediumint(9) ;</w:t>
        </w:r>
      </w:ins>
    </w:p>
    <w:p w14:paraId="46B3836D" w14:textId="77777777" w:rsidR="00564129" w:rsidRPr="00564129" w:rsidRDefault="00564129">
      <w:pPr>
        <w:pStyle w:val="HTMLPreformatted"/>
        <w:divId w:val="1477987617"/>
        <w:rPr>
          <w:ins w:id="9989" w:author="shorny" w:date="2014-06-09T18:38:00Z"/>
          <w:sz w:val="18"/>
          <w:rPrChange w:id="9990" w:author="shorny" w:date="2014-06-09T18:38:00Z">
            <w:rPr>
              <w:ins w:id="9991" w:author="shorny" w:date="2014-06-09T18:38:00Z"/>
            </w:rPr>
          </w:rPrChange>
        </w:rPr>
      </w:pPr>
    </w:p>
    <w:p w14:paraId="6FC5D306" w14:textId="77777777" w:rsidR="00564129" w:rsidRPr="00564129" w:rsidRDefault="00564129">
      <w:pPr>
        <w:pStyle w:val="HTMLPreformatted"/>
        <w:divId w:val="1477987617"/>
        <w:rPr>
          <w:ins w:id="9992" w:author="shorny" w:date="2014-06-09T18:38:00Z"/>
          <w:sz w:val="18"/>
          <w:rPrChange w:id="9993" w:author="shorny" w:date="2014-06-09T18:38:00Z">
            <w:rPr>
              <w:ins w:id="9994" w:author="shorny" w:date="2014-06-09T18:38:00Z"/>
            </w:rPr>
          </w:rPrChange>
        </w:rPr>
      </w:pPr>
      <w:ins w:id="9995" w:author="shorny" w:date="2014-06-09T18:38:00Z">
        <w:r w:rsidRPr="00564129">
          <w:rPr>
            <w:sz w:val="18"/>
            <w:rPrChange w:id="9996" w:author="shorny" w:date="2014-06-09T18:38:00Z">
              <w:rPr/>
            </w:rPrChange>
          </w:rPr>
          <w:t xml:space="preserve">  </w:t>
        </w:r>
        <w:r w:rsidRPr="00564129">
          <w:rPr>
            <w:rStyle w:val="keyword1"/>
            <w:sz w:val="18"/>
            <w:rPrChange w:id="9997" w:author="shorny" w:date="2014-06-09T18:38:00Z">
              <w:rPr>
                <w:rStyle w:val="keyword1"/>
              </w:rPr>
            </w:rPrChange>
          </w:rPr>
          <w:t>SELECT</w:t>
        </w:r>
        <w:r w:rsidRPr="00564129">
          <w:rPr>
            <w:sz w:val="18"/>
            <w:rPrChange w:id="9998" w:author="shorny" w:date="2014-06-09T18:38:00Z">
              <w:rPr/>
            </w:rPrChange>
          </w:rPr>
          <w:t xml:space="preserve"> Description</w:t>
        </w:r>
      </w:ins>
    </w:p>
    <w:p w14:paraId="133D72A3" w14:textId="77777777" w:rsidR="00564129" w:rsidRPr="00564129" w:rsidRDefault="00564129">
      <w:pPr>
        <w:pStyle w:val="HTMLPreformatted"/>
        <w:divId w:val="1477987617"/>
        <w:rPr>
          <w:ins w:id="9999" w:author="shorny" w:date="2014-06-09T18:38:00Z"/>
          <w:sz w:val="18"/>
          <w:rPrChange w:id="10000" w:author="shorny" w:date="2014-06-09T18:38:00Z">
            <w:rPr>
              <w:ins w:id="10001" w:author="shorny" w:date="2014-06-09T18:38:00Z"/>
            </w:rPr>
          </w:rPrChange>
        </w:rPr>
      </w:pPr>
      <w:ins w:id="10002" w:author="shorny" w:date="2014-06-09T18:38:00Z">
        <w:r w:rsidRPr="00564129">
          <w:rPr>
            <w:sz w:val="18"/>
            <w:rPrChange w:id="10003" w:author="shorny" w:date="2014-06-09T18:38:00Z">
              <w:rPr/>
            </w:rPrChange>
          </w:rPr>
          <w:t xml:space="preserve">  </w:t>
        </w:r>
        <w:r w:rsidRPr="00564129">
          <w:rPr>
            <w:rStyle w:val="keyword1"/>
            <w:sz w:val="18"/>
            <w:rPrChange w:id="10004" w:author="shorny" w:date="2014-06-09T18:38:00Z">
              <w:rPr>
                <w:rStyle w:val="keyword1"/>
              </w:rPr>
            </w:rPrChange>
          </w:rPr>
          <w:t>FROM</w:t>
        </w:r>
        <w:r w:rsidRPr="00564129">
          <w:rPr>
            <w:sz w:val="18"/>
            <w:rPrChange w:id="10005" w:author="shorny" w:date="2014-06-09T18:38:00Z">
              <w:rPr/>
            </w:rPrChange>
          </w:rPr>
          <w:t xml:space="preserve"> `Research Area` RA</w:t>
        </w:r>
      </w:ins>
    </w:p>
    <w:p w14:paraId="37638872" w14:textId="77777777" w:rsidR="00564129" w:rsidRPr="00564129" w:rsidRDefault="00564129">
      <w:pPr>
        <w:pStyle w:val="HTMLPreformatted"/>
        <w:divId w:val="1477987617"/>
        <w:rPr>
          <w:ins w:id="10006" w:author="shorny" w:date="2014-06-09T18:38:00Z"/>
          <w:sz w:val="18"/>
          <w:rPrChange w:id="10007" w:author="shorny" w:date="2014-06-09T18:38:00Z">
            <w:rPr>
              <w:ins w:id="10008" w:author="shorny" w:date="2014-06-09T18:38:00Z"/>
            </w:rPr>
          </w:rPrChange>
        </w:rPr>
      </w:pPr>
      <w:ins w:id="10009" w:author="shorny" w:date="2014-06-09T18:38:00Z">
        <w:r w:rsidRPr="00564129">
          <w:rPr>
            <w:sz w:val="18"/>
            <w:rPrChange w:id="10010" w:author="shorny" w:date="2014-06-09T18:38:00Z">
              <w:rPr/>
            </w:rPrChange>
          </w:rPr>
          <w:t xml:space="preserve">  </w:t>
        </w:r>
        <w:r w:rsidRPr="00564129">
          <w:rPr>
            <w:rStyle w:val="keyword1"/>
            <w:sz w:val="18"/>
            <w:rPrChange w:id="10011" w:author="shorny" w:date="2014-06-09T18:38:00Z">
              <w:rPr>
                <w:rStyle w:val="keyword1"/>
              </w:rPr>
            </w:rPrChange>
          </w:rPr>
          <w:t>WHERE</w:t>
        </w:r>
        <w:r w:rsidRPr="00564129">
          <w:rPr>
            <w:sz w:val="18"/>
            <w:rPrChange w:id="10012" w:author="shorny" w:date="2014-06-09T18:38:00Z">
              <w:rPr/>
            </w:rPrChange>
          </w:rPr>
          <w:t xml:space="preserve"> RA.FORCode = </w:t>
        </w:r>
        <w:r w:rsidRPr="00564129">
          <w:rPr>
            <w:rStyle w:val="keyword1"/>
            <w:sz w:val="18"/>
            <w:rPrChange w:id="10013" w:author="shorny" w:date="2014-06-09T18:38:00Z">
              <w:rPr>
                <w:rStyle w:val="keyword1"/>
              </w:rPr>
            </w:rPrChange>
          </w:rPr>
          <w:t>NEW</w:t>
        </w:r>
        <w:r w:rsidRPr="00564129">
          <w:rPr>
            <w:sz w:val="18"/>
            <w:rPrChange w:id="10014" w:author="shorny" w:date="2014-06-09T18:38:00Z">
              <w:rPr/>
            </w:rPrChange>
          </w:rPr>
          <w:t>.FORCode</w:t>
        </w:r>
      </w:ins>
    </w:p>
    <w:p w14:paraId="00763DDB" w14:textId="77777777" w:rsidR="00564129" w:rsidRPr="00564129" w:rsidRDefault="00564129">
      <w:pPr>
        <w:pStyle w:val="HTMLPreformatted"/>
        <w:divId w:val="1477987617"/>
        <w:rPr>
          <w:ins w:id="10015" w:author="shorny" w:date="2014-06-09T18:38:00Z"/>
          <w:sz w:val="18"/>
          <w:rPrChange w:id="10016" w:author="shorny" w:date="2014-06-09T18:38:00Z">
            <w:rPr>
              <w:ins w:id="10017" w:author="shorny" w:date="2014-06-09T18:38:00Z"/>
            </w:rPr>
          </w:rPrChange>
        </w:rPr>
      </w:pPr>
      <w:ins w:id="10018" w:author="shorny" w:date="2014-06-09T18:38:00Z">
        <w:r w:rsidRPr="00564129">
          <w:rPr>
            <w:sz w:val="18"/>
            <w:rPrChange w:id="10019" w:author="shorny" w:date="2014-06-09T18:38:00Z">
              <w:rPr/>
            </w:rPrChange>
          </w:rPr>
          <w:t xml:space="preserve">  </w:t>
        </w:r>
        <w:r w:rsidRPr="00564129">
          <w:rPr>
            <w:rStyle w:val="keyword1"/>
            <w:sz w:val="18"/>
            <w:rPrChange w:id="10020" w:author="shorny" w:date="2014-06-09T18:38:00Z">
              <w:rPr>
                <w:rStyle w:val="keyword1"/>
              </w:rPr>
            </w:rPrChange>
          </w:rPr>
          <w:t>INTO</w:t>
        </w:r>
        <w:r w:rsidRPr="00564129">
          <w:rPr>
            <w:sz w:val="18"/>
            <w:rPrChange w:id="10021" w:author="shorny" w:date="2014-06-09T18:38:00Z">
              <w:rPr/>
            </w:rPrChange>
          </w:rPr>
          <w:t xml:space="preserve"> v_forCodeDescription ;</w:t>
        </w:r>
      </w:ins>
    </w:p>
    <w:p w14:paraId="532FB620" w14:textId="77777777" w:rsidR="00564129" w:rsidRPr="00564129" w:rsidRDefault="00564129">
      <w:pPr>
        <w:pStyle w:val="HTMLPreformatted"/>
        <w:divId w:val="1477987617"/>
        <w:rPr>
          <w:ins w:id="10022" w:author="shorny" w:date="2014-06-09T18:38:00Z"/>
          <w:sz w:val="18"/>
          <w:rPrChange w:id="10023" w:author="shorny" w:date="2014-06-09T18:38:00Z">
            <w:rPr>
              <w:ins w:id="10024" w:author="shorny" w:date="2014-06-09T18:38:00Z"/>
            </w:rPr>
          </w:rPrChange>
        </w:rPr>
      </w:pPr>
    </w:p>
    <w:p w14:paraId="686AD2F9" w14:textId="77777777" w:rsidR="00564129" w:rsidRPr="00564129" w:rsidRDefault="00564129">
      <w:pPr>
        <w:pStyle w:val="HTMLPreformatted"/>
        <w:divId w:val="1477987617"/>
        <w:rPr>
          <w:ins w:id="10025" w:author="shorny" w:date="2014-06-09T18:38:00Z"/>
          <w:sz w:val="18"/>
          <w:rPrChange w:id="10026" w:author="shorny" w:date="2014-06-09T18:38:00Z">
            <w:rPr>
              <w:ins w:id="10027" w:author="shorny" w:date="2014-06-09T18:38:00Z"/>
            </w:rPr>
          </w:rPrChange>
        </w:rPr>
      </w:pPr>
      <w:ins w:id="10028" w:author="shorny" w:date="2014-06-09T18:38:00Z">
        <w:r w:rsidRPr="00564129">
          <w:rPr>
            <w:sz w:val="18"/>
            <w:rPrChange w:id="10029" w:author="shorny" w:date="2014-06-09T18:38:00Z">
              <w:rPr/>
            </w:rPrChange>
          </w:rPr>
          <w:t xml:space="preserve">  </w:t>
        </w:r>
        <w:r w:rsidRPr="00564129">
          <w:rPr>
            <w:rStyle w:val="keyword1"/>
            <w:sz w:val="18"/>
            <w:rPrChange w:id="10030" w:author="shorny" w:date="2014-06-09T18:38:00Z">
              <w:rPr>
                <w:rStyle w:val="keyword1"/>
              </w:rPr>
            </w:rPrChange>
          </w:rPr>
          <w:t>SELECT</w:t>
        </w:r>
        <w:r w:rsidRPr="00564129">
          <w:rPr>
            <w:sz w:val="18"/>
            <w:rPrChange w:id="10031" w:author="shorny" w:date="2014-06-09T18:38:00Z">
              <w:rPr/>
            </w:rPrChange>
          </w:rPr>
          <w:t xml:space="preserve"> FName, LName</w:t>
        </w:r>
      </w:ins>
    </w:p>
    <w:p w14:paraId="652C8E98" w14:textId="77777777" w:rsidR="00564129" w:rsidRPr="00564129" w:rsidRDefault="00564129">
      <w:pPr>
        <w:pStyle w:val="HTMLPreformatted"/>
        <w:divId w:val="1477987617"/>
        <w:rPr>
          <w:ins w:id="10032" w:author="shorny" w:date="2014-06-09T18:38:00Z"/>
          <w:sz w:val="18"/>
          <w:rPrChange w:id="10033" w:author="shorny" w:date="2014-06-09T18:38:00Z">
            <w:rPr>
              <w:ins w:id="10034" w:author="shorny" w:date="2014-06-09T18:38:00Z"/>
            </w:rPr>
          </w:rPrChange>
        </w:rPr>
      </w:pPr>
      <w:ins w:id="10035" w:author="shorny" w:date="2014-06-09T18:38:00Z">
        <w:r w:rsidRPr="00564129">
          <w:rPr>
            <w:sz w:val="18"/>
            <w:rPrChange w:id="10036" w:author="shorny" w:date="2014-06-09T18:38:00Z">
              <w:rPr/>
            </w:rPrChange>
          </w:rPr>
          <w:t xml:space="preserve">  </w:t>
        </w:r>
        <w:r w:rsidRPr="00564129">
          <w:rPr>
            <w:rStyle w:val="keyword1"/>
            <w:sz w:val="18"/>
            <w:rPrChange w:id="10037" w:author="shorny" w:date="2014-06-09T18:38:00Z">
              <w:rPr>
                <w:rStyle w:val="keyword1"/>
              </w:rPr>
            </w:rPrChange>
          </w:rPr>
          <w:t>FROM</w:t>
        </w:r>
        <w:r w:rsidRPr="00564129">
          <w:rPr>
            <w:sz w:val="18"/>
            <w:rPrChange w:id="10038" w:author="shorny" w:date="2014-06-09T18:38:00Z">
              <w:rPr/>
            </w:rPrChange>
          </w:rPr>
          <w:t xml:space="preserve"> `University Staff Member` </w:t>
        </w:r>
        <w:r w:rsidRPr="00564129">
          <w:rPr>
            <w:rStyle w:val="keyword1"/>
            <w:sz w:val="18"/>
            <w:rPrChange w:id="10039" w:author="shorny" w:date="2014-06-09T18:38:00Z">
              <w:rPr>
                <w:rStyle w:val="keyword1"/>
              </w:rPr>
            </w:rPrChange>
          </w:rPr>
          <w:t>AS</w:t>
        </w:r>
        <w:r w:rsidRPr="00564129">
          <w:rPr>
            <w:sz w:val="18"/>
            <w:rPrChange w:id="10040" w:author="shorny" w:date="2014-06-09T18:38:00Z">
              <w:rPr/>
            </w:rPrChange>
          </w:rPr>
          <w:t xml:space="preserve"> USM</w:t>
        </w:r>
      </w:ins>
    </w:p>
    <w:p w14:paraId="79674BE2" w14:textId="77777777" w:rsidR="00564129" w:rsidRPr="00564129" w:rsidRDefault="00564129">
      <w:pPr>
        <w:pStyle w:val="HTMLPreformatted"/>
        <w:divId w:val="1477987617"/>
        <w:rPr>
          <w:ins w:id="10041" w:author="shorny" w:date="2014-06-09T18:38:00Z"/>
          <w:sz w:val="18"/>
          <w:rPrChange w:id="10042" w:author="shorny" w:date="2014-06-09T18:38:00Z">
            <w:rPr>
              <w:ins w:id="10043" w:author="shorny" w:date="2014-06-09T18:38:00Z"/>
            </w:rPr>
          </w:rPrChange>
        </w:rPr>
      </w:pPr>
      <w:ins w:id="10044" w:author="shorny" w:date="2014-06-09T18:38:00Z">
        <w:r w:rsidRPr="00564129">
          <w:rPr>
            <w:sz w:val="18"/>
            <w:rPrChange w:id="10045" w:author="shorny" w:date="2014-06-09T18:38:00Z">
              <w:rPr/>
            </w:rPrChange>
          </w:rPr>
          <w:t xml:space="preserve">  </w:t>
        </w:r>
        <w:r w:rsidRPr="00564129">
          <w:rPr>
            <w:rStyle w:val="keyword1"/>
            <w:sz w:val="18"/>
            <w:rPrChange w:id="10046" w:author="shorny" w:date="2014-06-09T18:38:00Z">
              <w:rPr>
                <w:rStyle w:val="keyword1"/>
              </w:rPr>
            </w:rPrChange>
          </w:rPr>
          <w:t>WHERE</w:t>
        </w:r>
        <w:r w:rsidRPr="00564129">
          <w:rPr>
            <w:sz w:val="18"/>
            <w:rPrChange w:id="10047" w:author="shorny" w:date="2014-06-09T18:38:00Z">
              <w:rPr/>
            </w:rPrChange>
          </w:rPr>
          <w:t xml:space="preserve"> USM.StaffID = CURRENT_RHD_USER()</w:t>
        </w:r>
      </w:ins>
    </w:p>
    <w:p w14:paraId="0AD7282C" w14:textId="77777777" w:rsidR="00564129" w:rsidRPr="00564129" w:rsidRDefault="00564129">
      <w:pPr>
        <w:pStyle w:val="HTMLPreformatted"/>
        <w:divId w:val="1477987617"/>
        <w:rPr>
          <w:ins w:id="10048" w:author="shorny" w:date="2014-06-09T18:38:00Z"/>
          <w:sz w:val="18"/>
          <w:rPrChange w:id="10049" w:author="shorny" w:date="2014-06-09T18:38:00Z">
            <w:rPr>
              <w:ins w:id="10050" w:author="shorny" w:date="2014-06-09T18:38:00Z"/>
            </w:rPr>
          </w:rPrChange>
        </w:rPr>
      </w:pPr>
      <w:ins w:id="10051" w:author="shorny" w:date="2014-06-09T18:38:00Z">
        <w:r w:rsidRPr="00564129">
          <w:rPr>
            <w:sz w:val="18"/>
            <w:rPrChange w:id="10052" w:author="shorny" w:date="2014-06-09T18:38:00Z">
              <w:rPr/>
            </w:rPrChange>
          </w:rPr>
          <w:t xml:space="preserve">  </w:t>
        </w:r>
        <w:r w:rsidRPr="00564129">
          <w:rPr>
            <w:rStyle w:val="keyword1"/>
            <w:sz w:val="18"/>
            <w:rPrChange w:id="10053" w:author="shorny" w:date="2014-06-09T18:38:00Z">
              <w:rPr>
                <w:rStyle w:val="keyword1"/>
              </w:rPr>
            </w:rPrChange>
          </w:rPr>
          <w:t>INTO</w:t>
        </w:r>
        <w:r w:rsidRPr="00564129">
          <w:rPr>
            <w:sz w:val="18"/>
            <w:rPrChange w:id="10054" w:author="shorny" w:date="2014-06-09T18:38:00Z">
              <w:rPr/>
            </w:rPrChange>
          </w:rPr>
          <w:t xml:space="preserve"> v_agentFName, v_agentLName;</w:t>
        </w:r>
      </w:ins>
    </w:p>
    <w:p w14:paraId="7B2CD841" w14:textId="77777777" w:rsidR="00564129" w:rsidRPr="00564129" w:rsidRDefault="00564129">
      <w:pPr>
        <w:pStyle w:val="HTMLPreformatted"/>
        <w:divId w:val="1477987617"/>
        <w:rPr>
          <w:ins w:id="10055" w:author="shorny" w:date="2014-06-09T18:38:00Z"/>
          <w:sz w:val="18"/>
          <w:rPrChange w:id="10056" w:author="shorny" w:date="2014-06-09T18:38:00Z">
            <w:rPr>
              <w:ins w:id="10057" w:author="shorny" w:date="2014-06-09T18:38:00Z"/>
            </w:rPr>
          </w:rPrChange>
        </w:rPr>
      </w:pPr>
    </w:p>
    <w:p w14:paraId="02711F44" w14:textId="77777777" w:rsidR="00564129" w:rsidRPr="00564129" w:rsidRDefault="00564129">
      <w:pPr>
        <w:pStyle w:val="HTMLPreformatted"/>
        <w:divId w:val="1477987617"/>
        <w:rPr>
          <w:ins w:id="10058" w:author="shorny" w:date="2014-06-09T18:38:00Z"/>
          <w:sz w:val="18"/>
          <w:rPrChange w:id="10059" w:author="shorny" w:date="2014-06-09T18:38:00Z">
            <w:rPr>
              <w:ins w:id="10060" w:author="shorny" w:date="2014-06-09T18:38:00Z"/>
            </w:rPr>
          </w:rPrChange>
        </w:rPr>
      </w:pPr>
      <w:ins w:id="10061" w:author="shorny" w:date="2014-06-09T18:38:00Z">
        <w:r w:rsidRPr="00564129">
          <w:rPr>
            <w:sz w:val="18"/>
            <w:rPrChange w:id="10062" w:author="shorny" w:date="2014-06-09T18:38:00Z">
              <w:rPr/>
            </w:rPrChange>
          </w:rPr>
          <w:t xml:space="preserve">  </w:t>
        </w:r>
        <w:r w:rsidRPr="00564129">
          <w:rPr>
            <w:rStyle w:val="keyword1"/>
            <w:sz w:val="18"/>
            <w:rPrChange w:id="10063" w:author="shorny" w:date="2014-06-09T18:38:00Z">
              <w:rPr>
                <w:rStyle w:val="keyword1"/>
              </w:rPr>
            </w:rPrChange>
          </w:rPr>
          <w:t>SELECT</w:t>
        </w:r>
        <w:r w:rsidRPr="00564129">
          <w:rPr>
            <w:sz w:val="18"/>
            <w:rPrChange w:id="10064" w:author="shorny" w:date="2014-06-09T18:38:00Z">
              <w:rPr/>
            </w:rPrChange>
          </w:rPr>
          <w:t xml:space="preserve"> DecisionTypeID</w:t>
        </w:r>
      </w:ins>
    </w:p>
    <w:p w14:paraId="48C92B86" w14:textId="77777777" w:rsidR="00564129" w:rsidRPr="00564129" w:rsidRDefault="00564129">
      <w:pPr>
        <w:pStyle w:val="HTMLPreformatted"/>
        <w:divId w:val="1477987617"/>
        <w:rPr>
          <w:ins w:id="10065" w:author="shorny" w:date="2014-06-09T18:38:00Z"/>
          <w:sz w:val="18"/>
          <w:rPrChange w:id="10066" w:author="shorny" w:date="2014-06-09T18:38:00Z">
            <w:rPr>
              <w:ins w:id="10067" w:author="shorny" w:date="2014-06-09T18:38:00Z"/>
            </w:rPr>
          </w:rPrChange>
        </w:rPr>
      </w:pPr>
      <w:ins w:id="10068" w:author="shorny" w:date="2014-06-09T18:38:00Z">
        <w:r w:rsidRPr="00564129">
          <w:rPr>
            <w:sz w:val="18"/>
            <w:rPrChange w:id="10069" w:author="shorny" w:date="2014-06-09T18:38:00Z">
              <w:rPr/>
            </w:rPrChange>
          </w:rPr>
          <w:t xml:space="preserve">  </w:t>
        </w:r>
        <w:r w:rsidRPr="00564129">
          <w:rPr>
            <w:rStyle w:val="keyword1"/>
            <w:sz w:val="18"/>
            <w:rPrChange w:id="10070" w:author="shorny" w:date="2014-06-09T18:38:00Z">
              <w:rPr>
                <w:rStyle w:val="keyword1"/>
              </w:rPr>
            </w:rPrChange>
          </w:rPr>
          <w:t>FROM</w:t>
        </w:r>
        <w:r w:rsidRPr="00564129">
          <w:rPr>
            <w:sz w:val="18"/>
            <w:rPrChange w:id="10071" w:author="shorny" w:date="2014-06-09T18:38:00Z">
              <w:rPr/>
            </w:rPrChange>
          </w:rPr>
          <w:t xml:space="preserve"> `Decision </w:t>
        </w:r>
        <w:r w:rsidRPr="00564129">
          <w:rPr>
            <w:rStyle w:val="keyword1"/>
            <w:sz w:val="18"/>
            <w:rPrChange w:id="10072" w:author="shorny" w:date="2014-06-09T18:38:00Z">
              <w:rPr>
                <w:rStyle w:val="keyword1"/>
              </w:rPr>
            </w:rPrChange>
          </w:rPr>
          <w:t>Type</w:t>
        </w:r>
        <w:r w:rsidRPr="00564129">
          <w:rPr>
            <w:sz w:val="18"/>
            <w:rPrChange w:id="10073" w:author="shorny" w:date="2014-06-09T18:38:00Z">
              <w:rPr/>
            </w:rPrChange>
          </w:rPr>
          <w:t xml:space="preserve">` </w:t>
        </w:r>
        <w:r w:rsidRPr="00564129">
          <w:rPr>
            <w:rStyle w:val="keyword1"/>
            <w:sz w:val="18"/>
            <w:rPrChange w:id="10074" w:author="shorny" w:date="2014-06-09T18:38:00Z">
              <w:rPr>
                <w:rStyle w:val="keyword1"/>
              </w:rPr>
            </w:rPrChange>
          </w:rPr>
          <w:t>AS</w:t>
        </w:r>
        <w:r w:rsidRPr="00564129">
          <w:rPr>
            <w:sz w:val="18"/>
            <w:rPrChange w:id="10075" w:author="shorny" w:date="2014-06-09T18:38:00Z">
              <w:rPr/>
            </w:rPrChange>
          </w:rPr>
          <w:t xml:space="preserve"> DT</w:t>
        </w:r>
      </w:ins>
    </w:p>
    <w:p w14:paraId="689799E2" w14:textId="77777777" w:rsidR="00564129" w:rsidRPr="00564129" w:rsidRDefault="00564129">
      <w:pPr>
        <w:pStyle w:val="HTMLPreformatted"/>
        <w:divId w:val="1477987617"/>
        <w:rPr>
          <w:ins w:id="10076" w:author="shorny" w:date="2014-06-09T18:38:00Z"/>
          <w:sz w:val="18"/>
          <w:rPrChange w:id="10077" w:author="shorny" w:date="2014-06-09T18:38:00Z">
            <w:rPr>
              <w:ins w:id="10078" w:author="shorny" w:date="2014-06-09T18:38:00Z"/>
            </w:rPr>
          </w:rPrChange>
        </w:rPr>
      </w:pPr>
      <w:ins w:id="10079" w:author="shorny" w:date="2014-06-09T18:38:00Z">
        <w:r w:rsidRPr="00564129">
          <w:rPr>
            <w:sz w:val="18"/>
            <w:rPrChange w:id="10080" w:author="shorny" w:date="2014-06-09T18:38:00Z">
              <w:rPr/>
            </w:rPrChange>
          </w:rPr>
          <w:t xml:space="preserve">  </w:t>
        </w:r>
        <w:r w:rsidRPr="00564129">
          <w:rPr>
            <w:rStyle w:val="keyword1"/>
            <w:sz w:val="18"/>
            <w:rPrChange w:id="10081" w:author="shorny" w:date="2014-06-09T18:38:00Z">
              <w:rPr>
                <w:rStyle w:val="keyword1"/>
              </w:rPr>
            </w:rPrChange>
          </w:rPr>
          <w:t>WHERE</w:t>
        </w:r>
        <w:r w:rsidRPr="00564129">
          <w:rPr>
            <w:sz w:val="18"/>
            <w:rPrChange w:id="10082" w:author="shorny" w:date="2014-06-09T18:38:00Z">
              <w:rPr/>
            </w:rPrChange>
          </w:rPr>
          <w:t xml:space="preserve"> DT.</w:t>
        </w:r>
        <w:r w:rsidRPr="00564129">
          <w:rPr>
            <w:rStyle w:val="keyword1"/>
            <w:sz w:val="18"/>
            <w:rPrChange w:id="10083" w:author="shorny" w:date="2014-06-09T18:38:00Z">
              <w:rPr>
                <w:rStyle w:val="keyword1"/>
              </w:rPr>
            </w:rPrChange>
          </w:rPr>
          <w:t>type</w:t>
        </w:r>
        <w:r w:rsidRPr="00564129">
          <w:rPr>
            <w:sz w:val="18"/>
            <w:rPrChange w:id="10084" w:author="shorny" w:date="2014-06-09T18:38:00Z">
              <w:rPr/>
            </w:rPrChange>
          </w:rPr>
          <w:t xml:space="preserve"> </w:t>
        </w:r>
        <w:r w:rsidRPr="00564129">
          <w:rPr>
            <w:rStyle w:val="keyword1"/>
            <w:sz w:val="18"/>
            <w:rPrChange w:id="10085" w:author="shorny" w:date="2014-06-09T18:38:00Z">
              <w:rPr>
                <w:rStyle w:val="keyword1"/>
              </w:rPr>
            </w:rPrChange>
          </w:rPr>
          <w:t>LIKE</w:t>
        </w:r>
        <w:r w:rsidRPr="00564129">
          <w:rPr>
            <w:sz w:val="18"/>
            <w:rPrChange w:id="10086" w:author="shorny" w:date="2014-06-09T18:38:00Z">
              <w:rPr/>
            </w:rPrChange>
          </w:rPr>
          <w:t xml:space="preserve"> </w:t>
        </w:r>
        <w:r w:rsidRPr="00564129">
          <w:rPr>
            <w:rStyle w:val="string1"/>
            <w:sz w:val="18"/>
            <w:rPrChange w:id="10087" w:author="shorny" w:date="2014-06-09T18:38:00Z">
              <w:rPr>
                <w:rStyle w:val="string1"/>
              </w:rPr>
            </w:rPrChange>
          </w:rPr>
          <w:t>'change.research_area_oversees.addition'</w:t>
        </w:r>
      </w:ins>
    </w:p>
    <w:p w14:paraId="1AF75AA8" w14:textId="77777777" w:rsidR="00564129" w:rsidRPr="00564129" w:rsidRDefault="00564129">
      <w:pPr>
        <w:pStyle w:val="HTMLPreformatted"/>
        <w:divId w:val="1477987617"/>
        <w:rPr>
          <w:ins w:id="10088" w:author="shorny" w:date="2014-06-09T18:38:00Z"/>
          <w:sz w:val="18"/>
          <w:rPrChange w:id="10089" w:author="shorny" w:date="2014-06-09T18:38:00Z">
            <w:rPr>
              <w:ins w:id="10090" w:author="shorny" w:date="2014-06-09T18:38:00Z"/>
            </w:rPr>
          </w:rPrChange>
        </w:rPr>
      </w:pPr>
      <w:ins w:id="10091" w:author="shorny" w:date="2014-06-09T18:38:00Z">
        <w:r w:rsidRPr="00564129">
          <w:rPr>
            <w:sz w:val="18"/>
            <w:rPrChange w:id="10092" w:author="shorny" w:date="2014-06-09T18:38:00Z">
              <w:rPr/>
            </w:rPrChange>
          </w:rPr>
          <w:t xml:space="preserve">  </w:t>
        </w:r>
        <w:r w:rsidRPr="00564129">
          <w:rPr>
            <w:rStyle w:val="keyword1"/>
            <w:sz w:val="18"/>
            <w:rPrChange w:id="10093" w:author="shorny" w:date="2014-06-09T18:38:00Z">
              <w:rPr>
                <w:rStyle w:val="keyword1"/>
              </w:rPr>
            </w:rPrChange>
          </w:rPr>
          <w:t>INTO</w:t>
        </w:r>
        <w:r w:rsidRPr="00564129">
          <w:rPr>
            <w:sz w:val="18"/>
            <w:rPrChange w:id="10094" w:author="shorny" w:date="2014-06-09T18:38:00Z">
              <w:rPr/>
            </w:rPrChange>
          </w:rPr>
          <w:t xml:space="preserve"> v_decisionTypeID;</w:t>
        </w:r>
      </w:ins>
    </w:p>
    <w:p w14:paraId="1E5D938F" w14:textId="77777777" w:rsidR="00564129" w:rsidRPr="00564129" w:rsidRDefault="00564129">
      <w:pPr>
        <w:pStyle w:val="HTMLPreformatted"/>
        <w:divId w:val="1477987617"/>
        <w:rPr>
          <w:ins w:id="10095" w:author="shorny" w:date="2014-06-09T18:38:00Z"/>
          <w:sz w:val="18"/>
          <w:rPrChange w:id="10096" w:author="shorny" w:date="2014-06-09T18:38:00Z">
            <w:rPr>
              <w:ins w:id="10097" w:author="shorny" w:date="2014-06-09T18:38:00Z"/>
            </w:rPr>
          </w:rPrChange>
        </w:rPr>
      </w:pPr>
    </w:p>
    <w:p w14:paraId="06F29517" w14:textId="77777777" w:rsidR="00564129" w:rsidRPr="00564129" w:rsidRDefault="00564129">
      <w:pPr>
        <w:pStyle w:val="HTMLPreformatted"/>
        <w:divId w:val="1477987617"/>
        <w:rPr>
          <w:ins w:id="10098" w:author="shorny" w:date="2014-06-09T18:38:00Z"/>
          <w:sz w:val="18"/>
          <w:rPrChange w:id="10099" w:author="shorny" w:date="2014-06-09T18:38:00Z">
            <w:rPr>
              <w:ins w:id="10100" w:author="shorny" w:date="2014-06-09T18:38:00Z"/>
            </w:rPr>
          </w:rPrChange>
        </w:rPr>
      </w:pPr>
      <w:ins w:id="10101" w:author="shorny" w:date="2014-06-09T18:38:00Z">
        <w:r w:rsidRPr="00564129">
          <w:rPr>
            <w:sz w:val="18"/>
            <w:rPrChange w:id="10102" w:author="shorny" w:date="2014-06-09T18:38:00Z">
              <w:rPr/>
            </w:rPrChange>
          </w:rPr>
          <w:t xml:space="preserve">  </w:t>
        </w:r>
        <w:r w:rsidRPr="00564129">
          <w:rPr>
            <w:rStyle w:val="keyword1"/>
            <w:sz w:val="18"/>
            <w:rPrChange w:id="10103" w:author="shorny" w:date="2014-06-09T18:38:00Z">
              <w:rPr>
                <w:rStyle w:val="keyword1"/>
              </w:rPr>
            </w:rPrChange>
          </w:rPr>
          <w:t>SET</w:t>
        </w:r>
        <w:r w:rsidRPr="00564129">
          <w:rPr>
            <w:sz w:val="18"/>
            <w:rPrChange w:id="10104" w:author="shorny" w:date="2014-06-09T18:38:00Z">
              <w:rPr/>
            </w:rPrChange>
          </w:rPr>
          <w:t xml:space="preserve"> v_comment = CONCAT(</w:t>
        </w:r>
      </w:ins>
    </w:p>
    <w:p w14:paraId="234E596A" w14:textId="77777777" w:rsidR="00564129" w:rsidRPr="00564129" w:rsidRDefault="00564129">
      <w:pPr>
        <w:pStyle w:val="HTMLPreformatted"/>
        <w:divId w:val="1477987617"/>
        <w:rPr>
          <w:ins w:id="10105" w:author="shorny" w:date="2014-06-09T18:38:00Z"/>
          <w:sz w:val="18"/>
          <w:rPrChange w:id="10106" w:author="shorny" w:date="2014-06-09T18:38:00Z">
            <w:rPr>
              <w:ins w:id="10107" w:author="shorny" w:date="2014-06-09T18:38:00Z"/>
            </w:rPr>
          </w:rPrChange>
        </w:rPr>
      </w:pPr>
      <w:ins w:id="10108" w:author="shorny" w:date="2014-06-09T18:38:00Z">
        <w:r w:rsidRPr="00564129">
          <w:rPr>
            <w:sz w:val="18"/>
            <w:rPrChange w:id="10109" w:author="shorny" w:date="2014-06-09T18:38:00Z">
              <w:rPr/>
            </w:rPrChange>
          </w:rPr>
          <w:t xml:space="preserve">  </w:t>
        </w:r>
        <w:r w:rsidRPr="00564129">
          <w:rPr>
            <w:rStyle w:val="string1"/>
            <w:sz w:val="18"/>
            <w:rPrChange w:id="10110" w:author="shorny" w:date="2014-06-09T18:38:00Z">
              <w:rPr>
                <w:rStyle w:val="string1"/>
              </w:rPr>
            </w:rPrChange>
          </w:rPr>
          <w:t>'You have been registered as overseeing Field Of Research area '</w:t>
        </w:r>
        <w:r w:rsidRPr="00564129">
          <w:rPr>
            <w:sz w:val="18"/>
            <w:rPrChange w:id="10111" w:author="shorny" w:date="2014-06-09T18:38:00Z">
              <w:rPr/>
            </w:rPrChange>
          </w:rPr>
          <w:t xml:space="preserve">, </w:t>
        </w:r>
        <w:r w:rsidRPr="00564129">
          <w:rPr>
            <w:rStyle w:val="keyword1"/>
            <w:sz w:val="18"/>
            <w:rPrChange w:id="10112" w:author="shorny" w:date="2014-06-09T18:38:00Z">
              <w:rPr>
                <w:rStyle w:val="keyword1"/>
              </w:rPr>
            </w:rPrChange>
          </w:rPr>
          <w:t>NEW</w:t>
        </w:r>
        <w:r w:rsidRPr="00564129">
          <w:rPr>
            <w:sz w:val="18"/>
            <w:rPrChange w:id="10113" w:author="shorny" w:date="2014-06-09T18:38:00Z">
              <w:rPr/>
            </w:rPrChange>
          </w:rPr>
          <w:t>.FORCode,</w:t>
        </w:r>
      </w:ins>
    </w:p>
    <w:p w14:paraId="0FC90AFB" w14:textId="77777777" w:rsidR="00564129" w:rsidRPr="00564129" w:rsidRDefault="00564129">
      <w:pPr>
        <w:pStyle w:val="HTMLPreformatted"/>
        <w:divId w:val="1477987617"/>
        <w:rPr>
          <w:ins w:id="10114" w:author="shorny" w:date="2014-06-09T18:38:00Z"/>
          <w:sz w:val="18"/>
          <w:rPrChange w:id="10115" w:author="shorny" w:date="2014-06-09T18:38:00Z">
            <w:rPr>
              <w:ins w:id="10116" w:author="shorny" w:date="2014-06-09T18:38:00Z"/>
            </w:rPr>
          </w:rPrChange>
        </w:rPr>
      </w:pPr>
      <w:ins w:id="10117" w:author="shorny" w:date="2014-06-09T18:38:00Z">
        <w:r w:rsidRPr="00564129">
          <w:rPr>
            <w:sz w:val="18"/>
            <w:rPrChange w:id="10118" w:author="shorny" w:date="2014-06-09T18:38:00Z">
              <w:rPr/>
            </w:rPrChange>
          </w:rPr>
          <w:t xml:space="preserve">  </w:t>
        </w:r>
        <w:r w:rsidRPr="00564129">
          <w:rPr>
            <w:rStyle w:val="string1"/>
            <w:sz w:val="18"/>
            <w:rPrChange w:id="10119" w:author="shorny" w:date="2014-06-09T18:38:00Z">
              <w:rPr>
                <w:rStyle w:val="string1"/>
              </w:rPr>
            </w:rPrChange>
          </w:rPr>
          <w:t>' - '''</w:t>
        </w:r>
        <w:r w:rsidRPr="00564129">
          <w:rPr>
            <w:sz w:val="18"/>
            <w:rPrChange w:id="10120" w:author="shorny" w:date="2014-06-09T18:38:00Z">
              <w:rPr/>
            </w:rPrChange>
          </w:rPr>
          <w:t xml:space="preserve">, </w:t>
        </w:r>
        <w:r w:rsidRPr="00564129">
          <w:rPr>
            <w:rStyle w:val="builtin1"/>
            <w:sz w:val="18"/>
            <w:rPrChange w:id="10121" w:author="shorny" w:date="2014-06-09T18:38:00Z">
              <w:rPr>
                <w:rStyle w:val="builtin1"/>
              </w:rPr>
            </w:rPrChange>
          </w:rPr>
          <w:t>SUBSTRING</w:t>
        </w:r>
        <w:r w:rsidRPr="00564129">
          <w:rPr>
            <w:sz w:val="18"/>
            <w:rPrChange w:id="10122" w:author="shorny" w:date="2014-06-09T18:38:00Z">
              <w:rPr/>
            </w:rPrChange>
          </w:rPr>
          <w:t>(v_forCodeDescription, 1, 800),</w:t>
        </w:r>
      </w:ins>
    </w:p>
    <w:p w14:paraId="2EB6FFFF" w14:textId="77777777" w:rsidR="00564129" w:rsidRPr="00564129" w:rsidRDefault="00564129">
      <w:pPr>
        <w:pStyle w:val="HTMLPreformatted"/>
        <w:divId w:val="1477987617"/>
        <w:rPr>
          <w:ins w:id="10123" w:author="shorny" w:date="2014-06-09T18:38:00Z"/>
          <w:sz w:val="18"/>
          <w:rPrChange w:id="10124" w:author="shorny" w:date="2014-06-09T18:38:00Z">
            <w:rPr>
              <w:ins w:id="10125" w:author="shorny" w:date="2014-06-09T18:38:00Z"/>
            </w:rPr>
          </w:rPrChange>
        </w:rPr>
      </w:pPr>
      <w:ins w:id="10126" w:author="shorny" w:date="2014-06-09T18:38:00Z">
        <w:r w:rsidRPr="00564129">
          <w:rPr>
            <w:sz w:val="18"/>
            <w:rPrChange w:id="10127" w:author="shorny" w:date="2014-06-09T18:38:00Z">
              <w:rPr/>
            </w:rPrChange>
          </w:rPr>
          <w:t xml:space="preserve">  </w:t>
        </w:r>
        <w:r w:rsidRPr="00564129">
          <w:rPr>
            <w:rStyle w:val="string1"/>
            <w:sz w:val="18"/>
            <w:rPrChange w:id="10128" w:author="shorny" w:date="2014-06-09T18:38:00Z">
              <w:rPr>
                <w:rStyle w:val="string1"/>
              </w:rPr>
            </w:rPrChange>
          </w:rPr>
          <w:t>''', this change made by '</w:t>
        </w:r>
        <w:r w:rsidRPr="00564129">
          <w:rPr>
            <w:sz w:val="18"/>
            <w:rPrChange w:id="10129" w:author="shorny" w:date="2014-06-09T18:38:00Z">
              <w:rPr/>
            </w:rPrChange>
          </w:rPr>
          <w:t xml:space="preserve">, v_agentFName, </w:t>
        </w:r>
        <w:r w:rsidRPr="00564129">
          <w:rPr>
            <w:rStyle w:val="string1"/>
            <w:sz w:val="18"/>
            <w:rPrChange w:id="10130" w:author="shorny" w:date="2014-06-09T18:38:00Z">
              <w:rPr>
                <w:rStyle w:val="string1"/>
              </w:rPr>
            </w:rPrChange>
          </w:rPr>
          <w:t>' '</w:t>
        </w:r>
        <w:r w:rsidRPr="00564129">
          <w:rPr>
            <w:sz w:val="18"/>
            <w:rPrChange w:id="10131" w:author="shorny" w:date="2014-06-09T18:38:00Z">
              <w:rPr/>
            </w:rPrChange>
          </w:rPr>
          <w:t>,</w:t>
        </w:r>
      </w:ins>
    </w:p>
    <w:p w14:paraId="3D87B80C" w14:textId="77777777" w:rsidR="00564129" w:rsidRPr="00564129" w:rsidRDefault="00564129">
      <w:pPr>
        <w:pStyle w:val="HTMLPreformatted"/>
        <w:divId w:val="1477987617"/>
        <w:rPr>
          <w:ins w:id="10132" w:author="shorny" w:date="2014-06-09T18:38:00Z"/>
          <w:sz w:val="18"/>
          <w:rPrChange w:id="10133" w:author="shorny" w:date="2014-06-09T18:38:00Z">
            <w:rPr>
              <w:ins w:id="10134" w:author="shorny" w:date="2014-06-09T18:38:00Z"/>
            </w:rPr>
          </w:rPrChange>
        </w:rPr>
      </w:pPr>
      <w:ins w:id="10135" w:author="shorny" w:date="2014-06-09T18:38:00Z">
        <w:r w:rsidRPr="00564129">
          <w:rPr>
            <w:sz w:val="18"/>
            <w:rPrChange w:id="10136" w:author="shorny" w:date="2014-06-09T18:38:00Z">
              <w:rPr/>
            </w:rPrChange>
          </w:rPr>
          <w:t xml:space="preserve">  v_agentLName);</w:t>
        </w:r>
      </w:ins>
    </w:p>
    <w:p w14:paraId="1AAC791B" w14:textId="77777777" w:rsidR="00564129" w:rsidRPr="00564129" w:rsidRDefault="00564129">
      <w:pPr>
        <w:pStyle w:val="HTMLPreformatted"/>
        <w:divId w:val="1477987617"/>
        <w:rPr>
          <w:ins w:id="10137" w:author="shorny" w:date="2014-06-09T18:38:00Z"/>
          <w:sz w:val="18"/>
          <w:rPrChange w:id="10138" w:author="shorny" w:date="2014-06-09T18:38:00Z">
            <w:rPr>
              <w:ins w:id="10139" w:author="shorny" w:date="2014-06-09T18:38:00Z"/>
            </w:rPr>
          </w:rPrChange>
        </w:rPr>
      </w:pPr>
    </w:p>
    <w:p w14:paraId="65AEC4FE" w14:textId="77777777" w:rsidR="00564129" w:rsidRPr="00564129" w:rsidRDefault="00564129">
      <w:pPr>
        <w:pStyle w:val="HTMLPreformatted"/>
        <w:divId w:val="1477987617"/>
        <w:rPr>
          <w:ins w:id="10140" w:author="shorny" w:date="2014-06-09T18:38:00Z"/>
          <w:sz w:val="18"/>
          <w:rPrChange w:id="10141" w:author="shorny" w:date="2014-06-09T18:38:00Z">
            <w:rPr>
              <w:ins w:id="10142" w:author="shorny" w:date="2014-06-09T18:38:00Z"/>
            </w:rPr>
          </w:rPrChange>
        </w:rPr>
      </w:pPr>
      <w:ins w:id="10143" w:author="shorny" w:date="2014-06-09T18:38:00Z">
        <w:r w:rsidRPr="00564129">
          <w:rPr>
            <w:sz w:val="18"/>
            <w:rPrChange w:id="10144" w:author="shorny" w:date="2014-06-09T18:38:00Z">
              <w:rPr/>
            </w:rPrChange>
          </w:rPr>
          <w:t xml:space="preserve">  </w:t>
        </w:r>
        <w:r w:rsidRPr="00564129">
          <w:rPr>
            <w:rStyle w:val="keyword1"/>
            <w:sz w:val="18"/>
            <w:rPrChange w:id="10145" w:author="shorny" w:date="2014-06-09T18:38:00Z">
              <w:rPr>
                <w:rStyle w:val="keyword1"/>
              </w:rPr>
            </w:rPrChange>
          </w:rPr>
          <w:t>INSERT</w:t>
        </w:r>
        <w:r w:rsidRPr="00564129">
          <w:rPr>
            <w:sz w:val="18"/>
            <w:rPrChange w:id="10146" w:author="shorny" w:date="2014-06-09T18:38:00Z">
              <w:rPr/>
            </w:rPrChange>
          </w:rPr>
          <w:t xml:space="preserve"> </w:t>
        </w:r>
        <w:r w:rsidRPr="00564129">
          <w:rPr>
            <w:rStyle w:val="keyword1"/>
            <w:sz w:val="18"/>
            <w:rPrChange w:id="10147" w:author="shorny" w:date="2014-06-09T18:38:00Z">
              <w:rPr>
                <w:rStyle w:val="keyword1"/>
              </w:rPr>
            </w:rPrChange>
          </w:rPr>
          <w:t>INTO</w:t>
        </w:r>
        <w:r w:rsidRPr="00564129">
          <w:rPr>
            <w:sz w:val="18"/>
            <w:rPrChange w:id="10148" w:author="shorny" w:date="2014-06-09T18:38:00Z">
              <w:rPr/>
            </w:rPrChange>
          </w:rPr>
          <w:t xml:space="preserve"> Decision(</w:t>
        </w:r>
        <w:r w:rsidRPr="00564129">
          <w:rPr>
            <w:rStyle w:val="type1"/>
            <w:sz w:val="18"/>
            <w:rPrChange w:id="10149" w:author="shorny" w:date="2014-06-09T18:38:00Z">
              <w:rPr>
                <w:rStyle w:val="type1"/>
              </w:rPr>
            </w:rPrChange>
          </w:rPr>
          <w:t>Date</w:t>
        </w:r>
        <w:r w:rsidRPr="00564129">
          <w:rPr>
            <w:sz w:val="18"/>
            <w:rPrChange w:id="10150" w:author="shorny" w:date="2014-06-09T18:38:00Z">
              <w:rPr/>
            </w:rPrChange>
          </w:rPr>
          <w:t>, Comment, StaffID, DecisionTypeID, Reportable, Sent)</w:t>
        </w:r>
      </w:ins>
    </w:p>
    <w:p w14:paraId="7CC82959" w14:textId="77777777" w:rsidR="00564129" w:rsidRPr="00564129" w:rsidRDefault="00564129">
      <w:pPr>
        <w:pStyle w:val="HTMLPreformatted"/>
        <w:divId w:val="1477987617"/>
        <w:rPr>
          <w:ins w:id="10151" w:author="shorny" w:date="2014-06-09T18:38:00Z"/>
          <w:sz w:val="18"/>
          <w:rPrChange w:id="10152" w:author="shorny" w:date="2014-06-09T18:38:00Z">
            <w:rPr>
              <w:ins w:id="10153" w:author="shorny" w:date="2014-06-09T18:38:00Z"/>
            </w:rPr>
          </w:rPrChange>
        </w:rPr>
      </w:pPr>
      <w:ins w:id="10154" w:author="shorny" w:date="2014-06-09T18:38:00Z">
        <w:r w:rsidRPr="00564129">
          <w:rPr>
            <w:sz w:val="18"/>
            <w:rPrChange w:id="10155" w:author="shorny" w:date="2014-06-09T18:38:00Z">
              <w:rPr/>
            </w:rPrChange>
          </w:rPr>
          <w:t xml:space="preserve">  </w:t>
        </w:r>
        <w:r w:rsidRPr="00564129">
          <w:rPr>
            <w:rStyle w:val="keyword1"/>
            <w:sz w:val="18"/>
            <w:rPrChange w:id="10156" w:author="shorny" w:date="2014-06-09T18:38:00Z">
              <w:rPr>
                <w:rStyle w:val="keyword1"/>
              </w:rPr>
            </w:rPrChange>
          </w:rPr>
          <w:t>VALUES</w:t>
        </w:r>
        <w:r w:rsidRPr="00564129">
          <w:rPr>
            <w:sz w:val="18"/>
            <w:rPrChange w:id="10157" w:author="shorny" w:date="2014-06-09T18:38:00Z">
              <w:rPr/>
            </w:rPrChange>
          </w:rPr>
          <w:t xml:space="preserve"> (</w:t>
        </w:r>
        <w:r w:rsidRPr="00564129">
          <w:rPr>
            <w:rStyle w:val="builtin1"/>
            <w:sz w:val="18"/>
            <w:rPrChange w:id="10158" w:author="shorny" w:date="2014-06-09T18:38:00Z">
              <w:rPr>
                <w:rStyle w:val="builtin1"/>
              </w:rPr>
            </w:rPrChange>
          </w:rPr>
          <w:t>CURRENT_DATE</w:t>
        </w:r>
        <w:r w:rsidRPr="00564129">
          <w:rPr>
            <w:sz w:val="18"/>
            <w:rPrChange w:id="10159" w:author="shorny" w:date="2014-06-09T18:38:00Z">
              <w:rPr/>
            </w:rPrChange>
          </w:rPr>
          <w:t xml:space="preserve">(), v_comment, </w:t>
        </w:r>
        <w:r w:rsidRPr="00564129">
          <w:rPr>
            <w:rStyle w:val="keyword1"/>
            <w:sz w:val="18"/>
            <w:rPrChange w:id="10160" w:author="shorny" w:date="2014-06-09T18:38:00Z">
              <w:rPr>
                <w:rStyle w:val="keyword1"/>
              </w:rPr>
            </w:rPrChange>
          </w:rPr>
          <w:t>NEW</w:t>
        </w:r>
        <w:r w:rsidRPr="00564129">
          <w:rPr>
            <w:sz w:val="18"/>
            <w:rPrChange w:id="10161" w:author="shorny" w:date="2014-06-09T18:38:00Z">
              <w:rPr/>
            </w:rPrChange>
          </w:rPr>
          <w:t>.StaffID, v_decisionTypeID, 1, 0);</w:t>
        </w:r>
      </w:ins>
    </w:p>
    <w:p w14:paraId="25E73CCF" w14:textId="77777777" w:rsidR="00564129" w:rsidRPr="00564129" w:rsidRDefault="00564129">
      <w:pPr>
        <w:pStyle w:val="HTMLPreformatted"/>
        <w:divId w:val="1477987617"/>
        <w:rPr>
          <w:ins w:id="10162" w:author="shorny" w:date="2014-06-09T18:38:00Z"/>
          <w:sz w:val="18"/>
          <w:rPrChange w:id="10163" w:author="shorny" w:date="2014-06-09T18:38:00Z">
            <w:rPr>
              <w:ins w:id="10164" w:author="shorny" w:date="2014-06-09T18:38:00Z"/>
            </w:rPr>
          </w:rPrChange>
        </w:rPr>
      </w:pPr>
      <w:ins w:id="10165" w:author="shorny" w:date="2014-06-09T18:38:00Z">
        <w:r w:rsidRPr="00564129">
          <w:rPr>
            <w:rStyle w:val="keyword1"/>
            <w:sz w:val="18"/>
            <w:rPrChange w:id="10166" w:author="shorny" w:date="2014-06-09T18:38:00Z">
              <w:rPr>
                <w:rStyle w:val="keyword1"/>
              </w:rPr>
            </w:rPrChange>
          </w:rPr>
          <w:t>END</w:t>
        </w:r>
        <w:r w:rsidRPr="00564129">
          <w:rPr>
            <w:sz w:val="18"/>
            <w:rPrChange w:id="10167" w:author="shorny" w:date="2014-06-09T18:38:00Z">
              <w:rPr/>
            </w:rPrChange>
          </w:rPr>
          <w:t xml:space="preserve"> $$</w:t>
        </w:r>
      </w:ins>
    </w:p>
    <w:p w14:paraId="3314A63E" w14:textId="77777777" w:rsidR="00564129" w:rsidRPr="00564129" w:rsidRDefault="00564129">
      <w:pPr>
        <w:pStyle w:val="HTMLPreformatted"/>
        <w:divId w:val="1477987617"/>
        <w:rPr>
          <w:ins w:id="10168" w:author="shorny" w:date="2014-06-09T18:38:00Z"/>
          <w:sz w:val="18"/>
          <w:rPrChange w:id="10169" w:author="shorny" w:date="2014-06-09T18:38:00Z">
            <w:rPr>
              <w:ins w:id="10170" w:author="shorny" w:date="2014-06-09T18:38:00Z"/>
            </w:rPr>
          </w:rPrChange>
        </w:rPr>
      </w:pPr>
      <w:ins w:id="10171" w:author="shorny" w:date="2014-06-09T18:38:00Z">
        <w:r w:rsidRPr="00564129">
          <w:rPr>
            <w:sz w:val="18"/>
            <w:rPrChange w:id="10172" w:author="shorny" w:date="2014-06-09T18:38:00Z">
              <w:rPr/>
            </w:rPrChange>
          </w:rPr>
          <w:lastRenderedPageBreak/>
          <w:t>DELIMITER ;</w:t>
        </w:r>
      </w:ins>
    </w:p>
    <w:p w14:paraId="3A3A7895" w14:textId="77777777" w:rsidR="00564129" w:rsidRPr="00564129" w:rsidRDefault="00564129">
      <w:pPr>
        <w:pStyle w:val="HTMLPreformatted"/>
        <w:divId w:val="1477987617"/>
        <w:rPr>
          <w:ins w:id="10173" w:author="shorny" w:date="2014-06-09T18:38:00Z"/>
          <w:sz w:val="18"/>
          <w:rPrChange w:id="10174" w:author="shorny" w:date="2014-06-09T18:38:00Z">
            <w:rPr>
              <w:ins w:id="10175" w:author="shorny" w:date="2014-06-09T18:38:00Z"/>
            </w:rPr>
          </w:rPrChange>
        </w:rPr>
      </w:pPr>
    </w:p>
    <w:p w14:paraId="7030C0B8" w14:textId="77777777" w:rsidR="00564129" w:rsidRPr="00564129" w:rsidRDefault="00564129">
      <w:pPr>
        <w:pStyle w:val="HTMLPreformatted"/>
        <w:divId w:val="1477987617"/>
        <w:rPr>
          <w:ins w:id="10176" w:author="shorny" w:date="2014-06-09T18:38:00Z"/>
          <w:sz w:val="18"/>
          <w:rPrChange w:id="10177" w:author="shorny" w:date="2014-06-09T18:38:00Z">
            <w:rPr>
              <w:ins w:id="10178" w:author="shorny" w:date="2014-06-09T18:38:00Z"/>
            </w:rPr>
          </w:rPrChange>
        </w:rPr>
      </w:pPr>
      <w:ins w:id="10179" w:author="shorny" w:date="2014-06-09T18:38:00Z">
        <w:r w:rsidRPr="00564129">
          <w:rPr>
            <w:sz w:val="18"/>
            <w:rPrChange w:id="10180" w:author="shorny" w:date="2014-06-09T18:38:00Z">
              <w:rPr/>
            </w:rPrChange>
          </w:rPr>
          <w:t>DELIMITER $$</w:t>
        </w:r>
      </w:ins>
    </w:p>
    <w:p w14:paraId="195E55D2" w14:textId="77777777" w:rsidR="00564129" w:rsidRPr="00564129" w:rsidRDefault="00564129">
      <w:pPr>
        <w:pStyle w:val="HTMLPreformatted"/>
        <w:divId w:val="1477987617"/>
        <w:rPr>
          <w:ins w:id="10181" w:author="shorny" w:date="2014-06-09T18:38:00Z"/>
          <w:sz w:val="18"/>
          <w:rPrChange w:id="10182" w:author="shorny" w:date="2014-06-09T18:38:00Z">
            <w:rPr>
              <w:ins w:id="10183" w:author="shorny" w:date="2014-06-09T18:38:00Z"/>
            </w:rPr>
          </w:rPrChange>
        </w:rPr>
      </w:pPr>
      <w:ins w:id="10184" w:author="shorny" w:date="2014-06-09T18:38:00Z">
        <w:r w:rsidRPr="00564129">
          <w:rPr>
            <w:rStyle w:val="keyword1"/>
            <w:sz w:val="18"/>
            <w:rPrChange w:id="10185" w:author="shorny" w:date="2014-06-09T18:38:00Z">
              <w:rPr>
                <w:rStyle w:val="keyword1"/>
              </w:rPr>
            </w:rPrChange>
          </w:rPr>
          <w:t>DROP</w:t>
        </w:r>
        <w:r w:rsidRPr="00564129">
          <w:rPr>
            <w:sz w:val="18"/>
            <w:rPrChange w:id="10186" w:author="shorny" w:date="2014-06-09T18:38:00Z">
              <w:rPr/>
            </w:rPrChange>
          </w:rPr>
          <w:t xml:space="preserve"> </w:t>
        </w:r>
        <w:r w:rsidRPr="00564129">
          <w:rPr>
            <w:rStyle w:val="keyword1"/>
            <w:sz w:val="18"/>
            <w:rPrChange w:id="10187" w:author="shorny" w:date="2014-06-09T18:38:00Z">
              <w:rPr>
                <w:rStyle w:val="keyword1"/>
              </w:rPr>
            </w:rPrChange>
          </w:rPr>
          <w:t>TRIGGER</w:t>
        </w:r>
        <w:r w:rsidRPr="00564129">
          <w:rPr>
            <w:sz w:val="18"/>
            <w:rPrChange w:id="10188" w:author="shorny" w:date="2014-06-09T18:38:00Z">
              <w:rPr/>
            </w:rPrChange>
          </w:rPr>
          <w:t xml:space="preserve"> </w:t>
        </w:r>
        <w:r w:rsidRPr="00564129">
          <w:rPr>
            <w:rStyle w:val="function-name1"/>
            <w:sz w:val="18"/>
            <w:rPrChange w:id="10189" w:author="shorny" w:date="2014-06-09T18:38:00Z">
              <w:rPr>
                <w:rStyle w:val="function-name1"/>
              </w:rPr>
            </w:rPrChange>
          </w:rPr>
          <w:t>IF</w:t>
        </w:r>
        <w:r w:rsidRPr="00564129">
          <w:rPr>
            <w:sz w:val="18"/>
            <w:rPrChange w:id="10190" w:author="shorny" w:date="2014-06-09T18:38:00Z">
              <w:rPr/>
            </w:rPrChange>
          </w:rPr>
          <w:t xml:space="preserve"> </w:t>
        </w:r>
        <w:r w:rsidRPr="00564129">
          <w:rPr>
            <w:rStyle w:val="keyword1"/>
            <w:sz w:val="18"/>
            <w:rPrChange w:id="10191" w:author="shorny" w:date="2014-06-09T18:38:00Z">
              <w:rPr>
                <w:rStyle w:val="keyword1"/>
              </w:rPr>
            </w:rPrChange>
          </w:rPr>
          <w:t>EXISTS</w:t>
        </w:r>
        <w:r w:rsidRPr="00564129">
          <w:rPr>
            <w:sz w:val="18"/>
            <w:rPrChange w:id="10192" w:author="shorny" w:date="2014-06-09T18:38:00Z">
              <w:rPr/>
            </w:rPrChange>
          </w:rPr>
          <w:t xml:space="preserve"> USM_RESEARCHAREA2_AD $$</w:t>
        </w:r>
      </w:ins>
    </w:p>
    <w:p w14:paraId="530F203F" w14:textId="77777777" w:rsidR="00564129" w:rsidRPr="00564129" w:rsidRDefault="00564129">
      <w:pPr>
        <w:pStyle w:val="HTMLPreformatted"/>
        <w:divId w:val="1477987617"/>
        <w:rPr>
          <w:ins w:id="10193" w:author="shorny" w:date="2014-06-09T18:38:00Z"/>
          <w:sz w:val="18"/>
          <w:rPrChange w:id="10194" w:author="shorny" w:date="2014-06-09T18:38:00Z">
            <w:rPr>
              <w:ins w:id="10195" w:author="shorny" w:date="2014-06-09T18:38:00Z"/>
            </w:rPr>
          </w:rPrChange>
        </w:rPr>
      </w:pPr>
      <w:ins w:id="10196" w:author="shorny" w:date="2014-06-09T18:38:00Z">
        <w:r w:rsidRPr="00564129">
          <w:rPr>
            <w:rStyle w:val="keyword1"/>
            <w:sz w:val="18"/>
            <w:rPrChange w:id="10197" w:author="shorny" w:date="2014-06-09T18:38:00Z">
              <w:rPr>
                <w:rStyle w:val="keyword1"/>
              </w:rPr>
            </w:rPrChange>
          </w:rPr>
          <w:t>CREATE</w:t>
        </w:r>
        <w:r w:rsidRPr="00564129">
          <w:rPr>
            <w:sz w:val="18"/>
            <w:rPrChange w:id="10198" w:author="shorny" w:date="2014-06-09T18:38:00Z">
              <w:rPr/>
            </w:rPrChange>
          </w:rPr>
          <w:t xml:space="preserve"> </w:t>
        </w:r>
        <w:r w:rsidRPr="00564129">
          <w:rPr>
            <w:rStyle w:val="keyword1"/>
            <w:sz w:val="18"/>
            <w:rPrChange w:id="10199" w:author="shorny" w:date="2014-06-09T18:38:00Z">
              <w:rPr>
                <w:rStyle w:val="keyword1"/>
              </w:rPr>
            </w:rPrChange>
          </w:rPr>
          <w:t>TRIGGER</w:t>
        </w:r>
        <w:r w:rsidRPr="00564129">
          <w:rPr>
            <w:sz w:val="18"/>
            <w:rPrChange w:id="10200" w:author="shorny" w:date="2014-06-09T18:38:00Z">
              <w:rPr/>
            </w:rPrChange>
          </w:rPr>
          <w:t xml:space="preserve"> </w:t>
        </w:r>
        <w:r w:rsidRPr="00564129">
          <w:rPr>
            <w:rStyle w:val="function-name1"/>
            <w:sz w:val="18"/>
            <w:rPrChange w:id="10201" w:author="shorny" w:date="2014-06-09T18:38:00Z">
              <w:rPr>
                <w:rStyle w:val="function-name1"/>
              </w:rPr>
            </w:rPrChange>
          </w:rPr>
          <w:t>USM_RESEARCHAREA2_AD</w:t>
        </w:r>
        <w:r w:rsidRPr="00564129">
          <w:rPr>
            <w:sz w:val="18"/>
            <w:rPrChange w:id="10202" w:author="shorny" w:date="2014-06-09T18:38:00Z">
              <w:rPr/>
            </w:rPrChange>
          </w:rPr>
          <w:t xml:space="preserve"> </w:t>
        </w:r>
        <w:r w:rsidRPr="00564129">
          <w:rPr>
            <w:rStyle w:val="keyword1"/>
            <w:sz w:val="18"/>
            <w:rPrChange w:id="10203" w:author="shorny" w:date="2014-06-09T18:38:00Z">
              <w:rPr>
                <w:rStyle w:val="keyword1"/>
              </w:rPr>
            </w:rPrChange>
          </w:rPr>
          <w:t>AFTER</w:t>
        </w:r>
        <w:r w:rsidRPr="00564129">
          <w:rPr>
            <w:sz w:val="18"/>
            <w:rPrChange w:id="10204" w:author="shorny" w:date="2014-06-09T18:38:00Z">
              <w:rPr/>
            </w:rPrChange>
          </w:rPr>
          <w:t xml:space="preserve"> </w:t>
        </w:r>
        <w:r w:rsidRPr="00564129">
          <w:rPr>
            <w:rStyle w:val="keyword1"/>
            <w:sz w:val="18"/>
            <w:rPrChange w:id="10205" w:author="shorny" w:date="2014-06-09T18:38:00Z">
              <w:rPr>
                <w:rStyle w:val="keyword1"/>
              </w:rPr>
            </w:rPrChange>
          </w:rPr>
          <w:t>DELETE</w:t>
        </w:r>
        <w:r w:rsidRPr="00564129">
          <w:rPr>
            <w:sz w:val="18"/>
            <w:rPrChange w:id="10206" w:author="shorny" w:date="2014-06-09T18:38:00Z">
              <w:rPr/>
            </w:rPrChange>
          </w:rPr>
          <w:t xml:space="preserve"> </w:t>
        </w:r>
        <w:r w:rsidRPr="00564129">
          <w:rPr>
            <w:rStyle w:val="keyword1"/>
            <w:sz w:val="18"/>
            <w:rPrChange w:id="10207" w:author="shorny" w:date="2014-06-09T18:38:00Z">
              <w:rPr>
                <w:rStyle w:val="keyword1"/>
              </w:rPr>
            </w:rPrChange>
          </w:rPr>
          <w:t>ON</w:t>
        </w:r>
      </w:ins>
    </w:p>
    <w:p w14:paraId="0654EB41" w14:textId="77777777" w:rsidR="00564129" w:rsidRPr="00564129" w:rsidRDefault="00564129">
      <w:pPr>
        <w:pStyle w:val="HTMLPreformatted"/>
        <w:divId w:val="1477987617"/>
        <w:rPr>
          <w:ins w:id="10208" w:author="shorny" w:date="2014-06-09T18:38:00Z"/>
          <w:sz w:val="18"/>
          <w:rPrChange w:id="10209" w:author="shorny" w:date="2014-06-09T18:38:00Z">
            <w:rPr>
              <w:ins w:id="10210" w:author="shorny" w:date="2014-06-09T18:38:00Z"/>
            </w:rPr>
          </w:rPrChange>
        </w:rPr>
      </w:pPr>
      <w:ins w:id="10211" w:author="shorny" w:date="2014-06-09T18:38:00Z">
        <w:r w:rsidRPr="00564129">
          <w:rPr>
            <w:sz w:val="18"/>
            <w:rPrChange w:id="10212" w:author="shorny" w:date="2014-06-09T18:38:00Z">
              <w:rPr/>
            </w:rPrChange>
          </w:rPr>
          <w:t>`University Staff Member_Research Area2`</w:t>
        </w:r>
      </w:ins>
    </w:p>
    <w:p w14:paraId="02D1D257" w14:textId="77777777" w:rsidR="00564129" w:rsidRPr="00564129" w:rsidRDefault="00564129">
      <w:pPr>
        <w:pStyle w:val="HTMLPreformatted"/>
        <w:divId w:val="1477987617"/>
        <w:rPr>
          <w:ins w:id="10213" w:author="shorny" w:date="2014-06-09T18:38:00Z"/>
          <w:sz w:val="18"/>
          <w:rPrChange w:id="10214" w:author="shorny" w:date="2014-06-09T18:38:00Z">
            <w:rPr>
              <w:ins w:id="10215" w:author="shorny" w:date="2014-06-09T18:38:00Z"/>
            </w:rPr>
          </w:rPrChange>
        </w:rPr>
      </w:pPr>
      <w:ins w:id="10216" w:author="shorny" w:date="2014-06-09T18:38:00Z">
        <w:r w:rsidRPr="00564129">
          <w:rPr>
            <w:rStyle w:val="keyword1"/>
            <w:sz w:val="18"/>
            <w:rPrChange w:id="10217" w:author="shorny" w:date="2014-06-09T18:38:00Z">
              <w:rPr>
                <w:rStyle w:val="keyword1"/>
              </w:rPr>
            </w:rPrChange>
          </w:rPr>
          <w:t>FOR</w:t>
        </w:r>
        <w:r w:rsidRPr="00564129">
          <w:rPr>
            <w:sz w:val="18"/>
            <w:rPrChange w:id="10218" w:author="shorny" w:date="2014-06-09T18:38:00Z">
              <w:rPr/>
            </w:rPrChange>
          </w:rPr>
          <w:t xml:space="preserve"> </w:t>
        </w:r>
        <w:r w:rsidRPr="00564129">
          <w:rPr>
            <w:rStyle w:val="keyword1"/>
            <w:sz w:val="18"/>
            <w:rPrChange w:id="10219" w:author="shorny" w:date="2014-06-09T18:38:00Z">
              <w:rPr>
                <w:rStyle w:val="keyword1"/>
              </w:rPr>
            </w:rPrChange>
          </w:rPr>
          <w:t>EACH</w:t>
        </w:r>
        <w:r w:rsidRPr="00564129">
          <w:rPr>
            <w:sz w:val="18"/>
            <w:rPrChange w:id="10220" w:author="shorny" w:date="2014-06-09T18:38:00Z">
              <w:rPr/>
            </w:rPrChange>
          </w:rPr>
          <w:t xml:space="preserve"> </w:t>
        </w:r>
        <w:r w:rsidRPr="00564129">
          <w:rPr>
            <w:rStyle w:val="type1"/>
            <w:sz w:val="18"/>
            <w:rPrChange w:id="10221" w:author="shorny" w:date="2014-06-09T18:38:00Z">
              <w:rPr>
                <w:rStyle w:val="type1"/>
              </w:rPr>
            </w:rPrChange>
          </w:rPr>
          <w:t>ROW</w:t>
        </w:r>
      </w:ins>
    </w:p>
    <w:p w14:paraId="467F1026" w14:textId="77777777" w:rsidR="00564129" w:rsidRPr="00564129" w:rsidRDefault="00564129">
      <w:pPr>
        <w:pStyle w:val="HTMLPreformatted"/>
        <w:divId w:val="1477987617"/>
        <w:rPr>
          <w:ins w:id="10222" w:author="shorny" w:date="2014-06-09T18:38:00Z"/>
          <w:sz w:val="18"/>
          <w:rPrChange w:id="10223" w:author="shorny" w:date="2014-06-09T18:38:00Z">
            <w:rPr>
              <w:ins w:id="10224" w:author="shorny" w:date="2014-06-09T18:38:00Z"/>
            </w:rPr>
          </w:rPrChange>
        </w:rPr>
      </w:pPr>
      <w:ins w:id="10225" w:author="shorny" w:date="2014-06-09T18:38:00Z">
        <w:r w:rsidRPr="00564129">
          <w:rPr>
            <w:rStyle w:val="keyword1"/>
            <w:sz w:val="18"/>
            <w:rPrChange w:id="10226" w:author="shorny" w:date="2014-06-09T18:38:00Z">
              <w:rPr>
                <w:rStyle w:val="keyword1"/>
              </w:rPr>
            </w:rPrChange>
          </w:rPr>
          <w:t>BEGIN</w:t>
        </w:r>
      </w:ins>
    </w:p>
    <w:p w14:paraId="139B52A8" w14:textId="77777777" w:rsidR="00564129" w:rsidRPr="00564129" w:rsidRDefault="00564129">
      <w:pPr>
        <w:pStyle w:val="HTMLPreformatted"/>
        <w:divId w:val="1477987617"/>
        <w:rPr>
          <w:ins w:id="10227" w:author="shorny" w:date="2014-06-09T18:38:00Z"/>
          <w:sz w:val="18"/>
          <w:rPrChange w:id="10228" w:author="shorny" w:date="2014-06-09T18:38:00Z">
            <w:rPr>
              <w:ins w:id="10229" w:author="shorny" w:date="2014-06-09T18:38:00Z"/>
            </w:rPr>
          </w:rPrChange>
        </w:rPr>
      </w:pPr>
      <w:ins w:id="10230" w:author="shorny" w:date="2014-06-09T18:38:00Z">
        <w:r w:rsidRPr="00564129">
          <w:rPr>
            <w:sz w:val="18"/>
            <w:rPrChange w:id="10231" w:author="shorny" w:date="2014-06-09T18:38:00Z">
              <w:rPr/>
            </w:rPrChange>
          </w:rPr>
          <w:t xml:space="preserve">  </w:t>
        </w:r>
        <w:r w:rsidRPr="00564129">
          <w:rPr>
            <w:rStyle w:val="keyword1"/>
            <w:sz w:val="18"/>
            <w:rPrChange w:id="10232" w:author="shorny" w:date="2014-06-09T18:38:00Z">
              <w:rPr>
                <w:rStyle w:val="keyword1"/>
              </w:rPr>
            </w:rPrChange>
          </w:rPr>
          <w:t>DECLARE</w:t>
        </w:r>
        <w:r w:rsidRPr="00564129">
          <w:rPr>
            <w:sz w:val="18"/>
            <w:rPrChange w:id="10233" w:author="shorny" w:date="2014-06-09T18:38:00Z">
              <w:rPr/>
            </w:rPrChange>
          </w:rPr>
          <w:t xml:space="preserve"> v_forCodeDescription </w:t>
        </w:r>
        <w:r w:rsidRPr="00564129">
          <w:rPr>
            <w:rStyle w:val="type1"/>
            <w:sz w:val="18"/>
            <w:rPrChange w:id="10234" w:author="shorny" w:date="2014-06-09T18:38:00Z">
              <w:rPr>
                <w:rStyle w:val="type1"/>
              </w:rPr>
            </w:rPrChange>
          </w:rPr>
          <w:t>varchar</w:t>
        </w:r>
        <w:r w:rsidRPr="00564129">
          <w:rPr>
            <w:sz w:val="18"/>
            <w:rPrChange w:id="10235" w:author="shorny" w:date="2014-06-09T18:38:00Z">
              <w:rPr/>
            </w:rPrChange>
          </w:rPr>
          <w:t>(2000) ;</w:t>
        </w:r>
      </w:ins>
    </w:p>
    <w:p w14:paraId="48BEC123" w14:textId="77777777" w:rsidR="00564129" w:rsidRPr="00564129" w:rsidRDefault="00564129">
      <w:pPr>
        <w:pStyle w:val="HTMLPreformatted"/>
        <w:divId w:val="1477987617"/>
        <w:rPr>
          <w:ins w:id="10236" w:author="shorny" w:date="2014-06-09T18:38:00Z"/>
          <w:sz w:val="18"/>
          <w:rPrChange w:id="10237" w:author="shorny" w:date="2014-06-09T18:38:00Z">
            <w:rPr>
              <w:ins w:id="10238" w:author="shorny" w:date="2014-06-09T18:38:00Z"/>
            </w:rPr>
          </w:rPrChange>
        </w:rPr>
      </w:pPr>
      <w:ins w:id="10239" w:author="shorny" w:date="2014-06-09T18:38:00Z">
        <w:r w:rsidRPr="00564129">
          <w:rPr>
            <w:sz w:val="18"/>
            <w:rPrChange w:id="10240" w:author="shorny" w:date="2014-06-09T18:38:00Z">
              <w:rPr/>
            </w:rPrChange>
          </w:rPr>
          <w:t xml:space="preserve">  </w:t>
        </w:r>
        <w:r w:rsidRPr="00564129">
          <w:rPr>
            <w:rStyle w:val="keyword1"/>
            <w:sz w:val="18"/>
            <w:rPrChange w:id="10241" w:author="shorny" w:date="2014-06-09T18:38:00Z">
              <w:rPr>
                <w:rStyle w:val="keyword1"/>
              </w:rPr>
            </w:rPrChange>
          </w:rPr>
          <w:t>DECLARE</w:t>
        </w:r>
        <w:r w:rsidRPr="00564129">
          <w:rPr>
            <w:sz w:val="18"/>
            <w:rPrChange w:id="10242" w:author="shorny" w:date="2014-06-09T18:38:00Z">
              <w:rPr/>
            </w:rPrChange>
          </w:rPr>
          <w:t xml:space="preserve"> v_comment </w:t>
        </w:r>
        <w:r w:rsidRPr="00564129">
          <w:rPr>
            <w:rStyle w:val="type1"/>
            <w:sz w:val="18"/>
            <w:rPrChange w:id="10243" w:author="shorny" w:date="2014-06-09T18:38:00Z">
              <w:rPr>
                <w:rStyle w:val="type1"/>
              </w:rPr>
            </w:rPrChange>
          </w:rPr>
          <w:t>varchar</w:t>
        </w:r>
        <w:r w:rsidRPr="00564129">
          <w:rPr>
            <w:sz w:val="18"/>
            <w:rPrChange w:id="10244" w:author="shorny" w:date="2014-06-09T18:38:00Z">
              <w:rPr/>
            </w:rPrChange>
          </w:rPr>
          <w:t>(1000) ;</w:t>
        </w:r>
      </w:ins>
    </w:p>
    <w:p w14:paraId="590427D7" w14:textId="77777777" w:rsidR="00564129" w:rsidRPr="00564129" w:rsidRDefault="00564129">
      <w:pPr>
        <w:pStyle w:val="HTMLPreformatted"/>
        <w:divId w:val="1477987617"/>
        <w:rPr>
          <w:ins w:id="10245" w:author="shorny" w:date="2014-06-09T18:38:00Z"/>
          <w:sz w:val="18"/>
          <w:rPrChange w:id="10246" w:author="shorny" w:date="2014-06-09T18:38:00Z">
            <w:rPr>
              <w:ins w:id="10247" w:author="shorny" w:date="2014-06-09T18:38:00Z"/>
            </w:rPr>
          </w:rPrChange>
        </w:rPr>
      </w:pPr>
      <w:ins w:id="10248" w:author="shorny" w:date="2014-06-09T18:38:00Z">
        <w:r w:rsidRPr="00564129">
          <w:rPr>
            <w:sz w:val="18"/>
            <w:rPrChange w:id="10249" w:author="shorny" w:date="2014-06-09T18:38:00Z">
              <w:rPr/>
            </w:rPrChange>
          </w:rPr>
          <w:t xml:space="preserve">  </w:t>
        </w:r>
        <w:r w:rsidRPr="00564129">
          <w:rPr>
            <w:rStyle w:val="keyword1"/>
            <w:sz w:val="18"/>
            <w:rPrChange w:id="10250" w:author="shorny" w:date="2014-06-09T18:38:00Z">
              <w:rPr>
                <w:rStyle w:val="keyword1"/>
              </w:rPr>
            </w:rPrChange>
          </w:rPr>
          <w:t>DECLARE</w:t>
        </w:r>
        <w:r w:rsidRPr="00564129">
          <w:rPr>
            <w:sz w:val="18"/>
            <w:rPrChange w:id="10251" w:author="shorny" w:date="2014-06-09T18:38:00Z">
              <w:rPr/>
            </w:rPrChange>
          </w:rPr>
          <w:t xml:space="preserve"> v_agentFName </w:t>
        </w:r>
        <w:r w:rsidRPr="00564129">
          <w:rPr>
            <w:rStyle w:val="type1"/>
            <w:sz w:val="18"/>
            <w:rPrChange w:id="10252" w:author="shorny" w:date="2014-06-09T18:38:00Z">
              <w:rPr>
                <w:rStyle w:val="type1"/>
              </w:rPr>
            </w:rPrChange>
          </w:rPr>
          <w:t>varchar</w:t>
        </w:r>
        <w:r w:rsidRPr="00564129">
          <w:rPr>
            <w:sz w:val="18"/>
            <w:rPrChange w:id="10253" w:author="shorny" w:date="2014-06-09T18:38:00Z">
              <w:rPr/>
            </w:rPrChange>
          </w:rPr>
          <w:t>(50) ;</w:t>
        </w:r>
      </w:ins>
    </w:p>
    <w:p w14:paraId="0F7951ED" w14:textId="77777777" w:rsidR="00564129" w:rsidRPr="00564129" w:rsidRDefault="00564129">
      <w:pPr>
        <w:pStyle w:val="HTMLPreformatted"/>
        <w:divId w:val="1477987617"/>
        <w:rPr>
          <w:ins w:id="10254" w:author="shorny" w:date="2014-06-09T18:38:00Z"/>
          <w:sz w:val="18"/>
          <w:rPrChange w:id="10255" w:author="shorny" w:date="2014-06-09T18:38:00Z">
            <w:rPr>
              <w:ins w:id="10256" w:author="shorny" w:date="2014-06-09T18:38:00Z"/>
            </w:rPr>
          </w:rPrChange>
        </w:rPr>
      </w:pPr>
      <w:ins w:id="10257" w:author="shorny" w:date="2014-06-09T18:38:00Z">
        <w:r w:rsidRPr="00564129">
          <w:rPr>
            <w:sz w:val="18"/>
            <w:rPrChange w:id="10258" w:author="shorny" w:date="2014-06-09T18:38:00Z">
              <w:rPr/>
            </w:rPrChange>
          </w:rPr>
          <w:t xml:space="preserve">  </w:t>
        </w:r>
        <w:r w:rsidRPr="00564129">
          <w:rPr>
            <w:rStyle w:val="keyword1"/>
            <w:sz w:val="18"/>
            <w:rPrChange w:id="10259" w:author="shorny" w:date="2014-06-09T18:38:00Z">
              <w:rPr>
                <w:rStyle w:val="keyword1"/>
              </w:rPr>
            </w:rPrChange>
          </w:rPr>
          <w:t>DECLARE</w:t>
        </w:r>
        <w:r w:rsidRPr="00564129">
          <w:rPr>
            <w:sz w:val="18"/>
            <w:rPrChange w:id="10260" w:author="shorny" w:date="2014-06-09T18:38:00Z">
              <w:rPr/>
            </w:rPrChange>
          </w:rPr>
          <w:t xml:space="preserve"> v_agentLName </w:t>
        </w:r>
        <w:r w:rsidRPr="00564129">
          <w:rPr>
            <w:rStyle w:val="type1"/>
            <w:sz w:val="18"/>
            <w:rPrChange w:id="10261" w:author="shorny" w:date="2014-06-09T18:38:00Z">
              <w:rPr>
                <w:rStyle w:val="type1"/>
              </w:rPr>
            </w:rPrChange>
          </w:rPr>
          <w:t>varchar</w:t>
        </w:r>
        <w:r w:rsidRPr="00564129">
          <w:rPr>
            <w:sz w:val="18"/>
            <w:rPrChange w:id="10262" w:author="shorny" w:date="2014-06-09T18:38:00Z">
              <w:rPr/>
            </w:rPrChange>
          </w:rPr>
          <w:t>(50) ;</w:t>
        </w:r>
      </w:ins>
    </w:p>
    <w:p w14:paraId="3C48BD60" w14:textId="77777777" w:rsidR="00564129" w:rsidRPr="00564129" w:rsidRDefault="00564129">
      <w:pPr>
        <w:pStyle w:val="HTMLPreformatted"/>
        <w:divId w:val="1477987617"/>
        <w:rPr>
          <w:ins w:id="10263" w:author="shorny" w:date="2014-06-09T18:38:00Z"/>
          <w:sz w:val="18"/>
          <w:rPrChange w:id="10264" w:author="shorny" w:date="2014-06-09T18:38:00Z">
            <w:rPr>
              <w:ins w:id="10265" w:author="shorny" w:date="2014-06-09T18:38:00Z"/>
            </w:rPr>
          </w:rPrChange>
        </w:rPr>
      </w:pPr>
      <w:ins w:id="10266" w:author="shorny" w:date="2014-06-09T18:38:00Z">
        <w:r w:rsidRPr="00564129">
          <w:rPr>
            <w:sz w:val="18"/>
            <w:rPrChange w:id="10267" w:author="shorny" w:date="2014-06-09T18:38:00Z">
              <w:rPr/>
            </w:rPrChange>
          </w:rPr>
          <w:t xml:space="preserve">  </w:t>
        </w:r>
        <w:r w:rsidRPr="00564129">
          <w:rPr>
            <w:rStyle w:val="keyword1"/>
            <w:sz w:val="18"/>
            <w:rPrChange w:id="10268" w:author="shorny" w:date="2014-06-09T18:38:00Z">
              <w:rPr>
                <w:rStyle w:val="keyword1"/>
              </w:rPr>
            </w:rPrChange>
          </w:rPr>
          <w:t>DECLARE</w:t>
        </w:r>
        <w:r w:rsidRPr="00564129">
          <w:rPr>
            <w:sz w:val="18"/>
            <w:rPrChange w:id="10269" w:author="shorny" w:date="2014-06-09T18:38:00Z">
              <w:rPr/>
            </w:rPrChange>
          </w:rPr>
          <w:t xml:space="preserve"> v_decisionTypeID mediumint(9) ;</w:t>
        </w:r>
      </w:ins>
    </w:p>
    <w:p w14:paraId="4D95E244" w14:textId="77777777" w:rsidR="00564129" w:rsidRPr="00564129" w:rsidRDefault="00564129">
      <w:pPr>
        <w:pStyle w:val="HTMLPreformatted"/>
        <w:divId w:val="1477987617"/>
        <w:rPr>
          <w:ins w:id="10270" w:author="shorny" w:date="2014-06-09T18:38:00Z"/>
          <w:sz w:val="18"/>
          <w:rPrChange w:id="10271" w:author="shorny" w:date="2014-06-09T18:38:00Z">
            <w:rPr>
              <w:ins w:id="10272" w:author="shorny" w:date="2014-06-09T18:38:00Z"/>
            </w:rPr>
          </w:rPrChange>
        </w:rPr>
      </w:pPr>
    </w:p>
    <w:p w14:paraId="0A16351B" w14:textId="77777777" w:rsidR="00564129" w:rsidRPr="00564129" w:rsidRDefault="00564129">
      <w:pPr>
        <w:pStyle w:val="HTMLPreformatted"/>
        <w:divId w:val="1477987617"/>
        <w:rPr>
          <w:ins w:id="10273" w:author="shorny" w:date="2014-06-09T18:38:00Z"/>
          <w:sz w:val="18"/>
          <w:rPrChange w:id="10274" w:author="shorny" w:date="2014-06-09T18:38:00Z">
            <w:rPr>
              <w:ins w:id="10275" w:author="shorny" w:date="2014-06-09T18:38:00Z"/>
            </w:rPr>
          </w:rPrChange>
        </w:rPr>
      </w:pPr>
      <w:ins w:id="10276" w:author="shorny" w:date="2014-06-09T18:38:00Z">
        <w:r w:rsidRPr="00564129">
          <w:rPr>
            <w:sz w:val="18"/>
            <w:rPrChange w:id="10277" w:author="shorny" w:date="2014-06-09T18:38:00Z">
              <w:rPr/>
            </w:rPrChange>
          </w:rPr>
          <w:t xml:space="preserve">  </w:t>
        </w:r>
        <w:r w:rsidRPr="00564129">
          <w:rPr>
            <w:rStyle w:val="keyword1"/>
            <w:sz w:val="18"/>
            <w:rPrChange w:id="10278" w:author="shorny" w:date="2014-06-09T18:38:00Z">
              <w:rPr>
                <w:rStyle w:val="keyword1"/>
              </w:rPr>
            </w:rPrChange>
          </w:rPr>
          <w:t>SELECT</w:t>
        </w:r>
        <w:r w:rsidRPr="00564129">
          <w:rPr>
            <w:sz w:val="18"/>
            <w:rPrChange w:id="10279" w:author="shorny" w:date="2014-06-09T18:38:00Z">
              <w:rPr/>
            </w:rPrChange>
          </w:rPr>
          <w:t xml:space="preserve"> Description</w:t>
        </w:r>
      </w:ins>
    </w:p>
    <w:p w14:paraId="10FFFD97" w14:textId="77777777" w:rsidR="00564129" w:rsidRPr="00564129" w:rsidRDefault="00564129">
      <w:pPr>
        <w:pStyle w:val="HTMLPreformatted"/>
        <w:divId w:val="1477987617"/>
        <w:rPr>
          <w:ins w:id="10280" w:author="shorny" w:date="2014-06-09T18:38:00Z"/>
          <w:sz w:val="18"/>
          <w:rPrChange w:id="10281" w:author="shorny" w:date="2014-06-09T18:38:00Z">
            <w:rPr>
              <w:ins w:id="10282" w:author="shorny" w:date="2014-06-09T18:38:00Z"/>
            </w:rPr>
          </w:rPrChange>
        </w:rPr>
      </w:pPr>
      <w:ins w:id="10283" w:author="shorny" w:date="2014-06-09T18:38:00Z">
        <w:r w:rsidRPr="00564129">
          <w:rPr>
            <w:sz w:val="18"/>
            <w:rPrChange w:id="10284" w:author="shorny" w:date="2014-06-09T18:38:00Z">
              <w:rPr/>
            </w:rPrChange>
          </w:rPr>
          <w:t xml:space="preserve">  </w:t>
        </w:r>
        <w:r w:rsidRPr="00564129">
          <w:rPr>
            <w:rStyle w:val="keyword1"/>
            <w:sz w:val="18"/>
            <w:rPrChange w:id="10285" w:author="shorny" w:date="2014-06-09T18:38:00Z">
              <w:rPr>
                <w:rStyle w:val="keyword1"/>
              </w:rPr>
            </w:rPrChange>
          </w:rPr>
          <w:t>FROM</w:t>
        </w:r>
        <w:r w:rsidRPr="00564129">
          <w:rPr>
            <w:sz w:val="18"/>
            <w:rPrChange w:id="10286" w:author="shorny" w:date="2014-06-09T18:38:00Z">
              <w:rPr/>
            </w:rPrChange>
          </w:rPr>
          <w:t xml:space="preserve"> `Research Area` RA</w:t>
        </w:r>
      </w:ins>
    </w:p>
    <w:p w14:paraId="47B046D9" w14:textId="77777777" w:rsidR="00564129" w:rsidRPr="00564129" w:rsidRDefault="00564129">
      <w:pPr>
        <w:pStyle w:val="HTMLPreformatted"/>
        <w:divId w:val="1477987617"/>
        <w:rPr>
          <w:ins w:id="10287" w:author="shorny" w:date="2014-06-09T18:38:00Z"/>
          <w:sz w:val="18"/>
          <w:rPrChange w:id="10288" w:author="shorny" w:date="2014-06-09T18:38:00Z">
            <w:rPr>
              <w:ins w:id="10289" w:author="shorny" w:date="2014-06-09T18:38:00Z"/>
            </w:rPr>
          </w:rPrChange>
        </w:rPr>
      </w:pPr>
      <w:ins w:id="10290" w:author="shorny" w:date="2014-06-09T18:38:00Z">
        <w:r w:rsidRPr="00564129">
          <w:rPr>
            <w:sz w:val="18"/>
            <w:rPrChange w:id="10291" w:author="shorny" w:date="2014-06-09T18:38:00Z">
              <w:rPr/>
            </w:rPrChange>
          </w:rPr>
          <w:t xml:space="preserve">  </w:t>
        </w:r>
        <w:r w:rsidRPr="00564129">
          <w:rPr>
            <w:rStyle w:val="keyword1"/>
            <w:sz w:val="18"/>
            <w:rPrChange w:id="10292" w:author="shorny" w:date="2014-06-09T18:38:00Z">
              <w:rPr>
                <w:rStyle w:val="keyword1"/>
              </w:rPr>
            </w:rPrChange>
          </w:rPr>
          <w:t>WHERE</w:t>
        </w:r>
        <w:r w:rsidRPr="00564129">
          <w:rPr>
            <w:sz w:val="18"/>
            <w:rPrChange w:id="10293" w:author="shorny" w:date="2014-06-09T18:38:00Z">
              <w:rPr/>
            </w:rPrChange>
          </w:rPr>
          <w:t xml:space="preserve"> RA.FORCode = </w:t>
        </w:r>
        <w:r w:rsidRPr="00564129">
          <w:rPr>
            <w:rStyle w:val="keyword1"/>
            <w:sz w:val="18"/>
            <w:rPrChange w:id="10294" w:author="shorny" w:date="2014-06-09T18:38:00Z">
              <w:rPr>
                <w:rStyle w:val="keyword1"/>
              </w:rPr>
            </w:rPrChange>
          </w:rPr>
          <w:t>OLD</w:t>
        </w:r>
        <w:r w:rsidRPr="00564129">
          <w:rPr>
            <w:sz w:val="18"/>
            <w:rPrChange w:id="10295" w:author="shorny" w:date="2014-06-09T18:38:00Z">
              <w:rPr/>
            </w:rPrChange>
          </w:rPr>
          <w:t>.FORCode</w:t>
        </w:r>
      </w:ins>
    </w:p>
    <w:p w14:paraId="509AC720" w14:textId="77777777" w:rsidR="00564129" w:rsidRPr="00564129" w:rsidRDefault="00564129">
      <w:pPr>
        <w:pStyle w:val="HTMLPreformatted"/>
        <w:divId w:val="1477987617"/>
        <w:rPr>
          <w:ins w:id="10296" w:author="shorny" w:date="2014-06-09T18:38:00Z"/>
          <w:sz w:val="18"/>
          <w:rPrChange w:id="10297" w:author="shorny" w:date="2014-06-09T18:38:00Z">
            <w:rPr>
              <w:ins w:id="10298" w:author="shorny" w:date="2014-06-09T18:38:00Z"/>
            </w:rPr>
          </w:rPrChange>
        </w:rPr>
      </w:pPr>
      <w:ins w:id="10299" w:author="shorny" w:date="2014-06-09T18:38:00Z">
        <w:r w:rsidRPr="00564129">
          <w:rPr>
            <w:sz w:val="18"/>
            <w:rPrChange w:id="10300" w:author="shorny" w:date="2014-06-09T18:38:00Z">
              <w:rPr/>
            </w:rPrChange>
          </w:rPr>
          <w:t xml:space="preserve">  </w:t>
        </w:r>
        <w:r w:rsidRPr="00564129">
          <w:rPr>
            <w:rStyle w:val="keyword1"/>
            <w:sz w:val="18"/>
            <w:rPrChange w:id="10301" w:author="shorny" w:date="2014-06-09T18:38:00Z">
              <w:rPr>
                <w:rStyle w:val="keyword1"/>
              </w:rPr>
            </w:rPrChange>
          </w:rPr>
          <w:t>INTO</w:t>
        </w:r>
        <w:r w:rsidRPr="00564129">
          <w:rPr>
            <w:sz w:val="18"/>
            <w:rPrChange w:id="10302" w:author="shorny" w:date="2014-06-09T18:38:00Z">
              <w:rPr/>
            </w:rPrChange>
          </w:rPr>
          <w:t xml:space="preserve"> v_forCodeDescription ;</w:t>
        </w:r>
      </w:ins>
    </w:p>
    <w:p w14:paraId="5CD5FDBA" w14:textId="77777777" w:rsidR="00564129" w:rsidRPr="00564129" w:rsidRDefault="00564129">
      <w:pPr>
        <w:pStyle w:val="HTMLPreformatted"/>
        <w:divId w:val="1477987617"/>
        <w:rPr>
          <w:ins w:id="10303" w:author="shorny" w:date="2014-06-09T18:38:00Z"/>
          <w:sz w:val="18"/>
          <w:rPrChange w:id="10304" w:author="shorny" w:date="2014-06-09T18:38:00Z">
            <w:rPr>
              <w:ins w:id="10305" w:author="shorny" w:date="2014-06-09T18:38:00Z"/>
            </w:rPr>
          </w:rPrChange>
        </w:rPr>
      </w:pPr>
    </w:p>
    <w:p w14:paraId="1873A004" w14:textId="77777777" w:rsidR="00564129" w:rsidRPr="00564129" w:rsidRDefault="00564129">
      <w:pPr>
        <w:pStyle w:val="HTMLPreformatted"/>
        <w:divId w:val="1477987617"/>
        <w:rPr>
          <w:ins w:id="10306" w:author="shorny" w:date="2014-06-09T18:38:00Z"/>
          <w:sz w:val="18"/>
          <w:rPrChange w:id="10307" w:author="shorny" w:date="2014-06-09T18:38:00Z">
            <w:rPr>
              <w:ins w:id="10308" w:author="shorny" w:date="2014-06-09T18:38:00Z"/>
            </w:rPr>
          </w:rPrChange>
        </w:rPr>
      </w:pPr>
      <w:ins w:id="10309" w:author="shorny" w:date="2014-06-09T18:38:00Z">
        <w:r w:rsidRPr="00564129">
          <w:rPr>
            <w:sz w:val="18"/>
            <w:rPrChange w:id="10310" w:author="shorny" w:date="2014-06-09T18:38:00Z">
              <w:rPr/>
            </w:rPrChange>
          </w:rPr>
          <w:t xml:space="preserve">  </w:t>
        </w:r>
        <w:r w:rsidRPr="00564129">
          <w:rPr>
            <w:rStyle w:val="keyword1"/>
            <w:sz w:val="18"/>
            <w:rPrChange w:id="10311" w:author="shorny" w:date="2014-06-09T18:38:00Z">
              <w:rPr>
                <w:rStyle w:val="keyword1"/>
              </w:rPr>
            </w:rPrChange>
          </w:rPr>
          <w:t>SELECT</w:t>
        </w:r>
        <w:r w:rsidRPr="00564129">
          <w:rPr>
            <w:sz w:val="18"/>
            <w:rPrChange w:id="10312" w:author="shorny" w:date="2014-06-09T18:38:00Z">
              <w:rPr/>
            </w:rPrChange>
          </w:rPr>
          <w:t xml:space="preserve"> FName, LName</w:t>
        </w:r>
      </w:ins>
    </w:p>
    <w:p w14:paraId="26CE6BF5" w14:textId="77777777" w:rsidR="00564129" w:rsidRPr="00564129" w:rsidRDefault="00564129">
      <w:pPr>
        <w:pStyle w:val="HTMLPreformatted"/>
        <w:divId w:val="1477987617"/>
        <w:rPr>
          <w:ins w:id="10313" w:author="shorny" w:date="2014-06-09T18:38:00Z"/>
          <w:sz w:val="18"/>
          <w:rPrChange w:id="10314" w:author="shorny" w:date="2014-06-09T18:38:00Z">
            <w:rPr>
              <w:ins w:id="10315" w:author="shorny" w:date="2014-06-09T18:38:00Z"/>
            </w:rPr>
          </w:rPrChange>
        </w:rPr>
      </w:pPr>
      <w:ins w:id="10316" w:author="shorny" w:date="2014-06-09T18:38:00Z">
        <w:r w:rsidRPr="00564129">
          <w:rPr>
            <w:sz w:val="18"/>
            <w:rPrChange w:id="10317" w:author="shorny" w:date="2014-06-09T18:38:00Z">
              <w:rPr/>
            </w:rPrChange>
          </w:rPr>
          <w:t xml:space="preserve">  </w:t>
        </w:r>
        <w:r w:rsidRPr="00564129">
          <w:rPr>
            <w:rStyle w:val="keyword1"/>
            <w:sz w:val="18"/>
            <w:rPrChange w:id="10318" w:author="shorny" w:date="2014-06-09T18:38:00Z">
              <w:rPr>
                <w:rStyle w:val="keyword1"/>
              </w:rPr>
            </w:rPrChange>
          </w:rPr>
          <w:t>FROM</w:t>
        </w:r>
        <w:r w:rsidRPr="00564129">
          <w:rPr>
            <w:sz w:val="18"/>
            <w:rPrChange w:id="10319" w:author="shorny" w:date="2014-06-09T18:38:00Z">
              <w:rPr/>
            </w:rPrChange>
          </w:rPr>
          <w:t xml:space="preserve"> `University Staff Member` </w:t>
        </w:r>
        <w:r w:rsidRPr="00564129">
          <w:rPr>
            <w:rStyle w:val="keyword1"/>
            <w:sz w:val="18"/>
            <w:rPrChange w:id="10320" w:author="shorny" w:date="2014-06-09T18:38:00Z">
              <w:rPr>
                <w:rStyle w:val="keyword1"/>
              </w:rPr>
            </w:rPrChange>
          </w:rPr>
          <w:t>AS</w:t>
        </w:r>
        <w:r w:rsidRPr="00564129">
          <w:rPr>
            <w:sz w:val="18"/>
            <w:rPrChange w:id="10321" w:author="shorny" w:date="2014-06-09T18:38:00Z">
              <w:rPr/>
            </w:rPrChange>
          </w:rPr>
          <w:t xml:space="preserve"> USM</w:t>
        </w:r>
      </w:ins>
    </w:p>
    <w:p w14:paraId="581059D0" w14:textId="77777777" w:rsidR="00564129" w:rsidRPr="00564129" w:rsidRDefault="00564129">
      <w:pPr>
        <w:pStyle w:val="HTMLPreformatted"/>
        <w:divId w:val="1477987617"/>
        <w:rPr>
          <w:ins w:id="10322" w:author="shorny" w:date="2014-06-09T18:38:00Z"/>
          <w:sz w:val="18"/>
          <w:rPrChange w:id="10323" w:author="shorny" w:date="2014-06-09T18:38:00Z">
            <w:rPr>
              <w:ins w:id="10324" w:author="shorny" w:date="2014-06-09T18:38:00Z"/>
            </w:rPr>
          </w:rPrChange>
        </w:rPr>
      </w:pPr>
      <w:ins w:id="10325" w:author="shorny" w:date="2014-06-09T18:38:00Z">
        <w:r w:rsidRPr="00564129">
          <w:rPr>
            <w:sz w:val="18"/>
            <w:rPrChange w:id="10326" w:author="shorny" w:date="2014-06-09T18:38:00Z">
              <w:rPr/>
            </w:rPrChange>
          </w:rPr>
          <w:t xml:space="preserve">  </w:t>
        </w:r>
        <w:r w:rsidRPr="00564129">
          <w:rPr>
            <w:rStyle w:val="keyword1"/>
            <w:sz w:val="18"/>
            <w:rPrChange w:id="10327" w:author="shorny" w:date="2014-06-09T18:38:00Z">
              <w:rPr>
                <w:rStyle w:val="keyword1"/>
              </w:rPr>
            </w:rPrChange>
          </w:rPr>
          <w:t>WHERE</w:t>
        </w:r>
        <w:r w:rsidRPr="00564129">
          <w:rPr>
            <w:sz w:val="18"/>
            <w:rPrChange w:id="10328" w:author="shorny" w:date="2014-06-09T18:38:00Z">
              <w:rPr/>
            </w:rPrChange>
          </w:rPr>
          <w:t xml:space="preserve"> USM.StaffID = CURRENT_RHD_USER()</w:t>
        </w:r>
      </w:ins>
    </w:p>
    <w:p w14:paraId="0652692B" w14:textId="77777777" w:rsidR="00564129" w:rsidRPr="00564129" w:rsidRDefault="00564129">
      <w:pPr>
        <w:pStyle w:val="HTMLPreformatted"/>
        <w:divId w:val="1477987617"/>
        <w:rPr>
          <w:ins w:id="10329" w:author="shorny" w:date="2014-06-09T18:38:00Z"/>
          <w:sz w:val="18"/>
          <w:rPrChange w:id="10330" w:author="shorny" w:date="2014-06-09T18:38:00Z">
            <w:rPr>
              <w:ins w:id="10331" w:author="shorny" w:date="2014-06-09T18:38:00Z"/>
            </w:rPr>
          </w:rPrChange>
        </w:rPr>
      </w:pPr>
      <w:ins w:id="10332" w:author="shorny" w:date="2014-06-09T18:38:00Z">
        <w:r w:rsidRPr="00564129">
          <w:rPr>
            <w:sz w:val="18"/>
            <w:rPrChange w:id="10333" w:author="shorny" w:date="2014-06-09T18:38:00Z">
              <w:rPr/>
            </w:rPrChange>
          </w:rPr>
          <w:t xml:space="preserve">  </w:t>
        </w:r>
        <w:r w:rsidRPr="00564129">
          <w:rPr>
            <w:rStyle w:val="keyword1"/>
            <w:sz w:val="18"/>
            <w:rPrChange w:id="10334" w:author="shorny" w:date="2014-06-09T18:38:00Z">
              <w:rPr>
                <w:rStyle w:val="keyword1"/>
              </w:rPr>
            </w:rPrChange>
          </w:rPr>
          <w:t>INTO</w:t>
        </w:r>
        <w:r w:rsidRPr="00564129">
          <w:rPr>
            <w:sz w:val="18"/>
            <w:rPrChange w:id="10335" w:author="shorny" w:date="2014-06-09T18:38:00Z">
              <w:rPr/>
            </w:rPrChange>
          </w:rPr>
          <w:t xml:space="preserve"> v_agentFName, v_agentLName;</w:t>
        </w:r>
      </w:ins>
    </w:p>
    <w:p w14:paraId="2299399D" w14:textId="77777777" w:rsidR="00564129" w:rsidRPr="00564129" w:rsidRDefault="00564129">
      <w:pPr>
        <w:pStyle w:val="HTMLPreformatted"/>
        <w:divId w:val="1477987617"/>
        <w:rPr>
          <w:ins w:id="10336" w:author="shorny" w:date="2014-06-09T18:38:00Z"/>
          <w:sz w:val="18"/>
          <w:rPrChange w:id="10337" w:author="shorny" w:date="2014-06-09T18:38:00Z">
            <w:rPr>
              <w:ins w:id="10338" w:author="shorny" w:date="2014-06-09T18:38:00Z"/>
            </w:rPr>
          </w:rPrChange>
        </w:rPr>
      </w:pPr>
    </w:p>
    <w:p w14:paraId="6B440F34" w14:textId="77777777" w:rsidR="00564129" w:rsidRPr="00564129" w:rsidRDefault="00564129">
      <w:pPr>
        <w:pStyle w:val="HTMLPreformatted"/>
        <w:divId w:val="1477987617"/>
        <w:rPr>
          <w:ins w:id="10339" w:author="shorny" w:date="2014-06-09T18:38:00Z"/>
          <w:sz w:val="18"/>
          <w:rPrChange w:id="10340" w:author="shorny" w:date="2014-06-09T18:38:00Z">
            <w:rPr>
              <w:ins w:id="10341" w:author="shorny" w:date="2014-06-09T18:38:00Z"/>
            </w:rPr>
          </w:rPrChange>
        </w:rPr>
      </w:pPr>
      <w:ins w:id="10342" w:author="shorny" w:date="2014-06-09T18:38:00Z">
        <w:r w:rsidRPr="00564129">
          <w:rPr>
            <w:sz w:val="18"/>
            <w:rPrChange w:id="10343" w:author="shorny" w:date="2014-06-09T18:38:00Z">
              <w:rPr/>
            </w:rPrChange>
          </w:rPr>
          <w:t xml:space="preserve">  </w:t>
        </w:r>
        <w:r w:rsidRPr="00564129">
          <w:rPr>
            <w:rStyle w:val="keyword1"/>
            <w:sz w:val="18"/>
            <w:rPrChange w:id="10344" w:author="shorny" w:date="2014-06-09T18:38:00Z">
              <w:rPr>
                <w:rStyle w:val="keyword1"/>
              </w:rPr>
            </w:rPrChange>
          </w:rPr>
          <w:t>SELECT</w:t>
        </w:r>
        <w:r w:rsidRPr="00564129">
          <w:rPr>
            <w:sz w:val="18"/>
            <w:rPrChange w:id="10345" w:author="shorny" w:date="2014-06-09T18:38:00Z">
              <w:rPr/>
            </w:rPrChange>
          </w:rPr>
          <w:t xml:space="preserve"> DecisionTypeID</w:t>
        </w:r>
      </w:ins>
    </w:p>
    <w:p w14:paraId="2D082F8F" w14:textId="77777777" w:rsidR="00564129" w:rsidRPr="00564129" w:rsidRDefault="00564129">
      <w:pPr>
        <w:pStyle w:val="HTMLPreformatted"/>
        <w:divId w:val="1477987617"/>
        <w:rPr>
          <w:ins w:id="10346" w:author="shorny" w:date="2014-06-09T18:38:00Z"/>
          <w:sz w:val="18"/>
          <w:rPrChange w:id="10347" w:author="shorny" w:date="2014-06-09T18:38:00Z">
            <w:rPr>
              <w:ins w:id="10348" w:author="shorny" w:date="2014-06-09T18:38:00Z"/>
            </w:rPr>
          </w:rPrChange>
        </w:rPr>
      </w:pPr>
      <w:ins w:id="10349" w:author="shorny" w:date="2014-06-09T18:38:00Z">
        <w:r w:rsidRPr="00564129">
          <w:rPr>
            <w:sz w:val="18"/>
            <w:rPrChange w:id="10350" w:author="shorny" w:date="2014-06-09T18:38:00Z">
              <w:rPr/>
            </w:rPrChange>
          </w:rPr>
          <w:t xml:space="preserve">  </w:t>
        </w:r>
        <w:r w:rsidRPr="00564129">
          <w:rPr>
            <w:rStyle w:val="keyword1"/>
            <w:sz w:val="18"/>
            <w:rPrChange w:id="10351" w:author="shorny" w:date="2014-06-09T18:38:00Z">
              <w:rPr>
                <w:rStyle w:val="keyword1"/>
              </w:rPr>
            </w:rPrChange>
          </w:rPr>
          <w:t>FROM</w:t>
        </w:r>
        <w:r w:rsidRPr="00564129">
          <w:rPr>
            <w:sz w:val="18"/>
            <w:rPrChange w:id="10352" w:author="shorny" w:date="2014-06-09T18:38:00Z">
              <w:rPr/>
            </w:rPrChange>
          </w:rPr>
          <w:t xml:space="preserve"> `Decision </w:t>
        </w:r>
        <w:r w:rsidRPr="00564129">
          <w:rPr>
            <w:rStyle w:val="keyword1"/>
            <w:sz w:val="18"/>
            <w:rPrChange w:id="10353" w:author="shorny" w:date="2014-06-09T18:38:00Z">
              <w:rPr>
                <w:rStyle w:val="keyword1"/>
              </w:rPr>
            </w:rPrChange>
          </w:rPr>
          <w:t>Type</w:t>
        </w:r>
        <w:r w:rsidRPr="00564129">
          <w:rPr>
            <w:sz w:val="18"/>
            <w:rPrChange w:id="10354" w:author="shorny" w:date="2014-06-09T18:38:00Z">
              <w:rPr/>
            </w:rPrChange>
          </w:rPr>
          <w:t xml:space="preserve">` </w:t>
        </w:r>
        <w:r w:rsidRPr="00564129">
          <w:rPr>
            <w:rStyle w:val="keyword1"/>
            <w:sz w:val="18"/>
            <w:rPrChange w:id="10355" w:author="shorny" w:date="2014-06-09T18:38:00Z">
              <w:rPr>
                <w:rStyle w:val="keyword1"/>
              </w:rPr>
            </w:rPrChange>
          </w:rPr>
          <w:t>AS</w:t>
        </w:r>
        <w:r w:rsidRPr="00564129">
          <w:rPr>
            <w:sz w:val="18"/>
            <w:rPrChange w:id="10356" w:author="shorny" w:date="2014-06-09T18:38:00Z">
              <w:rPr/>
            </w:rPrChange>
          </w:rPr>
          <w:t xml:space="preserve"> DT</w:t>
        </w:r>
      </w:ins>
    </w:p>
    <w:p w14:paraId="2E15498E" w14:textId="77777777" w:rsidR="00564129" w:rsidRPr="00564129" w:rsidRDefault="00564129">
      <w:pPr>
        <w:pStyle w:val="HTMLPreformatted"/>
        <w:divId w:val="1477987617"/>
        <w:rPr>
          <w:ins w:id="10357" w:author="shorny" w:date="2014-06-09T18:38:00Z"/>
          <w:sz w:val="18"/>
          <w:rPrChange w:id="10358" w:author="shorny" w:date="2014-06-09T18:38:00Z">
            <w:rPr>
              <w:ins w:id="10359" w:author="shorny" w:date="2014-06-09T18:38:00Z"/>
            </w:rPr>
          </w:rPrChange>
        </w:rPr>
      </w:pPr>
      <w:ins w:id="10360" w:author="shorny" w:date="2014-06-09T18:38:00Z">
        <w:r w:rsidRPr="00564129">
          <w:rPr>
            <w:sz w:val="18"/>
            <w:rPrChange w:id="10361" w:author="shorny" w:date="2014-06-09T18:38:00Z">
              <w:rPr/>
            </w:rPrChange>
          </w:rPr>
          <w:t xml:space="preserve">  </w:t>
        </w:r>
        <w:r w:rsidRPr="00564129">
          <w:rPr>
            <w:rStyle w:val="keyword1"/>
            <w:sz w:val="18"/>
            <w:rPrChange w:id="10362" w:author="shorny" w:date="2014-06-09T18:38:00Z">
              <w:rPr>
                <w:rStyle w:val="keyword1"/>
              </w:rPr>
            </w:rPrChange>
          </w:rPr>
          <w:t>WHERE</w:t>
        </w:r>
        <w:r w:rsidRPr="00564129">
          <w:rPr>
            <w:sz w:val="18"/>
            <w:rPrChange w:id="10363" w:author="shorny" w:date="2014-06-09T18:38:00Z">
              <w:rPr/>
            </w:rPrChange>
          </w:rPr>
          <w:t xml:space="preserve"> DT.</w:t>
        </w:r>
        <w:r w:rsidRPr="00564129">
          <w:rPr>
            <w:rStyle w:val="keyword1"/>
            <w:sz w:val="18"/>
            <w:rPrChange w:id="10364" w:author="shorny" w:date="2014-06-09T18:38:00Z">
              <w:rPr>
                <w:rStyle w:val="keyword1"/>
              </w:rPr>
            </w:rPrChange>
          </w:rPr>
          <w:t>type</w:t>
        </w:r>
        <w:r w:rsidRPr="00564129">
          <w:rPr>
            <w:sz w:val="18"/>
            <w:rPrChange w:id="10365" w:author="shorny" w:date="2014-06-09T18:38:00Z">
              <w:rPr/>
            </w:rPrChange>
          </w:rPr>
          <w:t xml:space="preserve"> = </w:t>
        </w:r>
        <w:r w:rsidRPr="00564129">
          <w:rPr>
            <w:rStyle w:val="string1"/>
            <w:sz w:val="18"/>
            <w:rPrChange w:id="10366" w:author="shorny" w:date="2014-06-09T18:38:00Z">
              <w:rPr>
                <w:rStyle w:val="string1"/>
              </w:rPr>
            </w:rPrChange>
          </w:rPr>
          <w:t>'change.research_area_oversees.deletion'</w:t>
        </w:r>
      </w:ins>
    </w:p>
    <w:p w14:paraId="01B3A6CE" w14:textId="77777777" w:rsidR="00564129" w:rsidRPr="00564129" w:rsidRDefault="00564129">
      <w:pPr>
        <w:pStyle w:val="HTMLPreformatted"/>
        <w:divId w:val="1477987617"/>
        <w:rPr>
          <w:ins w:id="10367" w:author="shorny" w:date="2014-06-09T18:38:00Z"/>
          <w:sz w:val="18"/>
          <w:rPrChange w:id="10368" w:author="shorny" w:date="2014-06-09T18:38:00Z">
            <w:rPr>
              <w:ins w:id="10369" w:author="shorny" w:date="2014-06-09T18:38:00Z"/>
            </w:rPr>
          </w:rPrChange>
        </w:rPr>
      </w:pPr>
      <w:ins w:id="10370" w:author="shorny" w:date="2014-06-09T18:38:00Z">
        <w:r w:rsidRPr="00564129">
          <w:rPr>
            <w:sz w:val="18"/>
            <w:rPrChange w:id="10371" w:author="shorny" w:date="2014-06-09T18:38:00Z">
              <w:rPr/>
            </w:rPrChange>
          </w:rPr>
          <w:t xml:space="preserve">  </w:t>
        </w:r>
        <w:r w:rsidRPr="00564129">
          <w:rPr>
            <w:rStyle w:val="keyword1"/>
            <w:sz w:val="18"/>
            <w:rPrChange w:id="10372" w:author="shorny" w:date="2014-06-09T18:38:00Z">
              <w:rPr>
                <w:rStyle w:val="keyword1"/>
              </w:rPr>
            </w:rPrChange>
          </w:rPr>
          <w:t>INTO</w:t>
        </w:r>
        <w:r w:rsidRPr="00564129">
          <w:rPr>
            <w:sz w:val="18"/>
            <w:rPrChange w:id="10373" w:author="shorny" w:date="2014-06-09T18:38:00Z">
              <w:rPr/>
            </w:rPrChange>
          </w:rPr>
          <w:t xml:space="preserve"> v_decisionTypeID;</w:t>
        </w:r>
      </w:ins>
    </w:p>
    <w:p w14:paraId="6412D49F" w14:textId="77777777" w:rsidR="00564129" w:rsidRPr="00564129" w:rsidRDefault="00564129">
      <w:pPr>
        <w:pStyle w:val="HTMLPreformatted"/>
        <w:divId w:val="1477987617"/>
        <w:rPr>
          <w:ins w:id="10374" w:author="shorny" w:date="2014-06-09T18:38:00Z"/>
          <w:sz w:val="18"/>
          <w:rPrChange w:id="10375" w:author="shorny" w:date="2014-06-09T18:38:00Z">
            <w:rPr>
              <w:ins w:id="10376" w:author="shorny" w:date="2014-06-09T18:38:00Z"/>
            </w:rPr>
          </w:rPrChange>
        </w:rPr>
      </w:pPr>
    </w:p>
    <w:p w14:paraId="4173C2E9" w14:textId="77777777" w:rsidR="00564129" w:rsidRPr="00564129" w:rsidRDefault="00564129">
      <w:pPr>
        <w:pStyle w:val="HTMLPreformatted"/>
        <w:divId w:val="1477987617"/>
        <w:rPr>
          <w:ins w:id="10377" w:author="shorny" w:date="2014-06-09T18:38:00Z"/>
          <w:sz w:val="18"/>
          <w:rPrChange w:id="10378" w:author="shorny" w:date="2014-06-09T18:38:00Z">
            <w:rPr>
              <w:ins w:id="10379" w:author="shorny" w:date="2014-06-09T18:38:00Z"/>
            </w:rPr>
          </w:rPrChange>
        </w:rPr>
      </w:pPr>
      <w:ins w:id="10380" w:author="shorny" w:date="2014-06-09T18:38:00Z">
        <w:r w:rsidRPr="00564129">
          <w:rPr>
            <w:sz w:val="18"/>
            <w:rPrChange w:id="10381" w:author="shorny" w:date="2014-06-09T18:38:00Z">
              <w:rPr/>
            </w:rPrChange>
          </w:rPr>
          <w:t xml:space="preserve">  </w:t>
        </w:r>
        <w:r w:rsidRPr="00564129">
          <w:rPr>
            <w:rStyle w:val="keyword1"/>
            <w:sz w:val="18"/>
            <w:rPrChange w:id="10382" w:author="shorny" w:date="2014-06-09T18:38:00Z">
              <w:rPr>
                <w:rStyle w:val="keyword1"/>
              </w:rPr>
            </w:rPrChange>
          </w:rPr>
          <w:t>SET</w:t>
        </w:r>
        <w:r w:rsidRPr="00564129">
          <w:rPr>
            <w:sz w:val="18"/>
            <w:rPrChange w:id="10383" w:author="shorny" w:date="2014-06-09T18:38:00Z">
              <w:rPr/>
            </w:rPrChange>
          </w:rPr>
          <w:t xml:space="preserve"> v_comment = CONCAT(</w:t>
        </w:r>
      </w:ins>
    </w:p>
    <w:p w14:paraId="11094BC0" w14:textId="77777777" w:rsidR="00564129" w:rsidRPr="00564129" w:rsidRDefault="00564129">
      <w:pPr>
        <w:pStyle w:val="HTMLPreformatted"/>
        <w:divId w:val="1477987617"/>
        <w:rPr>
          <w:ins w:id="10384" w:author="shorny" w:date="2014-06-09T18:38:00Z"/>
          <w:sz w:val="18"/>
          <w:rPrChange w:id="10385" w:author="shorny" w:date="2014-06-09T18:38:00Z">
            <w:rPr>
              <w:ins w:id="10386" w:author="shorny" w:date="2014-06-09T18:38:00Z"/>
            </w:rPr>
          </w:rPrChange>
        </w:rPr>
      </w:pPr>
      <w:ins w:id="10387" w:author="shorny" w:date="2014-06-09T18:38:00Z">
        <w:r w:rsidRPr="00564129">
          <w:rPr>
            <w:sz w:val="18"/>
            <w:rPrChange w:id="10388" w:author="shorny" w:date="2014-06-09T18:38:00Z">
              <w:rPr/>
            </w:rPrChange>
          </w:rPr>
          <w:t xml:space="preserve">  </w:t>
        </w:r>
        <w:r w:rsidRPr="00564129">
          <w:rPr>
            <w:rStyle w:val="string1"/>
            <w:sz w:val="18"/>
            <w:rPrChange w:id="10389" w:author="shorny" w:date="2014-06-09T18:38:00Z">
              <w:rPr>
                <w:rStyle w:val="string1"/>
              </w:rPr>
            </w:rPrChange>
          </w:rPr>
          <w:t>'You have been deregistered as overseeing Field Of Research area '</w:t>
        </w:r>
        <w:r w:rsidRPr="00564129">
          <w:rPr>
            <w:sz w:val="18"/>
            <w:rPrChange w:id="10390" w:author="shorny" w:date="2014-06-09T18:38:00Z">
              <w:rPr/>
            </w:rPrChange>
          </w:rPr>
          <w:t>,</w:t>
        </w:r>
      </w:ins>
    </w:p>
    <w:p w14:paraId="2CABB5D4" w14:textId="77777777" w:rsidR="00564129" w:rsidRPr="00564129" w:rsidRDefault="00564129">
      <w:pPr>
        <w:pStyle w:val="HTMLPreformatted"/>
        <w:divId w:val="1477987617"/>
        <w:rPr>
          <w:ins w:id="10391" w:author="shorny" w:date="2014-06-09T18:38:00Z"/>
          <w:sz w:val="18"/>
          <w:rPrChange w:id="10392" w:author="shorny" w:date="2014-06-09T18:38:00Z">
            <w:rPr>
              <w:ins w:id="10393" w:author="shorny" w:date="2014-06-09T18:38:00Z"/>
            </w:rPr>
          </w:rPrChange>
        </w:rPr>
      </w:pPr>
      <w:ins w:id="10394" w:author="shorny" w:date="2014-06-09T18:38:00Z">
        <w:r w:rsidRPr="00564129">
          <w:rPr>
            <w:sz w:val="18"/>
            <w:rPrChange w:id="10395" w:author="shorny" w:date="2014-06-09T18:38:00Z">
              <w:rPr/>
            </w:rPrChange>
          </w:rPr>
          <w:t xml:space="preserve">  </w:t>
        </w:r>
        <w:r w:rsidRPr="00564129">
          <w:rPr>
            <w:rStyle w:val="keyword1"/>
            <w:sz w:val="18"/>
            <w:rPrChange w:id="10396" w:author="shorny" w:date="2014-06-09T18:38:00Z">
              <w:rPr>
                <w:rStyle w:val="keyword1"/>
              </w:rPr>
            </w:rPrChange>
          </w:rPr>
          <w:t>OLD</w:t>
        </w:r>
        <w:r w:rsidRPr="00564129">
          <w:rPr>
            <w:sz w:val="18"/>
            <w:rPrChange w:id="10397" w:author="shorny" w:date="2014-06-09T18:38:00Z">
              <w:rPr/>
            </w:rPrChange>
          </w:rPr>
          <w:t xml:space="preserve">.FORCode, </w:t>
        </w:r>
        <w:r w:rsidRPr="00564129">
          <w:rPr>
            <w:rStyle w:val="string1"/>
            <w:sz w:val="18"/>
            <w:rPrChange w:id="10398" w:author="shorny" w:date="2014-06-09T18:38:00Z">
              <w:rPr>
                <w:rStyle w:val="string1"/>
              </w:rPr>
            </w:rPrChange>
          </w:rPr>
          <w:t>' - '''</w:t>
        </w:r>
        <w:r w:rsidRPr="00564129">
          <w:rPr>
            <w:sz w:val="18"/>
            <w:rPrChange w:id="10399" w:author="shorny" w:date="2014-06-09T18:38:00Z">
              <w:rPr/>
            </w:rPrChange>
          </w:rPr>
          <w:t xml:space="preserve">, </w:t>
        </w:r>
        <w:r w:rsidRPr="00564129">
          <w:rPr>
            <w:rStyle w:val="builtin1"/>
            <w:sz w:val="18"/>
            <w:rPrChange w:id="10400" w:author="shorny" w:date="2014-06-09T18:38:00Z">
              <w:rPr>
                <w:rStyle w:val="builtin1"/>
              </w:rPr>
            </w:rPrChange>
          </w:rPr>
          <w:t>SUBSTRING</w:t>
        </w:r>
        <w:r w:rsidRPr="00564129">
          <w:rPr>
            <w:sz w:val="18"/>
            <w:rPrChange w:id="10401" w:author="shorny" w:date="2014-06-09T18:38:00Z">
              <w:rPr/>
            </w:rPrChange>
          </w:rPr>
          <w:t>(v_forCodeDescription, 1, 800),</w:t>
        </w:r>
      </w:ins>
    </w:p>
    <w:p w14:paraId="526B5EE1" w14:textId="77777777" w:rsidR="00564129" w:rsidRPr="00564129" w:rsidRDefault="00564129">
      <w:pPr>
        <w:pStyle w:val="HTMLPreformatted"/>
        <w:divId w:val="1477987617"/>
        <w:rPr>
          <w:ins w:id="10402" w:author="shorny" w:date="2014-06-09T18:38:00Z"/>
          <w:sz w:val="18"/>
          <w:rPrChange w:id="10403" w:author="shorny" w:date="2014-06-09T18:38:00Z">
            <w:rPr>
              <w:ins w:id="10404" w:author="shorny" w:date="2014-06-09T18:38:00Z"/>
            </w:rPr>
          </w:rPrChange>
        </w:rPr>
      </w:pPr>
      <w:ins w:id="10405" w:author="shorny" w:date="2014-06-09T18:38:00Z">
        <w:r w:rsidRPr="00564129">
          <w:rPr>
            <w:sz w:val="18"/>
            <w:rPrChange w:id="10406" w:author="shorny" w:date="2014-06-09T18:38:00Z">
              <w:rPr/>
            </w:rPrChange>
          </w:rPr>
          <w:t xml:space="preserve">  </w:t>
        </w:r>
        <w:r w:rsidRPr="00564129">
          <w:rPr>
            <w:rStyle w:val="string1"/>
            <w:sz w:val="18"/>
            <w:rPrChange w:id="10407" w:author="shorny" w:date="2014-06-09T18:38:00Z">
              <w:rPr>
                <w:rStyle w:val="string1"/>
              </w:rPr>
            </w:rPrChange>
          </w:rPr>
          <w:t>''', this change made by '</w:t>
        </w:r>
        <w:r w:rsidRPr="00564129">
          <w:rPr>
            <w:sz w:val="18"/>
            <w:rPrChange w:id="10408" w:author="shorny" w:date="2014-06-09T18:38:00Z">
              <w:rPr/>
            </w:rPrChange>
          </w:rPr>
          <w:t xml:space="preserve">, v_agentFName, </w:t>
        </w:r>
        <w:r w:rsidRPr="00564129">
          <w:rPr>
            <w:rStyle w:val="string1"/>
            <w:sz w:val="18"/>
            <w:rPrChange w:id="10409" w:author="shorny" w:date="2014-06-09T18:38:00Z">
              <w:rPr>
                <w:rStyle w:val="string1"/>
              </w:rPr>
            </w:rPrChange>
          </w:rPr>
          <w:t>' '</w:t>
        </w:r>
        <w:r w:rsidRPr="00564129">
          <w:rPr>
            <w:sz w:val="18"/>
            <w:rPrChange w:id="10410" w:author="shorny" w:date="2014-06-09T18:38:00Z">
              <w:rPr/>
            </w:rPrChange>
          </w:rPr>
          <w:t>, v_agentLName);</w:t>
        </w:r>
      </w:ins>
    </w:p>
    <w:p w14:paraId="7C23C7E9" w14:textId="77777777" w:rsidR="00564129" w:rsidRPr="00564129" w:rsidRDefault="00564129">
      <w:pPr>
        <w:pStyle w:val="HTMLPreformatted"/>
        <w:divId w:val="1477987617"/>
        <w:rPr>
          <w:ins w:id="10411" w:author="shorny" w:date="2014-06-09T18:38:00Z"/>
          <w:sz w:val="18"/>
          <w:rPrChange w:id="10412" w:author="shorny" w:date="2014-06-09T18:38:00Z">
            <w:rPr>
              <w:ins w:id="10413" w:author="shorny" w:date="2014-06-09T18:38:00Z"/>
            </w:rPr>
          </w:rPrChange>
        </w:rPr>
      </w:pPr>
    </w:p>
    <w:p w14:paraId="03B91E40" w14:textId="77777777" w:rsidR="00564129" w:rsidRPr="00564129" w:rsidRDefault="00564129">
      <w:pPr>
        <w:pStyle w:val="HTMLPreformatted"/>
        <w:divId w:val="1477987617"/>
        <w:rPr>
          <w:ins w:id="10414" w:author="shorny" w:date="2014-06-09T18:38:00Z"/>
          <w:sz w:val="18"/>
          <w:rPrChange w:id="10415" w:author="shorny" w:date="2014-06-09T18:38:00Z">
            <w:rPr>
              <w:ins w:id="10416" w:author="shorny" w:date="2014-06-09T18:38:00Z"/>
            </w:rPr>
          </w:rPrChange>
        </w:rPr>
      </w:pPr>
      <w:ins w:id="10417" w:author="shorny" w:date="2014-06-09T18:38:00Z">
        <w:r w:rsidRPr="00564129">
          <w:rPr>
            <w:sz w:val="18"/>
            <w:rPrChange w:id="10418" w:author="shorny" w:date="2014-06-09T18:38:00Z">
              <w:rPr/>
            </w:rPrChange>
          </w:rPr>
          <w:t xml:space="preserve">  </w:t>
        </w:r>
        <w:r w:rsidRPr="00564129">
          <w:rPr>
            <w:rStyle w:val="keyword1"/>
            <w:sz w:val="18"/>
            <w:rPrChange w:id="10419" w:author="shorny" w:date="2014-06-09T18:38:00Z">
              <w:rPr>
                <w:rStyle w:val="keyword1"/>
              </w:rPr>
            </w:rPrChange>
          </w:rPr>
          <w:t>INSERT</w:t>
        </w:r>
        <w:r w:rsidRPr="00564129">
          <w:rPr>
            <w:sz w:val="18"/>
            <w:rPrChange w:id="10420" w:author="shorny" w:date="2014-06-09T18:38:00Z">
              <w:rPr/>
            </w:rPrChange>
          </w:rPr>
          <w:t xml:space="preserve"> </w:t>
        </w:r>
        <w:r w:rsidRPr="00564129">
          <w:rPr>
            <w:rStyle w:val="keyword1"/>
            <w:sz w:val="18"/>
            <w:rPrChange w:id="10421" w:author="shorny" w:date="2014-06-09T18:38:00Z">
              <w:rPr>
                <w:rStyle w:val="keyword1"/>
              </w:rPr>
            </w:rPrChange>
          </w:rPr>
          <w:t>INTO</w:t>
        </w:r>
        <w:r w:rsidRPr="00564129">
          <w:rPr>
            <w:sz w:val="18"/>
            <w:rPrChange w:id="10422" w:author="shorny" w:date="2014-06-09T18:38:00Z">
              <w:rPr/>
            </w:rPrChange>
          </w:rPr>
          <w:t xml:space="preserve"> Decision(</w:t>
        </w:r>
        <w:r w:rsidRPr="00564129">
          <w:rPr>
            <w:rStyle w:val="type1"/>
            <w:sz w:val="18"/>
            <w:rPrChange w:id="10423" w:author="shorny" w:date="2014-06-09T18:38:00Z">
              <w:rPr>
                <w:rStyle w:val="type1"/>
              </w:rPr>
            </w:rPrChange>
          </w:rPr>
          <w:t>Date</w:t>
        </w:r>
        <w:r w:rsidRPr="00564129">
          <w:rPr>
            <w:sz w:val="18"/>
            <w:rPrChange w:id="10424" w:author="shorny" w:date="2014-06-09T18:38:00Z">
              <w:rPr/>
            </w:rPrChange>
          </w:rPr>
          <w:t>, Comment, StaffID, DecisionTypeID, Reportable, Sent)</w:t>
        </w:r>
      </w:ins>
    </w:p>
    <w:p w14:paraId="6FCA203D" w14:textId="77777777" w:rsidR="00564129" w:rsidRPr="00564129" w:rsidRDefault="00564129">
      <w:pPr>
        <w:pStyle w:val="HTMLPreformatted"/>
        <w:divId w:val="1477987617"/>
        <w:rPr>
          <w:ins w:id="10425" w:author="shorny" w:date="2014-06-09T18:38:00Z"/>
          <w:sz w:val="18"/>
          <w:rPrChange w:id="10426" w:author="shorny" w:date="2014-06-09T18:38:00Z">
            <w:rPr>
              <w:ins w:id="10427" w:author="shorny" w:date="2014-06-09T18:38:00Z"/>
            </w:rPr>
          </w:rPrChange>
        </w:rPr>
      </w:pPr>
      <w:ins w:id="10428" w:author="shorny" w:date="2014-06-09T18:38:00Z">
        <w:r w:rsidRPr="00564129">
          <w:rPr>
            <w:sz w:val="18"/>
            <w:rPrChange w:id="10429" w:author="shorny" w:date="2014-06-09T18:38:00Z">
              <w:rPr/>
            </w:rPrChange>
          </w:rPr>
          <w:t xml:space="preserve">  </w:t>
        </w:r>
        <w:r w:rsidRPr="00564129">
          <w:rPr>
            <w:rStyle w:val="keyword1"/>
            <w:sz w:val="18"/>
            <w:rPrChange w:id="10430" w:author="shorny" w:date="2014-06-09T18:38:00Z">
              <w:rPr>
                <w:rStyle w:val="keyword1"/>
              </w:rPr>
            </w:rPrChange>
          </w:rPr>
          <w:t>VALUES</w:t>
        </w:r>
        <w:r w:rsidRPr="00564129">
          <w:rPr>
            <w:sz w:val="18"/>
            <w:rPrChange w:id="10431" w:author="shorny" w:date="2014-06-09T18:38:00Z">
              <w:rPr/>
            </w:rPrChange>
          </w:rPr>
          <w:t xml:space="preserve"> (</w:t>
        </w:r>
        <w:r w:rsidRPr="00564129">
          <w:rPr>
            <w:rStyle w:val="builtin1"/>
            <w:sz w:val="18"/>
            <w:rPrChange w:id="10432" w:author="shorny" w:date="2014-06-09T18:38:00Z">
              <w:rPr>
                <w:rStyle w:val="builtin1"/>
              </w:rPr>
            </w:rPrChange>
          </w:rPr>
          <w:t>CURRENT_DATE</w:t>
        </w:r>
        <w:r w:rsidRPr="00564129">
          <w:rPr>
            <w:sz w:val="18"/>
            <w:rPrChange w:id="10433" w:author="shorny" w:date="2014-06-09T18:38:00Z">
              <w:rPr/>
            </w:rPrChange>
          </w:rPr>
          <w:t xml:space="preserve">(), v_comment, </w:t>
        </w:r>
        <w:r w:rsidRPr="00564129">
          <w:rPr>
            <w:rStyle w:val="keyword1"/>
            <w:sz w:val="18"/>
            <w:rPrChange w:id="10434" w:author="shorny" w:date="2014-06-09T18:38:00Z">
              <w:rPr>
                <w:rStyle w:val="keyword1"/>
              </w:rPr>
            </w:rPrChange>
          </w:rPr>
          <w:t>OLD</w:t>
        </w:r>
        <w:r w:rsidRPr="00564129">
          <w:rPr>
            <w:sz w:val="18"/>
            <w:rPrChange w:id="10435" w:author="shorny" w:date="2014-06-09T18:38:00Z">
              <w:rPr/>
            </w:rPrChange>
          </w:rPr>
          <w:t>.StaffID, v_decisionTypeID, 1, 0);</w:t>
        </w:r>
      </w:ins>
    </w:p>
    <w:p w14:paraId="3843BDB2" w14:textId="77777777" w:rsidR="00564129" w:rsidRPr="00564129" w:rsidRDefault="00564129">
      <w:pPr>
        <w:pStyle w:val="HTMLPreformatted"/>
        <w:divId w:val="1477987617"/>
        <w:rPr>
          <w:ins w:id="10436" w:author="shorny" w:date="2014-06-09T18:38:00Z"/>
          <w:sz w:val="18"/>
          <w:rPrChange w:id="10437" w:author="shorny" w:date="2014-06-09T18:38:00Z">
            <w:rPr>
              <w:ins w:id="10438" w:author="shorny" w:date="2014-06-09T18:38:00Z"/>
            </w:rPr>
          </w:rPrChange>
        </w:rPr>
      </w:pPr>
      <w:ins w:id="10439" w:author="shorny" w:date="2014-06-09T18:38:00Z">
        <w:r w:rsidRPr="00564129">
          <w:rPr>
            <w:rStyle w:val="keyword1"/>
            <w:sz w:val="18"/>
            <w:rPrChange w:id="10440" w:author="shorny" w:date="2014-06-09T18:38:00Z">
              <w:rPr>
                <w:rStyle w:val="keyword1"/>
              </w:rPr>
            </w:rPrChange>
          </w:rPr>
          <w:t>END</w:t>
        </w:r>
        <w:r w:rsidRPr="00564129">
          <w:rPr>
            <w:sz w:val="18"/>
            <w:rPrChange w:id="10441" w:author="shorny" w:date="2014-06-09T18:38:00Z">
              <w:rPr/>
            </w:rPrChange>
          </w:rPr>
          <w:t xml:space="preserve"> $$</w:t>
        </w:r>
      </w:ins>
    </w:p>
    <w:p w14:paraId="19D120F8" w14:textId="77777777" w:rsidR="00564129" w:rsidRPr="00564129" w:rsidRDefault="00564129">
      <w:pPr>
        <w:pStyle w:val="HTMLPreformatted"/>
        <w:divId w:val="1477987617"/>
        <w:rPr>
          <w:ins w:id="10442" w:author="shorny" w:date="2014-06-09T18:38:00Z"/>
          <w:sz w:val="18"/>
          <w:rPrChange w:id="10443" w:author="shorny" w:date="2014-06-09T18:38:00Z">
            <w:rPr>
              <w:ins w:id="10444" w:author="shorny" w:date="2014-06-09T18:38:00Z"/>
            </w:rPr>
          </w:rPrChange>
        </w:rPr>
      </w:pPr>
    </w:p>
    <w:p w14:paraId="06EA92A1" w14:textId="77777777" w:rsidR="00564129" w:rsidRPr="00564129" w:rsidRDefault="00564129">
      <w:pPr>
        <w:pStyle w:val="HTMLPreformatted"/>
        <w:divId w:val="1477987617"/>
        <w:rPr>
          <w:ins w:id="10445" w:author="shorny" w:date="2014-06-09T18:38:00Z"/>
          <w:sz w:val="18"/>
          <w:rPrChange w:id="10446" w:author="shorny" w:date="2014-06-09T18:38:00Z">
            <w:rPr>
              <w:ins w:id="10447" w:author="shorny" w:date="2014-06-09T18:38:00Z"/>
            </w:rPr>
          </w:rPrChange>
        </w:rPr>
      </w:pPr>
      <w:ins w:id="10448" w:author="shorny" w:date="2014-06-09T18:38:00Z">
        <w:r w:rsidRPr="00564129">
          <w:rPr>
            <w:sz w:val="18"/>
            <w:rPrChange w:id="10449" w:author="shorny" w:date="2014-06-09T18:38:00Z">
              <w:rPr/>
            </w:rPrChange>
          </w:rPr>
          <w:t>DELIMITER ;</w:t>
        </w:r>
      </w:ins>
    </w:p>
    <w:p w14:paraId="7007D75E" w14:textId="77777777" w:rsidR="00564129" w:rsidRPr="00564129" w:rsidRDefault="00564129">
      <w:pPr>
        <w:pStyle w:val="HTMLPreformatted"/>
        <w:divId w:val="1477987617"/>
        <w:rPr>
          <w:ins w:id="10450" w:author="shorny" w:date="2014-06-09T18:38:00Z"/>
          <w:sz w:val="18"/>
          <w:rPrChange w:id="10451" w:author="shorny" w:date="2014-06-09T18:38:00Z">
            <w:rPr>
              <w:ins w:id="10452" w:author="shorny" w:date="2014-06-09T18:38:00Z"/>
            </w:rPr>
          </w:rPrChange>
        </w:rPr>
      </w:pPr>
    </w:p>
    <w:p w14:paraId="77DE29C8" w14:textId="77777777" w:rsidR="00564129" w:rsidRPr="00564129" w:rsidRDefault="00564129">
      <w:pPr>
        <w:pStyle w:val="HTMLPreformatted"/>
        <w:divId w:val="1477987617"/>
        <w:rPr>
          <w:ins w:id="10453" w:author="shorny" w:date="2014-06-09T18:38:00Z"/>
          <w:rStyle w:val="comment1"/>
          <w:sz w:val="18"/>
          <w:rPrChange w:id="10454" w:author="shorny" w:date="2014-06-09T18:38:00Z">
            <w:rPr>
              <w:ins w:id="10455" w:author="shorny" w:date="2014-06-09T18:38:00Z"/>
              <w:rStyle w:val="comment1"/>
            </w:rPr>
          </w:rPrChange>
        </w:rPr>
      </w:pPr>
      <w:ins w:id="10456" w:author="shorny" w:date="2014-06-09T18:38:00Z">
        <w:r w:rsidRPr="00564129">
          <w:rPr>
            <w:rStyle w:val="comment1"/>
            <w:sz w:val="18"/>
            <w:rPrChange w:id="10457" w:author="shorny" w:date="2014-06-09T18:38:00Z">
              <w:rPr>
                <w:rStyle w:val="comment1"/>
              </w:rPr>
            </w:rPrChange>
          </w:rPr>
          <w:t>-- -----------------------------------------------------------------------------</w:t>
        </w:r>
      </w:ins>
    </w:p>
    <w:p w14:paraId="20F5C86E" w14:textId="77777777" w:rsidR="00564129" w:rsidRPr="00564129" w:rsidRDefault="00564129">
      <w:pPr>
        <w:pStyle w:val="HTMLPreformatted"/>
        <w:divId w:val="1477987617"/>
        <w:rPr>
          <w:ins w:id="10458" w:author="shorny" w:date="2014-06-09T18:38:00Z"/>
          <w:rStyle w:val="comment1"/>
          <w:sz w:val="18"/>
          <w:rPrChange w:id="10459" w:author="shorny" w:date="2014-06-09T18:38:00Z">
            <w:rPr>
              <w:ins w:id="10460" w:author="shorny" w:date="2014-06-09T18:38:00Z"/>
              <w:rStyle w:val="comment1"/>
            </w:rPr>
          </w:rPrChange>
        </w:rPr>
      </w:pPr>
      <w:ins w:id="10461" w:author="shorny" w:date="2014-06-09T18:38:00Z">
        <w:r w:rsidRPr="00564129">
          <w:rPr>
            <w:rStyle w:val="comment1"/>
            <w:sz w:val="18"/>
            <w:rPrChange w:id="10462" w:author="shorny" w:date="2014-06-09T18:38:00Z">
              <w:rPr>
                <w:rStyle w:val="comment1"/>
              </w:rPr>
            </w:rPrChange>
          </w:rPr>
          <w:t>-- Add a triggers to record changes to supervisors</w:t>
        </w:r>
      </w:ins>
    </w:p>
    <w:p w14:paraId="1016F7A9" w14:textId="77777777" w:rsidR="00564129" w:rsidRPr="00564129" w:rsidRDefault="00564129">
      <w:pPr>
        <w:pStyle w:val="HTMLPreformatted"/>
        <w:divId w:val="1477987617"/>
        <w:rPr>
          <w:ins w:id="10463" w:author="shorny" w:date="2014-06-09T18:38:00Z"/>
          <w:sz w:val="18"/>
          <w:rPrChange w:id="10464" w:author="shorny" w:date="2014-06-09T18:38:00Z">
            <w:rPr>
              <w:ins w:id="10465" w:author="shorny" w:date="2014-06-09T18:38:00Z"/>
            </w:rPr>
          </w:rPrChange>
        </w:rPr>
      </w:pPr>
      <w:ins w:id="10466" w:author="shorny" w:date="2014-06-09T18:38:00Z">
        <w:r w:rsidRPr="00564129">
          <w:rPr>
            <w:sz w:val="18"/>
            <w:rPrChange w:id="10467" w:author="shorny" w:date="2014-06-09T18:38:00Z">
              <w:rPr/>
            </w:rPrChange>
          </w:rPr>
          <w:t>DELIMITER $$</w:t>
        </w:r>
      </w:ins>
    </w:p>
    <w:p w14:paraId="5C27BDBF" w14:textId="77777777" w:rsidR="00564129" w:rsidRPr="00564129" w:rsidRDefault="00564129">
      <w:pPr>
        <w:pStyle w:val="HTMLPreformatted"/>
        <w:divId w:val="1477987617"/>
        <w:rPr>
          <w:ins w:id="10468" w:author="shorny" w:date="2014-06-09T18:38:00Z"/>
          <w:sz w:val="18"/>
          <w:rPrChange w:id="10469" w:author="shorny" w:date="2014-06-09T18:38:00Z">
            <w:rPr>
              <w:ins w:id="10470" w:author="shorny" w:date="2014-06-09T18:38:00Z"/>
            </w:rPr>
          </w:rPrChange>
        </w:rPr>
      </w:pPr>
      <w:ins w:id="10471" w:author="shorny" w:date="2014-06-09T18:38:00Z">
        <w:r w:rsidRPr="00564129">
          <w:rPr>
            <w:rStyle w:val="keyword1"/>
            <w:sz w:val="18"/>
            <w:rPrChange w:id="10472" w:author="shorny" w:date="2014-06-09T18:38:00Z">
              <w:rPr>
                <w:rStyle w:val="keyword1"/>
              </w:rPr>
            </w:rPrChange>
          </w:rPr>
          <w:t>DROP</w:t>
        </w:r>
        <w:r w:rsidRPr="00564129">
          <w:rPr>
            <w:sz w:val="18"/>
            <w:rPrChange w:id="10473" w:author="shorny" w:date="2014-06-09T18:38:00Z">
              <w:rPr/>
            </w:rPrChange>
          </w:rPr>
          <w:t xml:space="preserve"> </w:t>
        </w:r>
        <w:r w:rsidRPr="00564129">
          <w:rPr>
            <w:rStyle w:val="keyword1"/>
            <w:sz w:val="18"/>
            <w:rPrChange w:id="10474" w:author="shorny" w:date="2014-06-09T18:38:00Z">
              <w:rPr>
                <w:rStyle w:val="keyword1"/>
              </w:rPr>
            </w:rPrChange>
          </w:rPr>
          <w:t>TRIGGER</w:t>
        </w:r>
        <w:r w:rsidRPr="00564129">
          <w:rPr>
            <w:sz w:val="18"/>
            <w:rPrChange w:id="10475" w:author="shorny" w:date="2014-06-09T18:38:00Z">
              <w:rPr/>
            </w:rPrChange>
          </w:rPr>
          <w:t xml:space="preserve"> </w:t>
        </w:r>
        <w:r w:rsidRPr="00564129">
          <w:rPr>
            <w:rStyle w:val="function-name1"/>
            <w:sz w:val="18"/>
            <w:rPrChange w:id="10476" w:author="shorny" w:date="2014-06-09T18:38:00Z">
              <w:rPr>
                <w:rStyle w:val="function-name1"/>
              </w:rPr>
            </w:rPrChange>
          </w:rPr>
          <w:t>IF</w:t>
        </w:r>
        <w:r w:rsidRPr="00564129">
          <w:rPr>
            <w:sz w:val="18"/>
            <w:rPrChange w:id="10477" w:author="shorny" w:date="2014-06-09T18:38:00Z">
              <w:rPr/>
            </w:rPrChange>
          </w:rPr>
          <w:t xml:space="preserve"> </w:t>
        </w:r>
        <w:r w:rsidRPr="00564129">
          <w:rPr>
            <w:rStyle w:val="keyword1"/>
            <w:sz w:val="18"/>
            <w:rPrChange w:id="10478" w:author="shorny" w:date="2014-06-09T18:38:00Z">
              <w:rPr>
                <w:rStyle w:val="keyword1"/>
              </w:rPr>
            </w:rPrChange>
          </w:rPr>
          <w:t>EXISTS</w:t>
        </w:r>
        <w:r w:rsidRPr="00564129">
          <w:rPr>
            <w:sz w:val="18"/>
            <w:rPrChange w:id="10479" w:author="shorny" w:date="2014-06-09T18:38:00Z">
              <w:rPr/>
            </w:rPrChange>
          </w:rPr>
          <w:t xml:space="preserve"> SUPERVISE_AS_AI $$</w:t>
        </w:r>
      </w:ins>
    </w:p>
    <w:p w14:paraId="7BA740CB" w14:textId="77777777" w:rsidR="00564129" w:rsidRPr="00564129" w:rsidRDefault="00564129">
      <w:pPr>
        <w:pStyle w:val="HTMLPreformatted"/>
        <w:divId w:val="1477987617"/>
        <w:rPr>
          <w:ins w:id="10480" w:author="shorny" w:date="2014-06-09T18:38:00Z"/>
          <w:sz w:val="18"/>
          <w:rPrChange w:id="10481" w:author="shorny" w:date="2014-06-09T18:38:00Z">
            <w:rPr>
              <w:ins w:id="10482" w:author="shorny" w:date="2014-06-09T18:38:00Z"/>
            </w:rPr>
          </w:rPrChange>
        </w:rPr>
      </w:pPr>
      <w:ins w:id="10483" w:author="shorny" w:date="2014-06-09T18:38:00Z">
        <w:r w:rsidRPr="00564129">
          <w:rPr>
            <w:rStyle w:val="keyword1"/>
            <w:sz w:val="18"/>
            <w:rPrChange w:id="10484" w:author="shorny" w:date="2014-06-09T18:38:00Z">
              <w:rPr>
                <w:rStyle w:val="keyword1"/>
              </w:rPr>
            </w:rPrChange>
          </w:rPr>
          <w:t>CREATE</w:t>
        </w:r>
        <w:r w:rsidRPr="00564129">
          <w:rPr>
            <w:sz w:val="18"/>
            <w:rPrChange w:id="10485" w:author="shorny" w:date="2014-06-09T18:38:00Z">
              <w:rPr/>
            </w:rPrChange>
          </w:rPr>
          <w:t xml:space="preserve"> </w:t>
        </w:r>
        <w:r w:rsidRPr="00564129">
          <w:rPr>
            <w:rStyle w:val="keyword1"/>
            <w:sz w:val="18"/>
            <w:rPrChange w:id="10486" w:author="shorny" w:date="2014-06-09T18:38:00Z">
              <w:rPr>
                <w:rStyle w:val="keyword1"/>
              </w:rPr>
            </w:rPrChange>
          </w:rPr>
          <w:t>TRIGGER</w:t>
        </w:r>
        <w:r w:rsidRPr="00564129">
          <w:rPr>
            <w:sz w:val="18"/>
            <w:rPrChange w:id="10487" w:author="shorny" w:date="2014-06-09T18:38:00Z">
              <w:rPr/>
            </w:rPrChange>
          </w:rPr>
          <w:t xml:space="preserve"> </w:t>
        </w:r>
        <w:r w:rsidRPr="00564129">
          <w:rPr>
            <w:rStyle w:val="function-name1"/>
            <w:sz w:val="18"/>
            <w:rPrChange w:id="10488" w:author="shorny" w:date="2014-06-09T18:38:00Z">
              <w:rPr>
                <w:rStyle w:val="function-name1"/>
              </w:rPr>
            </w:rPrChange>
          </w:rPr>
          <w:t>SUPERVISE_AS_AI</w:t>
        </w:r>
        <w:r w:rsidRPr="00564129">
          <w:rPr>
            <w:sz w:val="18"/>
            <w:rPrChange w:id="10489" w:author="shorny" w:date="2014-06-09T18:38:00Z">
              <w:rPr/>
            </w:rPrChange>
          </w:rPr>
          <w:t xml:space="preserve"> </w:t>
        </w:r>
        <w:r w:rsidRPr="00564129">
          <w:rPr>
            <w:rStyle w:val="keyword1"/>
            <w:sz w:val="18"/>
            <w:rPrChange w:id="10490" w:author="shorny" w:date="2014-06-09T18:38:00Z">
              <w:rPr>
                <w:rStyle w:val="keyword1"/>
              </w:rPr>
            </w:rPrChange>
          </w:rPr>
          <w:t>AFTER</w:t>
        </w:r>
        <w:r w:rsidRPr="00564129">
          <w:rPr>
            <w:sz w:val="18"/>
            <w:rPrChange w:id="10491" w:author="shorny" w:date="2014-06-09T18:38:00Z">
              <w:rPr/>
            </w:rPrChange>
          </w:rPr>
          <w:t xml:space="preserve"> </w:t>
        </w:r>
        <w:r w:rsidRPr="00564129">
          <w:rPr>
            <w:rStyle w:val="keyword1"/>
            <w:sz w:val="18"/>
            <w:rPrChange w:id="10492" w:author="shorny" w:date="2014-06-09T18:38:00Z">
              <w:rPr>
                <w:rStyle w:val="keyword1"/>
              </w:rPr>
            </w:rPrChange>
          </w:rPr>
          <w:t>INSERT</w:t>
        </w:r>
        <w:r w:rsidRPr="00564129">
          <w:rPr>
            <w:sz w:val="18"/>
            <w:rPrChange w:id="10493" w:author="shorny" w:date="2014-06-09T18:38:00Z">
              <w:rPr/>
            </w:rPrChange>
          </w:rPr>
          <w:t xml:space="preserve"> </w:t>
        </w:r>
        <w:r w:rsidRPr="00564129">
          <w:rPr>
            <w:rStyle w:val="keyword1"/>
            <w:sz w:val="18"/>
            <w:rPrChange w:id="10494" w:author="shorny" w:date="2014-06-09T18:38:00Z">
              <w:rPr>
                <w:rStyle w:val="keyword1"/>
              </w:rPr>
            </w:rPrChange>
          </w:rPr>
          <w:t>ON</w:t>
        </w:r>
      </w:ins>
    </w:p>
    <w:p w14:paraId="5A6DA7FA" w14:textId="77777777" w:rsidR="00564129" w:rsidRPr="00564129" w:rsidRDefault="00564129">
      <w:pPr>
        <w:pStyle w:val="HTMLPreformatted"/>
        <w:divId w:val="1477987617"/>
        <w:rPr>
          <w:ins w:id="10495" w:author="shorny" w:date="2014-06-09T18:38:00Z"/>
          <w:sz w:val="18"/>
          <w:rPrChange w:id="10496" w:author="shorny" w:date="2014-06-09T18:38:00Z">
            <w:rPr>
              <w:ins w:id="10497" w:author="shorny" w:date="2014-06-09T18:38:00Z"/>
            </w:rPr>
          </w:rPrChange>
        </w:rPr>
      </w:pPr>
      <w:ins w:id="10498" w:author="shorny" w:date="2014-06-09T18:38:00Z">
        <w:r w:rsidRPr="00564129">
          <w:rPr>
            <w:sz w:val="18"/>
            <w:rPrChange w:id="10499" w:author="shorny" w:date="2014-06-09T18:38:00Z">
              <w:rPr/>
            </w:rPrChange>
          </w:rPr>
          <w:t xml:space="preserve">`Supervise </w:t>
        </w:r>
        <w:r w:rsidRPr="00564129">
          <w:rPr>
            <w:rStyle w:val="keyword1"/>
            <w:sz w:val="18"/>
            <w:rPrChange w:id="10500" w:author="shorny" w:date="2014-06-09T18:38:00Z">
              <w:rPr>
                <w:rStyle w:val="keyword1"/>
              </w:rPr>
            </w:rPrChange>
          </w:rPr>
          <w:t>as</w:t>
        </w:r>
        <w:r w:rsidRPr="00564129">
          <w:rPr>
            <w:sz w:val="18"/>
            <w:rPrChange w:id="10501" w:author="shorny" w:date="2014-06-09T18:38:00Z">
              <w:rPr/>
            </w:rPrChange>
          </w:rPr>
          <w:t>`</w:t>
        </w:r>
      </w:ins>
    </w:p>
    <w:p w14:paraId="3BD201CE" w14:textId="77777777" w:rsidR="00564129" w:rsidRPr="00564129" w:rsidRDefault="00564129">
      <w:pPr>
        <w:pStyle w:val="HTMLPreformatted"/>
        <w:divId w:val="1477987617"/>
        <w:rPr>
          <w:ins w:id="10502" w:author="shorny" w:date="2014-06-09T18:38:00Z"/>
          <w:sz w:val="18"/>
          <w:rPrChange w:id="10503" w:author="shorny" w:date="2014-06-09T18:38:00Z">
            <w:rPr>
              <w:ins w:id="10504" w:author="shorny" w:date="2014-06-09T18:38:00Z"/>
            </w:rPr>
          </w:rPrChange>
        </w:rPr>
      </w:pPr>
      <w:ins w:id="10505" w:author="shorny" w:date="2014-06-09T18:38:00Z">
        <w:r w:rsidRPr="00564129">
          <w:rPr>
            <w:rStyle w:val="keyword1"/>
            <w:sz w:val="18"/>
            <w:rPrChange w:id="10506" w:author="shorny" w:date="2014-06-09T18:38:00Z">
              <w:rPr>
                <w:rStyle w:val="keyword1"/>
              </w:rPr>
            </w:rPrChange>
          </w:rPr>
          <w:t>FOR</w:t>
        </w:r>
        <w:r w:rsidRPr="00564129">
          <w:rPr>
            <w:sz w:val="18"/>
            <w:rPrChange w:id="10507" w:author="shorny" w:date="2014-06-09T18:38:00Z">
              <w:rPr/>
            </w:rPrChange>
          </w:rPr>
          <w:t xml:space="preserve"> </w:t>
        </w:r>
        <w:r w:rsidRPr="00564129">
          <w:rPr>
            <w:rStyle w:val="keyword1"/>
            <w:sz w:val="18"/>
            <w:rPrChange w:id="10508" w:author="shorny" w:date="2014-06-09T18:38:00Z">
              <w:rPr>
                <w:rStyle w:val="keyword1"/>
              </w:rPr>
            </w:rPrChange>
          </w:rPr>
          <w:t>EACH</w:t>
        </w:r>
        <w:r w:rsidRPr="00564129">
          <w:rPr>
            <w:sz w:val="18"/>
            <w:rPrChange w:id="10509" w:author="shorny" w:date="2014-06-09T18:38:00Z">
              <w:rPr/>
            </w:rPrChange>
          </w:rPr>
          <w:t xml:space="preserve"> </w:t>
        </w:r>
        <w:r w:rsidRPr="00564129">
          <w:rPr>
            <w:rStyle w:val="type1"/>
            <w:sz w:val="18"/>
            <w:rPrChange w:id="10510" w:author="shorny" w:date="2014-06-09T18:38:00Z">
              <w:rPr>
                <w:rStyle w:val="type1"/>
              </w:rPr>
            </w:rPrChange>
          </w:rPr>
          <w:t>ROW</w:t>
        </w:r>
      </w:ins>
    </w:p>
    <w:p w14:paraId="029C0977" w14:textId="77777777" w:rsidR="00564129" w:rsidRPr="00564129" w:rsidRDefault="00564129">
      <w:pPr>
        <w:pStyle w:val="HTMLPreformatted"/>
        <w:divId w:val="1477987617"/>
        <w:rPr>
          <w:ins w:id="10511" w:author="shorny" w:date="2014-06-09T18:38:00Z"/>
          <w:sz w:val="18"/>
          <w:rPrChange w:id="10512" w:author="shorny" w:date="2014-06-09T18:38:00Z">
            <w:rPr>
              <w:ins w:id="10513" w:author="shorny" w:date="2014-06-09T18:38:00Z"/>
            </w:rPr>
          </w:rPrChange>
        </w:rPr>
      </w:pPr>
      <w:ins w:id="10514" w:author="shorny" w:date="2014-06-09T18:38:00Z">
        <w:r w:rsidRPr="00564129">
          <w:rPr>
            <w:rStyle w:val="keyword1"/>
            <w:sz w:val="18"/>
            <w:rPrChange w:id="10515" w:author="shorny" w:date="2014-06-09T18:38:00Z">
              <w:rPr>
                <w:rStyle w:val="keyword1"/>
              </w:rPr>
            </w:rPrChange>
          </w:rPr>
          <w:t>BEGIN</w:t>
        </w:r>
      </w:ins>
    </w:p>
    <w:p w14:paraId="3723D49A" w14:textId="77777777" w:rsidR="00564129" w:rsidRPr="00564129" w:rsidRDefault="00564129">
      <w:pPr>
        <w:pStyle w:val="HTMLPreformatted"/>
        <w:divId w:val="1477987617"/>
        <w:rPr>
          <w:ins w:id="10516" w:author="shorny" w:date="2014-06-09T18:38:00Z"/>
          <w:sz w:val="18"/>
          <w:rPrChange w:id="10517" w:author="shorny" w:date="2014-06-09T18:38:00Z">
            <w:rPr>
              <w:ins w:id="10518" w:author="shorny" w:date="2014-06-09T18:38:00Z"/>
            </w:rPr>
          </w:rPrChange>
        </w:rPr>
      </w:pPr>
      <w:ins w:id="10519" w:author="shorny" w:date="2014-06-09T18:38:00Z">
        <w:r w:rsidRPr="00564129">
          <w:rPr>
            <w:sz w:val="18"/>
            <w:rPrChange w:id="10520" w:author="shorny" w:date="2014-06-09T18:38:00Z">
              <w:rPr/>
            </w:rPrChange>
          </w:rPr>
          <w:t xml:space="preserve">  </w:t>
        </w:r>
        <w:r w:rsidRPr="00564129">
          <w:rPr>
            <w:rStyle w:val="keyword1"/>
            <w:sz w:val="18"/>
            <w:rPrChange w:id="10521" w:author="shorny" w:date="2014-06-09T18:38:00Z">
              <w:rPr>
                <w:rStyle w:val="keyword1"/>
              </w:rPr>
            </w:rPrChange>
          </w:rPr>
          <w:t>DECLARE</w:t>
        </w:r>
        <w:r w:rsidRPr="00564129">
          <w:rPr>
            <w:sz w:val="18"/>
            <w:rPrChange w:id="10522" w:author="shorny" w:date="2014-06-09T18:38:00Z">
              <w:rPr/>
            </w:rPrChange>
          </w:rPr>
          <w:t xml:space="preserve"> v_apptFName </w:t>
        </w:r>
        <w:r w:rsidRPr="00564129">
          <w:rPr>
            <w:rStyle w:val="type1"/>
            <w:sz w:val="18"/>
            <w:rPrChange w:id="10523" w:author="shorny" w:date="2014-06-09T18:38:00Z">
              <w:rPr>
                <w:rStyle w:val="type1"/>
              </w:rPr>
            </w:rPrChange>
          </w:rPr>
          <w:t>varchar</w:t>
        </w:r>
        <w:r w:rsidRPr="00564129">
          <w:rPr>
            <w:sz w:val="18"/>
            <w:rPrChange w:id="10524" w:author="shorny" w:date="2014-06-09T18:38:00Z">
              <w:rPr/>
            </w:rPrChange>
          </w:rPr>
          <w:t>(50) ;</w:t>
        </w:r>
      </w:ins>
    </w:p>
    <w:p w14:paraId="749FDE87" w14:textId="77777777" w:rsidR="00564129" w:rsidRPr="00564129" w:rsidRDefault="00564129">
      <w:pPr>
        <w:pStyle w:val="HTMLPreformatted"/>
        <w:divId w:val="1477987617"/>
        <w:rPr>
          <w:ins w:id="10525" w:author="shorny" w:date="2014-06-09T18:38:00Z"/>
          <w:sz w:val="18"/>
          <w:rPrChange w:id="10526" w:author="shorny" w:date="2014-06-09T18:38:00Z">
            <w:rPr>
              <w:ins w:id="10527" w:author="shorny" w:date="2014-06-09T18:38:00Z"/>
            </w:rPr>
          </w:rPrChange>
        </w:rPr>
      </w:pPr>
      <w:ins w:id="10528" w:author="shorny" w:date="2014-06-09T18:38:00Z">
        <w:r w:rsidRPr="00564129">
          <w:rPr>
            <w:sz w:val="18"/>
            <w:rPrChange w:id="10529" w:author="shorny" w:date="2014-06-09T18:38:00Z">
              <w:rPr/>
            </w:rPrChange>
          </w:rPr>
          <w:t xml:space="preserve">  </w:t>
        </w:r>
        <w:r w:rsidRPr="00564129">
          <w:rPr>
            <w:rStyle w:val="keyword1"/>
            <w:sz w:val="18"/>
            <w:rPrChange w:id="10530" w:author="shorny" w:date="2014-06-09T18:38:00Z">
              <w:rPr>
                <w:rStyle w:val="keyword1"/>
              </w:rPr>
            </w:rPrChange>
          </w:rPr>
          <w:t>DECLARE</w:t>
        </w:r>
        <w:r w:rsidRPr="00564129">
          <w:rPr>
            <w:sz w:val="18"/>
            <w:rPrChange w:id="10531" w:author="shorny" w:date="2014-06-09T18:38:00Z">
              <w:rPr/>
            </w:rPrChange>
          </w:rPr>
          <w:t xml:space="preserve"> v_apptLName </w:t>
        </w:r>
        <w:r w:rsidRPr="00564129">
          <w:rPr>
            <w:rStyle w:val="type1"/>
            <w:sz w:val="18"/>
            <w:rPrChange w:id="10532" w:author="shorny" w:date="2014-06-09T18:38:00Z">
              <w:rPr>
                <w:rStyle w:val="type1"/>
              </w:rPr>
            </w:rPrChange>
          </w:rPr>
          <w:t>varchar</w:t>
        </w:r>
        <w:r w:rsidRPr="00564129">
          <w:rPr>
            <w:sz w:val="18"/>
            <w:rPrChange w:id="10533" w:author="shorny" w:date="2014-06-09T18:38:00Z">
              <w:rPr/>
            </w:rPrChange>
          </w:rPr>
          <w:t>(50) ;</w:t>
        </w:r>
      </w:ins>
    </w:p>
    <w:p w14:paraId="3428D5EF" w14:textId="77777777" w:rsidR="00564129" w:rsidRPr="00564129" w:rsidRDefault="00564129">
      <w:pPr>
        <w:pStyle w:val="HTMLPreformatted"/>
        <w:divId w:val="1477987617"/>
        <w:rPr>
          <w:ins w:id="10534" w:author="shorny" w:date="2014-06-09T18:38:00Z"/>
          <w:sz w:val="18"/>
          <w:rPrChange w:id="10535" w:author="shorny" w:date="2014-06-09T18:38:00Z">
            <w:rPr>
              <w:ins w:id="10536" w:author="shorny" w:date="2014-06-09T18:38:00Z"/>
            </w:rPr>
          </w:rPrChange>
        </w:rPr>
      </w:pPr>
      <w:ins w:id="10537" w:author="shorny" w:date="2014-06-09T18:38:00Z">
        <w:r w:rsidRPr="00564129">
          <w:rPr>
            <w:sz w:val="18"/>
            <w:rPrChange w:id="10538" w:author="shorny" w:date="2014-06-09T18:38:00Z">
              <w:rPr/>
            </w:rPrChange>
          </w:rPr>
          <w:t xml:space="preserve">  </w:t>
        </w:r>
        <w:r w:rsidRPr="00564129">
          <w:rPr>
            <w:rStyle w:val="keyword1"/>
            <w:sz w:val="18"/>
            <w:rPrChange w:id="10539" w:author="shorny" w:date="2014-06-09T18:38:00Z">
              <w:rPr>
                <w:rStyle w:val="keyword1"/>
              </w:rPr>
            </w:rPrChange>
          </w:rPr>
          <w:t>DECLARE</w:t>
        </w:r>
        <w:r w:rsidRPr="00564129">
          <w:rPr>
            <w:sz w:val="18"/>
            <w:rPrChange w:id="10540" w:author="shorny" w:date="2014-06-09T18:38:00Z">
              <w:rPr/>
            </w:rPrChange>
          </w:rPr>
          <w:t xml:space="preserve"> v_apptEmail </w:t>
        </w:r>
        <w:r w:rsidRPr="00564129">
          <w:rPr>
            <w:rStyle w:val="type1"/>
            <w:sz w:val="18"/>
            <w:rPrChange w:id="10541" w:author="shorny" w:date="2014-06-09T18:38:00Z">
              <w:rPr>
                <w:rStyle w:val="type1"/>
              </w:rPr>
            </w:rPrChange>
          </w:rPr>
          <w:t>varchar</w:t>
        </w:r>
        <w:r w:rsidRPr="00564129">
          <w:rPr>
            <w:sz w:val="18"/>
            <w:rPrChange w:id="10542" w:author="shorny" w:date="2014-06-09T18:38:00Z">
              <w:rPr/>
            </w:rPrChange>
          </w:rPr>
          <w:t>(100) ;</w:t>
        </w:r>
      </w:ins>
    </w:p>
    <w:p w14:paraId="1DA3F317" w14:textId="77777777" w:rsidR="00564129" w:rsidRPr="00564129" w:rsidRDefault="00564129">
      <w:pPr>
        <w:pStyle w:val="HTMLPreformatted"/>
        <w:divId w:val="1477987617"/>
        <w:rPr>
          <w:ins w:id="10543" w:author="shorny" w:date="2014-06-09T18:38:00Z"/>
          <w:sz w:val="18"/>
          <w:rPrChange w:id="10544" w:author="shorny" w:date="2014-06-09T18:38:00Z">
            <w:rPr>
              <w:ins w:id="10545" w:author="shorny" w:date="2014-06-09T18:38:00Z"/>
            </w:rPr>
          </w:rPrChange>
        </w:rPr>
      </w:pPr>
      <w:ins w:id="10546" w:author="shorny" w:date="2014-06-09T18:38:00Z">
        <w:r w:rsidRPr="00564129">
          <w:rPr>
            <w:sz w:val="18"/>
            <w:rPrChange w:id="10547" w:author="shorny" w:date="2014-06-09T18:38:00Z">
              <w:rPr/>
            </w:rPrChange>
          </w:rPr>
          <w:t xml:space="preserve">  </w:t>
        </w:r>
        <w:r w:rsidRPr="00564129">
          <w:rPr>
            <w:rStyle w:val="keyword1"/>
            <w:sz w:val="18"/>
            <w:rPrChange w:id="10548" w:author="shorny" w:date="2014-06-09T18:38:00Z">
              <w:rPr>
                <w:rStyle w:val="keyword1"/>
              </w:rPr>
            </w:rPrChange>
          </w:rPr>
          <w:t>DECLARE</w:t>
        </w:r>
        <w:r w:rsidRPr="00564129">
          <w:rPr>
            <w:sz w:val="18"/>
            <w:rPrChange w:id="10549" w:author="shorny" w:date="2014-06-09T18:38:00Z">
              <w:rPr/>
            </w:rPrChange>
          </w:rPr>
          <w:t xml:space="preserve"> v_agentFName </w:t>
        </w:r>
        <w:r w:rsidRPr="00564129">
          <w:rPr>
            <w:rStyle w:val="type1"/>
            <w:sz w:val="18"/>
            <w:rPrChange w:id="10550" w:author="shorny" w:date="2014-06-09T18:38:00Z">
              <w:rPr>
                <w:rStyle w:val="type1"/>
              </w:rPr>
            </w:rPrChange>
          </w:rPr>
          <w:t>varchar</w:t>
        </w:r>
        <w:r w:rsidRPr="00564129">
          <w:rPr>
            <w:sz w:val="18"/>
            <w:rPrChange w:id="10551" w:author="shorny" w:date="2014-06-09T18:38:00Z">
              <w:rPr/>
            </w:rPrChange>
          </w:rPr>
          <w:t>(50) ;</w:t>
        </w:r>
      </w:ins>
    </w:p>
    <w:p w14:paraId="35B174D9" w14:textId="77777777" w:rsidR="00564129" w:rsidRPr="00564129" w:rsidRDefault="00564129">
      <w:pPr>
        <w:pStyle w:val="HTMLPreformatted"/>
        <w:divId w:val="1477987617"/>
        <w:rPr>
          <w:ins w:id="10552" w:author="shorny" w:date="2014-06-09T18:38:00Z"/>
          <w:sz w:val="18"/>
          <w:rPrChange w:id="10553" w:author="shorny" w:date="2014-06-09T18:38:00Z">
            <w:rPr>
              <w:ins w:id="10554" w:author="shorny" w:date="2014-06-09T18:38:00Z"/>
            </w:rPr>
          </w:rPrChange>
        </w:rPr>
      </w:pPr>
      <w:ins w:id="10555" w:author="shorny" w:date="2014-06-09T18:38:00Z">
        <w:r w:rsidRPr="00564129">
          <w:rPr>
            <w:sz w:val="18"/>
            <w:rPrChange w:id="10556" w:author="shorny" w:date="2014-06-09T18:38:00Z">
              <w:rPr/>
            </w:rPrChange>
          </w:rPr>
          <w:t xml:space="preserve">  </w:t>
        </w:r>
        <w:r w:rsidRPr="00564129">
          <w:rPr>
            <w:rStyle w:val="keyword1"/>
            <w:sz w:val="18"/>
            <w:rPrChange w:id="10557" w:author="shorny" w:date="2014-06-09T18:38:00Z">
              <w:rPr>
                <w:rStyle w:val="keyword1"/>
              </w:rPr>
            </w:rPrChange>
          </w:rPr>
          <w:t>DECLARE</w:t>
        </w:r>
        <w:r w:rsidRPr="00564129">
          <w:rPr>
            <w:sz w:val="18"/>
            <w:rPrChange w:id="10558" w:author="shorny" w:date="2014-06-09T18:38:00Z">
              <w:rPr/>
            </w:rPrChange>
          </w:rPr>
          <w:t xml:space="preserve"> v_agentLName </w:t>
        </w:r>
        <w:r w:rsidRPr="00564129">
          <w:rPr>
            <w:rStyle w:val="type1"/>
            <w:sz w:val="18"/>
            <w:rPrChange w:id="10559" w:author="shorny" w:date="2014-06-09T18:38:00Z">
              <w:rPr>
                <w:rStyle w:val="type1"/>
              </w:rPr>
            </w:rPrChange>
          </w:rPr>
          <w:t>varchar</w:t>
        </w:r>
        <w:r w:rsidRPr="00564129">
          <w:rPr>
            <w:sz w:val="18"/>
            <w:rPrChange w:id="10560" w:author="shorny" w:date="2014-06-09T18:38:00Z">
              <w:rPr/>
            </w:rPrChange>
          </w:rPr>
          <w:t>(50) ;</w:t>
        </w:r>
      </w:ins>
    </w:p>
    <w:p w14:paraId="73DC8B36" w14:textId="77777777" w:rsidR="00564129" w:rsidRPr="00564129" w:rsidRDefault="00564129">
      <w:pPr>
        <w:pStyle w:val="HTMLPreformatted"/>
        <w:divId w:val="1477987617"/>
        <w:rPr>
          <w:ins w:id="10561" w:author="shorny" w:date="2014-06-09T18:38:00Z"/>
          <w:sz w:val="18"/>
          <w:rPrChange w:id="10562" w:author="shorny" w:date="2014-06-09T18:38:00Z">
            <w:rPr>
              <w:ins w:id="10563" w:author="shorny" w:date="2014-06-09T18:38:00Z"/>
            </w:rPr>
          </w:rPrChange>
        </w:rPr>
      </w:pPr>
      <w:ins w:id="10564" w:author="shorny" w:date="2014-06-09T18:38:00Z">
        <w:r w:rsidRPr="00564129">
          <w:rPr>
            <w:sz w:val="18"/>
            <w:rPrChange w:id="10565" w:author="shorny" w:date="2014-06-09T18:38:00Z">
              <w:rPr/>
            </w:rPrChange>
          </w:rPr>
          <w:t xml:space="preserve">  </w:t>
        </w:r>
        <w:r w:rsidRPr="00564129">
          <w:rPr>
            <w:rStyle w:val="keyword1"/>
            <w:sz w:val="18"/>
            <w:rPrChange w:id="10566" w:author="shorny" w:date="2014-06-09T18:38:00Z">
              <w:rPr>
                <w:rStyle w:val="keyword1"/>
              </w:rPr>
            </w:rPrChange>
          </w:rPr>
          <w:t>DECLARE</w:t>
        </w:r>
        <w:r w:rsidRPr="00564129">
          <w:rPr>
            <w:sz w:val="18"/>
            <w:rPrChange w:id="10567" w:author="shorny" w:date="2014-06-09T18:38:00Z">
              <w:rPr/>
            </w:rPrChange>
          </w:rPr>
          <w:t xml:space="preserve"> v_decisionTypeID mediumint(9) ;</w:t>
        </w:r>
      </w:ins>
    </w:p>
    <w:p w14:paraId="6ED58369" w14:textId="77777777" w:rsidR="00564129" w:rsidRPr="00564129" w:rsidRDefault="00564129">
      <w:pPr>
        <w:pStyle w:val="HTMLPreformatted"/>
        <w:divId w:val="1477987617"/>
        <w:rPr>
          <w:ins w:id="10568" w:author="shorny" w:date="2014-06-09T18:38:00Z"/>
          <w:sz w:val="18"/>
          <w:rPrChange w:id="10569" w:author="shorny" w:date="2014-06-09T18:38:00Z">
            <w:rPr>
              <w:ins w:id="10570" w:author="shorny" w:date="2014-06-09T18:38:00Z"/>
            </w:rPr>
          </w:rPrChange>
        </w:rPr>
      </w:pPr>
      <w:ins w:id="10571" w:author="shorny" w:date="2014-06-09T18:38:00Z">
        <w:r w:rsidRPr="00564129">
          <w:rPr>
            <w:sz w:val="18"/>
            <w:rPrChange w:id="10572" w:author="shorny" w:date="2014-06-09T18:38:00Z">
              <w:rPr/>
            </w:rPrChange>
          </w:rPr>
          <w:t xml:space="preserve">  </w:t>
        </w:r>
        <w:r w:rsidRPr="00564129">
          <w:rPr>
            <w:rStyle w:val="keyword1"/>
            <w:sz w:val="18"/>
            <w:rPrChange w:id="10573" w:author="shorny" w:date="2014-06-09T18:38:00Z">
              <w:rPr>
                <w:rStyle w:val="keyword1"/>
              </w:rPr>
            </w:rPrChange>
          </w:rPr>
          <w:t>DECLARE</w:t>
        </w:r>
        <w:r w:rsidRPr="00564129">
          <w:rPr>
            <w:sz w:val="18"/>
            <w:rPrChange w:id="10574" w:author="shorny" w:date="2014-06-09T18:38:00Z">
              <w:rPr/>
            </w:rPrChange>
          </w:rPr>
          <w:t xml:space="preserve"> v_supervisionRole </w:t>
        </w:r>
        <w:r w:rsidRPr="00564129">
          <w:rPr>
            <w:rStyle w:val="type1"/>
            <w:sz w:val="18"/>
            <w:rPrChange w:id="10575" w:author="shorny" w:date="2014-06-09T18:38:00Z">
              <w:rPr>
                <w:rStyle w:val="type1"/>
              </w:rPr>
            </w:rPrChange>
          </w:rPr>
          <w:t>varchar</w:t>
        </w:r>
        <w:r w:rsidRPr="00564129">
          <w:rPr>
            <w:sz w:val="18"/>
            <w:rPrChange w:id="10576" w:author="shorny" w:date="2014-06-09T18:38:00Z">
              <w:rPr/>
            </w:rPrChange>
          </w:rPr>
          <w:t xml:space="preserve">(20) </w:t>
        </w:r>
        <w:r w:rsidRPr="00564129">
          <w:rPr>
            <w:rStyle w:val="keyword1"/>
            <w:sz w:val="18"/>
            <w:rPrChange w:id="10577" w:author="shorny" w:date="2014-06-09T18:38:00Z">
              <w:rPr>
                <w:rStyle w:val="keyword1"/>
              </w:rPr>
            </w:rPrChange>
          </w:rPr>
          <w:t>DEFAULT</w:t>
        </w:r>
        <w:r w:rsidRPr="00564129">
          <w:rPr>
            <w:sz w:val="18"/>
            <w:rPrChange w:id="10578" w:author="shorny" w:date="2014-06-09T18:38:00Z">
              <w:rPr/>
            </w:rPrChange>
          </w:rPr>
          <w:t xml:space="preserve"> </w:t>
        </w:r>
        <w:r w:rsidRPr="00564129">
          <w:rPr>
            <w:rStyle w:val="string1"/>
            <w:sz w:val="18"/>
            <w:rPrChange w:id="10579" w:author="shorny" w:date="2014-06-09T18:38:00Z">
              <w:rPr>
                <w:rStyle w:val="string1"/>
              </w:rPr>
            </w:rPrChange>
          </w:rPr>
          <w:t>'an associate'</w:t>
        </w:r>
        <w:r w:rsidRPr="00564129">
          <w:rPr>
            <w:sz w:val="18"/>
            <w:rPrChange w:id="10580" w:author="shorny" w:date="2014-06-09T18:38:00Z">
              <w:rPr/>
            </w:rPrChange>
          </w:rPr>
          <w:t>;</w:t>
        </w:r>
      </w:ins>
    </w:p>
    <w:p w14:paraId="101F4976" w14:textId="77777777" w:rsidR="00564129" w:rsidRPr="00564129" w:rsidRDefault="00564129">
      <w:pPr>
        <w:pStyle w:val="HTMLPreformatted"/>
        <w:divId w:val="1477987617"/>
        <w:rPr>
          <w:ins w:id="10581" w:author="shorny" w:date="2014-06-09T18:38:00Z"/>
          <w:sz w:val="18"/>
          <w:rPrChange w:id="10582" w:author="shorny" w:date="2014-06-09T18:38:00Z">
            <w:rPr>
              <w:ins w:id="10583" w:author="shorny" w:date="2014-06-09T18:38:00Z"/>
            </w:rPr>
          </w:rPrChange>
        </w:rPr>
      </w:pPr>
      <w:ins w:id="10584" w:author="shorny" w:date="2014-06-09T18:38:00Z">
        <w:r w:rsidRPr="00564129">
          <w:rPr>
            <w:sz w:val="18"/>
            <w:rPrChange w:id="10585" w:author="shorny" w:date="2014-06-09T18:38:00Z">
              <w:rPr/>
            </w:rPrChange>
          </w:rPr>
          <w:t xml:space="preserve">  </w:t>
        </w:r>
        <w:r w:rsidRPr="00564129">
          <w:rPr>
            <w:rStyle w:val="keyword1"/>
            <w:sz w:val="18"/>
            <w:rPrChange w:id="10586" w:author="shorny" w:date="2014-06-09T18:38:00Z">
              <w:rPr>
                <w:rStyle w:val="keyword1"/>
              </w:rPr>
            </w:rPrChange>
          </w:rPr>
          <w:t>DECLARE</w:t>
        </w:r>
        <w:r w:rsidRPr="00564129">
          <w:rPr>
            <w:sz w:val="18"/>
            <w:rPrChange w:id="10587" w:author="shorny" w:date="2014-06-09T18:38:00Z">
              <w:rPr/>
            </w:rPrChange>
          </w:rPr>
          <w:t xml:space="preserve"> v_comment </w:t>
        </w:r>
        <w:r w:rsidRPr="00564129">
          <w:rPr>
            <w:rStyle w:val="type1"/>
            <w:sz w:val="18"/>
            <w:rPrChange w:id="10588" w:author="shorny" w:date="2014-06-09T18:38:00Z">
              <w:rPr>
                <w:rStyle w:val="type1"/>
              </w:rPr>
            </w:rPrChange>
          </w:rPr>
          <w:t>varchar</w:t>
        </w:r>
        <w:r w:rsidRPr="00564129">
          <w:rPr>
            <w:sz w:val="18"/>
            <w:rPrChange w:id="10589" w:author="shorny" w:date="2014-06-09T18:38:00Z">
              <w:rPr/>
            </w:rPrChange>
          </w:rPr>
          <w:t>(1000) ;</w:t>
        </w:r>
      </w:ins>
    </w:p>
    <w:p w14:paraId="1B51E027" w14:textId="77777777" w:rsidR="00564129" w:rsidRPr="00564129" w:rsidRDefault="00564129">
      <w:pPr>
        <w:pStyle w:val="HTMLPreformatted"/>
        <w:divId w:val="1477987617"/>
        <w:rPr>
          <w:ins w:id="10590" w:author="shorny" w:date="2014-06-09T18:38:00Z"/>
          <w:sz w:val="18"/>
          <w:rPrChange w:id="10591" w:author="shorny" w:date="2014-06-09T18:38:00Z">
            <w:rPr>
              <w:ins w:id="10592" w:author="shorny" w:date="2014-06-09T18:38:00Z"/>
            </w:rPr>
          </w:rPrChange>
        </w:rPr>
      </w:pPr>
    </w:p>
    <w:p w14:paraId="2F10F90F" w14:textId="77777777" w:rsidR="00564129" w:rsidRPr="00564129" w:rsidRDefault="00564129">
      <w:pPr>
        <w:pStyle w:val="HTMLPreformatted"/>
        <w:divId w:val="1477987617"/>
        <w:rPr>
          <w:ins w:id="10593" w:author="shorny" w:date="2014-06-09T18:38:00Z"/>
          <w:sz w:val="18"/>
          <w:rPrChange w:id="10594" w:author="shorny" w:date="2014-06-09T18:38:00Z">
            <w:rPr>
              <w:ins w:id="10595" w:author="shorny" w:date="2014-06-09T18:38:00Z"/>
            </w:rPr>
          </w:rPrChange>
        </w:rPr>
      </w:pPr>
      <w:ins w:id="10596" w:author="shorny" w:date="2014-06-09T18:38:00Z">
        <w:r w:rsidRPr="00564129">
          <w:rPr>
            <w:sz w:val="18"/>
            <w:rPrChange w:id="10597" w:author="shorny" w:date="2014-06-09T18:38:00Z">
              <w:rPr/>
            </w:rPrChange>
          </w:rPr>
          <w:t xml:space="preserve">  </w:t>
        </w:r>
        <w:r w:rsidRPr="00564129">
          <w:rPr>
            <w:rStyle w:val="keyword1"/>
            <w:sz w:val="18"/>
            <w:rPrChange w:id="10598" w:author="shorny" w:date="2014-06-09T18:38:00Z">
              <w:rPr>
                <w:rStyle w:val="keyword1"/>
              </w:rPr>
            </w:rPrChange>
          </w:rPr>
          <w:t>SELECT</w:t>
        </w:r>
        <w:r w:rsidRPr="00564129">
          <w:rPr>
            <w:sz w:val="18"/>
            <w:rPrChange w:id="10599" w:author="shorny" w:date="2014-06-09T18:38:00Z">
              <w:rPr/>
            </w:rPrChange>
          </w:rPr>
          <w:t xml:space="preserve"> Appt.FName, Appt.LName, Appt.Email</w:t>
        </w:r>
      </w:ins>
    </w:p>
    <w:p w14:paraId="392F7377" w14:textId="77777777" w:rsidR="00564129" w:rsidRPr="00564129" w:rsidRDefault="00564129">
      <w:pPr>
        <w:pStyle w:val="HTMLPreformatted"/>
        <w:divId w:val="1477987617"/>
        <w:rPr>
          <w:ins w:id="10600" w:author="shorny" w:date="2014-06-09T18:38:00Z"/>
          <w:sz w:val="18"/>
          <w:rPrChange w:id="10601" w:author="shorny" w:date="2014-06-09T18:38:00Z">
            <w:rPr>
              <w:ins w:id="10602" w:author="shorny" w:date="2014-06-09T18:38:00Z"/>
            </w:rPr>
          </w:rPrChange>
        </w:rPr>
      </w:pPr>
      <w:ins w:id="10603" w:author="shorny" w:date="2014-06-09T18:38:00Z">
        <w:r w:rsidRPr="00564129">
          <w:rPr>
            <w:sz w:val="18"/>
            <w:rPrChange w:id="10604" w:author="shorny" w:date="2014-06-09T18:38:00Z">
              <w:rPr/>
            </w:rPrChange>
          </w:rPr>
          <w:t xml:space="preserve">  </w:t>
        </w:r>
        <w:r w:rsidRPr="00564129">
          <w:rPr>
            <w:rStyle w:val="keyword1"/>
            <w:sz w:val="18"/>
            <w:rPrChange w:id="10605" w:author="shorny" w:date="2014-06-09T18:38:00Z">
              <w:rPr>
                <w:rStyle w:val="keyword1"/>
              </w:rPr>
            </w:rPrChange>
          </w:rPr>
          <w:t>FROM</w:t>
        </w:r>
        <w:r w:rsidRPr="00564129">
          <w:rPr>
            <w:sz w:val="18"/>
            <w:rPrChange w:id="10606" w:author="shorny" w:date="2014-06-09T18:38:00Z">
              <w:rPr/>
            </w:rPrChange>
          </w:rPr>
          <w:t xml:space="preserve"> Application App</w:t>
        </w:r>
      </w:ins>
    </w:p>
    <w:p w14:paraId="6C6D6CDA" w14:textId="77777777" w:rsidR="00564129" w:rsidRPr="00564129" w:rsidRDefault="00564129">
      <w:pPr>
        <w:pStyle w:val="HTMLPreformatted"/>
        <w:divId w:val="1477987617"/>
        <w:rPr>
          <w:ins w:id="10607" w:author="shorny" w:date="2014-06-09T18:38:00Z"/>
          <w:sz w:val="18"/>
          <w:rPrChange w:id="10608" w:author="shorny" w:date="2014-06-09T18:38:00Z">
            <w:rPr>
              <w:ins w:id="10609" w:author="shorny" w:date="2014-06-09T18:38:00Z"/>
            </w:rPr>
          </w:rPrChange>
        </w:rPr>
      </w:pPr>
      <w:ins w:id="10610" w:author="shorny" w:date="2014-06-09T18:38:00Z">
        <w:r w:rsidRPr="00564129">
          <w:rPr>
            <w:sz w:val="18"/>
            <w:rPrChange w:id="10611" w:author="shorny" w:date="2014-06-09T18:38:00Z">
              <w:rPr/>
            </w:rPrChange>
          </w:rPr>
          <w:t xml:space="preserve">  </w:t>
        </w:r>
        <w:r w:rsidRPr="00564129">
          <w:rPr>
            <w:rStyle w:val="keyword1"/>
            <w:sz w:val="18"/>
            <w:rPrChange w:id="10612" w:author="shorny" w:date="2014-06-09T18:38:00Z">
              <w:rPr>
                <w:rStyle w:val="keyword1"/>
              </w:rPr>
            </w:rPrChange>
          </w:rPr>
          <w:t>INNER</w:t>
        </w:r>
        <w:r w:rsidRPr="00564129">
          <w:rPr>
            <w:sz w:val="18"/>
            <w:rPrChange w:id="10613" w:author="shorny" w:date="2014-06-09T18:38:00Z">
              <w:rPr/>
            </w:rPrChange>
          </w:rPr>
          <w:t xml:space="preserve"> </w:t>
        </w:r>
        <w:r w:rsidRPr="00564129">
          <w:rPr>
            <w:rStyle w:val="keyword1"/>
            <w:sz w:val="18"/>
            <w:rPrChange w:id="10614" w:author="shorny" w:date="2014-06-09T18:38:00Z">
              <w:rPr>
                <w:rStyle w:val="keyword1"/>
              </w:rPr>
            </w:rPrChange>
          </w:rPr>
          <w:t>JOIN</w:t>
        </w:r>
        <w:r w:rsidRPr="00564129">
          <w:rPr>
            <w:sz w:val="18"/>
            <w:rPrChange w:id="10615" w:author="shorny" w:date="2014-06-09T18:38:00Z">
              <w:rPr/>
            </w:rPrChange>
          </w:rPr>
          <w:t xml:space="preserve"> Applicant Appt </w:t>
        </w:r>
        <w:r w:rsidRPr="00564129">
          <w:rPr>
            <w:rStyle w:val="keyword1"/>
            <w:sz w:val="18"/>
            <w:rPrChange w:id="10616" w:author="shorny" w:date="2014-06-09T18:38:00Z">
              <w:rPr>
                <w:rStyle w:val="keyword1"/>
              </w:rPr>
            </w:rPrChange>
          </w:rPr>
          <w:t>ON</w:t>
        </w:r>
        <w:r w:rsidRPr="00564129">
          <w:rPr>
            <w:sz w:val="18"/>
            <w:rPrChange w:id="10617" w:author="shorny" w:date="2014-06-09T18:38:00Z">
              <w:rPr/>
            </w:rPrChange>
          </w:rPr>
          <w:t xml:space="preserve"> (App.ApplicantID = Appt.ApplicantID)</w:t>
        </w:r>
      </w:ins>
    </w:p>
    <w:p w14:paraId="3CF5D21E" w14:textId="77777777" w:rsidR="00564129" w:rsidRPr="00564129" w:rsidRDefault="00564129">
      <w:pPr>
        <w:pStyle w:val="HTMLPreformatted"/>
        <w:divId w:val="1477987617"/>
        <w:rPr>
          <w:ins w:id="10618" w:author="shorny" w:date="2014-06-09T18:38:00Z"/>
          <w:sz w:val="18"/>
          <w:rPrChange w:id="10619" w:author="shorny" w:date="2014-06-09T18:38:00Z">
            <w:rPr>
              <w:ins w:id="10620" w:author="shorny" w:date="2014-06-09T18:38:00Z"/>
            </w:rPr>
          </w:rPrChange>
        </w:rPr>
      </w:pPr>
      <w:ins w:id="10621" w:author="shorny" w:date="2014-06-09T18:38:00Z">
        <w:r w:rsidRPr="00564129">
          <w:rPr>
            <w:sz w:val="18"/>
            <w:rPrChange w:id="10622" w:author="shorny" w:date="2014-06-09T18:38:00Z">
              <w:rPr/>
            </w:rPrChange>
          </w:rPr>
          <w:t xml:space="preserve">  </w:t>
        </w:r>
        <w:r w:rsidRPr="00564129">
          <w:rPr>
            <w:rStyle w:val="keyword1"/>
            <w:sz w:val="18"/>
            <w:rPrChange w:id="10623" w:author="shorny" w:date="2014-06-09T18:38:00Z">
              <w:rPr>
                <w:rStyle w:val="keyword1"/>
              </w:rPr>
            </w:rPrChange>
          </w:rPr>
          <w:t>WHERE</w:t>
        </w:r>
        <w:r w:rsidRPr="00564129">
          <w:rPr>
            <w:sz w:val="18"/>
            <w:rPrChange w:id="10624" w:author="shorny" w:date="2014-06-09T18:38:00Z">
              <w:rPr/>
            </w:rPrChange>
          </w:rPr>
          <w:t xml:space="preserve"> App.ApplicationID = </w:t>
        </w:r>
        <w:r w:rsidRPr="00564129">
          <w:rPr>
            <w:rStyle w:val="keyword1"/>
            <w:sz w:val="18"/>
            <w:rPrChange w:id="10625" w:author="shorny" w:date="2014-06-09T18:38:00Z">
              <w:rPr>
                <w:rStyle w:val="keyword1"/>
              </w:rPr>
            </w:rPrChange>
          </w:rPr>
          <w:t>NEW</w:t>
        </w:r>
        <w:r w:rsidRPr="00564129">
          <w:rPr>
            <w:sz w:val="18"/>
            <w:rPrChange w:id="10626" w:author="shorny" w:date="2014-06-09T18:38:00Z">
              <w:rPr/>
            </w:rPrChange>
          </w:rPr>
          <w:t>.ApplicationID</w:t>
        </w:r>
      </w:ins>
    </w:p>
    <w:p w14:paraId="3D8AAA88" w14:textId="77777777" w:rsidR="00564129" w:rsidRPr="00564129" w:rsidRDefault="00564129">
      <w:pPr>
        <w:pStyle w:val="HTMLPreformatted"/>
        <w:divId w:val="1477987617"/>
        <w:rPr>
          <w:ins w:id="10627" w:author="shorny" w:date="2014-06-09T18:38:00Z"/>
          <w:sz w:val="18"/>
          <w:rPrChange w:id="10628" w:author="shorny" w:date="2014-06-09T18:38:00Z">
            <w:rPr>
              <w:ins w:id="10629" w:author="shorny" w:date="2014-06-09T18:38:00Z"/>
            </w:rPr>
          </w:rPrChange>
        </w:rPr>
      </w:pPr>
      <w:ins w:id="10630" w:author="shorny" w:date="2014-06-09T18:38:00Z">
        <w:r w:rsidRPr="00564129">
          <w:rPr>
            <w:sz w:val="18"/>
            <w:rPrChange w:id="10631" w:author="shorny" w:date="2014-06-09T18:38:00Z">
              <w:rPr/>
            </w:rPrChange>
          </w:rPr>
          <w:t xml:space="preserve">  </w:t>
        </w:r>
        <w:r w:rsidRPr="00564129">
          <w:rPr>
            <w:rStyle w:val="keyword1"/>
            <w:sz w:val="18"/>
            <w:rPrChange w:id="10632" w:author="shorny" w:date="2014-06-09T18:38:00Z">
              <w:rPr>
                <w:rStyle w:val="keyword1"/>
              </w:rPr>
            </w:rPrChange>
          </w:rPr>
          <w:t>INTO</w:t>
        </w:r>
        <w:r w:rsidRPr="00564129">
          <w:rPr>
            <w:sz w:val="18"/>
            <w:rPrChange w:id="10633" w:author="shorny" w:date="2014-06-09T18:38:00Z">
              <w:rPr/>
            </w:rPrChange>
          </w:rPr>
          <w:t xml:space="preserve"> v_apptFName, v_apptLName, v_apptEmail ;</w:t>
        </w:r>
      </w:ins>
    </w:p>
    <w:p w14:paraId="0BBCF0E3" w14:textId="77777777" w:rsidR="00564129" w:rsidRPr="00564129" w:rsidRDefault="00564129">
      <w:pPr>
        <w:pStyle w:val="HTMLPreformatted"/>
        <w:divId w:val="1477987617"/>
        <w:rPr>
          <w:ins w:id="10634" w:author="shorny" w:date="2014-06-09T18:38:00Z"/>
          <w:sz w:val="18"/>
          <w:rPrChange w:id="10635" w:author="shorny" w:date="2014-06-09T18:38:00Z">
            <w:rPr>
              <w:ins w:id="10636" w:author="shorny" w:date="2014-06-09T18:38:00Z"/>
            </w:rPr>
          </w:rPrChange>
        </w:rPr>
      </w:pPr>
    </w:p>
    <w:p w14:paraId="6A71E0E5" w14:textId="77777777" w:rsidR="00564129" w:rsidRPr="00564129" w:rsidRDefault="00564129">
      <w:pPr>
        <w:pStyle w:val="HTMLPreformatted"/>
        <w:divId w:val="1477987617"/>
        <w:rPr>
          <w:ins w:id="10637" w:author="shorny" w:date="2014-06-09T18:38:00Z"/>
          <w:sz w:val="18"/>
          <w:rPrChange w:id="10638" w:author="shorny" w:date="2014-06-09T18:38:00Z">
            <w:rPr>
              <w:ins w:id="10639" w:author="shorny" w:date="2014-06-09T18:38:00Z"/>
            </w:rPr>
          </w:rPrChange>
        </w:rPr>
      </w:pPr>
      <w:ins w:id="10640" w:author="shorny" w:date="2014-06-09T18:38:00Z">
        <w:r w:rsidRPr="00564129">
          <w:rPr>
            <w:sz w:val="18"/>
            <w:rPrChange w:id="10641" w:author="shorny" w:date="2014-06-09T18:38:00Z">
              <w:rPr/>
            </w:rPrChange>
          </w:rPr>
          <w:t xml:space="preserve">  IF v_apptLName </w:t>
        </w:r>
        <w:r w:rsidRPr="00564129">
          <w:rPr>
            <w:rStyle w:val="keyword1"/>
            <w:sz w:val="18"/>
            <w:rPrChange w:id="10642" w:author="shorny" w:date="2014-06-09T18:38:00Z">
              <w:rPr>
                <w:rStyle w:val="keyword1"/>
              </w:rPr>
            </w:rPrChange>
          </w:rPr>
          <w:t>IS</w:t>
        </w:r>
        <w:r w:rsidRPr="00564129">
          <w:rPr>
            <w:sz w:val="18"/>
            <w:rPrChange w:id="10643" w:author="shorny" w:date="2014-06-09T18:38:00Z">
              <w:rPr/>
            </w:rPrChange>
          </w:rPr>
          <w:t xml:space="preserve"> </w:t>
        </w:r>
        <w:r w:rsidRPr="00564129">
          <w:rPr>
            <w:rStyle w:val="keyword1"/>
            <w:sz w:val="18"/>
            <w:rPrChange w:id="10644" w:author="shorny" w:date="2014-06-09T18:38:00Z">
              <w:rPr>
                <w:rStyle w:val="keyword1"/>
              </w:rPr>
            </w:rPrChange>
          </w:rPr>
          <w:t>NULL</w:t>
        </w:r>
        <w:r w:rsidRPr="00564129">
          <w:rPr>
            <w:sz w:val="18"/>
            <w:rPrChange w:id="10645" w:author="shorny" w:date="2014-06-09T18:38:00Z">
              <w:rPr/>
            </w:rPrChange>
          </w:rPr>
          <w:t xml:space="preserve"> </w:t>
        </w:r>
        <w:r w:rsidRPr="00564129">
          <w:rPr>
            <w:rStyle w:val="keyword1"/>
            <w:sz w:val="18"/>
            <w:rPrChange w:id="10646" w:author="shorny" w:date="2014-06-09T18:38:00Z">
              <w:rPr>
                <w:rStyle w:val="keyword1"/>
              </w:rPr>
            </w:rPrChange>
          </w:rPr>
          <w:t>THEN</w:t>
        </w:r>
      </w:ins>
    </w:p>
    <w:p w14:paraId="2DCDA661" w14:textId="77777777" w:rsidR="00564129" w:rsidRPr="00564129" w:rsidRDefault="00564129">
      <w:pPr>
        <w:pStyle w:val="HTMLPreformatted"/>
        <w:divId w:val="1477987617"/>
        <w:rPr>
          <w:ins w:id="10647" w:author="shorny" w:date="2014-06-09T18:38:00Z"/>
          <w:sz w:val="18"/>
          <w:rPrChange w:id="10648" w:author="shorny" w:date="2014-06-09T18:38:00Z">
            <w:rPr>
              <w:ins w:id="10649" w:author="shorny" w:date="2014-06-09T18:38:00Z"/>
            </w:rPr>
          </w:rPrChange>
        </w:rPr>
      </w:pPr>
      <w:ins w:id="10650" w:author="shorny" w:date="2014-06-09T18:38:00Z">
        <w:r w:rsidRPr="00564129">
          <w:rPr>
            <w:sz w:val="18"/>
            <w:rPrChange w:id="10651" w:author="shorny" w:date="2014-06-09T18:38:00Z">
              <w:rPr/>
            </w:rPrChange>
          </w:rPr>
          <w:t xml:space="preserve">    </w:t>
        </w:r>
        <w:r w:rsidRPr="00564129">
          <w:rPr>
            <w:rStyle w:val="keyword1"/>
            <w:sz w:val="18"/>
            <w:rPrChange w:id="10652" w:author="shorny" w:date="2014-06-09T18:38:00Z">
              <w:rPr>
                <w:rStyle w:val="keyword1"/>
              </w:rPr>
            </w:rPrChange>
          </w:rPr>
          <w:t>SET</w:t>
        </w:r>
        <w:r w:rsidRPr="00564129">
          <w:rPr>
            <w:sz w:val="18"/>
            <w:rPrChange w:id="10653" w:author="shorny" w:date="2014-06-09T18:38:00Z">
              <w:rPr/>
            </w:rPrChange>
          </w:rPr>
          <w:t xml:space="preserve"> v_apptLName = </w:t>
        </w:r>
        <w:r w:rsidRPr="00564129">
          <w:rPr>
            <w:rStyle w:val="string1"/>
            <w:sz w:val="18"/>
            <w:rPrChange w:id="10654" w:author="shorny" w:date="2014-06-09T18:38:00Z">
              <w:rPr>
                <w:rStyle w:val="string1"/>
              </w:rPr>
            </w:rPrChange>
          </w:rPr>
          <w:t>' (no lastname registered)'</w:t>
        </w:r>
        <w:r w:rsidRPr="00564129">
          <w:rPr>
            <w:sz w:val="18"/>
            <w:rPrChange w:id="10655" w:author="shorny" w:date="2014-06-09T18:38:00Z">
              <w:rPr/>
            </w:rPrChange>
          </w:rPr>
          <w:t>;</w:t>
        </w:r>
      </w:ins>
    </w:p>
    <w:p w14:paraId="4574B460" w14:textId="77777777" w:rsidR="00564129" w:rsidRPr="00564129" w:rsidRDefault="00564129">
      <w:pPr>
        <w:pStyle w:val="HTMLPreformatted"/>
        <w:divId w:val="1477987617"/>
        <w:rPr>
          <w:ins w:id="10656" w:author="shorny" w:date="2014-06-09T18:38:00Z"/>
          <w:sz w:val="18"/>
          <w:rPrChange w:id="10657" w:author="shorny" w:date="2014-06-09T18:38:00Z">
            <w:rPr>
              <w:ins w:id="10658" w:author="shorny" w:date="2014-06-09T18:38:00Z"/>
            </w:rPr>
          </w:rPrChange>
        </w:rPr>
      </w:pPr>
      <w:ins w:id="10659" w:author="shorny" w:date="2014-06-09T18:38:00Z">
        <w:r w:rsidRPr="00564129">
          <w:rPr>
            <w:sz w:val="18"/>
            <w:rPrChange w:id="10660" w:author="shorny" w:date="2014-06-09T18:38:00Z">
              <w:rPr/>
            </w:rPrChange>
          </w:rPr>
          <w:t xml:space="preserve">  </w:t>
        </w:r>
        <w:r w:rsidRPr="00564129">
          <w:rPr>
            <w:rStyle w:val="keyword1"/>
            <w:sz w:val="18"/>
            <w:rPrChange w:id="10661" w:author="shorny" w:date="2014-06-09T18:38:00Z">
              <w:rPr>
                <w:rStyle w:val="keyword1"/>
              </w:rPr>
            </w:rPrChange>
          </w:rPr>
          <w:t>END</w:t>
        </w:r>
        <w:r w:rsidRPr="00564129">
          <w:rPr>
            <w:sz w:val="18"/>
            <w:rPrChange w:id="10662" w:author="shorny" w:date="2014-06-09T18:38:00Z">
              <w:rPr/>
            </w:rPrChange>
          </w:rPr>
          <w:t xml:space="preserve"> IF;</w:t>
        </w:r>
      </w:ins>
    </w:p>
    <w:p w14:paraId="29389840" w14:textId="77777777" w:rsidR="00564129" w:rsidRPr="00564129" w:rsidRDefault="00564129">
      <w:pPr>
        <w:pStyle w:val="HTMLPreformatted"/>
        <w:divId w:val="1477987617"/>
        <w:rPr>
          <w:ins w:id="10663" w:author="shorny" w:date="2014-06-09T18:38:00Z"/>
          <w:sz w:val="18"/>
          <w:rPrChange w:id="10664" w:author="shorny" w:date="2014-06-09T18:38:00Z">
            <w:rPr>
              <w:ins w:id="10665" w:author="shorny" w:date="2014-06-09T18:38:00Z"/>
            </w:rPr>
          </w:rPrChange>
        </w:rPr>
      </w:pPr>
      <w:ins w:id="10666" w:author="shorny" w:date="2014-06-09T18:38:00Z">
        <w:r w:rsidRPr="00564129">
          <w:rPr>
            <w:sz w:val="18"/>
            <w:rPrChange w:id="10667" w:author="shorny" w:date="2014-06-09T18:38:00Z">
              <w:rPr/>
            </w:rPrChange>
          </w:rPr>
          <w:t xml:space="preserve">  IF v_apptEmail </w:t>
        </w:r>
        <w:r w:rsidRPr="00564129">
          <w:rPr>
            <w:rStyle w:val="keyword1"/>
            <w:sz w:val="18"/>
            <w:rPrChange w:id="10668" w:author="shorny" w:date="2014-06-09T18:38:00Z">
              <w:rPr>
                <w:rStyle w:val="keyword1"/>
              </w:rPr>
            </w:rPrChange>
          </w:rPr>
          <w:t>IS</w:t>
        </w:r>
        <w:r w:rsidRPr="00564129">
          <w:rPr>
            <w:sz w:val="18"/>
            <w:rPrChange w:id="10669" w:author="shorny" w:date="2014-06-09T18:38:00Z">
              <w:rPr/>
            </w:rPrChange>
          </w:rPr>
          <w:t xml:space="preserve"> </w:t>
        </w:r>
        <w:r w:rsidRPr="00564129">
          <w:rPr>
            <w:rStyle w:val="keyword1"/>
            <w:sz w:val="18"/>
            <w:rPrChange w:id="10670" w:author="shorny" w:date="2014-06-09T18:38:00Z">
              <w:rPr>
                <w:rStyle w:val="keyword1"/>
              </w:rPr>
            </w:rPrChange>
          </w:rPr>
          <w:t>NULL</w:t>
        </w:r>
        <w:r w:rsidRPr="00564129">
          <w:rPr>
            <w:sz w:val="18"/>
            <w:rPrChange w:id="10671" w:author="shorny" w:date="2014-06-09T18:38:00Z">
              <w:rPr/>
            </w:rPrChange>
          </w:rPr>
          <w:t xml:space="preserve"> </w:t>
        </w:r>
        <w:r w:rsidRPr="00564129">
          <w:rPr>
            <w:rStyle w:val="keyword1"/>
            <w:sz w:val="18"/>
            <w:rPrChange w:id="10672" w:author="shorny" w:date="2014-06-09T18:38:00Z">
              <w:rPr>
                <w:rStyle w:val="keyword1"/>
              </w:rPr>
            </w:rPrChange>
          </w:rPr>
          <w:t>THEN</w:t>
        </w:r>
      </w:ins>
    </w:p>
    <w:p w14:paraId="7B358CC3" w14:textId="77777777" w:rsidR="00564129" w:rsidRPr="00564129" w:rsidRDefault="00564129">
      <w:pPr>
        <w:pStyle w:val="HTMLPreformatted"/>
        <w:divId w:val="1477987617"/>
        <w:rPr>
          <w:ins w:id="10673" w:author="shorny" w:date="2014-06-09T18:38:00Z"/>
          <w:sz w:val="18"/>
          <w:rPrChange w:id="10674" w:author="shorny" w:date="2014-06-09T18:38:00Z">
            <w:rPr>
              <w:ins w:id="10675" w:author="shorny" w:date="2014-06-09T18:38:00Z"/>
            </w:rPr>
          </w:rPrChange>
        </w:rPr>
      </w:pPr>
      <w:ins w:id="10676" w:author="shorny" w:date="2014-06-09T18:38:00Z">
        <w:r w:rsidRPr="00564129">
          <w:rPr>
            <w:sz w:val="18"/>
            <w:rPrChange w:id="10677" w:author="shorny" w:date="2014-06-09T18:38:00Z">
              <w:rPr/>
            </w:rPrChange>
          </w:rPr>
          <w:t xml:space="preserve">    </w:t>
        </w:r>
        <w:r w:rsidRPr="00564129">
          <w:rPr>
            <w:rStyle w:val="keyword1"/>
            <w:sz w:val="18"/>
            <w:rPrChange w:id="10678" w:author="shorny" w:date="2014-06-09T18:38:00Z">
              <w:rPr>
                <w:rStyle w:val="keyword1"/>
              </w:rPr>
            </w:rPrChange>
          </w:rPr>
          <w:t>SET</w:t>
        </w:r>
        <w:r w:rsidRPr="00564129">
          <w:rPr>
            <w:sz w:val="18"/>
            <w:rPrChange w:id="10679" w:author="shorny" w:date="2014-06-09T18:38:00Z">
              <w:rPr/>
            </w:rPrChange>
          </w:rPr>
          <w:t xml:space="preserve"> v_apptEmail = </w:t>
        </w:r>
        <w:r w:rsidRPr="00564129">
          <w:rPr>
            <w:rStyle w:val="string1"/>
            <w:sz w:val="18"/>
            <w:rPrChange w:id="10680" w:author="shorny" w:date="2014-06-09T18:38:00Z">
              <w:rPr>
                <w:rStyle w:val="string1"/>
              </w:rPr>
            </w:rPrChange>
          </w:rPr>
          <w:t>' (no email registered)'</w:t>
        </w:r>
        <w:r w:rsidRPr="00564129">
          <w:rPr>
            <w:sz w:val="18"/>
            <w:rPrChange w:id="10681" w:author="shorny" w:date="2014-06-09T18:38:00Z">
              <w:rPr/>
            </w:rPrChange>
          </w:rPr>
          <w:t>;</w:t>
        </w:r>
      </w:ins>
    </w:p>
    <w:p w14:paraId="506619E9" w14:textId="77777777" w:rsidR="00564129" w:rsidRPr="00564129" w:rsidRDefault="00564129">
      <w:pPr>
        <w:pStyle w:val="HTMLPreformatted"/>
        <w:divId w:val="1477987617"/>
        <w:rPr>
          <w:ins w:id="10682" w:author="shorny" w:date="2014-06-09T18:38:00Z"/>
          <w:sz w:val="18"/>
          <w:rPrChange w:id="10683" w:author="shorny" w:date="2014-06-09T18:38:00Z">
            <w:rPr>
              <w:ins w:id="10684" w:author="shorny" w:date="2014-06-09T18:38:00Z"/>
            </w:rPr>
          </w:rPrChange>
        </w:rPr>
      </w:pPr>
      <w:ins w:id="10685" w:author="shorny" w:date="2014-06-09T18:38:00Z">
        <w:r w:rsidRPr="00564129">
          <w:rPr>
            <w:sz w:val="18"/>
            <w:rPrChange w:id="10686" w:author="shorny" w:date="2014-06-09T18:38:00Z">
              <w:rPr/>
            </w:rPrChange>
          </w:rPr>
          <w:lastRenderedPageBreak/>
          <w:t xml:space="preserve">  </w:t>
        </w:r>
        <w:r w:rsidRPr="00564129">
          <w:rPr>
            <w:rStyle w:val="keyword1"/>
            <w:sz w:val="18"/>
            <w:rPrChange w:id="10687" w:author="shorny" w:date="2014-06-09T18:38:00Z">
              <w:rPr>
                <w:rStyle w:val="keyword1"/>
              </w:rPr>
            </w:rPrChange>
          </w:rPr>
          <w:t>END</w:t>
        </w:r>
        <w:r w:rsidRPr="00564129">
          <w:rPr>
            <w:sz w:val="18"/>
            <w:rPrChange w:id="10688" w:author="shorny" w:date="2014-06-09T18:38:00Z">
              <w:rPr/>
            </w:rPrChange>
          </w:rPr>
          <w:t xml:space="preserve"> IF;</w:t>
        </w:r>
      </w:ins>
    </w:p>
    <w:p w14:paraId="77FCF042" w14:textId="77777777" w:rsidR="00564129" w:rsidRPr="00564129" w:rsidRDefault="00564129">
      <w:pPr>
        <w:pStyle w:val="HTMLPreformatted"/>
        <w:divId w:val="1477987617"/>
        <w:rPr>
          <w:ins w:id="10689" w:author="shorny" w:date="2014-06-09T18:38:00Z"/>
          <w:sz w:val="18"/>
          <w:rPrChange w:id="10690" w:author="shorny" w:date="2014-06-09T18:38:00Z">
            <w:rPr>
              <w:ins w:id="10691" w:author="shorny" w:date="2014-06-09T18:38:00Z"/>
            </w:rPr>
          </w:rPrChange>
        </w:rPr>
      </w:pPr>
    </w:p>
    <w:p w14:paraId="3D9A1467" w14:textId="77777777" w:rsidR="00564129" w:rsidRPr="00564129" w:rsidRDefault="00564129">
      <w:pPr>
        <w:pStyle w:val="HTMLPreformatted"/>
        <w:divId w:val="1477987617"/>
        <w:rPr>
          <w:ins w:id="10692" w:author="shorny" w:date="2014-06-09T18:38:00Z"/>
          <w:sz w:val="18"/>
          <w:rPrChange w:id="10693" w:author="shorny" w:date="2014-06-09T18:38:00Z">
            <w:rPr>
              <w:ins w:id="10694" w:author="shorny" w:date="2014-06-09T18:38:00Z"/>
            </w:rPr>
          </w:rPrChange>
        </w:rPr>
      </w:pPr>
      <w:ins w:id="10695" w:author="shorny" w:date="2014-06-09T18:38:00Z">
        <w:r w:rsidRPr="00564129">
          <w:rPr>
            <w:sz w:val="18"/>
            <w:rPrChange w:id="10696" w:author="shorny" w:date="2014-06-09T18:38:00Z">
              <w:rPr/>
            </w:rPrChange>
          </w:rPr>
          <w:t xml:space="preserve">  </w:t>
        </w:r>
        <w:r w:rsidRPr="00564129">
          <w:rPr>
            <w:rStyle w:val="keyword1"/>
            <w:sz w:val="18"/>
            <w:rPrChange w:id="10697" w:author="shorny" w:date="2014-06-09T18:38:00Z">
              <w:rPr>
                <w:rStyle w:val="keyword1"/>
              </w:rPr>
            </w:rPrChange>
          </w:rPr>
          <w:t>SELECT</w:t>
        </w:r>
        <w:r w:rsidRPr="00564129">
          <w:rPr>
            <w:sz w:val="18"/>
            <w:rPrChange w:id="10698" w:author="shorny" w:date="2014-06-09T18:38:00Z">
              <w:rPr/>
            </w:rPrChange>
          </w:rPr>
          <w:t xml:space="preserve"> FName, LName</w:t>
        </w:r>
      </w:ins>
    </w:p>
    <w:p w14:paraId="5B0D99FE" w14:textId="77777777" w:rsidR="00564129" w:rsidRPr="00564129" w:rsidRDefault="00564129">
      <w:pPr>
        <w:pStyle w:val="HTMLPreformatted"/>
        <w:divId w:val="1477987617"/>
        <w:rPr>
          <w:ins w:id="10699" w:author="shorny" w:date="2014-06-09T18:38:00Z"/>
          <w:sz w:val="18"/>
          <w:rPrChange w:id="10700" w:author="shorny" w:date="2014-06-09T18:38:00Z">
            <w:rPr>
              <w:ins w:id="10701" w:author="shorny" w:date="2014-06-09T18:38:00Z"/>
            </w:rPr>
          </w:rPrChange>
        </w:rPr>
      </w:pPr>
      <w:ins w:id="10702" w:author="shorny" w:date="2014-06-09T18:38:00Z">
        <w:r w:rsidRPr="00564129">
          <w:rPr>
            <w:sz w:val="18"/>
            <w:rPrChange w:id="10703" w:author="shorny" w:date="2014-06-09T18:38:00Z">
              <w:rPr/>
            </w:rPrChange>
          </w:rPr>
          <w:t xml:space="preserve">  </w:t>
        </w:r>
        <w:r w:rsidRPr="00564129">
          <w:rPr>
            <w:rStyle w:val="keyword1"/>
            <w:sz w:val="18"/>
            <w:rPrChange w:id="10704" w:author="shorny" w:date="2014-06-09T18:38:00Z">
              <w:rPr>
                <w:rStyle w:val="keyword1"/>
              </w:rPr>
            </w:rPrChange>
          </w:rPr>
          <w:t>FROM</w:t>
        </w:r>
        <w:r w:rsidRPr="00564129">
          <w:rPr>
            <w:sz w:val="18"/>
            <w:rPrChange w:id="10705" w:author="shorny" w:date="2014-06-09T18:38:00Z">
              <w:rPr/>
            </w:rPrChange>
          </w:rPr>
          <w:t xml:space="preserve"> `University Staff Member` </w:t>
        </w:r>
        <w:r w:rsidRPr="00564129">
          <w:rPr>
            <w:rStyle w:val="keyword1"/>
            <w:sz w:val="18"/>
            <w:rPrChange w:id="10706" w:author="shorny" w:date="2014-06-09T18:38:00Z">
              <w:rPr>
                <w:rStyle w:val="keyword1"/>
              </w:rPr>
            </w:rPrChange>
          </w:rPr>
          <w:t>AS</w:t>
        </w:r>
        <w:r w:rsidRPr="00564129">
          <w:rPr>
            <w:sz w:val="18"/>
            <w:rPrChange w:id="10707" w:author="shorny" w:date="2014-06-09T18:38:00Z">
              <w:rPr/>
            </w:rPrChange>
          </w:rPr>
          <w:t xml:space="preserve"> USM</w:t>
        </w:r>
      </w:ins>
    </w:p>
    <w:p w14:paraId="33D998AA" w14:textId="77777777" w:rsidR="00564129" w:rsidRPr="00564129" w:rsidRDefault="00564129">
      <w:pPr>
        <w:pStyle w:val="HTMLPreformatted"/>
        <w:divId w:val="1477987617"/>
        <w:rPr>
          <w:ins w:id="10708" w:author="shorny" w:date="2014-06-09T18:38:00Z"/>
          <w:sz w:val="18"/>
          <w:rPrChange w:id="10709" w:author="shorny" w:date="2014-06-09T18:38:00Z">
            <w:rPr>
              <w:ins w:id="10710" w:author="shorny" w:date="2014-06-09T18:38:00Z"/>
            </w:rPr>
          </w:rPrChange>
        </w:rPr>
      </w:pPr>
      <w:ins w:id="10711" w:author="shorny" w:date="2014-06-09T18:38:00Z">
        <w:r w:rsidRPr="00564129">
          <w:rPr>
            <w:sz w:val="18"/>
            <w:rPrChange w:id="10712" w:author="shorny" w:date="2014-06-09T18:38:00Z">
              <w:rPr/>
            </w:rPrChange>
          </w:rPr>
          <w:t xml:space="preserve">  </w:t>
        </w:r>
        <w:r w:rsidRPr="00564129">
          <w:rPr>
            <w:rStyle w:val="keyword1"/>
            <w:sz w:val="18"/>
            <w:rPrChange w:id="10713" w:author="shorny" w:date="2014-06-09T18:38:00Z">
              <w:rPr>
                <w:rStyle w:val="keyword1"/>
              </w:rPr>
            </w:rPrChange>
          </w:rPr>
          <w:t>WHERE</w:t>
        </w:r>
        <w:r w:rsidRPr="00564129">
          <w:rPr>
            <w:sz w:val="18"/>
            <w:rPrChange w:id="10714" w:author="shorny" w:date="2014-06-09T18:38:00Z">
              <w:rPr/>
            </w:rPrChange>
          </w:rPr>
          <w:t xml:space="preserve"> USM.StaffID = CURRENT_RHD_USER()</w:t>
        </w:r>
      </w:ins>
    </w:p>
    <w:p w14:paraId="3DC2811B" w14:textId="77777777" w:rsidR="00564129" w:rsidRPr="00564129" w:rsidRDefault="00564129">
      <w:pPr>
        <w:pStyle w:val="HTMLPreformatted"/>
        <w:divId w:val="1477987617"/>
        <w:rPr>
          <w:ins w:id="10715" w:author="shorny" w:date="2014-06-09T18:38:00Z"/>
          <w:sz w:val="18"/>
          <w:rPrChange w:id="10716" w:author="shorny" w:date="2014-06-09T18:38:00Z">
            <w:rPr>
              <w:ins w:id="10717" w:author="shorny" w:date="2014-06-09T18:38:00Z"/>
            </w:rPr>
          </w:rPrChange>
        </w:rPr>
      </w:pPr>
      <w:ins w:id="10718" w:author="shorny" w:date="2014-06-09T18:38:00Z">
        <w:r w:rsidRPr="00564129">
          <w:rPr>
            <w:sz w:val="18"/>
            <w:rPrChange w:id="10719" w:author="shorny" w:date="2014-06-09T18:38:00Z">
              <w:rPr/>
            </w:rPrChange>
          </w:rPr>
          <w:t xml:space="preserve">  </w:t>
        </w:r>
        <w:r w:rsidRPr="00564129">
          <w:rPr>
            <w:rStyle w:val="keyword1"/>
            <w:sz w:val="18"/>
            <w:rPrChange w:id="10720" w:author="shorny" w:date="2014-06-09T18:38:00Z">
              <w:rPr>
                <w:rStyle w:val="keyword1"/>
              </w:rPr>
            </w:rPrChange>
          </w:rPr>
          <w:t>INTO</w:t>
        </w:r>
        <w:r w:rsidRPr="00564129">
          <w:rPr>
            <w:sz w:val="18"/>
            <w:rPrChange w:id="10721" w:author="shorny" w:date="2014-06-09T18:38:00Z">
              <w:rPr/>
            </w:rPrChange>
          </w:rPr>
          <w:t xml:space="preserve"> v_agentFName, v_agentLName;</w:t>
        </w:r>
      </w:ins>
    </w:p>
    <w:p w14:paraId="69DFD05B" w14:textId="77777777" w:rsidR="00564129" w:rsidRPr="00564129" w:rsidRDefault="00564129">
      <w:pPr>
        <w:pStyle w:val="HTMLPreformatted"/>
        <w:divId w:val="1477987617"/>
        <w:rPr>
          <w:ins w:id="10722" w:author="shorny" w:date="2014-06-09T18:38:00Z"/>
          <w:sz w:val="18"/>
          <w:rPrChange w:id="10723" w:author="shorny" w:date="2014-06-09T18:38:00Z">
            <w:rPr>
              <w:ins w:id="10724" w:author="shorny" w:date="2014-06-09T18:38:00Z"/>
            </w:rPr>
          </w:rPrChange>
        </w:rPr>
      </w:pPr>
    </w:p>
    <w:p w14:paraId="4A49344F" w14:textId="77777777" w:rsidR="00564129" w:rsidRPr="00564129" w:rsidRDefault="00564129">
      <w:pPr>
        <w:pStyle w:val="HTMLPreformatted"/>
        <w:divId w:val="1477987617"/>
        <w:rPr>
          <w:ins w:id="10725" w:author="shorny" w:date="2014-06-09T18:38:00Z"/>
          <w:sz w:val="18"/>
          <w:rPrChange w:id="10726" w:author="shorny" w:date="2014-06-09T18:38:00Z">
            <w:rPr>
              <w:ins w:id="10727" w:author="shorny" w:date="2014-06-09T18:38:00Z"/>
            </w:rPr>
          </w:rPrChange>
        </w:rPr>
      </w:pPr>
      <w:ins w:id="10728" w:author="shorny" w:date="2014-06-09T18:38:00Z">
        <w:r w:rsidRPr="00564129">
          <w:rPr>
            <w:sz w:val="18"/>
            <w:rPrChange w:id="10729" w:author="shorny" w:date="2014-06-09T18:38:00Z">
              <w:rPr/>
            </w:rPrChange>
          </w:rPr>
          <w:t xml:space="preserve">  </w:t>
        </w:r>
        <w:r w:rsidRPr="00564129">
          <w:rPr>
            <w:rStyle w:val="keyword1"/>
            <w:sz w:val="18"/>
            <w:rPrChange w:id="10730" w:author="shorny" w:date="2014-06-09T18:38:00Z">
              <w:rPr>
                <w:rStyle w:val="keyword1"/>
              </w:rPr>
            </w:rPrChange>
          </w:rPr>
          <w:t>SELECT</w:t>
        </w:r>
        <w:r w:rsidRPr="00564129">
          <w:rPr>
            <w:sz w:val="18"/>
            <w:rPrChange w:id="10731" w:author="shorny" w:date="2014-06-09T18:38:00Z">
              <w:rPr/>
            </w:rPrChange>
          </w:rPr>
          <w:t xml:space="preserve"> DecisionTypeID</w:t>
        </w:r>
      </w:ins>
    </w:p>
    <w:p w14:paraId="7568A133" w14:textId="77777777" w:rsidR="00564129" w:rsidRPr="00564129" w:rsidRDefault="00564129">
      <w:pPr>
        <w:pStyle w:val="HTMLPreformatted"/>
        <w:divId w:val="1477987617"/>
        <w:rPr>
          <w:ins w:id="10732" w:author="shorny" w:date="2014-06-09T18:38:00Z"/>
          <w:sz w:val="18"/>
          <w:rPrChange w:id="10733" w:author="shorny" w:date="2014-06-09T18:38:00Z">
            <w:rPr>
              <w:ins w:id="10734" w:author="shorny" w:date="2014-06-09T18:38:00Z"/>
            </w:rPr>
          </w:rPrChange>
        </w:rPr>
      </w:pPr>
      <w:ins w:id="10735" w:author="shorny" w:date="2014-06-09T18:38:00Z">
        <w:r w:rsidRPr="00564129">
          <w:rPr>
            <w:sz w:val="18"/>
            <w:rPrChange w:id="10736" w:author="shorny" w:date="2014-06-09T18:38:00Z">
              <w:rPr/>
            </w:rPrChange>
          </w:rPr>
          <w:t xml:space="preserve">  </w:t>
        </w:r>
        <w:r w:rsidRPr="00564129">
          <w:rPr>
            <w:rStyle w:val="keyword1"/>
            <w:sz w:val="18"/>
            <w:rPrChange w:id="10737" w:author="shorny" w:date="2014-06-09T18:38:00Z">
              <w:rPr>
                <w:rStyle w:val="keyword1"/>
              </w:rPr>
            </w:rPrChange>
          </w:rPr>
          <w:t>FROM</w:t>
        </w:r>
        <w:r w:rsidRPr="00564129">
          <w:rPr>
            <w:sz w:val="18"/>
            <w:rPrChange w:id="10738" w:author="shorny" w:date="2014-06-09T18:38:00Z">
              <w:rPr/>
            </w:rPrChange>
          </w:rPr>
          <w:t xml:space="preserve"> `Decision </w:t>
        </w:r>
        <w:r w:rsidRPr="00564129">
          <w:rPr>
            <w:rStyle w:val="keyword1"/>
            <w:sz w:val="18"/>
            <w:rPrChange w:id="10739" w:author="shorny" w:date="2014-06-09T18:38:00Z">
              <w:rPr>
                <w:rStyle w:val="keyword1"/>
              </w:rPr>
            </w:rPrChange>
          </w:rPr>
          <w:t>Type</w:t>
        </w:r>
        <w:r w:rsidRPr="00564129">
          <w:rPr>
            <w:sz w:val="18"/>
            <w:rPrChange w:id="10740" w:author="shorny" w:date="2014-06-09T18:38:00Z">
              <w:rPr/>
            </w:rPrChange>
          </w:rPr>
          <w:t xml:space="preserve">` </w:t>
        </w:r>
        <w:r w:rsidRPr="00564129">
          <w:rPr>
            <w:rStyle w:val="keyword1"/>
            <w:sz w:val="18"/>
            <w:rPrChange w:id="10741" w:author="shorny" w:date="2014-06-09T18:38:00Z">
              <w:rPr>
                <w:rStyle w:val="keyword1"/>
              </w:rPr>
            </w:rPrChange>
          </w:rPr>
          <w:t>AS</w:t>
        </w:r>
        <w:r w:rsidRPr="00564129">
          <w:rPr>
            <w:sz w:val="18"/>
            <w:rPrChange w:id="10742" w:author="shorny" w:date="2014-06-09T18:38:00Z">
              <w:rPr/>
            </w:rPrChange>
          </w:rPr>
          <w:t xml:space="preserve"> DT</w:t>
        </w:r>
      </w:ins>
    </w:p>
    <w:p w14:paraId="49FD0DF3" w14:textId="77777777" w:rsidR="00564129" w:rsidRPr="00564129" w:rsidRDefault="00564129">
      <w:pPr>
        <w:pStyle w:val="HTMLPreformatted"/>
        <w:divId w:val="1477987617"/>
        <w:rPr>
          <w:ins w:id="10743" w:author="shorny" w:date="2014-06-09T18:38:00Z"/>
          <w:sz w:val="18"/>
          <w:rPrChange w:id="10744" w:author="shorny" w:date="2014-06-09T18:38:00Z">
            <w:rPr>
              <w:ins w:id="10745" w:author="shorny" w:date="2014-06-09T18:38:00Z"/>
            </w:rPr>
          </w:rPrChange>
        </w:rPr>
      </w:pPr>
      <w:ins w:id="10746" w:author="shorny" w:date="2014-06-09T18:38:00Z">
        <w:r w:rsidRPr="00564129">
          <w:rPr>
            <w:sz w:val="18"/>
            <w:rPrChange w:id="10747" w:author="shorny" w:date="2014-06-09T18:38:00Z">
              <w:rPr/>
            </w:rPrChange>
          </w:rPr>
          <w:t xml:space="preserve">  </w:t>
        </w:r>
        <w:r w:rsidRPr="00564129">
          <w:rPr>
            <w:rStyle w:val="keyword1"/>
            <w:sz w:val="18"/>
            <w:rPrChange w:id="10748" w:author="shorny" w:date="2014-06-09T18:38:00Z">
              <w:rPr>
                <w:rStyle w:val="keyword1"/>
              </w:rPr>
            </w:rPrChange>
          </w:rPr>
          <w:t>WHERE</w:t>
        </w:r>
        <w:r w:rsidRPr="00564129">
          <w:rPr>
            <w:sz w:val="18"/>
            <w:rPrChange w:id="10749" w:author="shorny" w:date="2014-06-09T18:38:00Z">
              <w:rPr/>
            </w:rPrChange>
          </w:rPr>
          <w:t xml:space="preserve"> DT.</w:t>
        </w:r>
        <w:r w:rsidRPr="00564129">
          <w:rPr>
            <w:rStyle w:val="keyword1"/>
            <w:sz w:val="18"/>
            <w:rPrChange w:id="10750" w:author="shorny" w:date="2014-06-09T18:38:00Z">
              <w:rPr>
                <w:rStyle w:val="keyword1"/>
              </w:rPr>
            </w:rPrChange>
          </w:rPr>
          <w:t>type</w:t>
        </w:r>
        <w:r w:rsidRPr="00564129">
          <w:rPr>
            <w:sz w:val="18"/>
            <w:rPrChange w:id="10751" w:author="shorny" w:date="2014-06-09T18:38:00Z">
              <w:rPr/>
            </w:rPrChange>
          </w:rPr>
          <w:t xml:space="preserve"> </w:t>
        </w:r>
        <w:r w:rsidRPr="00564129">
          <w:rPr>
            <w:rStyle w:val="keyword1"/>
            <w:sz w:val="18"/>
            <w:rPrChange w:id="10752" w:author="shorny" w:date="2014-06-09T18:38:00Z">
              <w:rPr>
                <w:rStyle w:val="keyword1"/>
              </w:rPr>
            </w:rPrChange>
          </w:rPr>
          <w:t>LIKE</w:t>
        </w:r>
        <w:r w:rsidRPr="00564129">
          <w:rPr>
            <w:sz w:val="18"/>
            <w:rPrChange w:id="10753" w:author="shorny" w:date="2014-06-09T18:38:00Z">
              <w:rPr/>
            </w:rPrChange>
          </w:rPr>
          <w:t xml:space="preserve"> </w:t>
        </w:r>
        <w:r w:rsidRPr="00564129">
          <w:rPr>
            <w:rStyle w:val="string1"/>
            <w:sz w:val="18"/>
            <w:rPrChange w:id="10754" w:author="shorny" w:date="2014-06-09T18:38:00Z">
              <w:rPr>
                <w:rStyle w:val="string1"/>
              </w:rPr>
            </w:rPrChange>
          </w:rPr>
          <w:t>'change.supervisor.addition'</w:t>
        </w:r>
      </w:ins>
    </w:p>
    <w:p w14:paraId="0C0CF6D3" w14:textId="77777777" w:rsidR="00564129" w:rsidRPr="00564129" w:rsidRDefault="00564129">
      <w:pPr>
        <w:pStyle w:val="HTMLPreformatted"/>
        <w:divId w:val="1477987617"/>
        <w:rPr>
          <w:ins w:id="10755" w:author="shorny" w:date="2014-06-09T18:38:00Z"/>
          <w:sz w:val="18"/>
          <w:rPrChange w:id="10756" w:author="shorny" w:date="2014-06-09T18:38:00Z">
            <w:rPr>
              <w:ins w:id="10757" w:author="shorny" w:date="2014-06-09T18:38:00Z"/>
            </w:rPr>
          </w:rPrChange>
        </w:rPr>
      </w:pPr>
      <w:ins w:id="10758" w:author="shorny" w:date="2014-06-09T18:38:00Z">
        <w:r w:rsidRPr="00564129">
          <w:rPr>
            <w:sz w:val="18"/>
            <w:rPrChange w:id="10759" w:author="shorny" w:date="2014-06-09T18:38:00Z">
              <w:rPr/>
            </w:rPrChange>
          </w:rPr>
          <w:t xml:space="preserve">  </w:t>
        </w:r>
        <w:r w:rsidRPr="00564129">
          <w:rPr>
            <w:rStyle w:val="keyword1"/>
            <w:sz w:val="18"/>
            <w:rPrChange w:id="10760" w:author="shorny" w:date="2014-06-09T18:38:00Z">
              <w:rPr>
                <w:rStyle w:val="keyword1"/>
              </w:rPr>
            </w:rPrChange>
          </w:rPr>
          <w:t>INTO</w:t>
        </w:r>
        <w:r w:rsidRPr="00564129">
          <w:rPr>
            <w:sz w:val="18"/>
            <w:rPrChange w:id="10761" w:author="shorny" w:date="2014-06-09T18:38:00Z">
              <w:rPr/>
            </w:rPrChange>
          </w:rPr>
          <w:t xml:space="preserve"> v_decisionTypeID;</w:t>
        </w:r>
      </w:ins>
    </w:p>
    <w:p w14:paraId="6865C46E" w14:textId="77777777" w:rsidR="00564129" w:rsidRPr="00564129" w:rsidRDefault="00564129">
      <w:pPr>
        <w:pStyle w:val="HTMLPreformatted"/>
        <w:divId w:val="1477987617"/>
        <w:rPr>
          <w:ins w:id="10762" w:author="shorny" w:date="2014-06-09T18:38:00Z"/>
          <w:sz w:val="18"/>
          <w:rPrChange w:id="10763" w:author="shorny" w:date="2014-06-09T18:38:00Z">
            <w:rPr>
              <w:ins w:id="10764" w:author="shorny" w:date="2014-06-09T18:38:00Z"/>
            </w:rPr>
          </w:rPrChange>
        </w:rPr>
      </w:pPr>
    </w:p>
    <w:p w14:paraId="232DB09D" w14:textId="77777777" w:rsidR="00564129" w:rsidRPr="00564129" w:rsidRDefault="00564129">
      <w:pPr>
        <w:pStyle w:val="HTMLPreformatted"/>
        <w:divId w:val="1477987617"/>
        <w:rPr>
          <w:ins w:id="10765" w:author="shorny" w:date="2014-06-09T18:38:00Z"/>
          <w:sz w:val="18"/>
          <w:rPrChange w:id="10766" w:author="shorny" w:date="2014-06-09T18:38:00Z">
            <w:rPr>
              <w:ins w:id="10767" w:author="shorny" w:date="2014-06-09T18:38:00Z"/>
            </w:rPr>
          </w:rPrChange>
        </w:rPr>
      </w:pPr>
      <w:ins w:id="10768" w:author="shorny" w:date="2014-06-09T18:38:00Z">
        <w:r w:rsidRPr="00564129">
          <w:rPr>
            <w:sz w:val="18"/>
            <w:rPrChange w:id="10769" w:author="shorny" w:date="2014-06-09T18:38:00Z">
              <w:rPr/>
            </w:rPrChange>
          </w:rPr>
          <w:t xml:space="preserve">  IF </w:t>
        </w:r>
        <w:r w:rsidRPr="00564129">
          <w:rPr>
            <w:rStyle w:val="keyword1"/>
            <w:sz w:val="18"/>
            <w:rPrChange w:id="10770" w:author="shorny" w:date="2014-06-09T18:38:00Z">
              <w:rPr>
                <w:rStyle w:val="keyword1"/>
              </w:rPr>
            </w:rPrChange>
          </w:rPr>
          <w:t>NEW</w:t>
        </w:r>
        <w:r w:rsidRPr="00564129">
          <w:rPr>
            <w:sz w:val="18"/>
            <w:rPrChange w:id="10771" w:author="shorny" w:date="2014-06-09T18:38:00Z">
              <w:rPr/>
            </w:rPrChange>
          </w:rPr>
          <w:t xml:space="preserve">.PrimarySupervisor = 1 </w:t>
        </w:r>
        <w:r w:rsidRPr="00564129">
          <w:rPr>
            <w:rStyle w:val="keyword1"/>
            <w:sz w:val="18"/>
            <w:rPrChange w:id="10772" w:author="shorny" w:date="2014-06-09T18:38:00Z">
              <w:rPr>
                <w:rStyle w:val="keyword1"/>
              </w:rPr>
            </w:rPrChange>
          </w:rPr>
          <w:t>THEN</w:t>
        </w:r>
      </w:ins>
    </w:p>
    <w:p w14:paraId="2ADD4C28" w14:textId="77777777" w:rsidR="00564129" w:rsidRPr="00564129" w:rsidRDefault="00564129">
      <w:pPr>
        <w:pStyle w:val="HTMLPreformatted"/>
        <w:divId w:val="1477987617"/>
        <w:rPr>
          <w:ins w:id="10773" w:author="shorny" w:date="2014-06-09T18:38:00Z"/>
          <w:sz w:val="18"/>
          <w:rPrChange w:id="10774" w:author="shorny" w:date="2014-06-09T18:38:00Z">
            <w:rPr>
              <w:ins w:id="10775" w:author="shorny" w:date="2014-06-09T18:38:00Z"/>
            </w:rPr>
          </w:rPrChange>
        </w:rPr>
      </w:pPr>
      <w:ins w:id="10776" w:author="shorny" w:date="2014-06-09T18:38:00Z">
        <w:r w:rsidRPr="00564129">
          <w:rPr>
            <w:sz w:val="18"/>
            <w:rPrChange w:id="10777" w:author="shorny" w:date="2014-06-09T18:38:00Z">
              <w:rPr/>
            </w:rPrChange>
          </w:rPr>
          <w:t xml:space="preserve">    </w:t>
        </w:r>
        <w:r w:rsidRPr="00564129">
          <w:rPr>
            <w:rStyle w:val="keyword1"/>
            <w:sz w:val="18"/>
            <w:rPrChange w:id="10778" w:author="shorny" w:date="2014-06-09T18:38:00Z">
              <w:rPr>
                <w:rStyle w:val="keyword1"/>
              </w:rPr>
            </w:rPrChange>
          </w:rPr>
          <w:t>SET</w:t>
        </w:r>
        <w:r w:rsidRPr="00564129">
          <w:rPr>
            <w:sz w:val="18"/>
            <w:rPrChange w:id="10779" w:author="shorny" w:date="2014-06-09T18:38:00Z">
              <w:rPr/>
            </w:rPrChange>
          </w:rPr>
          <w:t xml:space="preserve"> v_supervisionRole = </w:t>
        </w:r>
        <w:r w:rsidRPr="00564129">
          <w:rPr>
            <w:rStyle w:val="string1"/>
            <w:sz w:val="18"/>
            <w:rPrChange w:id="10780" w:author="shorny" w:date="2014-06-09T18:38:00Z">
              <w:rPr>
                <w:rStyle w:val="string1"/>
              </w:rPr>
            </w:rPrChange>
          </w:rPr>
          <w:t>'the primary'</w:t>
        </w:r>
        <w:r w:rsidRPr="00564129">
          <w:rPr>
            <w:sz w:val="18"/>
            <w:rPrChange w:id="10781" w:author="shorny" w:date="2014-06-09T18:38:00Z">
              <w:rPr/>
            </w:rPrChange>
          </w:rPr>
          <w:t>;</w:t>
        </w:r>
      </w:ins>
    </w:p>
    <w:p w14:paraId="06BF5B33" w14:textId="77777777" w:rsidR="00564129" w:rsidRPr="00564129" w:rsidRDefault="00564129">
      <w:pPr>
        <w:pStyle w:val="HTMLPreformatted"/>
        <w:divId w:val="1477987617"/>
        <w:rPr>
          <w:ins w:id="10782" w:author="shorny" w:date="2014-06-09T18:38:00Z"/>
          <w:sz w:val="18"/>
          <w:rPrChange w:id="10783" w:author="shorny" w:date="2014-06-09T18:38:00Z">
            <w:rPr>
              <w:ins w:id="10784" w:author="shorny" w:date="2014-06-09T18:38:00Z"/>
            </w:rPr>
          </w:rPrChange>
        </w:rPr>
      </w:pPr>
      <w:ins w:id="10785" w:author="shorny" w:date="2014-06-09T18:38:00Z">
        <w:r w:rsidRPr="00564129">
          <w:rPr>
            <w:sz w:val="18"/>
            <w:rPrChange w:id="10786" w:author="shorny" w:date="2014-06-09T18:38:00Z">
              <w:rPr/>
            </w:rPrChange>
          </w:rPr>
          <w:t xml:space="preserve">  </w:t>
        </w:r>
        <w:r w:rsidRPr="00564129">
          <w:rPr>
            <w:rStyle w:val="keyword1"/>
            <w:sz w:val="18"/>
            <w:rPrChange w:id="10787" w:author="shorny" w:date="2014-06-09T18:38:00Z">
              <w:rPr>
                <w:rStyle w:val="keyword1"/>
              </w:rPr>
            </w:rPrChange>
          </w:rPr>
          <w:t>END</w:t>
        </w:r>
        <w:r w:rsidRPr="00564129">
          <w:rPr>
            <w:sz w:val="18"/>
            <w:rPrChange w:id="10788" w:author="shorny" w:date="2014-06-09T18:38:00Z">
              <w:rPr/>
            </w:rPrChange>
          </w:rPr>
          <w:t xml:space="preserve"> IF;</w:t>
        </w:r>
      </w:ins>
    </w:p>
    <w:p w14:paraId="761A5DA2" w14:textId="77777777" w:rsidR="00564129" w:rsidRPr="00564129" w:rsidRDefault="00564129">
      <w:pPr>
        <w:pStyle w:val="HTMLPreformatted"/>
        <w:divId w:val="1477987617"/>
        <w:rPr>
          <w:ins w:id="10789" w:author="shorny" w:date="2014-06-09T18:38:00Z"/>
          <w:sz w:val="18"/>
          <w:rPrChange w:id="10790" w:author="shorny" w:date="2014-06-09T18:38:00Z">
            <w:rPr>
              <w:ins w:id="10791" w:author="shorny" w:date="2014-06-09T18:38:00Z"/>
            </w:rPr>
          </w:rPrChange>
        </w:rPr>
      </w:pPr>
    </w:p>
    <w:p w14:paraId="6C871333" w14:textId="77777777" w:rsidR="00564129" w:rsidRPr="00564129" w:rsidRDefault="00564129">
      <w:pPr>
        <w:pStyle w:val="HTMLPreformatted"/>
        <w:divId w:val="1477987617"/>
        <w:rPr>
          <w:ins w:id="10792" w:author="shorny" w:date="2014-06-09T18:38:00Z"/>
          <w:sz w:val="18"/>
          <w:rPrChange w:id="10793" w:author="shorny" w:date="2014-06-09T18:38:00Z">
            <w:rPr>
              <w:ins w:id="10794" w:author="shorny" w:date="2014-06-09T18:38:00Z"/>
            </w:rPr>
          </w:rPrChange>
        </w:rPr>
      </w:pPr>
      <w:ins w:id="10795" w:author="shorny" w:date="2014-06-09T18:38:00Z">
        <w:r w:rsidRPr="00564129">
          <w:rPr>
            <w:sz w:val="18"/>
            <w:rPrChange w:id="10796" w:author="shorny" w:date="2014-06-09T18:38:00Z">
              <w:rPr/>
            </w:rPrChange>
          </w:rPr>
          <w:t xml:space="preserve">  </w:t>
        </w:r>
        <w:r w:rsidRPr="00564129">
          <w:rPr>
            <w:rStyle w:val="keyword1"/>
            <w:sz w:val="18"/>
            <w:rPrChange w:id="10797" w:author="shorny" w:date="2014-06-09T18:38:00Z">
              <w:rPr>
                <w:rStyle w:val="keyword1"/>
              </w:rPr>
            </w:rPrChange>
          </w:rPr>
          <w:t>SET</w:t>
        </w:r>
        <w:r w:rsidRPr="00564129">
          <w:rPr>
            <w:sz w:val="18"/>
            <w:rPrChange w:id="10798" w:author="shorny" w:date="2014-06-09T18:38:00Z">
              <w:rPr/>
            </w:rPrChange>
          </w:rPr>
          <w:t xml:space="preserve"> v_comment = CONCAT(</w:t>
        </w:r>
      </w:ins>
    </w:p>
    <w:p w14:paraId="14F87567" w14:textId="77777777" w:rsidR="00564129" w:rsidRPr="00564129" w:rsidRDefault="00564129">
      <w:pPr>
        <w:pStyle w:val="HTMLPreformatted"/>
        <w:divId w:val="1477987617"/>
        <w:rPr>
          <w:ins w:id="10799" w:author="shorny" w:date="2014-06-09T18:38:00Z"/>
          <w:sz w:val="18"/>
          <w:rPrChange w:id="10800" w:author="shorny" w:date="2014-06-09T18:38:00Z">
            <w:rPr>
              <w:ins w:id="10801" w:author="shorny" w:date="2014-06-09T18:38:00Z"/>
            </w:rPr>
          </w:rPrChange>
        </w:rPr>
      </w:pPr>
      <w:ins w:id="10802" w:author="shorny" w:date="2014-06-09T18:38:00Z">
        <w:r w:rsidRPr="00564129">
          <w:rPr>
            <w:sz w:val="18"/>
            <w:rPrChange w:id="10803" w:author="shorny" w:date="2014-06-09T18:38:00Z">
              <w:rPr/>
            </w:rPrChange>
          </w:rPr>
          <w:t xml:space="preserve">  </w:t>
        </w:r>
        <w:r w:rsidRPr="00564129">
          <w:rPr>
            <w:rStyle w:val="string1"/>
            <w:sz w:val="18"/>
            <w:rPrChange w:id="10804" w:author="shorny" w:date="2014-06-09T18:38:00Z">
              <w:rPr>
                <w:rStyle w:val="string1"/>
              </w:rPr>
            </w:rPrChange>
          </w:rPr>
          <w:t>'You have been registered as '</w:t>
        </w:r>
        <w:r w:rsidRPr="00564129">
          <w:rPr>
            <w:sz w:val="18"/>
            <w:rPrChange w:id="10805" w:author="shorny" w:date="2014-06-09T18:38:00Z">
              <w:rPr/>
            </w:rPrChange>
          </w:rPr>
          <w:t>, v_supervisionRole,</w:t>
        </w:r>
      </w:ins>
    </w:p>
    <w:p w14:paraId="1ABCBD39" w14:textId="77777777" w:rsidR="00564129" w:rsidRPr="00564129" w:rsidRDefault="00564129">
      <w:pPr>
        <w:pStyle w:val="HTMLPreformatted"/>
        <w:divId w:val="1477987617"/>
        <w:rPr>
          <w:ins w:id="10806" w:author="shorny" w:date="2014-06-09T18:38:00Z"/>
          <w:sz w:val="18"/>
          <w:rPrChange w:id="10807" w:author="shorny" w:date="2014-06-09T18:38:00Z">
            <w:rPr>
              <w:ins w:id="10808" w:author="shorny" w:date="2014-06-09T18:38:00Z"/>
            </w:rPr>
          </w:rPrChange>
        </w:rPr>
      </w:pPr>
      <w:ins w:id="10809" w:author="shorny" w:date="2014-06-09T18:38:00Z">
        <w:r w:rsidRPr="00564129">
          <w:rPr>
            <w:sz w:val="18"/>
            <w:rPrChange w:id="10810" w:author="shorny" w:date="2014-06-09T18:38:00Z">
              <w:rPr/>
            </w:rPrChange>
          </w:rPr>
          <w:t xml:space="preserve">  </w:t>
        </w:r>
        <w:r w:rsidRPr="00564129">
          <w:rPr>
            <w:rStyle w:val="string1"/>
            <w:sz w:val="18"/>
            <w:rPrChange w:id="10811" w:author="shorny" w:date="2014-06-09T18:38:00Z">
              <w:rPr>
                <w:rStyle w:val="string1"/>
              </w:rPr>
            </w:rPrChange>
          </w:rPr>
          <w:t>' supervisor for an RHD application from '</w:t>
        </w:r>
        <w:r w:rsidRPr="00564129">
          <w:rPr>
            <w:sz w:val="18"/>
            <w:rPrChange w:id="10812" w:author="shorny" w:date="2014-06-09T18:38:00Z">
              <w:rPr/>
            </w:rPrChange>
          </w:rPr>
          <w:t xml:space="preserve">, v_apptFName, </w:t>
        </w:r>
        <w:r w:rsidRPr="00564129">
          <w:rPr>
            <w:rStyle w:val="string1"/>
            <w:sz w:val="18"/>
            <w:rPrChange w:id="10813" w:author="shorny" w:date="2014-06-09T18:38:00Z">
              <w:rPr>
                <w:rStyle w:val="string1"/>
              </w:rPr>
            </w:rPrChange>
          </w:rPr>
          <w:t>' '</w:t>
        </w:r>
        <w:r w:rsidRPr="00564129">
          <w:rPr>
            <w:sz w:val="18"/>
            <w:rPrChange w:id="10814" w:author="shorny" w:date="2014-06-09T18:38:00Z">
              <w:rPr/>
            </w:rPrChange>
          </w:rPr>
          <w:t>, v_apptLName,</w:t>
        </w:r>
      </w:ins>
    </w:p>
    <w:p w14:paraId="55B3EE26" w14:textId="77777777" w:rsidR="00564129" w:rsidRPr="00564129" w:rsidRDefault="00564129">
      <w:pPr>
        <w:pStyle w:val="HTMLPreformatted"/>
        <w:divId w:val="1477987617"/>
        <w:rPr>
          <w:ins w:id="10815" w:author="shorny" w:date="2014-06-09T18:38:00Z"/>
          <w:sz w:val="18"/>
          <w:rPrChange w:id="10816" w:author="shorny" w:date="2014-06-09T18:38:00Z">
            <w:rPr>
              <w:ins w:id="10817" w:author="shorny" w:date="2014-06-09T18:38:00Z"/>
            </w:rPr>
          </w:rPrChange>
        </w:rPr>
      </w:pPr>
      <w:ins w:id="10818" w:author="shorny" w:date="2014-06-09T18:38:00Z">
        <w:r w:rsidRPr="00564129">
          <w:rPr>
            <w:sz w:val="18"/>
            <w:rPrChange w:id="10819" w:author="shorny" w:date="2014-06-09T18:38:00Z">
              <w:rPr/>
            </w:rPrChange>
          </w:rPr>
          <w:t xml:space="preserve">  </w:t>
        </w:r>
        <w:r w:rsidRPr="00564129">
          <w:rPr>
            <w:rStyle w:val="string1"/>
            <w:sz w:val="18"/>
            <w:rPrChange w:id="10820" w:author="shorny" w:date="2014-06-09T18:38:00Z">
              <w:rPr>
                <w:rStyle w:val="string1"/>
              </w:rPr>
            </w:rPrChange>
          </w:rPr>
          <w:t>' (application ID '</w:t>
        </w:r>
        <w:r w:rsidRPr="00564129">
          <w:rPr>
            <w:sz w:val="18"/>
            <w:rPrChange w:id="10821" w:author="shorny" w:date="2014-06-09T18:38:00Z">
              <w:rPr/>
            </w:rPrChange>
          </w:rPr>
          <w:t xml:space="preserve">, </w:t>
        </w:r>
        <w:r w:rsidRPr="00564129">
          <w:rPr>
            <w:rStyle w:val="keyword1"/>
            <w:sz w:val="18"/>
            <w:rPrChange w:id="10822" w:author="shorny" w:date="2014-06-09T18:38:00Z">
              <w:rPr>
                <w:rStyle w:val="keyword1"/>
              </w:rPr>
            </w:rPrChange>
          </w:rPr>
          <w:t>NEW</w:t>
        </w:r>
        <w:r w:rsidRPr="00564129">
          <w:rPr>
            <w:sz w:val="18"/>
            <w:rPrChange w:id="10823" w:author="shorny" w:date="2014-06-09T18:38:00Z">
              <w:rPr/>
            </w:rPrChange>
          </w:rPr>
          <w:t xml:space="preserve">.ApplicationID, </w:t>
        </w:r>
        <w:r w:rsidRPr="00564129">
          <w:rPr>
            <w:rStyle w:val="string1"/>
            <w:sz w:val="18"/>
            <w:rPrChange w:id="10824" w:author="shorny" w:date="2014-06-09T18:38:00Z">
              <w:rPr>
                <w:rStyle w:val="string1"/>
              </w:rPr>
            </w:rPrChange>
          </w:rPr>
          <w:t>'). This change made by '</w:t>
        </w:r>
        <w:r w:rsidRPr="00564129">
          <w:rPr>
            <w:sz w:val="18"/>
            <w:rPrChange w:id="10825" w:author="shorny" w:date="2014-06-09T18:38:00Z">
              <w:rPr/>
            </w:rPrChange>
          </w:rPr>
          <w:t>,</w:t>
        </w:r>
      </w:ins>
    </w:p>
    <w:p w14:paraId="72C41BB7" w14:textId="77777777" w:rsidR="00564129" w:rsidRPr="00564129" w:rsidRDefault="00564129">
      <w:pPr>
        <w:pStyle w:val="HTMLPreformatted"/>
        <w:divId w:val="1477987617"/>
        <w:rPr>
          <w:ins w:id="10826" w:author="shorny" w:date="2014-06-09T18:38:00Z"/>
          <w:sz w:val="18"/>
          <w:rPrChange w:id="10827" w:author="shorny" w:date="2014-06-09T18:38:00Z">
            <w:rPr>
              <w:ins w:id="10828" w:author="shorny" w:date="2014-06-09T18:38:00Z"/>
            </w:rPr>
          </w:rPrChange>
        </w:rPr>
      </w:pPr>
      <w:ins w:id="10829" w:author="shorny" w:date="2014-06-09T18:38:00Z">
        <w:r w:rsidRPr="00564129">
          <w:rPr>
            <w:sz w:val="18"/>
            <w:rPrChange w:id="10830" w:author="shorny" w:date="2014-06-09T18:38:00Z">
              <w:rPr/>
            </w:rPrChange>
          </w:rPr>
          <w:t xml:space="preserve">  v_agentFName, </w:t>
        </w:r>
        <w:r w:rsidRPr="00564129">
          <w:rPr>
            <w:rStyle w:val="string1"/>
            <w:sz w:val="18"/>
            <w:rPrChange w:id="10831" w:author="shorny" w:date="2014-06-09T18:38:00Z">
              <w:rPr>
                <w:rStyle w:val="string1"/>
              </w:rPr>
            </w:rPrChange>
          </w:rPr>
          <w:t>' '</w:t>
        </w:r>
        <w:r w:rsidRPr="00564129">
          <w:rPr>
            <w:sz w:val="18"/>
            <w:rPrChange w:id="10832" w:author="shorny" w:date="2014-06-09T18:38:00Z">
              <w:rPr/>
            </w:rPrChange>
          </w:rPr>
          <w:t xml:space="preserve">, v_agentLName, </w:t>
        </w:r>
        <w:r w:rsidRPr="00564129">
          <w:rPr>
            <w:rStyle w:val="string1"/>
            <w:sz w:val="18"/>
            <w:rPrChange w:id="10833" w:author="shorny" w:date="2014-06-09T18:38:00Z">
              <w:rPr>
                <w:rStyle w:val="string1"/>
              </w:rPr>
            </w:rPrChange>
          </w:rPr>
          <w:t>'.'</w:t>
        </w:r>
        <w:r w:rsidRPr="00564129">
          <w:rPr>
            <w:sz w:val="18"/>
            <w:rPrChange w:id="10834" w:author="shorny" w:date="2014-06-09T18:38:00Z">
              <w:rPr/>
            </w:rPrChange>
          </w:rPr>
          <w:t>);</w:t>
        </w:r>
      </w:ins>
    </w:p>
    <w:p w14:paraId="68683B9B" w14:textId="77777777" w:rsidR="00564129" w:rsidRPr="00564129" w:rsidRDefault="00564129">
      <w:pPr>
        <w:pStyle w:val="HTMLPreformatted"/>
        <w:divId w:val="1477987617"/>
        <w:rPr>
          <w:ins w:id="10835" w:author="shorny" w:date="2014-06-09T18:38:00Z"/>
          <w:sz w:val="18"/>
          <w:rPrChange w:id="10836" w:author="shorny" w:date="2014-06-09T18:38:00Z">
            <w:rPr>
              <w:ins w:id="10837" w:author="shorny" w:date="2014-06-09T18:38:00Z"/>
            </w:rPr>
          </w:rPrChange>
        </w:rPr>
      </w:pPr>
    </w:p>
    <w:p w14:paraId="01C39A61" w14:textId="77777777" w:rsidR="00564129" w:rsidRPr="00564129" w:rsidRDefault="00564129">
      <w:pPr>
        <w:pStyle w:val="HTMLPreformatted"/>
        <w:divId w:val="1477987617"/>
        <w:rPr>
          <w:ins w:id="10838" w:author="shorny" w:date="2014-06-09T18:38:00Z"/>
          <w:sz w:val="18"/>
          <w:rPrChange w:id="10839" w:author="shorny" w:date="2014-06-09T18:38:00Z">
            <w:rPr>
              <w:ins w:id="10840" w:author="shorny" w:date="2014-06-09T18:38:00Z"/>
            </w:rPr>
          </w:rPrChange>
        </w:rPr>
      </w:pPr>
      <w:ins w:id="10841" w:author="shorny" w:date="2014-06-09T18:38:00Z">
        <w:r w:rsidRPr="00564129">
          <w:rPr>
            <w:sz w:val="18"/>
            <w:rPrChange w:id="10842" w:author="shorny" w:date="2014-06-09T18:38:00Z">
              <w:rPr/>
            </w:rPrChange>
          </w:rPr>
          <w:t xml:space="preserve">  </w:t>
        </w:r>
        <w:r w:rsidRPr="00564129">
          <w:rPr>
            <w:rStyle w:val="keyword1"/>
            <w:sz w:val="18"/>
            <w:rPrChange w:id="10843" w:author="shorny" w:date="2014-06-09T18:38:00Z">
              <w:rPr>
                <w:rStyle w:val="keyword1"/>
              </w:rPr>
            </w:rPrChange>
          </w:rPr>
          <w:t>INSERT</w:t>
        </w:r>
        <w:r w:rsidRPr="00564129">
          <w:rPr>
            <w:sz w:val="18"/>
            <w:rPrChange w:id="10844" w:author="shorny" w:date="2014-06-09T18:38:00Z">
              <w:rPr/>
            </w:rPrChange>
          </w:rPr>
          <w:t xml:space="preserve"> </w:t>
        </w:r>
        <w:r w:rsidRPr="00564129">
          <w:rPr>
            <w:rStyle w:val="keyword1"/>
            <w:sz w:val="18"/>
            <w:rPrChange w:id="10845" w:author="shorny" w:date="2014-06-09T18:38:00Z">
              <w:rPr>
                <w:rStyle w:val="keyword1"/>
              </w:rPr>
            </w:rPrChange>
          </w:rPr>
          <w:t>INTO</w:t>
        </w:r>
        <w:r w:rsidRPr="00564129">
          <w:rPr>
            <w:sz w:val="18"/>
            <w:rPrChange w:id="10846" w:author="shorny" w:date="2014-06-09T18:38:00Z">
              <w:rPr/>
            </w:rPrChange>
          </w:rPr>
          <w:t xml:space="preserve"> Decision(</w:t>
        </w:r>
        <w:r w:rsidRPr="00564129">
          <w:rPr>
            <w:rStyle w:val="type1"/>
            <w:sz w:val="18"/>
            <w:rPrChange w:id="10847" w:author="shorny" w:date="2014-06-09T18:38:00Z">
              <w:rPr>
                <w:rStyle w:val="type1"/>
              </w:rPr>
            </w:rPrChange>
          </w:rPr>
          <w:t>Date</w:t>
        </w:r>
        <w:r w:rsidRPr="00564129">
          <w:rPr>
            <w:sz w:val="18"/>
            <w:rPrChange w:id="10848" w:author="shorny" w:date="2014-06-09T18:38:00Z">
              <w:rPr/>
            </w:rPrChange>
          </w:rPr>
          <w:t>, Comment, StaffID, DecisionTypeID, Reportable, Sent)</w:t>
        </w:r>
      </w:ins>
    </w:p>
    <w:p w14:paraId="48063263" w14:textId="77777777" w:rsidR="00564129" w:rsidRPr="00564129" w:rsidRDefault="00564129">
      <w:pPr>
        <w:pStyle w:val="HTMLPreformatted"/>
        <w:divId w:val="1477987617"/>
        <w:rPr>
          <w:ins w:id="10849" w:author="shorny" w:date="2014-06-09T18:38:00Z"/>
          <w:sz w:val="18"/>
          <w:rPrChange w:id="10850" w:author="shorny" w:date="2014-06-09T18:38:00Z">
            <w:rPr>
              <w:ins w:id="10851" w:author="shorny" w:date="2014-06-09T18:38:00Z"/>
            </w:rPr>
          </w:rPrChange>
        </w:rPr>
      </w:pPr>
      <w:ins w:id="10852" w:author="shorny" w:date="2014-06-09T18:38:00Z">
        <w:r w:rsidRPr="00564129">
          <w:rPr>
            <w:sz w:val="18"/>
            <w:rPrChange w:id="10853" w:author="shorny" w:date="2014-06-09T18:38:00Z">
              <w:rPr/>
            </w:rPrChange>
          </w:rPr>
          <w:t xml:space="preserve">  </w:t>
        </w:r>
        <w:r w:rsidRPr="00564129">
          <w:rPr>
            <w:rStyle w:val="keyword1"/>
            <w:sz w:val="18"/>
            <w:rPrChange w:id="10854" w:author="shorny" w:date="2014-06-09T18:38:00Z">
              <w:rPr>
                <w:rStyle w:val="keyword1"/>
              </w:rPr>
            </w:rPrChange>
          </w:rPr>
          <w:t>VALUES</w:t>
        </w:r>
        <w:r w:rsidRPr="00564129">
          <w:rPr>
            <w:sz w:val="18"/>
            <w:rPrChange w:id="10855" w:author="shorny" w:date="2014-06-09T18:38:00Z">
              <w:rPr/>
            </w:rPrChange>
          </w:rPr>
          <w:t xml:space="preserve"> (</w:t>
        </w:r>
        <w:r w:rsidRPr="00564129">
          <w:rPr>
            <w:rStyle w:val="builtin1"/>
            <w:sz w:val="18"/>
            <w:rPrChange w:id="10856" w:author="shorny" w:date="2014-06-09T18:38:00Z">
              <w:rPr>
                <w:rStyle w:val="builtin1"/>
              </w:rPr>
            </w:rPrChange>
          </w:rPr>
          <w:t>CURRENT_DATE</w:t>
        </w:r>
        <w:r w:rsidRPr="00564129">
          <w:rPr>
            <w:sz w:val="18"/>
            <w:rPrChange w:id="10857" w:author="shorny" w:date="2014-06-09T18:38:00Z">
              <w:rPr/>
            </w:rPrChange>
          </w:rPr>
          <w:t xml:space="preserve">(), v_comment, </w:t>
        </w:r>
        <w:r w:rsidRPr="00564129">
          <w:rPr>
            <w:rStyle w:val="keyword1"/>
            <w:sz w:val="18"/>
            <w:rPrChange w:id="10858" w:author="shorny" w:date="2014-06-09T18:38:00Z">
              <w:rPr>
                <w:rStyle w:val="keyword1"/>
              </w:rPr>
            </w:rPrChange>
          </w:rPr>
          <w:t>NEW</w:t>
        </w:r>
        <w:r w:rsidRPr="00564129">
          <w:rPr>
            <w:sz w:val="18"/>
            <w:rPrChange w:id="10859" w:author="shorny" w:date="2014-06-09T18:38:00Z">
              <w:rPr/>
            </w:rPrChange>
          </w:rPr>
          <w:t>.StaffID, v_decisionTypeID, 1, 0);</w:t>
        </w:r>
      </w:ins>
    </w:p>
    <w:p w14:paraId="30C7CDD2" w14:textId="77777777" w:rsidR="00564129" w:rsidRPr="00564129" w:rsidRDefault="00564129">
      <w:pPr>
        <w:pStyle w:val="HTMLPreformatted"/>
        <w:divId w:val="1477987617"/>
        <w:rPr>
          <w:ins w:id="10860" w:author="shorny" w:date="2014-06-09T18:38:00Z"/>
          <w:sz w:val="18"/>
          <w:rPrChange w:id="10861" w:author="shorny" w:date="2014-06-09T18:38:00Z">
            <w:rPr>
              <w:ins w:id="10862" w:author="shorny" w:date="2014-06-09T18:38:00Z"/>
            </w:rPr>
          </w:rPrChange>
        </w:rPr>
      </w:pPr>
      <w:ins w:id="10863" w:author="shorny" w:date="2014-06-09T18:38:00Z">
        <w:r w:rsidRPr="00564129">
          <w:rPr>
            <w:rStyle w:val="keyword1"/>
            <w:sz w:val="18"/>
            <w:rPrChange w:id="10864" w:author="shorny" w:date="2014-06-09T18:38:00Z">
              <w:rPr>
                <w:rStyle w:val="keyword1"/>
              </w:rPr>
            </w:rPrChange>
          </w:rPr>
          <w:t>END</w:t>
        </w:r>
        <w:r w:rsidRPr="00564129">
          <w:rPr>
            <w:sz w:val="18"/>
            <w:rPrChange w:id="10865" w:author="shorny" w:date="2014-06-09T18:38:00Z">
              <w:rPr/>
            </w:rPrChange>
          </w:rPr>
          <w:t xml:space="preserve"> $$</w:t>
        </w:r>
      </w:ins>
    </w:p>
    <w:p w14:paraId="7C2FB133" w14:textId="77777777" w:rsidR="00564129" w:rsidRPr="00564129" w:rsidRDefault="00564129">
      <w:pPr>
        <w:pStyle w:val="HTMLPreformatted"/>
        <w:divId w:val="1477987617"/>
        <w:rPr>
          <w:ins w:id="10866" w:author="shorny" w:date="2014-06-09T18:38:00Z"/>
          <w:sz w:val="18"/>
          <w:rPrChange w:id="10867" w:author="shorny" w:date="2014-06-09T18:38:00Z">
            <w:rPr>
              <w:ins w:id="10868" w:author="shorny" w:date="2014-06-09T18:38:00Z"/>
            </w:rPr>
          </w:rPrChange>
        </w:rPr>
      </w:pPr>
      <w:ins w:id="10869" w:author="shorny" w:date="2014-06-09T18:38:00Z">
        <w:r w:rsidRPr="00564129">
          <w:rPr>
            <w:sz w:val="18"/>
            <w:rPrChange w:id="10870" w:author="shorny" w:date="2014-06-09T18:38:00Z">
              <w:rPr/>
            </w:rPrChange>
          </w:rPr>
          <w:t>DELIMITER ;</w:t>
        </w:r>
      </w:ins>
    </w:p>
    <w:p w14:paraId="4CADEF68" w14:textId="77777777" w:rsidR="00564129" w:rsidRPr="00564129" w:rsidRDefault="00564129">
      <w:pPr>
        <w:pStyle w:val="HTMLPreformatted"/>
        <w:divId w:val="1477987617"/>
        <w:rPr>
          <w:ins w:id="10871" w:author="shorny" w:date="2014-06-09T18:38:00Z"/>
          <w:sz w:val="18"/>
          <w:rPrChange w:id="10872" w:author="shorny" w:date="2014-06-09T18:38:00Z">
            <w:rPr>
              <w:ins w:id="10873" w:author="shorny" w:date="2014-06-09T18:38:00Z"/>
            </w:rPr>
          </w:rPrChange>
        </w:rPr>
      </w:pPr>
    </w:p>
    <w:p w14:paraId="47C6489D" w14:textId="77777777" w:rsidR="00564129" w:rsidRPr="00564129" w:rsidRDefault="00564129">
      <w:pPr>
        <w:pStyle w:val="HTMLPreformatted"/>
        <w:divId w:val="1477987617"/>
        <w:rPr>
          <w:ins w:id="10874" w:author="shorny" w:date="2014-06-09T18:38:00Z"/>
          <w:sz w:val="18"/>
          <w:rPrChange w:id="10875" w:author="shorny" w:date="2014-06-09T18:38:00Z">
            <w:rPr>
              <w:ins w:id="10876" w:author="shorny" w:date="2014-06-09T18:38:00Z"/>
            </w:rPr>
          </w:rPrChange>
        </w:rPr>
      </w:pPr>
      <w:ins w:id="10877" w:author="shorny" w:date="2014-06-09T18:38:00Z">
        <w:r w:rsidRPr="00564129">
          <w:rPr>
            <w:sz w:val="18"/>
            <w:rPrChange w:id="10878" w:author="shorny" w:date="2014-06-09T18:38:00Z">
              <w:rPr/>
            </w:rPrChange>
          </w:rPr>
          <w:t>DELIMITER $$</w:t>
        </w:r>
      </w:ins>
    </w:p>
    <w:p w14:paraId="1CDC9517" w14:textId="77777777" w:rsidR="00564129" w:rsidRPr="00564129" w:rsidRDefault="00564129">
      <w:pPr>
        <w:pStyle w:val="HTMLPreformatted"/>
        <w:divId w:val="1477987617"/>
        <w:rPr>
          <w:ins w:id="10879" w:author="shorny" w:date="2014-06-09T18:38:00Z"/>
          <w:sz w:val="18"/>
          <w:rPrChange w:id="10880" w:author="shorny" w:date="2014-06-09T18:38:00Z">
            <w:rPr>
              <w:ins w:id="10881" w:author="shorny" w:date="2014-06-09T18:38:00Z"/>
            </w:rPr>
          </w:rPrChange>
        </w:rPr>
      </w:pPr>
      <w:ins w:id="10882" w:author="shorny" w:date="2014-06-09T18:38:00Z">
        <w:r w:rsidRPr="00564129">
          <w:rPr>
            <w:rStyle w:val="keyword1"/>
            <w:sz w:val="18"/>
            <w:rPrChange w:id="10883" w:author="shorny" w:date="2014-06-09T18:38:00Z">
              <w:rPr>
                <w:rStyle w:val="keyword1"/>
              </w:rPr>
            </w:rPrChange>
          </w:rPr>
          <w:t>DROP</w:t>
        </w:r>
        <w:r w:rsidRPr="00564129">
          <w:rPr>
            <w:sz w:val="18"/>
            <w:rPrChange w:id="10884" w:author="shorny" w:date="2014-06-09T18:38:00Z">
              <w:rPr/>
            </w:rPrChange>
          </w:rPr>
          <w:t xml:space="preserve"> </w:t>
        </w:r>
        <w:r w:rsidRPr="00564129">
          <w:rPr>
            <w:rStyle w:val="keyword1"/>
            <w:sz w:val="18"/>
            <w:rPrChange w:id="10885" w:author="shorny" w:date="2014-06-09T18:38:00Z">
              <w:rPr>
                <w:rStyle w:val="keyword1"/>
              </w:rPr>
            </w:rPrChange>
          </w:rPr>
          <w:t>TRIGGER</w:t>
        </w:r>
        <w:r w:rsidRPr="00564129">
          <w:rPr>
            <w:sz w:val="18"/>
            <w:rPrChange w:id="10886" w:author="shorny" w:date="2014-06-09T18:38:00Z">
              <w:rPr/>
            </w:rPrChange>
          </w:rPr>
          <w:t xml:space="preserve"> </w:t>
        </w:r>
        <w:r w:rsidRPr="00564129">
          <w:rPr>
            <w:rStyle w:val="function-name1"/>
            <w:sz w:val="18"/>
            <w:rPrChange w:id="10887" w:author="shorny" w:date="2014-06-09T18:38:00Z">
              <w:rPr>
                <w:rStyle w:val="function-name1"/>
              </w:rPr>
            </w:rPrChange>
          </w:rPr>
          <w:t>IF</w:t>
        </w:r>
        <w:r w:rsidRPr="00564129">
          <w:rPr>
            <w:sz w:val="18"/>
            <w:rPrChange w:id="10888" w:author="shorny" w:date="2014-06-09T18:38:00Z">
              <w:rPr/>
            </w:rPrChange>
          </w:rPr>
          <w:t xml:space="preserve"> </w:t>
        </w:r>
        <w:r w:rsidRPr="00564129">
          <w:rPr>
            <w:rStyle w:val="keyword1"/>
            <w:sz w:val="18"/>
            <w:rPrChange w:id="10889" w:author="shorny" w:date="2014-06-09T18:38:00Z">
              <w:rPr>
                <w:rStyle w:val="keyword1"/>
              </w:rPr>
            </w:rPrChange>
          </w:rPr>
          <w:t>EXISTS</w:t>
        </w:r>
        <w:r w:rsidRPr="00564129">
          <w:rPr>
            <w:sz w:val="18"/>
            <w:rPrChange w:id="10890" w:author="shorny" w:date="2014-06-09T18:38:00Z">
              <w:rPr/>
            </w:rPrChange>
          </w:rPr>
          <w:t xml:space="preserve"> SUPERVISE_AS_AD $$</w:t>
        </w:r>
      </w:ins>
    </w:p>
    <w:p w14:paraId="555055F7" w14:textId="77777777" w:rsidR="00564129" w:rsidRPr="00564129" w:rsidRDefault="00564129">
      <w:pPr>
        <w:pStyle w:val="HTMLPreformatted"/>
        <w:divId w:val="1477987617"/>
        <w:rPr>
          <w:ins w:id="10891" w:author="shorny" w:date="2014-06-09T18:38:00Z"/>
          <w:sz w:val="18"/>
          <w:rPrChange w:id="10892" w:author="shorny" w:date="2014-06-09T18:38:00Z">
            <w:rPr>
              <w:ins w:id="10893" w:author="shorny" w:date="2014-06-09T18:38:00Z"/>
            </w:rPr>
          </w:rPrChange>
        </w:rPr>
      </w:pPr>
      <w:ins w:id="10894" w:author="shorny" w:date="2014-06-09T18:38:00Z">
        <w:r w:rsidRPr="00564129">
          <w:rPr>
            <w:rStyle w:val="keyword1"/>
            <w:sz w:val="18"/>
            <w:rPrChange w:id="10895" w:author="shorny" w:date="2014-06-09T18:38:00Z">
              <w:rPr>
                <w:rStyle w:val="keyword1"/>
              </w:rPr>
            </w:rPrChange>
          </w:rPr>
          <w:t>CREATE</w:t>
        </w:r>
        <w:r w:rsidRPr="00564129">
          <w:rPr>
            <w:sz w:val="18"/>
            <w:rPrChange w:id="10896" w:author="shorny" w:date="2014-06-09T18:38:00Z">
              <w:rPr/>
            </w:rPrChange>
          </w:rPr>
          <w:t xml:space="preserve"> </w:t>
        </w:r>
        <w:r w:rsidRPr="00564129">
          <w:rPr>
            <w:rStyle w:val="keyword1"/>
            <w:sz w:val="18"/>
            <w:rPrChange w:id="10897" w:author="shorny" w:date="2014-06-09T18:38:00Z">
              <w:rPr>
                <w:rStyle w:val="keyword1"/>
              </w:rPr>
            </w:rPrChange>
          </w:rPr>
          <w:t>TRIGGER</w:t>
        </w:r>
        <w:r w:rsidRPr="00564129">
          <w:rPr>
            <w:sz w:val="18"/>
            <w:rPrChange w:id="10898" w:author="shorny" w:date="2014-06-09T18:38:00Z">
              <w:rPr/>
            </w:rPrChange>
          </w:rPr>
          <w:t xml:space="preserve"> </w:t>
        </w:r>
        <w:r w:rsidRPr="00564129">
          <w:rPr>
            <w:rStyle w:val="function-name1"/>
            <w:sz w:val="18"/>
            <w:rPrChange w:id="10899" w:author="shorny" w:date="2014-06-09T18:38:00Z">
              <w:rPr>
                <w:rStyle w:val="function-name1"/>
              </w:rPr>
            </w:rPrChange>
          </w:rPr>
          <w:t>SUPERVISE_AS_AD</w:t>
        </w:r>
        <w:r w:rsidRPr="00564129">
          <w:rPr>
            <w:sz w:val="18"/>
            <w:rPrChange w:id="10900" w:author="shorny" w:date="2014-06-09T18:38:00Z">
              <w:rPr/>
            </w:rPrChange>
          </w:rPr>
          <w:t xml:space="preserve"> </w:t>
        </w:r>
        <w:r w:rsidRPr="00564129">
          <w:rPr>
            <w:rStyle w:val="keyword1"/>
            <w:sz w:val="18"/>
            <w:rPrChange w:id="10901" w:author="shorny" w:date="2014-06-09T18:38:00Z">
              <w:rPr>
                <w:rStyle w:val="keyword1"/>
              </w:rPr>
            </w:rPrChange>
          </w:rPr>
          <w:t>AFTER</w:t>
        </w:r>
        <w:r w:rsidRPr="00564129">
          <w:rPr>
            <w:sz w:val="18"/>
            <w:rPrChange w:id="10902" w:author="shorny" w:date="2014-06-09T18:38:00Z">
              <w:rPr/>
            </w:rPrChange>
          </w:rPr>
          <w:t xml:space="preserve"> </w:t>
        </w:r>
        <w:r w:rsidRPr="00564129">
          <w:rPr>
            <w:rStyle w:val="keyword1"/>
            <w:sz w:val="18"/>
            <w:rPrChange w:id="10903" w:author="shorny" w:date="2014-06-09T18:38:00Z">
              <w:rPr>
                <w:rStyle w:val="keyword1"/>
              </w:rPr>
            </w:rPrChange>
          </w:rPr>
          <w:t>DELETE</w:t>
        </w:r>
        <w:r w:rsidRPr="00564129">
          <w:rPr>
            <w:sz w:val="18"/>
            <w:rPrChange w:id="10904" w:author="shorny" w:date="2014-06-09T18:38:00Z">
              <w:rPr/>
            </w:rPrChange>
          </w:rPr>
          <w:t xml:space="preserve"> </w:t>
        </w:r>
        <w:r w:rsidRPr="00564129">
          <w:rPr>
            <w:rStyle w:val="keyword1"/>
            <w:sz w:val="18"/>
            <w:rPrChange w:id="10905" w:author="shorny" w:date="2014-06-09T18:38:00Z">
              <w:rPr>
                <w:rStyle w:val="keyword1"/>
              </w:rPr>
            </w:rPrChange>
          </w:rPr>
          <w:t>ON</w:t>
        </w:r>
      </w:ins>
    </w:p>
    <w:p w14:paraId="05FED0EE" w14:textId="77777777" w:rsidR="00564129" w:rsidRPr="00564129" w:rsidRDefault="00564129">
      <w:pPr>
        <w:pStyle w:val="HTMLPreformatted"/>
        <w:divId w:val="1477987617"/>
        <w:rPr>
          <w:ins w:id="10906" w:author="shorny" w:date="2014-06-09T18:38:00Z"/>
          <w:sz w:val="18"/>
          <w:rPrChange w:id="10907" w:author="shorny" w:date="2014-06-09T18:38:00Z">
            <w:rPr>
              <w:ins w:id="10908" w:author="shorny" w:date="2014-06-09T18:38:00Z"/>
            </w:rPr>
          </w:rPrChange>
        </w:rPr>
      </w:pPr>
      <w:ins w:id="10909" w:author="shorny" w:date="2014-06-09T18:38:00Z">
        <w:r w:rsidRPr="00564129">
          <w:rPr>
            <w:sz w:val="18"/>
            <w:rPrChange w:id="10910" w:author="shorny" w:date="2014-06-09T18:38:00Z">
              <w:rPr/>
            </w:rPrChange>
          </w:rPr>
          <w:t xml:space="preserve">`Supervise </w:t>
        </w:r>
        <w:r w:rsidRPr="00564129">
          <w:rPr>
            <w:rStyle w:val="keyword1"/>
            <w:sz w:val="18"/>
            <w:rPrChange w:id="10911" w:author="shorny" w:date="2014-06-09T18:38:00Z">
              <w:rPr>
                <w:rStyle w:val="keyword1"/>
              </w:rPr>
            </w:rPrChange>
          </w:rPr>
          <w:t>as</w:t>
        </w:r>
        <w:r w:rsidRPr="00564129">
          <w:rPr>
            <w:sz w:val="18"/>
            <w:rPrChange w:id="10912" w:author="shorny" w:date="2014-06-09T18:38:00Z">
              <w:rPr/>
            </w:rPrChange>
          </w:rPr>
          <w:t>`</w:t>
        </w:r>
      </w:ins>
    </w:p>
    <w:p w14:paraId="1BA1F907" w14:textId="77777777" w:rsidR="00564129" w:rsidRPr="00564129" w:rsidRDefault="00564129">
      <w:pPr>
        <w:pStyle w:val="HTMLPreformatted"/>
        <w:divId w:val="1477987617"/>
        <w:rPr>
          <w:ins w:id="10913" w:author="shorny" w:date="2014-06-09T18:38:00Z"/>
          <w:sz w:val="18"/>
          <w:rPrChange w:id="10914" w:author="shorny" w:date="2014-06-09T18:38:00Z">
            <w:rPr>
              <w:ins w:id="10915" w:author="shorny" w:date="2014-06-09T18:38:00Z"/>
            </w:rPr>
          </w:rPrChange>
        </w:rPr>
      </w:pPr>
      <w:ins w:id="10916" w:author="shorny" w:date="2014-06-09T18:38:00Z">
        <w:r w:rsidRPr="00564129">
          <w:rPr>
            <w:rStyle w:val="keyword1"/>
            <w:sz w:val="18"/>
            <w:rPrChange w:id="10917" w:author="shorny" w:date="2014-06-09T18:38:00Z">
              <w:rPr>
                <w:rStyle w:val="keyword1"/>
              </w:rPr>
            </w:rPrChange>
          </w:rPr>
          <w:t>FOR</w:t>
        </w:r>
        <w:r w:rsidRPr="00564129">
          <w:rPr>
            <w:sz w:val="18"/>
            <w:rPrChange w:id="10918" w:author="shorny" w:date="2014-06-09T18:38:00Z">
              <w:rPr/>
            </w:rPrChange>
          </w:rPr>
          <w:t xml:space="preserve"> </w:t>
        </w:r>
        <w:r w:rsidRPr="00564129">
          <w:rPr>
            <w:rStyle w:val="keyword1"/>
            <w:sz w:val="18"/>
            <w:rPrChange w:id="10919" w:author="shorny" w:date="2014-06-09T18:38:00Z">
              <w:rPr>
                <w:rStyle w:val="keyword1"/>
              </w:rPr>
            </w:rPrChange>
          </w:rPr>
          <w:t>EACH</w:t>
        </w:r>
        <w:r w:rsidRPr="00564129">
          <w:rPr>
            <w:sz w:val="18"/>
            <w:rPrChange w:id="10920" w:author="shorny" w:date="2014-06-09T18:38:00Z">
              <w:rPr/>
            </w:rPrChange>
          </w:rPr>
          <w:t xml:space="preserve"> </w:t>
        </w:r>
        <w:r w:rsidRPr="00564129">
          <w:rPr>
            <w:rStyle w:val="type1"/>
            <w:sz w:val="18"/>
            <w:rPrChange w:id="10921" w:author="shorny" w:date="2014-06-09T18:38:00Z">
              <w:rPr>
                <w:rStyle w:val="type1"/>
              </w:rPr>
            </w:rPrChange>
          </w:rPr>
          <w:t>ROW</w:t>
        </w:r>
      </w:ins>
    </w:p>
    <w:p w14:paraId="2FDB4EB8" w14:textId="77777777" w:rsidR="00564129" w:rsidRPr="00564129" w:rsidRDefault="00564129">
      <w:pPr>
        <w:pStyle w:val="HTMLPreformatted"/>
        <w:divId w:val="1477987617"/>
        <w:rPr>
          <w:ins w:id="10922" w:author="shorny" w:date="2014-06-09T18:38:00Z"/>
          <w:sz w:val="18"/>
          <w:rPrChange w:id="10923" w:author="shorny" w:date="2014-06-09T18:38:00Z">
            <w:rPr>
              <w:ins w:id="10924" w:author="shorny" w:date="2014-06-09T18:38:00Z"/>
            </w:rPr>
          </w:rPrChange>
        </w:rPr>
      </w:pPr>
      <w:ins w:id="10925" w:author="shorny" w:date="2014-06-09T18:38:00Z">
        <w:r w:rsidRPr="00564129">
          <w:rPr>
            <w:rStyle w:val="keyword1"/>
            <w:sz w:val="18"/>
            <w:rPrChange w:id="10926" w:author="shorny" w:date="2014-06-09T18:38:00Z">
              <w:rPr>
                <w:rStyle w:val="keyword1"/>
              </w:rPr>
            </w:rPrChange>
          </w:rPr>
          <w:t>BEGIN</w:t>
        </w:r>
      </w:ins>
    </w:p>
    <w:p w14:paraId="0B67C622" w14:textId="77777777" w:rsidR="00564129" w:rsidRPr="00564129" w:rsidRDefault="00564129">
      <w:pPr>
        <w:pStyle w:val="HTMLPreformatted"/>
        <w:divId w:val="1477987617"/>
        <w:rPr>
          <w:ins w:id="10927" w:author="shorny" w:date="2014-06-09T18:38:00Z"/>
          <w:sz w:val="18"/>
          <w:rPrChange w:id="10928" w:author="shorny" w:date="2014-06-09T18:38:00Z">
            <w:rPr>
              <w:ins w:id="10929" w:author="shorny" w:date="2014-06-09T18:38:00Z"/>
            </w:rPr>
          </w:rPrChange>
        </w:rPr>
      </w:pPr>
      <w:ins w:id="10930" w:author="shorny" w:date="2014-06-09T18:38:00Z">
        <w:r w:rsidRPr="00564129">
          <w:rPr>
            <w:sz w:val="18"/>
            <w:rPrChange w:id="10931" w:author="shorny" w:date="2014-06-09T18:38:00Z">
              <w:rPr/>
            </w:rPrChange>
          </w:rPr>
          <w:t xml:space="preserve">  </w:t>
        </w:r>
        <w:r w:rsidRPr="00564129">
          <w:rPr>
            <w:rStyle w:val="keyword1"/>
            <w:sz w:val="18"/>
            <w:rPrChange w:id="10932" w:author="shorny" w:date="2014-06-09T18:38:00Z">
              <w:rPr>
                <w:rStyle w:val="keyword1"/>
              </w:rPr>
            </w:rPrChange>
          </w:rPr>
          <w:t>DECLARE</w:t>
        </w:r>
        <w:r w:rsidRPr="00564129">
          <w:rPr>
            <w:sz w:val="18"/>
            <w:rPrChange w:id="10933" w:author="shorny" w:date="2014-06-09T18:38:00Z">
              <w:rPr/>
            </w:rPrChange>
          </w:rPr>
          <w:t xml:space="preserve"> v_apptFName </w:t>
        </w:r>
        <w:r w:rsidRPr="00564129">
          <w:rPr>
            <w:rStyle w:val="type1"/>
            <w:sz w:val="18"/>
            <w:rPrChange w:id="10934" w:author="shorny" w:date="2014-06-09T18:38:00Z">
              <w:rPr>
                <w:rStyle w:val="type1"/>
              </w:rPr>
            </w:rPrChange>
          </w:rPr>
          <w:t>varchar</w:t>
        </w:r>
        <w:r w:rsidRPr="00564129">
          <w:rPr>
            <w:sz w:val="18"/>
            <w:rPrChange w:id="10935" w:author="shorny" w:date="2014-06-09T18:38:00Z">
              <w:rPr/>
            </w:rPrChange>
          </w:rPr>
          <w:t>(50) ;</w:t>
        </w:r>
      </w:ins>
    </w:p>
    <w:p w14:paraId="2728BF4D" w14:textId="77777777" w:rsidR="00564129" w:rsidRPr="00564129" w:rsidRDefault="00564129">
      <w:pPr>
        <w:pStyle w:val="HTMLPreformatted"/>
        <w:divId w:val="1477987617"/>
        <w:rPr>
          <w:ins w:id="10936" w:author="shorny" w:date="2014-06-09T18:38:00Z"/>
          <w:sz w:val="18"/>
          <w:rPrChange w:id="10937" w:author="shorny" w:date="2014-06-09T18:38:00Z">
            <w:rPr>
              <w:ins w:id="10938" w:author="shorny" w:date="2014-06-09T18:38:00Z"/>
            </w:rPr>
          </w:rPrChange>
        </w:rPr>
      </w:pPr>
      <w:ins w:id="10939" w:author="shorny" w:date="2014-06-09T18:38:00Z">
        <w:r w:rsidRPr="00564129">
          <w:rPr>
            <w:sz w:val="18"/>
            <w:rPrChange w:id="10940" w:author="shorny" w:date="2014-06-09T18:38:00Z">
              <w:rPr/>
            </w:rPrChange>
          </w:rPr>
          <w:t xml:space="preserve">  </w:t>
        </w:r>
        <w:r w:rsidRPr="00564129">
          <w:rPr>
            <w:rStyle w:val="keyword1"/>
            <w:sz w:val="18"/>
            <w:rPrChange w:id="10941" w:author="shorny" w:date="2014-06-09T18:38:00Z">
              <w:rPr>
                <w:rStyle w:val="keyword1"/>
              </w:rPr>
            </w:rPrChange>
          </w:rPr>
          <w:t>DECLARE</w:t>
        </w:r>
        <w:r w:rsidRPr="00564129">
          <w:rPr>
            <w:sz w:val="18"/>
            <w:rPrChange w:id="10942" w:author="shorny" w:date="2014-06-09T18:38:00Z">
              <w:rPr/>
            </w:rPrChange>
          </w:rPr>
          <w:t xml:space="preserve"> v_apptLName </w:t>
        </w:r>
        <w:r w:rsidRPr="00564129">
          <w:rPr>
            <w:rStyle w:val="type1"/>
            <w:sz w:val="18"/>
            <w:rPrChange w:id="10943" w:author="shorny" w:date="2014-06-09T18:38:00Z">
              <w:rPr>
                <w:rStyle w:val="type1"/>
              </w:rPr>
            </w:rPrChange>
          </w:rPr>
          <w:t>varchar</w:t>
        </w:r>
        <w:r w:rsidRPr="00564129">
          <w:rPr>
            <w:sz w:val="18"/>
            <w:rPrChange w:id="10944" w:author="shorny" w:date="2014-06-09T18:38:00Z">
              <w:rPr/>
            </w:rPrChange>
          </w:rPr>
          <w:t>(50) ;</w:t>
        </w:r>
      </w:ins>
    </w:p>
    <w:p w14:paraId="613FA23F" w14:textId="77777777" w:rsidR="00564129" w:rsidRPr="00564129" w:rsidRDefault="00564129">
      <w:pPr>
        <w:pStyle w:val="HTMLPreformatted"/>
        <w:divId w:val="1477987617"/>
        <w:rPr>
          <w:ins w:id="10945" w:author="shorny" w:date="2014-06-09T18:38:00Z"/>
          <w:sz w:val="18"/>
          <w:rPrChange w:id="10946" w:author="shorny" w:date="2014-06-09T18:38:00Z">
            <w:rPr>
              <w:ins w:id="10947" w:author="shorny" w:date="2014-06-09T18:38:00Z"/>
            </w:rPr>
          </w:rPrChange>
        </w:rPr>
      </w:pPr>
      <w:ins w:id="10948" w:author="shorny" w:date="2014-06-09T18:38:00Z">
        <w:r w:rsidRPr="00564129">
          <w:rPr>
            <w:sz w:val="18"/>
            <w:rPrChange w:id="10949" w:author="shorny" w:date="2014-06-09T18:38:00Z">
              <w:rPr/>
            </w:rPrChange>
          </w:rPr>
          <w:t xml:space="preserve">  </w:t>
        </w:r>
        <w:r w:rsidRPr="00564129">
          <w:rPr>
            <w:rStyle w:val="keyword1"/>
            <w:sz w:val="18"/>
            <w:rPrChange w:id="10950" w:author="shorny" w:date="2014-06-09T18:38:00Z">
              <w:rPr>
                <w:rStyle w:val="keyword1"/>
              </w:rPr>
            </w:rPrChange>
          </w:rPr>
          <w:t>DECLARE</w:t>
        </w:r>
        <w:r w:rsidRPr="00564129">
          <w:rPr>
            <w:sz w:val="18"/>
            <w:rPrChange w:id="10951" w:author="shorny" w:date="2014-06-09T18:38:00Z">
              <w:rPr/>
            </w:rPrChange>
          </w:rPr>
          <w:t xml:space="preserve"> v_apptEmail </w:t>
        </w:r>
        <w:r w:rsidRPr="00564129">
          <w:rPr>
            <w:rStyle w:val="type1"/>
            <w:sz w:val="18"/>
            <w:rPrChange w:id="10952" w:author="shorny" w:date="2014-06-09T18:38:00Z">
              <w:rPr>
                <w:rStyle w:val="type1"/>
              </w:rPr>
            </w:rPrChange>
          </w:rPr>
          <w:t>varchar</w:t>
        </w:r>
        <w:r w:rsidRPr="00564129">
          <w:rPr>
            <w:sz w:val="18"/>
            <w:rPrChange w:id="10953" w:author="shorny" w:date="2014-06-09T18:38:00Z">
              <w:rPr/>
            </w:rPrChange>
          </w:rPr>
          <w:t>(100) ;</w:t>
        </w:r>
      </w:ins>
    </w:p>
    <w:p w14:paraId="61402A58" w14:textId="77777777" w:rsidR="00564129" w:rsidRPr="00564129" w:rsidRDefault="00564129">
      <w:pPr>
        <w:pStyle w:val="HTMLPreformatted"/>
        <w:divId w:val="1477987617"/>
        <w:rPr>
          <w:ins w:id="10954" w:author="shorny" w:date="2014-06-09T18:38:00Z"/>
          <w:sz w:val="18"/>
          <w:rPrChange w:id="10955" w:author="shorny" w:date="2014-06-09T18:38:00Z">
            <w:rPr>
              <w:ins w:id="10956" w:author="shorny" w:date="2014-06-09T18:38:00Z"/>
            </w:rPr>
          </w:rPrChange>
        </w:rPr>
      </w:pPr>
      <w:ins w:id="10957" w:author="shorny" w:date="2014-06-09T18:38:00Z">
        <w:r w:rsidRPr="00564129">
          <w:rPr>
            <w:sz w:val="18"/>
            <w:rPrChange w:id="10958" w:author="shorny" w:date="2014-06-09T18:38:00Z">
              <w:rPr/>
            </w:rPrChange>
          </w:rPr>
          <w:t xml:space="preserve">  </w:t>
        </w:r>
        <w:r w:rsidRPr="00564129">
          <w:rPr>
            <w:rStyle w:val="keyword1"/>
            <w:sz w:val="18"/>
            <w:rPrChange w:id="10959" w:author="shorny" w:date="2014-06-09T18:38:00Z">
              <w:rPr>
                <w:rStyle w:val="keyword1"/>
              </w:rPr>
            </w:rPrChange>
          </w:rPr>
          <w:t>DECLARE</w:t>
        </w:r>
        <w:r w:rsidRPr="00564129">
          <w:rPr>
            <w:sz w:val="18"/>
            <w:rPrChange w:id="10960" w:author="shorny" w:date="2014-06-09T18:38:00Z">
              <w:rPr/>
            </w:rPrChange>
          </w:rPr>
          <w:t xml:space="preserve"> v_agentFName </w:t>
        </w:r>
        <w:r w:rsidRPr="00564129">
          <w:rPr>
            <w:rStyle w:val="type1"/>
            <w:sz w:val="18"/>
            <w:rPrChange w:id="10961" w:author="shorny" w:date="2014-06-09T18:38:00Z">
              <w:rPr>
                <w:rStyle w:val="type1"/>
              </w:rPr>
            </w:rPrChange>
          </w:rPr>
          <w:t>varchar</w:t>
        </w:r>
        <w:r w:rsidRPr="00564129">
          <w:rPr>
            <w:sz w:val="18"/>
            <w:rPrChange w:id="10962" w:author="shorny" w:date="2014-06-09T18:38:00Z">
              <w:rPr/>
            </w:rPrChange>
          </w:rPr>
          <w:t>(50) ;</w:t>
        </w:r>
      </w:ins>
    </w:p>
    <w:p w14:paraId="75A55B8A" w14:textId="77777777" w:rsidR="00564129" w:rsidRPr="00564129" w:rsidRDefault="00564129">
      <w:pPr>
        <w:pStyle w:val="HTMLPreformatted"/>
        <w:divId w:val="1477987617"/>
        <w:rPr>
          <w:ins w:id="10963" w:author="shorny" w:date="2014-06-09T18:38:00Z"/>
          <w:sz w:val="18"/>
          <w:rPrChange w:id="10964" w:author="shorny" w:date="2014-06-09T18:38:00Z">
            <w:rPr>
              <w:ins w:id="10965" w:author="shorny" w:date="2014-06-09T18:38:00Z"/>
            </w:rPr>
          </w:rPrChange>
        </w:rPr>
      </w:pPr>
      <w:ins w:id="10966" w:author="shorny" w:date="2014-06-09T18:38:00Z">
        <w:r w:rsidRPr="00564129">
          <w:rPr>
            <w:sz w:val="18"/>
            <w:rPrChange w:id="10967" w:author="shorny" w:date="2014-06-09T18:38:00Z">
              <w:rPr/>
            </w:rPrChange>
          </w:rPr>
          <w:t xml:space="preserve">  </w:t>
        </w:r>
        <w:r w:rsidRPr="00564129">
          <w:rPr>
            <w:rStyle w:val="keyword1"/>
            <w:sz w:val="18"/>
            <w:rPrChange w:id="10968" w:author="shorny" w:date="2014-06-09T18:38:00Z">
              <w:rPr>
                <w:rStyle w:val="keyword1"/>
              </w:rPr>
            </w:rPrChange>
          </w:rPr>
          <w:t>DECLARE</w:t>
        </w:r>
        <w:r w:rsidRPr="00564129">
          <w:rPr>
            <w:sz w:val="18"/>
            <w:rPrChange w:id="10969" w:author="shorny" w:date="2014-06-09T18:38:00Z">
              <w:rPr/>
            </w:rPrChange>
          </w:rPr>
          <w:t xml:space="preserve"> v_agentLName </w:t>
        </w:r>
        <w:r w:rsidRPr="00564129">
          <w:rPr>
            <w:rStyle w:val="type1"/>
            <w:sz w:val="18"/>
            <w:rPrChange w:id="10970" w:author="shorny" w:date="2014-06-09T18:38:00Z">
              <w:rPr>
                <w:rStyle w:val="type1"/>
              </w:rPr>
            </w:rPrChange>
          </w:rPr>
          <w:t>varchar</w:t>
        </w:r>
        <w:r w:rsidRPr="00564129">
          <w:rPr>
            <w:sz w:val="18"/>
            <w:rPrChange w:id="10971" w:author="shorny" w:date="2014-06-09T18:38:00Z">
              <w:rPr/>
            </w:rPrChange>
          </w:rPr>
          <w:t>(50) ;</w:t>
        </w:r>
      </w:ins>
    </w:p>
    <w:p w14:paraId="63B5BAB6" w14:textId="77777777" w:rsidR="00564129" w:rsidRPr="00564129" w:rsidRDefault="00564129">
      <w:pPr>
        <w:pStyle w:val="HTMLPreformatted"/>
        <w:divId w:val="1477987617"/>
        <w:rPr>
          <w:ins w:id="10972" w:author="shorny" w:date="2014-06-09T18:38:00Z"/>
          <w:sz w:val="18"/>
          <w:rPrChange w:id="10973" w:author="shorny" w:date="2014-06-09T18:38:00Z">
            <w:rPr>
              <w:ins w:id="10974" w:author="shorny" w:date="2014-06-09T18:38:00Z"/>
            </w:rPr>
          </w:rPrChange>
        </w:rPr>
      </w:pPr>
      <w:ins w:id="10975" w:author="shorny" w:date="2014-06-09T18:38:00Z">
        <w:r w:rsidRPr="00564129">
          <w:rPr>
            <w:sz w:val="18"/>
            <w:rPrChange w:id="10976" w:author="shorny" w:date="2014-06-09T18:38:00Z">
              <w:rPr/>
            </w:rPrChange>
          </w:rPr>
          <w:t xml:space="preserve">  </w:t>
        </w:r>
        <w:r w:rsidRPr="00564129">
          <w:rPr>
            <w:rStyle w:val="keyword1"/>
            <w:sz w:val="18"/>
            <w:rPrChange w:id="10977" w:author="shorny" w:date="2014-06-09T18:38:00Z">
              <w:rPr>
                <w:rStyle w:val="keyword1"/>
              </w:rPr>
            </w:rPrChange>
          </w:rPr>
          <w:t>DECLARE</w:t>
        </w:r>
        <w:r w:rsidRPr="00564129">
          <w:rPr>
            <w:sz w:val="18"/>
            <w:rPrChange w:id="10978" w:author="shorny" w:date="2014-06-09T18:38:00Z">
              <w:rPr/>
            </w:rPrChange>
          </w:rPr>
          <w:t xml:space="preserve"> v_decisionTypeID mediumint(9) ;</w:t>
        </w:r>
      </w:ins>
    </w:p>
    <w:p w14:paraId="4DC8C271" w14:textId="77777777" w:rsidR="00564129" w:rsidRPr="00564129" w:rsidRDefault="00564129">
      <w:pPr>
        <w:pStyle w:val="HTMLPreformatted"/>
        <w:divId w:val="1477987617"/>
        <w:rPr>
          <w:ins w:id="10979" w:author="shorny" w:date="2014-06-09T18:38:00Z"/>
          <w:sz w:val="18"/>
          <w:rPrChange w:id="10980" w:author="shorny" w:date="2014-06-09T18:38:00Z">
            <w:rPr>
              <w:ins w:id="10981" w:author="shorny" w:date="2014-06-09T18:38:00Z"/>
            </w:rPr>
          </w:rPrChange>
        </w:rPr>
      </w:pPr>
      <w:ins w:id="10982" w:author="shorny" w:date="2014-06-09T18:38:00Z">
        <w:r w:rsidRPr="00564129">
          <w:rPr>
            <w:sz w:val="18"/>
            <w:rPrChange w:id="10983" w:author="shorny" w:date="2014-06-09T18:38:00Z">
              <w:rPr/>
            </w:rPrChange>
          </w:rPr>
          <w:t xml:space="preserve">  </w:t>
        </w:r>
        <w:r w:rsidRPr="00564129">
          <w:rPr>
            <w:rStyle w:val="keyword1"/>
            <w:sz w:val="18"/>
            <w:rPrChange w:id="10984" w:author="shorny" w:date="2014-06-09T18:38:00Z">
              <w:rPr>
                <w:rStyle w:val="keyword1"/>
              </w:rPr>
            </w:rPrChange>
          </w:rPr>
          <w:t>DECLARE</w:t>
        </w:r>
        <w:r w:rsidRPr="00564129">
          <w:rPr>
            <w:sz w:val="18"/>
            <w:rPrChange w:id="10985" w:author="shorny" w:date="2014-06-09T18:38:00Z">
              <w:rPr/>
            </w:rPrChange>
          </w:rPr>
          <w:t xml:space="preserve"> v_supervisionRole </w:t>
        </w:r>
        <w:r w:rsidRPr="00564129">
          <w:rPr>
            <w:rStyle w:val="type1"/>
            <w:sz w:val="18"/>
            <w:rPrChange w:id="10986" w:author="shorny" w:date="2014-06-09T18:38:00Z">
              <w:rPr>
                <w:rStyle w:val="type1"/>
              </w:rPr>
            </w:rPrChange>
          </w:rPr>
          <w:t>varchar</w:t>
        </w:r>
        <w:r w:rsidRPr="00564129">
          <w:rPr>
            <w:sz w:val="18"/>
            <w:rPrChange w:id="10987" w:author="shorny" w:date="2014-06-09T18:38:00Z">
              <w:rPr/>
            </w:rPrChange>
          </w:rPr>
          <w:t xml:space="preserve">(20) </w:t>
        </w:r>
        <w:r w:rsidRPr="00564129">
          <w:rPr>
            <w:rStyle w:val="keyword1"/>
            <w:sz w:val="18"/>
            <w:rPrChange w:id="10988" w:author="shorny" w:date="2014-06-09T18:38:00Z">
              <w:rPr>
                <w:rStyle w:val="keyword1"/>
              </w:rPr>
            </w:rPrChange>
          </w:rPr>
          <w:t>DEFAULT</w:t>
        </w:r>
        <w:r w:rsidRPr="00564129">
          <w:rPr>
            <w:sz w:val="18"/>
            <w:rPrChange w:id="10989" w:author="shorny" w:date="2014-06-09T18:38:00Z">
              <w:rPr/>
            </w:rPrChange>
          </w:rPr>
          <w:t xml:space="preserve"> </w:t>
        </w:r>
        <w:r w:rsidRPr="00564129">
          <w:rPr>
            <w:rStyle w:val="string1"/>
            <w:sz w:val="18"/>
            <w:rPrChange w:id="10990" w:author="shorny" w:date="2014-06-09T18:38:00Z">
              <w:rPr>
                <w:rStyle w:val="string1"/>
              </w:rPr>
            </w:rPrChange>
          </w:rPr>
          <w:t>'an associate'</w:t>
        </w:r>
        <w:r w:rsidRPr="00564129">
          <w:rPr>
            <w:sz w:val="18"/>
            <w:rPrChange w:id="10991" w:author="shorny" w:date="2014-06-09T18:38:00Z">
              <w:rPr/>
            </w:rPrChange>
          </w:rPr>
          <w:t>;</w:t>
        </w:r>
      </w:ins>
    </w:p>
    <w:p w14:paraId="29D8393A" w14:textId="77777777" w:rsidR="00564129" w:rsidRPr="00564129" w:rsidRDefault="00564129">
      <w:pPr>
        <w:pStyle w:val="HTMLPreformatted"/>
        <w:divId w:val="1477987617"/>
        <w:rPr>
          <w:ins w:id="10992" w:author="shorny" w:date="2014-06-09T18:38:00Z"/>
          <w:sz w:val="18"/>
          <w:rPrChange w:id="10993" w:author="shorny" w:date="2014-06-09T18:38:00Z">
            <w:rPr>
              <w:ins w:id="10994" w:author="shorny" w:date="2014-06-09T18:38:00Z"/>
            </w:rPr>
          </w:rPrChange>
        </w:rPr>
      </w:pPr>
      <w:ins w:id="10995" w:author="shorny" w:date="2014-06-09T18:38:00Z">
        <w:r w:rsidRPr="00564129">
          <w:rPr>
            <w:sz w:val="18"/>
            <w:rPrChange w:id="10996" w:author="shorny" w:date="2014-06-09T18:38:00Z">
              <w:rPr/>
            </w:rPrChange>
          </w:rPr>
          <w:t xml:space="preserve">  </w:t>
        </w:r>
        <w:r w:rsidRPr="00564129">
          <w:rPr>
            <w:rStyle w:val="keyword1"/>
            <w:sz w:val="18"/>
            <w:rPrChange w:id="10997" w:author="shorny" w:date="2014-06-09T18:38:00Z">
              <w:rPr>
                <w:rStyle w:val="keyword1"/>
              </w:rPr>
            </w:rPrChange>
          </w:rPr>
          <w:t>DECLARE</w:t>
        </w:r>
        <w:r w:rsidRPr="00564129">
          <w:rPr>
            <w:sz w:val="18"/>
            <w:rPrChange w:id="10998" w:author="shorny" w:date="2014-06-09T18:38:00Z">
              <w:rPr/>
            </w:rPrChange>
          </w:rPr>
          <w:t xml:space="preserve"> v_comment </w:t>
        </w:r>
        <w:r w:rsidRPr="00564129">
          <w:rPr>
            <w:rStyle w:val="type1"/>
            <w:sz w:val="18"/>
            <w:rPrChange w:id="10999" w:author="shorny" w:date="2014-06-09T18:38:00Z">
              <w:rPr>
                <w:rStyle w:val="type1"/>
              </w:rPr>
            </w:rPrChange>
          </w:rPr>
          <w:t>varchar</w:t>
        </w:r>
        <w:r w:rsidRPr="00564129">
          <w:rPr>
            <w:sz w:val="18"/>
            <w:rPrChange w:id="11000" w:author="shorny" w:date="2014-06-09T18:38:00Z">
              <w:rPr/>
            </w:rPrChange>
          </w:rPr>
          <w:t>(1000) ;</w:t>
        </w:r>
      </w:ins>
    </w:p>
    <w:p w14:paraId="6718272E" w14:textId="77777777" w:rsidR="00564129" w:rsidRPr="00564129" w:rsidRDefault="00564129">
      <w:pPr>
        <w:pStyle w:val="HTMLPreformatted"/>
        <w:divId w:val="1477987617"/>
        <w:rPr>
          <w:ins w:id="11001" w:author="shorny" w:date="2014-06-09T18:38:00Z"/>
          <w:sz w:val="18"/>
          <w:rPrChange w:id="11002" w:author="shorny" w:date="2014-06-09T18:38:00Z">
            <w:rPr>
              <w:ins w:id="11003" w:author="shorny" w:date="2014-06-09T18:38:00Z"/>
            </w:rPr>
          </w:rPrChange>
        </w:rPr>
      </w:pPr>
    </w:p>
    <w:p w14:paraId="24A409FF" w14:textId="77777777" w:rsidR="00564129" w:rsidRPr="00564129" w:rsidRDefault="00564129">
      <w:pPr>
        <w:pStyle w:val="HTMLPreformatted"/>
        <w:divId w:val="1477987617"/>
        <w:rPr>
          <w:ins w:id="11004" w:author="shorny" w:date="2014-06-09T18:38:00Z"/>
          <w:sz w:val="18"/>
          <w:rPrChange w:id="11005" w:author="shorny" w:date="2014-06-09T18:38:00Z">
            <w:rPr>
              <w:ins w:id="11006" w:author="shorny" w:date="2014-06-09T18:38:00Z"/>
            </w:rPr>
          </w:rPrChange>
        </w:rPr>
      </w:pPr>
      <w:ins w:id="11007" w:author="shorny" w:date="2014-06-09T18:38:00Z">
        <w:r w:rsidRPr="00564129">
          <w:rPr>
            <w:sz w:val="18"/>
            <w:rPrChange w:id="11008" w:author="shorny" w:date="2014-06-09T18:38:00Z">
              <w:rPr/>
            </w:rPrChange>
          </w:rPr>
          <w:t xml:space="preserve">  </w:t>
        </w:r>
        <w:r w:rsidRPr="00564129">
          <w:rPr>
            <w:rStyle w:val="keyword1"/>
            <w:sz w:val="18"/>
            <w:rPrChange w:id="11009" w:author="shorny" w:date="2014-06-09T18:38:00Z">
              <w:rPr>
                <w:rStyle w:val="keyword1"/>
              </w:rPr>
            </w:rPrChange>
          </w:rPr>
          <w:t>SELECT</w:t>
        </w:r>
        <w:r w:rsidRPr="00564129">
          <w:rPr>
            <w:sz w:val="18"/>
            <w:rPrChange w:id="11010" w:author="shorny" w:date="2014-06-09T18:38:00Z">
              <w:rPr/>
            </w:rPrChange>
          </w:rPr>
          <w:t xml:space="preserve"> Appt.FName, Appt.LName, Appt.Email</w:t>
        </w:r>
      </w:ins>
    </w:p>
    <w:p w14:paraId="44203FE5" w14:textId="77777777" w:rsidR="00564129" w:rsidRPr="00564129" w:rsidRDefault="00564129">
      <w:pPr>
        <w:pStyle w:val="HTMLPreformatted"/>
        <w:divId w:val="1477987617"/>
        <w:rPr>
          <w:ins w:id="11011" w:author="shorny" w:date="2014-06-09T18:38:00Z"/>
          <w:sz w:val="18"/>
          <w:rPrChange w:id="11012" w:author="shorny" w:date="2014-06-09T18:38:00Z">
            <w:rPr>
              <w:ins w:id="11013" w:author="shorny" w:date="2014-06-09T18:38:00Z"/>
            </w:rPr>
          </w:rPrChange>
        </w:rPr>
      </w:pPr>
      <w:ins w:id="11014" w:author="shorny" w:date="2014-06-09T18:38:00Z">
        <w:r w:rsidRPr="00564129">
          <w:rPr>
            <w:sz w:val="18"/>
            <w:rPrChange w:id="11015" w:author="shorny" w:date="2014-06-09T18:38:00Z">
              <w:rPr/>
            </w:rPrChange>
          </w:rPr>
          <w:t xml:space="preserve">  </w:t>
        </w:r>
        <w:r w:rsidRPr="00564129">
          <w:rPr>
            <w:rStyle w:val="keyword1"/>
            <w:sz w:val="18"/>
            <w:rPrChange w:id="11016" w:author="shorny" w:date="2014-06-09T18:38:00Z">
              <w:rPr>
                <w:rStyle w:val="keyword1"/>
              </w:rPr>
            </w:rPrChange>
          </w:rPr>
          <w:t>FROM</w:t>
        </w:r>
        <w:r w:rsidRPr="00564129">
          <w:rPr>
            <w:sz w:val="18"/>
            <w:rPrChange w:id="11017" w:author="shorny" w:date="2014-06-09T18:38:00Z">
              <w:rPr/>
            </w:rPrChange>
          </w:rPr>
          <w:t xml:space="preserve"> Application App</w:t>
        </w:r>
      </w:ins>
    </w:p>
    <w:p w14:paraId="2440203D" w14:textId="77777777" w:rsidR="00564129" w:rsidRPr="00564129" w:rsidRDefault="00564129">
      <w:pPr>
        <w:pStyle w:val="HTMLPreformatted"/>
        <w:divId w:val="1477987617"/>
        <w:rPr>
          <w:ins w:id="11018" w:author="shorny" w:date="2014-06-09T18:38:00Z"/>
          <w:sz w:val="18"/>
          <w:rPrChange w:id="11019" w:author="shorny" w:date="2014-06-09T18:38:00Z">
            <w:rPr>
              <w:ins w:id="11020" w:author="shorny" w:date="2014-06-09T18:38:00Z"/>
            </w:rPr>
          </w:rPrChange>
        </w:rPr>
      </w:pPr>
      <w:ins w:id="11021" w:author="shorny" w:date="2014-06-09T18:38:00Z">
        <w:r w:rsidRPr="00564129">
          <w:rPr>
            <w:sz w:val="18"/>
            <w:rPrChange w:id="11022" w:author="shorny" w:date="2014-06-09T18:38:00Z">
              <w:rPr/>
            </w:rPrChange>
          </w:rPr>
          <w:t xml:space="preserve">  </w:t>
        </w:r>
        <w:r w:rsidRPr="00564129">
          <w:rPr>
            <w:rStyle w:val="keyword1"/>
            <w:sz w:val="18"/>
            <w:rPrChange w:id="11023" w:author="shorny" w:date="2014-06-09T18:38:00Z">
              <w:rPr>
                <w:rStyle w:val="keyword1"/>
              </w:rPr>
            </w:rPrChange>
          </w:rPr>
          <w:t>INNER</w:t>
        </w:r>
        <w:r w:rsidRPr="00564129">
          <w:rPr>
            <w:sz w:val="18"/>
            <w:rPrChange w:id="11024" w:author="shorny" w:date="2014-06-09T18:38:00Z">
              <w:rPr/>
            </w:rPrChange>
          </w:rPr>
          <w:t xml:space="preserve"> </w:t>
        </w:r>
        <w:r w:rsidRPr="00564129">
          <w:rPr>
            <w:rStyle w:val="keyword1"/>
            <w:sz w:val="18"/>
            <w:rPrChange w:id="11025" w:author="shorny" w:date="2014-06-09T18:38:00Z">
              <w:rPr>
                <w:rStyle w:val="keyword1"/>
              </w:rPr>
            </w:rPrChange>
          </w:rPr>
          <w:t>JOIN</w:t>
        </w:r>
        <w:r w:rsidRPr="00564129">
          <w:rPr>
            <w:sz w:val="18"/>
            <w:rPrChange w:id="11026" w:author="shorny" w:date="2014-06-09T18:38:00Z">
              <w:rPr/>
            </w:rPrChange>
          </w:rPr>
          <w:t xml:space="preserve"> Applicant Appt </w:t>
        </w:r>
        <w:r w:rsidRPr="00564129">
          <w:rPr>
            <w:rStyle w:val="keyword1"/>
            <w:sz w:val="18"/>
            <w:rPrChange w:id="11027" w:author="shorny" w:date="2014-06-09T18:38:00Z">
              <w:rPr>
                <w:rStyle w:val="keyword1"/>
              </w:rPr>
            </w:rPrChange>
          </w:rPr>
          <w:t>ON</w:t>
        </w:r>
        <w:r w:rsidRPr="00564129">
          <w:rPr>
            <w:sz w:val="18"/>
            <w:rPrChange w:id="11028" w:author="shorny" w:date="2014-06-09T18:38:00Z">
              <w:rPr/>
            </w:rPrChange>
          </w:rPr>
          <w:t xml:space="preserve"> (App.ApplicantID = Appt.ApplicantID)</w:t>
        </w:r>
      </w:ins>
    </w:p>
    <w:p w14:paraId="4B219B27" w14:textId="77777777" w:rsidR="00564129" w:rsidRPr="00564129" w:rsidRDefault="00564129">
      <w:pPr>
        <w:pStyle w:val="HTMLPreformatted"/>
        <w:divId w:val="1477987617"/>
        <w:rPr>
          <w:ins w:id="11029" w:author="shorny" w:date="2014-06-09T18:38:00Z"/>
          <w:sz w:val="18"/>
          <w:rPrChange w:id="11030" w:author="shorny" w:date="2014-06-09T18:38:00Z">
            <w:rPr>
              <w:ins w:id="11031" w:author="shorny" w:date="2014-06-09T18:38:00Z"/>
            </w:rPr>
          </w:rPrChange>
        </w:rPr>
      </w:pPr>
      <w:ins w:id="11032" w:author="shorny" w:date="2014-06-09T18:38:00Z">
        <w:r w:rsidRPr="00564129">
          <w:rPr>
            <w:sz w:val="18"/>
            <w:rPrChange w:id="11033" w:author="shorny" w:date="2014-06-09T18:38:00Z">
              <w:rPr/>
            </w:rPrChange>
          </w:rPr>
          <w:t xml:space="preserve">  </w:t>
        </w:r>
        <w:r w:rsidRPr="00564129">
          <w:rPr>
            <w:rStyle w:val="keyword1"/>
            <w:sz w:val="18"/>
            <w:rPrChange w:id="11034" w:author="shorny" w:date="2014-06-09T18:38:00Z">
              <w:rPr>
                <w:rStyle w:val="keyword1"/>
              </w:rPr>
            </w:rPrChange>
          </w:rPr>
          <w:t>WHERE</w:t>
        </w:r>
        <w:r w:rsidRPr="00564129">
          <w:rPr>
            <w:sz w:val="18"/>
            <w:rPrChange w:id="11035" w:author="shorny" w:date="2014-06-09T18:38:00Z">
              <w:rPr/>
            </w:rPrChange>
          </w:rPr>
          <w:t xml:space="preserve"> App.ApplicationID = </w:t>
        </w:r>
        <w:r w:rsidRPr="00564129">
          <w:rPr>
            <w:rStyle w:val="keyword1"/>
            <w:sz w:val="18"/>
            <w:rPrChange w:id="11036" w:author="shorny" w:date="2014-06-09T18:38:00Z">
              <w:rPr>
                <w:rStyle w:val="keyword1"/>
              </w:rPr>
            </w:rPrChange>
          </w:rPr>
          <w:t>OLD</w:t>
        </w:r>
        <w:r w:rsidRPr="00564129">
          <w:rPr>
            <w:sz w:val="18"/>
            <w:rPrChange w:id="11037" w:author="shorny" w:date="2014-06-09T18:38:00Z">
              <w:rPr/>
            </w:rPrChange>
          </w:rPr>
          <w:t>.ApplicationID</w:t>
        </w:r>
      </w:ins>
    </w:p>
    <w:p w14:paraId="6349FC96" w14:textId="77777777" w:rsidR="00564129" w:rsidRPr="00564129" w:rsidRDefault="00564129">
      <w:pPr>
        <w:pStyle w:val="HTMLPreformatted"/>
        <w:divId w:val="1477987617"/>
        <w:rPr>
          <w:ins w:id="11038" w:author="shorny" w:date="2014-06-09T18:38:00Z"/>
          <w:sz w:val="18"/>
          <w:rPrChange w:id="11039" w:author="shorny" w:date="2014-06-09T18:38:00Z">
            <w:rPr>
              <w:ins w:id="11040" w:author="shorny" w:date="2014-06-09T18:38:00Z"/>
            </w:rPr>
          </w:rPrChange>
        </w:rPr>
      </w:pPr>
      <w:ins w:id="11041" w:author="shorny" w:date="2014-06-09T18:38:00Z">
        <w:r w:rsidRPr="00564129">
          <w:rPr>
            <w:sz w:val="18"/>
            <w:rPrChange w:id="11042" w:author="shorny" w:date="2014-06-09T18:38:00Z">
              <w:rPr/>
            </w:rPrChange>
          </w:rPr>
          <w:t xml:space="preserve">  </w:t>
        </w:r>
        <w:r w:rsidRPr="00564129">
          <w:rPr>
            <w:rStyle w:val="keyword1"/>
            <w:sz w:val="18"/>
            <w:rPrChange w:id="11043" w:author="shorny" w:date="2014-06-09T18:38:00Z">
              <w:rPr>
                <w:rStyle w:val="keyword1"/>
              </w:rPr>
            </w:rPrChange>
          </w:rPr>
          <w:t>INTO</w:t>
        </w:r>
        <w:r w:rsidRPr="00564129">
          <w:rPr>
            <w:sz w:val="18"/>
            <w:rPrChange w:id="11044" w:author="shorny" w:date="2014-06-09T18:38:00Z">
              <w:rPr/>
            </w:rPrChange>
          </w:rPr>
          <w:t xml:space="preserve"> v_apptFName, v_apptLName, v_apptEmail ;</w:t>
        </w:r>
      </w:ins>
    </w:p>
    <w:p w14:paraId="286BE308" w14:textId="77777777" w:rsidR="00564129" w:rsidRPr="00564129" w:rsidRDefault="00564129">
      <w:pPr>
        <w:pStyle w:val="HTMLPreformatted"/>
        <w:divId w:val="1477987617"/>
        <w:rPr>
          <w:ins w:id="11045" w:author="shorny" w:date="2014-06-09T18:38:00Z"/>
          <w:sz w:val="18"/>
          <w:rPrChange w:id="11046" w:author="shorny" w:date="2014-06-09T18:38:00Z">
            <w:rPr>
              <w:ins w:id="11047" w:author="shorny" w:date="2014-06-09T18:38:00Z"/>
            </w:rPr>
          </w:rPrChange>
        </w:rPr>
      </w:pPr>
    </w:p>
    <w:p w14:paraId="4DF169E5" w14:textId="77777777" w:rsidR="00564129" w:rsidRPr="00564129" w:rsidRDefault="00564129">
      <w:pPr>
        <w:pStyle w:val="HTMLPreformatted"/>
        <w:divId w:val="1477987617"/>
        <w:rPr>
          <w:ins w:id="11048" w:author="shorny" w:date="2014-06-09T18:38:00Z"/>
          <w:sz w:val="18"/>
          <w:rPrChange w:id="11049" w:author="shorny" w:date="2014-06-09T18:38:00Z">
            <w:rPr>
              <w:ins w:id="11050" w:author="shorny" w:date="2014-06-09T18:38:00Z"/>
            </w:rPr>
          </w:rPrChange>
        </w:rPr>
      </w:pPr>
      <w:ins w:id="11051" w:author="shorny" w:date="2014-06-09T18:38:00Z">
        <w:r w:rsidRPr="00564129">
          <w:rPr>
            <w:sz w:val="18"/>
            <w:rPrChange w:id="11052" w:author="shorny" w:date="2014-06-09T18:38:00Z">
              <w:rPr/>
            </w:rPrChange>
          </w:rPr>
          <w:t xml:space="preserve">  IF v_apptLName </w:t>
        </w:r>
        <w:r w:rsidRPr="00564129">
          <w:rPr>
            <w:rStyle w:val="keyword1"/>
            <w:sz w:val="18"/>
            <w:rPrChange w:id="11053" w:author="shorny" w:date="2014-06-09T18:38:00Z">
              <w:rPr>
                <w:rStyle w:val="keyword1"/>
              </w:rPr>
            </w:rPrChange>
          </w:rPr>
          <w:t>IS</w:t>
        </w:r>
        <w:r w:rsidRPr="00564129">
          <w:rPr>
            <w:sz w:val="18"/>
            <w:rPrChange w:id="11054" w:author="shorny" w:date="2014-06-09T18:38:00Z">
              <w:rPr/>
            </w:rPrChange>
          </w:rPr>
          <w:t xml:space="preserve"> </w:t>
        </w:r>
        <w:r w:rsidRPr="00564129">
          <w:rPr>
            <w:rStyle w:val="keyword1"/>
            <w:sz w:val="18"/>
            <w:rPrChange w:id="11055" w:author="shorny" w:date="2014-06-09T18:38:00Z">
              <w:rPr>
                <w:rStyle w:val="keyword1"/>
              </w:rPr>
            </w:rPrChange>
          </w:rPr>
          <w:t>NULL</w:t>
        </w:r>
        <w:r w:rsidRPr="00564129">
          <w:rPr>
            <w:sz w:val="18"/>
            <w:rPrChange w:id="11056" w:author="shorny" w:date="2014-06-09T18:38:00Z">
              <w:rPr/>
            </w:rPrChange>
          </w:rPr>
          <w:t xml:space="preserve"> </w:t>
        </w:r>
        <w:r w:rsidRPr="00564129">
          <w:rPr>
            <w:rStyle w:val="keyword1"/>
            <w:sz w:val="18"/>
            <w:rPrChange w:id="11057" w:author="shorny" w:date="2014-06-09T18:38:00Z">
              <w:rPr>
                <w:rStyle w:val="keyword1"/>
              </w:rPr>
            </w:rPrChange>
          </w:rPr>
          <w:t>THEN</w:t>
        </w:r>
      </w:ins>
    </w:p>
    <w:p w14:paraId="417854AD" w14:textId="77777777" w:rsidR="00564129" w:rsidRPr="00564129" w:rsidRDefault="00564129">
      <w:pPr>
        <w:pStyle w:val="HTMLPreformatted"/>
        <w:divId w:val="1477987617"/>
        <w:rPr>
          <w:ins w:id="11058" w:author="shorny" w:date="2014-06-09T18:38:00Z"/>
          <w:sz w:val="18"/>
          <w:rPrChange w:id="11059" w:author="shorny" w:date="2014-06-09T18:38:00Z">
            <w:rPr>
              <w:ins w:id="11060" w:author="shorny" w:date="2014-06-09T18:38:00Z"/>
            </w:rPr>
          </w:rPrChange>
        </w:rPr>
      </w:pPr>
      <w:ins w:id="11061" w:author="shorny" w:date="2014-06-09T18:38:00Z">
        <w:r w:rsidRPr="00564129">
          <w:rPr>
            <w:sz w:val="18"/>
            <w:rPrChange w:id="11062" w:author="shorny" w:date="2014-06-09T18:38:00Z">
              <w:rPr/>
            </w:rPrChange>
          </w:rPr>
          <w:t xml:space="preserve">    </w:t>
        </w:r>
        <w:r w:rsidRPr="00564129">
          <w:rPr>
            <w:rStyle w:val="keyword1"/>
            <w:sz w:val="18"/>
            <w:rPrChange w:id="11063" w:author="shorny" w:date="2014-06-09T18:38:00Z">
              <w:rPr>
                <w:rStyle w:val="keyword1"/>
              </w:rPr>
            </w:rPrChange>
          </w:rPr>
          <w:t>SET</w:t>
        </w:r>
        <w:r w:rsidRPr="00564129">
          <w:rPr>
            <w:sz w:val="18"/>
            <w:rPrChange w:id="11064" w:author="shorny" w:date="2014-06-09T18:38:00Z">
              <w:rPr/>
            </w:rPrChange>
          </w:rPr>
          <w:t xml:space="preserve"> v_apptLName = </w:t>
        </w:r>
        <w:r w:rsidRPr="00564129">
          <w:rPr>
            <w:rStyle w:val="string1"/>
            <w:sz w:val="18"/>
            <w:rPrChange w:id="11065" w:author="shorny" w:date="2014-06-09T18:38:00Z">
              <w:rPr>
                <w:rStyle w:val="string1"/>
              </w:rPr>
            </w:rPrChange>
          </w:rPr>
          <w:t>' (no lastname registered)'</w:t>
        </w:r>
        <w:r w:rsidRPr="00564129">
          <w:rPr>
            <w:sz w:val="18"/>
            <w:rPrChange w:id="11066" w:author="shorny" w:date="2014-06-09T18:38:00Z">
              <w:rPr/>
            </w:rPrChange>
          </w:rPr>
          <w:t>;</w:t>
        </w:r>
      </w:ins>
    </w:p>
    <w:p w14:paraId="40554C8F" w14:textId="77777777" w:rsidR="00564129" w:rsidRPr="00564129" w:rsidRDefault="00564129">
      <w:pPr>
        <w:pStyle w:val="HTMLPreformatted"/>
        <w:divId w:val="1477987617"/>
        <w:rPr>
          <w:ins w:id="11067" w:author="shorny" w:date="2014-06-09T18:38:00Z"/>
          <w:sz w:val="18"/>
          <w:rPrChange w:id="11068" w:author="shorny" w:date="2014-06-09T18:38:00Z">
            <w:rPr>
              <w:ins w:id="11069" w:author="shorny" w:date="2014-06-09T18:38:00Z"/>
            </w:rPr>
          </w:rPrChange>
        </w:rPr>
      </w:pPr>
      <w:ins w:id="11070" w:author="shorny" w:date="2014-06-09T18:38:00Z">
        <w:r w:rsidRPr="00564129">
          <w:rPr>
            <w:sz w:val="18"/>
            <w:rPrChange w:id="11071" w:author="shorny" w:date="2014-06-09T18:38:00Z">
              <w:rPr/>
            </w:rPrChange>
          </w:rPr>
          <w:t xml:space="preserve">  </w:t>
        </w:r>
        <w:r w:rsidRPr="00564129">
          <w:rPr>
            <w:rStyle w:val="keyword1"/>
            <w:sz w:val="18"/>
            <w:rPrChange w:id="11072" w:author="shorny" w:date="2014-06-09T18:38:00Z">
              <w:rPr>
                <w:rStyle w:val="keyword1"/>
              </w:rPr>
            </w:rPrChange>
          </w:rPr>
          <w:t>END</w:t>
        </w:r>
        <w:r w:rsidRPr="00564129">
          <w:rPr>
            <w:sz w:val="18"/>
            <w:rPrChange w:id="11073" w:author="shorny" w:date="2014-06-09T18:38:00Z">
              <w:rPr/>
            </w:rPrChange>
          </w:rPr>
          <w:t xml:space="preserve"> IF;</w:t>
        </w:r>
      </w:ins>
    </w:p>
    <w:p w14:paraId="2366F061" w14:textId="77777777" w:rsidR="00564129" w:rsidRPr="00564129" w:rsidRDefault="00564129">
      <w:pPr>
        <w:pStyle w:val="HTMLPreformatted"/>
        <w:divId w:val="1477987617"/>
        <w:rPr>
          <w:ins w:id="11074" w:author="shorny" w:date="2014-06-09T18:38:00Z"/>
          <w:sz w:val="18"/>
          <w:rPrChange w:id="11075" w:author="shorny" w:date="2014-06-09T18:38:00Z">
            <w:rPr>
              <w:ins w:id="11076" w:author="shorny" w:date="2014-06-09T18:38:00Z"/>
            </w:rPr>
          </w:rPrChange>
        </w:rPr>
      </w:pPr>
      <w:ins w:id="11077" w:author="shorny" w:date="2014-06-09T18:38:00Z">
        <w:r w:rsidRPr="00564129">
          <w:rPr>
            <w:sz w:val="18"/>
            <w:rPrChange w:id="11078" w:author="shorny" w:date="2014-06-09T18:38:00Z">
              <w:rPr/>
            </w:rPrChange>
          </w:rPr>
          <w:t xml:space="preserve">  IF v_apptEmail </w:t>
        </w:r>
        <w:r w:rsidRPr="00564129">
          <w:rPr>
            <w:rStyle w:val="keyword1"/>
            <w:sz w:val="18"/>
            <w:rPrChange w:id="11079" w:author="shorny" w:date="2014-06-09T18:38:00Z">
              <w:rPr>
                <w:rStyle w:val="keyword1"/>
              </w:rPr>
            </w:rPrChange>
          </w:rPr>
          <w:t>IS</w:t>
        </w:r>
        <w:r w:rsidRPr="00564129">
          <w:rPr>
            <w:sz w:val="18"/>
            <w:rPrChange w:id="11080" w:author="shorny" w:date="2014-06-09T18:38:00Z">
              <w:rPr/>
            </w:rPrChange>
          </w:rPr>
          <w:t xml:space="preserve"> </w:t>
        </w:r>
        <w:r w:rsidRPr="00564129">
          <w:rPr>
            <w:rStyle w:val="keyword1"/>
            <w:sz w:val="18"/>
            <w:rPrChange w:id="11081" w:author="shorny" w:date="2014-06-09T18:38:00Z">
              <w:rPr>
                <w:rStyle w:val="keyword1"/>
              </w:rPr>
            </w:rPrChange>
          </w:rPr>
          <w:t>NULL</w:t>
        </w:r>
        <w:r w:rsidRPr="00564129">
          <w:rPr>
            <w:sz w:val="18"/>
            <w:rPrChange w:id="11082" w:author="shorny" w:date="2014-06-09T18:38:00Z">
              <w:rPr/>
            </w:rPrChange>
          </w:rPr>
          <w:t xml:space="preserve"> </w:t>
        </w:r>
        <w:r w:rsidRPr="00564129">
          <w:rPr>
            <w:rStyle w:val="keyword1"/>
            <w:sz w:val="18"/>
            <w:rPrChange w:id="11083" w:author="shorny" w:date="2014-06-09T18:38:00Z">
              <w:rPr>
                <w:rStyle w:val="keyword1"/>
              </w:rPr>
            </w:rPrChange>
          </w:rPr>
          <w:t>THEN</w:t>
        </w:r>
      </w:ins>
    </w:p>
    <w:p w14:paraId="3F207854" w14:textId="77777777" w:rsidR="00564129" w:rsidRPr="00564129" w:rsidRDefault="00564129">
      <w:pPr>
        <w:pStyle w:val="HTMLPreformatted"/>
        <w:divId w:val="1477987617"/>
        <w:rPr>
          <w:ins w:id="11084" w:author="shorny" w:date="2014-06-09T18:38:00Z"/>
          <w:sz w:val="18"/>
          <w:rPrChange w:id="11085" w:author="shorny" w:date="2014-06-09T18:38:00Z">
            <w:rPr>
              <w:ins w:id="11086" w:author="shorny" w:date="2014-06-09T18:38:00Z"/>
            </w:rPr>
          </w:rPrChange>
        </w:rPr>
      </w:pPr>
      <w:ins w:id="11087" w:author="shorny" w:date="2014-06-09T18:38:00Z">
        <w:r w:rsidRPr="00564129">
          <w:rPr>
            <w:sz w:val="18"/>
            <w:rPrChange w:id="11088" w:author="shorny" w:date="2014-06-09T18:38:00Z">
              <w:rPr/>
            </w:rPrChange>
          </w:rPr>
          <w:t xml:space="preserve">    </w:t>
        </w:r>
        <w:r w:rsidRPr="00564129">
          <w:rPr>
            <w:rStyle w:val="keyword1"/>
            <w:sz w:val="18"/>
            <w:rPrChange w:id="11089" w:author="shorny" w:date="2014-06-09T18:38:00Z">
              <w:rPr>
                <w:rStyle w:val="keyword1"/>
              </w:rPr>
            </w:rPrChange>
          </w:rPr>
          <w:t>SET</w:t>
        </w:r>
        <w:r w:rsidRPr="00564129">
          <w:rPr>
            <w:sz w:val="18"/>
            <w:rPrChange w:id="11090" w:author="shorny" w:date="2014-06-09T18:38:00Z">
              <w:rPr/>
            </w:rPrChange>
          </w:rPr>
          <w:t xml:space="preserve"> v_apptEmail = </w:t>
        </w:r>
        <w:r w:rsidRPr="00564129">
          <w:rPr>
            <w:rStyle w:val="string1"/>
            <w:sz w:val="18"/>
            <w:rPrChange w:id="11091" w:author="shorny" w:date="2014-06-09T18:38:00Z">
              <w:rPr>
                <w:rStyle w:val="string1"/>
              </w:rPr>
            </w:rPrChange>
          </w:rPr>
          <w:t>' (no email registered)'</w:t>
        </w:r>
        <w:r w:rsidRPr="00564129">
          <w:rPr>
            <w:sz w:val="18"/>
            <w:rPrChange w:id="11092" w:author="shorny" w:date="2014-06-09T18:38:00Z">
              <w:rPr/>
            </w:rPrChange>
          </w:rPr>
          <w:t>;</w:t>
        </w:r>
      </w:ins>
    </w:p>
    <w:p w14:paraId="5BB5061B" w14:textId="77777777" w:rsidR="00564129" w:rsidRPr="00564129" w:rsidRDefault="00564129">
      <w:pPr>
        <w:pStyle w:val="HTMLPreformatted"/>
        <w:divId w:val="1477987617"/>
        <w:rPr>
          <w:ins w:id="11093" w:author="shorny" w:date="2014-06-09T18:38:00Z"/>
          <w:sz w:val="18"/>
          <w:rPrChange w:id="11094" w:author="shorny" w:date="2014-06-09T18:38:00Z">
            <w:rPr>
              <w:ins w:id="11095" w:author="shorny" w:date="2014-06-09T18:38:00Z"/>
            </w:rPr>
          </w:rPrChange>
        </w:rPr>
      </w:pPr>
      <w:ins w:id="11096" w:author="shorny" w:date="2014-06-09T18:38:00Z">
        <w:r w:rsidRPr="00564129">
          <w:rPr>
            <w:sz w:val="18"/>
            <w:rPrChange w:id="11097" w:author="shorny" w:date="2014-06-09T18:38:00Z">
              <w:rPr/>
            </w:rPrChange>
          </w:rPr>
          <w:t xml:space="preserve">  </w:t>
        </w:r>
        <w:r w:rsidRPr="00564129">
          <w:rPr>
            <w:rStyle w:val="keyword1"/>
            <w:sz w:val="18"/>
            <w:rPrChange w:id="11098" w:author="shorny" w:date="2014-06-09T18:38:00Z">
              <w:rPr>
                <w:rStyle w:val="keyword1"/>
              </w:rPr>
            </w:rPrChange>
          </w:rPr>
          <w:t>END</w:t>
        </w:r>
        <w:r w:rsidRPr="00564129">
          <w:rPr>
            <w:sz w:val="18"/>
            <w:rPrChange w:id="11099" w:author="shorny" w:date="2014-06-09T18:38:00Z">
              <w:rPr/>
            </w:rPrChange>
          </w:rPr>
          <w:t xml:space="preserve"> IF;</w:t>
        </w:r>
      </w:ins>
    </w:p>
    <w:p w14:paraId="4AB8209C" w14:textId="77777777" w:rsidR="00564129" w:rsidRPr="00564129" w:rsidRDefault="00564129">
      <w:pPr>
        <w:pStyle w:val="HTMLPreformatted"/>
        <w:divId w:val="1477987617"/>
        <w:rPr>
          <w:ins w:id="11100" w:author="shorny" w:date="2014-06-09T18:38:00Z"/>
          <w:sz w:val="18"/>
          <w:rPrChange w:id="11101" w:author="shorny" w:date="2014-06-09T18:38:00Z">
            <w:rPr>
              <w:ins w:id="11102" w:author="shorny" w:date="2014-06-09T18:38:00Z"/>
            </w:rPr>
          </w:rPrChange>
        </w:rPr>
      </w:pPr>
    </w:p>
    <w:p w14:paraId="14C7E29B" w14:textId="77777777" w:rsidR="00564129" w:rsidRPr="00564129" w:rsidRDefault="00564129">
      <w:pPr>
        <w:pStyle w:val="HTMLPreformatted"/>
        <w:divId w:val="1477987617"/>
        <w:rPr>
          <w:ins w:id="11103" w:author="shorny" w:date="2014-06-09T18:38:00Z"/>
          <w:sz w:val="18"/>
          <w:rPrChange w:id="11104" w:author="shorny" w:date="2014-06-09T18:38:00Z">
            <w:rPr>
              <w:ins w:id="11105" w:author="shorny" w:date="2014-06-09T18:38:00Z"/>
            </w:rPr>
          </w:rPrChange>
        </w:rPr>
      </w:pPr>
      <w:ins w:id="11106" w:author="shorny" w:date="2014-06-09T18:38:00Z">
        <w:r w:rsidRPr="00564129">
          <w:rPr>
            <w:sz w:val="18"/>
            <w:rPrChange w:id="11107" w:author="shorny" w:date="2014-06-09T18:38:00Z">
              <w:rPr/>
            </w:rPrChange>
          </w:rPr>
          <w:t xml:space="preserve">  </w:t>
        </w:r>
        <w:r w:rsidRPr="00564129">
          <w:rPr>
            <w:rStyle w:val="keyword1"/>
            <w:sz w:val="18"/>
            <w:rPrChange w:id="11108" w:author="shorny" w:date="2014-06-09T18:38:00Z">
              <w:rPr>
                <w:rStyle w:val="keyword1"/>
              </w:rPr>
            </w:rPrChange>
          </w:rPr>
          <w:t>SELECT</w:t>
        </w:r>
        <w:r w:rsidRPr="00564129">
          <w:rPr>
            <w:sz w:val="18"/>
            <w:rPrChange w:id="11109" w:author="shorny" w:date="2014-06-09T18:38:00Z">
              <w:rPr/>
            </w:rPrChange>
          </w:rPr>
          <w:t xml:space="preserve"> FName, LName</w:t>
        </w:r>
      </w:ins>
    </w:p>
    <w:p w14:paraId="534D174B" w14:textId="77777777" w:rsidR="00564129" w:rsidRPr="00564129" w:rsidRDefault="00564129">
      <w:pPr>
        <w:pStyle w:val="HTMLPreformatted"/>
        <w:divId w:val="1477987617"/>
        <w:rPr>
          <w:ins w:id="11110" w:author="shorny" w:date="2014-06-09T18:38:00Z"/>
          <w:sz w:val="18"/>
          <w:rPrChange w:id="11111" w:author="shorny" w:date="2014-06-09T18:38:00Z">
            <w:rPr>
              <w:ins w:id="11112" w:author="shorny" w:date="2014-06-09T18:38:00Z"/>
            </w:rPr>
          </w:rPrChange>
        </w:rPr>
      </w:pPr>
      <w:ins w:id="11113" w:author="shorny" w:date="2014-06-09T18:38:00Z">
        <w:r w:rsidRPr="00564129">
          <w:rPr>
            <w:sz w:val="18"/>
            <w:rPrChange w:id="11114" w:author="shorny" w:date="2014-06-09T18:38:00Z">
              <w:rPr/>
            </w:rPrChange>
          </w:rPr>
          <w:t xml:space="preserve">  </w:t>
        </w:r>
        <w:r w:rsidRPr="00564129">
          <w:rPr>
            <w:rStyle w:val="keyword1"/>
            <w:sz w:val="18"/>
            <w:rPrChange w:id="11115" w:author="shorny" w:date="2014-06-09T18:38:00Z">
              <w:rPr>
                <w:rStyle w:val="keyword1"/>
              </w:rPr>
            </w:rPrChange>
          </w:rPr>
          <w:t>FROM</w:t>
        </w:r>
        <w:r w:rsidRPr="00564129">
          <w:rPr>
            <w:sz w:val="18"/>
            <w:rPrChange w:id="11116" w:author="shorny" w:date="2014-06-09T18:38:00Z">
              <w:rPr/>
            </w:rPrChange>
          </w:rPr>
          <w:t xml:space="preserve"> `University Staff Member` </w:t>
        </w:r>
        <w:r w:rsidRPr="00564129">
          <w:rPr>
            <w:rStyle w:val="keyword1"/>
            <w:sz w:val="18"/>
            <w:rPrChange w:id="11117" w:author="shorny" w:date="2014-06-09T18:38:00Z">
              <w:rPr>
                <w:rStyle w:val="keyword1"/>
              </w:rPr>
            </w:rPrChange>
          </w:rPr>
          <w:t>AS</w:t>
        </w:r>
        <w:r w:rsidRPr="00564129">
          <w:rPr>
            <w:sz w:val="18"/>
            <w:rPrChange w:id="11118" w:author="shorny" w:date="2014-06-09T18:38:00Z">
              <w:rPr/>
            </w:rPrChange>
          </w:rPr>
          <w:t xml:space="preserve"> USM</w:t>
        </w:r>
      </w:ins>
    </w:p>
    <w:p w14:paraId="4F8380EC" w14:textId="77777777" w:rsidR="00564129" w:rsidRPr="00564129" w:rsidRDefault="00564129">
      <w:pPr>
        <w:pStyle w:val="HTMLPreformatted"/>
        <w:divId w:val="1477987617"/>
        <w:rPr>
          <w:ins w:id="11119" w:author="shorny" w:date="2014-06-09T18:38:00Z"/>
          <w:sz w:val="18"/>
          <w:rPrChange w:id="11120" w:author="shorny" w:date="2014-06-09T18:38:00Z">
            <w:rPr>
              <w:ins w:id="11121" w:author="shorny" w:date="2014-06-09T18:38:00Z"/>
            </w:rPr>
          </w:rPrChange>
        </w:rPr>
      </w:pPr>
      <w:ins w:id="11122" w:author="shorny" w:date="2014-06-09T18:38:00Z">
        <w:r w:rsidRPr="00564129">
          <w:rPr>
            <w:sz w:val="18"/>
            <w:rPrChange w:id="11123" w:author="shorny" w:date="2014-06-09T18:38:00Z">
              <w:rPr/>
            </w:rPrChange>
          </w:rPr>
          <w:t xml:space="preserve">  </w:t>
        </w:r>
        <w:r w:rsidRPr="00564129">
          <w:rPr>
            <w:rStyle w:val="keyword1"/>
            <w:sz w:val="18"/>
            <w:rPrChange w:id="11124" w:author="shorny" w:date="2014-06-09T18:38:00Z">
              <w:rPr>
                <w:rStyle w:val="keyword1"/>
              </w:rPr>
            </w:rPrChange>
          </w:rPr>
          <w:t>WHERE</w:t>
        </w:r>
        <w:r w:rsidRPr="00564129">
          <w:rPr>
            <w:sz w:val="18"/>
            <w:rPrChange w:id="11125" w:author="shorny" w:date="2014-06-09T18:38:00Z">
              <w:rPr/>
            </w:rPrChange>
          </w:rPr>
          <w:t xml:space="preserve"> USM.StaffID = CURRENT_RHD_USER()</w:t>
        </w:r>
      </w:ins>
    </w:p>
    <w:p w14:paraId="02F5AE10" w14:textId="77777777" w:rsidR="00564129" w:rsidRPr="00564129" w:rsidRDefault="00564129">
      <w:pPr>
        <w:pStyle w:val="HTMLPreformatted"/>
        <w:divId w:val="1477987617"/>
        <w:rPr>
          <w:ins w:id="11126" w:author="shorny" w:date="2014-06-09T18:38:00Z"/>
          <w:sz w:val="18"/>
          <w:rPrChange w:id="11127" w:author="shorny" w:date="2014-06-09T18:38:00Z">
            <w:rPr>
              <w:ins w:id="11128" w:author="shorny" w:date="2014-06-09T18:38:00Z"/>
            </w:rPr>
          </w:rPrChange>
        </w:rPr>
      </w:pPr>
      <w:ins w:id="11129" w:author="shorny" w:date="2014-06-09T18:38:00Z">
        <w:r w:rsidRPr="00564129">
          <w:rPr>
            <w:sz w:val="18"/>
            <w:rPrChange w:id="11130" w:author="shorny" w:date="2014-06-09T18:38:00Z">
              <w:rPr/>
            </w:rPrChange>
          </w:rPr>
          <w:t xml:space="preserve">  </w:t>
        </w:r>
        <w:r w:rsidRPr="00564129">
          <w:rPr>
            <w:rStyle w:val="keyword1"/>
            <w:sz w:val="18"/>
            <w:rPrChange w:id="11131" w:author="shorny" w:date="2014-06-09T18:38:00Z">
              <w:rPr>
                <w:rStyle w:val="keyword1"/>
              </w:rPr>
            </w:rPrChange>
          </w:rPr>
          <w:t>INTO</w:t>
        </w:r>
        <w:r w:rsidRPr="00564129">
          <w:rPr>
            <w:sz w:val="18"/>
            <w:rPrChange w:id="11132" w:author="shorny" w:date="2014-06-09T18:38:00Z">
              <w:rPr/>
            </w:rPrChange>
          </w:rPr>
          <w:t xml:space="preserve"> v_agentFName, v_agentLName;</w:t>
        </w:r>
      </w:ins>
    </w:p>
    <w:p w14:paraId="26234480" w14:textId="77777777" w:rsidR="00564129" w:rsidRPr="00564129" w:rsidRDefault="00564129">
      <w:pPr>
        <w:pStyle w:val="HTMLPreformatted"/>
        <w:divId w:val="1477987617"/>
        <w:rPr>
          <w:ins w:id="11133" w:author="shorny" w:date="2014-06-09T18:38:00Z"/>
          <w:sz w:val="18"/>
          <w:rPrChange w:id="11134" w:author="shorny" w:date="2014-06-09T18:38:00Z">
            <w:rPr>
              <w:ins w:id="11135" w:author="shorny" w:date="2014-06-09T18:38:00Z"/>
            </w:rPr>
          </w:rPrChange>
        </w:rPr>
      </w:pPr>
    </w:p>
    <w:p w14:paraId="3207AE2E" w14:textId="77777777" w:rsidR="00564129" w:rsidRPr="00564129" w:rsidRDefault="00564129">
      <w:pPr>
        <w:pStyle w:val="HTMLPreformatted"/>
        <w:divId w:val="1477987617"/>
        <w:rPr>
          <w:ins w:id="11136" w:author="shorny" w:date="2014-06-09T18:38:00Z"/>
          <w:sz w:val="18"/>
          <w:rPrChange w:id="11137" w:author="shorny" w:date="2014-06-09T18:38:00Z">
            <w:rPr>
              <w:ins w:id="11138" w:author="shorny" w:date="2014-06-09T18:38:00Z"/>
            </w:rPr>
          </w:rPrChange>
        </w:rPr>
      </w:pPr>
      <w:ins w:id="11139" w:author="shorny" w:date="2014-06-09T18:38:00Z">
        <w:r w:rsidRPr="00564129">
          <w:rPr>
            <w:sz w:val="18"/>
            <w:rPrChange w:id="11140" w:author="shorny" w:date="2014-06-09T18:38:00Z">
              <w:rPr/>
            </w:rPrChange>
          </w:rPr>
          <w:t xml:space="preserve">  </w:t>
        </w:r>
        <w:r w:rsidRPr="00564129">
          <w:rPr>
            <w:rStyle w:val="keyword1"/>
            <w:sz w:val="18"/>
            <w:rPrChange w:id="11141" w:author="shorny" w:date="2014-06-09T18:38:00Z">
              <w:rPr>
                <w:rStyle w:val="keyword1"/>
              </w:rPr>
            </w:rPrChange>
          </w:rPr>
          <w:t>SELECT</w:t>
        </w:r>
        <w:r w:rsidRPr="00564129">
          <w:rPr>
            <w:sz w:val="18"/>
            <w:rPrChange w:id="11142" w:author="shorny" w:date="2014-06-09T18:38:00Z">
              <w:rPr/>
            </w:rPrChange>
          </w:rPr>
          <w:t xml:space="preserve"> DecisionTypeID</w:t>
        </w:r>
      </w:ins>
    </w:p>
    <w:p w14:paraId="6BB1F6B8" w14:textId="77777777" w:rsidR="00564129" w:rsidRPr="00564129" w:rsidRDefault="00564129">
      <w:pPr>
        <w:pStyle w:val="HTMLPreformatted"/>
        <w:divId w:val="1477987617"/>
        <w:rPr>
          <w:ins w:id="11143" w:author="shorny" w:date="2014-06-09T18:38:00Z"/>
          <w:sz w:val="18"/>
          <w:rPrChange w:id="11144" w:author="shorny" w:date="2014-06-09T18:38:00Z">
            <w:rPr>
              <w:ins w:id="11145" w:author="shorny" w:date="2014-06-09T18:38:00Z"/>
            </w:rPr>
          </w:rPrChange>
        </w:rPr>
      </w:pPr>
      <w:ins w:id="11146" w:author="shorny" w:date="2014-06-09T18:38:00Z">
        <w:r w:rsidRPr="00564129">
          <w:rPr>
            <w:sz w:val="18"/>
            <w:rPrChange w:id="11147" w:author="shorny" w:date="2014-06-09T18:38:00Z">
              <w:rPr/>
            </w:rPrChange>
          </w:rPr>
          <w:t xml:space="preserve">  </w:t>
        </w:r>
        <w:r w:rsidRPr="00564129">
          <w:rPr>
            <w:rStyle w:val="keyword1"/>
            <w:sz w:val="18"/>
            <w:rPrChange w:id="11148" w:author="shorny" w:date="2014-06-09T18:38:00Z">
              <w:rPr>
                <w:rStyle w:val="keyword1"/>
              </w:rPr>
            </w:rPrChange>
          </w:rPr>
          <w:t>FROM</w:t>
        </w:r>
        <w:r w:rsidRPr="00564129">
          <w:rPr>
            <w:sz w:val="18"/>
            <w:rPrChange w:id="11149" w:author="shorny" w:date="2014-06-09T18:38:00Z">
              <w:rPr/>
            </w:rPrChange>
          </w:rPr>
          <w:t xml:space="preserve"> `Decision </w:t>
        </w:r>
        <w:r w:rsidRPr="00564129">
          <w:rPr>
            <w:rStyle w:val="keyword1"/>
            <w:sz w:val="18"/>
            <w:rPrChange w:id="11150" w:author="shorny" w:date="2014-06-09T18:38:00Z">
              <w:rPr>
                <w:rStyle w:val="keyword1"/>
              </w:rPr>
            </w:rPrChange>
          </w:rPr>
          <w:t>Type</w:t>
        </w:r>
        <w:r w:rsidRPr="00564129">
          <w:rPr>
            <w:sz w:val="18"/>
            <w:rPrChange w:id="11151" w:author="shorny" w:date="2014-06-09T18:38:00Z">
              <w:rPr/>
            </w:rPrChange>
          </w:rPr>
          <w:t xml:space="preserve">` </w:t>
        </w:r>
        <w:r w:rsidRPr="00564129">
          <w:rPr>
            <w:rStyle w:val="keyword1"/>
            <w:sz w:val="18"/>
            <w:rPrChange w:id="11152" w:author="shorny" w:date="2014-06-09T18:38:00Z">
              <w:rPr>
                <w:rStyle w:val="keyword1"/>
              </w:rPr>
            </w:rPrChange>
          </w:rPr>
          <w:t>AS</w:t>
        </w:r>
        <w:r w:rsidRPr="00564129">
          <w:rPr>
            <w:sz w:val="18"/>
            <w:rPrChange w:id="11153" w:author="shorny" w:date="2014-06-09T18:38:00Z">
              <w:rPr/>
            </w:rPrChange>
          </w:rPr>
          <w:t xml:space="preserve"> DT</w:t>
        </w:r>
      </w:ins>
    </w:p>
    <w:p w14:paraId="2552F325" w14:textId="77777777" w:rsidR="00564129" w:rsidRPr="00564129" w:rsidRDefault="00564129">
      <w:pPr>
        <w:pStyle w:val="HTMLPreformatted"/>
        <w:divId w:val="1477987617"/>
        <w:rPr>
          <w:ins w:id="11154" w:author="shorny" w:date="2014-06-09T18:38:00Z"/>
          <w:sz w:val="18"/>
          <w:rPrChange w:id="11155" w:author="shorny" w:date="2014-06-09T18:38:00Z">
            <w:rPr>
              <w:ins w:id="11156" w:author="shorny" w:date="2014-06-09T18:38:00Z"/>
            </w:rPr>
          </w:rPrChange>
        </w:rPr>
      </w:pPr>
      <w:ins w:id="11157" w:author="shorny" w:date="2014-06-09T18:38:00Z">
        <w:r w:rsidRPr="00564129">
          <w:rPr>
            <w:sz w:val="18"/>
            <w:rPrChange w:id="11158" w:author="shorny" w:date="2014-06-09T18:38:00Z">
              <w:rPr/>
            </w:rPrChange>
          </w:rPr>
          <w:t xml:space="preserve">  </w:t>
        </w:r>
        <w:r w:rsidRPr="00564129">
          <w:rPr>
            <w:rStyle w:val="keyword1"/>
            <w:sz w:val="18"/>
            <w:rPrChange w:id="11159" w:author="shorny" w:date="2014-06-09T18:38:00Z">
              <w:rPr>
                <w:rStyle w:val="keyword1"/>
              </w:rPr>
            </w:rPrChange>
          </w:rPr>
          <w:t>WHERE</w:t>
        </w:r>
        <w:r w:rsidRPr="00564129">
          <w:rPr>
            <w:sz w:val="18"/>
            <w:rPrChange w:id="11160" w:author="shorny" w:date="2014-06-09T18:38:00Z">
              <w:rPr/>
            </w:rPrChange>
          </w:rPr>
          <w:t xml:space="preserve"> DT.</w:t>
        </w:r>
        <w:r w:rsidRPr="00564129">
          <w:rPr>
            <w:rStyle w:val="keyword1"/>
            <w:sz w:val="18"/>
            <w:rPrChange w:id="11161" w:author="shorny" w:date="2014-06-09T18:38:00Z">
              <w:rPr>
                <w:rStyle w:val="keyword1"/>
              </w:rPr>
            </w:rPrChange>
          </w:rPr>
          <w:t>type</w:t>
        </w:r>
        <w:r w:rsidRPr="00564129">
          <w:rPr>
            <w:sz w:val="18"/>
            <w:rPrChange w:id="11162" w:author="shorny" w:date="2014-06-09T18:38:00Z">
              <w:rPr/>
            </w:rPrChange>
          </w:rPr>
          <w:t xml:space="preserve"> </w:t>
        </w:r>
        <w:r w:rsidRPr="00564129">
          <w:rPr>
            <w:rStyle w:val="keyword1"/>
            <w:sz w:val="18"/>
            <w:rPrChange w:id="11163" w:author="shorny" w:date="2014-06-09T18:38:00Z">
              <w:rPr>
                <w:rStyle w:val="keyword1"/>
              </w:rPr>
            </w:rPrChange>
          </w:rPr>
          <w:t>LIKE</w:t>
        </w:r>
        <w:r w:rsidRPr="00564129">
          <w:rPr>
            <w:sz w:val="18"/>
            <w:rPrChange w:id="11164" w:author="shorny" w:date="2014-06-09T18:38:00Z">
              <w:rPr/>
            </w:rPrChange>
          </w:rPr>
          <w:t xml:space="preserve"> </w:t>
        </w:r>
        <w:r w:rsidRPr="00564129">
          <w:rPr>
            <w:rStyle w:val="string1"/>
            <w:sz w:val="18"/>
            <w:rPrChange w:id="11165" w:author="shorny" w:date="2014-06-09T18:38:00Z">
              <w:rPr>
                <w:rStyle w:val="string1"/>
              </w:rPr>
            </w:rPrChange>
          </w:rPr>
          <w:t>'change.supervisor.addition'</w:t>
        </w:r>
      </w:ins>
    </w:p>
    <w:p w14:paraId="7A46A77B" w14:textId="77777777" w:rsidR="00564129" w:rsidRPr="00564129" w:rsidRDefault="00564129">
      <w:pPr>
        <w:pStyle w:val="HTMLPreformatted"/>
        <w:divId w:val="1477987617"/>
        <w:rPr>
          <w:ins w:id="11166" w:author="shorny" w:date="2014-06-09T18:38:00Z"/>
          <w:sz w:val="18"/>
          <w:rPrChange w:id="11167" w:author="shorny" w:date="2014-06-09T18:38:00Z">
            <w:rPr>
              <w:ins w:id="11168" w:author="shorny" w:date="2014-06-09T18:38:00Z"/>
            </w:rPr>
          </w:rPrChange>
        </w:rPr>
      </w:pPr>
      <w:ins w:id="11169" w:author="shorny" w:date="2014-06-09T18:38:00Z">
        <w:r w:rsidRPr="00564129">
          <w:rPr>
            <w:sz w:val="18"/>
            <w:rPrChange w:id="11170" w:author="shorny" w:date="2014-06-09T18:38:00Z">
              <w:rPr/>
            </w:rPrChange>
          </w:rPr>
          <w:t xml:space="preserve">  </w:t>
        </w:r>
        <w:r w:rsidRPr="00564129">
          <w:rPr>
            <w:rStyle w:val="keyword1"/>
            <w:sz w:val="18"/>
            <w:rPrChange w:id="11171" w:author="shorny" w:date="2014-06-09T18:38:00Z">
              <w:rPr>
                <w:rStyle w:val="keyword1"/>
              </w:rPr>
            </w:rPrChange>
          </w:rPr>
          <w:t>INTO</w:t>
        </w:r>
        <w:r w:rsidRPr="00564129">
          <w:rPr>
            <w:sz w:val="18"/>
            <w:rPrChange w:id="11172" w:author="shorny" w:date="2014-06-09T18:38:00Z">
              <w:rPr/>
            </w:rPrChange>
          </w:rPr>
          <w:t xml:space="preserve"> v_decisionTypeID;</w:t>
        </w:r>
      </w:ins>
    </w:p>
    <w:p w14:paraId="0394201C" w14:textId="77777777" w:rsidR="00564129" w:rsidRPr="00564129" w:rsidRDefault="00564129">
      <w:pPr>
        <w:pStyle w:val="HTMLPreformatted"/>
        <w:divId w:val="1477987617"/>
        <w:rPr>
          <w:ins w:id="11173" w:author="shorny" w:date="2014-06-09T18:38:00Z"/>
          <w:sz w:val="18"/>
          <w:rPrChange w:id="11174" w:author="shorny" w:date="2014-06-09T18:38:00Z">
            <w:rPr>
              <w:ins w:id="11175" w:author="shorny" w:date="2014-06-09T18:38:00Z"/>
            </w:rPr>
          </w:rPrChange>
        </w:rPr>
      </w:pPr>
    </w:p>
    <w:p w14:paraId="64A08067" w14:textId="77777777" w:rsidR="00564129" w:rsidRPr="00564129" w:rsidRDefault="00564129">
      <w:pPr>
        <w:pStyle w:val="HTMLPreformatted"/>
        <w:divId w:val="1477987617"/>
        <w:rPr>
          <w:ins w:id="11176" w:author="shorny" w:date="2014-06-09T18:38:00Z"/>
          <w:sz w:val="18"/>
          <w:rPrChange w:id="11177" w:author="shorny" w:date="2014-06-09T18:38:00Z">
            <w:rPr>
              <w:ins w:id="11178" w:author="shorny" w:date="2014-06-09T18:38:00Z"/>
            </w:rPr>
          </w:rPrChange>
        </w:rPr>
      </w:pPr>
      <w:ins w:id="11179" w:author="shorny" w:date="2014-06-09T18:38:00Z">
        <w:r w:rsidRPr="00564129">
          <w:rPr>
            <w:sz w:val="18"/>
            <w:rPrChange w:id="11180" w:author="shorny" w:date="2014-06-09T18:38:00Z">
              <w:rPr/>
            </w:rPrChange>
          </w:rPr>
          <w:t xml:space="preserve">  IF </w:t>
        </w:r>
        <w:r w:rsidRPr="00564129">
          <w:rPr>
            <w:rStyle w:val="keyword1"/>
            <w:sz w:val="18"/>
            <w:rPrChange w:id="11181" w:author="shorny" w:date="2014-06-09T18:38:00Z">
              <w:rPr>
                <w:rStyle w:val="keyword1"/>
              </w:rPr>
            </w:rPrChange>
          </w:rPr>
          <w:t>OLD</w:t>
        </w:r>
        <w:r w:rsidRPr="00564129">
          <w:rPr>
            <w:sz w:val="18"/>
            <w:rPrChange w:id="11182" w:author="shorny" w:date="2014-06-09T18:38:00Z">
              <w:rPr/>
            </w:rPrChange>
          </w:rPr>
          <w:t xml:space="preserve">.PrimarySupervisor = 1 </w:t>
        </w:r>
        <w:r w:rsidRPr="00564129">
          <w:rPr>
            <w:rStyle w:val="keyword1"/>
            <w:sz w:val="18"/>
            <w:rPrChange w:id="11183" w:author="shorny" w:date="2014-06-09T18:38:00Z">
              <w:rPr>
                <w:rStyle w:val="keyword1"/>
              </w:rPr>
            </w:rPrChange>
          </w:rPr>
          <w:t>THEN</w:t>
        </w:r>
      </w:ins>
    </w:p>
    <w:p w14:paraId="7C6ACC07" w14:textId="77777777" w:rsidR="00564129" w:rsidRPr="00564129" w:rsidRDefault="00564129">
      <w:pPr>
        <w:pStyle w:val="HTMLPreformatted"/>
        <w:divId w:val="1477987617"/>
        <w:rPr>
          <w:ins w:id="11184" w:author="shorny" w:date="2014-06-09T18:38:00Z"/>
          <w:sz w:val="18"/>
          <w:rPrChange w:id="11185" w:author="shorny" w:date="2014-06-09T18:38:00Z">
            <w:rPr>
              <w:ins w:id="11186" w:author="shorny" w:date="2014-06-09T18:38:00Z"/>
            </w:rPr>
          </w:rPrChange>
        </w:rPr>
      </w:pPr>
      <w:ins w:id="11187" w:author="shorny" w:date="2014-06-09T18:38:00Z">
        <w:r w:rsidRPr="00564129">
          <w:rPr>
            <w:sz w:val="18"/>
            <w:rPrChange w:id="11188" w:author="shorny" w:date="2014-06-09T18:38:00Z">
              <w:rPr/>
            </w:rPrChange>
          </w:rPr>
          <w:t xml:space="preserve">    </w:t>
        </w:r>
        <w:r w:rsidRPr="00564129">
          <w:rPr>
            <w:rStyle w:val="keyword1"/>
            <w:sz w:val="18"/>
            <w:rPrChange w:id="11189" w:author="shorny" w:date="2014-06-09T18:38:00Z">
              <w:rPr>
                <w:rStyle w:val="keyword1"/>
              </w:rPr>
            </w:rPrChange>
          </w:rPr>
          <w:t>SET</w:t>
        </w:r>
        <w:r w:rsidRPr="00564129">
          <w:rPr>
            <w:sz w:val="18"/>
            <w:rPrChange w:id="11190" w:author="shorny" w:date="2014-06-09T18:38:00Z">
              <w:rPr/>
            </w:rPrChange>
          </w:rPr>
          <w:t xml:space="preserve"> v_supervisionRole = </w:t>
        </w:r>
        <w:r w:rsidRPr="00564129">
          <w:rPr>
            <w:rStyle w:val="string1"/>
            <w:sz w:val="18"/>
            <w:rPrChange w:id="11191" w:author="shorny" w:date="2014-06-09T18:38:00Z">
              <w:rPr>
                <w:rStyle w:val="string1"/>
              </w:rPr>
            </w:rPrChange>
          </w:rPr>
          <w:t>'the primary'</w:t>
        </w:r>
        <w:r w:rsidRPr="00564129">
          <w:rPr>
            <w:sz w:val="18"/>
            <w:rPrChange w:id="11192" w:author="shorny" w:date="2014-06-09T18:38:00Z">
              <w:rPr/>
            </w:rPrChange>
          </w:rPr>
          <w:t>;</w:t>
        </w:r>
      </w:ins>
    </w:p>
    <w:p w14:paraId="282215DD" w14:textId="77777777" w:rsidR="00564129" w:rsidRPr="00564129" w:rsidRDefault="00564129">
      <w:pPr>
        <w:pStyle w:val="HTMLPreformatted"/>
        <w:divId w:val="1477987617"/>
        <w:rPr>
          <w:ins w:id="11193" w:author="shorny" w:date="2014-06-09T18:38:00Z"/>
          <w:sz w:val="18"/>
          <w:rPrChange w:id="11194" w:author="shorny" w:date="2014-06-09T18:38:00Z">
            <w:rPr>
              <w:ins w:id="11195" w:author="shorny" w:date="2014-06-09T18:38:00Z"/>
            </w:rPr>
          </w:rPrChange>
        </w:rPr>
      </w:pPr>
      <w:ins w:id="11196" w:author="shorny" w:date="2014-06-09T18:38:00Z">
        <w:r w:rsidRPr="00564129">
          <w:rPr>
            <w:sz w:val="18"/>
            <w:rPrChange w:id="11197" w:author="shorny" w:date="2014-06-09T18:38:00Z">
              <w:rPr/>
            </w:rPrChange>
          </w:rPr>
          <w:t xml:space="preserve">  </w:t>
        </w:r>
        <w:r w:rsidRPr="00564129">
          <w:rPr>
            <w:rStyle w:val="keyword1"/>
            <w:sz w:val="18"/>
            <w:rPrChange w:id="11198" w:author="shorny" w:date="2014-06-09T18:38:00Z">
              <w:rPr>
                <w:rStyle w:val="keyword1"/>
              </w:rPr>
            </w:rPrChange>
          </w:rPr>
          <w:t>END</w:t>
        </w:r>
        <w:r w:rsidRPr="00564129">
          <w:rPr>
            <w:sz w:val="18"/>
            <w:rPrChange w:id="11199" w:author="shorny" w:date="2014-06-09T18:38:00Z">
              <w:rPr/>
            </w:rPrChange>
          </w:rPr>
          <w:t xml:space="preserve"> IF;</w:t>
        </w:r>
      </w:ins>
    </w:p>
    <w:p w14:paraId="3EAD99B9" w14:textId="77777777" w:rsidR="00564129" w:rsidRPr="00564129" w:rsidRDefault="00564129">
      <w:pPr>
        <w:pStyle w:val="HTMLPreformatted"/>
        <w:divId w:val="1477987617"/>
        <w:rPr>
          <w:ins w:id="11200" w:author="shorny" w:date="2014-06-09T18:38:00Z"/>
          <w:sz w:val="18"/>
          <w:rPrChange w:id="11201" w:author="shorny" w:date="2014-06-09T18:38:00Z">
            <w:rPr>
              <w:ins w:id="11202" w:author="shorny" w:date="2014-06-09T18:38:00Z"/>
            </w:rPr>
          </w:rPrChange>
        </w:rPr>
      </w:pPr>
    </w:p>
    <w:p w14:paraId="24EF3144" w14:textId="77777777" w:rsidR="00564129" w:rsidRPr="00564129" w:rsidRDefault="00564129">
      <w:pPr>
        <w:pStyle w:val="HTMLPreformatted"/>
        <w:divId w:val="1477987617"/>
        <w:rPr>
          <w:ins w:id="11203" w:author="shorny" w:date="2014-06-09T18:38:00Z"/>
          <w:sz w:val="18"/>
          <w:rPrChange w:id="11204" w:author="shorny" w:date="2014-06-09T18:38:00Z">
            <w:rPr>
              <w:ins w:id="11205" w:author="shorny" w:date="2014-06-09T18:38:00Z"/>
            </w:rPr>
          </w:rPrChange>
        </w:rPr>
      </w:pPr>
      <w:ins w:id="11206" w:author="shorny" w:date="2014-06-09T18:38:00Z">
        <w:r w:rsidRPr="00564129">
          <w:rPr>
            <w:sz w:val="18"/>
            <w:rPrChange w:id="11207" w:author="shorny" w:date="2014-06-09T18:38:00Z">
              <w:rPr/>
            </w:rPrChange>
          </w:rPr>
          <w:t xml:space="preserve">  </w:t>
        </w:r>
        <w:r w:rsidRPr="00564129">
          <w:rPr>
            <w:rStyle w:val="keyword1"/>
            <w:sz w:val="18"/>
            <w:rPrChange w:id="11208" w:author="shorny" w:date="2014-06-09T18:38:00Z">
              <w:rPr>
                <w:rStyle w:val="keyword1"/>
              </w:rPr>
            </w:rPrChange>
          </w:rPr>
          <w:t>SET</w:t>
        </w:r>
        <w:r w:rsidRPr="00564129">
          <w:rPr>
            <w:sz w:val="18"/>
            <w:rPrChange w:id="11209" w:author="shorny" w:date="2014-06-09T18:38:00Z">
              <w:rPr/>
            </w:rPrChange>
          </w:rPr>
          <w:t xml:space="preserve"> v_comment = CONCAT(</w:t>
        </w:r>
      </w:ins>
    </w:p>
    <w:p w14:paraId="0741B621" w14:textId="77777777" w:rsidR="00564129" w:rsidRPr="00564129" w:rsidRDefault="00564129">
      <w:pPr>
        <w:pStyle w:val="HTMLPreformatted"/>
        <w:divId w:val="1477987617"/>
        <w:rPr>
          <w:ins w:id="11210" w:author="shorny" w:date="2014-06-09T18:38:00Z"/>
          <w:sz w:val="18"/>
          <w:rPrChange w:id="11211" w:author="shorny" w:date="2014-06-09T18:38:00Z">
            <w:rPr>
              <w:ins w:id="11212" w:author="shorny" w:date="2014-06-09T18:38:00Z"/>
            </w:rPr>
          </w:rPrChange>
        </w:rPr>
      </w:pPr>
      <w:ins w:id="11213" w:author="shorny" w:date="2014-06-09T18:38:00Z">
        <w:r w:rsidRPr="00564129">
          <w:rPr>
            <w:sz w:val="18"/>
            <w:rPrChange w:id="11214" w:author="shorny" w:date="2014-06-09T18:38:00Z">
              <w:rPr/>
            </w:rPrChange>
          </w:rPr>
          <w:t xml:space="preserve">  </w:t>
        </w:r>
        <w:r w:rsidRPr="00564129">
          <w:rPr>
            <w:rStyle w:val="string1"/>
            <w:sz w:val="18"/>
            <w:rPrChange w:id="11215" w:author="shorny" w:date="2014-06-09T18:38:00Z">
              <w:rPr>
                <w:rStyle w:val="string1"/>
              </w:rPr>
            </w:rPrChange>
          </w:rPr>
          <w:t>'You have been deregistered as '</w:t>
        </w:r>
        <w:r w:rsidRPr="00564129">
          <w:rPr>
            <w:sz w:val="18"/>
            <w:rPrChange w:id="11216" w:author="shorny" w:date="2014-06-09T18:38:00Z">
              <w:rPr/>
            </w:rPrChange>
          </w:rPr>
          <w:t>, v_supervisionRole,</w:t>
        </w:r>
      </w:ins>
    </w:p>
    <w:p w14:paraId="7EF4BAD8" w14:textId="77777777" w:rsidR="00564129" w:rsidRPr="00564129" w:rsidRDefault="00564129">
      <w:pPr>
        <w:pStyle w:val="HTMLPreformatted"/>
        <w:divId w:val="1477987617"/>
        <w:rPr>
          <w:ins w:id="11217" w:author="shorny" w:date="2014-06-09T18:38:00Z"/>
          <w:sz w:val="18"/>
          <w:rPrChange w:id="11218" w:author="shorny" w:date="2014-06-09T18:38:00Z">
            <w:rPr>
              <w:ins w:id="11219" w:author="shorny" w:date="2014-06-09T18:38:00Z"/>
            </w:rPr>
          </w:rPrChange>
        </w:rPr>
      </w:pPr>
      <w:ins w:id="11220" w:author="shorny" w:date="2014-06-09T18:38:00Z">
        <w:r w:rsidRPr="00564129">
          <w:rPr>
            <w:sz w:val="18"/>
            <w:rPrChange w:id="11221" w:author="shorny" w:date="2014-06-09T18:38:00Z">
              <w:rPr/>
            </w:rPrChange>
          </w:rPr>
          <w:t xml:space="preserve">  </w:t>
        </w:r>
        <w:r w:rsidRPr="00564129">
          <w:rPr>
            <w:rStyle w:val="string1"/>
            <w:sz w:val="18"/>
            <w:rPrChange w:id="11222" w:author="shorny" w:date="2014-06-09T18:38:00Z">
              <w:rPr>
                <w:rStyle w:val="string1"/>
              </w:rPr>
            </w:rPrChange>
          </w:rPr>
          <w:t>' supervisor for an RHD application from '</w:t>
        </w:r>
        <w:r w:rsidRPr="00564129">
          <w:rPr>
            <w:sz w:val="18"/>
            <w:rPrChange w:id="11223" w:author="shorny" w:date="2014-06-09T18:38:00Z">
              <w:rPr/>
            </w:rPrChange>
          </w:rPr>
          <w:t xml:space="preserve">, v_apptFName, </w:t>
        </w:r>
        <w:r w:rsidRPr="00564129">
          <w:rPr>
            <w:rStyle w:val="string1"/>
            <w:sz w:val="18"/>
            <w:rPrChange w:id="11224" w:author="shorny" w:date="2014-06-09T18:38:00Z">
              <w:rPr>
                <w:rStyle w:val="string1"/>
              </w:rPr>
            </w:rPrChange>
          </w:rPr>
          <w:t>' '</w:t>
        </w:r>
        <w:r w:rsidRPr="00564129">
          <w:rPr>
            <w:sz w:val="18"/>
            <w:rPrChange w:id="11225" w:author="shorny" w:date="2014-06-09T18:38:00Z">
              <w:rPr/>
            </w:rPrChange>
          </w:rPr>
          <w:t>, v_apptLName,</w:t>
        </w:r>
      </w:ins>
    </w:p>
    <w:p w14:paraId="0DB0ECC7" w14:textId="77777777" w:rsidR="00564129" w:rsidRPr="00564129" w:rsidRDefault="00564129">
      <w:pPr>
        <w:pStyle w:val="HTMLPreformatted"/>
        <w:divId w:val="1477987617"/>
        <w:rPr>
          <w:ins w:id="11226" w:author="shorny" w:date="2014-06-09T18:38:00Z"/>
          <w:sz w:val="18"/>
          <w:rPrChange w:id="11227" w:author="shorny" w:date="2014-06-09T18:38:00Z">
            <w:rPr>
              <w:ins w:id="11228" w:author="shorny" w:date="2014-06-09T18:38:00Z"/>
            </w:rPr>
          </w:rPrChange>
        </w:rPr>
      </w:pPr>
      <w:ins w:id="11229" w:author="shorny" w:date="2014-06-09T18:38:00Z">
        <w:r w:rsidRPr="00564129">
          <w:rPr>
            <w:sz w:val="18"/>
            <w:rPrChange w:id="11230" w:author="shorny" w:date="2014-06-09T18:38:00Z">
              <w:rPr/>
            </w:rPrChange>
          </w:rPr>
          <w:t xml:space="preserve">  </w:t>
        </w:r>
        <w:r w:rsidRPr="00564129">
          <w:rPr>
            <w:rStyle w:val="string1"/>
            <w:sz w:val="18"/>
            <w:rPrChange w:id="11231" w:author="shorny" w:date="2014-06-09T18:38:00Z">
              <w:rPr>
                <w:rStyle w:val="string1"/>
              </w:rPr>
            </w:rPrChange>
          </w:rPr>
          <w:t>' (application ID '</w:t>
        </w:r>
        <w:r w:rsidRPr="00564129">
          <w:rPr>
            <w:sz w:val="18"/>
            <w:rPrChange w:id="11232" w:author="shorny" w:date="2014-06-09T18:38:00Z">
              <w:rPr/>
            </w:rPrChange>
          </w:rPr>
          <w:t xml:space="preserve">, </w:t>
        </w:r>
        <w:r w:rsidRPr="00564129">
          <w:rPr>
            <w:rStyle w:val="keyword1"/>
            <w:sz w:val="18"/>
            <w:rPrChange w:id="11233" w:author="shorny" w:date="2014-06-09T18:38:00Z">
              <w:rPr>
                <w:rStyle w:val="keyword1"/>
              </w:rPr>
            </w:rPrChange>
          </w:rPr>
          <w:t>OLD</w:t>
        </w:r>
        <w:r w:rsidRPr="00564129">
          <w:rPr>
            <w:sz w:val="18"/>
            <w:rPrChange w:id="11234" w:author="shorny" w:date="2014-06-09T18:38:00Z">
              <w:rPr/>
            </w:rPrChange>
          </w:rPr>
          <w:t xml:space="preserve">.ApplicationID, </w:t>
        </w:r>
        <w:r w:rsidRPr="00564129">
          <w:rPr>
            <w:rStyle w:val="string1"/>
            <w:sz w:val="18"/>
            <w:rPrChange w:id="11235" w:author="shorny" w:date="2014-06-09T18:38:00Z">
              <w:rPr>
                <w:rStyle w:val="string1"/>
              </w:rPr>
            </w:rPrChange>
          </w:rPr>
          <w:t>'). This change made by '</w:t>
        </w:r>
        <w:r w:rsidRPr="00564129">
          <w:rPr>
            <w:sz w:val="18"/>
            <w:rPrChange w:id="11236" w:author="shorny" w:date="2014-06-09T18:38:00Z">
              <w:rPr/>
            </w:rPrChange>
          </w:rPr>
          <w:t>,</w:t>
        </w:r>
      </w:ins>
    </w:p>
    <w:p w14:paraId="57784EF4" w14:textId="77777777" w:rsidR="00564129" w:rsidRPr="00564129" w:rsidRDefault="00564129">
      <w:pPr>
        <w:pStyle w:val="HTMLPreformatted"/>
        <w:divId w:val="1477987617"/>
        <w:rPr>
          <w:ins w:id="11237" w:author="shorny" w:date="2014-06-09T18:38:00Z"/>
          <w:sz w:val="18"/>
          <w:rPrChange w:id="11238" w:author="shorny" w:date="2014-06-09T18:38:00Z">
            <w:rPr>
              <w:ins w:id="11239" w:author="shorny" w:date="2014-06-09T18:38:00Z"/>
            </w:rPr>
          </w:rPrChange>
        </w:rPr>
      </w:pPr>
      <w:ins w:id="11240" w:author="shorny" w:date="2014-06-09T18:38:00Z">
        <w:r w:rsidRPr="00564129">
          <w:rPr>
            <w:sz w:val="18"/>
            <w:rPrChange w:id="11241" w:author="shorny" w:date="2014-06-09T18:38:00Z">
              <w:rPr/>
            </w:rPrChange>
          </w:rPr>
          <w:t xml:space="preserve">  v_agentFName, </w:t>
        </w:r>
        <w:r w:rsidRPr="00564129">
          <w:rPr>
            <w:rStyle w:val="string1"/>
            <w:sz w:val="18"/>
            <w:rPrChange w:id="11242" w:author="shorny" w:date="2014-06-09T18:38:00Z">
              <w:rPr>
                <w:rStyle w:val="string1"/>
              </w:rPr>
            </w:rPrChange>
          </w:rPr>
          <w:t>' '</w:t>
        </w:r>
        <w:r w:rsidRPr="00564129">
          <w:rPr>
            <w:sz w:val="18"/>
            <w:rPrChange w:id="11243" w:author="shorny" w:date="2014-06-09T18:38:00Z">
              <w:rPr/>
            </w:rPrChange>
          </w:rPr>
          <w:t xml:space="preserve">, v_agentLName, </w:t>
        </w:r>
        <w:r w:rsidRPr="00564129">
          <w:rPr>
            <w:rStyle w:val="string1"/>
            <w:sz w:val="18"/>
            <w:rPrChange w:id="11244" w:author="shorny" w:date="2014-06-09T18:38:00Z">
              <w:rPr>
                <w:rStyle w:val="string1"/>
              </w:rPr>
            </w:rPrChange>
          </w:rPr>
          <w:t>'.'</w:t>
        </w:r>
        <w:r w:rsidRPr="00564129">
          <w:rPr>
            <w:sz w:val="18"/>
            <w:rPrChange w:id="11245" w:author="shorny" w:date="2014-06-09T18:38:00Z">
              <w:rPr/>
            </w:rPrChange>
          </w:rPr>
          <w:t>);</w:t>
        </w:r>
      </w:ins>
    </w:p>
    <w:p w14:paraId="3D79DD7A" w14:textId="77777777" w:rsidR="00564129" w:rsidRPr="00564129" w:rsidRDefault="00564129">
      <w:pPr>
        <w:pStyle w:val="HTMLPreformatted"/>
        <w:divId w:val="1477987617"/>
        <w:rPr>
          <w:ins w:id="11246" w:author="shorny" w:date="2014-06-09T18:38:00Z"/>
          <w:sz w:val="18"/>
          <w:rPrChange w:id="11247" w:author="shorny" w:date="2014-06-09T18:38:00Z">
            <w:rPr>
              <w:ins w:id="11248" w:author="shorny" w:date="2014-06-09T18:38:00Z"/>
            </w:rPr>
          </w:rPrChange>
        </w:rPr>
      </w:pPr>
    </w:p>
    <w:p w14:paraId="07326E4F" w14:textId="77777777" w:rsidR="00564129" w:rsidRPr="00564129" w:rsidRDefault="00564129">
      <w:pPr>
        <w:pStyle w:val="HTMLPreformatted"/>
        <w:divId w:val="1477987617"/>
        <w:rPr>
          <w:ins w:id="11249" w:author="shorny" w:date="2014-06-09T18:38:00Z"/>
          <w:sz w:val="18"/>
          <w:rPrChange w:id="11250" w:author="shorny" w:date="2014-06-09T18:38:00Z">
            <w:rPr>
              <w:ins w:id="11251" w:author="shorny" w:date="2014-06-09T18:38:00Z"/>
            </w:rPr>
          </w:rPrChange>
        </w:rPr>
      </w:pPr>
      <w:ins w:id="11252" w:author="shorny" w:date="2014-06-09T18:38:00Z">
        <w:r w:rsidRPr="00564129">
          <w:rPr>
            <w:sz w:val="18"/>
            <w:rPrChange w:id="11253" w:author="shorny" w:date="2014-06-09T18:38:00Z">
              <w:rPr/>
            </w:rPrChange>
          </w:rPr>
          <w:t xml:space="preserve">  </w:t>
        </w:r>
        <w:r w:rsidRPr="00564129">
          <w:rPr>
            <w:rStyle w:val="keyword1"/>
            <w:sz w:val="18"/>
            <w:rPrChange w:id="11254" w:author="shorny" w:date="2014-06-09T18:38:00Z">
              <w:rPr>
                <w:rStyle w:val="keyword1"/>
              </w:rPr>
            </w:rPrChange>
          </w:rPr>
          <w:t>INSERT</w:t>
        </w:r>
        <w:r w:rsidRPr="00564129">
          <w:rPr>
            <w:sz w:val="18"/>
            <w:rPrChange w:id="11255" w:author="shorny" w:date="2014-06-09T18:38:00Z">
              <w:rPr/>
            </w:rPrChange>
          </w:rPr>
          <w:t xml:space="preserve"> </w:t>
        </w:r>
        <w:r w:rsidRPr="00564129">
          <w:rPr>
            <w:rStyle w:val="keyword1"/>
            <w:sz w:val="18"/>
            <w:rPrChange w:id="11256" w:author="shorny" w:date="2014-06-09T18:38:00Z">
              <w:rPr>
                <w:rStyle w:val="keyword1"/>
              </w:rPr>
            </w:rPrChange>
          </w:rPr>
          <w:t>INTO</w:t>
        </w:r>
        <w:r w:rsidRPr="00564129">
          <w:rPr>
            <w:sz w:val="18"/>
            <w:rPrChange w:id="11257" w:author="shorny" w:date="2014-06-09T18:38:00Z">
              <w:rPr/>
            </w:rPrChange>
          </w:rPr>
          <w:t xml:space="preserve"> Decision(</w:t>
        </w:r>
        <w:r w:rsidRPr="00564129">
          <w:rPr>
            <w:rStyle w:val="type1"/>
            <w:sz w:val="18"/>
            <w:rPrChange w:id="11258" w:author="shorny" w:date="2014-06-09T18:38:00Z">
              <w:rPr>
                <w:rStyle w:val="type1"/>
              </w:rPr>
            </w:rPrChange>
          </w:rPr>
          <w:t>Date</w:t>
        </w:r>
        <w:r w:rsidRPr="00564129">
          <w:rPr>
            <w:sz w:val="18"/>
            <w:rPrChange w:id="11259" w:author="shorny" w:date="2014-06-09T18:38:00Z">
              <w:rPr/>
            </w:rPrChange>
          </w:rPr>
          <w:t>, Comment, StaffID, DecisionTypeID, Reportable, Sent)</w:t>
        </w:r>
      </w:ins>
    </w:p>
    <w:p w14:paraId="34BE9023" w14:textId="77777777" w:rsidR="00564129" w:rsidRPr="00564129" w:rsidRDefault="00564129">
      <w:pPr>
        <w:pStyle w:val="HTMLPreformatted"/>
        <w:divId w:val="1477987617"/>
        <w:rPr>
          <w:ins w:id="11260" w:author="shorny" w:date="2014-06-09T18:38:00Z"/>
          <w:sz w:val="18"/>
          <w:rPrChange w:id="11261" w:author="shorny" w:date="2014-06-09T18:38:00Z">
            <w:rPr>
              <w:ins w:id="11262" w:author="shorny" w:date="2014-06-09T18:38:00Z"/>
            </w:rPr>
          </w:rPrChange>
        </w:rPr>
      </w:pPr>
      <w:ins w:id="11263" w:author="shorny" w:date="2014-06-09T18:38:00Z">
        <w:r w:rsidRPr="00564129">
          <w:rPr>
            <w:sz w:val="18"/>
            <w:rPrChange w:id="11264" w:author="shorny" w:date="2014-06-09T18:38:00Z">
              <w:rPr/>
            </w:rPrChange>
          </w:rPr>
          <w:t xml:space="preserve">  </w:t>
        </w:r>
        <w:r w:rsidRPr="00564129">
          <w:rPr>
            <w:rStyle w:val="keyword1"/>
            <w:sz w:val="18"/>
            <w:rPrChange w:id="11265" w:author="shorny" w:date="2014-06-09T18:38:00Z">
              <w:rPr>
                <w:rStyle w:val="keyword1"/>
              </w:rPr>
            </w:rPrChange>
          </w:rPr>
          <w:t>VALUES</w:t>
        </w:r>
        <w:r w:rsidRPr="00564129">
          <w:rPr>
            <w:sz w:val="18"/>
            <w:rPrChange w:id="11266" w:author="shorny" w:date="2014-06-09T18:38:00Z">
              <w:rPr/>
            </w:rPrChange>
          </w:rPr>
          <w:t xml:space="preserve"> (</w:t>
        </w:r>
        <w:r w:rsidRPr="00564129">
          <w:rPr>
            <w:rStyle w:val="builtin1"/>
            <w:sz w:val="18"/>
            <w:rPrChange w:id="11267" w:author="shorny" w:date="2014-06-09T18:38:00Z">
              <w:rPr>
                <w:rStyle w:val="builtin1"/>
              </w:rPr>
            </w:rPrChange>
          </w:rPr>
          <w:t>CURRENT_DATE</w:t>
        </w:r>
        <w:r w:rsidRPr="00564129">
          <w:rPr>
            <w:sz w:val="18"/>
            <w:rPrChange w:id="11268" w:author="shorny" w:date="2014-06-09T18:38:00Z">
              <w:rPr/>
            </w:rPrChange>
          </w:rPr>
          <w:t xml:space="preserve">(), v_comment, </w:t>
        </w:r>
        <w:r w:rsidRPr="00564129">
          <w:rPr>
            <w:rStyle w:val="keyword1"/>
            <w:sz w:val="18"/>
            <w:rPrChange w:id="11269" w:author="shorny" w:date="2014-06-09T18:38:00Z">
              <w:rPr>
                <w:rStyle w:val="keyword1"/>
              </w:rPr>
            </w:rPrChange>
          </w:rPr>
          <w:t>OLD</w:t>
        </w:r>
        <w:r w:rsidRPr="00564129">
          <w:rPr>
            <w:sz w:val="18"/>
            <w:rPrChange w:id="11270" w:author="shorny" w:date="2014-06-09T18:38:00Z">
              <w:rPr/>
            </w:rPrChange>
          </w:rPr>
          <w:t>.StaffID, v_decisionTypeID, 1, 0);</w:t>
        </w:r>
      </w:ins>
    </w:p>
    <w:p w14:paraId="0DAC547A" w14:textId="77777777" w:rsidR="00564129" w:rsidRPr="00564129" w:rsidRDefault="00564129">
      <w:pPr>
        <w:pStyle w:val="HTMLPreformatted"/>
        <w:divId w:val="1477987617"/>
        <w:rPr>
          <w:ins w:id="11271" w:author="shorny" w:date="2014-06-09T18:38:00Z"/>
          <w:sz w:val="18"/>
          <w:rPrChange w:id="11272" w:author="shorny" w:date="2014-06-09T18:38:00Z">
            <w:rPr>
              <w:ins w:id="11273" w:author="shorny" w:date="2014-06-09T18:38:00Z"/>
            </w:rPr>
          </w:rPrChange>
        </w:rPr>
      </w:pPr>
      <w:ins w:id="11274" w:author="shorny" w:date="2014-06-09T18:38:00Z">
        <w:r w:rsidRPr="00564129">
          <w:rPr>
            <w:rStyle w:val="keyword1"/>
            <w:sz w:val="18"/>
            <w:rPrChange w:id="11275" w:author="shorny" w:date="2014-06-09T18:38:00Z">
              <w:rPr>
                <w:rStyle w:val="keyword1"/>
              </w:rPr>
            </w:rPrChange>
          </w:rPr>
          <w:t>END</w:t>
        </w:r>
        <w:r w:rsidRPr="00564129">
          <w:rPr>
            <w:sz w:val="18"/>
            <w:rPrChange w:id="11276" w:author="shorny" w:date="2014-06-09T18:38:00Z">
              <w:rPr/>
            </w:rPrChange>
          </w:rPr>
          <w:t xml:space="preserve"> $$</w:t>
        </w:r>
      </w:ins>
    </w:p>
    <w:p w14:paraId="273183EB" w14:textId="77777777" w:rsidR="00564129" w:rsidRPr="00564129" w:rsidRDefault="00564129">
      <w:pPr>
        <w:pStyle w:val="HTMLPreformatted"/>
        <w:divId w:val="1477987617"/>
        <w:rPr>
          <w:ins w:id="11277" w:author="shorny" w:date="2014-06-09T18:38:00Z"/>
          <w:sz w:val="18"/>
          <w:rPrChange w:id="11278" w:author="shorny" w:date="2014-06-09T18:38:00Z">
            <w:rPr>
              <w:ins w:id="11279" w:author="shorny" w:date="2014-06-09T18:38:00Z"/>
            </w:rPr>
          </w:rPrChange>
        </w:rPr>
      </w:pPr>
      <w:ins w:id="11280" w:author="shorny" w:date="2014-06-09T18:38:00Z">
        <w:r w:rsidRPr="00564129">
          <w:rPr>
            <w:sz w:val="18"/>
            <w:rPrChange w:id="11281" w:author="shorny" w:date="2014-06-09T18:38:00Z">
              <w:rPr/>
            </w:rPrChange>
          </w:rPr>
          <w:t>DELIMITER ;</w:t>
        </w:r>
      </w:ins>
    </w:p>
    <w:p w14:paraId="319E9FAB" w14:textId="77777777" w:rsidR="00564129" w:rsidRPr="00564129" w:rsidRDefault="00564129">
      <w:pPr>
        <w:pStyle w:val="HTMLPreformatted"/>
        <w:divId w:val="1477987617"/>
        <w:rPr>
          <w:ins w:id="11282" w:author="shorny" w:date="2014-06-09T18:38:00Z"/>
          <w:sz w:val="18"/>
          <w:rPrChange w:id="11283" w:author="shorny" w:date="2014-06-09T18:38:00Z">
            <w:rPr>
              <w:ins w:id="11284" w:author="shorny" w:date="2014-06-09T18:38:00Z"/>
            </w:rPr>
          </w:rPrChange>
        </w:rPr>
      </w:pPr>
    </w:p>
    <w:p w14:paraId="2D604009" w14:textId="77777777" w:rsidR="00564129" w:rsidRPr="00564129" w:rsidRDefault="00564129">
      <w:pPr>
        <w:pStyle w:val="HTMLPreformatted"/>
        <w:divId w:val="1477987617"/>
        <w:rPr>
          <w:ins w:id="11285" w:author="shorny" w:date="2014-06-09T18:38:00Z"/>
          <w:sz w:val="18"/>
          <w:rPrChange w:id="11286" w:author="shorny" w:date="2014-06-09T18:38:00Z">
            <w:rPr>
              <w:ins w:id="11287" w:author="shorny" w:date="2014-06-09T18:38:00Z"/>
            </w:rPr>
          </w:rPrChange>
        </w:rPr>
      </w:pPr>
    </w:p>
    <w:p w14:paraId="608555BC" w14:textId="77777777" w:rsidR="00564129" w:rsidRPr="00564129" w:rsidRDefault="00564129">
      <w:pPr>
        <w:pStyle w:val="HTMLPreformatted"/>
        <w:divId w:val="1477987617"/>
        <w:rPr>
          <w:ins w:id="11288" w:author="shorny" w:date="2014-06-09T18:38:00Z"/>
          <w:rStyle w:val="comment1"/>
          <w:sz w:val="18"/>
          <w:rPrChange w:id="11289" w:author="shorny" w:date="2014-06-09T18:38:00Z">
            <w:rPr>
              <w:ins w:id="11290" w:author="shorny" w:date="2014-06-09T18:38:00Z"/>
              <w:rStyle w:val="comment1"/>
            </w:rPr>
          </w:rPrChange>
        </w:rPr>
      </w:pPr>
      <w:ins w:id="11291" w:author="shorny" w:date="2014-06-09T18:38:00Z">
        <w:r w:rsidRPr="00564129">
          <w:rPr>
            <w:rStyle w:val="comment1"/>
            <w:sz w:val="18"/>
            <w:rPrChange w:id="11292" w:author="shorny" w:date="2014-06-09T18:38:00Z">
              <w:rPr>
                <w:rStyle w:val="comment1"/>
              </w:rPr>
            </w:rPrChange>
          </w:rPr>
          <w:t>-- -----------------------------------------------------------------------------</w:t>
        </w:r>
      </w:ins>
    </w:p>
    <w:p w14:paraId="7636FD89" w14:textId="77777777" w:rsidR="00564129" w:rsidRPr="00564129" w:rsidRDefault="00564129">
      <w:pPr>
        <w:pStyle w:val="HTMLPreformatted"/>
        <w:divId w:val="1477987617"/>
        <w:rPr>
          <w:ins w:id="11293" w:author="shorny" w:date="2014-06-09T18:38:00Z"/>
          <w:rStyle w:val="comment1"/>
          <w:sz w:val="18"/>
          <w:rPrChange w:id="11294" w:author="shorny" w:date="2014-06-09T18:38:00Z">
            <w:rPr>
              <w:ins w:id="11295" w:author="shorny" w:date="2014-06-09T18:38:00Z"/>
              <w:rStyle w:val="comment1"/>
            </w:rPr>
          </w:rPrChange>
        </w:rPr>
      </w:pPr>
      <w:ins w:id="11296" w:author="shorny" w:date="2014-06-09T18:38:00Z">
        <w:r w:rsidRPr="00564129">
          <w:rPr>
            <w:rStyle w:val="comment1"/>
            <w:sz w:val="18"/>
            <w:rPrChange w:id="11297" w:author="shorny" w:date="2014-06-09T18:38:00Z">
              <w:rPr>
                <w:rStyle w:val="comment1"/>
              </w:rPr>
            </w:rPrChange>
          </w:rPr>
          <w:t>-- Record changes to 'flagging' an application.</w:t>
        </w:r>
      </w:ins>
    </w:p>
    <w:p w14:paraId="36A974B8" w14:textId="77777777" w:rsidR="00564129" w:rsidRPr="00564129" w:rsidRDefault="00564129">
      <w:pPr>
        <w:pStyle w:val="HTMLPreformatted"/>
        <w:divId w:val="1477987617"/>
        <w:rPr>
          <w:ins w:id="11298" w:author="shorny" w:date="2014-06-09T18:38:00Z"/>
          <w:rStyle w:val="comment1"/>
          <w:sz w:val="18"/>
          <w:rPrChange w:id="11299" w:author="shorny" w:date="2014-06-09T18:38:00Z">
            <w:rPr>
              <w:ins w:id="11300" w:author="shorny" w:date="2014-06-09T18:38:00Z"/>
              <w:rStyle w:val="comment1"/>
            </w:rPr>
          </w:rPrChange>
        </w:rPr>
      </w:pPr>
      <w:ins w:id="11301" w:author="shorny" w:date="2014-06-09T18:38:00Z">
        <w:r w:rsidRPr="00564129">
          <w:rPr>
            <w:rStyle w:val="comment1"/>
            <w:sz w:val="18"/>
            <w:rPrChange w:id="11302" w:author="shorny" w:date="2014-06-09T18:38:00Z">
              <w:rPr>
                <w:rStyle w:val="comment1"/>
              </w:rPr>
            </w:rPrChange>
          </w:rPr>
          <w:t>-- Adding a flag</w:t>
        </w:r>
      </w:ins>
    </w:p>
    <w:p w14:paraId="1DEF8BBD" w14:textId="77777777" w:rsidR="00564129" w:rsidRPr="00564129" w:rsidRDefault="00564129">
      <w:pPr>
        <w:pStyle w:val="HTMLPreformatted"/>
        <w:divId w:val="1477987617"/>
        <w:rPr>
          <w:ins w:id="11303" w:author="shorny" w:date="2014-06-09T18:38:00Z"/>
          <w:sz w:val="18"/>
          <w:rPrChange w:id="11304" w:author="shorny" w:date="2014-06-09T18:38:00Z">
            <w:rPr>
              <w:ins w:id="11305" w:author="shorny" w:date="2014-06-09T18:38:00Z"/>
            </w:rPr>
          </w:rPrChange>
        </w:rPr>
      </w:pPr>
      <w:ins w:id="11306" w:author="shorny" w:date="2014-06-09T18:38:00Z">
        <w:r w:rsidRPr="00564129">
          <w:rPr>
            <w:sz w:val="18"/>
            <w:rPrChange w:id="11307" w:author="shorny" w:date="2014-06-09T18:38:00Z">
              <w:rPr/>
            </w:rPrChange>
          </w:rPr>
          <w:t>DELIMITER $$</w:t>
        </w:r>
      </w:ins>
    </w:p>
    <w:p w14:paraId="09D0A3C9" w14:textId="77777777" w:rsidR="00564129" w:rsidRPr="00564129" w:rsidRDefault="00564129">
      <w:pPr>
        <w:pStyle w:val="HTMLPreformatted"/>
        <w:divId w:val="1477987617"/>
        <w:rPr>
          <w:ins w:id="11308" w:author="shorny" w:date="2014-06-09T18:38:00Z"/>
          <w:sz w:val="18"/>
          <w:rPrChange w:id="11309" w:author="shorny" w:date="2014-06-09T18:38:00Z">
            <w:rPr>
              <w:ins w:id="11310" w:author="shorny" w:date="2014-06-09T18:38:00Z"/>
            </w:rPr>
          </w:rPrChange>
        </w:rPr>
      </w:pPr>
      <w:ins w:id="11311" w:author="shorny" w:date="2014-06-09T18:38:00Z">
        <w:r w:rsidRPr="00564129">
          <w:rPr>
            <w:rStyle w:val="keyword1"/>
            <w:sz w:val="18"/>
            <w:rPrChange w:id="11312" w:author="shorny" w:date="2014-06-09T18:38:00Z">
              <w:rPr>
                <w:rStyle w:val="keyword1"/>
              </w:rPr>
            </w:rPrChange>
          </w:rPr>
          <w:t>DROP</w:t>
        </w:r>
        <w:r w:rsidRPr="00564129">
          <w:rPr>
            <w:sz w:val="18"/>
            <w:rPrChange w:id="11313" w:author="shorny" w:date="2014-06-09T18:38:00Z">
              <w:rPr/>
            </w:rPrChange>
          </w:rPr>
          <w:t xml:space="preserve"> </w:t>
        </w:r>
        <w:r w:rsidRPr="00564129">
          <w:rPr>
            <w:rStyle w:val="keyword1"/>
            <w:sz w:val="18"/>
            <w:rPrChange w:id="11314" w:author="shorny" w:date="2014-06-09T18:38:00Z">
              <w:rPr>
                <w:rStyle w:val="keyword1"/>
              </w:rPr>
            </w:rPrChange>
          </w:rPr>
          <w:t>TRIGGER</w:t>
        </w:r>
        <w:r w:rsidRPr="00564129">
          <w:rPr>
            <w:sz w:val="18"/>
            <w:rPrChange w:id="11315" w:author="shorny" w:date="2014-06-09T18:38:00Z">
              <w:rPr/>
            </w:rPrChange>
          </w:rPr>
          <w:t xml:space="preserve"> </w:t>
        </w:r>
        <w:r w:rsidRPr="00564129">
          <w:rPr>
            <w:rStyle w:val="function-name1"/>
            <w:sz w:val="18"/>
            <w:rPrChange w:id="11316" w:author="shorny" w:date="2014-06-09T18:38:00Z">
              <w:rPr>
                <w:rStyle w:val="function-name1"/>
              </w:rPr>
            </w:rPrChange>
          </w:rPr>
          <w:t>IF</w:t>
        </w:r>
        <w:r w:rsidRPr="00564129">
          <w:rPr>
            <w:sz w:val="18"/>
            <w:rPrChange w:id="11317" w:author="shorny" w:date="2014-06-09T18:38:00Z">
              <w:rPr/>
            </w:rPrChange>
          </w:rPr>
          <w:t xml:space="preserve"> </w:t>
        </w:r>
        <w:r w:rsidRPr="00564129">
          <w:rPr>
            <w:rStyle w:val="keyword1"/>
            <w:sz w:val="18"/>
            <w:rPrChange w:id="11318" w:author="shorny" w:date="2014-06-09T18:38:00Z">
              <w:rPr>
                <w:rStyle w:val="keyword1"/>
              </w:rPr>
            </w:rPrChange>
          </w:rPr>
          <w:t>EXISTS</w:t>
        </w:r>
        <w:r w:rsidRPr="00564129">
          <w:rPr>
            <w:sz w:val="18"/>
            <w:rPrChange w:id="11319" w:author="shorny" w:date="2014-06-09T18:38:00Z">
              <w:rPr/>
            </w:rPrChange>
          </w:rPr>
          <w:t xml:space="preserve"> USM_APPLICATION_AI $$</w:t>
        </w:r>
      </w:ins>
    </w:p>
    <w:p w14:paraId="24280C7F" w14:textId="77777777" w:rsidR="00564129" w:rsidRPr="00564129" w:rsidRDefault="00564129">
      <w:pPr>
        <w:pStyle w:val="HTMLPreformatted"/>
        <w:divId w:val="1477987617"/>
        <w:rPr>
          <w:ins w:id="11320" w:author="shorny" w:date="2014-06-09T18:38:00Z"/>
          <w:sz w:val="18"/>
          <w:rPrChange w:id="11321" w:author="shorny" w:date="2014-06-09T18:38:00Z">
            <w:rPr>
              <w:ins w:id="11322" w:author="shorny" w:date="2014-06-09T18:38:00Z"/>
            </w:rPr>
          </w:rPrChange>
        </w:rPr>
      </w:pPr>
      <w:ins w:id="11323" w:author="shorny" w:date="2014-06-09T18:38:00Z">
        <w:r w:rsidRPr="00564129">
          <w:rPr>
            <w:rStyle w:val="keyword1"/>
            <w:sz w:val="18"/>
            <w:rPrChange w:id="11324" w:author="shorny" w:date="2014-06-09T18:38:00Z">
              <w:rPr>
                <w:rStyle w:val="keyword1"/>
              </w:rPr>
            </w:rPrChange>
          </w:rPr>
          <w:t>CREATE</w:t>
        </w:r>
        <w:r w:rsidRPr="00564129">
          <w:rPr>
            <w:sz w:val="18"/>
            <w:rPrChange w:id="11325" w:author="shorny" w:date="2014-06-09T18:38:00Z">
              <w:rPr/>
            </w:rPrChange>
          </w:rPr>
          <w:t xml:space="preserve"> </w:t>
        </w:r>
        <w:r w:rsidRPr="00564129">
          <w:rPr>
            <w:rStyle w:val="keyword1"/>
            <w:sz w:val="18"/>
            <w:rPrChange w:id="11326" w:author="shorny" w:date="2014-06-09T18:38:00Z">
              <w:rPr>
                <w:rStyle w:val="keyword1"/>
              </w:rPr>
            </w:rPrChange>
          </w:rPr>
          <w:t>TRIGGER</w:t>
        </w:r>
        <w:r w:rsidRPr="00564129">
          <w:rPr>
            <w:sz w:val="18"/>
            <w:rPrChange w:id="11327" w:author="shorny" w:date="2014-06-09T18:38:00Z">
              <w:rPr/>
            </w:rPrChange>
          </w:rPr>
          <w:t xml:space="preserve"> </w:t>
        </w:r>
        <w:r w:rsidRPr="00564129">
          <w:rPr>
            <w:rStyle w:val="function-name1"/>
            <w:sz w:val="18"/>
            <w:rPrChange w:id="11328" w:author="shorny" w:date="2014-06-09T18:38:00Z">
              <w:rPr>
                <w:rStyle w:val="function-name1"/>
              </w:rPr>
            </w:rPrChange>
          </w:rPr>
          <w:t>USM_APPLICATION_AI</w:t>
        </w:r>
        <w:r w:rsidRPr="00564129">
          <w:rPr>
            <w:sz w:val="18"/>
            <w:rPrChange w:id="11329" w:author="shorny" w:date="2014-06-09T18:38:00Z">
              <w:rPr/>
            </w:rPrChange>
          </w:rPr>
          <w:t xml:space="preserve"> </w:t>
        </w:r>
        <w:r w:rsidRPr="00564129">
          <w:rPr>
            <w:rStyle w:val="keyword1"/>
            <w:sz w:val="18"/>
            <w:rPrChange w:id="11330" w:author="shorny" w:date="2014-06-09T18:38:00Z">
              <w:rPr>
                <w:rStyle w:val="keyword1"/>
              </w:rPr>
            </w:rPrChange>
          </w:rPr>
          <w:t>AFTER</w:t>
        </w:r>
        <w:r w:rsidRPr="00564129">
          <w:rPr>
            <w:sz w:val="18"/>
            <w:rPrChange w:id="11331" w:author="shorny" w:date="2014-06-09T18:38:00Z">
              <w:rPr/>
            </w:rPrChange>
          </w:rPr>
          <w:t xml:space="preserve"> </w:t>
        </w:r>
        <w:r w:rsidRPr="00564129">
          <w:rPr>
            <w:rStyle w:val="keyword1"/>
            <w:sz w:val="18"/>
            <w:rPrChange w:id="11332" w:author="shorny" w:date="2014-06-09T18:38:00Z">
              <w:rPr>
                <w:rStyle w:val="keyword1"/>
              </w:rPr>
            </w:rPrChange>
          </w:rPr>
          <w:t>INSERT</w:t>
        </w:r>
        <w:r w:rsidRPr="00564129">
          <w:rPr>
            <w:sz w:val="18"/>
            <w:rPrChange w:id="11333" w:author="shorny" w:date="2014-06-09T18:38:00Z">
              <w:rPr/>
            </w:rPrChange>
          </w:rPr>
          <w:t xml:space="preserve"> </w:t>
        </w:r>
        <w:r w:rsidRPr="00564129">
          <w:rPr>
            <w:rStyle w:val="keyword1"/>
            <w:sz w:val="18"/>
            <w:rPrChange w:id="11334" w:author="shorny" w:date="2014-06-09T18:38:00Z">
              <w:rPr>
                <w:rStyle w:val="keyword1"/>
              </w:rPr>
            </w:rPrChange>
          </w:rPr>
          <w:t>ON</w:t>
        </w:r>
      </w:ins>
    </w:p>
    <w:p w14:paraId="2F7419A3" w14:textId="77777777" w:rsidR="00564129" w:rsidRPr="00564129" w:rsidRDefault="00564129">
      <w:pPr>
        <w:pStyle w:val="HTMLPreformatted"/>
        <w:divId w:val="1477987617"/>
        <w:rPr>
          <w:ins w:id="11335" w:author="shorny" w:date="2014-06-09T18:38:00Z"/>
          <w:sz w:val="18"/>
          <w:rPrChange w:id="11336" w:author="shorny" w:date="2014-06-09T18:38:00Z">
            <w:rPr>
              <w:ins w:id="11337" w:author="shorny" w:date="2014-06-09T18:38:00Z"/>
            </w:rPr>
          </w:rPrChange>
        </w:rPr>
      </w:pPr>
      <w:ins w:id="11338" w:author="shorny" w:date="2014-06-09T18:38:00Z">
        <w:r w:rsidRPr="00564129">
          <w:rPr>
            <w:sz w:val="18"/>
            <w:rPrChange w:id="11339" w:author="shorny" w:date="2014-06-09T18:38:00Z">
              <w:rPr/>
            </w:rPrChange>
          </w:rPr>
          <w:t>`University Staff Member_Application`</w:t>
        </w:r>
      </w:ins>
    </w:p>
    <w:p w14:paraId="14085038" w14:textId="77777777" w:rsidR="00564129" w:rsidRPr="00564129" w:rsidRDefault="00564129">
      <w:pPr>
        <w:pStyle w:val="HTMLPreformatted"/>
        <w:divId w:val="1477987617"/>
        <w:rPr>
          <w:ins w:id="11340" w:author="shorny" w:date="2014-06-09T18:38:00Z"/>
          <w:sz w:val="18"/>
          <w:rPrChange w:id="11341" w:author="shorny" w:date="2014-06-09T18:38:00Z">
            <w:rPr>
              <w:ins w:id="11342" w:author="shorny" w:date="2014-06-09T18:38:00Z"/>
            </w:rPr>
          </w:rPrChange>
        </w:rPr>
      </w:pPr>
      <w:ins w:id="11343" w:author="shorny" w:date="2014-06-09T18:38:00Z">
        <w:r w:rsidRPr="00564129">
          <w:rPr>
            <w:rStyle w:val="keyword1"/>
            <w:sz w:val="18"/>
            <w:rPrChange w:id="11344" w:author="shorny" w:date="2014-06-09T18:38:00Z">
              <w:rPr>
                <w:rStyle w:val="keyword1"/>
              </w:rPr>
            </w:rPrChange>
          </w:rPr>
          <w:t>FOR</w:t>
        </w:r>
        <w:r w:rsidRPr="00564129">
          <w:rPr>
            <w:sz w:val="18"/>
            <w:rPrChange w:id="11345" w:author="shorny" w:date="2014-06-09T18:38:00Z">
              <w:rPr/>
            </w:rPrChange>
          </w:rPr>
          <w:t xml:space="preserve"> </w:t>
        </w:r>
        <w:r w:rsidRPr="00564129">
          <w:rPr>
            <w:rStyle w:val="keyword1"/>
            <w:sz w:val="18"/>
            <w:rPrChange w:id="11346" w:author="shorny" w:date="2014-06-09T18:38:00Z">
              <w:rPr>
                <w:rStyle w:val="keyword1"/>
              </w:rPr>
            </w:rPrChange>
          </w:rPr>
          <w:t>EACH</w:t>
        </w:r>
        <w:r w:rsidRPr="00564129">
          <w:rPr>
            <w:sz w:val="18"/>
            <w:rPrChange w:id="11347" w:author="shorny" w:date="2014-06-09T18:38:00Z">
              <w:rPr/>
            </w:rPrChange>
          </w:rPr>
          <w:t xml:space="preserve"> </w:t>
        </w:r>
        <w:r w:rsidRPr="00564129">
          <w:rPr>
            <w:rStyle w:val="type1"/>
            <w:sz w:val="18"/>
            <w:rPrChange w:id="11348" w:author="shorny" w:date="2014-06-09T18:38:00Z">
              <w:rPr>
                <w:rStyle w:val="type1"/>
              </w:rPr>
            </w:rPrChange>
          </w:rPr>
          <w:t>ROW</w:t>
        </w:r>
      </w:ins>
    </w:p>
    <w:p w14:paraId="1DFA2B32" w14:textId="77777777" w:rsidR="00564129" w:rsidRPr="00564129" w:rsidRDefault="00564129">
      <w:pPr>
        <w:pStyle w:val="HTMLPreformatted"/>
        <w:divId w:val="1477987617"/>
        <w:rPr>
          <w:ins w:id="11349" w:author="shorny" w:date="2014-06-09T18:38:00Z"/>
          <w:sz w:val="18"/>
          <w:rPrChange w:id="11350" w:author="shorny" w:date="2014-06-09T18:38:00Z">
            <w:rPr>
              <w:ins w:id="11351" w:author="shorny" w:date="2014-06-09T18:38:00Z"/>
            </w:rPr>
          </w:rPrChange>
        </w:rPr>
      </w:pPr>
      <w:ins w:id="11352" w:author="shorny" w:date="2014-06-09T18:38:00Z">
        <w:r w:rsidRPr="00564129">
          <w:rPr>
            <w:rStyle w:val="keyword1"/>
            <w:sz w:val="18"/>
            <w:rPrChange w:id="11353" w:author="shorny" w:date="2014-06-09T18:38:00Z">
              <w:rPr>
                <w:rStyle w:val="keyword1"/>
              </w:rPr>
            </w:rPrChange>
          </w:rPr>
          <w:t>BEGIN</w:t>
        </w:r>
      </w:ins>
    </w:p>
    <w:p w14:paraId="2157CF25" w14:textId="77777777" w:rsidR="00564129" w:rsidRPr="00564129" w:rsidRDefault="00564129">
      <w:pPr>
        <w:pStyle w:val="HTMLPreformatted"/>
        <w:divId w:val="1477987617"/>
        <w:rPr>
          <w:ins w:id="11354" w:author="shorny" w:date="2014-06-09T18:38:00Z"/>
          <w:sz w:val="18"/>
          <w:rPrChange w:id="11355" w:author="shorny" w:date="2014-06-09T18:38:00Z">
            <w:rPr>
              <w:ins w:id="11356" w:author="shorny" w:date="2014-06-09T18:38:00Z"/>
            </w:rPr>
          </w:rPrChange>
        </w:rPr>
      </w:pPr>
      <w:ins w:id="11357" w:author="shorny" w:date="2014-06-09T18:38:00Z">
        <w:r w:rsidRPr="00564129">
          <w:rPr>
            <w:sz w:val="18"/>
            <w:rPrChange w:id="11358" w:author="shorny" w:date="2014-06-09T18:38:00Z">
              <w:rPr/>
            </w:rPrChange>
          </w:rPr>
          <w:t xml:space="preserve">  </w:t>
        </w:r>
        <w:r w:rsidRPr="00564129">
          <w:rPr>
            <w:rStyle w:val="keyword1"/>
            <w:sz w:val="18"/>
            <w:rPrChange w:id="11359" w:author="shorny" w:date="2014-06-09T18:38:00Z">
              <w:rPr>
                <w:rStyle w:val="keyword1"/>
              </w:rPr>
            </w:rPrChange>
          </w:rPr>
          <w:t>DECLARE</w:t>
        </w:r>
        <w:r w:rsidRPr="00564129">
          <w:rPr>
            <w:sz w:val="18"/>
            <w:rPrChange w:id="11360" w:author="shorny" w:date="2014-06-09T18:38:00Z">
              <w:rPr/>
            </w:rPrChange>
          </w:rPr>
          <w:t xml:space="preserve"> v_apptFName </w:t>
        </w:r>
        <w:r w:rsidRPr="00564129">
          <w:rPr>
            <w:rStyle w:val="type1"/>
            <w:sz w:val="18"/>
            <w:rPrChange w:id="11361" w:author="shorny" w:date="2014-06-09T18:38:00Z">
              <w:rPr>
                <w:rStyle w:val="type1"/>
              </w:rPr>
            </w:rPrChange>
          </w:rPr>
          <w:t>varchar</w:t>
        </w:r>
        <w:r w:rsidRPr="00564129">
          <w:rPr>
            <w:sz w:val="18"/>
            <w:rPrChange w:id="11362" w:author="shorny" w:date="2014-06-09T18:38:00Z">
              <w:rPr/>
            </w:rPrChange>
          </w:rPr>
          <w:t>(50) ;</w:t>
        </w:r>
      </w:ins>
    </w:p>
    <w:p w14:paraId="40B277D6" w14:textId="77777777" w:rsidR="00564129" w:rsidRPr="00564129" w:rsidRDefault="00564129">
      <w:pPr>
        <w:pStyle w:val="HTMLPreformatted"/>
        <w:divId w:val="1477987617"/>
        <w:rPr>
          <w:ins w:id="11363" w:author="shorny" w:date="2014-06-09T18:38:00Z"/>
          <w:sz w:val="18"/>
          <w:rPrChange w:id="11364" w:author="shorny" w:date="2014-06-09T18:38:00Z">
            <w:rPr>
              <w:ins w:id="11365" w:author="shorny" w:date="2014-06-09T18:38:00Z"/>
            </w:rPr>
          </w:rPrChange>
        </w:rPr>
      </w:pPr>
      <w:ins w:id="11366" w:author="shorny" w:date="2014-06-09T18:38:00Z">
        <w:r w:rsidRPr="00564129">
          <w:rPr>
            <w:sz w:val="18"/>
            <w:rPrChange w:id="11367" w:author="shorny" w:date="2014-06-09T18:38:00Z">
              <w:rPr/>
            </w:rPrChange>
          </w:rPr>
          <w:t xml:space="preserve">  </w:t>
        </w:r>
        <w:r w:rsidRPr="00564129">
          <w:rPr>
            <w:rStyle w:val="keyword1"/>
            <w:sz w:val="18"/>
            <w:rPrChange w:id="11368" w:author="shorny" w:date="2014-06-09T18:38:00Z">
              <w:rPr>
                <w:rStyle w:val="keyword1"/>
              </w:rPr>
            </w:rPrChange>
          </w:rPr>
          <w:t>DECLARE</w:t>
        </w:r>
        <w:r w:rsidRPr="00564129">
          <w:rPr>
            <w:sz w:val="18"/>
            <w:rPrChange w:id="11369" w:author="shorny" w:date="2014-06-09T18:38:00Z">
              <w:rPr/>
            </w:rPrChange>
          </w:rPr>
          <w:t xml:space="preserve"> v_apptLName </w:t>
        </w:r>
        <w:r w:rsidRPr="00564129">
          <w:rPr>
            <w:rStyle w:val="type1"/>
            <w:sz w:val="18"/>
            <w:rPrChange w:id="11370" w:author="shorny" w:date="2014-06-09T18:38:00Z">
              <w:rPr>
                <w:rStyle w:val="type1"/>
              </w:rPr>
            </w:rPrChange>
          </w:rPr>
          <w:t>varchar</w:t>
        </w:r>
        <w:r w:rsidRPr="00564129">
          <w:rPr>
            <w:sz w:val="18"/>
            <w:rPrChange w:id="11371" w:author="shorny" w:date="2014-06-09T18:38:00Z">
              <w:rPr/>
            </w:rPrChange>
          </w:rPr>
          <w:t>(50) ;</w:t>
        </w:r>
      </w:ins>
    </w:p>
    <w:p w14:paraId="19AC2BD4" w14:textId="77777777" w:rsidR="00564129" w:rsidRPr="00564129" w:rsidRDefault="00564129">
      <w:pPr>
        <w:pStyle w:val="HTMLPreformatted"/>
        <w:divId w:val="1477987617"/>
        <w:rPr>
          <w:ins w:id="11372" w:author="shorny" w:date="2014-06-09T18:38:00Z"/>
          <w:sz w:val="18"/>
          <w:rPrChange w:id="11373" w:author="shorny" w:date="2014-06-09T18:38:00Z">
            <w:rPr>
              <w:ins w:id="11374" w:author="shorny" w:date="2014-06-09T18:38:00Z"/>
            </w:rPr>
          </w:rPrChange>
        </w:rPr>
      </w:pPr>
      <w:ins w:id="11375" w:author="shorny" w:date="2014-06-09T18:38:00Z">
        <w:r w:rsidRPr="00564129">
          <w:rPr>
            <w:sz w:val="18"/>
            <w:rPrChange w:id="11376" w:author="shorny" w:date="2014-06-09T18:38:00Z">
              <w:rPr/>
            </w:rPrChange>
          </w:rPr>
          <w:t xml:space="preserve">  </w:t>
        </w:r>
        <w:r w:rsidRPr="00564129">
          <w:rPr>
            <w:rStyle w:val="keyword1"/>
            <w:sz w:val="18"/>
            <w:rPrChange w:id="11377" w:author="shorny" w:date="2014-06-09T18:38:00Z">
              <w:rPr>
                <w:rStyle w:val="keyword1"/>
              </w:rPr>
            </w:rPrChange>
          </w:rPr>
          <w:t>DECLARE</w:t>
        </w:r>
        <w:r w:rsidRPr="00564129">
          <w:rPr>
            <w:sz w:val="18"/>
            <w:rPrChange w:id="11378" w:author="shorny" w:date="2014-06-09T18:38:00Z">
              <w:rPr/>
            </w:rPrChange>
          </w:rPr>
          <w:t xml:space="preserve"> v_apptEmail </w:t>
        </w:r>
        <w:r w:rsidRPr="00564129">
          <w:rPr>
            <w:rStyle w:val="type1"/>
            <w:sz w:val="18"/>
            <w:rPrChange w:id="11379" w:author="shorny" w:date="2014-06-09T18:38:00Z">
              <w:rPr>
                <w:rStyle w:val="type1"/>
              </w:rPr>
            </w:rPrChange>
          </w:rPr>
          <w:t>varchar</w:t>
        </w:r>
        <w:r w:rsidRPr="00564129">
          <w:rPr>
            <w:sz w:val="18"/>
            <w:rPrChange w:id="11380" w:author="shorny" w:date="2014-06-09T18:38:00Z">
              <w:rPr/>
            </w:rPrChange>
          </w:rPr>
          <w:t>(100) ;</w:t>
        </w:r>
      </w:ins>
    </w:p>
    <w:p w14:paraId="7D1A2ABF" w14:textId="77777777" w:rsidR="00564129" w:rsidRPr="00564129" w:rsidRDefault="00564129">
      <w:pPr>
        <w:pStyle w:val="HTMLPreformatted"/>
        <w:divId w:val="1477987617"/>
        <w:rPr>
          <w:ins w:id="11381" w:author="shorny" w:date="2014-06-09T18:38:00Z"/>
          <w:sz w:val="18"/>
          <w:rPrChange w:id="11382" w:author="shorny" w:date="2014-06-09T18:38:00Z">
            <w:rPr>
              <w:ins w:id="11383" w:author="shorny" w:date="2014-06-09T18:38:00Z"/>
            </w:rPr>
          </w:rPrChange>
        </w:rPr>
      </w:pPr>
      <w:ins w:id="11384" w:author="shorny" w:date="2014-06-09T18:38:00Z">
        <w:r w:rsidRPr="00564129">
          <w:rPr>
            <w:sz w:val="18"/>
            <w:rPrChange w:id="11385" w:author="shorny" w:date="2014-06-09T18:38:00Z">
              <w:rPr/>
            </w:rPrChange>
          </w:rPr>
          <w:t xml:space="preserve">  </w:t>
        </w:r>
        <w:r w:rsidRPr="00564129">
          <w:rPr>
            <w:rStyle w:val="keyword1"/>
            <w:sz w:val="18"/>
            <w:rPrChange w:id="11386" w:author="shorny" w:date="2014-06-09T18:38:00Z">
              <w:rPr>
                <w:rStyle w:val="keyword1"/>
              </w:rPr>
            </w:rPrChange>
          </w:rPr>
          <w:t>DECLARE</w:t>
        </w:r>
        <w:r w:rsidRPr="00564129">
          <w:rPr>
            <w:sz w:val="18"/>
            <w:rPrChange w:id="11387" w:author="shorny" w:date="2014-06-09T18:38:00Z">
              <w:rPr/>
            </w:rPrChange>
          </w:rPr>
          <w:t xml:space="preserve"> v_agentFName </w:t>
        </w:r>
        <w:r w:rsidRPr="00564129">
          <w:rPr>
            <w:rStyle w:val="type1"/>
            <w:sz w:val="18"/>
            <w:rPrChange w:id="11388" w:author="shorny" w:date="2014-06-09T18:38:00Z">
              <w:rPr>
                <w:rStyle w:val="type1"/>
              </w:rPr>
            </w:rPrChange>
          </w:rPr>
          <w:t>varchar</w:t>
        </w:r>
        <w:r w:rsidRPr="00564129">
          <w:rPr>
            <w:sz w:val="18"/>
            <w:rPrChange w:id="11389" w:author="shorny" w:date="2014-06-09T18:38:00Z">
              <w:rPr/>
            </w:rPrChange>
          </w:rPr>
          <w:t>(50) ;</w:t>
        </w:r>
      </w:ins>
    </w:p>
    <w:p w14:paraId="6FE6CD35" w14:textId="77777777" w:rsidR="00564129" w:rsidRPr="00564129" w:rsidRDefault="00564129">
      <w:pPr>
        <w:pStyle w:val="HTMLPreformatted"/>
        <w:divId w:val="1477987617"/>
        <w:rPr>
          <w:ins w:id="11390" w:author="shorny" w:date="2014-06-09T18:38:00Z"/>
          <w:sz w:val="18"/>
          <w:rPrChange w:id="11391" w:author="shorny" w:date="2014-06-09T18:38:00Z">
            <w:rPr>
              <w:ins w:id="11392" w:author="shorny" w:date="2014-06-09T18:38:00Z"/>
            </w:rPr>
          </w:rPrChange>
        </w:rPr>
      </w:pPr>
      <w:ins w:id="11393" w:author="shorny" w:date="2014-06-09T18:38:00Z">
        <w:r w:rsidRPr="00564129">
          <w:rPr>
            <w:sz w:val="18"/>
            <w:rPrChange w:id="11394" w:author="shorny" w:date="2014-06-09T18:38:00Z">
              <w:rPr/>
            </w:rPrChange>
          </w:rPr>
          <w:t xml:space="preserve">  </w:t>
        </w:r>
        <w:r w:rsidRPr="00564129">
          <w:rPr>
            <w:rStyle w:val="keyword1"/>
            <w:sz w:val="18"/>
            <w:rPrChange w:id="11395" w:author="shorny" w:date="2014-06-09T18:38:00Z">
              <w:rPr>
                <w:rStyle w:val="keyword1"/>
              </w:rPr>
            </w:rPrChange>
          </w:rPr>
          <w:t>DECLARE</w:t>
        </w:r>
        <w:r w:rsidRPr="00564129">
          <w:rPr>
            <w:sz w:val="18"/>
            <w:rPrChange w:id="11396" w:author="shorny" w:date="2014-06-09T18:38:00Z">
              <w:rPr/>
            </w:rPrChange>
          </w:rPr>
          <w:t xml:space="preserve"> v_agentLName </w:t>
        </w:r>
        <w:r w:rsidRPr="00564129">
          <w:rPr>
            <w:rStyle w:val="type1"/>
            <w:sz w:val="18"/>
            <w:rPrChange w:id="11397" w:author="shorny" w:date="2014-06-09T18:38:00Z">
              <w:rPr>
                <w:rStyle w:val="type1"/>
              </w:rPr>
            </w:rPrChange>
          </w:rPr>
          <w:t>varchar</w:t>
        </w:r>
        <w:r w:rsidRPr="00564129">
          <w:rPr>
            <w:sz w:val="18"/>
            <w:rPrChange w:id="11398" w:author="shorny" w:date="2014-06-09T18:38:00Z">
              <w:rPr/>
            </w:rPrChange>
          </w:rPr>
          <w:t>(50) ;</w:t>
        </w:r>
      </w:ins>
    </w:p>
    <w:p w14:paraId="045B52C8" w14:textId="77777777" w:rsidR="00564129" w:rsidRPr="00564129" w:rsidRDefault="00564129">
      <w:pPr>
        <w:pStyle w:val="HTMLPreformatted"/>
        <w:divId w:val="1477987617"/>
        <w:rPr>
          <w:ins w:id="11399" w:author="shorny" w:date="2014-06-09T18:38:00Z"/>
          <w:sz w:val="18"/>
          <w:rPrChange w:id="11400" w:author="shorny" w:date="2014-06-09T18:38:00Z">
            <w:rPr>
              <w:ins w:id="11401" w:author="shorny" w:date="2014-06-09T18:38:00Z"/>
            </w:rPr>
          </w:rPrChange>
        </w:rPr>
      </w:pPr>
      <w:ins w:id="11402" w:author="shorny" w:date="2014-06-09T18:38:00Z">
        <w:r w:rsidRPr="00564129">
          <w:rPr>
            <w:sz w:val="18"/>
            <w:rPrChange w:id="11403" w:author="shorny" w:date="2014-06-09T18:38:00Z">
              <w:rPr/>
            </w:rPrChange>
          </w:rPr>
          <w:t xml:space="preserve">  </w:t>
        </w:r>
        <w:r w:rsidRPr="00564129">
          <w:rPr>
            <w:rStyle w:val="keyword1"/>
            <w:sz w:val="18"/>
            <w:rPrChange w:id="11404" w:author="shorny" w:date="2014-06-09T18:38:00Z">
              <w:rPr>
                <w:rStyle w:val="keyword1"/>
              </w:rPr>
            </w:rPrChange>
          </w:rPr>
          <w:t>DECLARE</w:t>
        </w:r>
        <w:r w:rsidRPr="00564129">
          <w:rPr>
            <w:sz w:val="18"/>
            <w:rPrChange w:id="11405" w:author="shorny" w:date="2014-06-09T18:38:00Z">
              <w:rPr/>
            </w:rPrChange>
          </w:rPr>
          <w:t xml:space="preserve"> v_decisionTypeID mediumint(9) ;</w:t>
        </w:r>
      </w:ins>
    </w:p>
    <w:p w14:paraId="3E83851E" w14:textId="77777777" w:rsidR="00564129" w:rsidRPr="00564129" w:rsidRDefault="00564129">
      <w:pPr>
        <w:pStyle w:val="HTMLPreformatted"/>
        <w:divId w:val="1477987617"/>
        <w:rPr>
          <w:ins w:id="11406" w:author="shorny" w:date="2014-06-09T18:38:00Z"/>
          <w:sz w:val="18"/>
          <w:rPrChange w:id="11407" w:author="shorny" w:date="2014-06-09T18:38:00Z">
            <w:rPr>
              <w:ins w:id="11408" w:author="shorny" w:date="2014-06-09T18:38:00Z"/>
            </w:rPr>
          </w:rPrChange>
        </w:rPr>
      </w:pPr>
      <w:ins w:id="11409" w:author="shorny" w:date="2014-06-09T18:38:00Z">
        <w:r w:rsidRPr="00564129">
          <w:rPr>
            <w:sz w:val="18"/>
            <w:rPrChange w:id="11410" w:author="shorny" w:date="2014-06-09T18:38:00Z">
              <w:rPr/>
            </w:rPrChange>
          </w:rPr>
          <w:t xml:space="preserve">  </w:t>
        </w:r>
        <w:r w:rsidRPr="00564129">
          <w:rPr>
            <w:rStyle w:val="keyword1"/>
            <w:sz w:val="18"/>
            <w:rPrChange w:id="11411" w:author="shorny" w:date="2014-06-09T18:38:00Z">
              <w:rPr>
                <w:rStyle w:val="keyword1"/>
              </w:rPr>
            </w:rPrChange>
          </w:rPr>
          <w:t>DECLARE</w:t>
        </w:r>
        <w:r w:rsidRPr="00564129">
          <w:rPr>
            <w:sz w:val="18"/>
            <w:rPrChange w:id="11412" w:author="shorny" w:date="2014-06-09T18:38:00Z">
              <w:rPr/>
            </w:rPrChange>
          </w:rPr>
          <w:t xml:space="preserve"> v_emailUpdates </w:t>
        </w:r>
        <w:r w:rsidRPr="00564129">
          <w:rPr>
            <w:rStyle w:val="type1"/>
            <w:sz w:val="18"/>
            <w:rPrChange w:id="11413" w:author="shorny" w:date="2014-06-09T18:38:00Z">
              <w:rPr>
                <w:rStyle w:val="type1"/>
              </w:rPr>
            </w:rPrChange>
          </w:rPr>
          <w:t>varchar</w:t>
        </w:r>
        <w:r w:rsidRPr="00564129">
          <w:rPr>
            <w:sz w:val="18"/>
            <w:rPrChange w:id="11414" w:author="shorny" w:date="2014-06-09T18:38:00Z">
              <w:rPr/>
            </w:rPrChange>
          </w:rPr>
          <w:t xml:space="preserve">(100) </w:t>
        </w:r>
        <w:r w:rsidRPr="00564129">
          <w:rPr>
            <w:rStyle w:val="keyword1"/>
            <w:sz w:val="18"/>
            <w:rPrChange w:id="11415" w:author="shorny" w:date="2014-06-09T18:38:00Z">
              <w:rPr>
                <w:rStyle w:val="keyword1"/>
              </w:rPr>
            </w:rPrChange>
          </w:rPr>
          <w:t>DEFAULT</w:t>
        </w:r>
        <w:r w:rsidRPr="00564129">
          <w:rPr>
            <w:sz w:val="18"/>
            <w:rPrChange w:id="11416" w:author="shorny" w:date="2014-06-09T18:38:00Z">
              <w:rPr/>
            </w:rPrChange>
          </w:rPr>
          <w:t xml:space="preserve"> </w:t>
        </w:r>
        <w:r w:rsidRPr="00564129">
          <w:rPr>
            <w:rStyle w:val="string1"/>
            <w:sz w:val="18"/>
            <w:rPrChange w:id="11417" w:author="shorny" w:date="2014-06-09T18:38:00Z">
              <w:rPr>
                <w:rStyle w:val="string1"/>
              </w:rPr>
            </w:rPrChange>
          </w:rPr>
          <w:t>' not'</w:t>
        </w:r>
        <w:r w:rsidRPr="00564129">
          <w:rPr>
            <w:sz w:val="18"/>
            <w:rPrChange w:id="11418" w:author="shorny" w:date="2014-06-09T18:38:00Z">
              <w:rPr/>
            </w:rPrChange>
          </w:rPr>
          <w:t>;</w:t>
        </w:r>
      </w:ins>
    </w:p>
    <w:p w14:paraId="5696AE28" w14:textId="77777777" w:rsidR="00564129" w:rsidRPr="00564129" w:rsidRDefault="00564129">
      <w:pPr>
        <w:pStyle w:val="HTMLPreformatted"/>
        <w:divId w:val="1477987617"/>
        <w:rPr>
          <w:ins w:id="11419" w:author="shorny" w:date="2014-06-09T18:38:00Z"/>
          <w:sz w:val="18"/>
          <w:rPrChange w:id="11420" w:author="shorny" w:date="2014-06-09T18:38:00Z">
            <w:rPr>
              <w:ins w:id="11421" w:author="shorny" w:date="2014-06-09T18:38:00Z"/>
            </w:rPr>
          </w:rPrChange>
        </w:rPr>
      </w:pPr>
      <w:ins w:id="11422" w:author="shorny" w:date="2014-06-09T18:38:00Z">
        <w:r w:rsidRPr="00564129">
          <w:rPr>
            <w:sz w:val="18"/>
            <w:rPrChange w:id="11423" w:author="shorny" w:date="2014-06-09T18:38:00Z">
              <w:rPr/>
            </w:rPrChange>
          </w:rPr>
          <w:t xml:space="preserve">  </w:t>
        </w:r>
        <w:r w:rsidRPr="00564129">
          <w:rPr>
            <w:rStyle w:val="keyword1"/>
            <w:sz w:val="18"/>
            <w:rPrChange w:id="11424" w:author="shorny" w:date="2014-06-09T18:38:00Z">
              <w:rPr>
                <w:rStyle w:val="keyword1"/>
              </w:rPr>
            </w:rPrChange>
          </w:rPr>
          <w:t>DECLARE</w:t>
        </w:r>
        <w:r w:rsidRPr="00564129">
          <w:rPr>
            <w:sz w:val="18"/>
            <w:rPrChange w:id="11425" w:author="shorny" w:date="2014-06-09T18:38:00Z">
              <w:rPr/>
            </w:rPrChange>
          </w:rPr>
          <w:t xml:space="preserve"> v_comment </w:t>
        </w:r>
        <w:r w:rsidRPr="00564129">
          <w:rPr>
            <w:rStyle w:val="type1"/>
            <w:sz w:val="18"/>
            <w:rPrChange w:id="11426" w:author="shorny" w:date="2014-06-09T18:38:00Z">
              <w:rPr>
                <w:rStyle w:val="type1"/>
              </w:rPr>
            </w:rPrChange>
          </w:rPr>
          <w:t>varchar</w:t>
        </w:r>
        <w:r w:rsidRPr="00564129">
          <w:rPr>
            <w:sz w:val="18"/>
            <w:rPrChange w:id="11427" w:author="shorny" w:date="2014-06-09T18:38:00Z">
              <w:rPr/>
            </w:rPrChange>
          </w:rPr>
          <w:t>(1000) ;</w:t>
        </w:r>
      </w:ins>
    </w:p>
    <w:p w14:paraId="6DA421B3" w14:textId="77777777" w:rsidR="00564129" w:rsidRPr="00564129" w:rsidRDefault="00564129">
      <w:pPr>
        <w:pStyle w:val="HTMLPreformatted"/>
        <w:divId w:val="1477987617"/>
        <w:rPr>
          <w:ins w:id="11428" w:author="shorny" w:date="2014-06-09T18:38:00Z"/>
          <w:sz w:val="18"/>
          <w:rPrChange w:id="11429" w:author="shorny" w:date="2014-06-09T18:38:00Z">
            <w:rPr>
              <w:ins w:id="11430" w:author="shorny" w:date="2014-06-09T18:38:00Z"/>
            </w:rPr>
          </w:rPrChange>
        </w:rPr>
      </w:pPr>
    </w:p>
    <w:p w14:paraId="4CADC2D1" w14:textId="77777777" w:rsidR="00564129" w:rsidRPr="00564129" w:rsidRDefault="00564129">
      <w:pPr>
        <w:pStyle w:val="HTMLPreformatted"/>
        <w:divId w:val="1477987617"/>
        <w:rPr>
          <w:ins w:id="11431" w:author="shorny" w:date="2014-06-09T18:38:00Z"/>
          <w:sz w:val="18"/>
          <w:rPrChange w:id="11432" w:author="shorny" w:date="2014-06-09T18:38:00Z">
            <w:rPr>
              <w:ins w:id="11433" w:author="shorny" w:date="2014-06-09T18:38:00Z"/>
            </w:rPr>
          </w:rPrChange>
        </w:rPr>
      </w:pPr>
      <w:ins w:id="11434" w:author="shorny" w:date="2014-06-09T18:38:00Z">
        <w:r w:rsidRPr="00564129">
          <w:rPr>
            <w:sz w:val="18"/>
            <w:rPrChange w:id="11435" w:author="shorny" w:date="2014-06-09T18:38:00Z">
              <w:rPr/>
            </w:rPrChange>
          </w:rPr>
          <w:t xml:space="preserve">  </w:t>
        </w:r>
        <w:r w:rsidRPr="00564129">
          <w:rPr>
            <w:rStyle w:val="keyword1"/>
            <w:sz w:val="18"/>
            <w:rPrChange w:id="11436" w:author="shorny" w:date="2014-06-09T18:38:00Z">
              <w:rPr>
                <w:rStyle w:val="keyword1"/>
              </w:rPr>
            </w:rPrChange>
          </w:rPr>
          <w:t>SELECT</w:t>
        </w:r>
        <w:r w:rsidRPr="00564129">
          <w:rPr>
            <w:sz w:val="18"/>
            <w:rPrChange w:id="11437" w:author="shorny" w:date="2014-06-09T18:38:00Z">
              <w:rPr/>
            </w:rPrChange>
          </w:rPr>
          <w:t xml:space="preserve"> Appt.FName, Appt.LName, Appt.Email</w:t>
        </w:r>
      </w:ins>
    </w:p>
    <w:p w14:paraId="4117B041" w14:textId="77777777" w:rsidR="00564129" w:rsidRPr="00564129" w:rsidRDefault="00564129">
      <w:pPr>
        <w:pStyle w:val="HTMLPreformatted"/>
        <w:divId w:val="1477987617"/>
        <w:rPr>
          <w:ins w:id="11438" w:author="shorny" w:date="2014-06-09T18:38:00Z"/>
          <w:sz w:val="18"/>
          <w:rPrChange w:id="11439" w:author="shorny" w:date="2014-06-09T18:38:00Z">
            <w:rPr>
              <w:ins w:id="11440" w:author="shorny" w:date="2014-06-09T18:38:00Z"/>
            </w:rPr>
          </w:rPrChange>
        </w:rPr>
      </w:pPr>
      <w:ins w:id="11441" w:author="shorny" w:date="2014-06-09T18:38:00Z">
        <w:r w:rsidRPr="00564129">
          <w:rPr>
            <w:sz w:val="18"/>
            <w:rPrChange w:id="11442" w:author="shorny" w:date="2014-06-09T18:38:00Z">
              <w:rPr/>
            </w:rPrChange>
          </w:rPr>
          <w:t xml:space="preserve">  </w:t>
        </w:r>
        <w:r w:rsidRPr="00564129">
          <w:rPr>
            <w:rStyle w:val="keyword1"/>
            <w:sz w:val="18"/>
            <w:rPrChange w:id="11443" w:author="shorny" w:date="2014-06-09T18:38:00Z">
              <w:rPr>
                <w:rStyle w:val="keyword1"/>
              </w:rPr>
            </w:rPrChange>
          </w:rPr>
          <w:t>FROM</w:t>
        </w:r>
        <w:r w:rsidRPr="00564129">
          <w:rPr>
            <w:sz w:val="18"/>
            <w:rPrChange w:id="11444" w:author="shorny" w:date="2014-06-09T18:38:00Z">
              <w:rPr/>
            </w:rPrChange>
          </w:rPr>
          <w:t xml:space="preserve"> Application App</w:t>
        </w:r>
      </w:ins>
    </w:p>
    <w:p w14:paraId="44D18FC5" w14:textId="77777777" w:rsidR="00564129" w:rsidRPr="00564129" w:rsidRDefault="00564129">
      <w:pPr>
        <w:pStyle w:val="HTMLPreformatted"/>
        <w:divId w:val="1477987617"/>
        <w:rPr>
          <w:ins w:id="11445" w:author="shorny" w:date="2014-06-09T18:38:00Z"/>
          <w:sz w:val="18"/>
          <w:rPrChange w:id="11446" w:author="shorny" w:date="2014-06-09T18:38:00Z">
            <w:rPr>
              <w:ins w:id="11447" w:author="shorny" w:date="2014-06-09T18:38:00Z"/>
            </w:rPr>
          </w:rPrChange>
        </w:rPr>
      </w:pPr>
      <w:ins w:id="11448" w:author="shorny" w:date="2014-06-09T18:38:00Z">
        <w:r w:rsidRPr="00564129">
          <w:rPr>
            <w:sz w:val="18"/>
            <w:rPrChange w:id="11449" w:author="shorny" w:date="2014-06-09T18:38:00Z">
              <w:rPr/>
            </w:rPrChange>
          </w:rPr>
          <w:t xml:space="preserve">  </w:t>
        </w:r>
        <w:r w:rsidRPr="00564129">
          <w:rPr>
            <w:rStyle w:val="keyword1"/>
            <w:sz w:val="18"/>
            <w:rPrChange w:id="11450" w:author="shorny" w:date="2014-06-09T18:38:00Z">
              <w:rPr>
                <w:rStyle w:val="keyword1"/>
              </w:rPr>
            </w:rPrChange>
          </w:rPr>
          <w:t>INNER</w:t>
        </w:r>
        <w:r w:rsidRPr="00564129">
          <w:rPr>
            <w:sz w:val="18"/>
            <w:rPrChange w:id="11451" w:author="shorny" w:date="2014-06-09T18:38:00Z">
              <w:rPr/>
            </w:rPrChange>
          </w:rPr>
          <w:t xml:space="preserve"> </w:t>
        </w:r>
        <w:r w:rsidRPr="00564129">
          <w:rPr>
            <w:rStyle w:val="keyword1"/>
            <w:sz w:val="18"/>
            <w:rPrChange w:id="11452" w:author="shorny" w:date="2014-06-09T18:38:00Z">
              <w:rPr>
                <w:rStyle w:val="keyword1"/>
              </w:rPr>
            </w:rPrChange>
          </w:rPr>
          <w:t>JOIN</w:t>
        </w:r>
        <w:r w:rsidRPr="00564129">
          <w:rPr>
            <w:sz w:val="18"/>
            <w:rPrChange w:id="11453" w:author="shorny" w:date="2014-06-09T18:38:00Z">
              <w:rPr/>
            </w:rPrChange>
          </w:rPr>
          <w:t xml:space="preserve"> Applicant Appt </w:t>
        </w:r>
        <w:r w:rsidRPr="00564129">
          <w:rPr>
            <w:rStyle w:val="keyword1"/>
            <w:sz w:val="18"/>
            <w:rPrChange w:id="11454" w:author="shorny" w:date="2014-06-09T18:38:00Z">
              <w:rPr>
                <w:rStyle w:val="keyword1"/>
              </w:rPr>
            </w:rPrChange>
          </w:rPr>
          <w:t>ON</w:t>
        </w:r>
        <w:r w:rsidRPr="00564129">
          <w:rPr>
            <w:sz w:val="18"/>
            <w:rPrChange w:id="11455" w:author="shorny" w:date="2014-06-09T18:38:00Z">
              <w:rPr/>
            </w:rPrChange>
          </w:rPr>
          <w:t xml:space="preserve"> (App.ApplicantID = Appt.ApplicantID)</w:t>
        </w:r>
      </w:ins>
    </w:p>
    <w:p w14:paraId="36855075" w14:textId="77777777" w:rsidR="00564129" w:rsidRPr="00564129" w:rsidRDefault="00564129">
      <w:pPr>
        <w:pStyle w:val="HTMLPreformatted"/>
        <w:divId w:val="1477987617"/>
        <w:rPr>
          <w:ins w:id="11456" w:author="shorny" w:date="2014-06-09T18:38:00Z"/>
          <w:sz w:val="18"/>
          <w:rPrChange w:id="11457" w:author="shorny" w:date="2014-06-09T18:38:00Z">
            <w:rPr>
              <w:ins w:id="11458" w:author="shorny" w:date="2014-06-09T18:38:00Z"/>
            </w:rPr>
          </w:rPrChange>
        </w:rPr>
      </w:pPr>
      <w:ins w:id="11459" w:author="shorny" w:date="2014-06-09T18:38:00Z">
        <w:r w:rsidRPr="00564129">
          <w:rPr>
            <w:sz w:val="18"/>
            <w:rPrChange w:id="11460" w:author="shorny" w:date="2014-06-09T18:38:00Z">
              <w:rPr/>
            </w:rPrChange>
          </w:rPr>
          <w:t xml:space="preserve">  </w:t>
        </w:r>
        <w:r w:rsidRPr="00564129">
          <w:rPr>
            <w:rStyle w:val="keyword1"/>
            <w:sz w:val="18"/>
            <w:rPrChange w:id="11461" w:author="shorny" w:date="2014-06-09T18:38:00Z">
              <w:rPr>
                <w:rStyle w:val="keyword1"/>
              </w:rPr>
            </w:rPrChange>
          </w:rPr>
          <w:t>WHERE</w:t>
        </w:r>
        <w:r w:rsidRPr="00564129">
          <w:rPr>
            <w:sz w:val="18"/>
            <w:rPrChange w:id="11462" w:author="shorny" w:date="2014-06-09T18:38:00Z">
              <w:rPr/>
            </w:rPrChange>
          </w:rPr>
          <w:t xml:space="preserve"> App.ApplicationID = </w:t>
        </w:r>
        <w:r w:rsidRPr="00564129">
          <w:rPr>
            <w:rStyle w:val="keyword1"/>
            <w:sz w:val="18"/>
            <w:rPrChange w:id="11463" w:author="shorny" w:date="2014-06-09T18:38:00Z">
              <w:rPr>
                <w:rStyle w:val="keyword1"/>
              </w:rPr>
            </w:rPrChange>
          </w:rPr>
          <w:t>NEW</w:t>
        </w:r>
        <w:r w:rsidRPr="00564129">
          <w:rPr>
            <w:sz w:val="18"/>
            <w:rPrChange w:id="11464" w:author="shorny" w:date="2014-06-09T18:38:00Z">
              <w:rPr/>
            </w:rPrChange>
          </w:rPr>
          <w:t>.ApplicationID</w:t>
        </w:r>
      </w:ins>
    </w:p>
    <w:p w14:paraId="336C74D1" w14:textId="77777777" w:rsidR="00564129" w:rsidRPr="00564129" w:rsidRDefault="00564129">
      <w:pPr>
        <w:pStyle w:val="HTMLPreformatted"/>
        <w:divId w:val="1477987617"/>
        <w:rPr>
          <w:ins w:id="11465" w:author="shorny" w:date="2014-06-09T18:38:00Z"/>
          <w:sz w:val="18"/>
          <w:rPrChange w:id="11466" w:author="shorny" w:date="2014-06-09T18:38:00Z">
            <w:rPr>
              <w:ins w:id="11467" w:author="shorny" w:date="2014-06-09T18:38:00Z"/>
            </w:rPr>
          </w:rPrChange>
        </w:rPr>
      </w:pPr>
      <w:ins w:id="11468" w:author="shorny" w:date="2014-06-09T18:38:00Z">
        <w:r w:rsidRPr="00564129">
          <w:rPr>
            <w:sz w:val="18"/>
            <w:rPrChange w:id="11469" w:author="shorny" w:date="2014-06-09T18:38:00Z">
              <w:rPr/>
            </w:rPrChange>
          </w:rPr>
          <w:t xml:space="preserve">  </w:t>
        </w:r>
        <w:r w:rsidRPr="00564129">
          <w:rPr>
            <w:rStyle w:val="keyword1"/>
            <w:sz w:val="18"/>
            <w:rPrChange w:id="11470" w:author="shorny" w:date="2014-06-09T18:38:00Z">
              <w:rPr>
                <w:rStyle w:val="keyword1"/>
              </w:rPr>
            </w:rPrChange>
          </w:rPr>
          <w:t>INTO</w:t>
        </w:r>
        <w:r w:rsidRPr="00564129">
          <w:rPr>
            <w:sz w:val="18"/>
            <w:rPrChange w:id="11471" w:author="shorny" w:date="2014-06-09T18:38:00Z">
              <w:rPr/>
            </w:rPrChange>
          </w:rPr>
          <w:t xml:space="preserve"> v_apptFName, v_apptLName, v_apptEmail ;</w:t>
        </w:r>
      </w:ins>
    </w:p>
    <w:p w14:paraId="62CA475F" w14:textId="77777777" w:rsidR="00564129" w:rsidRPr="00564129" w:rsidRDefault="00564129">
      <w:pPr>
        <w:pStyle w:val="HTMLPreformatted"/>
        <w:divId w:val="1477987617"/>
        <w:rPr>
          <w:ins w:id="11472" w:author="shorny" w:date="2014-06-09T18:38:00Z"/>
          <w:sz w:val="18"/>
          <w:rPrChange w:id="11473" w:author="shorny" w:date="2014-06-09T18:38:00Z">
            <w:rPr>
              <w:ins w:id="11474" w:author="shorny" w:date="2014-06-09T18:38:00Z"/>
            </w:rPr>
          </w:rPrChange>
        </w:rPr>
      </w:pPr>
    </w:p>
    <w:p w14:paraId="0520F25D" w14:textId="77777777" w:rsidR="00564129" w:rsidRPr="00564129" w:rsidRDefault="00564129">
      <w:pPr>
        <w:pStyle w:val="HTMLPreformatted"/>
        <w:divId w:val="1477987617"/>
        <w:rPr>
          <w:ins w:id="11475" w:author="shorny" w:date="2014-06-09T18:38:00Z"/>
          <w:sz w:val="18"/>
          <w:rPrChange w:id="11476" w:author="shorny" w:date="2014-06-09T18:38:00Z">
            <w:rPr>
              <w:ins w:id="11477" w:author="shorny" w:date="2014-06-09T18:38:00Z"/>
            </w:rPr>
          </w:rPrChange>
        </w:rPr>
      </w:pPr>
      <w:ins w:id="11478" w:author="shorny" w:date="2014-06-09T18:38:00Z">
        <w:r w:rsidRPr="00564129">
          <w:rPr>
            <w:sz w:val="18"/>
            <w:rPrChange w:id="11479" w:author="shorny" w:date="2014-06-09T18:38:00Z">
              <w:rPr/>
            </w:rPrChange>
          </w:rPr>
          <w:t xml:space="preserve">  IF v_apptLName </w:t>
        </w:r>
        <w:r w:rsidRPr="00564129">
          <w:rPr>
            <w:rStyle w:val="keyword1"/>
            <w:sz w:val="18"/>
            <w:rPrChange w:id="11480" w:author="shorny" w:date="2014-06-09T18:38:00Z">
              <w:rPr>
                <w:rStyle w:val="keyword1"/>
              </w:rPr>
            </w:rPrChange>
          </w:rPr>
          <w:t>IS</w:t>
        </w:r>
        <w:r w:rsidRPr="00564129">
          <w:rPr>
            <w:sz w:val="18"/>
            <w:rPrChange w:id="11481" w:author="shorny" w:date="2014-06-09T18:38:00Z">
              <w:rPr/>
            </w:rPrChange>
          </w:rPr>
          <w:t xml:space="preserve"> </w:t>
        </w:r>
        <w:r w:rsidRPr="00564129">
          <w:rPr>
            <w:rStyle w:val="keyword1"/>
            <w:sz w:val="18"/>
            <w:rPrChange w:id="11482" w:author="shorny" w:date="2014-06-09T18:38:00Z">
              <w:rPr>
                <w:rStyle w:val="keyword1"/>
              </w:rPr>
            </w:rPrChange>
          </w:rPr>
          <w:t>NULL</w:t>
        </w:r>
        <w:r w:rsidRPr="00564129">
          <w:rPr>
            <w:sz w:val="18"/>
            <w:rPrChange w:id="11483" w:author="shorny" w:date="2014-06-09T18:38:00Z">
              <w:rPr/>
            </w:rPrChange>
          </w:rPr>
          <w:t xml:space="preserve"> </w:t>
        </w:r>
        <w:r w:rsidRPr="00564129">
          <w:rPr>
            <w:rStyle w:val="keyword1"/>
            <w:sz w:val="18"/>
            <w:rPrChange w:id="11484" w:author="shorny" w:date="2014-06-09T18:38:00Z">
              <w:rPr>
                <w:rStyle w:val="keyword1"/>
              </w:rPr>
            </w:rPrChange>
          </w:rPr>
          <w:t>THEN</w:t>
        </w:r>
      </w:ins>
    </w:p>
    <w:p w14:paraId="5BFE8E02" w14:textId="77777777" w:rsidR="00564129" w:rsidRPr="00564129" w:rsidRDefault="00564129">
      <w:pPr>
        <w:pStyle w:val="HTMLPreformatted"/>
        <w:divId w:val="1477987617"/>
        <w:rPr>
          <w:ins w:id="11485" w:author="shorny" w:date="2014-06-09T18:38:00Z"/>
          <w:sz w:val="18"/>
          <w:rPrChange w:id="11486" w:author="shorny" w:date="2014-06-09T18:38:00Z">
            <w:rPr>
              <w:ins w:id="11487" w:author="shorny" w:date="2014-06-09T18:38:00Z"/>
            </w:rPr>
          </w:rPrChange>
        </w:rPr>
      </w:pPr>
      <w:ins w:id="11488" w:author="shorny" w:date="2014-06-09T18:38:00Z">
        <w:r w:rsidRPr="00564129">
          <w:rPr>
            <w:sz w:val="18"/>
            <w:rPrChange w:id="11489" w:author="shorny" w:date="2014-06-09T18:38:00Z">
              <w:rPr/>
            </w:rPrChange>
          </w:rPr>
          <w:t xml:space="preserve">    </w:t>
        </w:r>
        <w:r w:rsidRPr="00564129">
          <w:rPr>
            <w:rStyle w:val="keyword1"/>
            <w:sz w:val="18"/>
            <w:rPrChange w:id="11490" w:author="shorny" w:date="2014-06-09T18:38:00Z">
              <w:rPr>
                <w:rStyle w:val="keyword1"/>
              </w:rPr>
            </w:rPrChange>
          </w:rPr>
          <w:t>SET</w:t>
        </w:r>
        <w:r w:rsidRPr="00564129">
          <w:rPr>
            <w:sz w:val="18"/>
            <w:rPrChange w:id="11491" w:author="shorny" w:date="2014-06-09T18:38:00Z">
              <w:rPr/>
            </w:rPrChange>
          </w:rPr>
          <w:t xml:space="preserve"> v_apptLName = </w:t>
        </w:r>
        <w:r w:rsidRPr="00564129">
          <w:rPr>
            <w:rStyle w:val="string1"/>
            <w:sz w:val="18"/>
            <w:rPrChange w:id="11492" w:author="shorny" w:date="2014-06-09T18:38:00Z">
              <w:rPr>
                <w:rStyle w:val="string1"/>
              </w:rPr>
            </w:rPrChange>
          </w:rPr>
          <w:t>' (no lastname registered)'</w:t>
        </w:r>
        <w:r w:rsidRPr="00564129">
          <w:rPr>
            <w:sz w:val="18"/>
            <w:rPrChange w:id="11493" w:author="shorny" w:date="2014-06-09T18:38:00Z">
              <w:rPr/>
            </w:rPrChange>
          </w:rPr>
          <w:t>;</w:t>
        </w:r>
      </w:ins>
    </w:p>
    <w:p w14:paraId="4F9AD3B8" w14:textId="77777777" w:rsidR="00564129" w:rsidRPr="00564129" w:rsidRDefault="00564129">
      <w:pPr>
        <w:pStyle w:val="HTMLPreformatted"/>
        <w:divId w:val="1477987617"/>
        <w:rPr>
          <w:ins w:id="11494" w:author="shorny" w:date="2014-06-09T18:38:00Z"/>
          <w:sz w:val="18"/>
          <w:rPrChange w:id="11495" w:author="shorny" w:date="2014-06-09T18:38:00Z">
            <w:rPr>
              <w:ins w:id="11496" w:author="shorny" w:date="2014-06-09T18:38:00Z"/>
            </w:rPr>
          </w:rPrChange>
        </w:rPr>
      </w:pPr>
      <w:ins w:id="11497" w:author="shorny" w:date="2014-06-09T18:38:00Z">
        <w:r w:rsidRPr="00564129">
          <w:rPr>
            <w:sz w:val="18"/>
            <w:rPrChange w:id="11498" w:author="shorny" w:date="2014-06-09T18:38:00Z">
              <w:rPr/>
            </w:rPrChange>
          </w:rPr>
          <w:t xml:space="preserve">  </w:t>
        </w:r>
        <w:r w:rsidRPr="00564129">
          <w:rPr>
            <w:rStyle w:val="keyword1"/>
            <w:sz w:val="18"/>
            <w:rPrChange w:id="11499" w:author="shorny" w:date="2014-06-09T18:38:00Z">
              <w:rPr>
                <w:rStyle w:val="keyword1"/>
              </w:rPr>
            </w:rPrChange>
          </w:rPr>
          <w:t>END</w:t>
        </w:r>
        <w:r w:rsidRPr="00564129">
          <w:rPr>
            <w:sz w:val="18"/>
            <w:rPrChange w:id="11500" w:author="shorny" w:date="2014-06-09T18:38:00Z">
              <w:rPr/>
            </w:rPrChange>
          </w:rPr>
          <w:t xml:space="preserve"> IF;</w:t>
        </w:r>
      </w:ins>
    </w:p>
    <w:p w14:paraId="01B91064" w14:textId="77777777" w:rsidR="00564129" w:rsidRPr="00564129" w:rsidRDefault="00564129">
      <w:pPr>
        <w:pStyle w:val="HTMLPreformatted"/>
        <w:divId w:val="1477987617"/>
        <w:rPr>
          <w:ins w:id="11501" w:author="shorny" w:date="2014-06-09T18:38:00Z"/>
          <w:sz w:val="18"/>
          <w:rPrChange w:id="11502" w:author="shorny" w:date="2014-06-09T18:38:00Z">
            <w:rPr>
              <w:ins w:id="11503" w:author="shorny" w:date="2014-06-09T18:38:00Z"/>
            </w:rPr>
          </w:rPrChange>
        </w:rPr>
      </w:pPr>
      <w:ins w:id="11504" w:author="shorny" w:date="2014-06-09T18:38:00Z">
        <w:r w:rsidRPr="00564129">
          <w:rPr>
            <w:sz w:val="18"/>
            <w:rPrChange w:id="11505" w:author="shorny" w:date="2014-06-09T18:38:00Z">
              <w:rPr/>
            </w:rPrChange>
          </w:rPr>
          <w:t xml:space="preserve">  IF v_apptEmail </w:t>
        </w:r>
        <w:r w:rsidRPr="00564129">
          <w:rPr>
            <w:rStyle w:val="keyword1"/>
            <w:sz w:val="18"/>
            <w:rPrChange w:id="11506" w:author="shorny" w:date="2014-06-09T18:38:00Z">
              <w:rPr>
                <w:rStyle w:val="keyword1"/>
              </w:rPr>
            </w:rPrChange>
          </w:rPr>
          <w:t>IS</w:t>
        </w:r>
        <w:r w:rsidRPr="00564129">
          <w:rPr>
            <w:sz w:val="18"/>
            <w:rPrChange w:id="11507" w:author="shorny" w:date="2014-06-09T18:38:00Z">
              <w:rPr/>
            </w:rPrChange>
          </w:rPr>
          <w:t xml:space="preserve"> </w:t>
        </w:r>
        <w:r w:rsidRPr="00564129">
          <w:rPr>
            <w:rStyle w:val="keyword1"/>
            <w:sz w:val="18"/>
            <w:rPrChange w:id="11508" w:author="shorny" w:date="2014-06-09T18:38:00Z">
              <w:rPr>
                <w:rStyle w:val="keyword1"/>
              </w:rPr>
            </w:rPrChange>
          </w:rPr>
          <w:t>NULL</w:t>
        </w:r>
        <w:r w:rsidRPr="00564129">
          <w:rPr>
            <w:sz w:val="18"/>
            <w:rPrChange w:id="11509" w:author="shorny" w:date="2014-06-09T18:38:00Z">
              <w:rPr/>
            </w:rPrChange>
          </w:rPr>
          <w:t xml:space="preserve"> </w:t>
        </w:r>
        <w:r w:rsidRPr="00564129">
          <w:rPr>
            <w:rStyle w:val="keyword1"/>
            <w:sz w:val="18"/>
            <w:rPrChange w:id="11510" w:author="shorny" w:date="2014-06-09T18:38:00Z">
              <w:rPr>
                <w:rStyle w:val="keyword1"/>
              </w:rPr>
            </w:rPrChange>
          </w:rPr>
          <w:t>THEN</w:t>
        </w:r>
      </w:ins>
    </w:p>
    <w:p w14:paraId="33B677F0" w14:textId="77777777" w:rsidR="00564129" w:rsidRPr="00564129" w:rsidRDefault="00564129">
      <w:pPr>
        <w:pStyle w:val="HTMLPreformatted"/>
        <w:divId w:val="1477987617"/>
        <w:rPr>
          <w:ins w:id="11511" w:author="shorny" w:date="2014-06-09T18:38:00Z"/>
          <w:sz w:val="18"/>
          <w:rPrChange w:id="11512" w:author="shorny" w:date="2014-06-09T18:38:00Z">
            <w:rPr>
              <w:ins w:id="11513" w:author="shorny" w:date="2014-06-09T18:38:00Z"/>
            </w:rPr>
          </w:rPrChange>
        </w:rPr>
      </w:pPr>
      <w:ins w:id="11514" w:author="shorny" w:date="2014-06-09T18:38:00Z">
        <w:r w:rsidRPr="00564129">
          <w:rPr>
            <w:sz w:val="18"/>
            <w:rPrChange w:id="11515" w:author="shorny" w:date="2014-06-09T18:38:00Z">
              <w:rPr/>
            </w:rPrChange>
          </w:rPr>
          <w:t xml:space="preserve">    </w:t>
        </w:r>
        <w:r w:rsidRPr="00564129">
          <w:rPr>
            <w:rStyle w:val="keyword1"/>
            <w:sz w:val="18"/>
            <w:rPrChange w:id="11516" w:author="shorny" w:date="2014-06-09T18:38:00Z">
              <w:rPr>
                <w:rStyle w:val="keyword1"/>
              </w:rPr>
            </w:rPrChange>
          </w:rPr>
          <w:t>SET</w:t>
        </w:r>
        <w:r w:rsidRPr="00564129">
          <w:rPr>
            <w:sz w:val="18"/>
            <w:rPrChange w:id="11517" w:author="shorny" w:date="2014-06-09T18:38:00Z">
              <w:rPr/>
            </w:rPrChange>
          </w:rPr>
          <w:t xml:space="preserve"> v_apptEmail = </w:t>
        </w:r>
        <w:r w:rsidRPr="00564129">
          <w:rPr>
            <w:rStyle w:val="string1"/>
            <w:sz w:val="18"/>
            <w:rPrChange w:id="11518" w:author="shorny" w:date="2014-06-09T18:38:00Z">
              <w:rPr>
                <w:rStyle w:val="string1"/>
              </w:rPr>
            </w:rPrChange>
          </w:rPr>
          <w:t>' (no email registered)'</w:t>
        </w:r>
        <w:r w:rsidRPr="00564129">
          <w:rPr>
            <w:sz w:val="18"/>
            <w:rPrChange w:id="11519" w:author="shorny" w:date="2014-06-09T18:38:00Z">
              <w:rPr/>
            </w:rPrChange>
          </w:rPr>
          <w:t>;</w:t>
        </w:r>
      </w:ins>
    </w:p>
    <w:p w14:paraId="7A240116" w14:textId="77777777" w:rsidR="00564129" w:rsidRPr="00564129" w:rsidRDefault="00564129">
      <w:pPr>
        <w:pStyle w:val="HTMLPreformatted"/>
        <w:divId w:val="1477987617"/>
        <w:rPr>
          <w:ins w:id="11520" w:author="shorny" w:date="2014-06-09T18:38:00Z"/>
          <w:sz w:val="18"/>
          <w:rPrChange w:id="11521" w:author="shorny" w:date="2014-06-09T18:38:00Z">
            <w:rPr>
              <w:ins w:id="11522" w:author="shorny" w:date="2014-06-09T18:38:00Z"/>
            </w:rPr>
          </w:rPrChange>
        </w:rPr>
      </w:pPr>
      <w:ins w:id="11523" w:author="shorny" w:date="2014-06-09T18:38:00Z">
        <w:r w:rsidRPr="00564129">
          <w:rPr>
            <w:sz w:val="18"/>
            <w:rPrChange w:id="11524" w:author="shorny" w:date="2014-06-09T18:38:00Z">
              <w:rPr/>
            </w:rPrChange>
          </w:rPr>
          <w:t xml:space="preserve">  </w:t>
        </w:r>
        <w:r w:rsidRPr="00564129">
          <w:rPr>
            <w:rStyle w:val="keyword1"/>
            <w:sz w:val="18"/>
            <w:rPrChange w:id="11525" w:author="shorny" w:date="2014-06-09T18:38:00Z">
              <w:rPr>
                <w:rStyle w:val="keyword1"/>
              </w:rPr>
            </w:rPrChange>
          </w:rPr>
          <w:t>END</w:t>
        </w:r>
        <w:r w:rsidRPr="00564129">
          <w:rPr>
            <w:sz w:val="18"/>
            <w:rPrChange w:id="11526" w:author="shorny" w:date="2014-06-09T18:38:00Z">
              <w:rPr/>
            </w:rPrChange>
          </w:rPr>
          <w:t xml:space="preserve"> IF;</w:t>
        </w:r>
      </w:ins>
    </w:p>
    <w:p w14:paraId="524AA419" w14:textId="77777777" w:rsidR="00564129" w:rsidRPr="00564129" w:rsidRDefault="00564129">
      <w:pPr>
        <w:pStyle w:val="HTMLPreformatted"/>
        <w:divId w:val="1477987617"/>
        <w:rPr>
          <w:ins w:id="11527" w:author="shorny" w:date="2014-06-09T18:38:00Z"/>
          <w:sz w:val="18"/>
          <w:rPrChange w:id="11528" w:author="shorny" w:date="2014-06-09T18:38:00Z">
            <w:rPr>
              <w:ins w:id="11529" w:author="shorny" w:date="2014-06-09T18:38:00Z"/>
            </w:rPr>
          </w:rPrChange>
        </w:rPr>
      </w:pPr>
    </w:p>
    <w:p w14:paraId="14863DB5" w14:textId="77777777" w:rsidR="00564129" w:rsidRPr="00564129" w:rsidRDefault="00564129">
      <w:pPr>
        <w:pStyle w:val="HTMLPreformatted"/>
        <w:divId w:val="1477987617"/>
        <w:rPr>
          <w:ins w:id="11530" w:author="shorny" w:date="2014-06-09T18:38:00Z"/>
          <w:sz w:val="18"/>
          <w:rPrChange w:id="11531" w:author="shorny" w:date="2014-06-09T18:38:00Z">
            <w:rPr>
              <w:ins w:id="11532" w:author="shorny" w:date="2014-06-09T18:38:00Z"/>
            </w:rPr>
          </w:rPrChange>
        </w:rPr>
      </w:pPr>
      <w:ins w:id="11533" w:author="shorny" w:date="2014-06-09T18:38:00Z">
        <w:r w:rsidRPr="00564129">
          <w:rPr>
            <w:sz w:val="18"/>
            <w:rPrChange w:id="11534" w:author="shorny" w:date="2014-06-09T18:38:00Z">
              <w:rPr/>
            </w:rPrChange>
          </w:rPr>
          <w:t xml:space="preserve">  </w:t>
        </w:r>
        <w:r w:rsidRPr="00564129">
          <w:rPr>
            <w:rStyle w:val="keyword1"/>
            <w:sz w:val="18"/>
            <w:rPrChange w:id="11535" w:author="shorny" w:date="2014-06-09T18:38:00Z">
              <w:rPr>
                <w:rStyle w:val="keyword1"/>
              </w:rPr>
            </w:rPrChange>
          </w:rPr>
          <w:t>SELECT</w:t>
        </w:r>
        <w:r w:rsidRPr="00564129">
          <w:rPr>
            <w:sz w:val="18"/>
            <w:rPrChange w:id="11536" w:author="shorny" w:date="2014-06-09T18:38:00Z">
              <w:rPr/>
            </w:rPrChange>
          </w:rPr>
          <w:t xml:space="preserve"> FName, LName</w:t>
        </w:r>
      </w:ins>
    </w:p>
    <w:p w14:paraId="7CFA0E6F" w14:textId="77777777" w:rsidR="00564129" w:rsidRPr="00564129" w:rsidRDefault="00564129">
      <w:pPr>
        <w:pStyle w:val="HTMLPreformatted"/>
        <w:divId w:val="1477987617"/>
        <w:rPr>
          <w:ins w:id="11537" w:author="shorny" w:date="2014-06-09T18:38:00Z"/>
          <w:sz w:val="18"/>
          <w:rPrChange w:id="11538" w:author="shorny" w:date="2014-06-09T18:38:00Z">
            <w:rPr>
              <w:ins w:id="11539" w:author="shorny" w:date="2014-06-09T18:38:00Z"/>
            </w:rPr>
          </w:rPrChange>
        </w:rPr>
      </w:pPr>
      <w:ins w:id="11540" w:author="shorny" w:date="2014-06-09T18:38:00Z">
        <w:r w:rsidRPr="00564129">
          <w:rPr>
            <w:sz w:val="18"/>
            <w:rPrChange w:id="11541" w:author="shorny" w:date="2014-06-09T18:38:00Z">
              <w:rPr/>
            </w:rPrChange>
          </w:rPr>
          <w:t xml:space="preserve">  </w:t>
        </w:r>
        <w:r w:rsidRPr="00564129">
          <w:rPr>
            <w:rStyle w:val="keyword1"/>
            <w:sz w:val="18"/>
            <w:rPrChange w:id="11542" w:author="shorny" w:date="2014-06-09T18:38:00Z">
              <w:rPr>
                <w:rStyle w:val="keyword1"/>
              </w:rPr>
            </w:rPrChange>
          </w:rPr>
          <w:t>FROM</w:t>
        </w:r>
        <w:r w:rsidRPr="00564129">
          <w:rPr>
            <w:sz w:val="18"/>
            <w:rPrChange w:id="11543" w:author="shorny" w:date="2014-06-09T18:38:00Z">
              <w:rPr/>
            </w:rPrChange>
          </w:rPr>
          <w:t xml:space="preserve"> `University Staff Member` </w:t>
        </w:r>
        <w:r w:rsidRPr="00564129">
          <w:rPr>
            <w:rStyle w:val="keyword1"/>
            <w:sz w:val="18"/>
            <w:rPrChange w:id="11544" w:author="shorny" w:date="2014-06-09T18:38:00Z">
              <w:rPr>
                <w:rStyle w:val="keyword1"/>
              </w:rPr>
            </w:rPrChange>
          </w:rPr>
          <w:t>AS</w:t>
        </w:r>
        <w:r w:rsidRPr="00564129">
          <w:rPr>
            <w:sz w:val="18"/>
            <w:rPrChange w:id="11545" w:author="shorny" w:date="2014-06-09T18:38:00Z">
              <w:rPr/>
            </w:rPrChange>
          </w:rPr>
          <w:t xml:space="preserve"> USM</w:t>
        </w:r>
      </w:ins>
    </w:p>
    <w:p w14:paraId="2008B5AE" w14:textId="77777777" w:rsidR="00564129" w:rsidRPr="00564129" w:rsidRDefault="00564129">
      <w:pPr>
        <w:pStyle w:val="HTMLPreformatted"/>
        <w:divId w:val="1477987617"/>
        <w:rPr>
          <w:ins w:id="11546" w:author="shorny" w:date="2014-06-09T18:38:00Z"/>
          <w:sz w:val="18"/>
          <w:rPrChange w:id="11547" w:author="shorny" w:date="2014-06-09T18:38:00Z">
            <w:rPr>
              <w:ins w:id="11548" w:author="shorny" w:date="2014-06-09T18:38:00Z"/>
            </w:rPr>
          </w:rPrChange>
        </w:rPr>
      </w:pPr>
      <w:ins w:id="11549" w:author="shorny" w:date="2014-06-09T18:38:00Z">
        <w:r w:rsidRPr="00564129">
          <w:rPr>
            <w:sz w:val="18"/>
            <w:rPrChange w:id="11550" w:author="shorny" w:date="2014-06-09T18:38:00Z">
              <w:rPr/>
            </w:rPrChange>
          </w:rPr>
          <w:t xml:space="preserve">  </w:t>
        </w:r>
        <w:r w:rsidRPr="00564129">
          <w:rPr>
            <w:rStyle w:val="keyword1"/>
            <w:sz w:val="18"/>
            <w:rPrChange w:id="11551" w:author="shorny" w:date="2014-06-09T18:38:00Z">
              <w:rPr>
                <w:rStyle w:val="keyword1"/>
              </w:rPr>
            </w:rPrChange>
          </w:rPr>
          <w:t>WHERE</w:t>
        </w:r>
        <w:r w:rsidRPr="00564129">
          <w:rPr>
            <w:sz w:val="18"/>
            <w:rPrChange w:id="11552" w:author="shorny" w:date="2014-06-09T18:38:00Z">
              <w:rPr/>
            </w:rPrChange>
          </w:rPr>
          <w:t xml:space="preserve"> USM.StaffID = CURRENT_RHD_USER()</w:t>
        </w:r>
      </w:ins>
    </w:p>
    <w:p w14:paraId="092EA9B5" w14:textId="77777777" w:rsidR="00564129" w:rsidRPr="00564129" w:rsidRDefault="00564129">
      <w:pPr>
        <w:pStyle w:val="HTMLPreformatted"/>
        <w:divId w:val="1477987617"/>
        <w:rPr>
          <w:ins w:id="11553" w:author="shorny" w:date="2014-06-09T18:38:00Z"/>
          <w:sz w:val="18"/>
          <w:rPrChange w:id="11554" w:author="shorny" w:date="2014-06-09T18:38:00Z">
            <w:rPr>
              <w:ins w:id="11555" w:author="shorny" w:date="2014-06-09T18:38:00Z"/>
            </w:rPr>
          </w:rPrChange>
        </w:rPr>
      </w:pPr>
      <w:ins w:id="11556" w:author="shorny" w:date="2014-06-09T18:38:00Z">
        <w:r w:rsidRPr="00564129">
          <w:rPr>
            <w:sz w:val="18"/>
            <w:rPrChange w:id="11557" w:author="shorny" w:date="2014-06-09T18:38:00Z">
              <w:rPr/>
            </w:rPrChange>
          </w:rPr>
          <w:t xml:space="preserve">  </w:t>
        </w:r>
        <w:r w:rsidRPr="00564129">
          <w:rPr>
            <w:rStyle w:val="keyword1"/>
            <w:sz w:val="18"/>
            <w:rPrChange w:id="11558" w:author="shorny" w:date="2014-06-09T18:38:00Z">
              <w:rPr>
                <w:rStyle w:val="keyword1"/>
              </w:rPr>
            </w:rPrChange>
          </w:rPr>
          <w:t>INTO</w:t>
        </w:r>
        <w:r w:rsidRPr="00564129">
          <w:rPr>
            <w:sz w:val="18"/>
            <w:rPrChange w:id="11559" w:author="shorny" w:date="2014-06-09T18:38:00Z">
              <w:rPr/>
            </w:rPrChange>
          </w:rPr>
          <w:t xml:space="preserve"> v_agentFName, v_agentLName;</w:t>
        </w:r>
      </w:ins>
    </w:p>
    <w:p w14:paraId="5E3141E5" w14:textId="77777777" w:rsidR="00564129" w:rsidRPr="00564129" w:rsidRDefault="00564129">
      <w:pPr>
        <w:pStyle w:val="HTMLPreformatted"/>
        <w:divId w:val="1477987617"/>
        <w:rPr>
          <w:ins w:id="11560" w:author="shorny" w:date="2014-06-09T18:38:00Z"/>
          <w:sz w:val="18"/>
          <w:rPrChange w:id="11561" w:author="shorny" w:date="2014-06-09T18:38:00Z">
            <w:rPr>
              <w:ins w:id="11562" w:author="shorny" w:date="2014-06-09T18:38:00Z"/>
            </w:rPr>
          </w:rPrChange>
        </w:rPr>
      </w:pPr>
    </w:p>
    <w:p w14:paraId="22B9D06D" w14:textId="77777777" w:rsidR="00564129" w:rsidRPr="00564129" w:rsidRDefault="00564129">
      <w:pPr>
        <w:pStyle w:val="HTMLPreformatted"/>
        <w:divId w:val="1477987617"/>
        <w:rPr>
          <w:ins w:id="11563" w:author="shorny" w:date="2014-06-09T18:38:00Z"/>
          <w:sz w:val="18"/>
          <w:rPrChange w:id="11564" w:author="shorny" w:date="2014-06-09T18:38:00Z">
            <w:rPr>
              <w:ins w:id="11565" w:author="shorny" w:date="2014-06-09T18:38:00Z"/>
            </w:rPr>
          </w:rPrChange>
        </w:rPr>
      </w:pPr>
      <w:ins w:id="11566" w:author="shorny" w:date="2014-06-09T18:38:00Z">
        <w:r w:rsidRPr="00564129">
          <w:rPr>
            <w:sz w:val="18"/>
            <w:rPrChange w:id="11567" w:author="shorny" w:date="2014-06-09T18:38:00Z">
              <w:rPr/>
            </w:rPrChange>
          </w:rPr>
          <w:t xml:space="preserve">  </w:t>
        </w:r>
        <w:r w:rsidRPr="00564129">
          <w:rPr>
            <w:rStyle w:val="keyword1"/>
            <w:sz w:val="18"/>
            <w:rPrChange w:id="11568" w:author="shorny" w:date="2014-06-09T18:38:00Z">
              <w:rPr>
                <w:rStyle w:val="keyword1"/>
              </w:rPr>
            </w:rPrChange>
          </w:rPr>
          <w:t>SELECT</w:t>
        </w:r>
        <w:r w:rsidRPr="00564129">
          <w:rPr>
            <w:sz w:val="18"/>
            <w:rPrChange w:id="11569" w:author="shorny" w:date="2014-06-09T18:38:00Z">
              <w:rPr/>
            </w:rPrChange>
          </w:rPr>
          <w:t xml:space="preserve"> DecisionTypeID</w:t>
        </w:r>
      </w:ins>
    </w:p>
    <w:p w14:paraId="4D7D9E18" w14:textId="77777777" w:rsidR="00564129" w:rsidRPr="00564129" w:rsidRDefault="00564129">
      <w:pPr>
        <w:pStyle w:val="HTMLPreformatted"/>
        <w:divId w:val="1477987617"/>
        <w:rPr>
          <w:ins w:id="11570" w:author="shorny" w:date="2014-06-09T18:38:00Z"/>
          <w:sz w:val="18"/>
          <w:rPrChange w:id="11571" w:author="shorny" w:date="2014-06-09T18:38:00Z">
            <w:rPr>
              <w:ins w:id="11572" w:author="shorny" w:date="2014-06-09T18:38:00Z"/>
            </w:rPr>
          </w:rPrChange>
        </w:rPr>
      </w:pPr>
      <w:ins w:id="11573" w:author="shorny" w:date="2014-06-09T18:38:00Z">
        <w:r w:rsidRPr="00564129">
          <w:rPr>
            <w:sz w:val="18"/>
            <w:rPrChange w:id="11574" w:author="shorny" w:date="2014-06-09T18:38:00Z">
              <w:rPr/>
            </w:rPrChange>
          </w:rPr>
          <w:t xml:space="preserve">  </w:t>
        </w:r>
        <w:r w:rsidRPr="00564129">
          <w:rPr>
            <w:rStyle w:val="keyword1"/>
            <w:sz w:val="18"/>
            <w:rPrChange w:id="11575" w:author="shorny" w:date="2014-06-09T18:38:00Z">
              <w:rPr>
                <w:rStyle w:val="keyword1"/>
              </w:rPr>
            </w:rPrChange>
          </w:rPr>
          <w:t>FROM</w:t>
        </w:r>
        <w:r w:rsidRPr="00564129">
          <w:rPr>
            <w:sz w:val="18"/>
            <w:rPrChange w:id="11576" w:author="shorny" w:date="2014-06-09T18:38:00Z">
              <w:rPr/>
            </w:rPrChange>
          </w:rPr>
          <w:t xml:space="preserve"> `Decision </w:t>
        </w:r>
        <w:r w:rsidRPr="00564129">
          <w:rPr>
            <w:rStyle w:val="keyword1"/>
            <w:sz w:val="18"/>
            <w:rPrChange w:id="11577" w:author="shorny" w:date="2014-06-09T18:38:00Z">
              <w:rPr>
                <w:rStyle w:val="keyword1"/>
              </w:rPr>
            </w:rPrChange>
          </w:rPr>
          <w:t>Type</w:t>
        </w:r>
        <w:r w:rsidRPr="00564129">
          <w:rPr>
            <w:sz w:val="18"/>
            <w:rPrChange w:id="11578" w:author="shorny" w:date="2014-06-09T18:38:00Z">
              <w:rPr/>
            </w:rPrChange>
          </w:rPr>
          <w:t xml:space="preserve">` </w:t>
        </w:r>
        <w:r w:rsidRPr="00564129">
          <w:rPr>
            <w:rStyle w:val="keyword1"/>
            <w:sz w:val="18"/>
            <w:rPrChange w:id="11579" w:author="shorny" w:date="2014-06-09T18:38:00Z">
              <w:rPr>
                <w:rStyle w:val="keyword1"/>
              </w:rPr>
            </w:rPrChange>
          </w:rPr>
          <w:t>AS</w:t>
        </w:r>
        <w:r w:rsidRPr="00564129">
          <w:rPr>
            <w:sz w:val="18"/>
            <w:rPrChange w:id="11580" w:author="shorny" w:date="2014-06-09T18:38:00Z">
              <w:rPr/>
            </w:rPrChange>
          </w:rPr>
          <w:t xml:space="preserve"> DT</w:t>
        </w:r>
      </w:ins>
    </w:p>
    <w:p w14:paraId="6726D6E8" w14:textId="77777777" w:rsidR="00564129" w:rsidRPr="00564129" w:rsidRDefault="00564129">
      <w:pPr>
        <w:pStyle w:val="HTMLPreformatted"/>
        <w:divId w:val="1477987617"/>
        <w:rPr>
          <w:ins w:id="11581" w:author="shorny" w:date="2014-06-09T18:38:00Z"/>
          <w:sz w:val="18"/>
          <w:rPrChange w:id="11582" w:author="shorny" w:date="2014-06-09T18:38:00Z">
            <w:rPr>
              <w:ins w:id="11583" w:author="shorny" w:date="2014-06-09T18:38:00Z"/>
            </w:rPr>
          </w:rPrChange>
        </w:rPr>
      </w:pPr>
      <w:ins w:id="11584" w:author="shorny" w:date="2014-06-09T18:38:00Z">
        <w:r w:rsidRPr="00564129">
          <w:rPr>
            <w:sz w:val="18"/>
            <w:rPrChange w:id="11585" w:author="shorny" w:date="2014-06-09T18:38:00Z">
              <w:rPr/>
            </w:rPrChange>
          </w:rPr>
          <w:t xml:space="preserve">  </w:t>
        </w:r>
        <w:r w:rsidRPr="00564129">
          <w:rPr>
            <w:rStyle w:val="keyword1"/>
            <w:sz w:val="18"/>
            <w:rPrChange w:id="11586" w:author="shorny" w:date="2014-06-09T18:38:00Z">
              <w:rPr>
                <w:rStyle w:val="keyword1"/>
              </w:rPr>
            </w:rPrChange>
          </w:rPr>
          <w:t>WHERE</w:t>
        </w:r>
        <w:r w:rsidRPr="00564129">
          <w:rPr>
            <w:sz w:val="18"/>
            <w:rPrChange w:id="11587" w:author="shorny" w:date="2014-06-09T18:38:00Z">
              <w:rPr/>
            </w:rPrChange>
          </w:rPr>
          <w:t xml:space="preserve"> DT.</w:t>
        </w:r>
        <w:r w:rsidRPr="00564129">
          <w:rPr>
            <w:rStyle w:val="keyword1"/>
            <w:sz w:val="18"/>
            <w:rPrChange w:id="11588" w:author="shorny" w:date="2014-06-09T18:38:00Z">
              <w:rPr>
                <w:rStyle w:val="keyword1"/>
              </w:rPr>
            </w:rPrChange>
          </w:rPr>
          <w:t>type</w:t>
        </w:r>
        <w:r w:rsidRPr="00564129">
          <w:rPr>
            <w:sz w:val="18"/>
            <w:rPrChange w:id="11589" w:author="shorny" w:date="2014-06-09T18:38:00Z">
              <w:rPr/>
            </w:rPrChange>
          </w:rPr>
          <w:t xml:space="preserve"> </w:t>
        </w:r>
        <w:r w:rsidRPr="00564129">
          <w:rPr>
            <w:rStyle w:val="keyword1"/>
            <w:sz w:val="18"/>
            <w:rPrChange w:id="11590" w:author="shorny" w:date="2014-06-09T18:38:00Z">
              <w:rPr>
                <w:rStyle w:val="keyword1"/>
              </w:rPr>
            </w:rPrChange>
          </w:rPr>
          <w:t>LIKE</w:t>
        </w:r>
        <w:r w:rsidRPr="00564129">
          <w:rPr>
            <w:sz w:val="18"/>
            <w:rPrChange w:id="11591" w:author="shorny" w:date="2014-06-09T18:38:00Z">
              <w:rPr/>
            </w:rPrChange>
          </w:rPr>
          <w:t xml:space="preserve"> </w:t>
        </w:r>
        <w:r w:rsidRPr="00564129">
          <w:rPr>
            <w:rStyle w:val="string1"/>
            <w:sz w:val="18"/>
            <w:rPrChange w:id="11592" w:author="shorny" w:date="2014-06-09T18:38:00Z">
              <w:rPr>
                <w:rStyle w:val="string1"/>
              </w:rPr>
            </w:rPrChange>
          </w:rPr>
          <w:t>'change.flag.addition'</w:t>
        </w:r>
      </w:ins>
    </w:p>
    <w:p w14:paraId="580F7A77" w14:textId="77777777" w:rsidR="00564129" w:rsidRPr="00564129" w:rsidRDefault="00564129">
      <w:pPr>
        <w:pStyle w:val="HTMLPreformatted"/>
        <w:divId w:val="1477987617"/>
        <w:rPr>
          <w:ins w:id="11593" w:author="shorny" w:date="2014-06-09T18:38:00Z"/>
          <w:sz w:val="18"/>
          <w:rPrChange w:id="11594" w:author="shorny" w:date="2014-06-09T18:38:00Z">
            <w:rPr>
              <w:ins w:id="11595" w:author="shorny" w:date="2014-06-09T18:38:00Z"/>
            </w:rPr>
          </w:rPrChange>
        </w:rPr>
      </w:pPr>
      <w:ins w:id="11596" w:author="shorny" w:date="2014-06-09T18:38:00Z">
        <w:r w:rsidRPr="00564129">
          <w:rPr>
            <w:sz w:val="18"/>
            <w:rPrChange w:id="11597" w:author="shorny" w:date="2014-06-09T18:38:00Z">
              <w:rPr/>
            </w:rPrChange>
          </w:rPr>
          <w:t xml:space="preserve">  </w:t>
        </w:r>
        <w:r w:rsidRPr="00564129">
          <w:rPr>
            <w:rStyle w:val="keyword1"/>
            <w:sz w:val="18"/>
            <w:rPrChange w:id="11598" w:author="shorny" w:date="2014-06-09T18:38:00Z">
              <w:rPr>
                <w:rStyle w:val="keyword1"/>
              </w:rPr>
            </w:rPrChange>
          </w:rPr>
          <w:t>INTO</w:t>
        </w:r>
        <w:r w:rsidRPr="00564129">
          <w:rPr>
            <w:sz w:val="18"/>
            <w:rPrChange w:id="11599" w:author="shorny" w:date="2014-06-09T18:38:00Z">
              <w:rPr/>
            </w:rPrChange>
          </w:rPr>
          <w:t xml:space="preserve"> v_decisionTypeID;</w:t>
        </w:r>
      </w:ins>
    </w:p>
    <w:p w14:paraId="64DA0E8E" w14:textId="77777777" w:rsidR="00564129" w:rsidRPr="00564129" w:rsidRDefault="00564129">
      <w:pPr>
        <w:pStyle w:val="HTMLPreformatted"/>
        <w:divId w:val="1477987617"/>
        <w:rPr>
          <w:ins w:id="11600" w:author="shorny" w:date="2014-06-09T18:38:00Z"/>
          <w:sz w:val="18"/>
          <w:rPrChange w:id="11601" w:author="shorny" w:date="2014-06-09T18:38:00Z">
            <w:rPr>
              <w:ins w:id="11602" w:author="shorny" w:date="2014-06-09T18:38:00Z"/>
            </w:rPr>
          </w:rPrChange>
        </w:rPr>
      </w:pPr>
    </w:p>
    <w:p w14:paraId="1C6D49EF" w14:textId="77777777" w:rsidR="00564129" w:rsidRPr="00564129" w:rsidRDefault="00564129">
      <w:pPr>
        <w:pStyle w:val="HTMLPreformatted"/>
        <w:divId w:val="1477987617"/>
        <w:rPr>
          <w:ins w:id="11603" w:author="shorny" w:date="2014-06-09T18:38:00Z"/>
          <w:sz w:val="18"/>
          <w:rPrChange w:id="11604" w:author="shorny" w:date="2014-06-09T18:38:00Z">
            <w:rPr>
              <w:ins w:id="11605" w:author="shorny" w:date="2014-06-09T18:38:00Z"/>
            </w:rPr>
          </w:rPrChange>
        </w:rPr>
      </w:pPr>
      <w:ins w:id="11606" w:author="shorny" w:date="2014-06-09T18:38:00Z">
        <w:r w:rsidRPr="00564129">
          <w:rPr>
            <w:sz w:val="18"/>
            <w:rPrChange w:id="11607" w:author="shorny" w:date="2014-06-09T18:38:00Z">
              <w:rPr/>
            </w:rPrChange>
          </w:rPr>
          <w:t xml:space="preserve">  IF </w:t>
        </w:r>
        <w:r w:rsidRPr="00564129">
          <w:rPr>
            <w:rStyle w:val="keyword1"/>
            <w:sz w:val="18"/>
            <w:rPrChange w:id="11608" w:author="shorny" w:date="2014-06-09T18:38:00Z">
              <w:rPr>
                <w:rStyle w:val="keyword1"/>
              </w:rPr>
            </w:rPrChange>
          </w:rPr>
          <w:t>NEW</w:t>
        </w:r>
        <w:r w:rsidRPr="00564129">
          <w:rPr>
            <w:sz w:val="18"/>
            <w:rPrChange w:id="11609" w:author="shorny" w:date="2014-06-09T18:38:00Z">
              <w:rPr/>
            </w:rPrChange>
          </w:rPr>
          <w:t xml:space="preserve">.ReceiveEmailUpdates = 1 </w:t>
        </w:r>
        <w:r w:rsidRPr="00564129">
          <w:rPr>
            <w:rStyle w:val="keyword1"/>
            <w:sz w:val="18"/>
            <w:rPrChange w:id="11610" w:author="shorny" w:date="2014-06-09T18:38:00Z">
              <w:rPr>
                <w:rStyle w:val="keyword1"/>
              </w:rPr>
            </w:rPrChange>
          </w:rPr>
          <w:t>THEN</w:t>
        </w:r>
      </w:ins>
    </w:p>
    <w:p w14:paraId="27BA2254" w14:textId="77777777" w:rsidR="00564129" w:rsidRPr="00564129" w:rsidRDefault="00564129">
      <w:pPr>
        <w:pStyle w:val="HTMLPreformatted"/>
        <w:divId w:val="1477987617"/>
        <w:rPr>
          <w:ins w:id="11611" w:author="shorny" w:date="2014-06-09T18:38:00Z"/>
          <w:sz w:val="18"/>
          <w:rPrChange w:id="11612" w:author="shorny" w:date="2014-06-09T18:38:00Z">
            <w:rPr>
              <w:ins w:id="11613" w:author="shorny" w:date="2014-06-09T18:38:00Z"/>
            </w:rPr>
          </w:rPrChange>
        </w:rPr>
      </w:pPr>
      <w:ins w:id="11614" w:author="shorny" w:date="2014-06-09T18:38:00Z">
        <w:r w:rsidRPr="00564129">
          <w:rPr>
            <w:sz w:val="18"/>
            <w:rPrChange w:id="11615" w:author="shorny" w:date="2014-06-09T18:38:00Z">
              <w:rPr/>
            </w:rPrChange>
          </w:rPr>
          <w:t xml:space="preserve">    </w:t>
        </w:r>
        <w:r w:rsidRPr="00564129">
          <w:rPr>
            <w:rStyle w:val="keyword1"/>
            <w:sz w:val="18"/>
            <w:rPrChange w:id="11616" w:author="shorny" w:date="2014-06-09T18:38:00Z">
              <w:rPr>
                <w:rStyle w:val="keyword1"/>
              </w:rPr>
            </w:rPrChange>
          </w:rPr>
          <w:t>SET</w:t>
        </w:r>
        <w:r w:rsidRPr="00564129">
          <w:rPr>
            <w:sz w:val="18"/>
            <w:rPrChange w:id="11617" w:author="shorny" w:date="2014-06-09T18:38:00Z">
              <w:rPr/>
            </w:rPrChange>
          </w:rPr>
          <w:t xml:space="preserve"> v_emailUpdates = </w:t>
        </w:r>
        <w:r w:rsidRPr="00564129">
          <w:rPr>
            <w:rStyle w:val="string1"/>
            <w:sz w:val="18"/>
            <w:rPrChange w:id="11618" w:author="shorny" w:date="2014-06-09T18:38:00Z">
              <w:rPr>
                <w:rStyle w:val="string1"/>
              </w:rPr>
            </w:rPrChange>
          </w:rPr>
          <w:t>''</w:t>
        </w:r>
        <w:r w:rsidRPr="00564129">
          <w:rPr>
            <w:sz w:val="18"/>
            <w:rPrChange w:id="11619" w:author="shorny" w:date="2014-06-09T18:38:00Z">
              <w:rPr/>
            </w:rPrChange>
          </w:rPr>
          <w:t>;</w:t>
        </w:r>
      </w:ins>
    </w:p>
    <w:p w14:paraId="2AC3B574" w14:textId="77777777" w:rsidR="00564129" w:rsidRPr="00564129" w:rsidRDefault="00564129">
      <w:pPr>
        <w:pStyle w:val="HTMLPreformatted"/>
        <w:divId w:val="1477987617"/>
        <w:rPr>
          <w:ins w:id="11620" w:author="shorny" w:date="2014-06-09T18:38:00Z"/>
          <w:sz w:val="18"/>
          <w:rPrChange w:id="11621" w:author="shorny" w:date="2014-06-09T18:38:00Z">
            <w:rPr>
              <w:ins w:id="11622" w:author="shorny" w:date="2014-06-09T18:38:00Z"/>
            </w:rPr>
          </w:rPrChange>
        </w:rPr>
      </w:pPr>
      <w:ins w:id="11623" w:author="shorny" w:date="2014-06-09T18:38:00Z">
        <w:r w:rsidRPr="00564129">
          <w:rPr>
            <w:sz w:val="18"/>
            <w:rPrChange w:id="11624" w:author="shorny" w:date="2014-06-09T18:38:00Z">
              <w:rPr/>
            </w:rPrChange>
          </w:rPr>
          <w:t xml:space="preserve">  </w:t>
        </w:r>
        <w:r w:rsidRPr="00564129">
          <w:rPr>
            <w:rStyle w:val="keyword1"/>
            <w:sz w:val="18"/>
            <w:rPrChange w:id="11625" w:author="shorny" w:date="2014-06-09T18:38:00Z">
              <w:rPr>
                <w:rStyle w:val="keyword1"/>
              </w:rPr>
            </w:rPrChange>
          </w:rPr>
          <w:t>END</w:t>
        </w:r>
        <w:r w:rsidRPr="00564129">
          <w:rPr>
            <w:sz w:val="18"/>
            <w:rPrChange w:id="11626" w:author="shorny" w:date="2014-06-09T18:38:00Z">
              <w:rPr/>
            </w:rPrChange>
          </w:rPr>
          <w:t xml:space="preserve"> IF;</w:t>
        </w:r>
      </w:ins>
    </w:p>
    <w:p w14:paraId="3114DAD0" w14:textId="77777777" w:rsidR="00564129" w:rsidRPr="00564129" w:rsidRDefault="00564129">
      <w:pPr>
        <w:pStyle w:val="HTMLPreformatted"/>
        <w:divId w:val="1477987617"/>
        <w:rPr>
          <w:ins w:id="11627" w:author="shorny" w:date="2014-06-09T18:38:00Z"/>
          <w:sz w:val="18"/>
          <w:rPrChange w:id="11628" w:author="shorny" w:date="2014-06-09T18:38:00Z">
            <w:rPr>
              <w:ins w:id="11629" w:author="shorny" w:date="2014-06-09T18:38:00Z"/>
            </w:rPr>
          </w:rPrChange>
        </w:rPr>
      </w:pPr>
    </w:p>
    <w:p w14:paraId="081B35D5" w14:textId="77777777" w:rsidR="00564129" w:rsidRPr="00564129" w:rsidRDefault="00564129">
      <w:pPr>
        <w:pStyle w:val="HTMLPreformatted"/>
        <w:divId w:val="1477987617"/>
        <w:rPr>
          <w:ins w:id="11630" w:author="shorny" w:date="2014-06-09T18:38:00Z"/>
          <w:sz w:val="18"/>
          <w:rPrChange w:id="11631" w:author="shorny" w:date="2014-06-09T18:38:00Z">
            <w:rPr>
              <w:ins w:id="11632" w:author="shorny" w:date="2014-06-09T18:38:00Z"/>
            </w:rPr>
          </w:rPrChange>
        </w:rPr>
      </w:pPr>
      <w:ins w:id="11633" w:author="shorny" w:date="2014-06-09T18:38:00Z">
        <w:r w:rsidRPr="00564129">
          <w:rPr>
            <w:sz w:val="18"/>
            <w:rPrChange w:id="11634" w:author="shorny" w:date="2014-06-09T18:38:00Z">
              <w:rPr/>
            </w:rPrChange>
          </w:rPr>
          <w:t xml:space="preserve">  </w:t>
        </w:r>
        <w:r w:rsidRPr="00564129">
          <w:rPr>
            <w:rStyle w:val="keyword1"/>
            <w:sz w:val="18"/>
            <w:rPrChange w:id="11635" w:author="shorny" w:date="2014-06-09T18:38:00Z">
              <w:rPr>
                <w:rStyle w:val="keyword1"/>
              </w:rPr>
            </w:rPrChange>
          </w:rPr>
          <w:t>SET</w:t>
        </w:r>
        <w:r w:rsidRPr="00564129">
          <w:rPr>
            <w:sz w:val="18"/>
            <w:rPrChange w:id="11636" w:author="shorny" w:date="2014-06-09T18:38:00Z">
              <w:rPr/>
            </w:rPrChange>
          </w:rPr>
          <w:t xml:space="preserve"> v_comment = CONCAT(</w:t>
        </w:r>
      </w:ins>
    </w:p>
    <w:p w14:paraId="16ECDECF" w14:textId="77777777" w:rsidR="00564129" w:rsidRPr="00564129" w:rsidRDefault="00564129">
      <w:pPr>
        <w:pStyle w:val="HTMLPreformatted"/>
        <w:divId w:val="1477987617"/>
        <w:rPr>
          <w:ins w:id="11637" w:author="shorny" w:date="2014-06-09T18:38:00Z"/>
          <w:sz w:val="18"/>
          <w:rPrChange w:id="11638" w:author="shorny" w:date="2014-06-09T18:38:00Z">
            <w:rPr>
              <w:ins w:id="11639" w:author="shorny" w:date="2014-06-09T18:38:00Z"/>
            </w:rPr>
          </w:rPrChange>
        </w:rPr>
      </w:pPr>
      <w:ins w:id="11640" w:author="shorny" w:date="2014-06-09T18:38:00Z">
        <w:r w:rsidRPr="00564129">
          <w:rPr>
            <w:sz w:val="18"/>
            <w:rPrChange w:id="11641" w:author="shorny" w:date="2014-06-09T18:38:00Z">
              <w:rPr/>
            </w:rPrChange>
          </w:rPr>
          <w:t xml:space="preserve">  </w:t>
        </w:r>
        <w:r w:rsidRPr="00564129">
          <w:rPr>
            <w:rStyle w:val="string1"/>
            <w:sz w:val="18"/>
            <w:rPrChange w:id="11642" w:author="shorny" w:date="2014-06-09T18:38:00Z">
              <w:rPr>
                <w:rStyle w:val="string1"/>
              </w:rPr>
            </w:rPrChange>
          </w:rPr>
          <w:t>'An flag for you on an RHD application from '</w:t>
        </w:r>
        <w:r w:rsidRPr="00564129">
          <w:rPr>
            <w:sz w:val="18"/>
            <w:rPrChange w:id="11643" w:author="shorny" w:date="2014-06-09T18:38:00Z">
              <w:rPr/>
            </w:rPrChange>
          </w:rPr>
          <w:t>,</w:t>
        </w:r>
      </w:ins>
    </w:p>
    <w:p w14:paraId="182C680B" w14:textId="77777777" w:rsidR="00564129" w:rsidRPr="00564129" w:rsidRDefault="00564129">
      <w:pPr>
        <w:pStyle w:val="HTMLPreformatted"/>
        <w:divId w:val="1477987617"/>
        <w:rPr>
          <w:ins w:id="11644" w:author="shorny" w:date="2014-06-09T18:38:00Z"/>
          <w:sz w:val="18"/>
          <w:rPrChange w:id="11645" w:author="shorny" w:date="2014-06-09T18:38:00Z">
            <w:rPr>
              <w:ins w:id="11646" w:author="shorny" w:date="2014-06-09T18:38:00Z"/>
            </w:rPr>
          </w:rPrChange>
        </w:rPr>
      </w:pPr>
      <w:ins w:id="11647" w:author="shorny" w:date="2014-06-09T18:38:00Z">
        <w:r w:rsidRPr="00564129">
          <w:rPr>
            <w:sz w:val="18"/>
            <w:rPrChange w:id="11648" w:author="shorny" w:date="2014-06-09T18:38:00Z">
              <w:rPr/>
            </w:rPrChange>
          </w:rPr>
          <w:t xml:space="preserve">  v_apptFName, </w:t>
        </w:r>
        <w:r w:rsidRPr="00564129">
          <w:rPr>
            <w:rStyle w:val="string1"/>
            <w:sz w:val="18"/>
            <w:rPrChange w:id="11649" w:author="shorny" w:date="2014-06-09T18:38:00Z">
              <w:rPr>
                <w:rStyle w:val="string1"/>
              </w:rPr>
            </w:rPrChange>
          </w:rPr>
          <w:t>' '</w:t>
        </w:r>
        <w:r w:rsidRPr="00564129">
          <w:rPr>
            <w:sz w:val="18"/>
            <w:rPrChange w:id="11650" w:author="shorny" w:date="2014-06-09T18:38:00Z">
              <w:rPr/>
            </w:rPrChange>
          </w:rPr>
          <w:t>, v_apptLName,</w:t>
        </w:r>
      </w:ins>
    </w:p>
    <w:p w14:paraId="7AA0345A" w14:textId="77777777" w:rsidR="00564129" w:rsidRPr="00564129" w:rsidRDefault="00564129">
      <w:pPr>
        <w:pStyle w:val="HTMLPreformatted"/>
        <w:divId w:val="1477987617"/>
        <w:rPr>
          <w:ins w:id="11651" w:author="shorny" w:date="2014-06-09T18:38:00Z"/>
          <w:sz w:val="18"/>
          <w:rPrChange w:id="11652" w:author="shorny" w:date="2014-06-09T18:38:00Z">
            <w:rPr>
              <w:ins w:id="11653" w:author="shorny" w:date="2014-06-09T18:38:00Z"/>
            </w:rPr>
          </w:rPrChange>
        </w:rPr>
      </w:pPr>
      <w:ins w:id="11654" w:author="shorny" w:date="2014-06-09T18:38:00Z">
        <w:r w:rsidRPr="00564129">
          <w:rPr>
            <w:sz w:val="18"/>
            <w:rPrChange w:id="11655" w:author="shorny" w:date="2014-06-09T18:38:00Z">
              <w:rPr/>
            </w:rPrChange>
          </w:rPr>
          <w:t xml:space="preserve">  </w:t>
        </w:r>
        <w:r w:rsidRPr="00564129">
          <w:rPr>
            <w:rStyle w:val="string1"/>
            <w:sz w:val="18"/>
            <w:rPrChange w:id="11656" w:author="shorny" w:date="2014-06-09T18:38:00Z">
              <w:rPr>
                <w:rStyle w:val="string1"/>
              </w:rPr>
            </w:rPrChange>
          </w:rPr>
          <w:t>' (application ID '</w:t>
        </w:r>
        <w:r w:rsidRPr="00564129">
          <w:rPr>
            <w:sz w:val="18"/>
            <w:rPrChange w:id="11657" w:author="shorny" w:date="2014-06-09T18:38:00Z">
              <w:rPr/>
            </w:rPrChange>
          </w:rPr>
          <w:t xml:space="preserve">, </w:t>
        </w:r>
        <w:r w:rsidRPr="00564129">
          <w:rPr>
            <w:rStyle w:val="keyword1"/>
            <w:sz w:val="18"/>
            <w:rPrChange w:id="11658" w:author="shorny" w:date="2014-06-09T18:38:00Z">
              <w:rPr>
                <w:rStyle w:val="keyword1"/>
              </w:rPr>
            </w:rPrChange>
          </w:rPr>
          <w:t>NEW</w:t>
        </w:r>
        <w:r w:rsidRPr="00564129">
          <w:rPr>
            <w:sz w:val="18"/>
            <w:rPrChange w:id="11659" w:author="shorny" w:date="2014-06-09T18:38:00Z">
              <w:rPr/>
            </w:rPrChange>
          </w:rPr>
          <w:t xml:space="preserve">.ApplicationID, </w:t>
        </w:r>
        <w:r w:rsidRPr="00564129">
          <w:rPr>
            <w:rStyle w:val="string1"/>
            <w:sz w:val="18"/>
            <w:rPrChange w:id="11660" w:author="shorny" w:date="2014-06-09T18:38:00Z">
              <w:rPr>
                <w:rStyle w:val="string1"/>
              </w:rPr>
            </w:rPrChange>
          </w:rPr>
          <w:t>') has been added. '</w:t>
        </w:r>
        <w:r w:rsidRPr="00564129">
          <w:rPr>
            <w:sz w:val="18"/>
            <w:rPrChange w:id="11661" w:author="shorny" w:date="2014-06-09T18:38:00Z">
              <w:rPr/>
            </w:rPrChange>
          </w:rPr>
          <w:t>,</w:t>
        </w:r>
      </w:ins>
    </w:p>
    <w:p w14:paraId="6F055009" w14:textId="77777777" w:rsidR="00564129" w:rsidRPr="00564129" w:rsidRDefault="00564129">
      <w:pPr>
        <w:pStyle w:val="HTMLPreformatted"/>
        <w:divId w:val="1477987617"/>
        <w:rPr>
          <w:ins w:id="11662" w:author="shorny" w:date="2014-06-09T18:38:00Z"/>
          <w:sz w:val="18"/>
          <w:rPrChange w:id="11663" w:author="shorny" w:date="2014-06-09T18:38:00Z">
            <w:rPr>
              <w:ins w:id="11664" w:author="shorny" w:date="2014-06-09T18:38:00Z"/>
            </w:rPr>
          </w:rPrChange>
        </w:rPr>
      </w:pPr>
      <w:ins w:id="11665" w:author="shorny" w:date="2014-06-09T18:38:00Z">
        <w:r w:rsidRPr="00564129">
          <w:rPr>
            <w:sz w:val="18"/>
            <w:rPrChange w:id="11666" w:author="shorny" w:date="2014-06-09T18:38:00Z">
              <w:rPr/>
            </w:rPrChange>
          </w:rPr>
          <w:t xml:space="preserve">  </w:t>
        </w:r>
        <w:r w:rsidRPr="00564129">
          <w:rPr>
            <w:rStyle w:val="string1"/>
            <w:sz w:val="18"/>
            <w:rPrChange w:id="11667" w:author="shorny" w:date="2014-06-09T18:38:00Z">
              <w:rPr>
                <w:rStyle w:val="string1"/>
              </w:rPr>
            </w:rPrChange>
          </w:rPr>
          <w:t>'You are'</w:t>
        </w:r>
        <w:r w:rsidRPr="00564129">
          <w:rPr>
            <w:sz w:val="18"/>
            <w:rPrChange w:id="11668" w:author="shorny" w:date="2014-06-09T18:38:00Z">
              <w:rPr/>
            </w:rPrChange>
          </w:rPr>
          <w:t>, v_emailUpdates,</w:t>
        </w:r>
      </w:ins>
    </w:p>
    <w:p w14:paraId="39DC6653" w14:textId="77777777" w:rsidR="00564129" w:rsidRPr="00564129" w:rsidRDefault="00564129">
      <w:pPr>
        <w:pStyle w:val="HTMLPreformatted"/>
        <w:divId w:val="1477987617"/>
        <w:rPr>
          <w:ins w:id="11669" w:author="shorny" w:date="2014-06-09T18:38:00Z"/>
          <w:sz w:val="18"/>
          <w:rPrChange w:id="11670" w:author="shorny" w:date="2014-06-09T18:38:00Z">
            <w:rPr>
              <w:ins w:id="11671" w:author="shorny" w:date="2014-06-09T18:38:00Z"/>
            </w:rPr>
          </w:rPrChange>
        </w:rPr>
      </w:pPr>
      <w:ins w:id="11672" w:author="shorny" w:date="2014-06-09T18:38:00Z">
        <w:r w:rsidRPr="00564129">
          <w:rPr>
            <w:sz w:val="18"/>
            <w:rPrChange w:id="11673" w:author="shorny" w:date="2014-06-09T18:38:00Z">
              <w:rPr/>
            </w:rPrChange>
          </w:rPr>
          <w:t xml:space="preserve">  </w:t>
        </w:r>
        <w:r w:rsidRPr="00564129">
          <w:rPr>
            <w:rStyle w:val="string1"/>
            <w:sz w:val="18"/>
            <w:rPrChange w:id="11674" w:author="shorny" w:date="2014-06-09T18:38:00Z">
              <w:rPr>
                <w:rStyle w:val="string1"/>
              </w:rPr>
            </w:rPrChange>
          </w:rPr>
          <w:t>' registered for email updates to this application. '</w:t>
        </w:r>
        <w:r w:rsidRPr="00564129">
          <w:rPr>
            <w:sz w:val="18"/>
            <w:rPrChange w:id="11675" w:author="shorny" w:date="2014-06-09T18:38:00Z">
              <w:rPr/>
            </w:rPrChange>
          </w:rPr>
          <w:t>,</w:t>
        </w:r>
      </w:ins>
    </w:p>
    <w:p w14:paraId="574E5E22" w14:textId="77777777" w:rsidR="00564129" w:rsidRPr="00564129" w:rsidRDefault="00564129">
      <w:pPr>
        <w:pStyle w:val="HTMLPreformatted"/>
        <w:divId w:val="1477987617"/>
        <w:rPr>
          <w:ins w:id="11676" w:author="shorny" w:date="2014-06-09T18:38:00Z"/>
          <w:sz w:val="18"/>
          <w:rPrChange w:id="11677" w:author="shorny" w:date="2014-06-09T18:38:00Z">
            <w:rPr>
              <w:ins w:id="11678" w:author="shorny" w:date="2014-06-09T18:38:00Z"/>
            </w:rPr>
          </w:rPrChange>
        </w:rPr>
      </w:pPr>
      <w:ins w:id="11679" w:author="shorny" w:date="2014-06-09T18:38:00Z">
        <w:r w:rsidRPr="00564129">
          <w:rPr>
            <w:sz w:val="18"/>
            <w:rPrChange w:id="11680" w:author="shorny" w:date="2014-06-09T18:38:00Z">
              <w:rPr/>
            </w:rPrChange>
          </w:rPr>
          <w:t xml:space="preserve">  </w:t>
        </w:r>
        <w:r w:rsidRPr="00564129">
          <w:rPr>
            <w:rStyle w:val="string1"/>
            <w:sz w:val="18"/>
            <w:rPrChange w:id="11681" w:author="shorny" w:date="2014-06-09T18:38:00Z">
              <w:rPr>
                <w:rStyle w:val="string1"/>
              </w:rPr>
            </w:rPrChange>
          </w:rPr>
          <w:t>'This change made by '</w:t>
        </w:r>
        <w:r w:rsidRPr="00564129">
          <w:rPr>
            <w:sz w:val="18"/>
            <w:rPrChange w:id="11682" w:author="shorny" w:date="2014-06-09T18:38:00Z">
              <w:rPr/>
            </w:rPrChange>
          </w:rPr>
          <w:t xml:space="preserve">, v_agentFName, </w:t>
        </w:r>
        <w:r w:rsidRPr="00564129">
          <w:rPr>
            <w:rStyle w:val="string1"/>
            <w:sz w:val="18"/>
            <w:rPrChange w:id="11683" w:author="shorny" w:date="2014-06-09T18:38:00Z">
              <w:rPr>
                <w:rStyle w:val="string1"/>
              </w:rPr>
            </w:rPrChange>
          </w:rPr>
          <w:t>' '</w:t>
        </w:r>
        <w:r w:rsidRPr="00564129">
          <w:rPr>
            <w:sz w:val="18"/>
            <w:rPrChange w:id="11684" w:author="shorny" w:date="2014-06-09T18:38:00Z">
              <w:rPr/>
            </w:rPrChange>
          </w:rPr>
          <w:t xml:space="preserve">, v_agentLName, </w:t>
        </w:r>
        <w:r w:rsidRPr="00564129">
          <w:rPr>
            <w:rStyle w:val="string1"/>
            <w:sz w:val="18"/>
            <w:rPrChange w:id="11685" w:author="shorny" w:date="2014-06-09T18:38:00Z">
              <w:rPr>
                <w:rStyle w:val="string1"/>
              </w:rPr>
            </w:rPrChange>
          </w:rPr>
          <w:t>'.'</w:t>
        </w:r>
        <w:r w:rsidRPr="00564129">
          <w:rPr>
            <w:sz w:val="18"/>
            <w:rPrChange w:id="11686" w:author="shorny" w:date="2014-06-09T18:38:00Z">
              <w:rPr/>
            </w:rPrChange>
          </w:rPr>
          <w:t>);</w:t>
        </w:r>
      </w:ins>
    </w:p>
    <w:p w14:paraId="747E3256" w14:textId="77777777" w:rsidR="00564129" w:rsidRPr="00564129" w:rsidRDefault="00564129">
      <w:pPr>
        <w:pStyle w:val="HTMLPreformatted"/>
        <w:divId w:val="1477987617"/>
        <w:rPr>
          <w:ins w:id="11687" w:author="shorny" w:date="2014-06-09T18:38:00Z"/>
          <w:sz w:val="18"/>
          <w:rPrChange w:id="11688" w:author="shorny" w:date="2014-06-09T18:38:00Z">
            <w:rPr>
              <w:ins w:id="11689" w:author="shorny" w:date="2014-06-09T18:38:00Z"/>
            </w:rPr>
          </w:rPrChange>
        </w:rPr>
      </w:pPr>
    </w:p>
    <w:p w14:paraId="285E1457" w14:textId="77777777" w:rsidR="00564129" w:rsidRPr="00564129" w:rsidRDefault="00564129">
      <w:pPr>
        <w:pStyle w:val="HTMLPreformatted"/>
        <w:divId w:val="1477987617"/>
        <w:rPr>
          <w:ins w:id="11690" w:author="shorny" w:date="2014-06-09T18:38:00Z"/>
          <w:sz w:val="18"/>
          <w:rPrChange w:id="11691" w:author="shorny" w:date="2014-06-09T18:38:00Z">
            <w:rPr>
              <w:ins w:id="11692" w:author="shorny" w:date="2014-06-09T18:38:00Z"/>
            </w:rPr>
          </w:rPrChange>
        </w:rPr>
      </w:pPr>
      <w:ins w:id="11693" w:author="shorny" w:date="2014-06-09T18:38:00Z">
        <w:r w:rsidRPr="00564129">
          <w:rPr>
            <w:sz w:val="18"/>
            <w:rPrChange w:id="11694" w:author="shorny" w:date="2014-06-09T18:38:00Z">
              <w:rPr/>
            </w:rPrChange>
          </w:rPr>
          <w:t xml:space="preserve">  </w:t>
        </w:r>
        <w:r w:rsidRPr="00564129">
          <w:rPr>
            <w:rStyle w:val="keyword1"/>
            <w:sz w:val="18"/>
            <w:rPrChange w:id="11695" w:author="shorny" w:date="2014-06-09T18:38:00Z">
              <w:rPr>
                <w:rStyle w:val="keyword1"/>
              </w:rPr>
            </w:rPrChange>
          </w:rPr>
          <w:t>INSERT</w:t>
        </w:r>
        <w:r w:rsidRPr="00564129">
          <w:rPr>
            <w:sz w:val="18"/>
            <w:rPrChange w:id="11696" w:author="shorny" w:date="2014-06-09T18:38:00Z">
              <w:rPr/>
            </w:rPrChange>
          </w:rPr>
          <w:t xml:space="preserve"> </w:t>
        </w:r>
        <w:r w:rsidRPr="00564129">
          <w:rPr>
            <w:rStyle w:val="keyword1"/>
            <w:sz w:val="18"/>
            <w:rPrChange w:id="11697" w:author="shorny" w:date="2014-06-09T18:38:00Z">
              <w:rPr>
                <w:rStyle w:val="keyword1"/>
              </w:rPr>
            </w:rPrChange>
          </w:rPr>
          <w:t>INTO</w:t>
        </w:r>
        <w:r w:rsidRPr="00564129">
          <w:rPr>
            <w:sz w:val="18"/>
            <w:rPrChange w:id="11698" w:author="shorny" w:date="2014-06-09T18:38:00Z">
              <w:rPr/>
            </w:rPrChange>
          </w:rPr>
          <w:t xml:space="preserve"> Decision(</w:t>
        </w:r>
        <w:r w:rsidRPr="00564129">
          <w:rPr>
            <w:rStyle w:val="type1"/>
            <w:sz w:val="18"/>
            <w:rPrChange w:id="11699" w:author="shorny" w:date="2014-06-09T18:38:00Z">
              <w:rPr>
                <w:rStyle w:val="type1"/>
              </w:rPr>
            </w:rPrChange>
          </w:rPr>
          <w:t>Date</w:t>
        </w:r>
        <w:r w:rsidRPr="00564129">
          <w:rPr>
            <w:sz w:val="18"/>
            <w:rPrChange w:id="11700" w:author="shorny" w:date="2014-06-09T18:38:00Z">
              <w:rPr/>
            </w:rPrChange>
          </w:rPr>
          <w:t>, Comment, StaffID, DecisionTypeID, Reportable, Sent)</w:t>
        </w:r>
      </w:ins>
    </w:p>
    <w:p w14:paraId="3C3F1443" w14:textId="77777777" w:rsidR="00564129" w:rsidRPr="00564129" w:rsidRDefault="00564129">
      <w:pPr>
        <w:pStyle w:val="HTMLPreformatted"/>
        <w:divId w:val="1477987617"/>
        <w:rPr>
          <w:ins w:id="11701" w:author="shorny" w:date="2014-06-09T18:38:00Z"/>
          <w:sz w:val="18"/>
          <w:rPrChange w:id="11702" w:author="shorny" w:date="2014-06-09T18:38:00Z">
            <w:rPr>
              <w:ins w:id="11703" w:author="shorny" w:date="2014-06-09T18:38:00Z"/>
            </w:rPr>
          </w:rPrChange>
        </w:rPr>
      </w:pPr>
      <w:ins w:id="11704" w:author="shorny" w:date="2014-06-09T18:38:00Z">
        <w:r w:rsidRPr="00564129">
          <w:rPr>
            <w:sz w:val="18"/>
            <w:rPrChange w:id="11705" w:author="shorny" w:date="2014-06-09T18:38:00Z">
              <w:rPr/>
            </w:rPrChange>
          </w:rPr>
          <w:t xml:space="preserve">  </w:t>
        </w:r>
        <w:r w:rsidRPr="00564129">
          <w:rPr>
            <w:rStyle w:val="keyword1"/>
            <w:sz w:val="18"/>
            <w:rPrChange w:id="11706" w:author="shorny" w:date="2014-06-09T18:38:00Z">
              <w:rPr>
                <w:rStyle w:val="keyword1"/>
              </w:rPr>
            </w:rPrChange>
          </w:rPr>
          <w:t>VALUES</w:t>
        </w:r>
        <w:r w:rsidRPr="00564129">
          <w:rPr>
            <w:sz w:val="18"/>
            <w:rPrChange w:id="11707" w:author="shorny" w:date="2014-06-09T18:38:00Z">
              <w:rPr/>
            </w:rPrChange>
          </w:rPr>
          <w:t xml:space="preserve"> (</w:t>
        </w:r>
        <w:r w:rsidRPr="00564129">
          <w:rPr>
            <w:rStyle w:val="builtin1"/>
            <w:sz w:val="18"/>
            <w:rPrChange w:id="11708" w:author="shorny" w:date="2014-06-09T18:38:00Z">
              <w:rPr>
                <w:rStyle w:val="builtin1"/>
              </w:rPr>
            </w:rPrChange>
          </w:rPr>
          <w:t>CURRENT_DATE</w:t>
        </w:r>
        <w:r w:rsidRPr="00564129">
          <w:rPr>
            <w:sz w:val="18"/>
            <w:rPrChange w:id="11709" w:author="shorny" w:date="2014-06-09T18:38:00Z">
              <w:rPr/>
            </w:rPrChange>
          </w:rPr>
          <w:t xml:space="preserve">(), v_comment, </w:t>
        </w:r>
        <w:r w:rsidRPr="00564129">
          <w:rPr>
            <w:rStyle w:val="keyword1"/>
            <w:sz w:val="18"/>
            <w:rPrChange w:id="11710" w:author="shorny" w:date="2014-06-09T18:38:00Z">
              <w:rPr>
                <w:rStyle w:val="keyword1"/>
              </w:rPr>
            </w:rPrChange>
          </w:rPr>
          <w:t>NEW</w:t>
        </w:r>
        <w:r w:rsidRPr="00564129">
          <w:rPr>
            <w:sz w:val="18"/>
            <w:rPrChange w:id="11711" w:author="shorny" w:date="2014-06-09T18:38:00Z">
              <w:rPr/>
            </w:rPrChange>
          </w:rPr>
          <w:t>.StaffID, v_decisionTypeID, 1, 0);</w:t>
        </w:r>
      </w:ins>
    </w:p>
    <w:p w14:paraId="5AF93331" w14:textId="77777777" w:rsidR="00564129" w:rsidRPr="00564129" w:rsidRDefault="00564129">
      <w:pPr>
        <w:pStyle w:val="HTMLPreformatted"/>
        <w:divId w:val="1477987617"/>
        <w:rPr>
          <w:ins w:id="11712" w:author="shorny" w:date="2014-06-09T18:38:00Z"/>
          <w:sz w:val="18"/>
          <w:rPrChange w:id="11713" w:author="shorny" w:date="2014-06-09T18:38:00Z">
            <w:rPr>
              <w:ins w:id="11714" w:author="shorny" w:date="2014-06-09T18:38:00Z"/>
            </w:rPr>
          </w:rPrChange>
        </w:rPr>
      </w:pPr>
      <w:ins w:id="11715" w:author="shorny" w:date="2014-06-09T18:38:00Z">
        <w:r w:rsidRPr="00564129">
          <w:rPr>
            <w:rStyle w:val="keyword1"/>
            <w:sz w:val="18"/>
            <w:rPrChange w:id="11716" w:author="shorny" w:date="2014-06-09T18:38:00Z">
              <w:rPr>
                <w:rStyle w:val="keyword1"/>
              </w:rPr>
            </w:rPrChange>
          </w:rPr>
          <w:lastRenderedPageBreak/>
          <w:t>END</w:t>
        </w:r>
        <w:r w:rsidRPr="00564129">
          <w:rPr>
            <w:sz w:val="18"/>
            <w:rPrChange w:id="11717" w:author="shorny" w:date="2014-06-09T18:38:00Z">
              <w:rPr/>
            </w:rPrChange>
          </w:rPr>
          <w:t xml:space="preserve"> $$</w:t>
        </w:r>
      </w:ins>
    </w:p>
    <w:p w14:paraId="252DCB60" w14:textId="77777777" w:rsidR="00564129" w:rsidRPr="00564129" w:rsidRDefault="00564129">
      <w:pPr>
        <w:pStyle w:val="HTMLPreformatted"/>
        <w:divId w:val="1477987617"/>
        <w:rPr>
          <w:ins w:id="11718" w:author="shorny" w:date="2014-06-09T18:38:00Z"/>
          <w:sz w:val="18"/>
          <w:rPrChange w:id="11719" w:author="shorny" w:date="2014-06-09T18:38:00Z">
            <w:rPr>
              <w:ins w:id="11720" w:author="shorny" w:date="2014-06-09T18:38:00Z"/>
            </w:rPr>
          </w:rPrChange>
        </w:rPr>
      </w:pPr>
      <w:ins w:id="11721" w:author="shorny" w:date="2014-06-09T18:38:00Z">
        <w:r w:rsidRPr="00564129">
          <w:rPr>
            <w:sz w:val="18"/>
            <w:rPrChange w:id="11722" w:author="shorny" w:date="2014-06-09T18:38:00Z">
              <w:rPr/>
            </w:rPrChange>
          </w:rPr>
          <w:t>DELIMITER ;</w:t>
        </w:r>
      </w:ins>
    </w:p>
    <w:p w14:paraId="68DFDCEB" w14:textId="77777777" w:rsidR="00564129" w:rsidRPr="00564129" w:rsidRDefault="00564129">
      <w:pPr>
        <w:pStyle w:val="HTMLPreformatted"/>
        <w:divId w:val="1477987617"/>
        <w:rPr>
          <w:ins w:id="11723" w:author="shorny" w:date="2014-06-09T18:38:00Z"/>
          <w:sz w:val="18"/>
          <w:rPrChange w:id="11724" w:author="shorny" w:date="2014-06-09T18:38:00Z">
            <w:rPr>
              <w:ins w:id="11725" w:author="shorny" w:date="2014-06-09T18:38:00Z"/>
            </w:rPr>
          </w:rPrChange>
        </w:rPr>
      </w:pPr>
    </w:p>
    <w:p w14:paraId="6F2B024D" w14:textId="77777777" w:rsidR="00564129" w:rsidRPr="00564129" w:rsidRDefault="00564129">
      <w:pPr>
        <w:pStyle w:val="HTMLPreformatted"/>
        <w:divId w:val="1477987617"/>
        <w:rPr>
          <w:ins w:id="11726" w:author="shorny" w:date="2014-06-09T18:38:00Z"/>
          <w:rStyle w:val="comment1"/>
          <w:sz w:val="18"/>
          <w:rPrChange w:id="11727" w:author="shorny" w:date="2014-06-09T18:38:00Z">
            <w:rPr>
              <w:ins w:id="11728" w:author="shorny" w:date="2014-06-09T18:38:00Z"/>
              <w:rStyle w:val="comment1"/>
            </w:rPr>
          </w:rPrChange>
        </w:rPr>
      </w:pPr>
      <w:ins w:id="11729" w:author="shorny" w:date="2014-06-09T18:38:00Z">
        <w:r w:rsidRPr="00564129">
          <w:rPr>
            <w:rStyle w:val="comment1"/>
            <w:sz w:val="18"/>
            <w:rPrChange w:id="11730" w:author="shorny" w:date="2014-06-09T18:38:00Z">
              <w:rPr>
                <w:rStyle w:val="comment1"/>
              </w:rPr>
            </w:rPrChange>
          </w:rPr>
          <w:t>-- -----------------------------------------------------------------------------</w:t>
        </w:r>
      </w:ins>
    </w:p>
    <w:p w14:paraId="6004497E" w14:textId="77777777" w:rsidR="00564129" w:rsidRPr="00564129" w:rsidRDefault="00564129">
      <w:pPr>
        <w:pStyle w:val="HTMLPreformatted"/>
        <w:divId w:val="1477987617"/>
        <w:rPr>
          <w:ins w:id="11731" w:author="shorny" w:date="2014-06-09T18:38:00Z"/>
          <w:rStyle w:val="comment1"/>
          <w:sz w:val="18"/>
          <w:rPrChange w:id="11732" w:author="shorny" w:date="2014-06-09T18:38:00Z">
            <w:rPr>
              <w:ins w:id="11733" w:author="shorny" w:date="2014-06-09T18:38:00Z"/>
              <w:rStyle w:val="comment1"/>
            </w:rPr>
          </w:rPrChange>
        </w:rPr>
      </w:pPr>
      <w:ins w:id="11734" w:author="shorny" w:date="2014-06-09T18:38:00Z">
        <w:r w:rsidRPr="00564129">
          <w:rPr>
            <w:rStyle w:val="comment1"/>
            <w:sz w:val="18"/>
            <w:rPrChange w:id="11735" w:author="shorny" w:date="2014-06-09T18:38:00Z">
              <w:rPr>
                <w:rStyle w:val="comment1"/>
              </w:rPr>
            </w:rPrChange>
          </w:rPr>
          <w:t>-- Record changes to 'flagging' an application.</w:t>
        </w:r>
      </w:ins>
    </w:p>
    <w:p w14:paraId="1F845AD7" w14:textId="77777777" w:rsidR="00564129" w:rsidRPr="00564129" w:rsidRDefault="00564129">
      <w:pPr>
        <w:pStyle w:val="HTMLPreformatted"/>
        <w:divId w:val="1477987617"/>
        <w:rPr>
          <w:ins w:id="11736" w:author="shorny" w:date="2014-06-09T18:38:00Z"/>
          <w:rStyle w:val="comment1"/>
          <w:sz w:val="18"/>
          <w:rPrChange w:id="11737" w:author="shorny" w:date="2014-06-09T18:38:00Z">
            <w:rPr>
              <w:ins w:id="11738" w:author="shorny" w:date="2014-06-09T18:38:00Z"/>
              <w:rStyle w:val="comment1"/>
            </w:rPr>
          </w:rPrChange>
        </w:rPr>
      </w:pPr>
      <w:ins w:id="11739" w:author="shorny" w:date="2014-06-09T18:38:00Z">
        <w:r w:rsidRPr="00564129">
          <w:rPr>
            <w:rStyle w:val="comment1"/>
            <w:sz w:val="18"/>
            <w:rPrChange w:id="11740" w:author="shorny" w:date="2014-06-09T18:38:00Z">
              <w:rPr>
                <w:rStyle w:val="comment1"/>
              </w:rPr>
            </w:rPrChange>
          </w:rPr>
          <w:t>-- Removing a flag.</w:t>
        </w:r>
      </w:ins>
    </w:p>
    <w:p w14:paraId="339DAB72" w14:textId="77777777" w:rsidR="00564129" w:rsidRPr="00564129" w:rsidRDefault="00564129">
      <w:pPr>
        <w:pStyle w:val="HTMLPreformatted"/>
        <w:divId w:val="1477987617"/>
        <w:rPr>
          <w:ins w:id="11741" w:author="shorny" w:date="2014-06-09T18:38:00Z"/>
          <w:sz w:val="18"/>
          <w:rPrChange w:id="11742" w:author="shorny" w:date="2014-06-09T18:38:00Z">
            <w:rPr>
              <w:ins w:id="11743" w:author="shorny" w:date="2014-06-09T18:38:00Z"/>
            </w:rPr>
          </w:rPrChange>
        </w:rPr>
      </w:pPr>
      <w:ins w:id="11744" w:author="shorny" w:date="2014-06-09T18:38:00Z">
        <w:r w:rsidRPr="00564129">
          <w:rPr>
            <w:sz w:val="18"/>
            <w:rPrChange w:id="11745" w:author="shorny" w:date="2014-06-09T18:38:00Z">
              <w:rPr/>
            </w:rPrChange>
          </w:rPr>
          <w:t>DELIMITER $$</w:t>
        </w:r>
      </w:ins>
    </w:p>
    <w:p w14:paraId="42C6F6E0" w14:textId="77777777" w:rsidR="00564129" w:rsidRPr="00564129" w:rsidRDefault="00564129">
      <w:pPr>
        <w:pStyle w:val="HTMLPreformatted"/>
        <w:divId w:val="1477987617"/>
        <w:rPr>
          <w:ins w:id="11746" w:author="shorny" w:date="2014-06-09T18:38:00Z"/>
          <w:sz w:val="18"/>
          <w:rPrChange w:id="11747" w:author="shorny" w:date="2014-06-09T18:38:00Z">
            <w:rPr>
              <w:ins w:id="11748" w:author="shorny" w:date="2014-06-09T18:38:00Z"/>
            </w:rPr>
          </w:rPrChange>
        </w:rPr>
      </w:pPr>
      <w:ins w:id="11749" w:author="shorny" w:date="2014-06-09T18:38:00Z">
        <w:r w:rsidRPr="00564129">
          <w:rPr>
            <w:rStyle w:val="keyword1"/>
            <w:sz w:val="18"/>
            <w:rPrChange w:id="11750" w:author="shorny" w:date="2014-06-09T18:38:00Z">
              <w:rPr>
                <w:rStyle w:val="keyword1"/>
              </w:rPr>
            </w:rPrChange>
          </w:rPr>
          <w:t>DROP</w:t>
        </w:r>
        <w:r w:rsidRPr="00564129">
          <w:rPr>
            <w:sz w:val="18"/>
            <w:rPrChange w:id="11751" w:author="shorny" w:date="2014-06-09T18:38:00Z">
              <w:rPr/>
            </w:rPrChange>
          </w:rPr>
          <w:t xml:space="preserve"> </w:t>
        </w:r>
        <w:r w:rsidRPr="00564129">
          <w:rPr>
            <w:rStyle w:val="keyword1"/>
            <w:sz w:val="18"/>
            <w:rPrChange w:id="11752" w:author="shorny" w:date="2014-06-09T18:38:00Z">
              <w:rPr>
                <w:rStyle w:val="keyword1"/>
              </w:rPr>
            </w:rPrChange>
          </w:rPr>
          <w:t>TRIGGER</w:t>
        </w:r>
        <w:r w:rsidRPr="00564129">
          <w:rPr>
            <w:sz w:val="18"/>
            <w:rPrChange w:id="11753" w:author="shorny" w:date="2014-06-09T18:38:00Z">
              <w:rPr/>
            </w:rPrChange>
          </w:rPr>
          <w:t xml:space="preserve"> </w:t>
        </w:r>
        <w:r w:rsidRPr="00564129">
          <w:rPr>
            <w:rStyle w:val="function-name1"/>
            <w:sz w:val="18"/>
            <w:rPrChange w:id="11754" w:author="shorny" w:date="2014-06-09T18:38:00Z">
              <w:rPr>
                <w:rStyle w:val="function-name1"/>
              </w:rPr>
            </w:rPrChange>
          </w:rPr>
          <w:t>IF</w:t>
        </w:r>
        <w:r w:rsidRPr="00564129">
          <w:rPr>
            <w:sz w:val="18"/>
            <w:rPrChange w:id="11755" w:author="shorny" w:date="2014-06-09T18:38:00Z">
              <w:rPr/>
            </w:rPrChange>
          </w:rPr>
          <w:t xml:space="preserve"> </w:t>
        </w:r>
        <w:r w:rsidRPr="00564129">
          <w:rPr>
            <w:rStyle w:val="keyword1"/>
            <w:sz w:val="18"/>
            <w:rPrChange w:id="11756" w:author="shorny" w:date="2014-06-09T18:38:00Z">
              <w:rPr>
                <w:rStyle w:val="keyword1"/>
              </w:rPr>
            </w:rPrChange>
          </w:rPr>
          <w:t>EXISTS</w:t>
        </w:r>
        <w:r w:rsidRPr="00564129">
          <w:rPr>
            <w:sz w:val="18"/>
            <w:rPrChange w:id="11757" w:author="shorny" w:date="2014-06-09T18:38:00Z">
              <w:rPr/>
            </w:rPrChange>
          </w:rPr>
          <w:t xml:space="preserve"> USM_APPLICATION_AD $$</w:t>
        </w:r>
      </w:ins>
    </w:p>
    <w:p w14:paraId="65F9CDA2" w14:textId="77777777" w:rsidR="00564129" w:rsidRPr="00564129" w:rsidRDefault="00564129">
      <w:pPr>
        <w:pStyle w:val="HTMLPreformatted"/>
        <w:divId w:val="1477987617"/>
        <w:rPr>
          <w:ins w:id="11758" w:author="shorny" w:date="2014-06-09T18:38:00Z"/>
          <w:sz w:val="18"/>
          <w:rPrChange w:id="11759" w:author="shorny" w:date="2014-06-09T18:38:00Z">
            <w:rPr>
              <w:ins w:id="11760" w:author="shorny" w:date="2014-06-09T18:38:00Z"/>
            </w:rPr>
          </w:rPrChange>
        </w:rPr>
      </w:pPr>
      <w:ins w:id="11761" w:author="shorny" w:date="2014-06-09T18:38:00Z">
        <w:r w:rsidRPr="00564129">
          <w:rPr>
            <w:rStyle w:val="keyword1"/>
            <w:sz w:val="18"/>
            <w:rPrChange w:id="11762" w:author="shorny" w:date="2014-06-09T18:38:00Z">
              <w:rPr>
                <w:rStyle w:val="keyword1"/>
              </w:rPr>
            </w:rPrChange>
          </w:rPr>
          <w:t>CREATE</w:t>
        </w:r>
        <w:r w:rsidRPr="00564129">
          <w:rPr>
            <w:sz w:val="18"/>
            <w:rPrChange w:id="11763" w:author="shorny" w:date="2014-06-09T18:38:00Z">
              <w:rPr/>
            </w:rPrChange>
          </w:rPr>
          <w:t xml:space="preserve"> </w:t>
        </w:r>
        <w:r w:rsidRPr="00564129">
          <w:rPr>
            <w:rStyle w:val="keyword1"/>
            <w:sz w:val="18"/>
            <w:rPrChange w:id="11764" w:author="shorny" w:date="2014-06-09T18:38:00Z">
              <w:rPr>
                <w:rStyle w:val="keyword1"/>
              </w:rPr>
            </w:rPrChange>
          </w:rPr>
          <w:t>TRIGGER</w:t>
        </w:r>
        <w:r w:rsidRPr="00564129">
          <w:rPr>
            <w:sz w:val="18"/>
            <w:rPrChange w:id="11765" w:author="shorny" w:date="2014-06-09T18:38:00Z">
              <w:rPr/>
            </w:rPrChange>
          </w:rPr>
          <w:t xml:space="preserve"> </w:t>
        </w:r>
        <w:r w:rsidRPr="00564129">
          <w:rPr>
            <w:rStyle w:val="function-name1"/>
            <w:sz w:val="18"/>
            <w:rPrChange w:id="11766" w:author="shorny" w:date="2014-06-09T18:38:00Z">
              <w:rPr>
                <w:rStyle w:val="function-name1"/>
              </w:rPr>
            </w:rPrChange>
          </w:rPr>
          <w:t>USM_APPLICATION_AD</w:t>
        </w:r>
        <w:r w:rsidRPr="00564129">
          <w:rPr>
            <w:sz w:val="18"/>
            <w:rPrChange w:id="11767" w:author="shorny" w:date="2014-06-09T18:38:00Z">
              <w:rPr/>
            </w:rPrChange>
          </w:rPr>
          <w:t xml:space="preserve"> </w:t>
        </w:r>
        <w:r w:rsidRPr="00564129">
          <w:rPr>
            <w:rStyle w:val="keyword1"/>
            <w:sz w:val="18"/>
            <w:rPrChange w:id="11768" w:author="shorny" w:date="2014-06-09T18:38:00Z">
              <w:rPr>
                <w:rStyle w:val="keyword1"/>
              </w:rPr>
            </w:rPrChange>
          </w:rPr>
          <w:t>AFTER</w:t>
        </w:r>
        <w:r w:rsidRPr="00564129">
          <w:rPr>
            <w:sz w:val="18"/>
            <w:rPrChange w:id="11769" w:author="shorny" w:date="2014-06-09T18:38:00Z">
              <w:rPr/>
            </w:rPrChange>
          </w:rPr>
          <w:t xml:space="preserve"> </w:t>
        </w:r>
        <w:r w:rsidRPr="00564129">
          <w:rPr>
            <w:rStyle w:val="keyword1"/>
            <w:sz w:val="18"/>
            <w:rPrChange w:id="11770" w:author="shorny" w:date="2014-06-09T18:38:00Z">
              <w:rPr>
                <w:rStyle w:val="keyword1"/>
              </w:rPr>
            </w:rPrChange>
          </w:rPr>
          <w:t>DELETE</w:t>
        </w:r>
        <w:r w:rsidRPr="00564129">
          <w:rPr>
            <w:sz w:val="18"/>
            <w:rPrChange w:id="11771" w:author="shorny" w:date="2014-06-09T18:38:00Z">
              <w:rPr/>
            </w:rPrChange>
          </w:rPr>
          <w:t xml:space="preserve"> </w:t>
        </w:r>
        <w:r w:rsidRPr="00564129">
          <w:rPr>
            <w:rStyle w:val="keyword1"/>
            <w:sz w:val="18"/>
            <w:rPrChange w:id="11772" w:author="shorny" w:date="2014-06-09T18:38:00Z">
              <w:rPr>
                <w:rStyle w:val="keyword1"/>
              </w:rPr>
            </w:rPrChange>
          </w:rPr>
          <w:t>ON</w:t>
        </w:r>
      </w:ins>
    </w:p>
    <w:p w14:paraId="3B52AD06" w14:textId="77777777" w:rsidR="00564129" w:rsidRPr="00564129" w:rsidRDefault="00564129">
      <w:pPr>
        <w:pStyle w:val="HTMLPreformatted"/>
        <w:divId w:val="1477987617"/>
        <w:rPr>
          <w:ins w:id="11773" w:author="shorny" w:date="2014-06-09T18:38:00Z"/>
          <w:sz w:val="18"/>
          <w:rPrChange w:id="11774" w:author="shorny" w:date="2014-06-09T18:38:00Z">
            <w:rPr>
              <w:ins w:id="11775" w:author="shorny" w:date="2014-06-09T18:38:00Z"/>
            </w:rPr>
          </w:rPrChange>
        </w:rPr>
      </w:pPr>
      <w:ins w:id="11776" w:author="shorny" w:date="2014-06-09T18:38:00Z">
        <w:r w:rsidRPr="00564129">
          <w:rPr>
            <w:sz w:val="18"/>
            <w:rPrChange w:id="11777" w:author="shorny" w:date="2014-06-09T18:38:00Z">
              <w:rPr/>
            </w:rPrChange>
          </w:rPr>
          <w:t>`University Staff Member_Application`</w:t>
        </w:r>
      </w:ins>
    </w:p>
    <w:p w14:paraId="6DC48B9B" w14:textId="77777777" w:rsidR="00564129" w:rsidRPr="00564129" w:rsidRDefault="00564129">
      <w:pPr>
        <w:pStyle w:val="HTMLPreformatted"/>
        <w:divId w:val="1477987617"/>
        <w:rPr>
          <w:ins w:id="11778" w:author="shorny" w:date="2014-06-09T18:38:00Z"/>
          <w:sz w:val="18"/>
          <w:rPrChange w:id="11779" w:author="shorny" w:date="2014-06-09T18:38:00Z">
            <w:rPr>
              <w:ins w:id="11780" w:author="shorny" w:date="2014-06-09T18:38:00Z"/>
            </w:rPr>
          </w:rPrChange>
        </w:rPr>
      </w:pPr>
      <w:ins w:id="11781" w:author="shorny" w:date="2014-06-09T18:38:00Z">
        <w:r w:rsidRPr="00564129">
          <w:rPr>
            <w:rStyle w:val="keyword1"/>
            <w:sz w:val="18"/>
            <w:rPrChange w:id="11782" w:author="shorny" w:date="2014-06-09T18:38:00Z">
              <w:rPr>
                <w:rStyle w:val="keyword1"/>
              </w:rPr>
            </w:rPrChange>
          </w:rPr>
          <w:t>FOR</w:t>
        </w:r>
        <w:r w:rsidRPr="00564129">
          <w:rPr>
            <w:sz w:val="18"/>
            <w:rPrChange w:id="11783" w:author="shorny" w:date="2014-06-09T18:38:00Z">
              <w:rPr/>
            </w:rPrChange>
          </w:rPr>
          <w:t xml:space="preserve"> </w:t>
        </w:r>
        <w:r w:rsidRPr="00564129">
          <w:rPr>
            <w:rStyle w:val="keyword1"/>
            <w:sz w:val="18"/>
            <w:rPrChange w:id="11784" w:author="shorny" w:date="2014-06-09T18:38:00Z">
              <w:rPr>
                <w:rStyle w:val="keyword1"/>
              </w:rPr>
            </w:rPrChange>
          </w:rPr>
          <w:t>EACH</w:t>
        </w:r>
        <w:r w:rsidRPr="00564129">
          <w:rPr>
            <w:sz w:val="18"/>
            <w:rPrChange w:id="11785" w:author="shorny" w:date="2014-06-09T18:38:00Z">
              <w:rPr/>
            </w:rPrChange>
          </w:rPr>
          <w:t xml:space="preserve"> </w:t>
        </w:r>
        <w:r w:rsidRPr="00564129">
          <w:rPr>
            <w:rStyle w:val="type1"/>
            <w:sz w:val="18"/>
            <w:rPrChange w:id="11786" w:author="shorny" w:date="2014-06-09T18:38:00Z">
              <w:rPr>
                <w:rStyle w:val="type1"/>
              </w:rPr>
            </w:rPrChange>
          </w:rPr>
          <w:t>ROW</w:t>
        </w:r>
      </w:ins>
    </w:p>
    <w:p w14:paraId="282C9DA4" w14:textId="77777777" w:rsidR="00564129" w:rsidRPr="00564129" w:rsidRDefault="00564129">
      <w:pPr>
        <w:pStyle w:val="HTMLPreformatted"/>
        <w:divId w:val="1477987617"/>
        <w:rPr>
          <w:ins w:id="11787" w:author="shorny" w:date="2014-06-09T18:38:00Z"/>
          <w:sz w:val="18"/>
          <w:rPrChange w:id="11788" w:author="shorny" w:date="2014-06-09T18:38:00Z">
            <w:rPr>
              <w:ins w:id="11789" w:author="shorny" w:date="2014-06-09T18:38:00Z"/>
            </w:rPr>
          </w:rPrChange>
        </w:rPr>
      </w:pPr>
      <w:ins w:id="11790" w:author="shorny" w:date="2014-06-09T18:38:00Z">
        <w:r w:rsidRPr="00564129">
          <w:rPr>
            <w:rStyle w:val="keyword1"/>
            <w:sz w:val="18"/>
            <w:rPrChange w:id="11791" w:author="shorny" w:date="2014-06-09T18:38:00Z">
              <w:rPr>
                <w:rStyle w:val="keyword1"/>
              </w:rPr>
            </w:rPrChange>
          </w:rPr>
          <w:t>BEGIN</w:t>
        </w:r>
      </w:ins>
    </w:p>
    <w:p w14:paraId="52A85872" w14:textId="77777777" w:rsidR="00564129" w:rsidRPr="00564129" w:rsidRDefault="00564129">
      <w:pPr>
        <w:pStyle w:val="HTMLPreformatted"/>
        <w:divId w:val="1477987617"/>
        <w:rPr>
          <w:ins w:id="11792" w:author="shorny" w:date="2014-06-09T18:38:00Z"/>
          <w:sz w:val="18"/>
          <w:rPrChange w:id="11793" w:author="shorny" w:date="2014-06-09T18:38:00Z">
            <w:rPr>
              <w:ins w:id="11794" w:author="shorny" w:date="2014-06-09T18:38:00Z"/>
            </w:rPr>
          </w:rPrChange>
        </w:rPr>
      </w:pPr>
      <w:ins w:id="11795" w:author="shorny" w:date="2014-06-09T18:38:00Z">
        <w:r w:rsidRPr="00564129">
          <w:rPr>
            <w:sz w:val="18"/>
            <w:rPrChange w:id="11796" w:author="shorny" w:date="2014-06-09T18:38:00Z">
              <w:rPr/>
            </w:rPrChange>
          </w:rPr>
          <w:t xml:space="preserve">  </w:t>
        </w:r>
        <w:r w:rsidRPr="00564129">
          <w:rPr>
            <w:rStyle w:val="keyword1"/>
            <w:sz w:val="18"/>
            <w:rPrChange w:id="11797" w:author="shorny" w:date="2014-06-09T18:38:00Z">
              <w:rPr>
                <w:rStyle w:val="keyword1"/>
              </w:rPr>
            </w:rPrChange>
          </w:rPr>
          <w:t>DECLARE</w:t>
        </w:r>
        <w:r w:rsidRPr="00564129">
          <w:rPr>
            <w:sz w:val="18"/>
            <w:rPrChange w:id="11798" w:author="shorny" w:date="2014-06-09T18:38:00Z">
              <w:rPr/>
            </w:rPrChange>
          </w:rPr>
          <w:t xml:space="preserve"> v_apptFName </w:t>
        </w:r>
        <w:r w:rsidRPr="00564129">
          <w:rPr>
            <w:rStyle w:val="type1"/>
            <w:sz w:val="18"/>
            <w:rPrChange w:id="11799" w:author="shorny" w:date="2014-06-09T18:38:00Z">
              <w:rPr>
                <w:rStyle w:val="type1"/>
              </w:rPr>
            </w:rPrChange>
          </w:rPr>
          <w:t>varchar</w:t>
        </w:r>
        <w:r w:rsidRPr="00564129">
          <w:rPr>
            <w:sz w:val="18"/>
            <w:rPrChange w:id="11800" w:author="shorny" w:date="2014-06-09T18:38:00Z">
              <w:rPr/>
            </w:rPrChange>
          </w:rPr>
          <w:t>(50) ;</w:t>
        </w:r>
      </w:ins>
    </w:p>
    <w:p w14:paraId="1F55EC47" w14:textId="77777777" w:rsidR="00564129" w:rsidRPr="00564129" w:rsidRDefault="00564129">
      <w:pPr>
        <w:pStyle w:val="HTMLPreformatted"/>
        <w:divId w:val="1477987617"/>
        <w:rPr>
          <w:ins w:id="11801" w:author="shorny" w:date="2014-06-09T18:38:00Z"/>
          <w:sz w:val="18"/>
          <w:rPrChange w:id="11802" w:author="shorny" w:date="2014-06-09T18:38:00Z">
            <w:rPr>
              <w:ins w:id="11803" w:author="shorny" w:date="2014-06-09T18:38:00Z"/>
            </w:rPr>
          </w:rPrChange>
        </w:rPr>
      </w:pPr>
      <w:ins w:id="11804" w:author="shorny" w:date="2014-06-09T18:38:00Z">
        <w:r w:rsidRPr="00564129">
          <w:rPr>
            <w:sz w:val="18"/>
            <w:rPrChange w:id="11805" w:author="shorny" w:date="2014-06-09T18:38:00Z">
              <w:rPr/>
            </w:rPrChange>
          </w:rPr>
          <w:t xml:space="preserve">  </w:t>
        </w:r>
        <w:r w:rsidRPr="00564129">
          <w:rPr>
            <w:rStyle w:val="keyword1"/>
            <w:sz w:val="18"/>
            <w:rPrChange w:id="11806" w:author="shorny" w:date="2014-06-09T18:38:00Z">
              <w:rPr>
                <w:rStyle w:val="keyword1"/>
              </w:rPr>
            </w:rPrChange>
          </w:rPr>
          <w:t>DECLARE</w:t>
        </w:r>
        <w:r w:rsidRPr="00564129">
          <w:rPr>
            <w:sz w:val="18"/>
            <w:rPrChange w:id="11807" w:author="shorny" w:date="2014-06-09T18:38:00Z">
              <w:rPr/>
            </w:rPrChange>
          </w:rPr>
          <w:t xml:space="preserve"> v_apptLName </w:t>
        </w:r>
        <w:r w:rsidRPr="00564129">
          <w:rPr>
            <w:rStyle w:val="type1"/>
            <w:sz w:val="18"/>
            <w:rPrChange w:id="11808" w:author="shorny" w:date="2014-06-09T18:38:00Z">
              <w:rPr>
                <w:rStyle w:val="type1"/>
              </w:rPr>
            </w:rPrChange>
          </w:rPr>
          <w:t>varchar</w:t>
        </w:r>
        <w:r w:rsidRPr="00564129">
          <w:rPr>
            <w:sz w:val="18"/>
            <w:rPrChange w:id="11809" w:author="shorny" w:date="2014-06-09T18:38:00Z">
              <w:rPr/>
            </w:rPrChange>
          </w:rPr>
          <w:t xml:space="preserve">(50) </w:t>
        </w:r>
        <w:r w:rsidRPr="00564129">
          <w:rPr>
            <w:rStyle w:val="keyword1"/>
            <w:sz w:val="18"/>
            <w:rPrChange w:id="11810" w:author="shorny" w:date="2014-06-09T18:38:00Z">
              <w:rPr>
                <w:rStyle w:val="keyword1"/>
              </w:rPr>
            </w:rPrChange>
          </w:rPr>
          <w:t>DEFAULT</w:t>
        </w:r>
        <w:r w:rsidRPr="00564129">
          <w:rPr>
            <w:sz w:val="18"/>
            <w:rPrChange w:id="11811" w:author="shorny" w:date="2014-06-09T18:38:00Z">
              <w:rPr/>
            </w:rPrChange>
          </w:rPr>
          <w:t xml:space="preserve"> </w:t>
        </w:r>
        <w:r w:rsidRPr="00564129">
          <w:rPr>
            <w:rStyle w:val="string1"/>
            <w:sz w:val="18"/>
            <w:rPrChange w:id="11812" w:author="shorny" w:date="2014-06-09T18:38:00Z">
              <w:rPr>
                <w:rStyle w:val="string1"/>
              </w:rPr>
            </w:rPrChange>
          </w:rPr>
          <w:t>' (no lastname registered)'</w:t>
        </w:r>
        <w:r w:rsidRPr="00564129">
          <w:rPr>
            <w:sz w:val="18"/>
            <w:rPrChange w:id="11813" w:author="shorny" w:date="2014-06-09T18:38:00Z">
              <w:rPr/>
            </w:rPrChange>
          </w:rPr>
          <w:t>;</w:t>
        </w:r>
      </w:ins>
    </w:p>
    <w:p w14:paraId="3E56119F" w14:textId="77777777" w:rsidR="00564129" w:rsidRPr="00564129" w:rsidRDefault="00564129">
      <w:pPr>
        <w:pStyle w:val="HTMLPreformatted"/>
        <w:divId w:val="1477987617"/>
        <w:rPr>
          <w:ins w:id="11814" w:author="shorny" w:date="2014-06-09T18:38:00Z"/>
          <w:sz w:val="18"/>
          <w:rPrChange w:id="11815" w:author="shorny" w:date="2014-06-09T18:38:00Z">
            <w:rPr>
              <w:ins w:id="11816" w:author="shorny" w:date="2014-06-09T18:38:00Z"/>
            </w:rPr>
          </w:rPrChange>
        </w:rPr>
      </w:pPr>
      <w:ins w:id="11817" w:author="shorny" w:date="2014-06-09T18:38:00Z">
        <w:r w:rsidRPr="00564129">
          <w:rPr>
            <w:sz w:val="18"/>
            <w:rPrChange w:id="11818" w:author="shorny" w:date="2014-06-09T18:38:00Z">
              <w:rPr/>
            </w:rPrChange>
          </w:rPr>
          <w:t xml:space="preserve">  </w:t>
        </w:r>
        <w:r w:rsidRPr="00564129">
          <w:rPr>
            <w:rStyle w:val="keyword1"/>
            <w:sz w:val="18"/>
            <w:rPrChange w:id="11819" w:author="shorny" w:date="2014-06-09T18:38:00Z">
              <w:rPr>
                <w:rStyle w:val="keyword1"/>
              </w:rPr>
            </w:rPrChange>
          </w:rPr>
          <w:t>DECLARE</w:t>
        </w:r>
        <w:r w:rsidRPr="00564129">
          <w:rPr>
            <w:sz w:val="18"/>
            <w:rPrChange w:id="11820" w:author="shorny" w:date="2014-06-09T18:38:00Z">
              <w:rPr/>
            </w:rPrChange>
          </w:rPr>
          <w:t xml:space="preserve"> v_apptEmail </w:t>
        </w:r>
        <w:r w:rsidRPr="00564129">
          <w:rPr>
            <w:rStyle w:val="type1"/>
            <w:sz w:val="18"/>
            <w:rPrChange w:id="11821" w:author="shorny" w:date="2014-06-09T18:38:00Z">
              <w:rPr>
                <w:rStyle w:val="type1"/>
              </w:rPr>
            </w:rPrChange>
          </w:rPr>
          <w:t>varchar</w:t>
        </w:r>
        <w:r w:rsidRPr="00564129">
          <w:rPr>
            <w:sz w:val="18"/>
            <w:rPrChange w:id="11822" w:author="shorny" w:date="2014-06-09T18:38:00Z">
              <w:rPr/>
            </w:rPrChange>
          </w:rPr>
          <w:t xml:space="preserve">(100) </w:t>
        </w:r>
        <w:r w:rsidRPr="00564129">
          <w:rPr>
            <w:rStyle w:val="keyword1"/>
            <w:sz w:val="18"/>
            <w:rPrChange w:id="11823" w:author="shorny" w:date="2014-06-09T18:38:00Z">
              <w:rPr>
                <w:rStyle w:val="keyword1"/>
              </w:rPr>
            </w:rPrChange>
          </w:rPr>
          <w:t>DEFAULT</w:t>
        </w:r>
        <w:r w:rsidRPr="00564129">
          <w:rPr>
            <w:sz w:val="18"/>
            <w:rPrChange w:id="11824" w:author="shorny" w:date="2014-06-09T18:38:00Z">
              <w:rPr/>
            </w:rPrChange>
          </w:rPr>
          <w:t xml:space="preserve"> </w:t>
        </w:r>
        <w:r w:rsidRPr="00564129">
          <w:rPr>
            <w:rStyle w:val="string1"/>
            <w:sz w:val="18"/>
            <w:rPrChange w:id="11825" w:author="shorny" w:date="2014-06-09T18:38:00Z">
              <w:rPr>
                <w:rStyle w:val="string1"/>
              </w:rPr>
            </w:rPrChange>
          </w:rPr>
          <w:t>' (no email registered)'</w:t>
        </w:r>
        <w:r w:rsidRPr="00564129">
          <w:rPr>
            <w:sz w:val="18"/>
            <w:rPrChange w:id="11826" w:author="shorny" w:date="2014-06-09T18:38:00Z">
              <w:rPr/>
            </w:rPrChange>
          </w:rPr>
          <w:t>;</w:t>
        </w:r>
      </w:ins>
    </w:p>
    <w:p w14:paraId="06EED296" w14:textId="77777777" w:rsidR="00564129" w:rsidRPr="00564129" w:rsidRDefault="00564129">
      <w:pPr>
        <w:pStyle w:val="HTMLPreformatted"/>
        <w:divId w:val="1477987617"/>
        <w:rPr>
          <w:ins w:id="11827" w:author="shorny" w:date="2014-06-09T18:38:00Z"/>
          <w:sz w:val="18"/>
          <w:rPrChange w:id="11828" w:author="shorny" w:date="2014-06-09T18:38:00Z">
            <w:rPr>
              <w:ins w:id="11829" w:author="shorny" w:date="2014-06-09T18:38:00Z"/>
            </w:rPr>
          </w:rPrChange>
        </w:rPr>
      </w:pPr>
      <w:ins w:id="11830" w:author="shorny" w:date="2014-06-09T18:38:00Z">
        <w:r w:rsidRPr="00564129">
          <w:rPr>
            <w:sz w:val="18"/>
            <w:rPrChange w:id="11831" w:author="shorny" w:date="2014-06-09T18:38:00Z">
              <w:rPr/>
            </w:rPrChange>
          </w:rPr>
          <w:t xml:space="preserve">  </w:t>
        </w:r>
        <w:r w:rsidRPr="00564129">
          <w:rPr>
            <w:rStyle w:val="keyword1"/>
            <w:sz w:val="18"/>
            <w:rPrChange w:id="11832" w:author="shorny" w:date="2014-06-09T18:38:00Z">
              <w:rPr>
                <w:rStyle w:val="keyword1"/>
              </w:rPr>
            </w:rPrChange>
          </w:rPr>
          <w:t>DECLARE</w:t>
        </w:r>
        <w:r w:rsidRPr="00564129">
          <w:rPr>
            <w:sz w:val="18"/>
            <w:rPrChange w:id="11833" w:author="shorny" w:date="2014-06-09T18:38:00Z">
              <w:rPr/>
            </w:rPrChange>
          </w:rPr>
          <w:t xml:space="preserve"> v_agentFName </w:t>
        </w:r>
        <w:r w:rsidRPr="00564129">
          <w:rPr>
            <w:rStyle w:val="type1"/>
            <w:sz w:val="18"/>
            <w:rPrChange w:id="11834" w:author="shorny" w:date="2014-06-09T18:38:00Z">
              <w:rPr>
                <w:rStyle w:val="type1"/>
              </w:rPr>
            </w:rPrChange>
          </w:rPr>
          <w:t>varchar</w:t>
        </w:r>
        <w:r w:rsidRPr="00564129">
          <w:rPr>
            <w:sz w:val="18"/>
            <w:rPrChange w:id="11835" w:author="shorny" w:date="2014-06-09T18:38:00Z">
              <w:rPr/>
            </w:rPrChange>
          </w:rPr>
          <w:t>(50) ;</w:t>
        </w:r>
      </w:ins>
    </w:p>
    <w:p w14:paraId="13118575" w14:textId="77777777" w:rsidR="00564129" w:rsidRPr="00564129" w:rsidRDefault="00564129">
      <w:pPr>
        <w:pStyle w:val="HTMLPreformatted"/>
        <w:divId w:val="1477987617"/>
        <w:rPr>
          <w:ins w:id="11836" w:author="shorny" w:date="2014-06-09T18:38:00Z"/>
          <w:sz w:val="18"/>
          <w:rPrChange w:id="11837" w:author="shorny" w:date="2014-06-09T18:38:00Z">
            <w:rPr>
              <w:ins w:id="11838" w:author="shorny" w:date="2014-06-09T18:38:00Z"/>
            </w:rPr>
          </w:rPrChange>
        </w:rPr>
      </w:pPr>
      <w:ins w:id="11839" w:author="shorny" w:date="2014-06-09T18:38:00Z">
        <w:r w:rsidRPr="00564129">
          <w:rPr>
            <w:sz w:val="18"/>
            <w:rPrChange w:id="11840" w:author="shorny" w:date="2014-06-09T18:38:00Z">
              <w:rPr/>
            </w:rPrChange>
          </w:rPr>
          <w:t xml:space="preserve">  </w:t>
        </w:r>
        <w:r w:rsidRPr="00564129">
          <w:rPr>
            <w:rStyle w:val="keyword1"/>
            <w:sz w:val="18"/>
            <w:rPrChange w:id="11841" w:author="shorny" w:date="2014-06-09T18:38:00Z">
              <w:rPr>
                <w:rStyle w:val="keyword1"/>
              </w:rPr>
            </w:rPrChange>
          </w:rPr>
          <w:t>DECLARE</w:t>
        </w:r>
        <w:r w:rsidRPr="00564129">
          <w:rPr>
            <w:sz w:val="18"/>
            <w:rPrChange w:id="11842" w:author="shorny" w:date="2014-06-09T18:38:00Z">
              <w:rPr/>
            </w:rPrChange>
          </w:rPr>
          <w:t xml:space="preserve"> v_agentLName </w:t>
        </w:r>
        <w:r w:rsidRPr="00564129">
          <w:rPr>
            <w:rStyle w:val="type1"/>
            <w:sz w:val="18"/>
            <w:rPrChange w:id="11843" w:author="shorny" w:date="2014-06-09T18:38:00Z">
              <w:rPr>
                <w:rStyle w:val="type1"/>
              </w:rPr>
            </w:rPrChange>
          </w:rPr>
          <w:t>varchar</w:t>
        </w:r>
        <w:r w:rsidRPr="00564129">
          <w:rPr>
            <w:sz w:val="18"/>
            <w:rPrChange w:id="11844" w:author="shorny" w:date="2014-06-09T18:38:00Z">
              <w:rPr/>
            </w:rPrChange>
          </w:rPr>
          <w:t xml:space="preserve">(50) </w:t>
        </w:r>
        <w:r w:rsidRPr="00564129">
          <w:rPr>
            <w:rStyle w:val="keyword1"/>
            <w:sz w:val="18"/>
            <w:rPrChange w:id="11845" w:author="shorny" w:date="2014-06-09T18:38:00Z">
              <w:rPr>
                <w:rStyle w:val="keyword1"/>
              </w:rPr>
            </w:rPrChange>
          </w:rPr>
          <w:t>DEFAULT</w:t>
        </w:r>
        <w:r w:rsidRPr="00564129">
          <w:rPr>
            <w:sz w:val="18"/>
            <w:rPrChange w:id="11846" w:author="shorny" w:date="2014-06-09T18:38:00Z">
              <w:rPr/>
            </w:rPrChange>
          </w:rPr>
          <w:t xml:space="preserve"> </w:t>
        </w:r>
        <w:r w:rsidRPr="00564129">
          <w:rPr>
            <w:rStyle w:val="string1"/>
            <w:sz w:val="18"/>
            <w:rPrChange w:id="11847" w:author="shorny" w:date="2014-06-09T18:38:00Z">
              <w:rPr>
                <w:rStyle w:val="string1"/>
              </w:rPr>
            </w:rPrChange>
          </w:rPr>
          <w:t>' (no lastname registered)'</w:t>
        </w:r>
        <w:r w:rsidRPr="00564129">
          <w:rPr>
            <w:sz w:val="18"/>
            <w:rPrChange w:id="11848" w:author="shorny" w:date="2014-06-09T18:38:00Z">
              <w:rPr/>
            </w:rPrChange>
          </w:rPr>
          <w:t>;</w:t>
        </w:r>
      </w:ins>
    </w:p>
    <w:p w14:paraId="22399F7D" w14:textId="77777777" w:rsidR="00564129" w:rsidRPr="00564129" w:rsidRDefault="00564129">
      <w:pPr>
        <w:pStyle w:val="HTMLPreformatted"/>
        <w:divId w:val="1477987617"/>
        <w:rPr>
          <w:ins w:id="11849" w:author="shorny" w:date="2014-06-09T18:38:00Z"/>
          <w:sz w:val="18"/>
          <w:rPrChange w:id="11850" w:author="shorny" w:date="2014-06-09T18:38:00Z">
            <w:rPr>
              <w:ins w:id="11851" w:author="shorny" w:date="2014-06-09T18:38:00Z"/>
            </w:rPr>
          </w:rPrChange>
        </w:rPr>
      </w:pPr>
      <w:ins w:id="11852" w:author="shorny" w:date="2014-06-09T18:38:00Z">
        <w:r w:rsidRPr="00564129">
          <w:rPr>
            <w:sz w:val="18"/>
            <w:rPrChange w:id="11853" w:author="shorny" w:date="2014-06-09T18:38:00Z">
              <w:rPr/>
            </w:rPrChange>
          </w:rPr>
          <w:t xml:space="preserve">  </w:t>
        </w:r>
        <w:r w:rsidRPr="00564129">
          <w:rPr>
            <w:rStyle w:val="keyword1"/>
            <w:sz w:val="18"/>
            <w:rPrChange w:id="11854" w:author="shorny" w:date="2014-06-09T18:38:00Z">
              <w:rPr>
                <w:rStyle w:val="keyword1"/>
              </w:rPr>
            </w:rPrChange>
          </w:rPr>
          <w:t>DECLARE</w:t>
        </w:r>
        <w:r w:rsidRPr="00564129">
          <w:rPr>
            <w:sz w:val="18"/>
            <w:rPrChange w:id="11855" w:author="shorny" w:date="2014-06-09T18:38:00Z">
              <w:rPr/>
            </w:rPrChange>
          </w:rPr>
          <w:t xml:space="preserve"> v_decisionTypeID mediumint(9) ;</w:t>
        </w:r>
      </w:ins>
    </w:p>
    <w:p w14:paraId="17A84AEA" w14:textId="77777777" w:rsidR="00564129" w:rsidRPr="00564129" w:rsidRDefault="00564129">
      <w:pPr>
        <w:pStyle w:val="HTMLPreformatted"/>
        <w:divId w:val="1477987617"/>
        <w:rPr>
          <w:ins w:id="11856" w:author="shorny" w:date="2014-06-09T18:38:00Z"/>
          <w:sz w:val="18"/>
          <w:rPrChange w:id="11857" w:author="shorny" w:date="2014-06-09T18:38:00Z">
            <w:rPr>
              <w:ins w:id="11858" w:author="shorny" w:date="2014-06-09T18:38:00Z"/>
            </w:rPr>
          </w:rPrChange>
        </w:rPr>
      </w:pPr>
      <w:ins w:id="11859" w:author="shorny" w:date="2014-06-09T18:38:00Z">
        <w:r w:rsidRPr="00564129">
          <w:rPr>
            <w:sz w:val="18"/>
            <w:rPrChange w:id="11860" w:author="shorny" w:date="2014-06-09T18:38:00Z">
              <w:rPr/>
            </w:rPrChange>
          </w:rPr>
          <w:t xml:space="preserve">  </w:t>
        </w:r>
        <w:r w:rsidRPr="00564129">
          <w:rPr>
            <w:rStyle w:val="keyword1"/>
            <w:sz w:val="18"/>
            <w:rPrChange w:id="11861" w:author="shorny" w:date="2014-06-09T18:38:00Z">
              <w:rPr>
                <w:rStyle w:val="keyword1"/>
              </w:rPr>
            </w:rPrChange>
          </w:rPr>
          <w:t>DECLARE</w:t>
        </w:r>
        <w:r w:rsidRPr="00564129">
          <w:rPr>
            <w:sz w:val="18"/>
            <w:rPrChange w:id="11862" w:author="shorny" w:date="2014-06-09T18:38:00Z">
              <w:rPr/>
            </w:rPrChange>
          </w:rPr>
          <w:t xml:space="preserve"> v_comment </w:t>
        </w:r>
        <w:r w:rsidRPr="00564129">
          <w:rPr>
            <w:rStyle w:val="type1"/>
            <w:sz w:val="18"/>
            <w:rPrChange w:id="11863" w:author="shorny" w:date="2014-06-09T18:38:00Z">
              <w:rPr>
                <w:rStyle w:val="type1"/>
              </w:rPr>
            </w:rPrChange>
          </w:rPr>
          <w:t>varchar</w:t>
        </w:r>
        <w:r w:rsidRPr="00564129">
          <w:rPr>
            <w:sz w:val="18"/>
            <w:rPrChange w:id="11864" w:author="shorny" w:date="2014-06-09T18:38:00Z">
              <w:rPr/>
            </w:rPrChange>
          </w:rPr>
          <w:t>(1000) ;</w:t>
        </w:r>
      </w:ins>
    </w:p>
    <w:p w14:paraId="2E4EB7F1" w14:textId="77777777" w:rsidR="00564129" w:rsidRPr="00564129" w:rsidRDefault="00564129">
      <w:pPr>
        <w:pStyle w:val="HTMLPreformatted"/>
        <w:divId w:val="1477987617"/>
        <w:rPr>
          <w:ins w:id="11865" w:author="shorny" w:date="2014-06-09T18:38:00Z"/>
          <w:sz w:val="18"/>
          <w:rPrChange w:id="11866" w:author="shorny" w:date="2014-06-09T18:38:00Z">
            <w:rPr>
              <w:ins w:id="11867" w:author="shorny" w:date="2014-06-09T18:38:00Z"/>
            </w:rPr>
          </w:rPrChange>
        </w:rPr>
      </w:pPr>
    </w:p>
    <w:p w14:paraId="1CF37697" w14:textId="77777777" w:rsidR="00564129" w:rsidRPr="00564129" w:rsidRDefault="00564129">
      <w:pPr>
        <w:pStyle w:val="HTMLPreformatted"/>
        <w:divId w:val="1477987617"/>
        <w:rPr>
          <w:ins w:id="11868" w:author="shorny" w:date="2014-06-09T18:38:00Z"/>
          <w:sz w:val="18"/>
          <w:rPrChange w:id="11869" w:author="shorny" w:date="2014-06-09T18:38:00Z">
            <w:rPr>
              <w:ins w:id="11870" w:author="shorny" w:date="2014-06-09T18:38:00Z"/>
            </w:rPr>
          </w:rPrChange>
        </w:rPr>
      </w:pPr>
      <w:ins w:id="11871" w:author="shorny" w:date="2014-06-09T18:38:00Z">
        <w:r w:rsidRPr="00564129">
          <w:rPr>
            <w:sz w:val="18"/>
            <w:rPrChange w:id="11872" w:author="shorny" w:date="2014-06-09T18:38:00Z">
              <w:rPr/>
            </w:rPrChange>
          </w:rPr>
          <w:t xml:space="preserve">  </w:t>
        </w:r>
        <w:r w:rsidRPr="00564129">
          <w:rPr>
            <w:rStyle w:val="keyword1"/>
            <w:sz w:val="18"/>
            <w:rPrChange w:id="11873" w:author="shorny" w:date="2014-06-09T18:38:00Z">
              <w:rPr>
                <w:rStyle w:val="keyword1"/>
              </w:rPr>
            </w:rPrChange>
          </w:rPr>
          <w:t>SELECT</w:t>
        </w:r>
        <w:r w:rsidRPr="00564129">
          <w:rPr>
            <w:sz w:val="18"/>
            <w:rPrChange w:id="11874" w:author="shorny" w:date="2014-06-09T18:38:00Z">
              <w:rPr/>
            </w:rPrChange>
          </w:rPr>
          <w:t xml:space="preserve"> Appt.FName, Appt.LName, Appt.Email</w:t>
        </w:r>
      </w:ins>
    </w:p>
    <w:p w14:paraId="431930C2" w14:textId="77777777" w:rsidR="00564129" w:rsidRPr="00564129" w:rsidRDefault="00564129">
      <w:pPr>
        <w:pStyle w:val="HTMLPreformatted"/>
        <w:divId w:val="1477987617"/>
        <w:rPr>
          <w:ins w:id="11875" w:author="shorny" w:date="2014-06-09T18:38:00Z"/>
          <w:sz w:val="18"/>
          <w:rPrChange w:id="11876" w:author="shorny" w:date="2014-06-09T18:38:00Z">
            <w:rPr>
              <w:ins w:id="11877" w:author="shorny" w:date="2014-06-09T18:38:00Z"/>
            </w:rPr>
          </w:rPrChange>
        </w:rPr>
      </w:pPr>
      <w:ins w:id="11878" w:author="shorny" w:date="2014-06-09T18:38:00Z">
        <w:r w:rsidRPr="00564129">
          <w:rPr>
            <w:sz w:val="18"/>
            <w:rPrChange w:id="11879" w:author="shorny" w:date="2014-06-09T18:38:00Z">
              <w:rPr/>
            </w:rPrChange>
          </w:rPr>
          <w:t xml:space="preserve">  </w:t>
        </w:r>
        <w:r w:rsidRPr="00564129">
          <w:rPr>
            <w:rStyle w:val="keyword1"/>
            <w:sz w:val="18"/>
            <w:rPrChange w:id="11880" w:author="shorny" w:date="2014-06-09T18:38:00Z">
              <w:rPr>
                <w:rStyle w:val="keyword1"/>
              </w:rPr>
            </w:rPrChange>
          </w:rPr>
          <w:t>FROM</w:t>
        </w:r>
        <w:r w:rsidRPr="00564129">
          <w:rPr>
            <w:sz w:val="18"/>
            <w:rPrChange w:id="11881" w:author="shorny" w:date="2014-06-09T18:38:00Z">
              <w:rPr/>
            </w:rPrChange>
          </w:rPr>
          <w:t xml:space="preserve"> Application App</w:t>
        </w:r>
      </w:ins>
    </w:p>
    <w:p w14:paraId="38705B44" w14:textId="77777777" w:rsidR="00564129" w:rsidRPr="00564129" w:rsidRDefault="00564129">
      <w:pPr>
        <w:pStyle w:val="HTMLPreformatted"/>
        <w:divId w:val="1477987617"/>
        <w:rPr>
          <w:ins w:id="11882" w:author="shorny" w:date="2014-06-09T18:38:00Z"/>
          <w:sz w:val="18"/>
          <w:rPrChange w:id="11883" w:author="shorny" w:date="2014-06-09T18:38:00Z">
            <w:rPr>
              <w:ins w:id="11884" w:author="shorny" w:date="2014-06-09T18:38:00Z"/>
            </w:rPr>
          </w:rPrChange>
        </w:rPr>
      </w:pPr>
      <w:ins w:id="11885" w:author="shorny" w:date="2014-06-09T18:38:00Z">
        <w:r w:rsidRPr="00564129">
          <w:rPr>
            <w:sz w:val="18"/>
            <w:rPrChange w:id="11886" w:author="shorny" w:date="2014-06-09T18:38:00Z">
              <w:rPr/>
            </w:rPrChange>
          </w:rPr>
          <w:t xml:space="preserve">  </w:t>
        </w:r>
        <w:r w:rsidRPr="00564129">
          <w:rPr>
            <w:rStyle w:val="keyword1"/>
            <w:sz w:val="18"/>
            <w:rPrChange w:id="11887" w:author="shorny" w:date="2014-06-09T18:38:00Z">
              <w:rPr>
                <w:rStyle w:val="keyword1"/>
              </w:rPr>
            </w:rPrChange>
          </w:rPr>
          <w:t>INNER</w:t>
        </w:r>
        <w:r w:rsidRPr="00564129">
          <w:rPr>
            <w:sz w:val="18"/>
            <w:rPrChange w:id="11888" w:author="shorny" w:date="2014-06-09T18:38:00Z">
              <w:rPr/>
            </w:rPrChange>
          </w:rPr>
          <w:t xml:space="preserve"> </w:t>
        </w:r>
        <w:r w:rsidRPr="00564129">
          <w:rPr>
            <w:rStyle w:val="keyword1"/>
            <w:sz w:val="18"/>
            <w:rPrChange w:id="11889" w:author="shorny" w:date="2014-06-09T18:38:00Z">
              <w:rPr>
                <w:rStyle w:val="keyword1"/>
              </w:rPr>
            </w:rPrChange>
          </w:rPr>
          <w:t>JOIN</w:t>
        </w:r>
        <w:r w:rsidRPr="00564129">
          <w:rPr>
            <w:sz w:val="18"/>
            <w:rPrChange w:id="11890" w:author="shorny" w:date="2014-06-09T18:38:00Z">
              <w:rPr/>
            </w:rPrChange>
          </w:rPr>
          <w:t xml:space="preserve"> Applicant Appt </w:t>
        </w:r>
        <w:r w:rsidRPr="00564129">
          <w:rPr>
            <w:rStyle w:val="keyword1"/>
            <w:sz w:val="18"/>
            <w:rPrChange w:id="11891" w:author="shorny" w:date="2014-06-09T18:38:00Z">
              <w:rPr>
                <w:rStyle w:val="keyword1"/>
              </w:rPr>
            </w:rPrChange>
          </w:rPr>
          <w:t>ON</w:t>
        </w:r>
        <w:r w:rsidRPr="00564129">
          <w:rPr>
            <w:sz w:val="18"/>
            <w:rPrChange w:id="11892" w:author="shorny" w:date="2014-06-09T18:38:00Z">
              <w:rPr/>
            </w:rPrChange>
          </w:rPr>
          <w:t xml:space="preserve"> (App.ApplicantID = Appt.ApplicantID)</w:t>
        </w:r>
      </w:ins>
    </w:p>
    <w:p w14:paraId="496A22E8" w14:textId="77777777" w:rsidR="00564129" w:rsidRPr="00564129" w:rsidRDefault="00564129">
      <w:pPr>
        <w:pStyle w:val="HTMLPreformatted"/>
        <w:divId w:val="1477987617"/>
        <w:rPr>
          <w:ins w:id="11893" w:author="shorny" w:date="2014-06-09T18:38:00Z"/>
          <w:sz w:val="18"/>
          <w:rPrChange w:id="11894" w:author="shorny" w:date="2014-06-09T18:38:00Z">
            <w:rPr>
              <w:ins w:id="11895" w:author="shorny" w:date="2014-06-09T18:38:00Z"/>
            </w:rPr>
          </w:rPrChange>
        </w:rPr>
      </w:pPr>
      <w:ins w:id="11896" w:author="shorny" w:date="2014-06-09T18:38:00Z">
        <w:r w:rsidRPr="00564129">
          <w:rPr>
            <w:sz w:val="18"/>
            <w:rPrChange w:id="11897" w:author="shorny" w:date="2014-06-09T18:38:00Z">
              <w:rPr/>
            </w:rPrChange>
          </w:rPr>
          <w:t xml:space="preserve">  </w:t>
        </w:r>
        <w:r w:rsidRPr="00564129">
          <w:rPr>
            <w:rStyle w:val="keyword1"/>
            <w:sz w:val="18"/>
            <w:rPrChange w:id="11898" w:author="shorny" w:date="2014-06-09T18:38:00Z">
              <w:rPr>
                <w:rStyle w:val="keyword1"/>
              </w:rPr>
            </w:rPrChange>
          </w:rPr>
          <w:t>WHERE</w:t>
        </w:r>
        <w:r w:rsidRPr="00564129">
          <w:rPr>
            <w:sz w:val="18"/>
            <w:rPrChange w:id="11899" w:author="shorny" w:date="2014-06-09T18:38:00Z">
              <w:rPr/>
            </w:rPrChange>
          </w:rPr>
          <w:t xml:space="preserve"> App.ApplicationID = </w:t>
        </w:r>
        <w:r w:rsidRPr="00564129">
          <w:rPr>
            <w:rStyle w:val="keyword1"/>
            <w:sz w:val="18"/>
            <w:rPrChange w:id="11900" w:author="shorny" w:date="2014-06-09T18:38:00Z">
              <w:rPr>
                <w:rStyle w:val="keyword1"/>
              </w:rPr>
            </w:rPrChange>
          </w:rPr>
          <w:t>OLD</w:t>
        </w:r>
        <w:r w:rsidRPr="00564129">
          <w:rPr>
            <w:sz w:val="18"/>
            <w:rPrChange w:id="11901" w:author="shorny" w:date="2014-06-09T18:38:00Z">
              <w:rPr/>
            </w:rPrChange>
          </w:rPr>
          <w:t>.ApplicationID</w:t>
        </w:r>
      </w:ins>
    </w:p>
    <w:p w14:paraId="07CA0B02" w14:textId="77777777" w:rsidR="00564129" w:rsidRPr="00564129" w:rsidRDefault="00564129">
      <w:pPr>
        <w:pStyle w:val="HTMLPreformatted"/>
        <w:divId w:val="1477987617"/>
        <w:rPr>
          <w:ins w:id="11902" w:author="shorny" w:date="2014-06-09T18:38:00Z"/>
          <w:sz w:val="18"/>
          <w:rPrChange w:id="11903" w:author="shorny" w:date="2014-06-09T18:38:00Z">
            <w:rPr>
              <w:ins w:id="11904" w:author="shorny" w:date="2014-06-09T18:38:00Z"/>
            </w:rPr>
          </w:rPrChange>
        </w:rPr>
      </w:pPr>
      <w:ins w:id="11905" w:author="shorny" w:date="2014-06-09T18:38:00Z">
        <w:r w:rsidRPr="00564129">
          <w:rPr>
            <w:sz w:val="18"/>
            <w:rPrChange w:id="11906" w:author="shorny" w:date="2014-06-09T18:38:00Z">
              <w:rPr/>
            </w:rPrChange>
          </w:rPr>
          <w:t xml:space="preserve">  </w:t>
        </w:r>
        <w:r w:rsidRPr="00564129">
          <w:rPr>
            <w:rStyle w:val="keyword1"/>
            <w:sz w:val="18"/>
            <w:rPrChange w:id="11907" w:author="shorny" w:date="2014-06-09T18:38:00Z">
              <w:rPr>
                <w:rStyle w:val="keyword1"/>
              </w:rPr>
            </w:rPrChange>
          </w:rPr>
          <w:t>INTO</w:t>
        </w:r>
        <w:r w:rsidRPr="00564129">
          <w:rPr>
            <w:sz w:val="18"/>
            <w:rPrChange w:id="11908" w:author="shorny" w:date="2014-06-09T18:38:00Z">
              <w:rPr/>
            </w:rPrChange>
          </w:rPr>
          <w:t xml:space="preserve"> v_apptFName, v_apptLName, v_apptEmail ;</w:t>
        </w:r>
      </w:ins>
    </w:p>
    <w:p w14:paraId="6D14EE57" w14:textId="77777777" w:rsidR="00564129" w:rsidRPr="00564129" w:rsidRDefault="00564129">
      <w:pPr>
        <w:pStyle w:val="HTMLPreformatted"/>
        <w:divId w:val="1477987617"/>
        <w:rPr>
          <w:ins w:id="11909" w:author="shorny" w:date="2014-06-09T18:38:00Z"/>
          <w:sz w:val="18"/>
          <w:rPrChange w:id="11910" w:author="shorny" w:date="2014-06-09T18:38:00Z">
            <w:rPr>
              <w:ins w:id="11911" w:author="shorny" w:date="2014-06-09T18:38:00Z"/>
            </w:rPr>
          </w:rPrChange>
        </w:rPr>
      </w:pPr>
    </w:p>
    <w:p w14:paraId="57087CA9" w14:textId="77777777" w:rsidR="00564129" w:rsidRPr="00564129" w:rsidRDefault="00564129">
      <w:pPr>
        <w:pStyle w:val="HTMLPreformatted"/>
        <w:divId w:val="1477987617"/>
        <w:rPr>
          <w:ins w:id="11912" w:author="shorny" w:date="2014-06-09T18:38:00Z"/>
          <w:sz w:val="18"/>
          <w:rPrChange w:id="11913" w:author="shorny" w:date="2014-06-09T18:38:00Z">
            <w:rPr>
              <w:ins w:id="11914" w:author="shorny" w:date="2014-06-09T18:38:00Z"/>
            </w:rPr>
          </w:rPrChange>
        </w:rPr>
      </w:pPr>
      <w:ins w:id="11915" w:author="shorny" w:date="2014-06-09T18:38:00Z">
        <w:r w:rsidRPr="00564129">
          <w:rPr>
            <w:sz w:val="18"/>
            <w:rPrChange w:id="11916" w:author="shorny" w:date="2014-06-09T18:38:00Z">
              <w:rPr/>
            </w:rPrChange>
          </w:rPr>
          <w:t xml:space="preserve">  IF v_apptLName </w:t>
        </w:r>
        <w:r w:rsidRPr="00564129">
          <w:rPr>
            <w:rStyle w:val="keyword1"/>
            <w:sz w:val="18"/>
            <w:rPrChange w:id="11917" w:author="shorny" w:date="2014-06-09T18:38:00Z">
              <w:rPr>
                <w:rStyle w:val="keyword1"/>
              </w:rPr>
            </w:rPrChange>
          </w:rPr>
          <w:t>IS</w:t>
        </w:r>
        <w:r w:rsidRPr="00564129">
          <w:rPr>
            <w:sz w:val="18"/>
            <w:rPrChange w:id="11918" w:author="shorny" w:date="2014-06-09T18:38:00Z">
              <w:rPr/>
            </w:rPrChange>
          </w:rPr>
          <w:t xml:space="preserve"> </w:t>
        </w:r>
        <w:r w:rsidRPr="00564129">
          <w:rPr>
            <w:rStyle w:val="keyword1"/>
            <w:sz w:val="18"/>
            <w:rPrChange w:id="11919" w:author="shorny" w:date="2014-06-09T18:38:00Z">
              <w:rPr>
                <w:rStyle w:val="keyword1"/>
              </w:rPr>
            </w:rPrChange>
          </w:rPr>
          <w:t>NULL</w:t>
        </w:r>
        <w:r w:rsidRPr="00564129">
          <w:rPr>
            <w:sz w:val="18"/>
            <w:rPrChange w:id="11920" w:author="shorny" w:date="2014-06-09T18:38:00Z">
              <w:rPr/>
            </w:rPrChange>
          </w:rPr>
          <w:t xml:space="preserve"> </w:t>
        </w:r>
        <w:r w:rsidRPr="00564129">
          <w:rPr>
            <w:rStyle w:val="keyword1"/>
            <w:sz w:val="18"/>
            <w:rPrChange w:id="11921" w:author="shorny" w:date="2014-06-09T18:38:00Z">
              <w:rPr>
                <w:rStyle w:val="keyword1"/>
              </w:rPr>
            </w:rPrChange>
          </w:rPr>
          <w:t>THEN</w:t>
        </w:r>
      </w:ins>
    </w:p>
    <w:p w14:paraId="7BA33F60" w14:textId="77777777" w:rsidR="00564129" w:rsidRPr="00564129" w:rsidRDefault="00564129">
      <w:pPr>
        <w:pStyle w:val="HTMLPreformatted"/>
        <w:divId w:val="1477987617"/>
        <w:rPr>
          <w:ins w:id="11922" w:author="shorny" w:date="2014-06-09T18:38:00Z"/>
          <w:sz w:val="18"/>
          <w:rPrChange w:id="11923" w:author="shorny" w:date="2014-06-09T18:38:00Z">
            <w:rPr>
              <w:ins w:id="11924" w:author="shorny" w:date="2014-06-09T18:38:00Z"/>
            </w:rPr>
          </w:rPrChange>
        </w:rPr>
      </w:pPr>
      <w:ins w:id="11925" w:author="shorny" w:date="2014-06-09T18:38:00Z">
        <w:r w:rsidRPr="00564129">
          <w:rPr>
            <w:sz w:val="18"/>
            <w:rPrChange w:id="11926" w:author="shorny" w:date="2014-06-09T18:38:00Z">
              <w:rPr/>
            </w:rPrChange>
          </w:rPr>
          <w:t xml:space="preserve">    </w:t>
        </w:r>
        <w:r w:rsidRPr="00564129">
          <w:rPr>
            <w:rStyle w:val="keyword1"/>
            <w:sz w:val="18"/>
            <w:rPrChange w:id="11927" w:author="shorny" w:date="2014-06-09T18:38:00Z">
              <w:rPr>
                <w:rStyle w:val="keyword1"/>
              </w:rPr>
            </w:rPrChange>
          </w:rPr>
          <w:t>SET</w:t>
        </w:r>
        <w:r w:rsidRPr="00564129">
          <w:rPr>
            <w:sz w:val="18"/>
            <w:rPrChange w:id="11928" w:author="shorny" w:date="2014-06-09T18:38:00Z">
              <w:rPr/>
            </w:rPrChange>
          </w:rPr>
          <w:t xml:space="preserve"> v_apptLName = </w:t>
        </w:r>
        <w:r w:rsidRPr="00564129">
          <w:rPr>
            <w:rStyle w:val="string1"/>
            <w:sz w:val="18"/>
            <w:rPrChange w:id="11929" w:author="shorny" w:date="2014-06-09T18:38:00Z">
              <w:rPr>
                <w:rStyle w:val="string1"/>
              </w:rPr>
            </w:rPrChange>
          </w:rPr>
          <w:t>' (no lastname registered)'</w:t>
        </w:r>
        <w:r w:rsidRPr="00564129">
          <w:rPr>
            <w:sz w:val="18"/>
            <w:rPrChange w:id="11930" w:author="shorny" w:date="2014-06-09T18:38:00Z">
              <w:rPr/>
            </w:rPrChange>
          </w:rPr>
          <w:t>;</w:t>
        </w:r>
      </w:ins>
    </w:p>
    <w:p w14:paraId="40C339DD" w14:textId="77777777" w:rsidR="00564129" w:rsidRPr="00564129" w:rsidRDefault="00564129">
      <w:pPr>
        <w:pStyle w:val="HTMLPreformatted"/>
        <w:divId w:val="1477987617"/>
        <w:rPr>
          <w:ins w:id="11931" w:author="shorny" w:date="2014-06-09T18:38:00Z"/>
          <w:sz w:val="18"/>
          <w:rPrChange w:id="11932" w:author="shorny" w:date="2014-06-09T18:38:00Z">
            <w:rPr>
              <w:ins w:id="11933" w:author="shorny" w:date="2014-06-09T18:38:00Z"/>
            </w:rPr>
          </w:rPrChange>
        </w:rPr>
      </w:pPr>
      <w:ins w:id="11934" w:author="shorny" w:date="2014-06-09T18:38:00Z">
        <w:r w:rsidRPr="00564129">
          <w:rPr>
            <w:sz w:val="18"/>
            <w:rPrChange w:id="11935" w:author="shorny" w:date="2014-06-09T18:38:00Z">
              <w:rPr/>
            </w:rPrChange>
          </w:rPr>
          <w:t xml:space="preserve">  </w:t>
        </w:r>
        <w:r w:rsidRPr="00564129">
          <w:rPr>
            <w:rStyle w:val="keyword1"/>
            <w:sz w:val="18"/>
            <w:rPrChange w:id="11936" w:author="shorny" w:date="2014-06-09T18:38:00Z">
              <w:rPr>
                <w:rStyle w:val="keyword1"/>
              </w:rPr>
            </w:rPrChange>
          </w:rPr>
          <w:t>END</w:t>
        </w:r>
        <w:r w:rsidRPr="00564129">
          <w:rPr>
            <w:sz w:val="18"/>
            <w:rPrChange w:id="11937" w:author="shorny" w:date="2014-06-09T18:38:00Z">
              <w:rPr/>
            </w:rPrChange>
          </w:rPr>
          <w:t xml:space="preserve"> IF;</w:t>
        </w:r>
      </w:ins>
    </w:p>
    <w:p w14:paraId="1C8FB405" w14:textId="77777777" w:rsidR="00564129" w:rsidRPr="00564129" w:rsidRDefault="00564129">
      <w:pPr>
        <w:pStyle w:val="HTMLPreformatted"/>
        <w:divId w:val="1477987617"/>
        <w:rPr>
          <w:ins w:id="11938" w:author="shorny" w:date="2014-06-09T18:38:00Z"/>
          <w:sz w:val="18"/>
          <w:rPrChange w:id="11939" w:author="shorny" w:date="2014-06-09T18:38:00Z">
            <w:rPr>
              <w:ins w:id="11940" w:author="shorny" w:date="2014-06-09T18:38:00Z"/>
            </w:rPr>
          </w:rPrChange>
        </w:rPr>
      </w:pPr>
      <w:ins w:id="11941" w:author="shorny" w:date="2014-06-09T18:38:00Z">
        <w:r w:rsidRPr="00564129">
          <w:rPr>
            <w:sz w:val="18"/>
            <w:rPrChange w:id="11942" w:author="shorny" w:date="2014-06-09T18:38:00Z">
              <w:rPr/>
            </w:rPrChange>
          </w:rPr>
          <w:t xml:space="preserve">  IF v_apptEmail </w:t>
        </w:r>
        <w:r w:rsidRPr="00564129">
          <w:rPr>
            <w:rStyle w:val="keyword1"/>
            <w:sz w:val="18"/>
            <w:rPrChange w:id="11943" w:author="shorny" w:date="2014-06-09T18:38:00Z">
              <w:rPr>
                <w:rStyle w:val="keyword1"/>
              </w:rPr>
            </w:rPrChange>
          </w:rPr>
          <w:t>IS</w:t>
        </w:r>
        <w:r w:rsidRPr="00564129">
          <w:rPr>
            <w:sz w:val="18"/>
            <w:rPrChange w:id="11944" w:author="shorny" w:date="2014-06-09T18:38:00Z">
              <w:rPr/>
            </w:rPrChange>
          </w:rPr>
          <w:t xml:space="preserve"> </w:t>
        </w:r>
        <w:r w:rsidRPr="00564129">
          <w:rPr>
            <w:rStyle w:val="keyword1"/>
            <w:sz w:val="18"/>
            <w:rPrChange w:id="11945" w:author="shorny" w:date="2014-06-09T18:38:00Z">
              <w:rPr>
                <w:rStyle w:val="keyword1"/>
              </w:rPr>
            </w:rPrChange>
          </w:rPr>
          <w:t>NULL</w:t>
        </w:r>
        <w:r w:rsidRPr="00564129">
          <w:rPr>
            <w:sz w:val="18"/>
            <w:rPrChange w:id="11946" w:author="shorny" w:date="2014-06-09T18:38:00Z">
              <w:rPr/>
            </w:rPrChange>
          </w:rPr>
          <w:t xml:space="preserve"> </w:t>
        </w:r>
        <w:r w:rsidRPr="00564129">
          <w:rPr>
            <w:rStyle w:val="keyword1"/>
            <w:sz w:val="18"/>
            <w:rPrChange w:id="11947" w:author="shorny" w:date="2014-06-09T18:38:00Z">
              <w:rPr>
                <w:rStyle w:val="keyword1"/>
              </w:rPr>
            </w:rPrChange>
          </w:rPr>
          <w:t>THEN</w:t>
        </w:r>
      </w:ins>
    </w:p>
    <w:p w14:paraId="4FF9EA66" w14:textId="77777777" w:rsidR="00564129" w:rsidRPr="00564129" w:rsidRDefault="00564129">
      <w:pPr>
        <w:pStyle w:val="HTMLPreformatted"/>
        <w:divId w:val="1477987617"/>
        <w:rPr>
          <w:ins w:id="11948" w:author="shorny" w:date="2014-06-09T18:38:00Z"/>
          <w:sz w:val="18"/>
          <w:rPrChange w:id="11949" w:author="shorny" w:date="2014-06-09T18:38:00Z">
            <w:rPr>
              <w:ins w:id="11950" w:author="shorny" w:date="2014-06-09T18:38:00Z"/>
            </w:rPr>
          </w:rPrChange>
        </w:rPr>
      </w:pPr>
      <w:ins w:id="11951" w:author="shorny" w:date="2014-06-09T18:38:00Z">
        <w:r w:rsidRPr="00564129">
          <w:rPr>
            <w:sz w:val="18"/>
            <w:rPrChange w:id="11952" w:author="shorny" w:date="2014-06-09T18:38:00Z">
              <w:rPr/>
            </w:rPrChange>
          </w:rPr>
          <w:t xml:space="preserve">    </w:t>
        </w:r>
        <w:r w:rsidRPr="00564129">
          <w:rPr>
            <w:rStyle w:val="keyword1"/>
            <w:sz w:val="18"/>
            <w:rPrChange w:id="11953" w:author="shorny" w:date="2014-06-09T18:38:00Z">
              <w:rPr>
                <w:rStyle w:val="keyword1"/>
              </w:rPr>
            </w:rPrChange>
          </w:rPr>
          <w:t>SET</w:t>
        </w:r>
        <w:r w:rsidRPr="00564129">
          <w:rPr>
            <w:sz w:val="18"/>
            <w:rPrChange w:id="11954" w:author="shorny" w:date="2014-06-09T18:38:00Z">
              <w:rPr/>
            </w:rPrChange>
          </w:rPr>
          <w:t xml:space="preserve"> v_apptEmail = </w:t>
        </w:r>
        <w:r w:rsidRPr="00564129">
          <w:rPr>
            <w:rStyle w:val="string1"/>
            <w:sz w:val="18"/>
            <w:rPrChange w:id="11955" w:author="shorny" w:date="2014-06-09T18:38:00Z">
              <w:rPr>
                <w:rStyle w:val="string1"/>
              </w:rPr>
            </w:rPrChange>
          </w:rPr>
          <w:t>' (no email registered)'</w:t>
        </w:r>
        <w:r w:rsidRPr="00564129">
          <w:rPr>
            <w:sz w:val="18"/>
            <w:rPrChange w:id="11956" w:author="shorny" w:date="2014-06-09T18:38:00Z">
              <w:rPr/>
            </w:rPrChange>
          </w:rPr>
          <w:t>;</w:t>
        </w:r>
      </w:ins>
    </w:p>
    <w:p w14:paraId="41A228F1" w14:textId="77777777" w:rsidR="00564129" w:rsidRPr="00564129" w:rsidRDefault="00564129">
      <w:pPr>
        <w:pStyle w:val="HTMLPreformatted"/>
        <w:divId w:val="1477987617"/>
        <w:rPr>
          <w:ins w:id="11957" w:author="shorny" w:date="2014-06-09T18:38:00Z"/>
          <w:sz w:val="18"/>
          <w:rPrChange w:id="11958" w:author="shorny" w:date="2014-06-09T18:38:00Z">
            <w:rPr>
              <w:ins w:id="11959" w:author="shorny" w:date="2014-06-09T18:38:00Z"/>
            </w:rPr>
          </w:rPrChange>
        </w:rPr>
      </w:pPr>
      <w:ins w:id="11960" w:author="shorny" w:date="2014-06-09T18:38:00Z">
        <w:r w:rsidRPr="00564129">
          <w:rPr>
            <w:sz w:val="18"/>
            <w:rPrChange w:id="11961" w:author="shorny" w:date="2014-06-09T18:38:00Z">
              <w:rPr/>
            </w:rPrChange>
          </w:rPr>
          <w:t xml:space="preserve">  </w:t>
        </w:r>
        <w:r w:rsidRPr="00564129">
          <w:rPr>
            <w:rStyle w:val="keyword1"/>
            <w:sz w:val="18"/>
            <w:rPrChange w:id="11962" w:author="shorny" w:date="2014-06-09T18:38:00Z">
              <w:rPr>
                <w:rStyle w:val="keyword1"/>
              </w:rPr>
            </w:rPrChange>
          </w:rPr>
          <w:t>END</w:t>
        </w:r>
        <w:r w:rsidRPr="00564129">
          <w:rPr>
            <w:sz w:val="18"/>
            <w:rPrChange w:id="11963" w:author="shorny" w:date="2014-06-09T18:38:00Z">
              <w:rPr/>
            </w:rPrChange>
          </w:rPr>
          <w:t xml:space="preserve"> IF;</w:t>
        </w:r>
      </w:ins>
    </w:p>
    <w:p w14:paraId="05096FE2" w14:textId="77777777" w:rsidR="00564129" w:rsidRPr="00564129" w:rsidRDefault="00564129">
      <w:pPr>
        <w:pStyle w:val="HTMLPreformatted"/>
        <w:divId w:val="1477987617"/>
        <w:rPr>
          <w:ins w:id="11964" w:author="shorny" w:date="2014-06-09T18:38:00Z"/>
          <w:sz w:val="18"/>
          <w:rPrChange w:id="11965" w:author="shorny" w:date="2014-06-09T18:38:00Z">
            <w:rPr>
              <w:ins w:id="11966" w:author="shorny" w:date="2014-06-09T18:38:00Z"/>
            </w:rPr>
          </w:rPrChange>
        </w:rPr>
      </w:pPr>
    </w:p>
    <w:p w14:paraId="5615EBC5" w14:textId="77777777" w:rsidR="00564129" w:rsidRPr="00564129" w:rsidRDefault="00564129">
      <w:pPr>
        <w:pStyle w:val="HTMLPreformatted"/>
        <w:divId w:val="1477987617"/>
        <w:rPr>
          <w:ins w:id="11967" w:author="shorny" w:date="2014-06-09T18:38:00Z"/>
          <w:sz w:val="18"/>
          <w:rPrChange w:id="11968" w:author="shorny" w:date="2014-06-09T18:38:00Z">
            <w:rPr>
              <w:ins w:id="11969" w:author="shorny" w:date="2014-06-09T18:38:00Z"/>
            </w:rPr>
          </w:rPrChange>
        </w:rPr>
      </w:pPr>
      <w:ins w:id="11970" w:author="shorny" w:date="2014-06-09T18:38:00Z">
        <w:r w:rsidRPr="00564129">
          <w:rPr>
            <w:sz w:val="18"/>
            <w:rPrChange w:id="11971" w:author="shorny" w:date="2014-06-09T18:38:00Z">
              <w:rPr/>
            </w:rPrChange>
          </w:rPr>
          <w:t xml:space="preserve">  </w:t>
        </w:r>
        <w:r w:rsidRPr="00564129">
          <w:rPr>
            <w:rStyle w:val="keyword1"/>
            <w:sz w:val="18"/>
            <w:rPrChange w:id="11972" w:author="shorny" w:date="2014-06-09T18:38:00Z">
              <w:rPr>
                <w:rStyle w:val="keyword1"/>
              </w:rPr>
            </w:rPrChange>
          </w:rPr>
          <w:t>SELECT</w:t>
        </w:r>
        <w:r w:rsidRPr="00564129">
          <w:rPr>
            <w:sz w:val="18"/>
            <w:rPrChange w:id="11973" w:author="shorny" w:date="2014-06-09T18:38:00Z">
              <w:rPr/>
            </w:rPrChange>
          </w:rPr>
          <w:t xml:space="preserve"> FName, LName</w:t>
        </w:r>
      </w:ins>
    </w:p>
    <w:p w14:paraId="2202C706" w14:textId="77777777" w:rsidR="00564129" w:rsidRPr="00564129" w:rsidRDefault="00564129">
      <w:pPr>
        <w:pStyle w:val="HTMLPreformatted"/>
        <w:divId w:val="1477987617"/>
        <w:rPr>
          <w:ins w:id="11974" w:author="shorny" w:date="2014-06-09T18:38:00Z"/>
          <w:sz w:val="18"/>
          <w:rPrChange w:id="11975" w:author="shorny" w:date="2014-06-09T18:38:00Z">
            <w:rPr>
              <w:ins w:id="11976" w:author="shorny" w:date="2014-06-09T18:38:00Z"/>
            </w:rPr>
          </w:rPrChange>
        </w:rPr>
      </w:pPr>
      <w:ins w:id="11977" w:author="shorny" w:date="2014-06-09T18:38:00Z">
        <w:r w:rsidRPr="00564129">
          <w:rPr>
            <w:sz w:val="18"/>
            <w:rPrChange w:id="11978" w:author="shorny" w:date="2014-06-09T18:38:00Z">
              <w:rPr/>
            </w:rPrChange>
          </w:rPr>
          <w:t xml:space="preserve">  </w:t>
        </w:r>
        <w:r w:rsidRPr="00564129">
          <w:rPr>
            <w:rStyle w:val="keyword1"/>
            <w:sz w:val="18"/>
            <w:rPrChange w:id="11979" w:author="shorny" w:date="2014-06-09T18:38:00Z">
              <w:rPr>
                <w:rStyle w:val="keyword1"/>
              </w:rPr>
            </w:rPrChange>
          </w:rPr>
          <w:t>FROM</w:t>
        </w:r>
        <w:r w:rsidRPr="00564129">
          <w:rPr>
            <w:sz w:val="18"/>
            <w:rPrChange w:id="11980" w:author="shorny" w:date="2014-06-09T18:38:00Z">
              <w:rPr/>
            </w:rPrChange>
          </w:rPr>
          <w:t xml:space="preserve"> `University Staff Member` </w:t>
        </w:r>
        <w:r w:rsidRPr="00564129">
          <w:rPr>
            <w:rStyle w:val="keyword1"/>
            <w:sz w:val="18"/>
            <w:rPrChange w:id="11981" w:author="shorny" w:date="2014-06-09T18:38:00Z">
              <w:rPr>
                <w:rStyle w:val="keyword1"/>
              </w:rPr>
            </w:rPrChange>
          </w:rPr>
          <w:t>AS</w:t>
        </w:r>
        <w:r w:rsidRPr="00564129">
          <w:rPr>
            <w:sz w:val="18"/>
            <w:rPrChange w:id="11982" w:author="shorny" w:date="2014-06-09T18:38:00Z">
              <w:rPr/>
            </w:rPrChange>
          </w:rPr>
          <w:t xml:space="preserve"> USM</w:t>
        </w:r>
      </w:ins>
    </w:p>
    <w:p w14:paraId="5F99FE94" w14:textId="77777777" w:rsidR="00564129" w:rsidRPr="00564129" w:rsidRDefault="00564129">
      <w:pPr>
        <w:pStyle w:val="HTMLPreformatted"/>
        <w:divId w:val="1477987617"/>
        <w:rPr>
          <w:ins w:id="11983" w:author="shorny" w:date="2014-06-09T18:38:00Z"/>
          <w:sz w:val="18"/>
          <w:rPrChange w:id="11984" w:author="shorny" w:date="2014-06-09T18:38:00Z">
            <w:rPr>
              <w:ins w:id="11985" w:author="shorny" w:date="2014-06-09T18:38:00Z"/>
            </w:rPr>
          </w:rPrChange>
        </w:rPr>
      </w:pPr>
      <w:ins w:id="11986" w:author="shorny" w:date="2014-06-09T18:38:00Z">
        <w:r w:rsidRPr="00564129">
          <w:rPr>
            <w:sz w:val="18"/>
            <w:rPrChange w:id="11987" w:author="shorny" w:date="2014-06-09T18:38:00Z">
              <w:rPr/>
            </w:rPrChange>
          </w:rPr>
          <w:t xml:space="preserve">  </w:t>
        </w:r>
        <w:r w:rsidRPr="00564129">
          <w:rPr>
            <w:rStyle w:val="keyword1"/>
            <w:sz w:val="18"/>
            <w:rPrChange w:id="11988" w:author="shorny" w:date="2014-06-09T18:38:00Z">
              <w:rPr>
                <w:rStyle w:val="keyword1"/>
              </w:rPr>
            </w:rPrChange>
          </w:rPr>
          <w:t>WHERE</w:t>
        </w:r>
        <w:r w:rsidRPr="00564129">
          <w:rPr>
            <w:sz w:val="18"/>
            <w:rPrChange w:id="11989" w:author="shorny" w:date="2014-06-09T18:38:00Z">
              <w:rPr/>
            </w:rPrChange>
          </w:rPr>
          <w:t xml:space="preserve"> USM.StaffID = CURRENT_RHD_USER()</w:t>
        </w:r>
      </w:ins>
    </w:p>
    <w:p w14:paraId="31C865F5" w14:textId="77777777" w:rsidR="00564129" w:rsidRPr="00564129" w:rsidRDefault="00564129">
      <w:pPr>
        <w:pStyle w:val="HTMLPreformatted"/>
        <w:divId w:val="1477987617"/>
        <w:rPr>
          <w:ins w:id="11990" w:author="shorny" w:date="2014-06-09T18:38:00Z"/>
          <w:sz w:val="18"/>
          <w:rPrChange w:id="11991" w:author="shorny" w:date="2014-06-09T18:38:00Z">
            <w:rPr>
              <w:ins w:id="11992" w:author="shorny" w:date="2014-06-09T18:38:00Z"/>
            </w:rPr>
          </w:rPrChange>
        </w:rPr>
      </w:pPr>
      <w:ins w:id="11993" w:author="shorny" w:date="2014-06-09T18:38:00Z">
        <w:r w:rsidRPr="00564129">
          <w:rPr>
            <w:sz w:val="18"/>
            <w:rPrChange w:id="11994" w:author="shorny" w:date="2014-06-09T18:38:00Z">
              <w:rPr/>
            </w:rPrChange>
          </w:rPr>
          <w:t xml:space="preserve">  </w:t>
        </w:r>
        <w:r w:rsidRPr="00564129">
          <w:rPr>
            <w:rStyle w:val="keyword1"/>
            <w:sz w:val="18"/>
            <w:rPrChange w:id="11995" w:author="shorny" w:date="2014-06-09T18:38:00Z">
              <w:rPr>
                <w:rStyle w:val="keyword1"/>
              </w:rPr>
            </w:rPrChange>
          </w:rPr>
          <w:t>INTO</w:t>
        </w:r>
        <w:r w:rsidRPr="00564129">
          <w:rPr>
            <w:sz w:val="18"/>
            <w:rPrChange w:id="11996" w:author="shorny" w:date="2014-06-09T18:38:00Z">
              <w:rPr/>
            </w:rPrChange>
          </w:rPr>
          <w:t xml:space="preserve"> v_agentFName, v_agentLName;</w:t>
        </w:r>
      </w:ins>
    </w:p>
    <w:p w14:paraId="6FFC3AF2" w14:textId="77777777" w:rsidR="00564129" w:rsidRPr="00564129" w:rsidRDefault="00564129">
      <w:pPr>
        <w:pStyle w:val="HTMLPreformatted"/>
        <w:divId w:val="1477987617"/>
        <w:rPr>
          <w:ins w:id="11997" w:author="shorny" w:date="2014-06-09T18:38:00Z"/>
          <w:sz w:val="18"/>
          <w:rPrChange w:id="11998" w:author="shorny" w:date="2014-06-09T18:38:00Z">
            <w:rPr>
              <w:ins w:id="11999" w:author="shorny" w:date="2014-06-09T18:38:00Z"/>
            </w:rPr>
          </w:rPrChange>
        </w:rPr>
      </w:pPr>
    </w:p>
    <w:p w14:paraId="3A6E590A" w14:textId="77777777" w:rsidR="00564129" w:rsidRPr="00564129" w:rsidRDefault="00564129">
      <w:pPr>
        <w:pStyle w:val="HTMLPreformatted"/>
        <w:divId w:val="1477987617"/>
        <w:rPr>
          <w:ins w:id="12000" w:author="shorny" w:date="2014-06-09T18:38:00Z"/>
          <w:sz w:val="18"/>
          <w:rPrChange w:id="12001" w:author="shorny" w:date="2014-06-09T18:38:00Z">
            <w:rPr>
              <w:ins w:id="12002" w:author="shorny" w:date="2014-06-09T18:38:00Z"/>
            </w:rPr>
          </w:rPrChange>
        </w:rPr>
      </w:pPr>
      <w:ins w:id="12003" w:author="shorny" w:date="2014-06-09T18:38:00Z">
        <w:r w:rsidRPr="00564129">
          <w:rPr>
            <w:sz w:val="18"/>
            <w:rPrChange w:id="12004" w:author="shorny" w:date="2014-06-09T18:38:00Z">
              <w:rPr/>
            </w:rPrChange>
          </w:rPr>
          <w:t xml:space="preserve">  </w:t>
        </w:r>
        <w:r w:rsidRPr="00564129">
          <w:rPr>
            <w:rStyle w:val="keyword1"/>
            <w:sz w:val="18"/>
            <w:rPrChange w:id="12005" w:author="shorny" w:date="2014-06-09T18:38:00Z">
              <w:rPr>
                <w:rStyle w:val="keyword1"/>
              </w:rPr>
            </w:rPrChange>
          </w:rPr>
          <w:t>SELECT</w:t>
        </w:r>
        <w:r w:rsidRPr="00564129">
          <w:rPr>
            <w:sz w:val="18"/>
            <w:rPrChange w:id="12006" w:author="shorny" w:date="2014-06-09T18:38:00Z">
              <w:rPr/>
            </w:rPrChange>
          </w:rPr>
          <w:t xml:space="preserve"> DecisionTypeID</w:t>
        </w:r>
      </w:ins>
    </w:p>
    <w:p w14:paraId="365AA987" w14:textId="77777777" w:rsidR="00564129" w:rsidRPr="00564129" w:rsidRDefault="00564129">
      <w:pPr>
        <w:pStyle w:val="HTMLPreformatted"/>
        <w:divId w:val="1477987617"/>
        <w:rPr>
          <w:ins w:id="12007" w:author="shorny" w:date="2014-06-09T18:38:00Z"/>
          <w:sz w:val="18"/>
          <w:rPrChange w:id="12008" w:author="shorny" w:date="2014-06-09T18:38:00Z">
            <w:rPr>
              <w:ins w:id="12009" w:author="shorny" w:date="2014-06-09T18:38:00Z"/>
            </w:rPr>
          </w:rPrChange>
        </w:rPr>
      </w:pPr>
      <w:ins w:id="12010" w:author="shorny" w:date="2014-06-09T18:38:00Z">
        <w:r w:rsidRPr="00564129">
          <w:rPr>
            <w:sz w:val="18"/>
            <w:rPrChange w:id="12011" w:author="shorny" w:date="2014-06-09T18:38:00Z">
              <w:rPr/>
            </w:rPrChange>
          </w:rPr>
          <w:t xml:space="preserve">  </w:t>
        </w:r>
        <w:r w:rsidRPr="00564129">
          <w:rPr>
            <w:rStyle w:val="keyword1"/>
            <w:sz w:val="18"/>
            <w:rPrChange w:id="12012" w:author="shorny" w:date="2014-06-09T18:38:00Z">
              <w:rPr>
                <w:rStyle w:val="keyword1"/>
              </w:rPr>
            </w:rPrChange>
          </w:rPr>
          <w:t>FROM</w:t>
        </w:r>
        <w:r w:rsidRPr="00564129">
          <w:rPr>
            <w:sz w:val="18"/>
            <w:rPrChange w:id="12013" w:author="shorny" w:date="2014-06-09T18:38:00Z">
              <w:rPr/>
            </w:rPrChange>
          </w:rPr>
          <w:t xml:space="preserve"> `Decision </w:t>
        </w:r>
        <w:r w:rsidRPr="00564129">
          <w:rPr>
            <w:rStyle w:val="keyword1"/>
            <w:sz w:val="18"/>
            <w:rPrChange w:id="12014" w:author="shorny" w:date="2014-06-09T18:38:00Z">
              <w:rPr>
                <w:rStyle w:val="keyword1"/>
              </w:rPr>
            </w:rPrChange>
          </w:rPr>
          <w:t>Type</w:t>
        </w:r>
        <w:r w:rsidRPr="00564129">
          <w:rPr>
            <w:sz w:val="18"/>
            <w:rPrChange w:id="12015" w:author="shorny" w:date="2014-06-09T18:38:00Z">
              <w:rPr/>
            </w:rPrChange>
          </w:rPr>
          <w:t xml:space="preserve">` </w:t>
        </w:r>
        <w:r w:rsidRPr="00564129">
          <w:rPr>
            <w:rStyle w:val="keyword1"/>
            <w:sz w:val="18"/>
            <w:rPrChange w:id="12016" w:author="shorny" w:date="2014-06-09T18:38:00Z">
              <w:rPr>
                <w:rStyle w:val="keyword1"/>
              </w:rPr>
            </w:rPrChange>
          </w:rPr>
          <w:t>AS</w:t>
        </w:r>
        <w:r w:rsidRPr="00564129">
          <w:rPr>
            <w:sz w:val="18"/>
            <w:rPrChange w:id="12017" w:author="shorny" w:date="2014-06-09T18:38:00Z">
              <w:rPr/>
            </w:rPrChange>
          </w:rPr>
          <w:t xml:space="preserve"> DT</w:t>
        </w:r>
      </w:ins>
    </w:p>
    <w:p w14:paraId="4F26722A" w14:textId="77777777" w:rsidR="00564129" w:rsidRPr="00564129" w:rsidRDefault="00564129">
      <w:pPr>
        <w:pStyle w:val="HTMLPreformatted"/>
        <w:divId w:val="1477987617"/>
        <w:rPr>
          <w:ins w:id="12018" w:author="shorny" w:date="2014-06-09T18:38:00Z"/>
          <w:sz w:val="18"/>
          <w:rPrChange w:id="12019" w:author="shorny" w:date="2014-06-09T18:38:00Z">
            <w:rPr>
              <w:ins w:id="12020" w:author="shorny" w:date="2014-06-09T18:38:00Z"/>
            </w:rPr>
          </w:rPrChange>
        </w:rPr>
      </w:pPr>
      <w:ins w:id="12021" w:author="shorny" w:date="2014-06-09T18:38:00Z">
        <w:r w:rsidRPr="00564129">
          <w:rPr>
            <w:sz w:val="18"/>
            <w:rPrChange w:id="12022" w:author="shorny" w:date="2014-06-09T18:38:00Z">
              <w:rPr/>
            </w:rPrChange>
          </w:rPr>
          <w:t xml:space="preserve">  </w:t>
        </w:r>
        <w:r w:rsidRPr="00564129">
          <w:rPr>
            <w:rStyle w:val="keyword1"/>
            <w:sz w:val="18"/>
            <w:rPrChange w:id="12023" w:author="shorny" w:date="2014-06-09T18:38:00Z">
              <w:rPr>
                <w:rStyle w:val="keyword1"/>
              </w:rPr>
            </w:rPrChange>
          </w:rPr>
          <w:t>WHERE</w:t>
        </w:r>
        <w:r w:rsidRPr="00564129">
          <w:rPr>
            <w:sz w:val="18"/>
            <w:rPrChange w:id="12024" w:author="shorny" w:date="2014-06-09T18:38:00Z">
              <w:rPr/>
            </w:rPrChange>
          </w:rPr>
          <w:t xml:space="preserve"> DT.</w:t>
        </w:r>
        <w:r w:rsidRPr="00564129">
          <w:rPr>
            <w:rStyle w:val="keyword1"/>
            <w:sz w:val="18"/>
            <w:rPrChange w:id="12025" w:author="shorny" w:date="2014-06-09T18:38:00Z">
              <w:rPr>
                <w:rStyle w:val="keyword1"/>
              </w:rPr>
            </w:rPrChange>
          </w:rPr>
          <w:t>type</w:t>
        </w:r>
        <w:r w:rsidRPr="00564129">
          <w:rPr>
            <w:sz w:val="18"/>
            <w:rPrChange w:id="12026" w:author="shorny" w:date="2014-06-09T18:38:00Z">
              <w:rPr/>
            </w:rPrChange>
          </w:rPr>
          <w:t xml:space="preserve"> </w:t>
        </w:r>
        <w:r w:rsidRPr="00564129">
          <w:rPr>
            <w:rStyle w:val="keyword1"/>
            <w:sz w:val="18"/>
            <w:rPrChange w:id="12027" w:author="shorny" w:date="2014-06-09T18:38:00Z">
              <w:rPr>
                <w:rStyle w:val="keyword1"/>
              </w:rPr>
            </w:rPrChange>
          </w:rPr>
          <w:t>LIKE</w:t>
        </w:r>
        <w:r w:rsidRPr="00564129">
          <w:rPr>
            <w:sz w:val="18"/>
            <w:rPrChange w:id="12028" w:author="shorny" w:date="2014-06-09T18:38:00Z">
              <w:rPr/>
            </w:rPrChange>
          </w:rPr>
          <w:t xml:space="preserve"> </w:t>
        </w:r>
        <w:r w:rsidRPr="00564129">
          <w:rPr>
            <w:rStyle w:val="string1"/>
            <w:sz w:val="18"/>
            <w:rPrChange w:id="12029" w:author="shorny" w:date="2014-06-09T18:38:00Z">
              <w:rPr>
                <w:rStyle w:val="string1"/>
              </w:rPr>
            </w:rPrChange>
          </w:rPr>
          <w:t>'change.flag.addition'</w:t>
        </w:r>
      </w:ins>
    </w:p>
    <w:p w14:paraId="10F69219" w14:textId="77777777" w:rsidR="00564129" w:rsidRPr="00564129" w:rsidRDefault="00564129">
      <w:pPr>
        <w:pStyle w:val="HTMLPreformatted"/>
        <w:divId w:val="1477987617"/>
        <w:rPr>
          <w:ins w:id="12030" w:author="shorny" w:date="2014-06-09T18:38:00Z"/>
          <w:sz w:val="18"/>
          <w:rPrChange w:id="12031" w:author="shorny" w:date="2014-06-09T18:38:00Z">
            <w:rPr>
              <w:ins w:id="12032" w:author="shorny" w:date="2014-06-09T18:38:00Z"/>
            </w:rPr>
          </w:rPrChange>
        </w:rPr>
      </w:pPr>
      <w:ins w:id="12033" w:author="shorny" w:date="2014-06-09T18:38:00Z">
        <w:r w:rsidRPr="00564129">
          <w:rPr>
            <w:sz w:val="18"/>
            <w:rPrChange w:id="12034" w:author="shorny" w:date="2014-06-09T18:38:00Z">
              <w:rPr/>
            </w:rPrChange>
          </w:rPr>
          <w:t xml:space="preserve">  </w:t>
        </w:r>
        <w:r w:rsidRPr="00564129">
          <w:rPr>
            <w:rStyle w:val="keyword1"/>
            <w:sz w:val="18"/>
            <w:rPrChange w:id="12035" w:author="shorny" w:date="2014-06-09T18:38:00Z">
              <w:rPr>
                <w:rStyle w:val="keyword1"/>
              </w:rPr>
            </w:rPrChange>
          </w:rPr>
          <w:t>INTO</w:t>
        </w:r>
        <w:r w:rsidRPr="00564129">
          <w:rPr>
            <w:sz w:val="18"/>
            <w:rPrChange w:id="12036" w:author="shorny" w:date="2014-06-09T18:38:00Z">
              <w:rPr/>
            </w:rPrChange>
          </w:rPr>
          <w:t xml:space="preserve"> v_decisionTypeID;</w:t>
        </w:r>
      </w:ins>
    </w:p>
    <w:p w14:paraId="5E4F7E94" w14:textId="77777777" w:rsidR="00564129" w:rsidRPr="00564129" w:rsidRDefault="00564129">
      <w:pPr>
        <w:pStyle w:val="HTMLPreformatted"/>
        <w:divId w:val="1477987617"/>
        <w:rPr>
          <w:ins w:id="12037" w:author="shorny" w:date="2014-06-09T18:38:00Z"/>
          <w:sz w:val="18"/>
          <w:rPrChange w:id="12038" w:author="shorny" w:date="2014-06-09T18:38:00Z">
            <w:rPr>
              <w:ins w:id="12039" w:author="shorny" w:date="2014-06-09T18:38:00Z"/>
            </w:rPr>
          </w:rPrChange>
        </w:rPr>
      </w:pPr>
    </w:p>
    <w:p w14:paraId="2AB7E822" w14:textId="77777777" w:rsidR="00564129" w:rsidRPr="00564129" w:rsidRDefault="00564129">
      <w:pPr>
        <w:pStyle w:val="HTMLPreformatted"/>
        <w:divId w:val="1477987617"/>
        <w:rPr>
          <w:ins w:id="12040" w:author="shorny" w:date="2014-06-09T18:38:00Z"/>
          <w:sz w:val="18"/>
          <w:rPrChange w:id="12041" w:author="shorny" w:date="2014-06-09T18:38:00Z">
            <w:rPr>
              <w:ins w:id="12042" w:author="shorny" w:date="2014-06-09T18:38:00Z"/>
            </w:rPr>
          </w:rPrChange>
        </w:rPr>
      </w:pPr>
      <w:ins w:id="12043" w:author="shorny" w:date="2014-06-09T18:38:00Z">
        <w:r w:rsidRPr="00564129">
          <w:rPr>
            <w:sz w:val="18"/>
            <w:rPrChange w:id="12044" w:author="shorny" w:date="2014-06-09T18:38:00Z">
              <w:rPr/>
            </w:rPrChange>
          </w:rPr>
          <w:t xml:space="preserve">  </w:t>
        </w:r>
        <w:r w:rsidRPr="00564129">
          <w:rPr>
            <w:rStyle w:val="keyword1"/>
            <w:sz w:val="18"/>
            <w:rPrChange w:id="12045" w:author="shorny" w:date="2014-06-09T18:38:00Z">
              <w:rPr>
                <w:rStyle w:val="keyword1"/>
              </w:rPr>
            </w:rPrChange>
          </w:rPr>
          <w:t>SET</w:t>
        </w:r>
        <w:r w:rsidRPr="00564129">
          <w:rPr>
            <w:sz w:val="18"/>
            <w:rPrChange w:id="12046" w:author="shorny" w:date="2014-06-09T18:38:00Z">
              <w:rPr/>
            </w:rPrChange>
          </w:rPr>
          <w:t xml:space="preserve"> v_comment = CONCAT(</w:t>
        </w:r>
      </w:ins>
    </w:p>
    <w:p w14:paraId="6C511732" w14:textId="77777777" w:rsidR="00564129" w:rsidRPr="00564129" w:rsidRDefault="00564129">
      <w:pPr>
        <w:pStyle w:val="HTMLPreformatted"/>
        <w:divId w:val="1477987617"/>
        <w:rPr>
          <w:ins w:id="12047" w:author="shorny" w:date="2014-06-09T18:38:00Z"/>
          <w:sz w:val="18"/>
          <w:rPrChange w:id="12048" w:author="shorny" w:date="2014-06-09T18:38:00Z">
            <w:rPr>
              <w:ins w:id="12049" w:author="shorny" w:date="2014-06-09T18:38:00Z"/>
            </w:rPr>
          </w:rPrChange>
        </w:rPr>
      </w:pPr>
      <w:ins w:id="12050" w:author="shorny" w:date="2014-06-09T18:38:00Z">
        <w:r w:rsidRPr="00564129">
          <w:rPr>
            <w:sz w:val="18"/>
            <w:rPrChange w:id="12051" w:author="shorny" w:date="2014-06-09T18:38:00Z">
              <w:rPr/>
            </w:rPrChange>
          </w:rPr>
          <w:t xml:space="preserve">  </w:t>
        </w:r>
        <w:r w:rsidRPr="00564129">
          <w:rPr>
            <w:rStyle w:val="string1"/>
            <w:sz w:val="18"/>
            <w:rPrChange w:id="12052" w:author="shorny" w:date="2014-06-09T18:38:00Z">
              <w:rPr>
                <w:rStyle w:val="string1"/>
              </w:rPr>
            </w:rPrChange>
          </w:rPr>
          <w:t>'Your flagged interest in an RHD application from '</w:t>
        </w:r>
        <w:r w:rsidRPr="00564129">
          <w:rPr>
            <w:sz w:val="18"/>
            <w:rPrChange w:id="12053" w:author="shorny" w:date="2014-06-09T18:38:00Z">
              <w:rPr/>
            </w:rPrChange>
          </w:rPr>
          <w:t>,</w:t>
        </w:r>
      </w:ins>
    </w:p>
    <w:p w14:paraId="7DF3D7DD" w14:textId="77777777" w:rsidR="00564129" w:rsidRPr="00564129" w:rsidRDefault="00564129">
      <w:pPr>
        <w:pStyle w:val="HTMLPreformatted"/>
        <w:divId w:val="1477987617"/>
        <w:rPr>
          <w:ins w:id="12054" w:author="shorny" w:date="2014-06-09T18:38:00Z"/>
          <w:sz w:val="18"/>
          <w:rPrChange w:id="12055" w:author="shorny" w:date="2014-06-09T18:38:00Z">
            <w:rPr>
              <w:ins w:id="12056" w:author="shorny" w:date="2014-06-09T18:38:00Z"/>
            </w:rPr>
          </w:rPrChange>
        </w:rPr>
      </w:pPr>
      <w:ins w:id="12057" w:author="shorny" w:date="2014-06-09T18:38:00Z">
        <w:r w:rsidRPr="00564129">
          <w:rPr>
            <w:sz w:val="18"/>
            <w:rPrChange w:id="12058" w:author="shorny" w:date="2014-06-09T18:38:00Z">
              <w:rPr/>
            </w:rPrChange>
          </w:rPr>
          <w:t xml:space="preserve">  v_apptFName, </w:t>
        </w:r>
        <w:r w:rsidRPr="00564129">
          <w:rPr>
            <w:rStyle w:val="string1"/>
            <w:sz w:val="18"/>
            <w:rPrChange w:id="12059" w:author="shorny" w:date="2014-06-09T18:38:00Z">
              <w:rPr>
                <w:rStyle w:val="string1"/>
              </w:rPr>
            </w:rPrChange>
          </w:rPr>
          <w:t>' '</w:t>
        </w:r>
        <w:r w:rsidRPr="00564129">
          <w:rPr>
            <w:sz w:val="18"/>
            <w:rPrChange w:id="12060" w:author="shorny" w:date="2014-06-09T18:38:00Z">
              <w:rPr/>
            </w:rPrChange>
          </w:rPr>
          <w:t>, v_apptLName,</w:t>
        </w:r>
      </w:ins>
    </w:p>
    <w:p w14:paraId="0EAD3F7C" w14:textId="77777777" w:rsidR="00564129" w:rsidRPr="00564129" w:rsidRDefault="00564129">
      <w:pPr>
        <w:pStyle w:val="HTMLPreformatted"/>
        <w:divId w:val="1477987617"/>
        <w:rPr>
          <w:ins w:id="12061" w:author="shorny" w:date="2014-06-09T18:38:00Z"/>
          <w:sz w:val="18"/>
          <w:rPrChange w:id="12062" w:author="shorny" w:date="2014-06-09T18:38:00Z">
            <w:rPr>
              <w:ins w:id="12063" w:author="shorny" w:date="2014-06-09T18:38:00Z"/>
            </w:rPr>
          </w:rPrChange>
        </w:rPr>
      </w:pPr>
      <w:ins w:id="12064" w:author="shorny" w:date="2014-06-09T18:38:00Z">
        <w:r w:rsidRPr="00564129">
          <w:rPr>
            <w:sz w:val="18"/>
            <w:rPrChange w:id="12065" w:author="shorny" w:date="2014-06-09T18:38:00Z">
              <w:rPr/>
            </w:rPrChange>
          </w:rPr>
          <w:t xml:space="preserve">  </w:t>
        </w:r>
        <w:r w:rsidRPr="00564129">
          <w:rPr>
            <w:rStyle w:val="string1"/>
            <w:sz w:val="18"/>
            <w:rPrChange w:id="12066" w:author="shorny" w:date="2014-06-09T18:38:00Z">
              <w:rPr>
                <w:rStyle w:val="string1"/>
              </w:rPr>
            </w:rPrChange>
          </w:rPr>
          <w:t>' (application ID '</w:t>
        </w:r>
        <w:r w:rsidRPr="00564129">
          <w:rPr>
            <w:sz w:val="18"/>
            <w:rPrChange w:id="12067" w:author="shorny" w:date="2014-06-09T18:38:00Z">
              <w:rPr/>
            </w:rPrChange>
          </w:rPr>
          <w:t xml:space="preserve">, </w:t>
        </w:r>
        <w:r w:rsidRPr="00564129">
          <w:rPr>
            <w:rStyle w:val="keyword1"/>
            <w:sz w:val="18"/>
            <w:rPrChange w:id="12068" w:author="shorny" w:date="2014-06-09T18:38:00Z">
              <w:rPr>
                <w:rStyle w:val="keyword1"/>
              </w:rPr>
            </w:rPrChange>
          </w:rPr>
          <w:t>OLD</w:t>
        </w:r>
        <w:r w:rsidRPr="00564129">
          <w:rPr>
            <w:sz w:val="18"/>
            <w:rPrChange w:id="12069" w:author="shorny" w:date="2014-06-09T18:38:00Z">
              <w:rPr/>
            </w:rPrChange>
          </w:rPr>
          <w:t xml:space="preserve">.ApplicationID, </w:t>
        </w:r>
        <w:r w:rsidRPr="00564129">
          <w:rPr>
            <w:rStyle w:val="string1"/>
            <w:sz w:val="18"/>
            <w:rPrChange w:id="12070" w:author="shorny" w:date="2014-06-09T18:38:00Z">
              <w:rPr>
                <w:rStyle w:val="string1"/>
              </w:rPr>
            </w:rPrChange>
          </w:rPr>
          <w:t>') has been removed. '</w:t>
        </w:r>
        <w:r w:rsidRPr="00564129">
          <w:rPr>
            <w:sz w:val="18"/>
            <w:rPrChange w:id="12071" w:author="shorny" w:date="2014-06-09T18:38:00Z">
              <w:rPr/>
            </w:rPrChange>
          </w:rPr>
          <w:t>,</w:t>
        </w:r>
      </w:ins>
    </w:p>
    <w:p w14:paraId="276937D0" w14:textId="77777777" w:rsidR="00564129" w:rsidRPr="00564129" w:rsidRDefault="00564129">
      <w:pPr>
        <w:pStyle w:val="HTMLPreformatted"/>
        <w:divId w:val="1477987617"/>
        <w:rPr>
          <w:ins w:id="12072" w:author="shorny" w:date="2014-06-09T18:38:00Z"/>
          <w:sz w:val="18"/>
          <w:rPrChange w:id="12073" w:author="shorny" w:date="2014-06-09T18:38:00Z">
            <w:rPr>
              <w:ins w:id="12074" w:author="shorny" w:date="2014-06-09T18:38:00Z"/>
            </w:rPr>
          </w:rPrChange>
        </w:rPr>
      </w:pPr>
      <w:ins w:id="12075" w:author="shorny" w:date="2014-06-09T18:38:00Z">
        <w:r w:rsidRPr="00564129">
          <w:rPr>
            <w:sz w:val="18"/>
            <w:rPrChange w:id="12076" w:author="shorny" w:date="2014-06-09T18:38:00Z">
              <w:rPr/>
            </w:rPrChange>
          </w:rPr>
          <w:t xml:space="preserve">  </w:t>
        </w:r>
        <w:r w:rsidRPr="00564129">
          <w:rPr>
            <w:rStyle w:val="string1"/>
            <w:sz w:val="18"/>
            <w:rPrChange w:id="12077" w:author="shorny" w:date="2014-06-09T18:38:00Z">
              <w:rPr>
                <w:rStyle w:val="string1"/>
              </w:rPr>
            </w:rPrChange>
          </w:rPr>
          <w:t>'This change made by '</w:t>
        </w:r>
        <w:r w:rsidRPr="00564129">
          <w:rPr>
            <w:sz w:val="18"/>
            <w:rPrChange w:id="12078" w:author="shorny" w:date="2014-06-09T18:38:00Z">
              <w:rPr/>
            </w:rPrChange>
          </w:rPr>
          <w:t xml:space="preserve">, v_agentFName, </w:t>
        </w:r>
        <w:r w:rsidRPr="00564129">
          <w:rPr>
            <w:rStyle w:val="string1"/>
            <w:sz w:val="18"/>
            <w:rPrChange w:id="12079" w:author="shorny" w:date="2014-06-09T18:38:00Z">
              <w:rPr>
                <w:rStyle w:val="string1"/>
              </w:rPr>
            </w:rPrChange>
          </w:rPr>
          <w:t>' '</w:t>
        </w:r>
        <w:r w:rsidRPr="00564129">
          <w:rPr>
            <w:sz w:val="18"/>
            <w:rPrChange w:id="12080" w:author="shorny" w:date="2014-06-09T18:38:00Z">
              <w:rPr/>
            </w:rPrChange>
          </w:rPr>
          <w:t xml:space="preserve">, v_agentLName, </w:t>
        </w:r>
        <w:r w:rsidRPr="00564129">
          <w:rPr>
            <w:rStyle w:val="string1"/>
            <w:sz w:val="18"/>
            <w:rPrChange w:id="12081" w:author="shorny" w:date="2014-06-09T18:38:00Z">
              <w:rPr>
                <w:rStyle w:val="string1"/>
              </w:rPr>
            </w:rPrChange>
          </w:rPr>
          <w:t>'.'</w:t>
        </w:r>
        <w:r w:rsidRPr="00564129">
          <w:rPr>
            <w:sz w:val="18"/>
            <w:rPrChange w:id="12082" w:author="shorny" w:date="2014-06-09T18:38:00Z">
              <w:rPr/>
            </w:rPrChange>
          </w:rPr>
          <w:t>);</w:t>
        </w:r>
      </w:ins>
    </w:p>
    <w:p w14:paraId="0A8EF025" w14:textId="77777777" w:rsidR="00564129" w:rsidRPr="00564129" w:rsidRDefault="00564129">
      <w:pPr>
        <w:pStyle w:val="HTMLPreformatted"/>
        <w:divId w:val="1477987617"/>
        <w:rPr>
          <w:ins w:id="12083" w:author="shorny" w:date="2014-06-09T18:38:00Z"/>
          <w:sz w:val="18"/>
          <w:rPrChange w:id="12084" w:author="shorny" w:date="2014-06-09T18:38:00Z">
            <w:rPr>
              <w:ins w:id="12085" w:author="shorny" w:date="2014-06-09T18:38:00Z"/>
            </w:rPr>
          </w:rPrChange>
        </w:rPr>
      </w:pPr>
    </w:p>
    <w:p w14:paraId="289F7D28" w14:textId="77777777" w:rsidR="00564129" w:rsidRPr="00564129" w:rsidRDefault="00564129">
      <w:pPr>
        <w:pStyle w:val="HTMLPreformatted"/>
        <w:divId w:val="1477987617"/>
        <w:rPr>
          <w:ins w:id="12086" w:author="shorny" w:date="2014-06-09T18:38:00Z"/>
          <w:sz w:val="18"/>
          <w:rPrChange w:id="12087" w:author="shorny" w:date="2014-06-09T18:38:00Z">
            <w:rPr>
              <w:ins w:id="12088" w:author="shorny" w:date="2014-06-09T18:38:00Z"/>
            </w:rPr>
          </w:rPrChange>
        </w:rPr>
      </w:pPr>
      <w:ins w:id="12089" w:author="shorny" w:date="2014-06-09T18:38:00Z">
        <w:r w:rsidRPr="00564129">
          <w:rPr>
            <w:sz w:val="18"/>
            <w:rPrChange w:id="12090" w:author="shorny" w:date="2014-06-09T18:38:00Z">
              <w:rPr/>
            </w:rPrChange>
          </w:rPr>
          <w:t xml:space="preserve">  </w:t>
        </w:r>
        <w:r w:rsidRPr="00564129">
          <w:rPr>
            <w:rStyle w:val="keyword1"/>
            <w:sz w:val="18"/>
            <w:rPrChange w:id="12091" w:author="shorny" w:date="2014-06-09T18:38:00Z">
              <w:rPr>
                <w:rStyle w:val="keyword1"/>
              </w:rPr>
            </w:rPrChange>
          </w:rPr>
          <w:t>INSERT</w:t>
        </w:r>
        <w:r w:rsidRPr="00564129">
          <w:rPr>
            <w:sz w:val="18"/>
            <w:rPrChange w:id="12092" w:author="shorny" w:date="2014-06-09T18:38:00Z">
              <w:rPr/>
            </w:rPrChange>
          </w:rPr>
          <w:t xml:space="preserve"> </w:t>
        </w:r>
        <w:r w:rsidRPr="00564129">
          <w:rPr>
            <w:rStyle w:val="keyword1"/>
            <w:sz w:val="18"/>
            <w:rPrChange w:id="12093" w:author="shorny" w:date="2014-06-09T18:38:00Z">
              <w:rPr>
                <w:rStyle w:val="keyword1"/>
              </w:rPr>
            </w:rPrChange>
          </w:rPr>
          <w:t>INTO</w:t>
        </w:r>
        <w:r w:rsidRPr="00564129">
          <w:rPr>
            <w:sz w:val="18"/>
            <w:rPrChange w:id="12094" w:author="shorny" w:date="2014-06-09T18:38:00Z">
              <w:rPr/>
            </w:rPrChange>
          </w:rPr>
          <w:t xml:space="preserve"> Decision(</w:t>
        </w:r>
        <w:r w:rsidRPr="00564129">
          <w:rPr>
            <w:rStyle w:val="type1"/>
            <w:sz w:val="18"/>
            <w:rPrChange w:id="12095" w:author="shorny" w:date="2014-06-09T18:38:00Z">
              <w:rPr>
                <w:rStyle w:val="type1"/>
              </w:rPr>
            </w:rPrChange>
          </w:rPr>
          <w:t>Date</w:t>
        </w:r>
        <w:r w:rsidRPr="00564129">
          <w:rPr>
            <w:sz w:val="18"/>
            <w:rPrChange w:id="12096" w:author="shorny" w:date="2014-06-09T18:38:00Z">
              <w:rPr/>
            </w:rPrChange>
          </w:rPr>
          <w:t>, Comment, StaffID, DecisionTypeID, Reportable, Sent)</w:t>
        </w:r>
      </w:ins>
    </w:p>
    <w:p w14:paraId="0991267A" w14:textId="77777777" w:rsidR="00564129" w:rsidRPr="00564129" w:rsidRDefault="00564129">
      <w:pPr>
        <w:pStyle w:val="HTMLPreformatted"/>
        <w:divId w:val="1477987617"/>
        <w:rPr>
          <w:ins w:id="12097" w:author="shorny" w:date="2014-06-09T18:38:00Z"/>
          <w:sz w:val="18"/>
          <w:rPrChange w:id="12098" w:author="shorny" w:date="2014-06-09T18:38:00Z">
            <w:rPr>
              <w:ins w:id="12099" w:author="shorny" w:date="2014-06-09T18:38:00Z"/>
            </w:rPr>
          </w:rPrChange>
        </w:rPr>
      </w:pPr>
      <w:ins w:id="12100" w:author="shorny" w:date="2014-06-09T18:38:00Z">
        <w:r w:rsidRPr="00564129">
          <w:rPr>
            <w:sz w:val="18"/>
            <w:rPrChange w:id="12101" w:author="shorny" w:date="2014-06-09T18:38:00Z">
              <w:rPr/>
            </w:rPrChange>
          </w:rPr>
          <w:t xml:space="preserve">  </w:t>
        </w:r>
        <w:r w:rsidRPr="00564129">
          <w:rPr>
            <w:rStyle w:val="keyword1"/>
            <w:sz w:val="18"/>
            <w:rPrChange w:id="12102" w:author="shorny" w:date="2014-06-09T18:38:00Z">
              <w:rPr>
                <w:rStyle w:val="keyword1"/>
              </w:rPr>
            </w:rPrChange>
          </w:rPr>
          <w:t>VALUES</w:t>
        </w:r>
        <w:r w:rsidRPr="00564129">
          <w:rPr>
            <w:sz w:val="18"/>
            <w:rPrChange w:id="12103" w:author="shorny" w:date="2014-06-09T18:38:00Z">
              <w:rPr/>
            </w:rPrChange>
          </w:rPr>
          <w:t xml:space="preserve"> (</w:t>
        </w:r>
        <w:r w:rsidRPr="00564129">
          <w:rPr>
            <w:rStyle w:val="builtin1"/>
            <w:sz w:val="18"/>
            <w:rPrChange w:id="12104" w:author="shorny" w:date="2014-06-09T18:38:00Z">
              <w:rPr>
                <w:rStyle w:val="builtin1"/>
              </w:rPr>
            </w:rPrChange>
          </w:rPr>
          <w:t>CURRENT_DATE</w:t>
        </w:r>
        <w:r w:rsidRPr="00564129">
          <w:rPr>
            <w:sz w:val="18"/>
            <w:rPrChange w:id="12105" w:author="shorny" w:date="2014-06-09T18:38:00Z">
              <w:rPr/>
            </w:rPrChange>
          </w:rPr>
          <w:t xml:space="preserve">(), v_comment, </w:t>
        </w:r>
        <w:r w:rsidRPr="00564129">
          <w:rPr>
            <w:rStyle w:val="keyword1"/>
            <w:sz w:val="18"/>
            <w:rPrChange w:id="12106" w:author="shorny" w:date="2014-06-09T18:38:00Z">
              <w:rPr>
                <w:rStyle w:val="keyword1"/>
              </w:rPr>
            </w:rPrChange>
          </w:rPr>
          <w:t>OLD</w:t>
        </w:r>
        <w:r w:rsidRPr="00564129">
          <w:rPr>
            <w:sz w:val="18"/>
            <w:rPrChange w:id="12107" w:author="shorny" w:date="2014-06-09T18:38:00Z">
              <w:rPr/>
            </w:rPrChange>
          </w:rPr>
          <w:t>.StaffID, v_decisionTypeID, 1, 0);</w:t>
        </w:r>
      </w:ins>
    </w:p>
    <w:p w14:paraId="207DB99D" w14:textId="77777777" w:rsidR="00564129" w:rsidRPr="00564129" w:rsidRDefault="00564129">
      <w:pPr>
        <w:pStyle w:val="HTMLPreformatted"/>
        <w:divId w:val="1477987617"/>
        <w:rPr>
          <w:ins w:id="12108" w:author="shorny" w:date="2014-06-09T18:38:00Z"/>
          <w:sz w:val="18"/>
          <w:rPrChange w:id="12109" w:author="shorny" w:date="2014-06-09T18:38:00Z">
            <w:rPr>
              <w:ins w:id="12110" w:author="shorny" w:date="2014-06-09T18:38:00Z"/>
            </w:rPr>
          </w:rPrChange>
        </w:rPr>
      </w:pPr>
      <w:ins w:id="12111" w:author="shorny" w:date="2014-06-09T18:38:00Z">
        <w:r w:rsidRPr="00564129">
          <w:rPr>
            <w:rStyle w:val="keyword1"/>
            <w:sz w:val="18"/>
            <w:rPrChange w:id="12112" w:author="shorny" w:date="2014-06-09T18:38:00Z">
              <w:rPr>
                <w:rStyle w:val="keyword1"/>
              </w:rPr>
            </w:rPrChange>
          </w:rPr>
          <w:t>END</w:t>
        </w:r>
        <w:r w:rsidRPr="00564129">
          <w:rPr>
            <w:sz w:val="18"/>
            <w:rPrChange w:id="12113" w:author="shorny" w:date="2014-06-09T18:38:00Z">
              <w:rPr/>
            </w:rPrChange>
          </w:rPr>
          <w:t xml:space="preserve"> $$</w:t>
        </w:r>
      </w:ins>
    </w:p>
    <w:p w14:paraId="124684B8" w14:textId="77777777" w:rsidR="00564129" w:rsidRPr="00564129" w:rsidRDefault="00564129">
      <w:pPr>
        <w:pStyle w:val="HTMLPreformatted"/>
        <w:divId w:val="1477987617"/>
        <w:rPr>
          <w:ins w:id="12114" w:author="shorny" w:date="2014-06-09T18:38:00Z"/>
          <w:sz w:val="18"/>
          <w:rPrChange w:id="12115" w:author="shorny" w:date="2014-06-09T18:38:00Z">
            <w:rPr>
              <w:ins w:id="12116" w:author="shorny" w:date="2014-06-09T18:38:00Z"/>
            </w:rPr>
          </w:rPrChange>
        </w:rPr>
      </w:pPr>
      <w:ins w:id="12117" w:author="shorny" w:date="2014-06-09T18:38:00Z">
        <w:r w:rsidRPr="00564129">
          <w:rPr>
            <w:sz w:val="18"/>
            <w:rPrChange w:id="12118" w:author="shorny" w:date="2014-06-09T18:38:00Z">
              <w:rPr/>
            </w:rPrChange>
          </w:rPr>
          <w:t>DELIMITER ;</w:t>
        </w:r>
      </w:ins>
    </w:p>
    <w:p w14:paraId="365E41AA" w14:textId="77777777" w:rsidR="00564129" w:rsidRPr="00564129" w:rsidRDefault="00564129">
      <w:pPr>
        <w:pStyle w:val="HTMLPreformatted"/>
        <w:divId w:val="1477987617"/>
        <w:rPr>
          <w:ins w:id="12119" w:author="shorny" w:date="2014-06-09T18:38:00Z"/>
          <w:sz w:val="18"/>
          <w:rPrChange w:id="12120" w:author="shorny" w:date="2014-06-09T18:38:00Z">
            <w:rPr>
              <w:ins w:id="12121" w:author="shorny" w:date="2014-06-09T18:38:00Z"/>
            </w:rPr>
          </w:rPrChange>
        </w:rPr>
      </w:pPr>
    </w:p>
    <w:p w14:paraId="5909E0C9" w14:textId="77777777" w:rsidR="00564129" w:rsidRPr="00564129" w:rsidRDefault="00564129">
      <w:pPr>
        <w:pStyle w:val="HTMLPreformatted"/>
        <w:divId w:val="1477987617"/>
        <w:rPr>
          <w:ins w:id="12122" w:author="shorny" w:date="2014-06-09T18:38:00Z"/>
          <w:rStyle w:val="comment1"/>
          <w:sz w:val="18"/>
          <w:rPrChange w:id="12123" w:author="shorny" w:date="2014-06-09T18:38:00Z">
            <w:rPr>
              <w:ins w:id="12124" w:author="shorny" w:date="2014-06-09T18:38:00Z"/>
              <w:rStyle w:val="comment1"/>
            </w:rPr>
          </w:rPrChange>
        </w:rPr>
      </w:pPr>
      <w:ins w:id="12125" w:author="shorny" w:date="2014-06-09T18:38:00Z">
        <w:r w:rsidRPr="00564129">
          <w:rPr>
            <w:rStyle w:val="comment1"/>
            <w:sz w:val="18"/>
            <w:rPrChange w:id="12126" w:author="shorny" w:date="2014-06-09T18:38:00Z">
              <w:rPr>
                <w:rStyle w:val="comment1"/>
              </w:rPr>
            </w:rPrChange>
          </w:rPr>
          <w:t>-- -----------------------------------------------------------------------------</w:t>
        </w:r>
      </w:ins>
    </w:p>
    <w:p w14:paraId="6B016A8A" w14:textId="77777777" w:rsidR="00564129" w:rsidRPr="00564129" w:rsidRDefault="00564129">
      <w:pPr>
        <w:pStyle w:val="HTMLPreformatted"/>
        <w:divId w:val="1477987617"/>
        <w:rPr>
          <w:ins w:id="12127" w:author="shorny" w:date="2014-06-09T18:38:00Z"/>
          <w:rStyle w:val="comment1"/>
          <w:sz w:val="18"/>
          <w:rPrChange w:id="12128" w:author="shorny" w:date="2014-06-09T18:38:00Z">
            <w:rPr>
              <w:ins w:id="12129" w:author="shorny" w:date="2014-06-09T18:38:00Z"/>
              <w:rStyle w:val="comment1"/>
            </w:rPr>
          </w:rPrChange>
        </w:rPr>
      </w:pPr>
      <w:ins w:id="12130" w:author="shorny" w:date="2014-06-09T18:38:00Z">
        <w:r w:rsidRPr="00564129">
          <w:rPr>
            <w:rStyle w:val="comment1"/>
            <w:sz w:val="18"/>
            <w:rPrChange w:id="12131" w:author="shorny" w:date="2014-06-09T18:38:00Z">
              <w:rPr>
                <w:rStyle w:val="comment1"/>
              </w:rPr>
            </w:rPrChange>
          </w:rPr>
          <w:t>--  Applicant emails are automatically inserted into new Applications</w:t>
        </w:r>
      </w:ins>
    </w:p>
    <w:p w14:paraId="30612313" w14:textId="77777777" w:rsidR="00564129" w:rsidRPr="00564129" w:rsidRDefault="00564129">
      <w:pPr>
        <w:pStyle w:val="HTMLPreformatted"/>
        <w:divId w:val="1477987617"/>
        <w:rPr>
          <w:ins w:id="12132" w:author="shorny" w:date="2014-06-09T18:38:00Z"/>
          <w:sz w:val="18"/>
          <w:rPrChange w:id="12133" w:author="shorny" w:date="2014-06-09T18:38:00Z">
            <w:rPr>
              <w:ins w:id="12134" w:author="shorny" w:date="2014-06-09T18:38:00Z"/>
            </w:rPr>
          </w:rPrChange>
        </w:rPr>
      </w:pPr>
      <w:ins w:id="12135" w:author="shorny" w:date="2014-06-09T18:38:00Z">
        <w:r w:rsidRPr="00564129">
          <w:rPr>
            <w:sz w:val="18"/>
            <w:rPrChange w:id="12136" w:author="shorny" w:date="2014-06-09T18:38:00Z">
              <w:rPr/>
            </w:rPrChange>
          </w:rPr>
          <w:t>DELIMITER $$</w:t>
        </w:r>
      </w:ins>
    </w:p>
    <w:p w14:paraId="198B5BCF" w14:textId="77777777" w:rsidR="00564129" w:rsidRPr="00564129" w:rsidRDefault="00564129">
      <w:pPr>
        <w:pStyle w:val="HTMLPreformatted"/>
        <w:divId w:val="1477987617"/>
        <w:rPr>
          <w:ins w:id="12137" w:author="shorny" w:date="2014-06-09T18:38:00Z"/>
          <w:sz w:val="18"/>
          <w:rPrChange w:id="12138" w:author="shorny" w:date="2014-06-09T18:38:00Z">
            <w:rPr>
              <w:ins w:id="12139" w:author="shorny" w:date="2014-06-09T18:38:00Z"/>
            </w:rPr>
          </w:rPrChange>
        </w:rPr>
      </w:pPr>
      <w:ins w:id="12140" w:author="shorny" w:date="2014-06-09T18:38:00Z">
        <w:r w:rsidRPr="00564129">
          <w:rPr>
            <w:rStyle w:val="keyword1"/>
            <w:sz w:val="18"/>
            <w:rPrChange w:id="12141" w:author="shorny" w:date="2014-06-09T18:38:00Z">
              <w:rPr>
                <w:rStyle w:val="keyword1"/>
              </w:rPr>
            </w:rPrChange>
          </w:rPr>
          <w:t>DROP</w:t>
        </w:r>
        <w:r w:rsidRPr="00564129">
          <w:rPr>
            <w:sz w:val="18"/>
            <w:rPrChange w:id="12142" w:author="shorny" w:date="2014-06-09T18:38:00Z">
              <w:rPr/>
            </w:rPrChange>
          </w:rPr>
          <w:t xml:space="preserve"> </w:t>
        </w:r>
        <w:r w:rsidRPr="00564129">
          <w:rPr>
            <w:rStyle w:val="keyword1"/>
            <w:sz w:val="18"/>
            <w:rPrChange w:id="12143" w:author="shorny" w:date="2014-06-09T18:38:00Z">
              <w:rPr>
                <w:rStyle w:val="keyword1"/>
              </w:rPr>
            </w:rPrChange>
          </w:rPr>
          <w:t>TRIGGER</w:t>
        </w:r>
        <w:r w:rsidRPr="00564129">
          <w:rPr>
            <w:sz w:val="18"/>
            <w:rPrChange w:id="12144" w:author="shorny" w:date="2014-06-09T18:38:00Z">
              <w:rPr/>
            </w:rPrChange>
          </w:rPr>
          <w:t xml:space="preserve"> </w:t>
        </w:r>
        <w:r w:rsidRPr="00564129">
          <w:rPr>
            <w:rStyle w:val="function-name1"/>
            <w:sz w:val="18"/>
            <w:rPrChange w:id="12145" w:author="shorny" w:date="2014-06-09T18:38:00Z">
              <w:rPr>
                <w:rStyle w:val="function-name1"/>
              </w:rPr>
            </w:rPrChange>
          </w:rPr>
          <w:t>IF</w:t>
        </w:r>
        <w:r w:rsidRPr="00564129">
          <w:rPr>
            <w:sz w:val="18"/>
            <w:rPrChange w:id="12146" w:author="shorny" w:date="2014-06-09T18:38:00Z">
              <w:rPr/>
            </w:rPrChange>
          </w:rPr>
          <w:t xml:space="preserve"> </w:t>
        </w:r>
        <w:r w:rsidRPr="00564129">
          <w:rPr>
            <w:rStyle w:val="keyword1"/>
            <w:sz w:val="18"/>
            <w:rPrChange w:id="12147" w:author="shorny" w:date="2014-06-09T18:38:00Z">
              <w:rPr>
                <w:rStyle w:val="keyword1"/>
              </w:rPr>
            </w:rPrChange>
          </w:rPr>
          <w:t>EXISTS</w:t>
        </w:r>
        <w:r w:rsidRPr="00564129">
          <w:rPr>
            <w:sz w:val="18"/>
            <w:rPrChange w:id="12148" w:author="shorny" w:date="2014-06-09T18:38:00Z">
              <w:rPr/>
            </w:rPrChange>
          </w:rPr>
          <w:t xml:space="preserve"> APPLICATION_EMAIL_INSERT $$</w:t>
        </w:r>
      </w:ins>
    </w:p>
    <w:p w14:paraId="124DC7C1" w14:textId="77777777" w:rsidR="00564129" w:rsidRPr="00564129" w:rsidRDefault="00564129">
      <w:pPr>
        <w:pStyle w:val="HTMLPreformatted"/>
        <w:divId w:val="1477987617"/>
        <w:rPr>
          <w:ins w:id="12149" w:author="shorny" w:date="2014-06-09T18:38:00Z"/>
          <w:sz w:val="18"/>
          <w:rPrChange w:id="12150" w:author="shorny" w:date="2014-06-09T18:38:00Z">
            <w:rPr>
              <w:ins w:id="12151" w:author="shorny" w:date="2014-06-09T18:38:00Z"/>
            </w:rPr>
          </w:rPrChange>
        </w:rPr>
      </w:pPr>
      <w:ins w:id="12152" w:author="shorny" w:date="2014-06-09T18:38:00Z">
        <w:r w:rsidRPr="00564129">
          <w:rPr>
            <w:rStyle w:val="keyword1"/>
            <w:sz w:val="18"/>
            <w:rPrChange w:id="12153" w:author="shorny" w:date="2014-06-09T18:38:00Z">
              <w:rPr>
                <w:rStyle w:val="keyword1"/>
              </w:rPr>
            </w:rPrChange>
          </w:rPr>
          <w:t>CREATE</w:t>
        </w:r>
        <w:r w:rsidRPr="00564129">
          <w:rPr>
            <w:sz w:val="18"/>
            <w:rPrChange w:id="12154" w:author="shorny" w:date="2014-06-09T18:38:00Z">
              <w:rPr/>
            </w:rPrChange>
          </w:rPr>
          <w:t xml:space="preserve"> </w:t>
        </w:r>
        <w:r w:rsidRPr="00564129">
          <w:rPr>
            <w:rStyle w:val="keyword1"/>
            <w:sz w:val="18"/>
            <w:rPrChange w:id="12155" w:author="shorny" w:date="2014-06-09T18:38:00Z">
              <w:rPr>
                <w:rStyle w:val="keyword1"/>
              </w:rPr>
            </w:rPrChange>
          </w:rPr>
          <w:t>TRIGGER</w:t>
        </w:r>
        <w:r w:rsidRPr="00564129">
          <w:rPr>
            <w:sz w:val="18"/>
            <w:rPrChange w:id="12156" w:author="shorny" w:date="2014-06-09T18:38:00Z">
              <w:rPr/>
            </w:rPrChange>
          </w:rPr>
          <w:t xml:space="preserve"> </w:t>
        </w:r>
        <w:r w:rsidRPr="00564129">
          <w:rPr>
            <w:rStyle w:val="function-name1"/>
            <w:sz w:val="18"/>
            <w:rPrChange w:id="12157" w:author="shorny" w:date="2014-06-09T18:38:00Z">
              <w:rPr>
                <w:rStyle w:val="function-name1"/>
              </w:rPr>
            </w:rPrChange>
          </w:rPr>
          <w:t>APPLICATION_EMAIL_INSERT</w:t>
        </w:r>
        <w:r w:rsidRPr="00564129">
          <w:rPr>
            <w:sz w:val="18"/>
            <w:rPrChange w:id="12158" w:author="shorny" w:date="2014-06-09T18:38:00Z">
              <w:rPr/>
            </w:rPrChange>
          </w:rPr>
          <w:t xml:space="preserve"> </w:t>
        </w:r>
        <w:r w:rsidRPr="00564129">
          <w:rPr>
            <w:rStyle w:val="keyword1"/>
            <w:sz w:val="18"/>
            <w:rPrChange w:id="12159" w:author="shorny" w:date="2014-06-09T18:38:00Z">
              <w:rPr>
                <w:rStyle w:val="keyword1"/>
              </w:rPr>
            </w:rPrChange>
          </w:rPr>
          <w:t>BEFORE</w:t>
        </w:r>
        <w:r w:rsidRPr="00564129">
          <w:rPr>
            <w:sz w:val="18"/>
            <w:rPrChange w:id="12160" w:author="shorny" w:date="2014-06-09T18:38:00Z">
              <w:rPr/>
            </w:rPrChange>
          </w:rPr>
          <w:t xml:space="preserve"> </w:t>
        </w:r>
        <w:r w:rsidRPr="00564129">
          <w:rPr>
            <w:rStyle w:val="keyword1"/>
            <w:sz w:val="18"/>
            <w:rPrChange w:id="12161" w:author="shorny" w:date="2014-06-09T18:38:00Z">
              <w:rPr>
                <w:rStyle w:val="keyword1"/>
              </w:rPr>
            </w:rPrChange>
          </w:rPr>
          <w:t>INSERT</w:t>
        </w:r>
        <w:r w:rsidRPr="00564129">
          <w:rPr>
            <w:sz w:val="18"/>
            <w:rPrChange w:id="12162" w:author="shorny" w:date="2014-06-09T18:38:00Z">
              <w:rPr/>
            </w:rPrChange>
          </w:rPr>
          <w:t xml:space="preserve"> </w:t>
        </w:r>
        <w:r w:rsidRPr="00564129">
          <w:rPr>
            <w:rStyle w:val="keyword1"/>
            <w:sz w:val="18"/>
            <w:rPrChange w:id="12163" w:author="shorny" w:date="2014-06-09T18:38:00Z">
              <w:rPr>
                <w:rStyle w:val="keyword1"/>
              </w:rPr>
            </w:rPrChange>
          </w:rPr>
          <w:t>ON</w:t>
        </w:r>
        <w:r w:rsidRPr="00564129">
          <w:rPr>
            <w:sz w:val="18"/>
            <w:rPrChange w:id="12164" w:author="shorny" w:date="2014-06-09T18:38:00Z">
              <w:rPr/>
            </w:rPrChange>
          </w:rPr>
          <w:t xml:space="preserve"> `Application`</w:t>
        </w:r>
      </w:ins>
    </w:p>
    <w:p w14:paraId="4CF4E964" w14:textId="77777777" w:rsidR="00564129" w:rsidRPr="00564129" w:rsidRDefault="00564129">
      <w:pPr>
        <w:pStyle w:val="HTMLPreformatted"/>
        <w:divId w:val="1477987617"/>
        <w:rPr>
          <w:ins w:id="12165" w:author="shorny" w:date="2014-06-09T18:38:00Z"/>
          <w:sz w:val="18"/>
          <w:rPrChange w:id="12166" w:author="shorny" w:date="2014-06-09T18:38:00Z">
            <w:rPr>
              <w:ins w:id="12167" w:author="shorny" w:date="2014-06-09T18:38:00Z"/>
            </w:rPr>
          </w:rPrChange>
        </w:rPr>
      </w:pPr>
      <w:ins w:id="12168" w:author="shorny" w:date="2014-06-09T18:38:00Z">
        <w:r w:rsidRPr="00564129">
          <w:rPr>
            <w:rStyle w:val="keyword1"/>
            <w:sz w:val="18"/>
            <w:rPrChange w:id="12169" w:author="shorny" w:date="2014-06-09T18:38:00Z">
              <w:rPr>
                <w:rStyle w:val="keyword1"/>
              </w:rPr>
            </w:rPrChange>
          </w:rPr>
          <w:t>FOR</w:t>
        </w:r>
        <w:r w:rsidRPr="00564129">
          <w:rPr>
            <w:sz w:val="18"/>
            <w:rPrChange w:id="12170" w:author="shorny" w:date="2014-06-09T18:38:00Z">
              <w:rPr/>
            </w:rPrChange>
          </w:rPr>
          <w:t xml:space="preserve"> </w:t>
        </w:r>
        <w:r w:rsidRPr="00564129">
          <w:rPr>
            <w:rStyle w:val="keyword1"/>
            <w:sz w:val="18"/>
            <w:rPrChange w:id="12171" w:author="shorny" w:date="2014-06-09T18:38:00Z">
              <w:rPr>
                <w:rStyle w:val="keyword1"/>
              </w:rPr>
            </w:rPrChange>
          </w:rPr>
          <w:t>EACH</w:t>
        </w:r>
        <w:r w:rsidRPr="00564129">
          <w:rPr>
            <w:sz w:val="18"/>
            <w:rPrChange w:id="12172" w:author="shorny" w:date="2014-06-09T18:38:00Z">
              <w:rPr/>
            </w:rPrChange>
          </w:rPr>
          <w:t xml:space="preserve"> </w:t>
        </w:r>
        <w:r w:rsidRPr="00564129">
          <w:rPr>
            <w:rStyle w:val="type1"/>
            <w:sz w:val="18"/>
            <w:rPrChange w:id="12173" w:author="shorny" w:date="2014-06-09T18:38:00Z">
              <w:rPr>
                <w:rStyle w:val="type1"/>
              </w:rPr>
            </w:rPrChange>
          </w:rPr>
          <w:t>ROW</w:t>
        </w:r>
      </w:ins>
    </w:p>
    <w:p w14:paraId="6AAA7698" w14:textId="77777777" w:rsidR="00564129" w:rsidRPr="00564129" w:rsidRDefault="00564129">
      <w:pPr>
        <w:pStyle w:val="HTMLPreformatted"/>
        <w:divId w:val="1477987617"/>
        <w:rPr>
          <w:ins w:id="12174" w:author="shorny" w:date="2014-06-09T18:38:00Z"/>
          <w:sz w:val="18"/>
          <w:rPrChange w:id="12175" w:author="shorny" w:date="2014-06-09T18:38:00Z">
            <w:rPr>
              <w:ins w:id="12176" w:author="shorny" w:date="2014-06-09T18:38:00Z"/>
            </w:rPr>
          </w:rPrChange>
        </w:rPr>
      </w:pPr>
      <w:ins w:id="12177" w:author="shorny" w:date="2014-06-09T18:38:00Z">
        <w:r w:rsidRPr="00564129">
          <w:rPr>
            <w:rStyle w:val="keyword1"/>
            <w:sz w:val="18"/>
            <w:rPrChange w:id="12178" w:author="shorny" w:date="2014-06-09T18:38:00Z">
              <w:rPr>
                <w:rStyle w:val="keyword1"/>
              </w:rPr>
            </w:rPrChange>
          </w:rPr>
          <w:t>BEGIN</w:t>
        </w:r>
      </w:ins>
    </w:p>
    <w:p w14:paraId="28949A2F" w14:textId="77777777" w:rsidR="00564129" w:rsidRPr="00564129" w:rsidRDefault="00564129">
      <w:pPr>
        <w:pStyle w:val="HTMLPreformatted"/>
        <w:divId w:val="1477987617"/>
        <w:rPr>
          <w:ins w:id="12179" w:author="shorny" w:date="2014-06-09T18:38:00Z"/>
          <w:sz w:val="18"/>
          <w:rPrChange w:id="12180" w:author="shorny" w:date="2014-06-09T18:38:00Z">
            <w:rPr>
              <w:ins w:id="12181" w:author="shorny" w:date="2014-06-09T18:38:00Z"/>
            </w:rPr>
          </w:rPrChange>
        </w:rPr>
      </w:pPr>
      <w:ins w:id="12182" w:author="shorny" w:date="2014-06-09T18:38:00Z">
        <w:r w:rsidRPr="00564129">
          <w:rPr>
            <w:rStyle w:val="keyword1"/>
            <w:sz w:val="18"/>
            <w:rPrChange w:id="12183" w:author="shorny" w:date="2014-06-09T18:38:00Z">
              <w:rPr>
                <w:rStyle w:val="keyword1"/>
              </w:rPr>
            </w:rPrChange>
          </w:rPr>
          <w:t>SET</w:t>
        </w:r>
        <w:r w:rsidRPr="00564129">
          <w:rPr>
            <w:sz w:val="18"/>
            <w:rPrChange w:id="12184" w:author="shorny" w:date="2014-06-09T18:38:00Z">
              <w:rPr/>
            </w:rPrChange>
          </w:rPr>
          <w:t xml:space="preserve"> </w:t>
        </w:r>
        <w:r w:rsidRPr="00564129">
          <w:rPr>
            <w:rStyle w:val="keyword1"/>
            <w:sz w:val="18"/>
            <w:rPrChange w:id="12185" w:author="shorny" w:date="2014-06-09T18:38:00Z">
              <w:rPr>
                <w:rStyle w:val="keyword1"/>
              </w:rPr>
            </w:rPrChange>
          </w:rPr>
          <w:t>NEW</w:t>
        </w:r>
        <w:r w:rsidRPr="00564129">
          <w:rPr>
            <w:sz w:val="18"/>
            <w:rPrChange w:id="12186" w:author="shorny" w:date="2014-06-09T18:38:00Z">
              <w:rPr/>
            </w:rPrChange>
          </w:rPr>
          <w:t>.ApplicantEmail=(</w:t>
        </w:r>
        <w:r w:rsidRPr="00564129">
          <w:rPr>
            <w:rStyle w:val="keyword1"/>
            <w:sz w:val="18"/>
            <w:rPrChange w:id="12187" w:author="shorny" w:date="2014-06-09T18:38:00Z">
              <w:rPr>
                <w:rStyle w:val="keyword1"/>
              </w:rPr>
            </w:rPrChange>
          </w:rPr>
          <w:t>SELECT</w:t>
        </w:r>
        <w:r w:rsidRPr="00564129">
          <w:rPr>
            <w:sz w:val="18"/>
            <w:rPrChange w:id="12188" w:author="shorny" w:date="2014-06-09T18:38:00Z">
              <w:rPr/>
            </w:rPrChange>
          </w:rPr>
          <w:t xml:space="preserve"> Email </w:t>
        </w:r>
        <w:r w:rsidRPr="00564129">
          <w:rPr>
            <w:rStyle w:val="keyword1"/>
            <w:sz w:val="18"/>
            <w:rPrChange w:id="12189" w:author="shorny" w:date="2014-06-09T18:38:00Z">
              <w:rPr>
                <w:rStyle w:val="keyword1"/>
              </w:rPr>
            </w:rPrChange>
          </w:rPr>
          <w:t>FROM</w:t>
        </w:r>
        <w:r w:rsidRPr="00564129">
          <w:rPr>
            <w:sz w:val="18"/>
            <w:rPrChange w:id="12190" w:author="shorny" w:date="2014-06-09T18:38:00Z">
              <w:rPr/>
            </w:rPrChange>
          </w:rPr>
          <w:t xml:space="preserve"> Applicant </w:t>
        </w:r>
        <w:r w:rsidRPr="00564129">
          <w:rPr>
            <w:rStyle w:val="keyword1"/>
            <w:sz w:val="18"/>
            <w:rPrChange w:id="12191" w:author="shorny" w:date="2014-06-09T18:38:00Z">
              <w:rPr>
                <w:rStyle w:val="keyword1"/>
              </w:rPr>
            </w:rPrChange>
          </w:rPr>
          <w:t>WHERE</w:t>
        </w:r>
        <w:r w:rsidRPr="00564129">
          <w:rPr>
            <w:sz w:val="18"/>
            <w:rPrChange w:id="12192" w:author="shorny" w:date="2014-06-09T18:38:00Z">
              <w:rPr/>
            </w:rPrChange>
          </w:rPr>
          <w:t xml:space="preserve"> ApplicantID=</w:t>
        </w:r>
        <w:r w:rsidRPr="00564129">
          <w:rPr>
            <w:rStyle w:val="keyword1"/>
            <w:sz w:val="18"/>
            <w:rPrChange w:id="12193" w:author="shorny" w:date="2014-06-09T18:38:00Z">
              <w:rPr>
                <w:rStyle w:val="keyword1"/>
              </w:rPr>
            </w:rPrChange>
          </w:rPr>
          <w:t>New</w:t>
        </w:r>
        <w:r w:rsidRPr="00564129">
          <w:rPr>
            <w:sz w:val="18"/>
            <w:rPrChange w:id="12194" w:author="shorny" w:date="2014-06-09T18:38:00Z">
              <w:rPr/>
            </w:rPrChange>
          </w:rPr>
          <w:t>.ApplicantID);</w:t>
        </w:r>
      </w:ins>
    </w:p>
    <w:p w14:paraId="67EBC54E" w14:textId="77777777" w:rsidR="00564129" w:rsidRPr="00564129" w:rsidRDefault="00564129">
      <w:pPr>
        <w:pStyle w:val="HTMLPreformatted"/>
        <w:divId w:val="1477987617"/>
        <w:rPr>
          <w:ins w:id="12195" w:author="shorny" w:date="2014-06-09T18:38:00Z"/>
          <w:sz w:val="18"/>
          <w:rPrChange w:id="12196" w:author="shorny" w:date="2014-06-09T18:38:00Z">
            <w:rPr>
              <w:ins w:id="12197" w:author="shorny" w:date="2014-06-09T18:38:00Z"/>
            </w:rPr>
          </w:rPrChange>
        </w:rPr>
      </w:pPr>
      <w:ins w:id="12198" w:author="shorny" w:date="2014-06-09T18:38:00Z">
        <w:r w:rsidRPr="00564129">
          <w:rPr>
            <w:rStyle w:val="keyword1"/>
            <w:sz w:val="18"/>
            <w:rPrChange w:id="12199" w:author="shorny" w:date="2014-06-09T18:38:00Z">
              <w:rPr>
                <w:rStyle w:val="keyword1"/>
              </w:rPr>
            </w:rPrChange>
          </w:rPr>
          <w:t>END</w:t>
        </w:r>
        <w:r w:rsidRPr="00564129">
          <w:rPr>
            <w:sz w:val="18"/>
            <w:rPrChange w:id="12200" w:author="shorny" w:date="2014-06-09T18:38:00Z">
              <w:rPr/>
            </w:rPrChange>
          </w:rPr>
          <w:t xml:space="preserve"> $$</w:t>
        </w:r>
      </w:ins>
    </w:p>
    <w:p w14:paraId="5AFD1F12" w14:textId="77777777" w:rsidR="00564129" w:rsidRPr="00564129" w:rsidRDefault="00564129">
      <w:pPr>
        <w:pStyle w:val="HTMLPreformatted"/>
        <w:divId w:val="1477987617"/>
        <w:rPr>
          <w:ins w:id="12201" w:author="shorny" w:date="2014-06-09T18:38:00Z"/>
          <w:sz w:val="18"/>
          <w:rPrChange w:id="12202" w:author="shorny" w:date="2014-06-09T18:38:00Z">
            <w:rPr>
              <w:ins w:id="12203" w:author="shorny" w:date="2014-06-09T18:38:00Z"/>
            </w:rPr>
          </w:rPrChange>
        </w:rPr>
      </w:pPr>
      <w:ins w:id="12204" w:author="shorny" w:date="2014-06-09T18:38:00Z">
        <w:r w:rsidRPr="00564129">
          <w:rPr>
            <w:sz w:val="18"/>
            <w:rPrChange w:id="12205" w:author="shorny" w:date="2014-06-09T18:38:00Z">
              <w:rPr/>
            </w:rPrChange>
          </w:rPr>
          <w:t>DELIMITER ;</w:t>
        </w:r>
      </w:ins>
    </w:p>
    <w:p w14:paraId="3B9DD84C" w14:textId="77777777" w:rsidR="00564129" w:rsidRPr="00564129" w:rsidRDefault="00564129">
      <w:pPr>
        <w:pStyle w:val="HTMLPreformatted"/>
        <w:divId w:val="1477987617"/>
        <w:rPr>
          <w:ins w:id="12206" w:author="shorny" w:date="2014-06-09T18:38:00Z"/>
          <w:sz w:val="18"/>
          <w:rPrChange w:id="12207" w:author="shorny" w:date="2014-06-09T18:38:00Z">
            <w:rPr>
              <w:ins w:id="12208" w:author="shorny" w:date="2014-06-09T18:38:00Z"/>
            </w:rPr>
          </w:rPrChange>
        </w:rPr>
      </w:pPr>
    </w:p>
    <w:p w14:paraId="317F9E86" w14:textId="77777777" w:rsidR="00564129" w:rsidRPr="00564129" w:rsidRDefault="00564129">
      <w:pPr>
        <w:pStyle w:val="HTMLPreformatted"/>
        <w:divId w:val="1477987617"/>
        <w:rPr>
          <w:ins w:id="12209" w:author="shorny" w:date="2014-06-09T18:38:00Z"/>
          <w:rStyle w:val="comment1"/>
          <w:sz w:val="18"/>
          <w:rPrChange w:id="12210" w:author="shorny" w:date="2014-06-09T18:38:00Z">
            <w:rPr>
              <w:ins w:id="12211" w:author="shorny" w:date="2014-06-09T18:38:00Z"/>
              <w:rStyle w:val="comment1"/>
            </w:rPr>
          </w:rPrChange>
        </w:rPr>
      </w:pPr>
      <w:ins w:id="12212" w:author="shorny" w:date="2014-06-09T18:38:00Z">
        <w:r w:rsidRPr="00564129">
          <w:rPr>
            <w:rStyle w:val="comment1"/>
            <w:sz w:val="18"/>
            <w:rPrChange w:id="12213" w:author="shorny" w:date="2014-06-09T18:38:00Z">
              <w:rPr>
                <w:rStyle w:val="comment1"/>
              </w:rPr>
            </w:rPrChange>
          </w:rPr>
          <w:t>-- -----------------------------------------------------------------------------</w:t>
        </w:r>
      </w:ins>
    </w:p>
    <w:p w14:paraId="07F13607" w14:textId="77777777" w:rsidR="00564129" w:rsidRPr="00564129" w:rsidRDefault="00564129">
      <w:pPr>
        <w:pStyle w:val="HTMLPreformatted"/>
        <w:divId w:val="1477987617"/>
        <w:rPr>
          <w:ins w:id="12214" w:author="shorny" w:date="2014-06-09T18:38:00Z"/>
          <w:rStyle w:val="comment1"/>
          <w:sz w:val="18"/>
          <w:rPrChange w:id="12215" w:author="shorny" w:date="2014-06-09T18:38:00Z">
            <w:rPr>
              <w:ins w:id="12216" w:author="shorny" w:date="2014-06-09T18:38:00Z"/>
              <w:rStyle w:val="comment1"/>
            </w:rPr>
          </w:rPrChange>
        </w:rPr>
      </w:pPr>
      <w:ins w:id="12217" w:author="shorny" w:date="2014-06-09T18:38:00Z">
        <w:r w:rsidRPr="00564129">
          <w:rPr>
            <w:rStyle w:val="comment1"/>
            <w:sz w:val="18"/>
            <w:rPrChange w:id="12218" w:author="shorny" w:date="2014-06-09T18:38:00Z">
              <w:rPr>
                <w:rStyle w:val="comment1"/>
              </w:rPr>
            </w:rPrChange>
          </w:rPr>
          <w:t>--  UPDATE of Applicant emails are automatically updated for all Applications</w:t>
        </w:r>
      </w:ins>
    </w:p>
    <w:p w14:paraId="4BB258A0" w14:textId="77777777" w:rsidR="00564129" w:rsidRPr="00564129" w:rsidRDefault="00564129">
      <w:pPr>
        <w:pStyle w:val="HTMLPreformatted"/>
        <w:divId w:val="1477987617"/>
        <w:rPr>
          <w:ins w:id="12219" w:author="shorny" w:date="2014-06-09T18:38:00Z"/>
          <w:sz w:val="18"/>
          <w:rPrChange w:id="12220" w:author="shorny" w:date="2014-06-09T18:38:00Z">
            <w:rPr>
              <w:ins w:id="12221" w:author="shorny" w:date="2014-06-09T18:38:00Z"/>
            </w:rPr>
          </w:rPrChange>
        </w:rPr>
      </w:pPr>
      <w:ins w:id="12222" w:author="shorny" w:date="2014-06-09T18:38:00Z">
        <w:r w:rsidRPr="00564129">
          <w:rPr>
            <w:sz w:val="18"/>
            <w:rPrChange w:id="12223" w:author="shorny" w:date="2014-06-09T18:38:00Z">
              <w:rPr/>
            </w:rPrChange>
          </w:rPr>
          <w:lastRenderedPageBreak/>
          <w:t>DELIMITER $$</w:t>
        </w:r>
      </w:ins>
    </w:p>
    <w:p w14:paraId="13FEC0CD" w14:textId="77777777" w:rsidR="00564129" w:rsidRPr="00564129" w:rsidRDefault="00564129">
      <w:pPr>
        <w:pStyle w:val="HTMLPreformatted"/>
        <w:divId w:val="1477987617"/>
        <w:rPr>
          <w:ins w:id="12224" w:author="shorny" w:date="2014-06-09T18:38:00Z"/>
          <w:sz w:val="18"/>
          <w:rPrChange w:id="12225" w:author="shorny" w:date="2014-06-09T18:38:00Z">
            <w:rPr>
              <w:ins w:id="12226" w:author="shorny" w:date="2014-06-09T18:38:00Z"/>
            </w:rPr>
          </w:rPrChange>
        </w:rPr>
      </w:pPr>
      <w:ins w:id="12227" w:author="shorny" w:date="2014-06-09T18:38:00Z">
        <w:r w:rsidRPr="00564129">
          <w:rPr>
            <w:rStyle w:val="keyword1"/>
            <w:sz w:val="18"/>
            <w:rPrChange w:id="12228" w:author="shorny" w:date="2014-06-09T18:38:00Z">
              <w:rPr>
                <w:rStyle w:val="keyword1"/>
              </w:rPr>
            </w:rPrChange>
          </w:rPr>
          <w:t>DROP</w:t>
        </w:r>
        <w:r w:rsidRPr="00564129">
          <w:rPr>
            <w:sz w:val="18"/>
            <w:rPrChange w:id="12229" w:author="shorny" w:date="2014-06-09T18:38:00Z">
              <w:rPr/>
            </w:rPrChange>
          </w:rPr>
          <w:t xml:space="preserve"> </w:t>
        </w:r>
        <w:r w:rsidRPr="00564129">
          <w:rPr>
            <w:rStyle w:val="keyword1"/>
            <w:sz w:val="18"/>
            <w:rPrChange w:id="12230" w:author="shorny" w:date="2014-06-09T18:38:00Z">
              <w:rPr>
                <w:rStyle w:val="keyword1"/>
              </w:rPr>
            </w:rPrChange>
          </w:rPr>
          <w:t>TRIGGER</w:t>
        </w:r>
        <w:r w:rsidRPr="00564129">
          <w:rPr>
            <w:sz w:val="18"/>
            <w:rPrChange w:id="12231" w:author="shorny" w:date="2014-06-09T18:38:00Z">
              <w:rPr/>
            </w:rPrChange>
          </w:rPr>
          <w:t xml:space="preserve"> </w:t>
        </w:r>
        <w:r w:rsidRPr="00564129">
          <w:rPr>
            <w:rStyle w:val="function-name1"/>
            <w:sz w:val="18"/>
            <w:rPrChange w:id="12232" w:author="shorny" w:date="2014-06-09T18:38:00Z">
              <w:rPr>
                <w:rStyle w:val="function-name1"/>
              </w:rPr>
            </w:rPrChange>
          </w:rPr>
          <w:t>IF</w:t>
        </w:r>
        <w:r w:rsidRPr="00564129">
          <w:rPr>
            <w:sz w:val="18"/>
            <w:rPrChange w:id="12233" w:author="shorny" w:date="2014-06-09T18:38:00Z">
              <w:rPr/>
            </w:rPrChange>
          </w:rPr>
          <w:t xml:space="preserve"> </w:t>
        </w:r>
        <w:r w:rsidRPr="00564129">
          <w:rPr>
            <w:rStyle w:val="keyword1"/>
            <w:sz w:val="18"/>
            <w:rPrChange w:id="12234" w:author="shorny" w:date="2014-06-09T18:38:00Z">
              <w:rPr>
                <w:rStyle w:val="keyword1"/>
              </w:rPr>
            </w:rPrChange>
          </w:rPr>
          <w:t>EXISTS</w:t>
        </w:r>
        <w:r w:rsidRPr="00564129">
          <w:rPr>
            <w:sz w:val="18"/>
            <w:rPrChange w:id="12235" w:author="shorny" w:date="2014-06-09T18:38:00Z">
              <w:rPr/>
            </w:rPrChange>
          </w:rPr>
          <w:t xml:space="preserve"> APPLICANT_EMAIL_UPDATE $$</w:t>
        </w:r>
      </w:ins>
    </w:p>
    <w:p w14:paraId="2F3747AC" w14:textId="77777777" w:rsidR="00564129" w:rsidRPr="00564129" w:rsidRDefault="00564129">
      <w:pPr>
        <w:pStyle w:val="HTMLPreformatted"/>
        <w:divId w:val="1477987617"/>
        <w:rPr>
          <w:ins w:id="12236" w:author="shorny" w:date="2014-06-09T18:38:00Z"/>
          <w:sz w:val="18"/>
          <w:rPrChange w:id="12237" w:author="shorny" w:date="2014-06-09T18:38:00Z">
            <w:rPr>
              <w:ins w:id="12238" w:author="shorny" w:date="2014-06-09T18:38:00Z"/>
            </w:rPr>
          </w:rPrChange>
        </w:rPr>
      </w:pPr>
      <w:ins w:id="12239" w:author="shorny" w:date="2014-06-09T18:38:00Z">
        <w:r w:rsidRPr="00564129">
          <w:rPr>
            <w:rStyle w:val="keyword1"/>
            <w:sz w:val="18"/>
            <w:rPrChange w:id="12240" w:author="shorny" w:date="2014-06-09T18:38:00Z">
              <w:rPr>
                <w:rStyle w:val="keyword1"/>
              </w:rPr>
            </w:rPrChange>
          </w:rPr>
          <w:t>CREATE</w:t>
        </w:r>
        <w:r w:rsidRPr="00564129">
          <w:rPr>
            <w:sz w:val="18"/>
            <w:rPrChange w:id="12241" w:author="shorny" w:date="2014-06-09T18:38:00Z">
              <w:rPr/>
            </w:rPrChange>
          </w:rPr>
          <w:t xml:space="preserve"> </w:t>
        </w:r>
        <w:r w:rsidRPr="00564129">
          <w:rPr>
            <w:rStyle w:val="keyword1"/>
            <w:sz w:val="18"/>
            <w:rPrChange w:id="12242" w:author="shorny" w:date="2014-06-09T18:38:00Z">
              <w:rPr>
                <w:rStyle w:val="keyword1"/>
              </w:rPr>
            </w:rPrChange>
          </w:rPr>
          <w:t>TRIGGER</w:t>
        </w:r>
        <w:r w:rsidRPr="00564129">
          <w:rPr>
            <w:sz w:val="18"/>
            <w:rPrChange w:id="12243" w:author="shorny" w:date="2014-06-09T18:38:00Z">
              <w:rPr/>
            </w:rPrChange>
          </w:rPr>
          <w:t xml:space="preserve"> </w:t>
        </w:r>
        <w:r w:rsidRPr="00564129">
          <w:rPr>
            <w:rStyle w:val="function-name1"/>
            <w:sz w:val="18"/>
            <w:rPrChange w:id="12244" w:author="shorny" w:date="2014-06-09T18:38:00Z">
              <w:rPr>
                <w:rStyle w:val="function-name1"/>
              </w:rPr>
            </w:rPrChange>
          </w:rPr>
          <w:t>APPLICANT_EMAIL_UPDATE</w:t>
        </w:r>
        <w:r w:rsidRPr="00564129">
          <w:rPr>
            <w:sz w:val="18"/>
            <w:rPrChange w:id="12245" w:author="shorny" w:date="2014-06-09T18:38:00Z">
              <w:rPr/>
            </w:rPrChange>
          </w:rPr>
          <w:t xml:space="preserve"> </w:t>
        </w:r>
        <w:r w:rsidRPr="00564129">
          <w:rPr>
            <w:rStyle w:val="keyword1"/>
            <w:sz w:val="18"/>
            <w:rPrChange w:id="12246" w:author="shorny" w:date="2014-06-09T18:38:00Z">
              <w:rPr>
                <w:rStyle w:val="keyword1"/>
              </w:rPr>
            </w:rPrChange>
          </w:rPr>
          <w:t>AFTER</w:t>
        </w:r>
        <w:r w:rsidRPr="00564129">
          <w:rPr>
            <w:sz w:val="18"/>
            <w:rPrChange w:id="12247" w:author="shorny" w:date="2014-06-09T18:38:00Z">
              <w:rPr/>
            </w:rPrChange>
          </w:rPr>
          <w:t xml:space="preserve"> </w:t>
        </w:r>
        <w:r w:rsidRPr="00564129">
          <w:rPr>
            <w:rStyle w:val="keyword1"/>
            <w:sz w:val="18"/>
            <w:rPrChange w:id="12248" w:author="shorny" w:date="2014-06-09T18:38:00Z">
              <w:rPr>
                <w:rStyle w:val="keyword1"/>
              </w:rPr>
            </w:rPrChange>
          </w:rPr>
          <w:t>UPDATE</w:t>
        </w:r>
        <w:r w:rsidRPr="00564129">
          <w:rPr>
            <w:sz w:val="18"/>
            <w:rPrChange w:id="12249" w:author="shorny" w:date="2014-06-09T18:38:00Z">
              <w:rPr/>
            </w:rPrChange>
          </w:rPr>
          <w:t xml:space="preserve"> </w:t>
        </w:r>
        <w:r w:rsidRPr="00564129">
          <w:rPr>
            <w:rStyle w:val="keyword1"/>
            <w:sz w:val="18"/>
            <w:rPrChange w:id="12250" w:author="shorny" w:date="2014-06-09T18:38:00Z">
              <w:rPr>
                <w:rStyle w:val="keyword1"/>
              </w:rPr>
            </w:rPrChange>
          </w:rPr>
          <w:t>ON</w:t>
        </w:r>
        <w:r w:rsidRPr="00564129">
          <w:rPr>
            <w:sz w:val="18"/>
            <w:rPrChange w:id="12251" w:author="shorny" w:date="2014-06-09T18:38:00Z">
              <w:rPr/>
            </w:rPrChange>
          </w:rPr>
          <w:t xml:space="preserve"> `Applicant`</w:t>
        </w:r>
      </w:ins>
    </w:p>
    <w:p w14:paraId="76C56B18" w14:textId="77777777" w:rsidR="00564129" w:rsidRPr="00564129" w:rsidRDefault="00564129">
      <w:pPr>
        <w:pStyle w:val="HTMLPreformatted"/>
        <w:divId w:val="1477987617"/>
        <w:rPr>
          <w:ins w:id="12252" w:author="shorny" w:date="2014-06-09T18:38:00Z"/>
          <w:sz w:val="18"/>
          <w:rPrChange w:id="12253" w:author="shorny" w:date="2014-06-09T18:38:00Z">
            <w:rPr>
              <w:ins w:id="12254" w:author="shorny" w:date="2014-06-09T18:38:00Z"/>
            </w:rPr>
          </w:rPrChange>
        </w:rPr>
      </w:pPr>
      <w:ins w:id="12255" w:author="shorny" w:date="2014-06-09T18:38:00Z">
        <w:r w:rsidRPr="00564129">
          <w:rPr>
            <w:rStyle w:val="keyword1"/>
            <w:sz w:val="18"/>
            <w:rPrChange w:id="12256" w:author="shorny" w:date="2014-06-09T18:38:00Z">
              <w:rPr>
                <w:rStyle w:val="keyword1"/>
              </w:rPr>
            </w:rPrChange>
          </w:rPr>
          <w:t>FOR</w:t>
        </w:r>
        <w:r w:rsidRPr="00564129">
          <w:rPr>
            <w:sz w:val="18"/>
            <w:rPrChange w:id="12257" w:author="shorny" w:date="2014-06-09T18:38:00Z">
              <w:rPr/>
            </w:rPrChange>
          </w:rPr>
          <w:t xml:space="preserve"> </w:t>
        </w:r>
        <w:r w:rsidRPr="00564129">
          <w:rPr>
            <w:rStyle w:val="keyword1"/>
            <w:sz w:val="18"/>
            <w:rPrChange w:id="12258" w:author="shorny" w:date="2014-06-09T18:38:00Z">
              <w:rPr>
                <w:rStyle w:val="keyword1"/>
              </w:rPr>
            </w:rPrChange>
          </w:rPr>
          <w:t>EACH</w:t>
        </w:r>
        <w:r w:rsidRPr="00564129">
          <w:rPr>
            <w:sz w:val="18"/>
            <w:rPrChange w:id="12259" w:author="shorny" w:date="2014-06-09T18:38:00Z">
              <w:rPr/>
            </w:rPrChange>
          </w:rPr>
          <w:t xml:space="preserve"> </w:t>
        </w:r>
        <w:r w:rsidRPr="00564129">
          <w:rPr>
            <w:rStyle w:val="type1"/>
            <w:sz w:val="18"/>
            <w:rPrChange w:id="12260" w:author="shorny" w:date="2014-06-09T18:38:00Z">
              <w:rPr>
                <w:rStyle w:val="type1"/>
              </w:rPr>
            </w:rPrChange>
          </w:rPr>
          <w:t>ROW</w:t>
        </w:r>
      </w:ins>
    </w:p>
    <w:p w14:paraId="0EAA8137" w14:textId="77777777" w:rsidR="00564129" w:rsidRPr="00564129" w:rsidRDefault="00564129">
      <w:pPr>
        <w:pStyle w:val="HTMLPreformatted"/>
        <w:divId w:val="1477987617"/>
        <w:rPr>
          <w:ins w:id="12261" w:author="shorny" w:date="2014-06-09T18:38:00Z"/>
          <w:sz w:val="18"/>
          <w:rPrChange w:id="12262" w:author="shorny" w:date="2014-06-09T18:38:00Z">
            <w:rPr>
              <w:ins w:id="12263" w:author="shorny" w:date="2014-06-09T18:38:00Z"/>
            </w:rPr>
          </w:rPrChange>
        </w:rPr>
      </w:pPr>
      <w:ins w:id="12264" w:author="shorny" w:date="2014-06-09T18:38:00Z">
        <w:r w:rsidRPr="00564129">
          <w:rPr>
            <w:rStyle w:val="keyword1"/>
            <w:sz w:val="18"/>
            <w:rPrChange w:id="12265" w:author="shorny" w:date="2014-06-09T18:38:00Z">
              <w:rPr>
                <w:rStyle w:val="keyword1"/>
              </w:rPr>
            </w:rPrChange>
          </w:rPr>
          <w:t>BEGIN</w:t>
        </w:r>
      </w:ins>
    </w:p>
    <w:p w14:paraId="3E2BDA72" w14:textId="77777777" w:rsidR="00564129" w:rsidRPr="00564129" w:rsidRDefault="00564129">
      <w:pPr>
        <w:pStyle w:val="HTMLPreformatted"/>
        <w:divId w:val="1477987617"/>
        <w:rPr>
          <w:ins w:id="12266" w:author="shorny" w:date="2014-06-09T18:38:00Z"/>
          <w:sz w:val="18"/>
          <w:rPrChange w:id="12267" w:author="shorny" w:date="2014-06-09T18:38:00Z">
            <w:rPr>
              <w:ins w:id="12268" w:author="shorny" w:date="2014-06-09T18:38:00Z"/>
            </w:rPr>
          </w:rPrChange>
        </w:rPr>
      </w:pPr>
      <w:ins w:id="12269" w:author="shorny" w:date="2014-06-09T18:38:00Z">
        <w:r w:rsidRPr="00564129">
          <w:rPr>
            <w:rStyle w:val="keyword1"/>
            <w:sz w:val="18"/>
            <w:rPrChange w:id="12270" w:author="shorny" w:date="2014-06-09T18:38:00Z">
              <w:rPr>
                <w:rStyle w:val="keyword1"/>
              </w:rPr>
            </w:rPrChange>
          </w:rPr>
          <w:t>UPDATE</w:t>
        </w:r>
        <w:r w:rsidRPr="00564129">
          <w:rPr>
            <w:sz w:val="18"/>
            <w:rPrChange w:id="12271" w:author="shorny" w:date="2014-06-09T18:38:00Z">
              <w:rPr/>
            </w:rPrChange>
          </w:rPr>
          <w:t xml:space="preserve"> `Application` </w:t>
        </w:r>
        <w:r w:rsidRPr="00564129">
          <w:rPr>
            <w:rStyle w:val="keyword1"/>
            <w:sz w:val="18"/>
            <w:rPrChange w:id="12272" w:author="shorny" w:date="2014-06-09T18:38:00Z">
              <w:rPr>
                <w:rStyle w:val="keyword1"/>
              </w:rPr>
            </w:rPrChange>
          </w:rPr>
          <w:t>SET</w:t>
        </w:r>
        <w:r w:rsidRPr="00564129">
          <w:rPr>
            <w:sz w:val="18"/>
            <w:rPrChange w:id="12273" w:author="shorny" w:date="2014-06-09T18:38:00Z">
              <w:rPr/>
            </w:rPrChange>
          </w:rPr>
          <w:t xml:space="preserve"> ApplicantEmail=</w:t>
        </w:r>
        <w:r w:rsidRPr="00564129">
          <w:rPr>
            <w:rStyle w:val="keyword1"/>
            <w:sz w:val="18"/>
            <w:rPrChange w:id="12274" w:author="shorny" w:date="2014-06-09T18:38:00Z">
              <w:rPr>
                <w:rStyle w:val="keyword1"/>
              </w:rPr>
            </w:rPrChange>
          </w:rPr>
          <w:t>NEW</w:t>
        </w:r>
        <w:r w:rsidRPr="00564129">
          <w:rPr>
            <w:sz w:val="18"/>
            <w:rPrChange w:id="12275" w:author="shorny" w:date="2014-06-09T18:38:00Z">
              <w:rPr/>
            </w:rPrChange>
          </w:rPr>
          <w:t xml:space="preserve">.Email </w:t>
        </w:r>
        <w:r w:rsidRPr="00564129">
          <w:rPr>
            <w:rStyle w:val="keyword1"/>
            <w:sz w:val="18"/>
            <w:rPrChange w:id="12276" w:author="shorny" w:date="2014-06-09T18:38:00Z">
              <w:rPr>
                <w:rStyle w:val="keyword1"/>
              </w:rPr>
            </w:rPrChange>
          </w:rPr>
          <w:t>WHERE</w:t>
        </w:r>
        <w:r w:rsidRPr="00564129">
          <w:rPr>
            <w:sz w:val="18"/>
            <w:rPrChange w:id="12277" w:author="shorny" w:date="2014-06-09T18:38:00Z">
              <w:rPr/>
            </w:rPrChange>
          </w:rPr>
          <w:t xml:space="preserve"> Application.ApplicantID=</w:t>
        </w:r>
        <w:r w:rsidRPr="00564129">
          <w:rPr>
            <w:rStyle w:val="keyword1"/>
            <w:sz w:val="18"/>
            <w:rPrChange w:id="12278" w:author="shorny" w:date="2014-06-09T18:38:00Z">
              <w:rPr>
                <w:rStyle w:val="keyword1"/>
              </w:rPr>
            </w:rPrChange>
          </w:rPr>
          <w:t>NEW</w:t>
        </w:r>
        <w:r w:rsidRPr="00564129">
          <w:rPr>
            <w:sz w:val="18"/>
            <w:rPrChange w:id="12279" w:author="shorny" w:date="2014-06-09T18:38:00Z">
              <w:rPr/>
            </w:rPrChange>
          </w:rPr>
          <w:t>.ApplicantID ;</w:t>
        </w:r>
      </w:ins>
    </w:p>
    <w:p w14:paraId="33681B7C" w14:textId="77777777" w:rsidR="00564129" w:rsidRPr="00564129" w:rsidRDefault="00564129">
      <w:pPr>
        <w:pStyle w:val="HTMLPreformatted"/>
        <w:divId w:val="1477987617"/>
        <w:rPr>
          <w:ins w:id="12280" w:author="shorny" w:date="2014-06-09T18:38:00Z"/>
          <w:sz w:val="18"/>
          <w:rPrChange w:id="12281" w:author="shorny" w:date="2014-06-09T18:38:00Z">
            <w:rPr>
              <w:ins w:id="12282" w:author="shorny" w:date="2014-06-09T18:38:00Z"/>
            </w:rPr>
          </w:rPrChange>
        </w:rPr>
      </w:pPr>
      <w:ins w:id="12283" w:author="shorny" w:date="2014-06-09T18:38:00Z">
        <w:r w:rsidRPr="00564129">
          <w:rPr>
            <w:rStyle w:val="keyword1"/>
            <w:sz w:val="18"/>
            <w:rPrChange w:id="12284" w:author="shorny" w:date="2014-06-09T18:38:00Z">
              <w:rPr>
                <w:rStyle w:val="keyword1"/>
              </w:rPr>
            </w:rPrChange>
          </w:rPr>
          <w:t>END</w:t>
        </w:r>
        <w:r w:rsidRPr="00564129">
          <w:rPr>
            <w:sz w:val="18"/>
            <w:rPrChange w:id="12285" w:author="shorny" w:date="2014-06-09T18:38:00Z">
              <w:rPr/>
            </w:rPrChange>
          </w:rPr>
          <w:t xml:space="preserve"> $$</w:t>
        </w:r>
      </w:ins>
    </w:p>
    <w:p w14:paraId="3BF3363E" w14:textId="77777777" w:rsidR="00564129" w:rsidRPr="00564129" w:rsidRDefault="00564129">
      <w:pPr>
        <w:pStyle w:val="HTMLPreformatted"/>
        <w:divId w:val="1477987617"/>
        <w:rPr>
          <w:ins w:id="12286" w:author="shorny" w:date="2014-06-09T18:38:00Z"/>
          <w:sz w:val="18"/>
          <w:rPrChange w:id="12287" w:author="shorny" w:date="2014-06-09T18:38:00Z">
            <w:rPr>
              <w:ins w:id="12288" w:author="shorny" w:date="2014-06-09T18:38:00Z"/>
            </w:rPr>
          </w:rPrChange>
        </w:rPr>
      </w:pPr>
      <w:ins w:id="12289" w:author="shorny" w:date="2014-06-09T18:38:00Z">
        <w:r w:rsidRPr="00564129">
          <w:rPr>
            <w:sz w:val="18"/>
            <w:rPrChange w:id="12290" w:author="shorny" w:date="2014-06-09T18:38:00Z">
              <w:rPr/>
            </w:rPrChange>
          </w:rPr>
          <w:t>DELIMITER ;</w:t>
        </w:r>
      </w:ins>
    </w:p>
    <w:p w14:paraId="7DEB7366" w14:textId="77777777" w:rsidR="004A1AF8" w:rsidRPr="004A1AF8" w:rsidRDefault="004A1AF8">
      <w:pPr>
        <w:rPr>
          <w:lang w:eastAsia="en-AU"/>
          <w:rPrChange w:id="12291" w:author="shorny" w:date="2014-06-09T18:35:00Z">
            <w:rPr/>
          </w:rPrChange>
        </w:rPr>
        <w:pPrChange w:id="12292" w:author="shorny" w:date="2014-06-09T18:35:00Z">
          <w:pPr>
            <w:pStyle w:val="Heading1"/>
            <w:numPr>
              <w:numId w:val="17"/>
            </w:numPr>
          </w:pPr>
        </w:pPrChange>
      </w:pPr>
    </w:p>
    <w:p w14:paraId="040DA966" w14:textId="77777777" w:rsidR="00435AF8" w:rsidRDefault="00435AF8">
      <w:pPr>
        <w:rPr>
          <w:ins w:id="12293" w:author="shorny" w:date="2014-06-09T15:49:00Z"/>
          <w:rFonts w:ascii="Calibri Light" w:eastAsia="Times New Roman" w:hAnsi="Calibri Light" w:cs="Times New Roman"/>
          <w:b/>
          <w:bCs/>
          <w:kern w:val="32"/>
          <w:sz w:val="32"/>
          <w:szCs w:val="32"/>
          <w:lang w:eastAsia="en-AU"/>
        </w:rPr>
      </w:pPr>
      <w:ins w:id="12294" w:author="shorny" w:date="2014-06-09T15:49:00Z">
        <w:r>
          <w:rPr>
            <w:lang w:eastAsia="en-AU"/>
          </w:rPr>
          <w:br w:type="page"/>
        </w:r>
      </w:ins>
    </w:p>
    <w:p w14:paraId="5A7CBE6B" w14:textId="7CA293D1" w:rsidR="005E4DF4" w:rsidRDefault="005E4DF4" w:rsidP="00597C9F">
      <w:pPr>
        <w:pStyle w:val="Heading1"/>
        <w:numPr>
          <w:ilvl w:val="0"/>
          <w:numId w:val="17"/>
        </w:numPr>
        <w:rPr>
          <w:ins w:id="12295" w:author="shorny" w:date="2014-06-09T15:49:00Z"/>
          <w:lang w:eastAsia="en-AU"/>
        </w:rPr>
      </w:pPr>
      <w:bookmarkStart w:id="12296" w:name="_Toc390273937"/>
      <w:r>
        <w:rPr>
          <w:lang w:eastAsia="en-AU"/>
        </w:rPr>
        <w:lastRenderedPageBreak/>
        <w:t>Create SQL scripts to populate all tables with data</w:t>
      </w:r>
      <w:bookmarkEnd w:id="12296"/>
    </w:p>
    <w:p w14:paraId="1CE79DEF" w14:textId="6254374F" w:rsidR="00435AF8" w:rsidRDefault="002F00CA">
      <w:pPr>
        <w:pStyle w:val="Heading2"/>
        <w:rPr>
          <w:ins w:id="12297" w:author="shorny" w:date="2014-06-09T17:29:00Z"/>
        </w:rPr>
        <w:pPrChange w:id="12298" w:author="shorny" w:date="2014-06-09T17:26:00Z">
          <w:pPr>
            <w:pStyle w:val="Heading1"/>
            <w:numPr>
              <w:numId w:val="17"/>
            </w:numPr>
          </w:pPr>
        </w:pPrChange>
      </w:pPr>
      <w:bookmarkStart w:id="12299" w:name="_Toc390273938"/>
      <w:ins w:id="12300" w:author="shorny" w:date="2014-06-09T17:26:00Z">
        <w:r>
          <w:t>Populate Country relation</w:t>
        </w:r>
      </w:ins>
      <w:bookmarkEnd w:id="12299"/>
    </w:p>
    <w:p w14:paraId="446C3F58" w14:textId="17426BB2" w:rsidR="00022ABB" w:rsidRPr="00022ABB" w:rsidRDefault="00022ABB">
      <w:pPr>
        <w:pStyle w:val="HTMLPreformatted"/>
        <w:divId w:val="585384335"/>
        <w:rPr>
          <w:ins w:id="12301" w:author="shorny" w:date="2014-06-09T17:29:00Z"/>
          <w:rStyle w:val="comment1"/>
          <w:sz w:val="18"/>
          <w:rPrChange w:id="12302" w:author="shorny" w:date="2014-06-09T17:30:00Z">
            <w:rPr>
              <w:ins w:id="12303" w:author="shorny" w:date="2014-06-09T17:29:00Z"/>
              <w:rStyle w:val="comment1"/>
              <w:rFonts w:ascii="Calibri Light" w:hAnsi="Calibri Light" w:cs="Times New Roman"/>
              <w:b/>
              <w:bCs/>
              <w:kern w:val="32"/>
              <w:sz w:val="32"/>
              <w:szCs w:val="32"/>
              <w:lang w:eastAsia="en-US"/>
            </w:rPr>
          </w:rPrChange>
        </w:rPr>
      </w:pPr>
      <w:ins w:id="12304" w:author="shorny" w:date="2014-06-09T17:29:00Z">
        <w:r w:rsidRPr="00022ABB">
          <w:rPr>
            <w:rStyle w:val="comment1"/>
            <w:sz w:val="18"/>
            <w:rPrChange w:id="12305" w:author="shorny" w:date="2014-06-09T17:30:00Z">
              <w:rPr>
                <w:rStyle w:val="comment1"/>
              </w:rPr>
            </w:rPrChange>
          </w:rPr>
          <w:t>-- -----------------------------------------------------------------------------</w:t>
        </w:r>
      </w:ins>
    </w:p>
    <w:p w14:paraId="07C6DB34" w14:textId="77777777" w:rsidR="00022ABB" w:rsidRPr="00022ABB" w:rsidRDefault="00022ABB">
      <w:pPr>
        <w:pStyle w:val="HTMLPreformatted"/>
        <w:divId w:val="585384335"/>
        <w:rPr>
          <w:ins w:id="12306" w:author="shorny" w:date="2014-06-09T17:29:00Z"/>
          <w:rStyle w:val="comment1"/>
          <w:sz w:val="18"/>
          <w:rPrChange w:id="12307" w:author="shorny" w:date="2014-06-09T17:30:00Z">
            <w:rPr>
              <w:ins w:id="12308" w:author="shorny" w:date="2014-06-09T17:29:00Z"/>
              <w:rStyle w:val="comment1"/>
            </w:rPr>
          </w:rPrChange>
        </w:rPr>
      </w:pPr>
      <w:ins w:id="12309" w:author="shorny" w:date="2014-06-09T17:29:00Z">
        <w:r w:rsidRPr="00022ABB">
          <w:rPr>
            <w:rStyle w:val="comment1"/>
            <w:sz w:val="18"/>
            <w:rPrChange w:id="12310" w:author="shorny" w:date="2014-06-09T17:30:00Z">
              <w:rPr>
                <w:rStyle w:val="comment1"/>
              </w:rPr>
            </w:rPrChange>
          </w:rPr>
          <w:t>-- Country</w:t>
        </w:r>
      </w:ins>
    </w:p>
    <w:p w14:paraId="72D41143" w14:textId="77777777" w:rsidR="00022ABB" w:rsidRPr="00022ABB" w:rsidRDefault="00022ABB">
      <w:pPr>
        <w:pStyle w:val="HTMLPreformatted"/>
        <w:divId w:val="585384335"/>
        <w:rPr>
          <w:ins w:id="12311" w:author="shorny" w:date="2014-06-09T17:29:00Z"/>
          <w:sz w:val="18"/>
          <w:rPrChange w:id="12312" w:author="shorny" w:date="2014-06-09T17:30:00Z">
            <w:rPr>
              <w:ins w:id="12313" w:author="shorny" w:date="2014-06-09T17:29:00Z"/>
            </w:rPr>
          </w:rPrChange>
        </w:rPr>
      </w:pPr>
      <w:ins w:id="12314" w:author="shorny" w:date="2014-06-09T17:29:00Z">
        <w:r w:rsidRPr="00022ABB">
          <w:rPr>
            <w:rStyle w:val="keyword1"/>
            <w:sz w:val="18"/>
            <w:rPrChange w:id="12315" w:author="shorny" w:date="2014-06-09T17:30:00Z">
              <w:rPr>
                <w:rStyle w:val="keyword1"/>
              </w:rPr>
            </w:rPrChange>
          </w:rPr>
          <w:t>SELECT</w:t>
        </w:r>
        <w:r w:rsidRPr="00022ABB">
          <w:rPr>
            <w:sz w:val="18"/>
            <w:rPrChange w:id="12316" w:author="shorny" w:date="2014-06-09T17:30:00Z">
              <w:rPr/>
            </w:rPrChange>
          </w:rPr>
          <w:t xml:space="preserve"> "Loading populate_country.</w:t>
        </w:r>
        <w:r w:rsidRPr="00022ABB">
          <w:rPr>
            <w:rStyle w:val="keyword1"/>
            <w:sz w:val="18"/>
            <w:rPrChange w:id="12317" w:author="shorny" w:date="2014-06-09T17:30:00Z">
              <w:rPr>
                <w:rStyle w:val="keyword1"/>
              </w:rPr>
            </w:rPrChange>
          </w:rPr>
          <w:t>sql</w:t>
        </w:r>
        <w:r w:rsidRPr="00022ABB">
          <w:rPr>
            <w:sz w:val="18"/>
            <w:rPrChange w:id="12318" w:author="shorny" w:date="2014-06-09T17:30:00Z">
              <w:rPr/>
            </w:rPrChange>
          </w:rPr>
          <w:t>" ;</w:t>
        </w:r>
      </w:ins>
    </w:p>
    <w:p w14:paraId="4CA71A18" w14:textId="77777777" w:rsidR="00022ABB" w:rsidRPr="00022ABB" w:rsidRDefault="00022ABB">
      <w:pPr>
        <w:pStyle w:val="HTMLPreformatted"/>
        <w:divId w:val="585384335"/>
        <w:rPr>
          <w:ins w:id="12319" w:author="shorny" w:date="2014-06-09T17:29:00Z"/>
          <w:sz w:val="18"/>
          <w:rPrChange w:id="12320" w:author="shorny" w:date="2014-06-09T17:30:00Z">
            <w:rPr>
              <w:ins w:id="12321" w:author="shorny" w:date="2014-06-09T17:29:00Z"/>
            </w:rPr>
          </w:rPrChange>
        </w:rPr>
      </w:pPr>
    </w:p>
    <w:p w14:paraId="41A0F3FE" w14:textId="77777777" w:rsidR="00022ABB" w:rsidRPr="00022ABB" w:rsidRDefault="00022ABB">
      <w:pPr>
        <w:pStyle w:val="HTMLPreformatted"/>
        <w:divId w:val="585384335"/>
        <w:rPr>
          <w:ins w:id="12322" w:author="shorny" w:date="2014-06-09T17:29:00Z"/>
          <w:sz w:val="18"/>
          <w:rPrChange w:id="12323" w:author="shorny" w:date="2014-06-09T17:30:00Z">
            <w:rPr>
              <w:ins w:id="12324" w:author="shorny" w:date="2014-06-09T17:29:00Z"/>
            </w:rPr>
          </w:rPrChange>
        </w:rPr>
      </w:pPr>
      <w:ins w:id="12325" w:author="shorny" w:date="2014-06-09T17:29:00Z">
        <w:r w:rsidRPr="00022ABB">
          <w:rPr>
            <w:rStyle w:val="keyword1"/>
            <w:sz w:val="18"/>
            <w:rPrChange w:id="12326" w:author="shorny" w:date="2014-06-09T17:30:00Z">
              <w:rPr>
                <w:rStyle w:val="keyword1"/>
              </w:rPr>
            </w:rPrChange>
          </w:rPr>
          <w:t>INSERT</w:t>
        </w:r>
        <w:r w:rsidRPr="00022ABB">
          <w:rPr>
            <w:sz w:val="18"/>
            <w:rPrChange w:id="12327" w:author="shorny" w:date="2014-06-09T17:30:00Z">
              <w:rPr/>
            </w:rPrChange>
          </w:rPr>
          <w:t xml:space="preserve"> </w:t>
        </w:r>
        <w:r w:rsidRPr="00022ABB">
          <w:rPr>
            <w:rStyle w:val="keyword1"/>
            <w:sz w:val="18"/>
            <w:rPrChange w:id="12328" w:author="shorny" w:date="2014-06-09T17:30:00Z">
              <w:rPr>
                <w:rStyle w:val="keyword1"/>
              </w:rPr>
            </w:rPrChange>
          </w:rPr>
          <w:t>INTO</w:t>
        </w:r>
        <w:r w:rsidRPr="00022ABB">
          <w:rPr>
            <w:sz w:val="18"/>
            <w:rPrChange w:id="12329" w:author="shorny" w:date="2014-06-09T17:30:00Z">
              <w:rPr/>
            </w:rPrChange>
          </w:rPr>
          <w:t xml:space="preserve"> Country (CountryISOCode, </w:t>
        </w:r>
        <w:r w:rsidRPr="00022ABB">
          <w:rPr>
            <w:rStyle w:val="keyword1"/>
            <w:sz w:val="18"/>
            <w:rPrChange w:id="12330" w:author="shorny" w:date="2014-06-09T17:30:00Z">
              <w:rPr>
                <w:rStyle w:val="keyword1"/>
              </w:rPr>
            </w:rPrChange>
          </w:rPr>
          <w:t>Name</w:t>
        </w:r>
        <w:r w:rsidRPr="00022ABB">
          <w:rPr>
            <w:sz w:val="18"/>
            <w:rPrChange w:id="12331" w:author="shorny" w:date="2014-06-09T17:30:00Z">
              <w:rPr/>
            </w:rPrChange>
          </w:rPr>
          <w:t>)</w:t>
        </w:r>
      </w:ins>
    </w:p>
    <w:p w14:paraId="56BD38FB" w14:textId="77777777" w:rsidR="00022ABB" w:rsidRPr="00022ABB" w:rsidRDefault="00022ABB">
      <w:pPr>
        <w:pStyle w:val="HTMLPreformatted"/>
        <w:divId w:val="585384335"/>
        <w:rPr>
          <w:ins w:id="12332" w:author="shorny" w:date="2014-06-09T17:29:00Z"/>
          <w:sz w:val="18"/>
          <w:rPrChange w:id="12333" w:author="shorny" w:date="2014-06-09T17:30:00Z">
            <w:rPr>
              <w:ins w:id="12334" w:author="shorny" w:date="2014-06-09T17:29:00Z"/>
            </w:rPr>
          </w:rPrChange>
        </w:rPr>
      </w:pPr>
      <w:ins w:id="12335" w:author="shorny" w:date="2014-06-09T17:29:00Z">
        <w:r w:rsidRPr="00022ABB">
          <w:rPr>
            <w:rStyle w:val="keyword1"/>
            <w:sz w:val="18"/>
            <w:rPrChange w:id="12336" w:author="shorny" w:date="2014-06-09T17:30:00Z">
              <w:rPr>
                <w:rStyle w:val="keyword1"/>
              </w:rPr>
            </w:rPrChange>
          </w:rPr>
          <w:t>VALUES</w:t>
        </w:r>
        <w:r w:rsidRPr="00022ABB">
          <w:rPr>
            <w:sz w:val="18"/>
            <w:rPrChange w:id="12337" w:author="shorny" w:date="2014-06-09T17:30:00Z">
              <w:rPr/>
            </w:rPrChange>
          </w:rPr>
          <w:t xml:space="preserve"> </w:t>
        </w:r>
      </w:ins>
    </w:p>
    <w:p w14:paraId="343FC9A1" w14:textId="77777777" w:rsidR="00022ABB" w:rsidRPr="00022ABB" w:rsidRDefault="00022ABB">
      <w:pPr>
        <w:pStyle w:val="HTMLPreformatted"/>
        <w:divId w:val="585384335"/>
        <w:rPr>
          <w:ins w:id="12338" w:author="shorny" w:date="2014-06-09T17:29:00Z"/>
          <w:sz w:val="18"/>
          <w:rPrChange w:id="12339" w:author="shorny" w:date="2014-06-09T17:30:00Z">
            <w:rPr>
              <w:ins w:id="12340" w:author="shorny" w:date="2014-06-09T17:29:00Z"/>
            </w:rPr>
          </w:rPrChange>
        </w:rPr>
      </w:pPr>
      <w:ins w:id="12341" w:author="shorny" w:date="2014-06-09T17:29:00Z">
        <w:r w:rsidRPr="00022ABB">
          <w:rPr>
            <w:sz w:val="18"/>
            <w:rPrChange w:id="12342" w:author="shorny" w:date="2014-06-09T17:30:00Z">
              <w:rPr/>
            </w:rPrChange>
          </w:rPr>
          <w:t>(</w:t>
        </w:r>
        <w:r w:rsidRPr="00022ABB">
          <w:rPr>
            <w:rStyle w:val="string1"/>
            <w:sz w:val="18"/>
            <w:rPrChange w:id="12343" w:author="shorny" w:date="2014-06-09T17:30:00Z">
              <w:rPr>
                <w:rStyle w:val="string1"/>
              </w:rPr>
            </w:rPrChange>
          </w:rPr>
          <w:t>'AD'</w:t>
        </w:r>
        <w:r w:rsidRPr="00022ABB">
          <w:rPr>
            <w:sz w:val="18"/>
            <w:rPrChange w:id="12344" w:author="shorny" w:date="2014-06-09T17:30:00Z">
              <w:rPr/>
            </w:rPrChange>
          </w:rPr>
          <w:t xml:space="preserve">, </w:t>
        </w:r>
        <w:r w:rsidRPr="00022ABB">
          <w:rPr>
            <w:rStyle w:val="string1"/>
            <w:sz w:val="18"/>
            <w:rPrChange w:id="12345" w:author="shorny" w:date="2014-06-09T17:30:00Z">
              <w:rPr>
                <w:rStyle w:val="string1"/>
              </w:rPr>
            </w:rPrChange>
          </w:rPr>
          <w:t>'Andorra'</w:t>
        </w:r>
        <w:r w:rsidRPr="00022ABB">
          <w:rPr>
            <w:sz w:val="18"/>
            <w:rPrChange w:id="12346" w:author="shorny" w:date="2014-06-09T17:30:00Z">
              <w:rPr/>
            </w:rPrChange>
          </w:rPr>
          <w:t>),</w:t>
        </w:r>
      </w:ins>
    </w:p>
    <w:p w14:paraId="0E26F42B" w14:textId="77777777" w:rsidR="00022ABB" w:rsidRPr="00022ABB" w:rsidRDefault="00022ABB">
      <w:pPr>
        <w:pStyle w:val="HTMLPreformatted"/>
        <w:divId w:val="585384335"/>
        <w:rPr>
          <w:ins w:id="12347" w:author="shorny" w:date="2014-06-09T17:29:00Z"/>
          <w:sz w:val="18"/>
          <w:rPrChange w:id="12348" w:author="shorny" w:date="2014-06-09T17:30:00Z">
            <w:rPr>
              <w:ins w:id="12349" w:author="shorny" w:date="2014-06-09T17:29:00Z"/>
            </w:rPr>
          </w:rPrChange>
        </w:rPr>
      </w:pPr>
      <w:ins w:id="12350" w:author="shorny" w:date="2014-06-09T17:29:00Z">
        <w:r w:rsidRPr="00022ABB">
          <w:rPr>
            <w:sz w:val="18"/>
            <w:rPrChange w:id="12351" w:author="shorny" w:date="2014-06-09T17:30:00Z">
              <w:rPr/>
            </w:rPrChange>
          </w:rPr>
          <w:t>(</w:t>
        </w:r>
        <w:r w:rsidRPr="00022ABB">
          <w:rPr>
            <w:rStyle w:val="string1"/>
            <w:sz w:val="18"/>
            <w:rPrChange w:id="12352" w:author="shorny" w:date="2014-06-09T17:30:00Z">
              <w:rPr>
                <w:rStyle w:val="string1"/>
              </w:rPr>
            </w:rPrChange>
          </w:rPr>
          <w:t>'AE'</w:t>
        </w:r>
        <w:r w:rsidRPr="00022ABB">
          <w:rPr>
            <w:sz w:val="18"/>
            <w:rPrChange w:id="12353" w:author="shorny" w:date="2014-06-09T17:30:00Z">
              <w:rPr/>
            </w:rPrChange>
          </w:rPr>
          <w:t xml:space="preserve">, </w:t>
        </w:r>
        <w:r w:rsidRPr="00022ABB">
          <w:rPr>
            <w:rStyle w:val="string1"/>
            <w:sz w:val="18"/>
            <w:rPrChange w:id="12354" w:author="shorny" w:date="2014-06-09T17:30:00Z">
              <w:rPr>
                <w:rStyle w:val="string1"/>
              </w:rPr>
            </w:rPrChange>
          </w:rPr>
          <w:t>'United Arab Emirates'</w:t>
        </w:r>
        <w:r w:rsidRPr="00022ABB">
          <w:rPr>
            <w:sz w:val="18"/>
            <w:rPrChange w:id="12355" w:author="shorny" w:date="2014-06-09T17:30:00Z">
              <w:rPr/>
            </w:rPrChange>
          </w:rPr>
          <w:t>),</w:t>
        </w:r>
      </w:ins>
    </w:p>
    <w:p w14:paraId="0771BE76" w14:textId="77777777" w:rsidR="00022ABB" w:rsidRPr="00022ABB" w:rsidRDefault="00022ABB">
      <w:pPr>
        <w:pStyle w:val="HTMLPreformatted"/>
        <w:divId w:val="585384335"/>
        <w:rPr>
          <w:ins w:id="12356" w:author="shorny" w:date="2014-06-09T17:29:00Z"/>
          <w:sz w:val="18"/>
          <w:rPrChange w:id="12357" w:author="shorny" w:date="2014-06-09T17:30:00Z">
            <w:rPr>
              <w:ins w:id="12358" w:author="shorny" w:date="2014-06-09T17:29:00Z"/>
            </w:rPr>
          </w:rPrChange>
        </w:rPr>
      </w:pPr>
      <w:ins w:id="12359" w:author="shorny" w:date="2014-06-09T17:29:00Z">
        <w:r w:rsidRPr="00022ABB">
          <w:rPr>
            <w:sz w:val="18"/>
            <w:rPrChange w:id="12360" w:author="shorny" w:date="2014-06-09T17:30:00Z">
              <w:rPr/>
            </w:rPrChange>
          </w:rPr>
          <w:t>(</w:t>
        </w:r>
        <w:r w:rsidRPr="00022ABB">
          <w:rPr>
            <w:rStyle w:val="string1"/>
            <w:sz w:val="18"/>
            <w:rPrChange w:id="12361" w:author="shorny" w:date="2014-06-09T17:30:00Z">
              <w:rPr>
                <w:rStyle w:val="string1"/>
              </w:rPr>
            </w:rPrChange>
          </w:rPr>
          <w:t>'AF'</w:t>
        </w:r>
        <w:r w:rsidRPr="00022ABB">
          <w:rPr>
            <w:sz w:val="18"/>
            <w:rPrChange w:id="12362" w:author="shorny" w:date="2014-06-09T17:30:00Z">
              <w:rPr/>
            </w:rPrChange>
          </w:rPr>
          <w:t xml:space="preserve">, </w:t>
        </w:r>
        <w:r w:rsidRPr="00022ABB">
          <w:rPr>
            <w:rStyle w:val="string1"/>
            <w:sz w:val="18"/>
            <w:rPrChange w:id="12363" w:author="shorny" w:date="2014-06-09T17:30:00Z">
              <w:rPr>
                <w:rStyle w:val="string1"/>
              </w:rPr>
            </w:rPrChange>
          </w:rPr>
          <w:t>'Afghanistan'</w:t>
        </w:r>
        <w:r w:rsidRPr="00022ABB">
          <w:rPr>
            <w:sz w:val="18"/>
            <w:rPrChange w:id="12364" w:author="shorny" w:date="2014-06-09T17:30:00Z">
              <w:rPr/>
            </w:rPrChange>
          </w:rPr>
          <w:t>),</w:t>
        </w:r>
      </w:ins>
    </w:p>
    <w:p w14:paraId="31A4681F" w14:textId="77777777" w:rsidR="00022ABB" w:rsidRPr="00022ABB" w:rsidRDefault="00022ABB">
      <w:pPr>
        <w:pStyle w:val="HTMLPreformatted"/>
        <w:divId w:val="585384335"/>
        <w:rPr>
          <w:ins w:id="12365" w:author="shorny" w:date="2014-06-09T17:29:00Z"/>
          <w:sz w:val="18"/>
          <w:rPrChange w:id="12366" w:author="shorny" w:date="2014-06-09T17:30:00Z">
            <w:rPr>
              <w:ins w:id="12367" w:author="shorny" w:date="2014-06-09T17:29:00Z"/>
            </w:rPr>
          </w:rPrChange>
        </w:rPr>
      </w:pPr>
      <w:ins w:id="12368" w:author="shorny" w:date="2014-06-09T17:29:00Z">
        <w:r w:rsidRPr="00022ABB">
          <w:rPr>
            <w:sz w:val="18"/>
            <w:rPrChange w:id="12369" w:author="shorny" w:date="2014-06-09T17:30:00Z">
              <w:rPr/>
            </w:rPrChange>
          </w:rPr>
          <w:t>(</w:t>
        </w:r>
        <w:r w:rsidRPr="00022ABB">
          <w:rPr>
            <w:rStyle w:val="string1"/>
            <w:sz w:val="18"/>
            <w:rPrChange w:id="12370" w:author="shorny" w:date="2014-06-09T17:30:00Z">
              <w:rPr>
                <w:rStyle w:val="string1"/>
              </w:rPr>
            </w:rPrChange>
          </w:rPr>
          <w:t>'AG'</w:t>
        </w:r>
        <w:r w:rsidRPr="00022ABB">
          <w:rPr>
            <w:sz w:val="18"/>
            <w:rPrChange w:id="12371" w:author="shorny" w:date="2014-06-09T17:30:00Z">
              <w:rPr/>
            </w:rPrChange>
          </w:rPr>
          <w:t xml:space="preserve">, </w:t>
        </w:r>
        <w:r w:rsidRPr="00022ABB">
          <w:rPr>
            <w:rStyle w:val="string1"/>
            <w:sz w:val="18"/>
            <w:rPrChange w:id="12372" w:author="shorny" w:date="2014-06-09T17:30:00Z">
              <w:rPr>
                <w:rStyle w:val="string1"/>
              </w:rPr>
            </w:rPrChange>
          </w:rPr>
          <w:t>'Antigua and Barbuda'</w:t>
        </w:r>
        <w:r w:rsidRPr="00022ABB">
          <w:rPr>
            <w:sz w:val="18"/>
            <w:rPrChange w:id="12373" w:author="shorny" w:date="2014-06-09T17:30:00Z">
              <w:rPr/>
            </w:rPrChange>
          </w:rPr>
          <w:t>),</w:t>
        </w:r>
      </w:ins>
    </w:p>
    <w:p w14:paraId="0B3B2A08" w14:textId="77777777" w:rsidR="00022ABB" w:rsidRPr="00022ABB" w:rsidRDefault="00022ABB">
      <w:pPr>
        <w:pStyle w:val="HTMLPreformatted"/>
        <w:divId w:val="585384335"/>
        <w:rPr>
          <w:ins w:id="12374" w:author="shorny" w:date="2014-06-09T17:29:00Z"/>
          <w:sz w:val="18"/>
          <w:rPrChange w:id="12375" w:author="shorny" w:date="2014-06-09T17:30:00Z">
            <w:rPr>
              <w:ins w:id="12376" w:author="shorny" w:date="2014-06-09T17:29:00Z"/>
            </w:rPr>
          </w:rPrChange>
        </w:rPr>
      </w:pPr>
      <w:ins w:id="12377" w:author="shorny" w:date="2014-06-09T17:29:00Z">
        <w:r w:rsidRPr="00022ABB">
          <w:rPr>
            <w:sz w:val="18"/>
            <w:rPrChange w:id="12378" w:author="shorny" w:date="2014-06-09T17:30:00Z">
              <w:rPr/>
            </w:rPrChange>
          </w:rPr>
          <w:t>(</w:t>
        </w:r>
        <w:r w:rsidRPr="00022ABB">
          <w:rPr>
            <w:rStyle w:val="string1"/>
            <w:sz w:val="18"/>
            <w:rPrChange w:id="12379" w:author="shorny" w:date="2014-06-09T17:30:00Z">
              <w:rPr>
                <w:rStyle w:val="string1"/>
              </w:rPr>
            </w:rPrChange>
          </w:rPr>
          <w:t>'AI'</w:t>
        </w:r>
        <w:r w:rsidRPr="00022ABB">
          <w:rPr>
            <w:sz w:val="18"/>
            <w:rPrChange w:id="12380" w:author="shorny" w:date="2014-06-09T17:30:00Z">
              <w:rPr/>
            </w:rPrChange>
          </w:rPr>
          <w:t xml:space="preserve">, </w:t>
        </w:r>
        <w:r w:rsidRPr="00022ABB">
          <w:rPr>
            <w:rStyle w:val="string1"/>
            <w:sz w:val="18"/>
            <w:rPrChange w:id="12381" w:author="shorny" w:date="2014-06-09T17:30:00Z">
              <w:rPr>
                <w:rStyle w:val="string1"/>
              </w:rPr>
            </w:rPrChange>
          </w:rPr>
          <w:t>'Anguilla'</w:t>
        </w:r>
        <w:r w:rsidRPr="00022ABB">
          <w:rPr>
            <w:sz w:val="18"/>
            <w:rPrChange w:id="12382" w:author="shorny" w:date="2014-06-09T17:30:00Z">
              <w:rPr/>
            </w:rPrChange>
          </w:rPr>
          <w:t>),</w:t>
        </w:r>
      </w:ins>
    </w:p>
    <w:p w14:paraId="77C8344B" w14:textId="77777777" w:rsidR="00022ABB" w:rsidRPr="00022ABB" w:rsidRDefault="00022ABB">
      <w:pPr>
        <w:pStyle w:val="HTMLPreformatted"/>
        <w:divId w:val="585384335"/>
        <w:rPr>
          <w:ins w:id="12383" w:author="shorny" w:date="2014-06-09T17:29:00Z"/>
          <w:sz w:val="18"/>
          <w:rPrChange w:id="12384" w:author="shorny" w:date="2014-06-09T17:30:00Z">
            <w:rPr>
              <w:ins w:id="12385" w:author="shorny" w:date="2014-06-09T17:29:00Z"/>
            </w:rPr>
          </w:rPrChange>
        </w:rPr>
      </w:pPr>
      <w:ins w:id="12386" w:author="shorny" w:date="2014-06-09T17:29:00Z">
        <w:r w:rsidRPr="00022ABB">
          <w:rPr>
            <w:sz w:val="18"/>
            <w:rPrChange w:id="12387" w:author="shorny" w:date="2014-06-09T17:30:00Z">
              <w:rPr/>
            </w:rPrChange>
          </w:rPr>
          <w:t>(</w:t>
        </w:r>
        <w:r w:rsidRPr="00022ABB">
          <w:rPr>
            <w:rStyle w:val="string1"/>
            <w:sz w:val="18"/>
            <w:rPrChange w:id="12388" w:author="shorny" w:date="2014-06-09T17:30:00Z">
              <w:rPr>
                <w:rStyle w:val="string1"/>
              </w:rPr>
            </w:rPrChange>
          </w:rPr>
          <w:t>'AL'</w:t>
        </w:r>
        <w:r w:rsidRPr="00022ABB">
          <w:rPr>
            <w:sz w:val="18"/>
            <w:rPrChange w:id="12389" w:author="shorny" w:date="2014-06-09T17:30:00Z">
              <w:rPr/>
            </w:rPrChange>
          </w:rPr>
          <w:t xml:space="preserve">, </w:t>
        </w:r>
        <w:r w:rsidRPr="00022ABB">
          <w:rPr>
            <w:rStyle w:val="string1"/>
            <w:sz w:val="18"/>
            <w:rPrChange w:id="12390" w:author="shorny" w:date="2014-06-09T17:30:00Z">
              <w:rPr>
                <w:rStyle w:val="string1"/>
              </w:rPr>
            </w:rPrChange>
          </w:rPr>
          <w:t>'Albania'</w:t>
        </w:r>
        <w:r w:rsidRPr="00022ABB">
          <w:rPr>
            <w:sz w:val="18"/>
            <w:rPrChange w:id="12391" w:author="shorny" w:date="2014-06-09T17:30:00Z">
              <w:rPr/>
            </w:rPrChange>
          </w:rPr>
          <w:t>),</w:t>
        </w:r>
      </w:ins>
    </w:p>
    <w:p w14:paraId="568B14B6" w14:textId="77777777" w:rsidR="00022ABB" w:rsidRPr="00022ABB" w:rsidRDefault="00022ABB">
      <w:pPr>
        <w:pStyle w:val="HTMLPreformatted"/>
        <w:divId w:val="585384335"/>
        <w:rPr>
          <w:ins w:id="12392" w:author="shorny" w:date="2014-06-09T17:29:00Z"/>
          <w:sz w:val="18"/>
          <w:rPrChange w:id="12393" w:author="shorny" w:date="2014-06-09T17:30:00Z">
            <w:rPr>
              <w:ins w:id="12394" w:author="shorny" w:date="2014-06-09T17:29:00Z"/>
            </w:rPr>
          </w:rPrChange>
        </w:rPr>
      </w:pPr>
      <w:ins w:id="12395" w:author="shorny" w:date="2014-06-09T17:29:00Z">
        <w:r w:rsidRPr="00022ABB">
          <w:rPr>
            <w:sz w:val="18"/>
            <w:rPrChange w:id="12396" w:author="shorny" w:date="2014-06-09T17:30:00Z">
              <w:rPr/>
            </w:rPrChange>
          </w:rPr>
          <w:t>(</w:t>
        </w:r>
        <w:r w:rsidRPr="00022ABB">
          <w:rPr>
            <w:rStyle w:val="string1"/>
            <w:sz w:val="18"/>
            <w:rPrChange w:id="12397" w:author="shorny" w:date="2014-06-09T17:30:00Z">
              <w:rPr>
                <w:rStyle w:val="string1"/>
              </w:rPr>
            </w:rPrChange>
          </w:rPr>
          <w:t>'AM'</w:t>
        </w:r>
        <w:r w:rsidRPr="00022ABB">
          <w:rPr>
            <w:sz w:val="18"/>
            <w:rPrChange w:id="12398" w:author="shorny" w:date="2014-06-09T17:30:00Z">
              <w:rPr/>
            </w:rPrChange>
          </w:rPr>
          <w:t xml:space="preserve">, </w:t>
        </w:r>
        <w:r w:rsidRPr="00022ABB">
          <w:rPr>
            <w:rStyle w:val="string1"/>
            <w:sz w:val="18"/>
            <w:rPrChange w:id="12399" w:author="shorny" w:date="2014-06-09T17:30:00Z">
              <w:rPr>
                <w:rStyle w:val="string1"/>
              </w:rPr>
            </w:rPrChange>
          </w:rPr>
          <w:t>'Armenia'</w:t>
        </w:r>
        <w:r w:rsidRPr="00022ABB">
          <w:rPr>
            <w:sz w:val="18"/>
            <w:rPrChange w:id="12400" w:author="shorny" w:date="2014-06-09T17:30:00Z">
              <w:rPr/>
            </w:rPrChange>
          </w:rPr>
          <w:t>),</w:t>
        </w:r>
      </w:ins>
    </w:p>
    <w:p w14:paraId="30A66083" w14:textId="77777777" w:rsidR="00022ABB" w:rsidRPr="00022ABB" w:rsidRDefault="00022ABB">
      <w:pPr>
        <w:pStyle w:val="HTMLPreformatted"/>
        <w:divId w:val="585384335"/>
        <w:rPr>
          <w:ins w:id="12401" w:author="shorny" w:date="2014-06-09T17:29:00Z"/>
          <w:sz w:val="18"/>
          <w:rPrChange w:id="12402" w:author="shorny" w:date="2014-06-09T17:30:00Z">
            <w:rPr>
              <w:ins w:id="12403" w:author="shorny" w:date="2014-06-09T17:29:00Z"/>
            </w:rPr>
          </w:rPrChange>
        </w:rPr>
      </w:pPr>
      <w:ins w:id="12404" w:author="shorny" w:date="2014-06-09T17:29:00Z">
        <w:r w:rsidRPr="00022ABB">
          <w:rPr>
            <w:sz w:val="18"/>
            <w:rPrChange w:id="12405" w:author="shorny" w:date="2014-06-09T17:30:00Z">
              <w:rPr/>
            </w:rPrChange>
          </w:rPr>
          <w:t>(</w:t>
        </w:r>
        <w:r w:rsidRPr="00022ABB">
          <w:rPr>
            <w:rStyle w:val="string1"/>
            <w:sz w:val="18"/>
            <w:rPrChange w:id="12406" w:author="shorny" w:date="2014-06-09T17:30:00Z">
              <w:rPr>
                <w:rStyle w:val="string1"/>
              </w:rPr>
            </w:rPrChange>
          </w:rPr>
          <w:t>'AO'</w:t>
        </w:r>
        <w:r w:rsidRPr="00022ABB">
          <w:rPr>
            <w:sz w:val="18"/>
            <w:rPrChange w:id="12407" w:author="shorny" w:date="2014-06-09T17:30:00Z">
              <w:rPr/>
            </w:rPrChange>
          </w:rPr>
          <w:t xml:space="preserve">, </w:t>
        </w:r>
        <w:r w:rsidRPr="00022ABB">
          <w:rPr>
            <w:rStyle w:val="string1"/>
            <w:sz w:val="18"/>
            <w:rPrChange w:id="12408" w:author="shorny" w:date="2014-06-09T17:30:00Z">
              <w:rPr>
                <w:rStyle w:val="string1"/>
              </w:rPr>
            </w:rPrChange>
          </w:rPr>
          <w:t>'Angola'</w:t>
        </w:r>
        <w:r w:rsidRPr="00022ABB">
          <w:rPr>
            <w:sz w:val="18"/>
            <w:rPrChange w:id="12409" w:author="shorny" w:date="2014-06-09T17:30:00Z">
              <w:rPr/>
            </w:rPrChange>
          </w:rPr>
          <w:t>),</w:t>
        </w:r>
      </w:ins>
    </w:p>
    <w:p w14:paraId="79D1459F" w14:textId="77777777" w:rsidR="00022ABB" w:rsidRPr="00022ABB" w:rsidRDefault="00022ABB">
      <w:pPr>
        <w:pStyle w:val="HTMLPreformatted"/>
        <w:divId w:val="585384335"/>
        <w:rPr>
          <w:ins w:id="12410" w:author="shorny" w:date="2014-06-09T17:29:00Z"/>
          <w:sz w:val="18"/>
          <w:rPrChange w:id="12411" w:author="shorny" w:date="2014-06-09T17:30:00Z">
            <w:rPr>
              <w:ins w:id="12412" w:author="shorny" w:date="2014-06-09T17:29:00Z"/>
            </w:rPr>
          </w:rPrChange>
        </w:rPr>
      </w:pPr>
      <w:ins w:id="12413" w:author="shorny" w:date="2014-06-09T17:29:00Z">
        <w:r w:rsidRPr="00022ABB">
          <w:rPr>
            <w:sz w:val="18"/>
            <w:rPrChange w:id="12414" w:author="shorny" w:date="2014-06-09T17:30:00Z">
              <w:rPr/>
            </w:rPrChange>
          </w:rPr>
          <w:t>(</w:t>
        </w:r>
        <w:r w:rsidRPr="00022ABB">
          <w:rPr>
            <w:rStyle w:val="string1"/>
            <w:sz w:val="18"/>
            <w:rPrChange w:id="12415" w:author="shorny" w:date="2014-06-09T17:30:00Z">
              <w:rPr>
                <w:rStyle w:val="string1"/>
              </w:rPr>
            </w:rPrChange>
          </w:rPr>
          <w:t>'AQ'</w:t>
        </w:r>
        <w:r w:rsidRPr="00022ABB">
          <w:rPr>
            <w:sz w:val="18"/>
            <w:rPrChange w:id="12416" w:author="shorny" w:date="2014-06-09T17:30:00Z">
              <w:rPr/>
            </w:rPrChange>
          </w:rPr>
          <w:t xml:space="preserve">, </w:t>
        </w:r>
        <w:r w:rsidRPr="00022ABB">
          <w:rPr>
            <w:rStyle w:val="string1"/>
            <w:sz w:val="18"/>
            <w:rPrChange w:id="12417" w:author="shorny" w:date="2014-06-09T17:30:00Z">
              <w:rPr>
                <w:rStyle w:val="string1"/>
              </w:rPr>
            </w:rPrChange>
          </w:rPr>
          <w:t>'Antarctica'</w:t>
        </w:r>
        <w:r w:rsidRPr="00022ABB">
          <w:rPr>
            <w:sz w:val="18"/>
            <w:rPrChange w:id="12418" w:author="shorny" w:date="2014-06-09T17:30:00Z">
              <w:rPr/>
            </w:rPrChange>
          </w:rPr>
          <w:t>),</w:t>
        </w:r>
      </w:ins>
    </w:p>
    <w:p w14:paraId="6C68E244" w14:textId="77777777" w:rsidR="00022ABB" w:rsidRPr="00022ABB" w:rsidRDefault="00022ABB">
      <w:pPr>
        <w:pStyle w:val="HTMLPreformatted"/>
        <w:divId w:val="585384335"/>
        <w:rPr>
          <w:ins w:id="12419" w:author="shorny" w:date="2014-06-09T17:29:00Z"/>
          <w:sz w:val="18"/>
          <w:rPrChange w:id="12420" w:author="shorny" w:date="2014-06-09T17:30:00Z">
            <w:rPr>
              <w:ins w:id="12421" w:author="shorny" w:date="2014-06-09T17:29:00Z"/>
            </w:rPr>
          </w:rPrChange>
        </w:rPr>
      </w:pPr>
      <w:ins w:id="12422" w:author="shorny" w:date="2014-06-09T17:29:00Z">
        <w:r w:rsidRPr="00022ABB">
          <w:rPr>
            <w:sz w:val="18"/>
            <w:rPrChange w:id="12423" w:author="shorny" w:date="2014-06-09T17:30:00Z">
              <w:rPr/>
            </w:rPrChange>
          </w:rPr>
          <w:t>(</w:t>
        </w:r>
        <w:r w:rsidRPr="00022ABB">
          <w:rPr>
            <w:rStyle w:val="string1"/>
            <w:sz w:val="18"/>
            <w:rPrChange w:id="12424" w:author="shorny" w:date="2014-06-09T17:30:00Z">
              <w:rPr>
                <w:rStyle w:val="string1"/>
              </w:rPr>
            </w:rPrChange>
          </w:rPr>
          <w:t>'AR'</w:t>
        </w:r>
        <w:r w:rsidRPr="00022ABB">
          <w:rPr>
            <w:sz w:val="18"/>
            <w:rPrChange w:id="12425" w:author="shorny" w:date="2014-06-09T17:30:00Z">
              <w:rPr/>
            </w:rPrChange>
          </w:rPr>
          <w:t xml:space="preserve">, </w:t>
        </w:r>
        <w:r w:rsidRPr="00022ABB">
          <w:rPr>
            <w:rStyle w:val="string1"/>
            <w:sz w:val="18"/>
            <w:rPrChange w:id="12426" w:author="shorny" w:date="2014-06-09T17:30:00Z">
              <w:rPr>
                <w:rStyle w:val="string1"/>
              </w:rPr>
            </w:rPrChange>
          </w:rPr>
          <w:t>'Argentina'</w:t>
        </w:r>
        <w:r w:rsidRPr="00022ABB">
          <w:rPr>
            <w:sz w:val="18"/>
            <w:rPrChange w:id="12427" w:author="shorny" w:date="2014-06-09T17:30:00Z">
              <w:rPr/>
            </w:rPrChange>
          </w:rPr>
          <w:t>),</w:t>
        </w:r>
      </w:ins>
    </w:p>
    <w:p w14:paraId="0EBD2E23" w14:textId="77777777" w:rsidR="00022ABB" w:rsidRPr="00022ABB" w:rsidRDefault="00022ABB">
      <w:pPr>
        <w:pStyle w:val="HTMLPreformatted"/>
        <w:divId w:val="585384335"/>
        <w:rPr>
          <w:ins w:id="12428" w:author="shorny" w:date="2014-06-09T17:29:00Z"/>
          <w:sz w:val="18"/>
          <w:rPrChange w:id="12429" w:author="shorny" w:date="2014-06-09T17:30:00Z">
            <w:rPr>
              <w:ins w:id="12430" w:author="shorny" w:date="2014-06-09T17:29:00Z"/>
            </w:rPr>
          </w:rPrChange>
        </w:rPr>
      </w:pPr>
      <w:ins w:id="12431" w:author="shorny" w:date="2014-06-09T17:29:00Z">
        <w:r w:rsidRPr="00022ABB">
          <w:rPr>
            <w:sz w:val="18"/>
            <w:rPrChange w:id="12432" w:author="shorny" w:date="2014-06-09T17:30:00Z">
              <w:rPr/>
            </w:rPrChange>
          </w:rPr>
          <w:t>(</w:t>
        </w:r>
        <w:r w:rsidRPr="00022ABB">
          <w:rPr>
            <w:rStyle w:val="string1"/>
            <w:sz w:val="18"/>
            <w:rPrChange w:id="12433" w:author="shorny" w:date="2014-06-09T17:30:00Z">
              <w:rPr>
                <w:rStyle w:val="string1"/>
              </w:rPr>
            </w:rPrChange>
          </w:rPr>
          <w:t>'AS'</w:t>
        </w:r>
        <w:r w:rsidRPr="00022ABB">
          <w:rPr>
            <w:sz w:val="18"/>
            <w:rPrChange w:id="12434" w:author="shorny" w:date="2014-06-09T17:30:00Z">
              <w:rPr/>
            </w:rPrChange>
          </w:rPr>
          <w:t xml:space="preserve">, </w:t>
        </w:r>
        <w:r w:rsidRPr="00022ABB">
          <w:rPr>
            <w:rStyle w:val="string1"/>
            <w:sz w:val="18"/>
            <w:rPrChange w:id="12435" w:author="shorny" w:date="2014-06-09T17:30:00Z">
              <w:rPr>
                <w:rStyle w:val="string1"/>
              </w:rPr>
            </w:rPrChange>
          </w:rPr>
          <w:t>'American Samoa'</w:t>
        </w:r>
        <w:r w:rsidRPr="00022ABB">
          <w:rPr>
            <w:sz w:val="18"/>
            <w:rPrChange w:id="12436" w:author="shorny" w:date="2014-06-09T17:30:00Z">
              <w:rPr/>
            </w:rPrChange>
          </w:rPr>
          <w:t>),</w:t>
        </w:r>
      </w:ins>
    </w:p>
    <w:p w14:paraId="0A9FA9B1" w14:textId="77777777" w:rsidR="00022ABB" w:rsidRPr="00022ABB" w:rsidRDefault="00022ABB">
      <w:pPr>
        <w:pStyle w:val="HTMLPreformatted"/>
        <w:divId w:val="585384335"/>
        <w:rPr>
          <w:ins w:id="12437" w:author="shorny" w:date="2014-06-09T17:29:00Z"/>
          <w:sz w:val="18"/>
          <w:rPrChange w:id="12438" w:author="shorny" w:date="2014-06-09T17:30:00Z">
            <w:rPr>
              <w:ins w:id="12439" w:author="shorny" w:date="2014-06-09T17:29:00Z"/>
            </w:rPr>
          </w:rPrChange>
        </w:rPr>
      </w:pPr>
      <w:ins w:id="12440" w:author="shorny" w:date="2014-06-09T17:29:00Z">
        <w:r w:rsidRPr="00022ABB">
          <w:rPr>
            <w:sz w:val="18"/>
            <w:rPrChange w:id="12441" w:author="shorny" w:date="2014-06-09T17:30:00Z">
              <w:rPr/>
            </w:rPrChange>
          </w:rPr>
          <w:t>(</w:t>
        </w:r>
        <w:r w:rsidRPr="00022ABB">
          <w:rPr>
            <w:rStyle w:val="string1"/>
            <w:sz w:val="18"/>
            <w:rPrChange w:id="12442" w:author="shorny" w:date="2014-06-09T17:30:00Z">
              <w:rPr>
                <w:rStyle w:val="string1"/>
              </w:rPr>
            </w:rPrChange>
          </w:rPr>
          <w:t>'AT'</w:t>
        </w:r>
        <w:r w:rsidRPr="00022ABB">
          <w:rPr>
            <w:sz w:val="18"/>
            <w:rPrChange w:id="12443" w:author="shorny" w:date="2014-06-09T17:30:00Z">
              <w:rPr/>
            </w:rPrChange>
          </w:rPr>
          <w:t xml:space="preserve">, </w:t>
        </w:r>
        <w:r w:rsidRPr="00022ABB">
          <w:rPr>
            <w:rStyle w:val="string1"/>
            <w:sz w:val="18"/>
            <w:rPrChange w:id="12444" w:author="shorny" w:date="2014-06-09T17:30:00Z">
              <w:rPr>
                <w:rStyle w:val="string1"/>
              </w:rPr>
            </w:rPrChange>
          </w:rPr>
          <w:t>'Austria'</w:t>
        </w:r>
        <w:r w:rsidRPr="00022ABB">
          <w:rPr>
            <w:sz w:val="18"/>
            <w:rPrChange w:id="12445" w:author="shorny" w:date="2014-06-09T17:30:00Z">
              <w:rPr/>
            </w:rPrChange>
          </w:rPr>
          <w:t>),</w:t>
        </w:r>
      </w:ins>
    </w:p>
    <w:p w14:paraId="2A3DAEE3" w14:textId="77777777" w:rsidR="00022ABB" w:rsidRPr="00022ABB" w:rsidRDefault="00022ABB">
      <w:pPr>
        <w:pStyle w:val="HTMLPreformatted"/>
        <w:divId w:val="585384335"/>
        <w:rPr>
          <w:ins w:id="12446" w:author="shorny" w:date="2014-06-09T17:29:00Z"/>
          <w:sz w:val="18"/>
          <w:rPrChange w:id="12447" w:author="shorny" w:date="2014-06-09T17:30:00Z">
            <w:rPr>
              <w:ins w:id="12448" w:author="shorny" w:date="2014-06-09T17:29:00Z"/>
            </w:rPr>
          </w:rPrChange>
        </w:rPr>
      </w:pPr>
      <w:ins w:id="12449" w:author="shorny" w:date="2014-06-09T17:29:00Z">
        <w:r w:rsidRPr="00022ABB">
          <w:rPr>
            <w:sz w:val="18"/>
            <w:rPrChange w:id="12450" w:author="shorny" w:date="2014-06-09T17:30:00Z">
              <w:rPr/>
            </w:rPrChange>
          </w:rPr>
          <w:t>(</w:t>
        </w:r>
        <w:r w:rsidRPr="00022ABB">
          <w:rPr>
            <w:rStyle w:val="string1"/>
            <w:sz w:val="18"/>
            <w:rPrChange w:id="12451" w:author="shorny" w:date="2014-06-09T17:30:00Z">
              <w:rPr>
                <w:rStyle w:val="string1"/>
              </w:rPr>
            </w:rPrChange>
          </w:rPr>
          <w:t>'AU'</w:t>
        </w:r>
        <w:r w:rsidRPr="00022ABB">
          <w:rPr>
            <w:sz w:val="18"/>
            <w:rPrChange w:id="12452" w:author="shorny" w:date="2014-06-09T17:30:00Z">
              <w:rPr/>
            </w:rPrChange>
          </w:rPr>
          <w:t xml:space="preserve">, </w:t>
        </w:r>
        <w:r w:rsidRPr="00022ABB">
          <w:rPr>
            <w:rStyle w:val="string1"/>
            <w:sz w:val="18"/>
            <w:rPrChange w:id="12453" w:author="shorny" w:date="2014-06-09T17:30:00Z">
              <w:rPr>
                <w:rStyle w:val="string1"/>
              </w:rPr>
            </w:rPrChange>
          </w:rPr>
          <w:t>'Australia'</w:t>
        </w:r>
        <w:r w:rsidRPr="00022ABB">
          <w:rPr>
            <w:sz w:val="18"/>
            <w:rPrChange w:id="12454" w:author="shorny" w:date="2014-06-09T17:30:00Z">
              <w:rPr/>
            </w:rPrChange>
          </w:rPr>
          <w:t>),</w:t>
        </w:r>
      </w:ins>
    </w:p>
    <w:p w14:paraId="1B6B0E2A" w14:textId="77777777" w:rsidR="00022ABB" w:rsidRPr="00022ABB" w:rsidRDefault="00022ABB">
      <w:pPr>
        <w:pStyle w:val="HTMLPreformatted"/>
        <w:divId w:val="585384335"/>
        <w:rPr>
          <w:ins w:id="12455" w:author="shorny" w:date="2014-06-09T17:29:00Z"/>
          <w:sz w:val="18"/>
          <w:rPrChange w:id="12456" w:author="shorny" w:date="2014-06-09T17:30:00Z">
            <w:rPr>
              <w:ins w:id="12457" w:author="shorny" w:date="2014-06-09T17:29:00Z"/>
            </w:rPr>
          </w:rPrChange>
        </w:rPr>
      </w:pPr>
      <w:ins w:id="12458" w:author="shorny" w:date="2014-06-09T17:29:00Z">
        <w:r w:rsidRPr="00022ABB">
          <w:rPr>
            <w:sz w:val="18"/>
            <w:rPrChange w:id="12459" w:author="shorny" w:date="2014-06-09T17:30:00Z">
              <w:rPr/>
            </w:rPrChange>
          </w:rPr>
          <w:t>(</w:t>
        </w:r>
        <w:r w:rsidRPr="00022ABB">
          <w:rPr>
            <w:rStyle w:val="string1"/>
            <w:sz w:val="18"/>
            <w:rPrChange w:id="12460" w:author="shorny" w:date="2014-06-09T17:30:00Z">
              <w:rPr>
                <w:rStyle w:val="string1"/>
              </w:rPr>
            </w:rPrChange>
          </w:rPr>
          <w:t>'AW'</w:t>
        </w:r>
        <w:r w:rsidRPr="00022ABB">
          <w:rPr>
            <w:sz w:val="18"/>
            <w:rPrChange w:id="12461" w:author="shorny" w:date="2014-06-09T17:30:00Z">
              <w:rPr/>
            </w:rPrChange>
          </w:rPr>
          <w:t xml:space="preserve">, </w:t>
        </w:r>
        <w:r w:rsidRPr="00022ABB">
          <w:rPr>
            <w:rStyle w:val="string1"/>
            <w:sz w:val="18"/>
            <w:rPrChange w:id="12462" w:author="shorny" w:date="2014-06-09T17:30:00Z">
              <w:rPr>
                <w:rStyle w:val="string1"/>
              </w:rPr>
            </w:rPrChange>
          </w:rPr>
          <w:t>'Aruba'</w:t>
        </w:r>
        <w:r w:rsidRPr="00022ABB">
          <w:rPr>
            <w:sz w:val="18"/>
            <w:rPrChange w:id="12463" w:author="shorny" w:date="2014-06-09T17:30:00Z">
              <w:rPr/>
            </w:rPrChange>
          </w:rPr>
          <w:t>),</w:t>
        </w:r>
      </w:ins>
    </w:p>
    <w:p w14:paraId="750B109C" w14:textId="77777777" w:rsidR="00022ABB" w:rsidRPr="00022ABB" w:rsidRDefault="00022ABB">
      <w:pPr>
        <w:pStyle w:val="HTMLPreformatted"/>
        <w:divId w:val="585384335"/>
        <w:rPr>
          <w:ins w:id="12464" w:author="shorny" w:date="2014-06-09T17:29:00Z"/>
          <w:sz w:val="18"/>
          <w:rPrChange w:id="12465" w:author="shorny" w:date="2014-06-09T17:30:00Z">
            <w:rPr>
              <w:ins w:id="12466" w:author="shorny" w:date="2014-06-09T17:29:00Z"/>
            </w:rPr>
          </w:rPrChange>
        </w:rPr>
      </w:pPr>
      <w:ins w:id="12467" w:author="shorny" w:date="2014-06-09T17:29:00Z">
        <w:r w:rsidRPr="00022ABB">
          <w:rPr>
            <w:sz w:val="18"/>
            <w:rPrChange w:id="12468" w:author="shorny" w:date="2014-06-09T17:30:00Z">
              <w:rPr/>
            </w:rPrChange>
          </w:rPr>
          <w:t>(</w:t>
        </w:r>
        <w:r w:rsidRPr="00022ABB">
          <w:rPr>
            <w:rStyle w:val="string1"/>
            <w:sz w:val="18"/>
            <w:rPrChange w:id="12469" w:author="shorny" w:date="2014-06-09T17:30:00Z">
              <w:rPr>
                <w:rStyle w:val="string1"/>
              </w:rPr>
            </w:rPrChange>
          </w:rPr>
          <w:t>'AX'</w:t>
        </w:r>
        <w:r w:rsidRPr="00022ABB">
          <w:rPr>
            <w:sz w:val="18"/>
            <w:rPrChange w:id="12470" w:author="shorny" w:date="2014-06-09T17:30:00Z">
              <w:rPr/>
            </w:rPrChange>
          </w:rPr>
          <w:t xml:space="preserve">, </w:t>
        </w:r>
        <w:r w:rsidRPr="00022ABB">
          <w:rPr>
            <w:rStyle w:val="string1"/>
            <w:sz w:val="18"/>
            <w:rPrChange w:id="12471" w:author="shorny" w:date="2014-06-09T17:30:00Z">
              <w:rPr>
                <w:rStyle w:val="string1"/>
              </w:rPr>
            </w:rPrChange>
          </w:rPr>
          <w:t>'Åland Islands'</w:t>
        </w:r>
        <w:r w:rsidRPr="00022ABB">
          <w:rPr>
            <w:sz w:val="18"/>
            <w:rPrChange w:id="12472" w:author="shorny" w:date="2014-06-09T17:30:00Z">
              <w:rPr/>
            </w:rPrChange>
          </w:rPr>
          <w:t>),</w:t>
        </w:r>
      </w:ins>
    </w:p>
    <w:p w14:paraId="44892915" w14:textId="77777777" w:rsidR="00022ABB" w:rsidRPr="00022ABB" w:rsidRDefault="00022ABB">
      <w:pPr>
        <w:pStyle w:val="HTMLPreformatted"/>
        <w:divId w:val="585384335"/>
        <w:rPr>
          <w:ins w:id="12473" w:author="shorny" w:date="2014-06-09T17:29:00Z"/>
          <w:sz w:val="18"/>
          <w:rPrChange w:id="12474" w:author="shorny" w:date="2014-06-09T17:30:00Z">
            <w:rPr>
              <w:ins w:id="12475" w:author="shorny" w:date="2014-06-09T17:29:00Z"/>
            </w:rPr>
          </w:rPrChange>
        </w:rPr>
      </w:pPr>
      <w:ins w:id="12476" w:author="shorny" w:date="2014-06-09T17:29:00Z">
        <w:r w:rsidRPr="00022ABB">
          <w:rPr>
            <w:sz w:val="18"/>
            <w:rPrChange w:id="12477" w:author="shorny" w:date="2014-06-09T17:30:00Z">
              <w:rPr/>
            </w:rPrChange>
          </w:rPr>
          <w:t>(</w:t>
        </w:r>
        <w:r w:rsidRPr="00022ABB">
          <w:rPr>
            <w:rStyle w:val="string1"/>
            <w:sz w:val="18"/>
            <w:rPrChange w:id="12478" w:author="shorny" w:date="2014-06-09T17:30:00Z">
              <w:rPr>
                <w:rStyle w:val="string1"/>
              </w:rPr>
            </w:rPrChange>
          </w:rPr>
          <w:t>'AZ'</w:t>
        </w:r>
        <w:r w:rsidRPr="00022ABB">
          <w:rPr>
            <w:sz w:val="18"/>
            <w:rPrChange w:id="12479" w:author="shorny" w:date="2014-06-09T17:30:00Z">
              <w:rPr/>
            </w:rPrChange>
          </w:rPr>
          <w:t xml:space="preserve">, </w:t>
        </w:r>
        <w:r w:rsidRPr="00022ABB">
          <w:rPr>
            <w:rStyle w:val="string1"/>
            <w:sz w:val="18"/>
            <w:rPrChange w:id="12480" w:author="shorny" w:date="2014-06-09T17:30:00Z">
              <w:rPr>
                <w:rStyle w:val="string1"/>
              </w:rPr>
            </w:rPrChange>
          </w:rPr>
          <w:t>'Azerbaijan'</w:t>
        </w:r>
        <w:r w:rsidRPr="00022ABB">
          <w:rPr>
            <w:sz w:val="18"/>
            <w:rPrChange w:id="12481" w:author="shorny" w:date="2014-06-09T17:30:00Z">
              <w:rPr/>
            </w:rPrChange>
          </w:rPr>
          <w:t>),</w:t>
        </w:r>
      </w:ins>
    </w:p>
    <w:p w14:paraId="5CF9E092" w14:textId="77777777" w:rsidR="00022ABB" w:rsidRPr="00022ABB" w:rsidRDefault="00022ABB">
      <w:pPr>
        <w:pStyle w:val="HTMLPreformatted"/>
        <w:divId w:val="585384335"/>
        <w:rPr>
          <w:ins w:id="12482" w:author="shorny" w:date="2014-06-09T17:29:00Z"/>
          <w:sz w:val="18"/>
          <w:rPrChange w:id="12483" w:author="shorny" w:date="2014-06-09T17:30:00Z">
            <w:rPr>
              <w:ins w:id="12484" w:author="shorny" w:date="2014-06-09T17:29:00Z"/>
            </w:rPr>
          </w:rPrChange>
        </w:rPr>
      </w:pPr>
      <w:ins w:id="12485" w:author="shorny" w:date="2014-06-09T17:29:00Z">
        <w:r w:rsidRPr="00022ABB">
          <w:rPr>
            <w:sz w:val="18"/>
            <w:rPrChange w:id="12486" w:author="shorny" w:date="2014-06-09T17:30:00Z">
              <w:rPr/>
            </w:rPrChange>
          </w:rPr>
          <w:t>(</w:t>
        </w:r>
        <w:r w:rsidRPr="00022ABB">
          <w:rPr>
            <w:rStyle w:val="string1"/>
            <w:sz w:val="18"/>
            <w:rPrChange w:id="12487" w:author="shorny" w:date="2014-06-09T17:30:00Z">
              <w:rPr>
                <w:rStyle w:val="string1"/>
              </w:rPr>
            </w:rPrChange>
          </w:rPr>
          <w:t>'BA'</w:t>
        </w:r>
        <w:r w:rsidRPr="00022ABB">
          <w:rPr>
            <w:sz w:val="18"/>
            <w:rPrChange w:id="12488" w:author="shorny" w:date="2014-06-09T17:30:00Z">
              <w:rPr/>
            </w:rPrChange>
          </w:rPr>
          <w:t xml:space="preserve">, </w:t>
        </w:r>
        <w:r w:rsidRPr="00022ABB">
          <w:rPr>
            <w:rStyle w:val="string1"/>
            <w:sz w:val="18"/>
            <w:rPrChange w:id="12489" w:author="shorny" w:date="2014-06-09T17:30:00Z">
              <w:rPr>
                <w:rStyle w:val="string1"/>
              </w:rPr>
            </w:rPrChange>
          </w:rPr>
          <w:t>'Bosnia and Herzegovina'</w:t>
        </w:r>
        <w:r w:rsidRPr="00022ABB">
          <w:rPr>
            <w:sz w:val="18"/>
            <w:rPrChange w:id="12490" w:author="shorny" w:date="2014-06-09T17:30:00Z">
              <w:rPr/>
            </w:rPrChange>
          </w:rPr>
          <w:t>),</w:t>
        </w:r>
      </w:ins>
    </w:p>
    <w:p w14:paraId="792927FD" w14:textId="77777777" w:rsidR="00022ABB" w:rsidRPr="00022ABB" w:rsidRDefault="00022ABB">
      <w:pPr>
        <w:pStyle w:val="HTMLPreformatted"/>
        <w:divId w:val="585384335"/>
        <w:rPr>
          <w:ins w:id="12491" w:author="shorny" w:date="2014-06-09T17:29:00Z"/>
          <w:sz w:val="18"/>
          <w:rPrChange w:id="12492" w:author="shorny" w:date="2014-06-09T17:30:00Z">
            <w:rPr>
              <w:ins w:id="12493" w:author="shorny" w:date="2014-06-09T17:29:00Z"/>
            </w:rPr>
          </w:rPrChange>
        </w:rPr>
      </w:pPr>
      <w:ins w:id="12494" w:author="shorny" w:date="2014-06-09T17:29:00Z">
        <w:r w:rsidRPr="00022ABB">
          <w:rPr>
            <w:sz w:val="18"/>
            <w:rPrChange w:id="12495" w:author="shorny" w:date="2014-06-09T17:30:00Z">
              <w:rPr/>
            </w:rPrChange>
          </w:rPr>
          <w:t>(</w:t>
        </w:r>
        <w:r w:rsidRPr="00022ABB">
          <w:rPr>
            <w:rStyle w:val="string1"/>
            <w:sz w:val="18"/>
            <w:rPrChange w:id="12496" w:author="shorny" w:date="2014-06-09T17:30:00Z">
              <w:rPr>
                <w:rStyle w:val="string1"/>
              </w:rPr>
            </w:rPrChange>
          </w:rPr>
          <w:t>'BB'</w:t>
        </w:r>
        <w:r w:rsidRPr="00022ABB">
          <w:rPr>
            <w:sz w:val="18"/>
            <w:rPrChange w:id="12497" w:author="shorny" w:date="2014-06-09T17:30:00Z">
              <w:rPr/>
            </w:rPrChange>
          </w:rPr>
          <w:t xml:space="preserve">, </w:t>
        </w:r>
        <w:r w:rsidRPr="00022ABB">
          <w:rPr>
            <w:rStyle w:val="string1"/>
            <w:sz w:val="18"/>
            <w:rPrChange w:id="12498" w:author="shorny" w:date="2014-06-09T17:30:00Z">
              <w:rPr>
                <w:rStyle w:val="string1"/>
              </w:rPr>
            </w:rPrChange>
          </w:rPr>
          <w:t>'Barbados'</w:t>
        </w:r>
        <w:r w:rsidRPr="00022ABB">
          <w:rPr>
            <w:sz w:val="18"/>
            <w:rPrChange w:id="12499" w:author="shorny" w:date="2014-06-09T17:30:00Z">
              <w:rPr/>
            </w:rPrChange>
          </w:rPr>
          <w:t>),</w:t>
        </w:r>
      </w:ins>
    </w:p>
    <w:p w14:paraId="3AF004C7" w14:textId="77777777" w:rsidR="00022ABB" w:rsidRPr="00022ABB" w:rsidRDefault="00022ABB">
      <w:pPr>
        <w:pStyle w:val="HTMLPreformatted"/>
        <w:divId w:val="585384335"/>
        <w:rPr>
          <w:ins w:id="12500" w:author="shorny" w:date="2014-06-09T17:29:00Z"/>
          <w:sz w:val="18"/>
          <w:rPrChange w:id="12501" w:author="shorny" w:date="2014-06-09T17:30:00Z">
            <w:rPr>
              <w:ins w:id="12502" w:author="shorny" w:date="2014-06-09T17:29:00Z"/>
            </w:rPr>
          </w:rPrChange>
        </w:rPr>
      </w:pPr>
      <w:ins w:id="12503" w:author="shorny" w:date="2014-06-09T17:29:00Z">
        <w:r w:rsidRPr="00022ABB">
          <w:rPr>
            <w:sz w:val="18"/>
            <w:rPrChange w:id="12504" w:author="shorny" w:date="2014-06-09T17:30:00Z">
              <w:rPr/>
            </w:rPrChange>
          </w:rPr>
          <w:t>(</w:t>
        </w:r>
        <w:r w:rsidRPr="00022ABB">
          <w:rPr>
            <w:rStyle w:val="string1"/>
            <w:sz w:val="18"/>
            <w:rPrChange w:id="12505" w:author="shorny" w:date="2014-06-09T17:30:00Z">
              <w:rPr>
                <w:rStyle w:val="string1"/>
              </w:rPr>
            </w:rPrChange>
          </w:rPr>
          <w:t>'BD'</w:t>
        </w:r>
        <w:r w:rsidRPr="00022ABB">
          <w:rPr>
            <w:sz w:val="18"/>
            <w:rPrChange w:id="12506" w:author="shorny" w:date="2014-06-09T17:30:00Z">
              <w:rPr/>
            </w:rPrChange>
          </w:rPr>
          <w:t xml:space="preserve">, </w:t>
        </w:r>
        <w:r w:rsidRPr="00022ABB">
          <w:rPr>
            <w:rStyle w:val="string1"/>
            <w:sz w:val="18"/>
            <w:rPrChange w:id="12507" w:author="shorny" w:date="2014-06-09T17:30:00Z">
              <w:rPr>
                <w:rStyle w:val="string1"/>
              </w:rPr>
            </w:rPrChange>
          </w:rPr>
          <w:t>'Bangladesh'</w:t>
        </w:r>
        <w:r w:rsidRPr="00022ABB">
          <w:rPr>
            <w:sz w:val="18"/>
            <w:rPrChange w:id="12508" w:author="shorny" w:date="2014-06-09T17:30:00Z">
              <w:rPr/>
            </w:rPrChange>
          </w:rPr>
          <w:t>),</w:t>
        </w:r>
      </w:ins>
    </w:p>
    <w:p w14:paraId="24F4277A" w14:textId="77777777" w:rsidR="00022ABB" w:rsidRPr="00022ABB" w:rsidRDefault="00022ABB">
      <w:pPr>
        <w:pStyle w:val="HTMLPreformatted"/>
        <w:divId w:val="585384335"/>
        <w:rPr>
          <w:ins w:id="12509" w:author="shorny" w:date="2014-06-09T17:29:00Z"/>
          <w:sz w:val="18"/>
          <w:rPrChange w:id="12510" w:author="shorny" w:date="2014-06-09T17:30:00Z">
            <w:rPr>
              <w:ins w:id="12511" w:author="shorny" w:date="2014-06-09T17:29:00Z"/>
            </w:rPr>
          </w:rPrChange>
        </w:rPr>
      </w:pPr>
      <w:ins w:id="12512" w:author="shorny" w:date="2014-06-09T17:29:00Z">
        <w:r w:rsidRPr="00022ABB">
          <w:rPr>
            <w:sz w:val="18"/>
            <w:rPrChange w:id="12513" w:author="shorny" w:date="2014-06-09T17:30:00Z">
              <w:rPr/>
            </w:rPrChange>
          </w:rPr>
          <w:t>(</w:t>
        </w:r>
        <w:r w:rsidRPr="00022ABB">
          <w:rPr>
            <w:rStyle w:val="string1"/>
            <w:sz w:val="18"/>
            <w:rPrChange w:id="12514" w:author="shorny" w:date="2014-06-09T17:30:00Z">
              <w:rPr>
                <w:rStyle w:val="string1"/>
              </w:rPr>
            </w:rPrChange>
          </w:rPr>
          <w:t>'BE'</w:t>
        </w:r>
        <w:r w:rsidRPr="00022ABB">
          <w:rPr>
            <w:sz w:val="18"/>
            <w:rPrChange w:id="12515" w:author="shorny" w:date="2014-06-09T17:30:00Z">
              <w:rPr/>
            </w:rPrChange>
          </w:rPr>
          <w:t xml:space="preserve">, </w:t>
        </w:r>
        <w:r w:rsidRPr="00022ABB">
          <w:rPr>
            <w:rStyle w:val="string1"/>
            <w:sz w:val="18"/>
            <w:rPrChange w:id="12516" w:author="shorny" w:date="2014-06-09T17:30:00Z">
              <w:rPr>
                <w:rStyle w:val="string1"/>
              </w:rPr>
            </w:rPrChange>
          </w:rPr>
          <w:t>'Belgium'</w:t>
        </w:r>
        <w:r w:rsidRPr="00022ABB">
          <w:rPr>
            <w:sz w:val="18"/>
            <w:rPrChange w:id="12517" w:author="shorny" w:date="2014-06-09T17:30:00Z">
              <w:rPr/>
            </w:rPrChange>
          </w:rPr>
          <w:t>),</w:t>
        </w:r>
      </w:ins>
    </w:p>
    <w:p w14:paraId="459B3D59" w14:textId="77777777" w:rsidR="00022ABB" w:rsidRPr="00022ABB" w:rsidRDefault="00022ABB">
      <w:pPr>
        <w:pStyle w:val="HTMLPreformatted"/>
        <w:divId w:val="585384335"/>
        <w:rPr>
          <w:ins w:id="12518" w:author="shorny" w:date="2014-06-09T17:29:00Z"/>
          <w:sz w:val="18"/>
          <w:rPrChange w:id="12519" w:author="shorny" w:date="2014-06-09T17:30:00Z">
            <w:rPr>
              <w:ins w:id="12520" w:author="shorny" w:date="2014-06-09T17:29:00Z"/>
            </w:rPr>
          </w:rPrChange>
        </w:rPr>
      </w:pPr>
      <w:ins w:id="12521" w:author="shorny" w:date="2014-06-09T17:29:00Z">
        <w:r w:rsidRPr="00022ABB">
          <w:rPr>
            <w:sz w:val="18"/>
            <w:rPrChange w:id="12522" w:author="shorny" w:date="2014-06-09T17:30:00Z">
              <w:rPr/>
            </w:rPrChange>
          </w:rPr>
          <w:t>(</w:t>
        </w:r>
        <w:r w:rsidRPr="00022ABB">
          <w:rPr>
            <w:rStyle w:val="string1"/>
            <w:sz w:val="18"/>
            <w:rPrChange w:id="12523" w:author="shorny" w:date="2014-06-09T17:30:00Z">
              <w:rPr>
                <w:rStyle w:val="string1"/>
              </w:rPr>
            </w:rPrChange>
          </w:rPr>
          <w:t>'BF'</w:t>
        </w:r>
        <w:r w:rsidRPr="00022ABB">
          <w:rPr>
            <w:sz w:val="18"/>
            <w:rPrChange w:id="12524" w:author="shorny" w:date="2014-06-09T17:30:00Z">
              <w:rPr/>
            </w:rPrChange>
          </w:rPr>
          <w:t xml:space="preserve">, </w:t>
        </w:r>
        <w:r w:rsidRPr="00022ABB">
          <w:rPr>
            <w:rStyle w:val="string1"/>
            <w:sz w:val="18"/>
            <w:rPrChange w:id="12525" w:author="shorny" w:date="2014-06-09T17:30:00Z">
              <w:rPr>
                <w:rStyle w:val="string1"/>
              </w:rPr>
            </w:rPrChange>
          </w:rPr>
          <w:t>'Burkina Faso'</w:t>
        </w:r>
        <w:r w:rsidRPr="00022ABB">
          <w:rPr>
            <w:sz w:val="18"/>
            <w:rPrChange w:id="12526" w:author="shorny" w:date="2014-06-09T17:30:00Z">
              <w:rPr/>
            </w:rPrChange>
          </w:rPr>
          <w:t>),</w:t>
        </w:r>
      </w:ins>
    </w:p>
    <w:p w14:paraId="6F8D6ADA" w14:textId="77777777" w:rsidR="00022ABB" w:rsidRPr="00022ABB" w:rsidRDefault="00022ABB">
      <w:pPr>
        <w:pStyle w:val="HTMLPreformatted"/>
        <w:divId w:val="585384335"/>
        <w:rPr>
          <w:ins w:id="12527" w:author="shorny" w:date="2014-06-09T17:29:00Z"/>
          <w:sz w:val="18"/>
          <w:rPrChange w:id="12528" w:author="shorny" w:date="2014-06-09T17:30:00Z">
            <w:rPr>
              <w:ins w:id="12529" w:author="shorny" w:date="2014-06-09T17:29:00Z"/>
            </w:rPr>
          </w:rPrChange>
        </w:rPr>
      </w:pPr>
      <w:ins w:id="12530" w:author="shorny" w:date="2014-06-09T17:29:00Z">
        <w:r w:rsidRPr="00022ABB">
          <w:rPr>
            <w:sz w:val="18"/>
            <w:rPrChange w:id="12531" w:author="shorny" w:date="2014-06-09T17:30:00Z">
              <w:rPr/>
            </w:rPrChange>
          </w:rPr>
          <w:t>(</w:t>
        </w:r>
        <w:r w:rsidRPr="00022ABB">
          <w:rPr>
            <w:rStyle w:val="string1"/>
            <w:sz w:val="18"/>
            <w:rPrChange w:id="12532" w:author="shorny" w:date="2014-06-09T17:30:00Z">
              <w:rPr>
                <w:rStyle w:val="string1"/>
              </w:rPr>
            </w:rPrChange>
          </w:rPr>
          <w:t>'BG'</w:t>
        </w:r>
        <w:r w:rsidRPr="00022ABB">
          <w:rPr>
            <w:sz w:val="18"/>
            <w:rPrChange w:id="12533" w:author="shorny" w:date="2014-06-09T17:30:00Z">
              <w:rPr/>
            </w:rPrChange>
          </w:rPr>
          <w:t xml:space="preserve">, </w:t>
        </w:r>
        <w:r w:rsidRPr="00022ABB">
          <w:rPr>
            <w:rStyle w:val="string1"/>
            <w:sz w:val="18"/>
            <w:rPrChange w:id="12534" w:author="shorny" w:date="2014-06-09T17:30:00Z">
              <w:rPr>
                <w:rStyle w:val="string1"/>
              </w:rPr>
            </w:rPrChange>
          </w:rPr>
          <w:t>'Bulgaria'</w:t>
        </w:r>
        <w:r w:rsidRPr="00022ABB">
          <w:rPr>
            <w:sz w:val="18"/>
            <w:rPrChange w:id="12535" w:author="shorny" w:date="2014-06-09T17:30:00Z">
              <w:rPr/>
            </w:rPrChange>
          </w:rPr>
          <w:t>),</w:t>
        </w:r>
      </w:ins>
    </w:p>
    <w:p w14:paraId="1F492023" w14:textId="77777777" w:rsidR="00022ABB" w:rsidRPr="00022ABB" w:rsidRDefault="00022ABB">
      <w:pPr>
        <w:pStyle w:val="HTMLPreformatted"/>
        <w:divId w:val="585384335"/>
        <w:rPr>
          <w:ins w:id="12536" w:author="shorny" w:date="2014-06-09T17:29:00Z"/>
          <w:sz w:val="18"/>
          <w:rPrChange w:id="12537" w:author="shorny" w:date="2014-06-09T17:30:00Z">
            <w:rPr>
              <w:ins w:id="12538" w:author="shorny" w:date="2014-06-09T17:29:00Z"/>
            </w:rPr>
          </w:rPrChange>
        </w:rPr>
      </w:pPr>
      <w:ins w:id="12539" w:author="shorny" w:date="2014-06-09T17:29:00Z">
        <w:r w:rsidRPr="00022ABB">
          <w:rPr>
            <w:sz w:val="18"/>
            <w:rPrChange w:id="12540" w:author="shorny" w:date="2014-06-09T17:30:00Z">
              <w:rPr/>
            </w:rPrChange>
          </w:rPr>
          <w:t>(</w:t>
        </w:r>
        <w:r w:rsidRPr="00022ABB">
          <w:rPr>
            <w:rStyle w:val="string1"/>
            <w:sz w:val="18"/>
            <w:rPrChange w:id="12541" w:author="shorny" w:date="2014-06-09T17:30:00Z">
              <w:rPr>
                <w:rStyle w:val="string1"/>
              </w:rPr>
            </w:rPrChange>
          </w:rPr>
          <w:t>'BH'</w:t>
        </w:r>
        <w:r w:rsidRPr="00022ABB">
          <w:rPr>
            <w:sz w:val="18"/>
            <w:rPrChange w:id="12542" w:author="shorny" w:date="2014-06-09T17:30:00Z">
              <w:rPr/>
            </w:rPrChange>
          </w:rPr>
          <w:t xml:space="preserve">, </w:t>
        </w:r>
        <w:r w:rsidRPr="00022ABB">
          <w:rPr>
            <w:rStyle w:val="string1"/>
            <w:sz w:val="18"/>
            <w:rPrChange w:id="12543" w:author="shorny" w:date="2014-06-09T17:30:00Z">
              <w:rPr>
                <w:rStyle w:val="string1"/>
              </w:rPr>
            </w:rPrChange>
          </w:rPr>
          <w:t>'Bahrain'</w:t>
        </w:r>
        <w:r w:rsidRPr="00022ABB">
          <w:rPr>
            <w:sz w:val="18"/>
            <w:rPrChange w:id="12544" w:author="shorny" w:date="2014-06-09T17:30:00Z">
              <w:rPr/>
            </w:rPrChange>
          </w:rPr>
          <w:t>),</w:t>
        </w:r>
      </w:ins>
    </w:p>
    <w:p w14:paraId="5362AA9E" w14:textId="77777777" w:rsidR="00022ABB" w:rsidRPr="00022ABB" w:rsidRDefault="00022ABB">
      <w:pPr>
        <w:pStyle w:val="HTMLPreformatted"/>
        <w:divId w:val="585384335"/>
        <w:rPr>
          <w:ins w:id="12545" w:author="shorny" w:date="2014-06-09T17:29:00Z"/>
          <w:sz w:val="18"/>
          <w:rPrChange w:id="12546" w:author="shorny" w:date="2014-06-09T17:30:00Z">
            <w:rPr>
              <w:ins w:id="12547" w:author="shorny" w:date="2014-06-09T17:29:00Z"/>
            </w:rPr>
          </w:rPrChange>
        </w:rPr>
      </w:pPr>
      <w:ins w:id="12548" w:author="shorny" w:date="2014-06-09T17:29:00Z">
        <w:r w:rsidRPr="00022ABB">
          <w:rPr>
            <w:sz w:val="18"/>
            <w:rPrChange w:id="12549" w:author="shorny" w:date="2014-06-09T17:30:00Z">
              <w:rPr/>
            </w:rPrChange>
          </w:rPr>
          <w:t>(</w:t>
        </w:r>
        <w:r w:rsidRPr="00022ABB">
          <w:rPr>
            <w:rStyle w:val="string1"/>
            <w:sz w:val="18"/>
            <w:rPrChange w:id="12550" w:author="shorny" w:date="2014-06-09T17:30:00Z">
              <w:rPr>
                <w:rStyle w:val="string1"/>
              </w:rPr>
            </w:rPrChange>
          </w:rPr>
          <w:t>'BI'</w:t>
        </w:r>
        <w:r w:rsidRPr="00022ABB">
          <w:rPr>
            <w:sz w:val="18"/>
            <w:rPrChange w:id="12551" w:author="shorny" w:date="2014-06-09T17:30:00Z">
              <w:rPr/>
            </w:rPrChange>
          </w:rPr>
          <w:t xml:space="preserve">, </w:t>
        </w:r>
        <w:r w:rsidRPr="00022ABB">
          <w:rPr>
            <w:rStyle w:val="string1"/>
            <w:sz w:val="18"/>
            <w:rPrChange w:id="12552" w:author="shorny" w:date="2014-06-09T17:30:00Z">
              <w:rPr>
                <w:rStyle w:val="string1"/>
              </w:rPr>
            </w:rPrChange>
          </w:rPr>
          <w:t>'Burundi'</w:t>
        </w:r>
        <w:r w:rsidRPr="00022ABB">
          <w:rPr>
            <w:sz w:val="18"/>
            <w:rPrChange w:id="12553" w:author="shorny" w:date="2014-06-09T17:30:00Z">
              <w:rPr/>
            </w:rPrChange>
          </w:rPr>
          <w:t>),</w:t>
        </w:r>
      </w:ins>
    </w:p>
    <w:p w14:paraId="0B384951" w14:textId="77777777" w:rsidR="00022ABB" w:rsidRPr="00022ABB" w:rsidRDefault="00022ABB">
      <w:pPr>
        <w:pStyle w:val="HTMLPreformatted"/>
        <w:divId w:val="585384335"/>
        <w:rPr>
          <w:ins w:id="12554" w:author="shorny" w:date="2014-06-09T17:29:00Z"/>
          <w:sz w:val="18"/>
          <w:rPrChange w:id="12555" w:author="shorny" w:date="2014-06-09T17:30:00Z">
            <w:rPr>
              <w:ins w:id="12556" w:author="shorny" w:date="2014-06-09T17:29:00Z"/>
            </w:rPr>
          </w:rPrChange>
        </w:rPr>
      </w:pPr>
      <w:ins w:id="12557" w:author="shorny" w:date="2014-06-09T17:29:00Z">
        <w:r w:rsidRPr="00022ABB">
          <w:rPr>
            <w:sz w:val="18"/>
            <w:rPrChange w:id="12558" w:author="shorny" w:date="2014-06-09T17:30:00Z">
              <w:rPr/>
            </w:rPrChange>
          </w:rPr>
          <w:t>(</w:t>
        </w:r>
        <w:r w:rsidRPr="00022ABB">
          <w:rPr>
            <w:rStyle w:val="string1"/>
            <w:sz w:val="18"/>
            <w:rPrChange w:id="12559" w:author="shorny" w:date="2014-06-09T17:30:00Z">
              <w:rPr>
                <w:rStyle w:val="string1"/>
              </w:rPr>
            </w:rPrChange>
          </w:rPr>
          <w:t>'BJ'</w:t>
        </w:r>
        <w:r w:rsidRPr="00022ABB">
          <w:rPr>
            <w:sz w:val="18"/>
            <w:rPrChange w:id="12560" w:author="shorny" w:date="2014-06-09T17:30:00Z">
              <w:rPr/>
            </w:rPrChange>
          </w:rPr>
          <w:t xml:space="preserve">, </w:t>
        </w:r>
        <w:r w:rsidRPr="00022ABB">
          <w:rPr>
            <w:rStyle w:val="string1"/>
            <w:sz w:val="18"/>
            <w:rPrChange w:id="12561" w:author="shorny" w:date="2014-06-09T17:30:00Z">
              <w:rPr>
                <w:rStyle w:val="string1"/>
              </w:rPr>
            </w:rPrChange>
          </w:rPr>
          <w:t>'Benin'</w:t>
        </w:r>
        <w:r w:rsidRPr="00022ABB">
          <w:rPr>
            <w:sz w:val="18"/>
            <w:rPrChange w:id="12562" w:author="shorny" w:date="2014-06-09T17:30:00Z">
              <w:rPr/>
            </w:rPrChange>
          </w:rPr>
          <w:t>),</w:t>
        </w:r>
      </w:ins>
    </w:p>
    <w:p w14:paraId="09615AB5" w14:textId="77777777" w:rsidR="00022ABB" w:rsidRPr="00022ABB" w:rsidRDefault="00022ABB">
      <w:pPr>
        <w:pStyle w:val="HTMLPreformatted"/>
        <w:divId w:val="585384335"/>
        <w:rPr>
          <w:ins w:id="12563" w:author="shorny" w:date="2014-06-09T17:29:00Z"/>
          <w:sz w:val="18"/>
          <w:rPrChange w:id="12564" w:author="shorny" w:date="2014-06-09T17:30:00Z">
            <w:rPr>
              <w:ins w:id="12565" w:author="shorny" w:date="2014-06-09T17:29:00Z"/>
            </w:rPr>
          </w:rPrChange>
        </w:rPr>
      </w:pPr>
      <w:ins w:id="12566" w:author="shorny" w:date="2014-06-09T17:29:00Z">
        <w:r w:rsidRPr="00022ABB">
          <w:rPr>
            <w:sz w:val="18"/>
            <w:rPrChange w:id="12567" w:author="shorny" w:date="2014-06-09T17:30:00Z">
              <w:rPr/>
            </w:rPrChange>
          </w:rPr>
          <w:t>(</w:t>
        </w:r>
        <w:r w:rsidRPr="00022ABB">
          <w:rPr>
            <w:rStyle w:val="string1"/>
            <w:sz w:val="18"/>
            <w:rPrChange w:id="12568" w:author="shorny" w:date="2014-06-09T17:30:00Z">
              <w:rPr>
                <w:rStyle w:val="string1"/>
              </w:rPr>
            </w:rPrChange>
          </w:rPr>
          <w:t>'BL'</w:t>
        </w:r>
        <w:r w:rsidRPr="00022ABB">
          <w:rPr>
            <w:sz w:val="18"/>
            <w:rPrChange w:id="12569" w:author="shorny" w:date="2014-06-09T17:30:00Z">
              <w:rPr/>
            </w:rPrChange>
          </w:rPr>
          <w:t xml:space="preserve">, </w:t>
        </w:r>
        <w:r w:rsidRPr="00022ABB">
          <w:rPr>
            <w:rStyle w:val="string1"/>
            <w:sz w:val="18"/>
            <w:rPrChange w:id="12570" w:author="shorny" w:date="2014-06-09T17:30:00Z">
              <w:rPr>
                <w:rStyle w:val="string1"/>
              </w:rPr>
            </w:rPrChange>
          </w:rPr>
          <w:t>'Saint Barthélemy'</w:t>
        </w:r>
        <w:r w:rsidRPr="00022ABB">
          <w:rPr>
            <w:sz w:val="18"/>
            <w:rPrChange w:id="12571" w:author="shorny" w:date="2014-06-09T17:30:00Z">
              <w:rPr/>
            </w:rPrChange>
          </w:rPr>
          <w:t>),</w:t>
        </w:r>
      </w:ins>
    </w:p>
    <w:p w14:paraId="76E180A8" w14:textId="77777777" w:rsidR="00022ABB" w:rsidRPr="00022ABB" w:rsidRDefault="00022ABB">
      <w:pPr>
        <w:pStyle w:val="HTMLPreformatted"/>
        <w:divId w:val="585384335"/>
        <w:rPr>
          <w:ins w:id="12572" w:author="shorny" w:date="2014-06-09T17:29:00Z"/>
          <w:sz w:val="18"/>
          <w:rPrChange w:id="12573" w:author="shorny" w:date="2014-06-09T17:30:00Z">
            <w:rPr>
              <w:ins w:id="12574" w:author="shorny" w:date="2014-06-09T17:29:00Z"/>
            </w:rPr>
          </w:rPrChange>
        </w:rPr>
      </w:pPr>
      <w:ins w:id="12575" w:author="shorny" w:date="2014-06-09T17:29:00Z">
        <w:r w:rsidRPr="00022ABB">
          <w:rPr>
            <w:sz w:val="18"/>
            <w:rPrChange w:id="12576" w:author="shorny" w:date="2014-06-09T17:30:00Z">
              <w:rPr/>
            </w:rPrChange>
          </w:rPr>
          <w:t>(</w:t>
        </w:r>
        <w:r w:rsidRPr="00022ABB">
          <w:rPr>
            <w:rStyle w:val="string1"/>
            <w:sz w:val="18"/>
            <w:rPrChange w:id="12577" w:author="shorny" w:date="2014-06-09T17:30:00Z">
              <w:rPr>
                <w:rStyle w:val="string1"/>
              </w:rPr>
            </w:rPrChange>
          </w:rPr>
          <w:t>'BM'</w:t>
        </w:r>
        <w:r w:rsidRPr="00022ABB">
          <w:rPr>
            <w:sz w:val="18"/>
            <w:rPrChange w:id="12578" w:author="shorny" w:date="2014-06-09T17:30:00Z">
              <w:rPr/>
            </w:rPrChange>
          </w:rPr>
          <w:t xml:space="preserve">, </w:t>
        </w:r>
        <w:r w:rsidRPr="00022ABB">
          <w:rPr>
            <w:rStyle w:val="string1"/>
            <w:sz w:val="18"/>
            <w:rPrChange w:id="12579" w:author="shorny" w:date="2014-06-09T17:30:00Z">
              <w:rPr>
                <w:rStyle w:val="string1"/>
              </w:rPr>
            </w:rPrChange>
          </w:rPr>
          <w:t>'Bermuda'</w:t>
        </w:r>
        <w:r w:rsidRPr="00022ABB">
          <w:rPr>
            <w:sz w:val="18"/>
            <w:rPrChange w:id="12580" w:author="shorny" w:date="2014-06-09T17:30:00Z">
              <w:rPr/>
            </w:rPrChange>
          </w:rPr>
          <w:t>),</w:t>
        </w:r>
      </w:ins>
    </w:p>
    <w:p w14:paraId="4411A1FF" w14:textId="77777777" w:rsidR="00022ABB" w:rsidRPr="00022ABB" w:rsidRDefault="00022ABB">
      <w:pPr>
        <w:pStyle w:val="HTMLPreformatted"/>
        <w:divId w:val="585384335"/>
        <w:rPr>
          <w:ins w:id="12581" w:author="shorny" w:date="2014-06-09T17:29:00Z"/>
          <w:sz w:val="18"/>
          <w:rPrChange w:id="12582" w:author="shorny" w:date="2014-06-09T17:30:00Z">
            <w:rPr>
              <w:ins w:id="12583" w:author="shorny" w:date="2014-06-09T17:29:00Z"/>
            </w:rPr>
          </w:rPrChange>
        </w:rPr>
      </w:pPr>
      <w:ins w:id="12584" w:author="shorny" w:date="2014-06-09T17:29:00Z">
        <w:r w:rsidRPr="00022ABB">
          <w:rPr>
            <w:sz w:val="18"/>
            <w:rPrChange w:id="12585" w:author="shorny" w:date="2014-06-09T17:30:00Z">
              <w:rPr/>
            </w:rPrChange>
          </w:rPr>
          <w:t>(</w:t>
        </w:r>
        <w:r w:rsidRPr="00022ABB">
          <w:rPr>
            <w:rStyle w:val="string1"/>
            <w:sz w:val="18"/>
            <w:rPrChange w:id="12586" w:author="shorny" w:date="2014-06-09T17:30:00Z">
              <w:rPr>
                <w:rStyle w:val="string1"/>
              </w:rPr>
            </w:rPrChange>
          </w:rPr>
          <w:t>'BN'</w:t>
        </w:r>
        <w:r w:rsidRPr="00022ABB">
          <w:rPr>
            <w:sz w:val="18"/>
            <w:rPrChange w:id="12587" w:author="shorny" w:date="2014-06-09T17:30:00Z">
              <w:rPr/>
            </w:rPrChange>
          </w:rPr>
          <w:t xml:space="preserve">, </w:t>
        </w:r>
        <w:r w:rsidRPr="00022ABB">
          <w:rPr>
            <w:rStyle w:val="string1"/>
            <w:sz w:val="18"/>
            <w:rPrChange w:id="12588" w:author="shorny" w:date="2014-06-09T17:30:00Z">
              <w:rPr>
                <w:rStyle w:val="string1"/>
              </w:rPr>
            </w:rPrChange>
          </w:rPr>
          <w:t>'Brunei Darussalam'</w:t>
        </w:r>
        <w:r w:rsidRPr="00022ABB">
          <w:rPr>
            <w:sz w:val="18"/>
            <w:rPrChange w:id="12589" w:author="shorny" w:date="2014-06-09T17:30:00Z">
              <w:rPr/>
            </w:rPrChange>
          </w:rPr>
          <w:t>),</w:t>
        </w:r>
      </w:ins>
    </w:p>
    <w:p w14:paraId="73807BF1" w14:textId="77777777" w:rsidR="00022ABB" w:rsidRPr="00022ABB" w:rsidRDefault="00022ABB">
      <w:pPr>
        <w:pStyle w:val="HTMLPreformatted"/>
        <w:divId w:val="585384335"/>
        <w:rPr>
          <w:ins w:id="12590" w:author="shorny" w:date="2014-06-09T17:29:00Z"/>
          <w:sz w:val="18"/>
          <w:rPrChange w:id="12591" w:author="shorny" w:date="2014-06-09T17:30:00Z">
            <w:rPr>
              <w:ins w:id="12592" w:author="shorny" w:date="2014-06-09T17:29:00Z"/>
            </w:rPr>
          </w:rPrChange>
        </w:rPr>
      </w:pPr>
      <w:ins w:id="12593" w:author="shorny" w:date="2014-06-09T17:29:00Z">
        <w:r w:rsidRPr="00022ABB">
          <w:rPr>
            <w:sz w:val="18"/>
            <w:rPrChange w:id="12594" w:author="shorny" w:date="2014-06-09T17:30:00Z">
              <w:rPr/>
            </w:rPrChange>
          </w:rPr>
          <w:t>(</w:t>
        </w:r>
        <w:r w:rsidRPr="00022ABB">
          <w:rPr>
            <w:rStyle w:val="string1"/>
            <w:sz w:val="18"/>
            <w:rPrChange w:id="12595" w:author="shorny" w:date="2014-06-09T17:30:00Z">
              <w:rPr>
                <w:rStyle w:val="string1"/>
              </w:rPr>
            </w:rPrChange>
          </w:rPr>
          <w:t>'BO'</w:t>
        </w:r>
        <w:r w:rsidRPr="00022ABB">
          <w:rPr>
            <w:sz w:val="18"/>
            <w:rPrChange w:id="12596" w:author="shorny" w:date="2014-06-09T17:30:00Z">
              <w:rPr/>
            </w:rPrChange>
          </w:rPr>
          <w:t xml:space="preserve">, </w:t>
        </w:r>
        <w:r w:rsidRPr="00022ABB">
          <w:rPr>
            <w:rStyle w:val="string1"/>
            <w:sz w:val="18"/>
            <w:rPrChange w:id="12597" w:author="shorny" w:date="2014-06-09T17:30:00Z">
              <w:rPr>
                <w:rStyle w:val="string1"/>
              </w:rPr>
            </w:rPrChange>
          </w:rPr>
          <w:t>'Bolivia, Plurinational State of'</w:t>
        </w:r>
        <w:r w:rsidRPr="00022ABB">
          <w:rPr>
            <w:sz w:val="18"/>
            <w:rPrChange w:id="12598" w:author="shorny" w:date="2014-06-09T17:30:00Z">
              <w:rPr/>
            </w:rPrChange>
          </w:rPr>
          <w:t>),</w:t>
        </w:r>
      </w:ins>
    </w:p>
    <w:p w14:paraId="231FB142" w14:textId="77777777" w:rsidR="00022ABB" w:rsidRPr="00022ABB" w:rsidRDefault="00022ABB">
      <w:pPr>
        <w:pStyle w:val="HTMLPreformatted"/>
        <w:divId w:val="585384335"/>
        <w:rPr>
          <w:ins w:id="12599" w:author="shorny" w:date="2014-06-09T17:29:00Z"/>
          <w:sz w:val="18"/>
          <w:rPrChange w:id="12600" w:author="shorny" w:date="2014-06-09T17:30:00Z">
            <w:rPr>
              <w:ins w:id="12601" w:author="shorny" w:date="2014-06-09T17:29:00Z"/>
            </w:rPr>
          </w:rPrChange>
        </w:rPr>
      </w:pPr>
      <w:ins w:id="12602" w:author="shorny" w:date="2014-06-09T17:29:00Z">
        <w:r w:rsidRPr="00022ABB">
          <w:rPr>
            <w:sz w:val="18"/>
            <w:rPrChange w:id="12603" w:author="shorny" w:date="2014-06-09T17:30:00Z">
              <w:rPr/>
            </w:rPrChange>
          </w:rPr>
          <w:t>(</w:t>
        </w:r>
        <w:r w:rsidRPr="00022ABB">
          <w:rPr>
            <w:rStyle w:val="string1"/>
            <w:sz w:val="18"/>
            <w:rPrChange w:id="12604" w:author="shorny" w:date="2014-06-09T17:30:00Z">
              <w:rPr>
                <w:rStyle w:val="string1"/>
              </w:rPr>
            </w:rPrChange>
          </w:rPr>
          <w:t>'BQ'</w:t>
        </w:r>
        <w:r w:rsidRPr="00022ABB">
          <w:rPr>
            <w:sz w:val="18"/>
            <w:rPrChange w:id="12605" w:author="shorny" w:date="2014-06-09T17:30:00Z">
              <w:rPr/>
            </w:rPrChange>
          </w:rPr>
          <w:t xml:space="preserve">, </w:t>
        </w:r>
        <w:r w:rsidRPr="00022ABB">
          <w:rPr>
            <w:rStyle w:val="string1"/>
            <w:sz w:val="18"/>
            <w:rPrChange w:id="12606" w:author="shorny" w:date="2014-06-09T17:30:00Z">
              <w:rPr>
                <w:rStyle w:val="string1"/>
              </w:rPr>
            </w:rPrChange>
          </w:rPr>
          <w:t>'Bonaire, Sint Eustatius and Saba'</w:t>
        </w:r>
        <w:r w:rsidRPr="00022ABB">
          <w:rPr>
            <w:sz w:val="18"/>
            <w:rPrChange w:id="12607" w:author="shorny" w:date="2014-06-09T17:30:00Z">
              <w:rPr/>
            </w:rPrChange>
          </w:rPr>
          <w:t>),</w:t>
        </w:r>
      </w:ins>
    </w:p>
    <w:p w14:paraId="11DFE940" w14:textId="77777777" w:rsidR="00022ABB" w:rsidRPr="00022ABB" w:rsidRDefault="00022ABB">
      <w:pPr>
        <w:pStyle w:val="HTMLPreformatted"/>
        <w:divId w:val="585384335"/>
        <w:rPr>
          <w:ins w:id="12608" w:author="shorny" w:date="2014-06-09T17:29:00Z"/>
          <w:sz w:val="18"/>
          <w:rPrChange w:id="12609" w:author="shorny" w:date="2014-06-09T17:30:00Z">
            <w:rPr>
              <w:ins w:id="12610" w:author="shorny" w:date="2014-06-09T17:29:00Z"/>
            </w:rPr>
          </w:rPrChange>
        </w:rPr>
      </w:pPr>
      <w:ins w:id="12611" w:author="shorny" w:date="2014-06-09T17:29:00Z">
        <w:r w:rsidRPr="00022ABB">
          <w:rPr>
            <w:sz w:val="18"/>
            <w:rPrChange w:id="12612" w:author="shorny" w:date="2014-06-09T17:30:00Z">
              <w:rPr/>
            </w:rPrChange>
          </w:rPr>
          <w:t>(</w:t>
        </w:r>
        <w:r w:rsidRPr="00022ABB">
          <w:rPr>
            <w:rStyle w:val="string1"/>
            <w:sz w:val="18"/>
            <w:rPrChange w:id="12613" w:author="shorny" w:date="2014-06-09T17:30:00Z">
              <w:rPr>
                <w:rStyle w:val="string1"/>
              </w:rPr>
            </w:rPrChange>
          </w:rPr>
          <w:t>'BR'</w:t>
        </w:r>
        <w:r w:rsidRPr="00022ABB">
          <w:rPr>
            <w:sz w:val="18"/>
            <w:rPrChange w:id="12614" w:author="shorny" w:date="2014-06-09T17:30:00Z">
              <w:rPr/>
            </w:rPrChange>
          </w:rPr>
          <w:t xml:space="preserve">, </w:t>
        </w:r>
        <w:r w:rsidRPr="00022ABB">
          <w:rPr>
            <w:rStyle w:val="string1"/>
            <w:sz w:val="18"/>
            <w:rPrChange w:id="12615" w:author="shorny" w:date="2014-06-09T17:30:00Z">
              <w:rPr>
                <w:rStyle w:val="string1"/>
              </w:rPr>
            </w:rPrChange>
          </w:rPr>
          <w:t>'Brazil'</w:t>
        </w:r>
        <w:r w:rsidRPr="00022ABB">
          <w:rPr>
            <w:sz w:val="18"/>
            <w:rPrChange w:id="12616" w:author="shorny" w:date="2014-06-09T17:30:00Z">
              <w:rPr/>
            </w:rPrChange>
          </w:rPr>
          <w:t>),</w:t>
        </w:r>
      </w:ins>
    </w:p>
    <w:p w14:paraId="5603FF89" w14:textId="77777777" w:rsidR="00022ABB" w:rsidRPr="00022ABB" w:rsidRDefault="00022ABB">
      <w:pPr>
        <w:pStyle w:val="HTMLPreformatted"/>
        <w:divId w:val="585384335"/>
        <w:rPr>
          <w:ins w:id="12617" w:author="shorny" w:date="2014-06-09T17:29:00Z"/>
          <w:sz w:val="18"/>
          <w:rPrChange w:id="12618" w:author="shorny" w:date="2014-06-09T17:30:00Z">
            <w:rPr>
              <w:ins w:id="12619" w:author="shorny" w:date="2014-06-09T17:29:00Z"/>
            </w:rPr>
          </w:rPrChange>
        </w:rPr>
      </w:pPr>
      <w:ins w:id="12620" w:author="shorny" w:date="2014-06-09T17:29:00Z">
        <w:r w:rsidRPr="00022ABB">
          <w:rPr>
            <w:sz w:val="18"/>
            <w:rPrChange w:id="12621" w:author="shorny" w:date="2014-06-09T17:30:00Z">
              <w:rPr/>
            </w:rPrChange>
          </w:rPr>
          <w:t>(</w:t>
        </w:r>
        <w:r w:rsidRPr="00022ABB">
          <w:rPr>
            <w:rStyle w:val="string1"/>
            <w:sz w:val="18"/>
            <w:rPrChange w:id="12622" w:author="shorny" w:date="2014-06-09T17:30:00Z">
              <w:rPr>
                <w:rStyle w:val="string1"/>
              </w:rPr>
            </w:rPrChange>
          </w:rPr>
          <w:t>'BS'</w:t>
        </w:r>
        <w:r w:rsidRPr="00022ABB">
          <w:rPr>
            <w:sz w:val="18"/>
            <w:rPrChange w:id="12623" w:author="shorny" w:date="2014-06-09T17:30:00Z">
              <w:rPr/>
            </w:rPrChange>
          </w:rPr>
          <w:t xml:space="preserve">, </w:t>
        </w:r>
        <w:r w:rsidRPr="00022ABB">
          <w:rPr>
            <w:rStyle w:val="string1"/>
            <w:sz w:val="18"/>
            <w:rPrChange w:id="12624" w:author="shorny" w:date="2014-06-09T17:30:00Z">
              <w:rPr>
                <w:rStyle w:val="string1"/>
              </w:rPr>
            </w:rPrChange>
          </w:rPr>
          <w:t>'Bahamas'</w:t>
        </w:r>
        <w:r w:rsidRPr="00022ABB">
          <w:rPr>
            <w:sz w:val="18"/>
            <w:rPrChange w:id="12625" w:author="shorny" w:date="2014-06-09T17:30:00Z">
              <w:rPr/>
            </w:rPrChange>
          </w:rPr>
          <w:t>),</w:t>
        </w:r>
      </w:ins>
    </w:p>
    <w:p w14:paraId="726F08F4" w14:textId="77777777" w:rsidR="00022ABB" w:rsidRPr="00022ABB" w:rsidRDefault="00022ABB">
      <w:pPr>
        <w:pStyle w:val="HTMLPreformatted"/>
        <w:divId w:val="585384335"/>
        <w:rPr>
          <w:ins w:id="12626" w:author="shorny" w:date="2014-06-09T17:29:00Z"/>
          <w:sz w:val="18"/>
          <w:rPrChange w:id="12627" w:author="shorny" w:date="2014-06-09T17:30:00Z">
            <w:rPr>
              <w:ins w:id="12628" w:author="shorny" w:date="2014-06-09T17:29:00Z"/>
            </w:rPr>
          </w:rPrChange>
        </w:rPr>
      </w:pPr>
      <w:ins w:id="12629" w:author="shorny" w:date="2014-06-09T17:29:00Z">
        <w:r w:rsidRPr="00022ABB">
          <w:rPr>
            <w:sz w:val="18"/>
            <w:rPrChange w:id="12630" w:author="shorny" w:date="2014-06-09T17:30:00Z">
              <w:rPr/>
            </w:rPrChange>
          </w:rPr>
          <w:t>(</w:t>
        </w:r>
        <w:r w:rsidRPr="00022ABB">
          <w:rPr>
            <w:rStyle w:val="string1"/>
            <w:sz w:val="18"/>
            <w:rPrChange w:id="12631" w:author="shorny" w:date="2014-06-09T17:30:00Z">
              <w:rPr>
                <w:rStyle w:val="string1"/>
              </w:rPr>
            </w:rPrChange>
          </w:rPr>
          <w:t>'BT'</w:t>
        </w:r>
        <w:r w:rsidRPr="00022ABB">
          <w:rPr>
            <w:sz w:val="18"/>
            <w:rPrChange w:id="12632" w:author="shorny" w:date="2014-06-09T17:30:00Z">
              <w:rPr/>
            </w:rPrChange>
          </w:rPr>
          <w:t xml:space="preserve">, </w:t>
        </w:r>
        <w:r w:rsidRPr="00022ABB">
          <w:rPr>
            <w:rStyle w:val="string1"/>
            <w:sz w:val="18"/>
            <w:rPrChange w:id="12633" w:author="shorny" w:date="2014-06-09T17:30:00Z">
              <w:rPr>
                <w:rStyle w:val="string1"/>
              </w:rPr>
            </w:rPrChange>
          </w:rPr>
          <w:t>'Bhutan'</w:t>
        </w:r>
        <w:r w:rsidRPr="00022ABB">
          <w:rPr>
            <w:sz w:val="18"/>
            <w:rPrChange w:id="12634" w:author="shorny" w:date="2014-06-09T17:30:00Z">
              <w:rPr/>
            </w:rPrChange>
          </w:rPr>
          <w:t>),</w:t>
        </w:r>
      </w:ins>
    </w:p>
    <w:p w14:paraId="28B75ED8" w14:textId="77777777" w:rsidR="00022ABB" w:rsidRPr="00022ABB" w:rsidRDefault="00022ABB">
      <w:pPr>
        <w:pStyle w:val="HTMLPreformatted"/>
        <w:divId w:val="585384335"/>
        <w:rPr>
          <w:ins w:id="12635" w:author="shorny" w:date="2014-06-09T17:29:00Z"/>
          <w:sz w:val="18"/>
          <w:rPrChange w:id="12636" w:author="shorny" w:date="2014-06-09T17:30:00Z">
            <w:rPr>
              <w:ins w:id="12637" w:author="shorny" w:date="2014-06-09T17:29:00Z"/>
            </w:rPr>
          </w:rPrChange>
        </w:rPr>
      </w:pPr>
      <w:ins w:id="12638" w:author="shorny" w:date="2014-06-09T17:29:00Z">
        <w:r w:rsidRPr="00022ABB">
          <w:rPr>
            <w:sz w:val="18"/>
            <w:rPrChange w:id="12639" w:author="shorny" w:date="2014-06-09T17:30:00Z">
              <w:rPr/>
            </w:rPrChange>
          </w:rPr>
          <w:t>(</w:t>
        </w:r>
        <w:r w:rsidRPr="00022ABB">
          <w:rPr>
            <w:rStyle w:val="string1"/>
            <w:sz w:val="18"/>
            <w:rPrChange w:id="12640" w:author="shorny" w:date="2014-06-09T17:30:00Z">
              <w:rPr>
                <w:rStyle w:val="string1"/>
              </w:rPr>
            </w:rPrChange>
          </w:rPr>
          <w:t>'BV'</w:t>
        </w:r>
        <w:r w:rsidRPr="00022ABB">
          <w:rPr>
            <w:sz w:val="18"/>
            <w:rPrChange w:id="12641" w:author="shorny" w:date="2014-06-09T17:30:00Z">
              <w:rPr/>
            </w:rPrChange>
          </w:rPr>
          <w:t xml:space="preserve">, </w:t>
        </w:r>
        <w:r w:rsidRPr="00022ABB">
          <w:rPr>
            <w:rStyle w:val="string1"/>
            <w:sz w:val="18"/>
            <w:rPrChange w:id="12642" w:author="shorny" w:date="2014-06-09T17:30:00Z">
              <w:rPr>
                <w:rStyle w:val="string1"/>
              </w:rPr>
            </w:rPrChange>
          </w:rPr>
          <w:t>'Bouvet Island'</w:t>
        </w:r>
        <w:r w:rsidRPr="00022ABB">
          <w:rPr>
            <w:sz w:val="18"/>
            <w:rPrChange w:id="12643" w:author="shorny" w:date="2014-06-09T17:30:00Z">
              <w:rPr/>
            </w:rPrChange>
          </w:rPr>
          <w:t>),</w:t>
        </w:r>
      </w:ins>
    </w:p>
    <w:p w14:paraId="1DBE5505" w14:textId="77777777" w:rsidR="00022ABB" w:rsidRPr="00022ABB" w:rsidRDefault="00022ABB">
      <w:pPr>
        <w:pStyle w:val="HTMLPreformatted"/>
        <w:divId w:val="585384335"/>
        <w:rPr>
          <w:ins w:id="12644" w:author="shorny" w:date="2014-06-09T17:29:00Z"/>
          <w:sz w:val="18"/>
          <w:rPrChange w:id="12645" w:author="shorny" w:date="2014-06-09T17:30:00Z">
            <w:rPr>
              <w:ins w:id="12646" w:author="shorny" w:date="2014-06-09T17:29:00Z"/>
            </w:rPr>
          </w:rPrChange>
        </w:rPr>
      </w:pPr>
      <w:ins w:id="12647" w:author="shorny" w:date="2014-06-09T17:29:00Z">
        <w:r w:rsidRPr="00022ABB">
          <w:rPr>
            <w:sz w:val="18"/>
            <w:rPrChange w:id="12648" w:author="shorny" w:date="2014-06-09T17:30:00Z">
              <w:rPr/>
            </w:rPrChange>
          </w:rPr>
          <w:t>(</w:t>
        </w:r>
        <w:r w:rsidRPr="00022ABB">
          <w:rPr>
            <w:rStyle w:val="string1"/>
            <w:sz w:val="18"/>
            <w:rPrChange w:id="12649" w:author="shorny" w:date="2014-06-09T17:30:00Z">
              <w:rPr>
                <w:rStyle w:val="string1"/>
              </w:rPr>
            </w:rPrChange>
          </w:rPr>
          <w:t>'BW'</w:t>
        </w:r>
        <w:r w:rsidRPr="00022ABB">
          <w:rPr>
            <w:sz w:val="18"/>
            <w:rPrChange w:id="12650" w:author="shorny" w:date="2014-06-09T17:30:00Z">
              <w:rPr/>
            </w:rPrChange>
          </w:rPr>
          <w:t xml:space="preserve">, </w:t>
        </w:r>
        <w:r w:rsidRPr="00022ABB">
          <w:rPr>
            <w:rStyle w:val="string1"/>
            <w:sz w:val="18"/>
            <w:rPrChange w:id="12651" w:author="shorny" w:date="2014-06-09T17:30:00Z">
              <w:rPr>
                <w:rStyle w:val="string1"/>
              </w:rPr>
            </w:rPrChange>
          </w:rPr>
          <w:t>'Botswana'</w:t>
        </w:r>
        <w:r w:rsidRPr="00022ABB">
          <w:rPr>
            <w:sz w:val="18"/>
            <w:rPrChange w:id="12652" w:author="shorny" w:date="2014-06-09T17:30:00Z">
              <w:rPr/>
            </w:rPrChange>
          </w:rPr>
          <w:t>),</w:t>
        </w:r>
      </w:ins>
    </w:p>
    <w:p w14:paraId="29D05E69" w14:textId="77777777" w:rsidR="00022ABB" w:rsidRPr="00022ABB" w:rsidRDefault="00022ABB">
      <w:pPr>
        <w:pStyle w:val="HTMLPreformatted"/>
        <w:divId w:val="585384335"/>
        <w:rPr>
          <w:ins w:id="12653" w:author="shorny" w:date="2014-06-09T17:29:00Z"/>
          <w:sz w:val="18"/>
          <w:rPrChange w:id="12654" w:author="shorny" w:date="2014-06-09T17:30:00Z">
            <w:rPr>
              <w:ins w:id="12655" w:author="shorny" w:date="2014-06-09T17:29:00Z"/>
            </w:rPr>
          </w:rPrChange>
        </w:rPr>
      </w:pPr>
      <w:ins w:id="12656" w:author="shorny" w:date="2014-06-09T17:29:00Z">
        <w:r w:rsidRPr="00022ABB">
          <w:rPr>
            <w:sz w:val="18"/>
            <w:rPrChange w:id="12657" w:author="shorny" w:date="2014-06-09T17:30:00Z">
              <w:rPr/>
            </w:rPrChange>
          </w:rPr>
          <w:t>(</w:t>
        </w:r>
        <w:r w:rsidRPr="00022ABB">
          <w:rPr>
            <w:rStyle w:val="string1"/>
            <w:sz w:val="18"/>
            <w:rPrChange w:id="12658" w:author="shorny" w:date="2014-06-09T17:30:00Z">
              <w:rPr>
                <w:rStyle w:val="string1"/>
              </w:rPr>
            </w:rPrChange>
          </w:rPr>
          <w:t>'BY'</w:t>
        </w:r>
        <w:r w:rsidRPr="00022ABB">
          <w:rPr>
            <w:sz w:val="18"/>
            <w:rPrChange w:id="12659" w:author="shorny" w:date="2014-06-09T17:30:00Z">
              <w:rPr/>
            </w:rPrChange>
          </w:rPr>
          <w:t xml:space="preserve">, </w:t>
        </w:r>
        <w:r w:rsidRPr="00022ABB">
          <w:rPr>
            <w:rStyle w:val="string1"/>
            <w:sz w:val="18"/>
            <w:rPrChange w:id="12660" w:author="shorny" w:date="2014-06-09T17:30:00Z">
              <w:rPr>
                <w:rStyle w:val="string1"/>
              </w:rPr>
            </w:rPrChange>
          </w:rPr>
          <w:t>'Belarus'</w:t>
        </w:r>
        <w:r w:rsidRPr="00022ABB">
          <w:rPr>
            <w:sz w:val="18"/>
            <w:rPrChange w:id="12661" w:author="shorny" w:date="2014-06-09T17:30:00Z">
              <w:rPr/>
            </w:rPrChange>
          </w:rPr>
          <w:t>),</w:t>
        </w:r>
      </w:ins>
    </w:p>
    <w:p w14:paraId="39C2A176" w14:textId="77777777" w:rsidR="00022ABB" w:rsidRPr="00022ABB" w:rsidRDefault="00022ABB">
      <w:pPr>
        <w:pStyle w:val="HTMLPreformatted"/>
        <w:divId w:val="585384335"/>
        <w:rPr>
          <w:ins w:id="12662" w:author="shorny" w:date="2014-06-09T17:29:00Z"/>
          <w:sz w:val="18"/>
          <w:rPrChange w:id="12663" w:author="shorny" w:date="2014-06-09T17:30:00Z">
            <w:rPr>
              <w:ins w:id="12664" w:author="shorny" w:date="2014-06-09T17:29:00Z"/>
            </w:rPr>
          </w:rPrChange>
        </w:rPr>
      </w:pPr>
      <w:ins w:id="12665" w:author="shorny" w:date="2014-06-09T17:29:00Z">
        <w:r w:rsidRPr="00022ABB">
          <w:rPr>
            <w:sz w:val="18"/>
            <w:rPrChange w:id="12666" w:author="shorny" w:date="2014-06-09T17:30:00Z">
              <w:rPr/>
            </w:rPrChange>
          </w:rPr>
          <w:t>(</w:t>
        </w:r>
        <w:r w:rsidRPr="00022ABB">
          <w:rPr>
            <w:rStyle w:val="string1"/>
            <w:sz w:val="18"/>
            <w:rPrChange w:id="12667" w:author="shorny" w:date="2014-06-09T17:30:00Z">
              <w:rPr>
                <w:rStyle w:val="string1"/>
              </w:rPr>
            </w:rPrChange>
          </w:rPr>
          <w:t>'BZ'</w:t>
        </w:r>
        <w:r w:rsidRPr="00022ABB">
          <w:rPr>
            <w:sz w:val="18"/>
            <w:rPrChange w:id="12668" w:author="shorny" w:date="2014-06-09T17:30:00Z">
              <w:rPr/>
            </w:rPrChange>
          </w:rPr>
          <w:t xml:space="preserve">, </w:t>
        </w:r>
        <w:r w:rsidRPr="00022ABB">
          <w:rPr>
            <w:rStyle w:val="string1"/>
            <w:sz w:val="18"/>
            <w:rPrChange w:id="12669" w:author="shorny" w:date="2014-06-09T17:30:00Z">
              <w:rPr>
                <w:rStyle w:val="string1"/>
              </w:rPr>
            </w:rPrChange>
          </w:rPr>
          <w:t>'Belize'</w:t>
        </w:r>
        <w:r w:rsidRPr="00022ABB">
          <w:rPr>
            <w:sz w:val="18"/>
            <w:rPrChange w:id="12670" w:author="shorny" w:date="2014-06-09T17:30:00Z">
              <w:rPr/>
            </w:rPrChange>
          </w:rPr>
          <w:t>),</w:t>
        </w:r>
      </w:ins>
    </w:p>
    <w:p w14:paraId="7AB8F1FF" w14:textId="77777777" w:rsidR="00022ABB" w:rsidRPr="00022ABB" w:rsidRDefault="00022ABB">
      <w:pPr>
        <w:pStyle w:val="HTMLPreformatted"/>
        <w:divId w:val="585384335"/>
        <w:rPr>
          <w:ins w:id="12671" w:author="shorny" w:date="2014-06-09T17:29:00Z"/>
          <w:sz w:val="18"/>
          <w:rPrChange w:id="12672" w:author="shorny" w:date="2014-06-09T17:30:00Z">
            <w:rPr>
              <w:ins w:id="12673" w:author="shorny" w:date="2014-06-09T17:29:00Z"/>
            </w:rPr>
          </w:rPrChange>
        </w:rPr>
      </w:pPr>
      <w:ins w:id="12674" w:author="shorny" w:date="2014-06-09T17:29:00Z">
        <w:r w:rsidRPr="00022ABB">
          <w:rPr>
            <w:sz w:val="18"/>
            <w:rPrChange w:id="12675" w:author="shorny" w:date="2014-06-09T17:30:00Z">
              <w:rPr/>
            </w:rPrChange>
          </w:rPr>
          <w:t>(</w:t>
        </w:r>
        <w:r w:rsidRPr="00022ABB">
          <w:rPr>
            <w:rStyle w:val="string1"/>
            <w:sz w:val="18"/>
            <w:rPrChange w:id="12676" w:author="shorny" w:date="2014-06-09T17:30:00Z">
              <w:rPr>
                <w:rStyle w:val="string1"/>
              </w:rPr>
            </w:rPrChange>
          </w:rPr>
          <w:t>'CA'</w:t>
        </w:r>
        <w:r w:rsidRPr="00022ABB">
          <w:rPr>
            <w:sz w:val="18"/>
            <w:rPrChange w:id="12677" w:author="shorny" w:date="2014-06-09T17:30:00Z">
              <w:rPr/>
            </w:rPrChange>
          </w:rPr>
          <w:t xml:space="preserve">, </w:t>
        </w:r>
        <w:r w:rsidRPr="00022ABB">
          <w:rPr>
            <w:rStyle w:val="string1"/>
            <w:sz w:val="18"/>
            <w:rPrChange w:id="12678" w:author="shorny" w:date="2014-06-09T17:30:00Z">
              <w:rPr>
                <w:rStyle w:val="string1"/>
              </w:rPr>
            </w:rPrChange>
          </w:rPr>
          <w:t>'Canada'</w:t>
        </w:r>
        <w:r w:rsidRPr="00022ABB">
          <w:rPr>
            <w:sz w:val="18"/>
            <w:rPrChange w:id="12679" w:author="shorny" w:date="2014-06-09T17:30:00Z">
              <w:rPr/>
            </w:rPrChange>
          </w:rPr>
          <w:t>),</w:t>
        </w:r>
      </w:ins>
    </w:p>
    <w:p w14:paraId="2428C471" w14:textId="77777777" w:rsidR="00022ABB" w:rsidRPr="00022ABB" w:rsidRDefault="00022ABB">
      <w:pPr>
        <w:pStyle w:val="HTMLPreformatted"/>
        <w:divId w:val="585384335"/>
        <w:rPr>
          <w:ins w:id="12680" w:author="shorny" w:date="2014-06-09T17:29:00Z"/>
          <w:sz w:val="18"/>
          <w:rPrChange w:id="12681" w:author="shorny" w:date="2014-06-09T17:30:00Z">
            <w:rPr>
              <w:ins w:id="12682" w:author="shorny" w:date="2014-06-09T17:29:00Z"/>
            </w:rPr>
          </w:rPrChange>
        </w:rPr>
      </w:pPr>
      <w:ins w:id="12683" w:author="shorny" w:date="2014-06-09T17:29:00Z">
        <w:r w:rsidRPr="00022ABB">
          <w:rPr>
            <w:sz w:val="18"/>
            <w:rPrChange w:id="12684" w:author="shorny" w:date="2014-06-09T17:30:00Z">
              <w:rPr/>
            </w:rPrChange>
          </w:rPr>
          <w:t>(</w:t>
        </w:r>
        <w:r w:rsidRPr="00022ABB">
          <w:rPr>
            <w:rStyle w:val="string1"/>
            <w:sz w:val="18"/>
            <w:rPrChange w:id="12685" w:author="shorny" w:date="2014-06-09T17:30:00Z">
              <w:rPr>
                <w:rStyle w:val="string1"/>
              </w:rPr>
            </w:rPrChange>
          </w:rPr>
          <w:t>'CC'</w:t>
        </w:r>
        <w:r w:rsidRPr="00022ABB">
          <w:rPr>
            <w:sz w:val="18"/>
            <w:rPrChange w:id="12686" w:author="shorny" w:date="2014-06-09T17:30:00Z">
              <w:rPr/>
            </w:rPrChange>
          </w:rPr>
          <w:t xml:space="preserve">, </w:t>
        </w:r>
        <w:r w:rsidRPr="00022ABB">
          <w:rPr>
            <w:rStyle w:val="string1"/>
            <w:sz w:val="18"/>
            <w:rPrChange w:id="12687" w:author="shorny" w:date="2014-06-09T17:30:00Z">
              <w:rPr>
                <w:rStyle w:val="string1"/>
              </w:rPr>
            </w:rPrChange>
          </w:rPr>
          <w:t>'Cocos (Keeling) Islands'</w:t>
        </w:r>
        <w:r w:rsidRPr="00022ABB">
          <w:rPr>
            <w:sz w:val="18"/>
            <w:rPrChange w:id="12688" w:author="shorny" w:date="2014-06-09T17:30:00Z">
              <w:rPr/>
            </w:rPrChange>
          </w:rPr>
          <w:t>),</w:t>
        </w:r>
      </w:ins>
    </w:p>
    <w:p w14:paraId="4B04DFD1" w14:textId="77777777" w:rsidR="00022ABB" w:rsidRPr="00022ABB" w:rsidRDefault="00022ABB">
      <w:pPr>
        <w:pStyle w:val="HTMLPreformatted"/>
        <w:divId w:val="585384335"/>
        <w:rPr>
          <w:ins w:id="12689" w:author="shorny" w:date="2014-06-09T17:29:00Z"/>
          <w:sz w:val="18"/>
          <w:rPrChange w:id="12690" w:author="shorny" w:date="2014-06-09T17:30:00Z">
            <w:rPr>
              <w:ins w:id="12691" w:author="shorny" w:date="2014-06-09T17:29:00Z"/>
            </w:rPr>
          </w:rPrChange>
        </w:rPr>
      </w:pPr>
      <w:ins w:id="12692" w:author="shorny" w:date="2014-06-09T17:29:00Z">
        <w:r w:rsidRPr="00022ABB">
          <w:rPr>
            <w:sz w:val="18"/>
            <w:rPrChange w:id="12693" w:author="shorny" w:date="2014-06-09T17:30:00Z">
              <w:rPr/>
            </w:rPrChange>
          </w:rPr>
          <w:t>(</w:t>
        </w:r>
        <w:r w:rsidRPr="00022ABB">
          <w:rPr>
            <w:rStyle w:val="string1"/>
            <w:sz w:val="18"/>
            <w:rPrChange w:id="12694" w:author="shorny" w:date="2014-06-09T17:30:00Z">
              <w:rPr>
                <w:rStyle w:val="string1"/>
              </w:rPr>
            </w:rPrChange>
          </w:rPr>
          <w:t>'CD'</w:t>
        </w:r>
        <w:r w:rsidRPr="00022ABB">
          <w:rPr>
            <w:sz w:val="18"/>
            <w:rPrChange w:id="12695" w:author="shorny" w:date="2014-06-09T17:30:00Z">
              <w:rPr/>
            </w:rPrChange>
          </w:rPr>
          <w:t xml:space="preserve">, </w:t>
        </w:r>
        <w:r w:rsidRPr="00022ABB">
          <w:rPr>
            <w:rStyle w:val="string1"/>
            <w:sz w:val="18"/>
            <w:rPrChange w:id="12696" w:author="shorny" w:date="2014-06-09T17:30:00Z">
              <w:rPr>
                <w:rStyle w:val="string1"/>
              </w:rPr>
            </w:rPrChange>
          </w:rPr>
          <w:t>'Congo, the Democratic Republic of the'</w:t>
        </w:r>
        <w:r w:rsidRPr="00022ABB">
          <w:rPr>
            <w:sz w:val="18"/>
            <w:rPrChange w:id="12697" w:author="shorny" w:date="2014-06-09T17:30:00Z">
              <w:rPr/>
            </w:rPrChange>
          </w:rPr>
          <w:t>),</w:t>
        </w:r>
      </w:ins>
    </w:p>
    <w:p w14:paraId="150B3AAE" w14:textId="77777777" w:rsidR="00022ABB" w:rsidRPr="00022ABB" w:rsidRDefault="00022ABB">
      <w:pPr>
        <w:pStyle w:val="HTMLPreformatted"/>
        <w:divId w:val="585384335"/>
        <w:rPr>
          <w:ins w:id="12698" w:author="shorny" w:date="2014-06-09T17:29:00Z"/>
          <w:sz w:val="18"/>
          <w:rPrChange w:id="12699" w:author="shorny" w:date="2014-06-09T17:30:00Z">
            <w:rPr>
              <w:ins w:id="12700" w:author="shorny" w:date="2014-06-09T17:29:00Z"/>
            </w:rPr>
          </w:rPrChange>
        </w:rPr>
      </w:pPr>
      <w:ins w:id="12701" w:author="shorny" w:date="2014-06-09T17:29:00Z">
        <w:r w:rsidRPr="00022ABB">
          <w:rPr>
            <w:sz w:val="18"/>
            <w:rPrChange w:id="12702" w:author="shorny" w:date="2014-06-09T17:30:00Z">
              <w:rPr/>
            </w:rPrChange>
          </w:rPr>
          <w:t>(</w:t>
        </w:r>
        <w:r w:rsidRPr="00022ABB">
          <w:rPr>
            <w:rStyle w:val="string1"/>
            <w:sz w:val="18"/>
            <w:rPrChange w:id="12703" w:author="shorny" w:date="2014-06-09T17:30:00Z">
              <w:rPr>
                <w:rStyle w:val="string1"/>
              </w:rPr>
            </w:rPrChange>
          </w:rPr>
          <w:t>'CF'</w:t>
        </w:r>
        <w:r w:rsidRPr="00022ABB">
          <w:rPr>
            <w:sz w:val="18"/>
            <w:rPrChange w:id="12704" w:author="shorny" w:date="2014-06-09T17:30:00Z">
              <w:rPr/>
            </w:rPrChange>
          </w:rPr>
          <w:t xml:space="preserve">, </w:t>
        </w:r>
        <w:r w:rsidRPr="00022ABB">
          <w:rPr>
            <w:rStyle w:val="string1"/>
            <w:sz w:val="18"/>
            <w:rPrChange w:id="12705" w:author="shorny" w:date="2014-06-09T17:30:00Z">
              <w:rPr>
                <w:rStyle w:val="string1"/>
              </w:rPr>
            </w:rPrChange>
          </w:rPr>
          <w:t>'Central African Republic'</w:t>
        </w:r>
        <w:r w:rsidRPr="00022ABB">
          <w:rPr>
            <w:sz w:val="18"/>
            <w:rPrChange w:id="12706" w:author="shorny" w:date="2014-06-09T17:30:00Z">
              <w:rPr/>
            </w:rPrChange>
          </w:rPr>
          <w:t>),</w:t>
        </w:r>
      </w:ins>
    </w:p>
    <w:p w14:paraId="6AD6F24F" w14:textId="77777777" w:rsidR="00022ABB" w:rsidRPr="00022ABB" w:rsidRDefault="00022ABB">
      <w:pPr>
        <w:pStyle w:val="HTMLPreformatted"/>
        <w:divId w:val="585384335"/>
        <w:rPr>
          <w:ins w:id="12707" w:author="shorny" w:date="2014-06-09T17:29:00Z"/>
          <w:sz w:val="18"/>
          <w:rPrChange w:id="12708" w:author="shorny" w:date="2014-06-09T17:30:00Z">
            <w:rPr>
              <w:ins w:id="12709" w:author="shorny" w:date="2014-06-09T17:29:00Z"/>
            </w:rPr>
          </w:rPrChange>
        </w:rPr>
      </w:pPr>
      <w:ins w:id="12710" w:author="shorny" w:date="2014-06-09T17:29:00Z">
        <w:r w:rsidRPr="00022ABB">
          <w:rPr>
            <w:sz w:val="18"/>
            <w:rPrChange w:id="12711" w:author="shorny" w:date="2014-06-09T17:30:00Z">
              <w:rPr/>
            </w:rPrChange>
          </w:rPr>
          <w:t>(</w:t>
        </w:r>
        <w:r w:rsidRPr="00022ABB">
          <w:rPr>
            <w:rStyle w:val="string1"/>
            <w:sz w:val="18"/>
            <w:rPrChange w:id="12712" w:author="shorny" w:date="2014-06-09T17:30:00Z">
              <w:rPr>
                <w:rStyle w:val="string1"/>
              </w:rPr>
            </w:rPrChange>
          </w:rPr>
          <w:t>'CG'</w:t>
        </w:r>
        <w:r w:rsidRPr="00022ABB">
          <w:rPr>
            <w:sz w:val="18"/>
            <w:rPrChange w:id="12713" w:author="shorny" w:date="2014-06-09T17:30:00Z">
              <w:rPr/>
            </w:rPrChange>
          </w:rPr>
          <w:t xml:space="preserve">, </w:t>
        </w:r>
        <w:r w:rsidRPr="00022ABB">
          <w:rPr>
            <w:rStyle w:val="string1"/>
            <w:sz w:val="18"/>
            <w:rPrChange w:id="12714" w:author="shorny" w:date="2014-06-09T17:30:00Z">
              <w:rPr>
                <w:rStyle w:val="string1"/>
              </w:rPr>
            </w:rPrChange>
          </w:rPr>
          <w:t>'Congo'</w:t>
        </w:r>
        <w:r w:rsidRPr="00022ABB">
          <w:rPr>
            <w:sz w:val="18"/>
            <w:rPrChange w:id="12715" w:author="shorny" w:date="2014-06-09T17:30:00Z">
              <w:rPr/>
            </w:rPrChange>
          </w:rPr>
          <w:t>),</w:t>
        </w:r>
      </w:ins>
    </w:p>
    <w:p w14:paraId="531ABD61" w14:textId="77777777" w:rsidR="00022ABB" w:rsidRPr="00022ABB" w:rsidRDefault="00022ABB">
      <w:pPr>
        <w:pStyle w:val="HTMLPreformatted"/>
        <w:divId w:val="585384335"/>
        <w:rPr>
          <w:ins w:id="12716" w:author="shorny" w:date="2014-06-09T17:29:00Z"/>
          <w:sz w:val="18"/>
          <w:rPrChange w:id="12717" w:author="shorny" w:date="2014-06-09T17:30:00Z">
            <w:rPr>
              <w:ins w:id="12718" w:author="shorny" w:date="2014-06-09T17:29:00Z"/>
            </w:rPr>
          </w:rPrChange>
        </w:rPr>
      </w:pPr>
      <w:ins w:id="12719" w:author="shorny" w:date="2014-06-09T17:29:00Z">
        <w:r w:rsidRPr="00022ABB">
          <w:rPr>
            <w:sz w:val="18"/>
            <w:rPrChange w:id="12720" w:author="shorny" w:date="2014-06-09T17:30:00Z">
              <w:rPr/>
            </w:rPrChange>
          </w:rPr>
          <w:t>(</w:t>
        </w:r>
        <w:r w:rsidRPr="00022ABB">
          <w:rPr>
            <w:rStyle w:val="string1"/>
            <w:sz w:val="18"/>
            <w:rPrChange w:id="12721" w:author="shorny" w:date="2014-06-09T17:30:00Z">
              <w:rPr>
                <w:rStyle w:val="string1"/>
              </w:rPr>
            </w:rPrChange>
          </w:rPr>
          <w:t>'CH'</w:t>
        </w:r>
        <w:r w:rsidRPr="00022ABB">
          <w:rPr>
            <w:sz w:val="18"/>
            <w:rPrChange w:id="12722" w:author="shorny" w:date="2014-06-09T17:30:00Z">
              <w:rPr/>
            </w:rPrChange>
          </w:rPr>
          <w:t xml:space="preserve">, </w:t>
        </w:r>
        <w:r w:rsidRPr="00022ABB">
          <w:rPr>
            <w:rStyle w:val="string1"/>
            <w:sz w:val="18"/>
            <w:rPrChange w:id="12723" w:author="shorny" w:date="2014-06-09T17:30:00Z">
              <w:rPr>
                <w:rStyle w:val="string1"/>
              </w:rPr>
            </w:rPrChange>
          </w:rPr>
          <w:t>'Switzerland'</w:t>
        </w:r>
        <w:r w:rsidRPr="00022ABB">
          <w:rPr>
            <w:sz w:val="18"/>
            <w:rPrChange w:id="12724" w:author="shorny" w:date="2014-06-09T17:30:00Z">
              <w:rPr/>
            </w:rPrChange>
          </w:rPr>
          <w:t>),</w:t>
        </w:r>
      </w:ins>
    </w:p>
    <w:p w14:paraId="43E015AB" w14:textId="77777777" w:rsidR="00022ABB" w:rsidRPr="00022ABB" w:rsidRDefault="00022ABB">
      <w:pPr>
        <w:pStyle w:val="HTMLPreformatted"/>
        <w:divId w:val="585384335"/>
        <w:rPr>
          <w:ins w:id="12725" w:author="shorny" w:date="2014-06-09T17:29:00Z"/>
          <w:sz w:val="18"/>
          <w:rPrChange w:id="12726" w:author="shorny" w:date="2014-06-09T17:30:00Z">
            <w:rPr>
              <w:ins w:id="12727" w:author="shorny" w:date="2014-06-09T17:29:00Z"/>
            </w:rPr>
          </w:rPrChange>
        </w:rPr>
      </w:pPr>
      <w:ins w:id="12728" w:author="shorny" w:date="2014-06-09T17:29:00Z">
        <w:r w:rsidRPr="00022ABB">
          <w:rPr>
            <w:sz w:val="18"/>
            <w:rPrChange w:id="12729" w:author="shorny" w:date="2014-06-09T17:30:00Z">
              <w:rPr/>
            </w:rPrChange>
          </w:rPr>
          <w:t>(</w:t>
        </w:r>
        <w:r w:rsidRPr="00022ABB">
          <w:rPr>
            <w:rStyle w:val="string1"/>
            <w:sz w:val="18"/>
            <w:rPrChange w:id="12730" w:author="shorny" w:date="2014-06-09T17:30:00Z">
              <w:rPr>
                <w:rStyle w:val="string1"/>
              </w:rPr>
            </w:rPrChange>
          </w:rPr>
          <w:t>'CI'</w:t>
        </w:r>
        <w:r w:rsidRPr="00022ABB">
          <w:rPr>
            <w:sz w:val="18"/>
            <w:rPrChange w:id="12731" w:author="shorny" w:date="2014-06-09T17:30:00Z">
              <w:rPr/>
            </w:rPrChange>
          </w:rPr>
          <w:t xml:space="preserve">, </w:t>
        </w:r>
        <w:r w:rsidRPr="00022ABB">
          <w:rPr>
            <w:rStyle w:val="string1"/>
            <w:sz w:val="18"/>
            <w:rPrChange w:id="12732" w:author="shorny" w:date="2014-06-09T17:30:00Z">
              <w:rPr>
                <w:rStyle w:val="string1"/>
              </w:rPr>
            </w:rPrChange>
          </w:rPr>
          <w:t>'Côte d''Ivoire'</w:t>
        </w:r>
        <w:r w:rsidRPr="00022ABB">
          <w:rPr>
            <w:sz w:val="18"/>
            <w:rPrChange w:id="12733" w:author="shorny" w:date="2014-06-09T17:30:00Z">
              <w:rPr/>
            </w:rPrChange>
          </w:rPr>
          <w:t>),</w:t>
        </w:r>
      </w:ins>
    </w:p>
    <w:p w14:paraId="06AC1C63" w14:textId="77777777" w:rsidR="00022ABB" w:rsidRPr="00022ABB" w:rsidRDefault="00022ABB">
      <w:pPr>
        <w:pStyle w:val="HTMLPreformatted"/>
        <w:divId w:val="585384335"/>
        <w:rPr>
          <w:ins w:id="12734" w:author="shorny" w:date="2014-06-09T17:29:00Z"/>
          <w:sz w:val="18"/>
          <w:rPrChange w:id="12735" w:author="shorny" w:date="2014-06-09T17:30:00Z">
            <w:rPr>
              <w:ins w:id="12736" w:author="shorny" w:date="2014-06-09T17:29:00Z"/>
            </w:rPr>
          </w:rPrChange>
        </w:rPr>
      </w:pPr>
      <w:ins w:id="12737" w:author="shorny" w:date="2014-06-09T17:29:00Z">
        <w:r w:rsidRPr="00022ABB">
          <w:rPr>
            <w:sz w:val="18"/>
            <w:rPrChange w:id="12738" w:author="shorny" w:date="2014-06-09T17:30:00Z">
              <w:rPr/>
            </w:rPrChange>
          </w:rPr>
          <w:t>(</w:t>
        </w:r>
        <w:r w:rsidRPr="00022ABB">
          <w:rPr>
            <w:rStyle w:val="string1"/>
            <w:sz w:val="18"/>
            <w:rPrChange w:id="12739" w:author="shorny" w:date="2014-06-09T17:30:00Z">
              <w:rPr>
                <w:rStyle w:val="string1"/>
              </w:rPr>
            </w:rPrChange>
          </w:rPr>
          <w:t>'CK'</w:t>
        </w:r>
        <w:r w:rsidRPr="00022ABB">
          <w:rPr>
            <w:sz w:val="18"/>
            <w:rPrChange w:id="12740" w:author="shorny" w:date="2014-06-09T17:30:00Z">
              <w:rPr/>
            </w:rPrChange>
          </w:rPr>
          <w:t xml:space="preserve">, </w:t>
        </w:r>
        <w:r w:rsidRPr="00022ABB">
          <w:rPr>
            <w:rStyle w:val="string1"/>
            <w:sz w:val="18"/>
            <w:rPrChange w:id="12741" w:author="shorny" w:date="2014-06-09T17:30:00Z">
              <w:rPr>
                <w:rStyle w:val="string1"/>
              </w:rPr>
            </w:rPrChange>
          </w:rPr>
          <w:t>'Cook Islands'</w:t>
        </w:r>
        <w:r w:rsidRPr="00022ABB">
          <w:rPr>
            <w:sz w:val="18"/>
            <w:rPrChange w:id="12742" w:author="shorny" w:date="2014-06-09T17:30:00Z">
              <w:rPr/>
            </w:rPrChange>
          </w:rPr>
          <w:t>),</w:t>
        </w:r>
      </w:ins>
    </w:p>
    <w:p w14:paraId="13C9BE96" w14:textId="77777777" w:rsidR="00022ABB" w:rsidRPr="00022ABB" w:rsidRDefault="00022ABB">
      <w:pPr>
        <w:pStyle w:val="HTMLPreformatted"/>
        <w:divId w:val="585384335"/>
        <w:rPr>
          <w:ins w:id="12743" w:author="shorny" w:date="2014-06-09T17:29:00Z"/>
          <w:sz w:val="18"/>
          <w:rPrChange w:id="12744" w:author="shorny" w:date="2014-06-09T17:30:00Z">
            <w:rPr>
              <w:ins w:id="12745" w:author="shorny" w:date="2014-06-09T17:29:00Z"/>
            </w:rPr>
          </w:rPrChange>
        </w:rPr>
      </w:pPr>
      <w:ins w:id="12746" w:author="shorny" w:date="2014-06-09T17:29:00Z">
        <w:r w:rsidRPr="00022ABB">
          <w:rPr>
            <w:sz w:val="18"/>
            <w:rPrChange w:id="12747" w:author="shorny" w:date="2014-06-09T17:30:00Z">
              <w:rPr/>
            </w:rPrChange>
          </w:rPr>
          <w:t>(</w:t>
        </w:r>
        <w:r w:rsidRPr="00022ABB">
          <w:rPr>
            <w:rStyle w:val="string1"/>
            <w:sz w:val="18"/>
            <w:rPrChange w:id="12748" w:author="shorny" w:date="2014-06-09T17:30:00Z">
              <w:rPr>
                <w:rStyle w:val="string1"/>
              </w:rPr>
            </w:rPrChange>
          </w:rPr>
          <w:t>'CL'</w:t>
        </w:r>
        <w:r w:rsidRPr="00022ABB">
          <w:rPr>
            <w:sz w:val="18"/>
            <w:rPrChange w:id="12749" w:author="shorny" w:date="2014-06-09T17:30:00Z">
              <w:rPr/>
            </w:rPrChange>
          </w:rPr>
          <w:t xml:space="preserve">, </w:t>
        </w:r>
        <w:r w:rsidRPr="00022ABB">
          <w:rPr>
            <w:rStyle w:val="string1"/>
            <w:sz w:val="18"/>
            <w:rPrChange w:id="12750" w:author="shorny" w:date="2014-06-09T17:30:00Z">
              <w:rPr>
                <w:rStyle w:val="string1"/>
              </w:rPr>
            </w:rPrChange>
          </w:rPr>
          <w:t>'Chile'</w:t>
        </w:r>
        <w:r w:rsidRPr="00022ABB">
          <w:rPr>
            <w:sz w:val="18"/>
            <w:rPrChange w:id="12751" w:author="shorny" w:date="2014-06-09T17:30:00Z">
              <w:rPr/>
            </w:rPrChange>
          </w:rPr>
          <w:t>),</w:t>
        </w:r>
      </w:ins>
    </w:p>
    <w:p w14:paraId="3DA131F2" w14:textId="77777777" w:rsidR="00022ABB" w:rsidRPr="00022ABB" w:rsidRDefault="00022ABB">
      <w:pPr>
        <w:pStyle w:val="HTMLPreformatted"/>
        <w:divId w:val="585384335"/>
        <w:rPr>
          <w:ins w:id="12752" w:author="shorny" w:date="2014-06-09T17:29:00Z"/>
          <w:sz w:val="18"/>
          <w:rPrChange w:id="12753" w:author="shorny" w:date="2014-06-09T17:30:00Z">
            <w:rPr>
              <w:ins w:id="12754" w:author="shorny" w:date="2014-06-09T17:29:00Z"/>
            </w:rPr>
          </w:rPrChange>
        </w:rPr>
      </w:pPr>
      <w:ins w:id="12755" w:author="shorny" w:date="2014-06-09T17:29:00Z">
        <w:r w:rsidRPr="00022ABB">
          <w:rPr>
            <w:sz w:val="18"/>
            <w:rPrChange w:id="12756" w:author="shorny" w:date="2014-06-09T17:30:00Z">
              <w:rPr/>
            </w:rPrChange>
          </w:rPr>
          <w:t>(</w:t>
        </w:r>
        <w:r w:rsidRPr="00022ABB">
          <w:rPr>
            <w:rStyle w:val="string1"/>
            <w:sz w:val="18"/>
            <w:rPrChange w:id="12757" w:author="shorny" w:date="2014-06-09T17:30:00Z">
              <w:rPr>
                <w:rStyle w:val="string1"/>
              </w:rPr>
            </w:rPrChange>
          </w:rPr>
          <w:t>'CM'</w:t>
        </w:r>
        <w:r w:rsidRPr="00022ABB">
          <w:rPr>
            <w:sz w:val="18"/>
            <w:rPrChange w:id="12758" w:author="shorny" w:date="2014-06-09T17:30:00Z">
              <w:rPr/>
            </w:rPrChange>
          </w:rPr>
          <w:t xml:space="preserve">, </w:t>
        </w:r>
        <w:r w:rsidRPr="00022ABB">
          <w:rPr>
            <w:rStyle w:val="string1"/>
            <w:sz w:val="18"/>
            <w:rPrChange w:id="12759" w:author="shorny" w:date="2014-06-09T17:30:00Z">
              <w:rPr>
                <w:rStyle w:val="string1"/>
              </w:rPr>
            </w:rPrChange>
          </w:rPr>
          <w:t>'Cameroon'</w:t>
        </w:r>
        <w:r w:rsidRPr="00022ABB">
          <w:rPr>
            <w:sz w:val="18"/>
            <w:rPrChange w:id="12760" w:author="shorny" w:date="2014-06-09T17:30:00Z">
              <w:rPr/>
            </w:rPrChange>
          </w:rPr>
          <w:t>),</w:t>
        </w:r>
      </w:ins>
    </w:p>
    <w:p w14:paraId="6C05E641" w14:textId="77777777" w:rsidR="00022ABB" w:rsidRPr="00022ABB" w:rsidRDefault="00022ABB">
      <w:pPr>
        <w:pStyle w:val="HTMLPreformatted"/>
        <w:divId w:val="585384335"/>
        <w:rPr>
          <w:ins w:id="12761" w:author="shorny" w:date="2014-06-09T17:29:00Z"/>
          <w:sz w:val="18"/>
          <w:rPrChange w:id="12762" w:author="shorny" w:date="2014-06-09T17:30:00Z">
            <w:rPr>
              <w:ins w:id="12763" w:author="shorny" w:date="2014-06-09T17:29:00Z"/>
            </w:rPr>
          </w:rPrChange>
        </w:rPr>
      </w:pPr>
      <w:ins w:id="12764" w:author="shorny" w:date="2014-06-09T17:29:00Z">
        <w:r w:rsidRPr="00022ABB">
          <w:rPr>
            <w:sz w:val="18"/>
            <w:rPrChange w:id="12765" w:author="shorny" w:date="2014-06-09T17:30:00Z">
              <w:rPr/>
            </w:rPrChange>
          </w:rPr>
          <w:t>(</w:t>
        </w:r>
        <w:r w:rsidRPr="00022ABB">
          <w:rPr>
            <w:rStyle w:val="string1"/>
            <w:sz w:val="18"/>
            <w:rPrChange w:id="12766" w:author="shorny" w:date="2014-06-09T17:30:00Z">
              <w:rPr>
                <w:rStyle w:val="string1"/>
              </w:rPr>
            </w:rPrChange>
          </w:rPr>
          <w:t>'CN'</w:t>
        </w:r>
        <w:r w:rsidRPr="00022ABB">
          <w:rPr>
            <w:sz w:val="18"/>
            <w:rPrChange w:id="12767" w:author="shorny" w:date="2014-06-09T17:30:00Z">
              <w:rPr/>
            </w:rPrChange>
          </w:rPr>
          <w:t xml:space="preserve">, </w:t>
        </w:r>
        <w:r w:rsidRPr="00022ABB">
          <w:rPr>
            <w:rStyle w:val="string1"/>
            <w:sz w:val="18"/>
            <w:rPrChange w:id="12768" w:author="shorny" w:date="2014-06-09T17:30:00Z">
              <w:rPr>
                <w:rStyle w:val="string1"/>
              </w:rPr>
            </w:rPrChange>
          </w:rPr>
          <w:t>'China'</w:t>
        </w:r>
        <w:r w:rsidRPr="00022ABB">
          <w:rPr>
            <w:sz w:val="18"/>
            <w:rPrChange w:id="12769" w:author="shorny" w:date="2014-06-09T17:30:00Z">
              <w:rPr/>
            </w:rPrChange>
          </w:rPr>
          <w:t>),</w:t>
        </w:r>
      </w:ins>
    </w:p>
    <w:p w14:paraId="395F478C" w14:textId="77777777" w:rsidR="00022ABB" w:rsidRPr="00022ABB" w:rsidRDefault="00022ABB">
      <w:pPr>
        <w:pStyle w:val="HTMLPreformatted"/>
        <w:divId w:val="585384335"/>
        <w:rPr>
          <w:ins w:id="12770" w:author="shorny" w:date="2014-06-09T17:29:00Z"/>
          <w:sz w:val="18"/>
          <w:rPrChange w:id="12771" w:author="shorny" w:date="2014-06-09T17:30:00Z">
            <w:rPr>
              <w:ins w:id="12772" w:author="shorny" w:date="2014-06-09T17:29:00Z"/>
            </w:rPr>
          </w:rPrChange>
        </w:rPr>
      </w:pPr>
      <w:ins w:id="12773" w:author="shorny" w:date="2014-06-09T17:29:00Z">
        <w:r w:rsidRPr="00022ABB">
          <w:rPr>
            <w:sz w:val="18"/>
            <w:rPrChange w:id="12774" w:author="shorny" w:date="2014-06-09T17:30:00Z">
              <w:rPr/>
            </w:rPrChange>
          </w:rPr>
          <w:t>(</w:t>
        </w:r>
        <w:r w:rsidRPr="00022ABB">
          <w:rPr>
            <w:rStyle w:val="string1"/>
            <w:sz w:val="18"/>
            <w:rPrChange w:id="12775" w:author="shorny" w:date="2014-06-09T17:30:00Z">
              <w:rPr>
                <w:rStyle w:val="string1"/>
              </w:rPr>
            </w:rPrChange>
          </w:rPr>
          <w:t>'CO'</w:t>
        </w:r>
        <w:r w:rsidRPr="00022ABB">
          <w:rPr>
            <w:sz w:val="18"/>
            <w:rPrChange w:id="12776" w:author="shorny" w:date="2014-06-09T17:30:00Z">
              <w:rPr/>
            </w:rPrChange>
          </w:rPr>
          <w:t xml:space="preserve">, </w:t>
        </w:r>
        <w:r w:rsidRPr="00022ABB">
          <w:rPr>
            <w:rStyle w:val="string1"/>
            <w:sz w:val="18"/>
            <w:rPrChange w:id="12777" w:author="shorny" w:date="2014-06-09T17:30:00Z">
              <w:rPr>
                <w:rStyle w:val="string1"/>
              </w:rPr>
            </w:rPrChange>
          </w:rPr>
          <w:t>'Colombia'</w:t>
        </w:r>
        <w:r w:rsidRPr="00022ABB">
          <w:rPr>
            <w:sz w:val="18"/>
            <w:rPrChange w:id="12778" w:author="shorny" w:date="2014-06-09T17:30:00Z">
              <w:rPr/>
            </w:rPrChange>
          </w:rPr>
          <w:t>),</w:t>
        </w:r>
      </w:ins>
    </w:p>
    <w:p w14:paraId="174889F9" w14:textId="77777777" w:rsidR="00022ABB" w:rsidRPr="00022ABB" w:rsidRDefault="00022ABB">
      <w:pPr>
        <w:pStyle w:val="HTMLPreformatted"/>
        <w:divId w:val="585384335"/>
        <w:rPr>
          <w:ins w:id="12779" w:author="shorny" w:date="2014-06-09T17:29:00Z"/>
          <w:sz w:val="18"/>
          <w:rPrChange w:id="12780" w:author="shorny" w:date="2014-06-09T17:30:00Z">
            <w:rPr>
              <w:ins w:id="12781" w:author="shorny" w:date="2014-06-09T17:29:00Z"/>
            </w:rPr>
          </w:rPrChange>
        </w:rPr>
      </w:pPr>
      <w:ins w:id="12782" w:author="shorny" w:date="2014-06-09T17:29:00Z">
        <w:r w:rsidRPr="00022ABB">
          <w:rPr>
            <w:sz w:val="18"/>
            <w:rPrChange w:id="12783" w:author="shorny" w:date="2014-06-09T17:30:00Z">
              <w:rPr/>
            </w:rPrChange>
          </w:rPr>
          <w:t>(</w:t>
        </w:r>
        <w:r w:rsidRPr="00022ABB">
          <w:rPr>
            <w:rStyle w:val="string1"/>
            <w:sz w:val="18"/>
            <w:rPrChange w:id="12784" w:author="shorny" w:date="2014-06-09T17:30:00Z">
              <w:rPr>
                <w:rStyle w:val="string1"/>
              </w:rPr>
            </w:rPrChange>
          </w:rPr>
          <w:t>'CR'</w:t>
        </w:r>
        <w:r w:rsidRPr="00022ABB">
          <w:rPr>
            <w:sz w:val="18"/>
            <w:rPrChange w:id="12785" w:author="shorny" w:date="2014-06-09T17:30:00Z">
              <w:rPr/>
            </w:rPrChange>
          </w:rPr>
          <w:t xml:space="preserve">, </w:t>
        </w:r>
        <w:r w:rsidRPr="00022ABB">
          <w:rPr>
            <w:rStyle w:val="string1"/>
            <w:sz w:val="18"/>
            <w:rPrChange w:id="12786" w:author="shorny" w:date="2014-06-09T17:30:00Z">
              <w:rPr>
                <w:rStyle w:val="string1"/>
              </w:rPr>
            </w:rPrChange>
          </w:rPr>
          <w:t>'Costa Rica'</w:t>
        </w:r>
        <w:r w:rsidRPr="00022ABB">
          <w:rPr>
            <w:sz w:val="18"/>
            <w:rPrChange w:id="12787" w:author="shorny" w:date="2014-06-09T17:30:00Z">
              <w:rPr/>
            </w:rPrChange>
          </w:rPr>
          <w:t>),</w:t>
        </w:r>
      </w:ins>
    </w:p>
    <w:p w14:paraId="54E1CD34" w14:textId="77777777" w:rsidR="00022ABB" w:rsidRPr="00022ABB" w:rsidRDefault="00022ABB">
      <w:pPr>
        <w:pStyle w:val="HTMLPreformatted"/>
        <w:divId w:val="585384335"/>
        <w:rPr>
          <w:ins w:id="12788" w:author="shorny" w:date="2014-06-09T17:29:00Z"/>
          <w:sz w:val="18"/>
          <w:rPrChange w:id="12789" w:author="shorny" w:date="2014-06-09T17:30:00Z">
            <w:rPr>
              <w:ins w:id="12790" w:author="shorny" w:date="2014-06-09T17:29:00Z"/>
            </w:rPr>
          </w:rPrChange>
        </w:rPr>
      </w:pPr>
      <w:ins w:id="12791" w:author="shorny" w:date="2014-06-09T17:29:00Z">
        <w:r w:rsidRPr="00022ABB">
          <w:rPr>
            <w:sz w:val="18"/>
            <w:rPrChange w:id="12792" w:author="shorny" w:date="2014-06-09T17:30:00Z">
              <w:rPr/>
            </w:rPrChange>
          </w:rPr>
          <w:t>(</w:t>
        </w:r>
        <w:r w:rsidRPr="00022ABB">
          <w:rPr>
            <w:rStyle w:val="string1"/>
            <w:sz w:val="18"/>
            <w:rPrChange w:id="12793" w:author="shorny" w:date="2014-06-09T17:30:00Z">
              <w:rPr>
                <w:rStyle w:val="string1"/>
              </w:rPr>
            </w:rPrChange>
          </w:rPr>
          <w:t>'CU'</w:t>
        </w:r>
        <w:r w:rsidRPr="00022ABB">
          <w:rPr>
            <w:sz w:val="18"/>
            <w:rPrChange w:id="12794" w:author="shorny" w:date="2014-06-09T17:30:00Z">
              <w:rPr/>
            </w:rPrChange>
          </w:rPr>
          <w:t xml:space="preserve">, </w:t>
        </w:r>
        <w:r w:rsidRPr="00022ABB">
          <w:rPr>
            <w:rStyle w:val="string1"/>
            <w:sz w:val="18"/>
            <w:rPrChange w:id="12795" w:author="shorny" w:date="2014-06-09T17:30:00Z">
              <w:rPr>
                <w:rStyle w:val="string1"/>
              </w:rPr>
            </w:rPrChange>
          </w:rPr>
          <w:t>'Cuba'</w:t>
        </w:r>
        <w:r w:rsidRPr="00022ABB">
          <w:rPr>
            <w:sz w:val="18"/>
            <w:rPrChange w:id="12796" w:author="shorny" w:date="2014-06-09T17:30:00Z">
              <w:rPr/>
            </w:rPrChange>
          </w:rPr>
          <w:t>),</w:t>
        </w:r>
      </w:ins>
    </w:p>
    <w:p w14:paraId="758A231F" w14:textId="77777777" w:rsidR="00022ABB" w:rsidRPr="00022ABB" w:rsidRDefault="00022ABB">
      <w:pPr>
        <w:pStyle w:val="HTMLPreformatted"/>
        <w:divId w:val="585384335"/>
        <w:rPr>
          <w:ins w:id="12797" w:author="shorny" w:date="2014-06-09T17:29:00Z"/>
          <w:sz w:val="18"/>
          <w:rPrChange w:id="12798" w:author="shorny" w:date="2014-06-09T17:30:00Z">
            <w:rPr>
              <w:ins w:id="12799" w:author="shorny" w:date="2014-06-09T17:29:00Z"/>
            </w:rPr>
          </w:rPrChange>
        </w:rPr>
      </w:pPr>
      <w:ins w:id="12800" w:author="shorny" w:date="2014-06-09T17:29:00Z">
        <w:r w:rsidRPr="00022ABB">
          <w:rPr>
            <w:sz w:val="18"/>
            <w:rPrChange w:id="12801" w:author="shorny" w:date="2014-06-09T17:30:00Z">
              <w:rPr/>
            </w:rPrChange>
          </w:rPr>
          <w:t>(</w:t>
        </w:r>
        <w:r w:rsidRPr="00022ABB">
          <w:rPr>
            <w:rStyle w:val="string1"/>
            <w:sz w:val="18"/>
            <w:rPrChange w:id="12802" w:author="shorny" w:date="2014-06-09T17:30:00Z">
              <w:rPr>
                <w:rStyle w:val="string1"/>
              </w:rPr>
            </w:rPrChange>
          </w:rPr>
          <w:t>'CV'</w:t>
        </w:r>
        <w:r w:rsidRPr="00022ABB">
          <w:rPr>
            <w:sz w:val="18"/>
            <w:rPrChange w:id="12803" w:author="shorny" w:date="2014-06-09T17:30:00Z">
              <w:rPr/>
            </w:rPrChange>
          </w:rPr>
          <w:t xml:space="preserve">, </w:t>
        </w:r>
        <w:r w:rsidRPr="00022ABB">
          <w:rPr>
            <w:rStyle w:val="string1"/>
            <w:sz w:val="18"/>
            <w:rPrChange w:id="12804" w:author="shorny" w:date="2014-06-09T17:30:00Z">
              <w:rPr>
                <w:rStyle w:val="string1"/>
              </w:rPr>
            </w:rPrChange>
          </w:rPr>
          <w:t>'Cabo Verde'</w:t>
        </w:r>
        <w:r w:rsidRPr="00022ABB">
          <w:rPr>
            <w:sz w:val="18"/>
            <w:rPrChange w:id="12805" w:author="shorny" w:date="2014-06-09T17:30:00Z">
              <w:rPr/>
            </w:rPrChange>
          </w:rPr>
          <w:t>),</w:t>
        </w:r>
      </w:ins>
    </w:p>
    <w:p w14:paraId="4F72574B" w14:textId="77777777" w:rsidR="00022ABB" w:rsidRPr="00022ABB" w:rsidRDefault="00022ABB">
      <w:pPr>
        <w:pStyle w:val="HTMLPreformatted"/>
        <w:divId w:val="585384335"/>
        <w:rPr>
          <w:ins w:id="12806" w:author="shorny" w:date="2014-06-09T17:29:00Z"/>
          <w:sz w:val="18"/>
          <w:rPrChange w:id="12807" w:author="shorny" w:date="2014-06-09T17:30:00Z">
            <w:rPr>
              <w:ins w:id="12808" w:author="shorny" w:date="2014-06-09T17:29:00Z"/>
            </w:rPr>
          </w:rPrChange>
        </w:rPr>
      </w:pPr>
      <w:ins w:id="12809" w:author="shorny" w:date="2014-06-09T17:29:00Z">
        <w:r w:rsidRPr="00022ABB">
          <w:rPr>
            <w:sz w:val="18"/>
            <w:rPrChange w:id="12810" w:author="shorny" w:date="2014-06-09T17:30:00Z">
              <w:rPr/>
            </w:rPrChange>
          </w:rPr>
          <w:t>(</w:t>
        </w:r>
        <w:r w:rsidRPr="00022ABB">
          <w:rPr>
            <w:rStyle w:val="string1"/>
            <w:sz w:val="18"/>
            <w:rPrChange w:id="12811" w:author="shorny" w:date="2014-06-09T17:30:00Z">
              <w:rPr>
                <w:rStyle w:val="string1"/>
              </w:rPr>
            </w:rPrChange>
          </w:rPr>
          <w:t>'CW'</w:t>
        </w:r>
        <w:r w:rsidRPr="00022ABB">
          <w:rPr>
            <w:sz w:val="18"/>
            <w:rPrChange w:id="12812" w:author="shorny" w:date="2014-06-09T17:30:00Z">
              <w:rPr/>
            </w:rPrChange>
          </w:rPr>
          <w:t xml:space="preserve">, </w:t>
        </w:r>
        <w:r w:rsidRPr="00022ABB">
          <w:rPr>
            <w:rStyle w:val="string1"/>
            <w:sz w:val="18"/>
            <w:rPrChange w:id="12813" w:author="shorny" w:date="2014-06-09T17:30:00Z">
              <w:rPr>
                <w:rStyle w:val="string1"/>
              </w:rPr>
            </w:rPrChange>
          </w:rPr>
          <w:t>'Curaçao'</w:t>
        </w:r>
        <w:r w:rsidRPr="00022ABB">
          <w:rPr>
            <w:sz w:val="18"/>
            <w:rPrChange w:id="12814" w:author="shorny" w:date="2014-06-09T17:30:00Z">
              <w:rPr/>
            </w:rPrChange>
          </w:rPr>
          <w:t>),</w:t>
        </w:r>
      </w:ins>
    </w:p>
    <w:p w14:paraId="708BBBD3" w14:textId="77777777" w:rsidR="00022ABB" w:rsidRPr="00022ABB" w:rsidRDefault="00022ABB">
      <w:pPr>
        <w:pStyle w:val="HTMLPreformatted"/>
        <w:divId w:val="585384335"/>
        <w:rPr>
          <w:ins w:id="12815" w:author="shorny" w:date="2014-06-09T17:29:00Z"/>
          <w:sz w:val="18"/>
          <w:rPrChange w:id="12816" w:author="shorny" w:date="2014-06-09T17:30:00Z">
            <w:rPr>
              <w:ins w:id="12817" w:author="shorny" w:date="2014-06-09T17:29:00Z"/>
            </w:rPr>
          </w:rPrChange>
        </w:rPr>
      </w:pPr>
      <w:ins w:id="12818" w:author="shorny" w:date="2014-06-09T17:29:00Z">
        <w:r w:rsidRPr="00022ABB">
          <w:rPr>
            <w:sz w:val="18"/>
            <w:rPrChange w:id="12819" w:author="shorny" w:date="2014-06-09T17:30:00Z">
              <w:rPr/>
            </w:rPrChange>
          </w:rPr>
          <w:t>(</w:t>
        </w:r>
        <w:r w:rsidRPr="00022ABB">
          <w:rPr>
            <w:rStyle w:val="string1"/>
            <w:sz w:val="18"/>
            <w:rPrChange w:id="12820" w:author="shorny" w:date="2014-06-09T17:30:00Z">
              <w:rPr>
                <w:rStyle w:val="string1"/>
              </w:rPr>
            </w:rPrChange>
          </w:rPr>
          <w:t>'CX'</w:t>
        </w:r>
        <w:r w:rsidRPr="00022ABB">
          <w:rPr>
            <w:sz w:val="18"/>
            <w:rPrChange w:id="12821" w:author="shorny" w:date="2014-06-09T17:30:00Z">
              <w:rPr/>
            </w:rPrChange>
          </w:rPr>
          <w:t xml:space="preserve">, </w:t>
        </w:r>
        <w:r w:rsidRPr="00022ABB">
          <w:rPr>
            <w:rStyle w:val="string1"/>
            <w:sz w:val="18"/>
            <w:rPrChange w:id="12822" w:author="shorny" w:date="2014-06-09T17:30:00Z">
              <w:rPr>
                <w:rStyle w:val="string1"/>
              </w:rPr>
            </w:rPrChange>
          </w:rPr>
          <w:t>'Christmas Island'</w:t>
        </w:r>
        <w:r w:rsidRPr="00022ABB">
          <w:rPr>
            <w:sz w:val="18"/>
            <w:rPrChange w:id="12823" w:author="shorny" w:date="2014-06-09T17:30:00Z">
              <w:rPr/>
            </w:rPrChange>
          </w:rPr>
          <w:t>),</w:t>
        </w:r>
      </w:ins>
    </w:p>
    <w:p w14:paraId="3BB176DA" w14:textId="77777777" w:rsidR="00022ABB" w:rsidRPr="00022ABB" w:rsidRDefault="00022ABB">
      <w:pPr>
        <w:pStyle w:val="HTMLPreformatted"/>
        <w:divId w:val="585384335"/>
        <w:rPr>
          <w:ins w:id="12824" w:author="shorny" w:date="2014-06-09T17:29:00Z"/>
          <w:sz w:val="18"/>
          <w:rPrChange w:id="12825" w:author="shorny" w:date="2014-06-09T17:30:00Z">
            <w:rPr>
              <w:ins w:id="12826" w:author="shorny" w:date="2014-06-09T17:29:00Z"/>
            </w:rPr>
          </w:rPrChange>
        </w:rPr>
      </w:pPr>
      <w:ins w:id="12827" w:author="shorny" w:date="2014-06-09T17:29:00Z">
        <w:r w:rsidRPr="00022ABB">
          <w:rPr>
            <w:sz w:val="18"/>
            <w:rPrChange w:id="12828" w:author="shorny" w:date="2014-06-09T17:30:00Z">
              <w:rPr/>
            </w:rPrChange>
          </w:rPr>
          <w:t>(</w:t>
        </w:r>
        <w:r w:rsidRPr="00022ABB">
          <w:rPr>
            <w:rStyle w:val="string1"/>
            <w:sz w:val="18"/>
            <w:rPrChange w:id="12829" w:author="shorny" w:date="2014-06-09T17:30:00Z">
              <w:rPr>
                <w:rStyle w:val="string1"/>
              </w:rPr>
            </w:rPrChange>
          </w:rPr>
          <w:t>'CY'</w:t>
        </w:r>
        <w:r w:rsidRPr="00022ABB">
          <w:rPr>
            <w:sz w:val="18"/>
            <w:rPrChange w:id="12830" w:author="shorny" w:date="2014-06-09T17:30:00Z">
              <w:rPr/>
            </w:rPrChange>
          </w:rPr>
          <w:t xml:space="preserve">, </w:t>
        </w:r>
        <w:r w:rsidRPr="00022ABB">
          <w:rPr>
            <w:rStyle w:val="string1"/>
            <w:sz w:val="18"/>
            <w:rPrChange w:id="12831" w:author="shorny" w:date="2014-06-09T17:30:00Z">
              <w:rPr>
                <w:rStyle w:val="string1"/>
              </w:rPr>
            </w:rPrChange>
          </w:rPr>
          <w:t>'Cyprus'</w:t>
        </w:r>
        <w:r w:rsidRPr="00022ABB">
          <w:rPr>
            <w:sz w:val="18"/>
            <w:rPrChange w:id="12832" w:author="shorny" w:date="2014-06-09T17:30:00Z">
              <w:rPr/>
            </w:rPrChange>
          </w:rPr>
          <w:t>),</w:t>
        </w:r>
      </w:ins>
    </w:p>
    <w:p w14:paraId="222963F0" w14:textId="77777777" w:rsidR="00022ABB" w:rsidRPr="00022ABB" w:rsidRDefault="00022ABB">
      <w:pPr>
        <w:pStyle w:val="HTMLPreformatted"/>
        <w:divId w:val="585384335"/>
        <w:rPr>
          <w:ins w:id="12833" w:author="shorny" w:date="2014-06-09T17:29:00Z"/>
          <w:sz w:val="18"/>
          <w:rPrChange w:id="12834" w:author="shorny" w:date="2014-06-09T17:30:00Z">
            <w:rPr>
              <w:ins w:id="12835" w:author="shorny" w:date="2014-06-09T17:29:00Z"/>
            </w:rPr>
          </w:rPrChange>
        </w:rPr>
      </w:pPr>
      <w:ins w:id="12836" w:author="shorny" w:date="2014-06-09T17:29:00Z">
        <w:r w:rsidRPr="00022ABB">
          <w:rPr>
            <w:sz w:val="18"/>
            <w:rPrChange w:id="12837" w:author="shorny" w:date="2014-06-09T17:30:00Z">
              <w:rPr/>
            </w:rPrChange>
          </w:rPr>
          <w:t>(</w:t>
        </w:r>
        <w:r w:rsidRPr="00022ABB">
          <w:rPr>
            <w:rStyle w:val="string1"/>
            <w:sz w:val="18"/>
            <w:rPrChange w:id="12838" w:author="shorny" w:date="2014-06-09T17:30:00Z">
              <w:rPr>
                <w:rStyle w:val="string1"/>
              </w:rPr>
            </w:rPrChange>
          </w:rPr>
          <w:t>'CZ'</w:t>
        </w:r>
        <w:r w:rsidRPr="00022ABB">
          <w:rPr>
            <w:sz w:val="18"/>
            <w:rPrChange w:id="12839" w:author="shorny" w:date="2014-06-09T17:30:00Z">
              <w:rPr/>
            </w:rPrChange>
          </w:rPr>
          <w:t xml:space="preserve">, </w:t>
        </w:r>
        <w:r w:rsidRPr="00022ABB">
          <w:rPr>
            <w:rStyle w:val="string1"/>
            <w:sz w:val="18"/>
            <w:rPrChange w:id="12840" w:author="shorny" w:date="2014-06-09T17:30:00Z">
              <w:rPr>
                <w:rStyle w:val="string1"/>
              </w:rPr>
            </w:rPrChange>
          </w:rPr>
          <w:t>'Czech Republic'</w:t>
        </w:r>
        <w:r w:rsidRPr="00022ABB">
          <w:rPr>
            <w:sz w:val="18"/>
            <w:rPrChange w:id="12841" w:author="shorny" w:date="2014-06-09T17:30:00Z">
              <w:rPr/>
            </w:rPrChange>
          </w:rPr>
          <w:t>),</w:t>
        </w:r>
      </w:ins>
    </w:p>
    <w:p w14:paraId="28EBA064" w14:textId="77777777" w:rsidR="00022ABB" w:rsidRPr="00022ABB" w:rsidRDefault="00022ABB">
      <w:pPr>
        <w:pStyle w:val="HTMLPreformatted"/>
        <w:divId w:val="585384335"/>
        <w:rPr>
          <w:ins w:id="12842" w:author="shorny" w:date="2014-06-09T17:29:00Z"/>
          <w:sz w:val="18"/>
          <w:rPrChange w:id="12843" w:author="shorny" w:date="2014-06-09T17:30:00Z">
            <w:rPr>
              <w:ins w:id="12844" w:author="shorny" w:date="2014-06-09T17:29:00Z"/>
            </w:rPr>
          </w:rPrChange>
        </w:rPr>
      </w:pPr>
      <w:ins w:id="12845" w:author="shorny" w:date="2014-06-09T17:29:00Z">
        <w:r w:rsidRPr="00022ABB">
          <w:rPr>
            <w:sz w:val="18"/>
            <w:rPrChange w:id="12846" w:author="shorny" w:date="2014-06-09T17:30:00Z">
              <w:rPr/>
            </w:rPrChange>
          </w:rPr>
          <w:t>(</w:t>
        </w:r>
        <w:r w:rsidRPr="00022ABB">
          <w:rPr>
            <w:rStyle w:val="string1"/>
            <w:sz w:val="18"/>
            <w:rPrChange w:id="12847" w:author="shorny" w:date="2014-06-09T17:30:00Z">
              <w:rPr>
                <w:rStyle w:val="string1"/>
              </w:rPr>
            </w:rPrChange>
          </w:rPr>
          <w:t>'DE'</w:t>
        </w:r>
        <w:r w:rsidRPr="00022ABB">
          <w:rPr>
            <w:sz w:val="18"/>
            <w:rPrChange w:id="12848" w:author="shorny" w:date="2014-06-09T17:30:00Z">
              <w:rPr/>
            </w:rPrChange>
          </w:rPr>
          <w:t xml:space="preserve">, </w:t>
        </w:r>
        <w:r w:rsidRPr="00022ABB">
          <w:rPr>
            <w:rStyle w:val="string1"/>
            <w:sz w:val="18"/>
            <w:rPrChange w:id="12849" w:author="shorny" w:date="2014-06-09T17:30:00Z">
              <w:rPr>
                <w:rStyle w:val="string1"/>
              </w:rPr>
            </w:rPrChange>
          </w:rPr>
          <w:t>'Germany'</w:t>
        </w:r>
        <w:r w:rsidRPr="00022ABB">
          <w:rPr>
            <w:sz w:val="18"/>
            <w:rPrChange w:id="12850" w:author="shorny" w:date="2014-06-09T17:30:00Z">
              <w:rPr/>
            </w:rPrChange>
          </w:rPr>
          <w:t>),</w:t>
        </w:r>
      </w:ins>
    </w:p>
    <w:p w14:paraId="7274EAA0" w14:textId="77777777" w:rsidR="00022ABB" w:rsidRPr="00022ABB" w:rsidRDefault="00022ABB">
      <w:pPr>
        <w:pStyle w:val="HTMLPreformatted"/>
        <w:divId w:val="585384335"/>
        <w:rPr>
          <w:ins w:id="12851" w:author="shorny" w:date="2014-06-09T17:29:00Z"/>
          <w:sz w:val="18"/>
          <w:rPrChange w:id="12852" w:author="shorny" w:date="2014-06-09T17:30:00Z">
            <w:rPr>
              <w:ins w:id="12853" w:author="shorny" w:date="2014-06-09T17:29:00Z"/>
            </w:rPr>
          </w:rPrChange>
        </w:rPr>
      </w:pPr>
      <w:ins w:id="12854" w:author="shorny" w:date="2014-06-09T17:29:00Z">
        <w:r w:rsidRPr="00022ABB">
          <w:rPr>
            <w:sz w:val="18"/>
            <w:rPrChange w:id="12855" w:author="shorny" w:date="2014-06-09T17:30:00Z">
              <w:rPr/>
            </w:rPrChange>
          </w:rPr>
          <w:lastRenderedPageBreak/>
          <w:t>(</w:t>
        </w:r>
        <w:r w:rsidRPr="00022ABB">
          <w:rPr>
            <w:rStyle w:val="string1"/>
            <w:sz w:val="18"/>
            <w:rPrChange w:id="12856" w:author="shorny" w:date="2014-06-09T17:30:00Z">
              <w:rPr>
                <w:rStyle w:val="string1"/>
              </w:rPr>
            </w:rPrChange>
          </w:rPr>
          <w:t>'DJ'</w:t>
        </w:r>
        <w:r w:rsidRPr="00022ABB">
          <w:rPr>
            <w:sz w:val="18"/>
            <w:rPrChange w:id="12857" w:author="shorny" w:date="2014-06-09T17:30:00Z">
              <w:rPr/>
            </w:rPrChange>
          </w:rPr>
          <w:t xml:space="preserve">, </w:t>
        </w:r>
        <w:r w:rsidRPr="00022ABB">
          <w:rPr>
            <w:rStyle w:val="string1"/>
            <w:sz w:val="18"/>
            <w:rPrChange w:id="12858" w:author="shorny" w:date="2014-06-09T17:30:00Z">
              <w:rPr>
                <w:rStyle w:val="string1"/>
              </w:rPr>
            </w:rPrChange>
          </w:rPr>
          <w:t>'Djibouti'</w:t>
        </w:r>
        <w:r w:rsidRPr="00022ABB">
          <w:rPr>
            <w:sz w:val="18"/>
            <w:rPrChange w:id="12859" w:author="shorny" w:date="2014-06-09T17:30:00Z">
              <w:rPr/>
            </w:rPrChange>
          </w:rPr>
          <w:t>),</w:t>
        </w:r>
      </w:ins>
    </w:p>
    <w:p w14:paraId="0A59F536" w14:textId="77777777" w:rsidR="00022ABB" w:rsidRPr="00022ABB" w:rsidRDefault="00022ABB">
      <w:pPr>
        <w:pStyle w:val="HTMLPreformatted"/>
        <w:divId w:val="585384335"/>
        <w:rPr>
          <w:ins w:id="12860" w:author="shorny" w:date="2014-06-09T17:29:00Z"/>
          <w:sz w:val="18"/>
          <w:rPrChange w:id="12861" w:author="shorny" w:date="2014-06-09T17:30:00Z">
            <w:rPr>
              <w:ins w:id="12862" w:author="shorny" w:date="2014-06-09T17:29:00Z"/>
            </w:rPr>
          </w:rPrChange>
        </w:rPr>
      </w:pPr>
      <w:ins w:id="12863" w:author="shorny" w:date="2014-06-09T17:29:00Z">
        <w:r w:rsidRPr="00022ABB">
          <w:rPr>
            <w:sz w:val="18"/>
            <w:rPrChange w:id="12864" w:author="shorny" w:date="2014-06-09T17:30:00Z">
              <w:rPr/>
            </w:rPrChange>
          </w:rPr>
          <w:t>(</w:t>
        </w:r>
        <w:r w:rsidRPr="00022ABB">
          <w:rPr>
            <w:rStyle w:val="string1"/>
            <w:sz w:val="18"/>
            <w:rPrChange w:id="12865" w:author="shorny" w:date="2014-06-09T17:30:00Z">
              <w:rPr>
                <w:rStyle w:val="string1"/>
              </w:rPr>
            </w:rPrChange>
          </w:rPr>
          <w:t>'DK'</w:t>
        </w:r>
        <w:r w:rsidRPr="00022ABB">
          <w:rPr>
            <w:sz w:val="18"/>
            <w:rPrChange w:id="12866" w:author="shorny" w:date="2014-06-09T17:30:00Z">
              <w:rPr/>
            </w:rPrChange>
          </w:rPr>
          <w:t xml:space="preserve">, </w:t>
        </w:r>
        <w:r w:rsidRPr="00022ABB">
          <w:rPr>
            <w:rStyle w:val="string1"/>
            <w:sz w:val="18"/>
            <w:rPrChange w:id="12867" w:author="shorny" w:date="2014-06-09T17:30:00Z">
              <w:rPr>
                <w:rStyle w:val="string1"/>
              </w:rPr>
            </w:rPrChange>
          </w:rPr>
          <w:t>'Denmark'</w:t>
        </w:r>
        <w:r w:rsidRPr="00022ABB">
          <w:rPr>
            <w:sz w:val="18"/>
            <w:rPrChange w:id="12868" w:author="shorny" w:date="2014-06-09T17:30:00Z">
              <w:rPr/>
            </w:rPrChange>
          </w:rPr>
          <w:t>),</w:t>
        </w:r>
      </w:ins>
    </w:p>
    <w:p w14:paraId="3820E079" w14:textId="77777777" w:rsidR="00022ABB" w:rsidRPr="00022ABB" w:rsidRDefault="00022ABB">
      <w:pPr>
        <w:pStyle w:val="HTMLPreformatted"/>
        <w:divId w:val="585384335"/>
        <w:rPr>
          <w:ins w:id="12869" w:author="shorny" w:date="2014-06-09T17:29:00Z"/>
          <w:sz w:val="18"/>
          <w:rPrChange w:id="12870" w:author="shorny" w:date="2014-06-09T17:30:00Z">
            <w:rPr>
              <w:ins w:id="12871" w:author="shorny" w:date="2014-06-09T17:29:00Z"/>
            </w:rPr>
          </w:rPrChange>
        </w:rPr>
      </w:pPr>
      <w:ins w:id="12872" w:author="shorny" w:date="2014-06-09T17:29:00Z">
        <w:r w:rsidRPr="00022ABB">
          <w:rPr>
            <w:sz w:val="18"/>
            <w:rPrChange w:id="12873" w:author="shorny" w:date="2014-06-09T17:30:00Z">
              <w:rPr/>
            </w:rPrChange>
          </w:rPr>
          <w:t>(</w:t>
        </w:r>
        <w:r w:rsidRPr="00022ABB">
          <w:rPr>
            <w:rStyle w:val="string1"/>
            <w:sz w:val="18"/>
            <w:rPrChange w:id="12874" w:author="shorny" w:date="2014-06-09T17:30:00Z">
              <w:rPr>
                <w:rStyle w:val="string1"/>
              </w:rPr>
            </w:rPrChange>
          </w:rPr>
          <w:t>'DM'</w:t>
        </w:r>
        <w:r w:rsidRPr="00022ABB">
          <w:rPr>
            <w:sz w:val="18"/>
            <w:rPrChange w:id="12875" w:author="shorny" w:date="2014-06-09T17:30:00Z">
              <w:rPr/>
            </w:rPrChange>
          </w:rPr>
          <w:t xml:space="preserve">, </w:t>
        </w:r>
        <w:r w:rsidRPr="00022ABB">
          <w:rPr>
            <w:rStyle w:val="string1"/>
            <w:sz w:val="18"/>
            <w:rPrChange w:id="12876" w:author="shorny" w:date="2014-06-09T17:30:00Z">
              <w:rPr>
                <w:rStyle w:val="string1"/>
              </w:rPr>
            </w:rPrChange>
          </w:rPr>
          <w:t>'Dominica'</w:t>
        </w:r>
        <w:r w:rsidRPr="00022ABB">
          <w:rPr>
            <w:sz w:val="18"/>
            <w:rPrChange w:id="12877" w:author="shorny" w:date="2014-06-09T17:30:00Z">
              <w:rPr/>
            </w:rPrChange>
          </w:rPr>
          <w:t>),</w:t>
        </w:r>
      </w:ins>
    </w:p>
    <w:p w14:paraId="60506336" w14:textId="77777777" w:rsidR="00022ABB" w:rsidRPr="00022ABB" w:rsidRDefault="00022ABB">
      <w:pPr>
        <w:pStyle w:val="HTMLPreformatted"/>
        <w:divId w:val="585384335"/>
        <w:rPr>
          <w:ins w:id="12878" w:author="shorny" w:date="2014-06-09T17:29:00Z"/>
          <w:sz w:val="18"/>
          <w:rPrChange w:id="12879" w:author="shorny" w:date="2014-06-09T17:30:00Z">
            <w:rPr>
              <w:ins w:id="12880" w:author="shorny" w:date="2014-06-09T17:29:00Z"/>
            </w:rPr>
          </w:rPrChange>
        </w:rPr>
      </w:pPr>
      <w:ins w:id="12881" w:author="shorny" w:date="2014-06-09T17:29:00Z">
        <w:r w:rsidRPr="00022ABB">
          <w:rPr>
            <w:sz w:val="18"/>
            <w:rPrChange w:id="12882" w:author="shorny" w:date="2014-06-09T17:30:00Z">
              <w:rPr/>
            </w:rPrChange>
          </w:rPr>
          <w:t>(</w:t>
        </w:r>
        <w:r w:rsidRPr="00022ABB">
          <w:rPr>
            <w:rStyle w:val="string1"/>
            <w:sz w:val="18"/>
            <w:rPrChange w:id="12883" w:author="shorny" w:date="2014-06-09T17:30:00Z">
              <w:rPr>
                <w:rStyle w:val="string1"/>
              </w:rPr>
            </w:rPrChange>
          </w:rPr>
          <w:t>'DO'</w:t>
        </w:r>
        <w:r w:rsidRPr="00022ABB">
          <w:rPr>
            <w:sz w:val="18"/>
            <w:rPrChange w:id="12884" w:author="shorny" w:date="2014-06-09T17:30:00Z">
              <w:rPr/>
            </w:rPrChange>
          </w:rPr>
          <w:t xml:space="preserve">, </w:t>
        </w:r>
        <w:r w:rsidRPr="00022ABB">
          <w:rPr>
            <w:rStyle w:val="string1"/>
            <w:sz w:val="18"/>
            <w:rPrChange w:id="12885" w:author="shorny" w:date="2014-06-09T17:30:00Z">
              <w:rPr>
                <w:rStyle w:val="string1"/>
              </w:rPr>
            </w:rPrChange>
          </w:rPr>
          <w:t>'Dominican Republic'</w:t>
        </w:r>
        <w:r w:rsidRPr="00022ABB">
          <w:rPr>
            <w:sz w:val="18"/>
            <w:rPrChange w:id="12886" w:author="shorny" w:date="2014-06-09T17:30:00Z">
              <w:rPr/>
            </w:rPrChange>
          </w:rPr>
          <w:t>),</w:t>
        </w:r>
      </w:ins>
    </w:p>
    <w:p w14:paraId="06FB05FB" w14:textId="77777777" w:rsidR="00022ABB" w:rsidRPr="00022ABB" w:rsidRDefault="00022ABB">
      <w:pPr>
        <w:pStyle w:val="HTMLPreformatted"/>
        <w:divId w:val="585384335"/>
        <w:rPr>
          <w:ins w:id="12887" w:author="shorny" w:date="2014-06-09T17:29:00Z"/>
          <w:sz w:val="18"/>
          <w:rPrChange w:id="12888" w:author="shorny" w:date="2014-06-09T17:30:00Z">
            <w:rPr>
              <w:ins w:id="12889" w:author="shorny" w:date="2014-06-09T17:29:00Z"/>
            </w:rPr>
          </w:rPrChange>
        </w:rPr>
      </w:pPr>
      <w:ins w:id="12890" w:author="shorny" w:date="2014-06-09T17:29:00Z">
        <w:r w:rsidRPr="00022ABB">
          <w:rPr>
            <w:sz w:val="18"/>
            <w:rPrChange w:id="12891" w:author="shorny" w:date="2014-06-09T17:30:00Z">
              <w:rPr/>
            </w:rPrChange>
          </w:rPr>
          <w:t>(</w:t>
        </w:r>
        <w:r w:rsidRPr="00022ABB">
          <w:rPr>
            <w:rStyle w:val="string1"/>
            <w:sz w:val="18"/>
            <w:rPrChange w:id="12892" w:author="shorny" w:date="2014-06-09T17:30:00Z">
              <w:rPr>
                <w:rStyle w:val="string1"/>
              </w:rPr>
            </w:rPrChange>
          </w:rPr>
          <w:t>'DZ'</w:t>
        </w:r>
        <w:r w:rsidRPr="00022ABB">
          <w:rPr>
            <w:sz w:val="18"/>
            <w:rPrChange w:id="12893" w:author="shorny" w:date="2014-06-09T17:30:00Z">
              <w:rPr/>
            </w:rPrChange>
          </w:rPr>
          <w:t xml:space="preserve">, </w:t>
        </w:r>
        <w:r w:rsidRPr="00022ABB">
          <w:rPr>
            <w:rStyle w:val="string1"/>
            <w:sz w:val="18"/>
            <w:rPrChange w:id="12894" w:author="shorny" w:date="2014-06-09T17:30:00Z">
              <w:rPr>
                <w:rStyle w:val="string1"/>
              </w:rPr>
            </w:rPrChange>
          </w:rPr>
          <w:t>'Algeria'</w:t>
        </w:r>
        <w:r w:rsidRPr="00022ABB">
          <w:rPr>
            <w:sz w:val="18"/>
            <w:rPrChange w:id="12895" w:author="shorny" w:date="2014-06-09T17:30:00Z">
              <w:rPr/>
            </w:rPrChange>
          </w:rPr>
          <w:t>),</w:t>
        </w:r>
      </w:ins>
    </w:p>
    <w:p w14:paraId="67212F38" w14:textId="77777777" w:rsidR="00022ABB" w:rsidRPr="00022ABB" w:rsidRDefault="00022ABB">
      <w:pPr>
        <w:pStyle w:val="HTMLPreformatted"/>
        <w:divId w:val="585384335"/>
        <w:rPr>
          <w:ins w:id="12896" w:author="shorny" w:date="2014-06-09T17:29:00Z"/>
          <w:sz w:val="18"/>
          <w:rPrChange w:id="12897" w:author="shorny" w:date="2014-06-09T17:30:00Z">
            <w:rPr>
              <w:ins w:id="12898" w:author="shorny" w:date="2014-06-09T17:29:00Z"/>
            </w:rPr>
          </w:rPrChange>
        </w:rPr>
      </w:pPr>
      <w:ins w:id="12899" w:author="shorny" w:date="2014-06-09T17:29:00Z">
        <w:r w:rsidRPr="00022ABB">
          <w:rPr>
            <w:sz w:val="18"/>
            <w:rPrChange w:id="12900" w:author="shorny" w:date="2014-06-09T17:30:00Z">
              <w:rPr/>
            </w:rPrChange>
          </w:rPr>
          <w:t>(</w:t>
        </w:r>
        <w:r w:rsidRPr="00022ABB">
          <w:rPr>
            <w:rStyle w:val="string1"/>
            <w:sz w:val="18"/>
            <w:rPrChange w:id="12901" w:author="shorny" w:date="2014-06-09T17:30:00Z">
              <w:rPr>
                <w:rStyle w:val="string1"/>
              </w:rPr>
            </w:rPrChange>
          </w:rPr>
          <w:t>'EC'</w:t>
        </w:r>
        <w:r w:rsidRPr="00022ABB">
          <w:rPr>
            <w:sz w:val="18"/>
            <w:rPrChange w:id="12902" w:author="shorny" w:date="2014-06-09T17:30:00Z">
              <w:rPr/>
            </w:rPrChange>
          </w:rPr>
          <w:t xml:space="preserve">, </w:t>
        </w:r>
        <w:r w:rsidRPr="00022ABB">
          <w:rPr>
            <w:rStyle w:val="string1"/>
            <w:sz w:val="18"/>
            <w:rPrChange w:id="12903" w:author="shorny" w:date="2014-06-09T17:30:00Z">
              <w:rPr>
                <w:rStyle w:val="string1"/>
              </w:rPr>
            </w:rPrChange>
          </w:rPr>
          <w:t>'Ecuador'</w:t>
        </w:r>
        <w:r w:rsidRPr="00022ABB">
          <w:rPr>
            <w:sz w:val="18"/>
            <w:rPrChange w:id="12904" w:author="shorny" w:date="2014-06-09T17:30:00Z">
              <w:rPr/>
            </w:rPrChange>
          </w:rPr>
          <w:t>),</w:t>
        </w:r>
      </w:ins>
    </w:p>
    <w:p w14:paraId="7F1D6AA8" w14:textId="77777777" w:rsidR="00022ABB" w:rsidRPr="00022ABB" w:rsidRDefault="00022ABB">
      <w:pPr>
        <w:pStyle w:val="HTMLPreformatted"/>
        <w:divId w:val="585384335"/>
        <w:rPr>
          <w:ins w:id="12905" w:author="shorny" w:date="2014-06-09T17:29:00Z"/>
          <w:sz w:val="18"/>
          <w:rPrChange w:id="12906" w:author="shorny" w:date="2014-06-09T17:30:00Z">
            <w:rPr>
              <w:ins w:id="12907" w:author="shorny" w:date="2014-06-09T17:29:00Z"/>
            </w:rPr>
          </w:rPrChange>
        </w:rPr>
      </w:pPr>
      <w:ins w:id="12908" w:author="shorny" w:date="2014-06-09T17:29:00Z">
        <w:r w:rsidRPr="00022ABB">
          <w:rPr>
            <w:sz w:val="18"/>
            <w:rPrChange w:id="12909" w:author="shorny" w:date="2014-06-09T17:30:00Z">
              <w:rPr/>
            </w:rPrChange>
          </w:rPr>
          <w:t>(</w:t>
        </w:r>
        <w:r w:rsidRPr="00022ABB">
          <w:rPr>
            <w:rStyle w:val="string1"/>
            <w:sz w:val="18"/>
            <w:rPrChange w:id="12910" w:author="shorny" w:date="2014-06-09T17:30:00Z">
              <w:rPr>
                <w:rStyle w:val="string1"/>
              </w:rPr>
            </w:rPrChange>
          </w:rPr>
          <w:t>'EE'</w:t>
        </w:r>
        <w:r w:rsidRPr="00022ABB">
          <w:rPr>
            <w:sz w:val="18"/>
            <w:rPrChange w:id="12911" w:author="shorny" w:date="2014-06-09T17:30:00Z">
              <w:rPr/>
            </w:rPrChange>
          </w:rPr>
          <w:t xml:space="preserve">, </w:t>
        </w:r>
        <w:r w:rsidRPr="00022ABB">
          <w:rPr>
            <w:rStyle w:val="string1"/>
            <w:sz w:val="18"/>
            <w:rPrChange w:id="12912" w:author="shorny" w:date="2014-06-09T17:30:00Z">
              <w:rPr>
                <w:rStyle w:val="string1"/>
              </w:rPr>
            </w:rPrChange>
          </w:rPr>
          <w:t>'Estonia'</w:t>
        </w:r>
        <w:r w:rsidRPr="00022ABB">
          <w:rPr>
            <w:sz w:val="18"/>
            <w:rPrChange w:id="12913" w:author="shorny" w:date="2014-06-09T17:30:00Z">
              <w:rPr/>
            </w:rPrChange>
          </w:rPr>
          <w:t>),</w:t>
        </w:r>
      </w:ins>
    </w:p>
    <w:p w14:paraId="26919DC7" w14:textId="77777777" w:rsidR="00022ABB" w:rsidRPr="00022ABB" w:rsidRDefault="00022ABB">
      <w:pPr>
        <w:pStyle w:val="HTMLPreformatted"/>
        <w:divId w:val="585384335"/>
        <w:rPr>
          <w:ins w:id="12914" w:author="shorny" w:date="2014-06-09T17:29:00Z"/>
          <w:sz w:val="18"/>
          <w:rPrChange w:id="12915" w:author="shorny" w:date="2014-06-09T17:30:00Z">
            <w:rPr>
              <w:ins w:id="12916" w:author="shorny" w:date="2014-06-09T17:29:00Z"/>
            </w:rPr>
          </w:rPrChange>
        </w:rPr>
      </w:pPr>
      <w:ins w:id="12917" w:author="shorny" w:date="2014-06-09T17:29:00Z">
        <w:r w:rsidRPr="00022ABB">
          <w:rPr>
            <w:sz w:val="18"/>
            <w:rPrChange w:id="12918" w:author="shorny" w:date="2014-06-09T17:30:00Z">
              <w:rPr/>
            </w:rPrChange>
          </w:rPr>
          <w:t>(</w:t>
        </w:r>
        <w:r w:rsidRPr="00022ABB">
          <w:rPr>
            <w:rStyle w:val="string1"/>
            <w:sz w:val="18"/>
            <w:rPrChange w:id="12919" w:author="shorny" w:date="2014-06-09T17:30:00Z">
              <w:rPr>
                <w:rStyle w:val="string1"/>
              </w:rPr>
            </w:rPrChange>
          </w:rPr>
          <w:t>'EG'</w:t>
        </w:r>
        <w:r w:rsidRPr="00022ABB">
          <w:rPr>
            <w:sz w:val="18"/>
            <w:rPrChange w:id="12920" w:author="shorny" w:date="2014-06-09T17:30:00Z">
              <w:rPr/>
            </w:rPrChange>
          </w:rPr>
          <w:t xml:space="preserve">, </w:t>
        </w:r>
        <w:r w:rsidRPr="00022ABB">
          <w:rPr>
            <w:rStyle w:val="string1"/>
            <w:sz w:val="18"/>
            <w:rPrChange w:id="12921" w:author="shorny" w:date="2014-06-09T17:30:00Z">
              <w:rPr>
                <w:rStyle w:val="string1"/>
              </w:rPr>
            </w:rPrChange>
          </w:rPr>
          <w:t>'Egypt'</w:t>
        </w:r>
        <w:r w:rsidRPr="00022ABB">
          <w:rPr>
            <w:sz w:val="18"/>
            <w:rPrChange w:id="12922" w:author="shorny" w:date="2014-06-09T17:30:00Z">
              <w:rPr/>
            </w:rPrChange>
          </w:rPr>
          <w:t>),</w:t>
        </w:r>
      </w:ins>
    </w:p>
    <w:p w14:paraId="3B5EA09A" w14:textId="77777777" w:rsidR="00022ABB" w:rsidRPr="00022ABB" w:rsidRDefault="00022ABB">
      <w:pPr>
        <w:pStyle w:val="HTMLPreformatted"/>
        <w:divId w:val="585384335"/>
        <w:rPr>
          <w:ins w:id="12923" w:author="shorny" w:date="2014-06-09T17:29:00Z"/>
          <w:sz w:val="18"/>
          <w:rPrChange w:id="12924" w:author="shorny" w:date="2014-06-09T17:30:00Z">
            <w:rPr>
              <w:ins w:id="12925" w:author="shorny" w:date="2014-06-09T17:29:00Z"/>
            </w:rPr>
          </w:rPrChange>
        </w:rPr>
      </w:pPr>
      <w:ins w:id="12926" w:author="shorny" w:date="2014-06-09T17:29:00Z">
        <w:r w:rsidRPr="00022ABB">
          <w:rPr>
            <w:sz w:val="18"/>
            <w:rPrChange w:id="12927" w:author="shorny" w:date="2014-06-09T17:30:00Z">
              <w:rPr/>
            </w:rPrChange>
          </w:rPr>
          <w:t>(</w:t>
        </w:r>
        <w:r w:rsidRPr="00022ABB">
          <w:rPr>
            <w:rStyle w:val="string1"/>
            <w:sz w:val="18"/>
            <w:rPrChange w:id="12928" w:author="shorny" w:date="2014-06-09T17:30:00Z">
              <w:rPr>
                <w:rStyle w:val="string1"/>
              </w:rPr>
            </w:rPrChange>
          </w:rPr>
          <w:t>'EH'</w:t>
        </w:r>
        <w:r w:rsidRPr="00022ABB">
          <w:rPr>
            <w:sz w:val="18"/>
            <w:rPrChange w:id="12929" w:author="shorny" w:date="2014-06-09T17:30:00Z">
              <w:rPr/>
            </w:rPrChange>
          </w:rPr>
          <w:t xml:space="preserve">, </w:t>
        </w:r>
        <w:r w:rsidRPr="00022ABB">
          <w:rPr>
            <w:rStyle w:val="string1"/>
            <w:sz w:val="18"/>
            <w:rPrChange w:id="12930" w:author="shorny" w:date="2014-06-09T17:30:00Z">
              <w:rPr>
                <w:rStyle w:val="string1"/>
              </w:rPr>
            </w:rPrChange>
          </w:rPr>
          <w:t>'Western Sahara'</w:t>
        </w:r>
        <w:r w:rsidRPr="00022ABB">
          <w:rPr>
            <w:sz w:val="18"/>
            <w:rPrChange w:id="12931" w:author="shorny" w:date="2014-06-09T17:30:00Z">
              <w:rPr/>
            </w:rPrChange>
          </w:rPr>
          <w:t>),</w:t>
        </w:r>
      </w:ins>
    </w:p>
    <w:p w14:paraId="38440E76" w14:textId="77777777" w:rsidR="00022ABB" w:rsidRPr="00022ABB" w:rsidRDefault="00022ABB">
      <w:pPr>
        <w:pStyle w:val="HTMLPreformatted"/>
        <w:divId w:val="585384335"/>
        <w:rPr>
          <w:ins w:id="12932" w:author="shorny" w:date="2014-06-09T17:29:00Z"/>
          <w:sz w:val="18"/>
          <w:rPrChange w:id="12933" w:author="shorny" w:date="2014-06-09T17:30:00Z">
            <w:rPr>
              <w:ins w:id="12934" w:author="shorny" w:date="2014-06-09T17:29:00Z"/>
            </w:rPr>
          </w:rPrChange>
        </w:rPr>
      </w:pPr>
      <w:ins w:id="12935" w:author="shorny" w:date="2014-06-09T17:29:00Z">
        <w:r w:rsidRPr="00022ABB">
          <w:rPr>
            <w:sz w:val="18"/>
            <w:rPrChange w:id="12936" w:author="shorny" w:date="2014-06-09T17:30:00Z">
              <w:rPr/>
            </w:rPrChange>
          </w:rPr>
          <w:t>(</w:t>
        </w:r>
        <w:r w:rsidRPr="00022ABB">
          <w:rPr>
            <w:rStyle w:val="string1"/>
            <w:sz w:val="18"/>
            <w:rPrChange w:id="12937" w:author="shorny" w:date="2014-06-09T17:30:00Z">
              <w:rPr>
                <w:rStyle w:val="string1"/>
              </w:rPr>
            </w:rPrChange>
          </w:rPr>
          <w:t>'ER'</w:t>
        </w:r>
        <w:r w:rsidRPr="00022ABB">
          <w:rPr>
            <w:sz w:val="18"/>
            <w:rPrChange w:id="12938" w:author="shorny" w:date="2014-06-09T17:30:00Z">
              <w:rPr/>
            </w:rPrChange>
          </w:rPr>
          <w:t xml:space="preserve">, </w:t>
        </w:r>
        <w:r w:rsidRPr="00022ABB">
          <w:rPr>
            <w:rStyle w:val="string1"/>
            <w:sz w:val="18"/>
            <w:rPrChange w:id="12939" w:author="shorny" w:date="2014-06-09T17:30:00Z">
              <w:rPr>
                <w:rStyle w:val="string1"/>
              </w:rPr>
            </w:rPrChange>
          </w:rPr>
          <w:t>'Eritrea'</w:t>
        </w:r>
        <w:r w:rsidRPr="00022ABB">
          <w:rPr>
            <w:sz w:val="18"/>
            <w:rPrChange w:id="12940" w:author="shorny" w:date="2014-06-09T17:30:00Z">
              <w:rPr/>
            </w:rPrChange>
          </w:rPr>
          <w:t>),</w:t>
        </w:r>
      </w:ins>
    </w:p>
    <w:p w14:paraId="25EB8888" w14:textId="77777777" w:rsidR="00022ABB" w:rsidRPr="00022ABB" w:rsidRDefault="00022ABB">
      <w:pPr>
        <w:pStyle w:val="HTMLPreformatted"/>
        <w:divId w:val="585384335"/>
        <w:rPr>
          <w:ins w:id="12941" w:author="shorny" w:date="2014-06-09T17:29:00Z"/>
          <w:sz w:val="18"/>
          <w:rPrChange w:id="12942" w:author="shorny" w:date="2014-06-09T17:30:00Z">
            <w:rPr>
              <w:ins w:id="12943" w:author="shorny" w:date="2014-06-09T17:29:00Z"/>
            </w:rPr>
          </w:rPrChange>
        </w:rPr>
      </w:pPr>
      <w:ins w:id="12944" w:author="shorny" w:date="2014-06-09T17:29:00Z">
        <w:r w:rsidRPr="00022ABB">
          <w:rPr>
            <w:sz w:val="18"/>
            <w:rPrChange w:id="12945" w:author="shorny" w:date="2014-06-09T17:30:00Z">
              <w:rPr/>
            </w:rPrChange>
          </w:rPr>
          <w:t>(</w:t>
        </w:r>
        <w:r w:rsidRPr="00022ABB">
          <w:rPr>
            <w:rStyle w:val="string1"/>
            <w:sz w:val="18"/>
            <w:rPrChange w:id="12946" w:author="shorny" w:date="2014-06-09T17:30:00Z">
              <w:rPr>
                <w:rStyle w:val="string1"/>
              </w:rPr>
            </w:rPrChange>
          </w:rPr>
          <w:t>'ES'</w:t>
        </w:r>
        <w:r w:rsidRPr="00022ABB">
          <w:rPr>
            <w:sz w:val="18"/>
            <w:rPrChange w:id="12947" w:author="shorny" w:date="2014-06-09T17:30:00Z">
              <w:rPr/>
            </w:rPrChange>
          </w:rPr>
          <w:t xml:space="preserve">, </w:t>
        </w:r>
        <w:r w:rsidRPr="00022ABB">
          <w:rPr>
            <w:rStyle w:val="string1"/>
            <w:sz w:val="18"/>
            <w:rPrChange w:id="12948" w:author="shorny" w:date="2014-06-09T17:30:00Z">
              <w:rPr>
                <w:rStyle w:val="string1"/>
              </w:rPr>
            </w:rPrChange>
          </w:rPr>
          <w:t>'Spain'</w:t>
        </w:r>
        <w:r w:rsidRPr="00022ABB">
          <w:rPr>
            <w:sz w:val="18"/>
            <w:rPrChange w:id="12949" w:author="shorny" w:date="2014-06-09T17:30:00Z">
              <w:rPr/>
            </w:rPrChange>
          </w:rPr>
          <w:t>),</w:t>
        </w:r>
      </w:ins>
    </w:p>
    <w:p w14:paraId="57E17DB4" w14:textId="77777777" w:rsidR="00022ABB" w:rsidRPr="00022ABB" w:rsidRDefault="00022ABB">
      <w:pPr>
        <w:pStyle w:val="HTMLPreformatted"/>
        <w:divId w:val="585384335"/>
        <w:rPr>
          <w:ins w:id="12950" w:author="shorny" w:date="2014-06-09T17:29:00Z"/>
          <w:sz w:val="18"/>
          <w:rPrChange w:id="12951" w:author="shorny" w:date="2014-06-09T17:30:00Z">
            <w:rPr>
              <w:ins w:id="12952" w:author="shorny" w:date="2014-06-09T17:29:00Z"/>
            </w:rPr>
          </w:rPrChange>
        </w:rPr>
      </w:pPr>
      <w:ins w:id="12953" w:author="shorny" w:date="2014-06-09T17:29:00Z">
        <w:r w:rsidRPr="00022ABB">
          <w:rPr>
            <w:sz w:val="18"/>
            <w:rPrChange w:id="12954" w:author="shorny" w:date="2014-06-09T17:30:00Z">
              <w:rPr/>
            </w:rPrChange>
          </w:rPr>
          <w:t>(</w:t>
        </w:r>
        <w:r w:rsidRPr="00022ABB">
          <w:rPr>
            <w:rStyle w:val="string1"/>
            <w:sz w:val="18"/>
            <w:rPrChange w:id="12955" w:author="shorny" w:date="2014-06-09T17:30:00Z">
              <w:rPr>
                <w:rStyle w:val="string1"/>
              </w:rPr>
            </w:rPrChange>
          </w:rPr>
          <w:t>'ET'</w:t>
        </w:r>
        <w:r w:rsidRPr="00022ABB">
          <w:rPr>
            <w:sz w:val="18"/>
            <w:rPrChange w:id="12956" w:author="shorny" w:date="2014-06-09T17:30:00Z">
              <w:rPr/>
            </w:rPrChange>
          </w:rPr>
          <w:t xml:space="preserve">, </w:t>
        </w:r>
        <w:r w:rsidRPr="00022ABB">
          <w:rPr>
            <w:rStyle w:val="string1"/>
            <w:sz w:val="18"/>
            <w:rPrChange w:id="12957" w:author="shorny" w:date="2014-06-09T17:30:00Z">
              <w:rPr>
                <w:rStyle w:val="string1"/>
              </w:rPr>
            </w:rPrChange>
          </w:rPr>
          <w:t>'Ethiopia'</w:t>
        </w:r>
        <w:r w:rsidRPr="00022ABB">
          <w:rPr>
            <w:sz w:val="18"/>
            <w:rPrChange w:id="12958" w:author="shorny" w:date="2014-06-09T17:30:00Z">
              <w:rPr/>
            </w:rPrChange>
          </w:rPr>
          <w:t>),</w:t>
        </w:r>
      </w:ins>
    </w:p>
    <w:p w14:paraId="00A05A5B" w14:textId="77777777" w:rsidR="00022ABB" w:rsidRPr="00022ABB" w:rsidRDefault="00022ABB">
      <w:pPr>
        <w:pStyle w:val="HTMLPreformatted"/>
        <w:divId w:val="585384335"/>
        <w:rPr>
          <w:ins w:id="12959" w:author="shorny" w:date="2014-06-09T17:29:00Z"/>
          <w:sz w:val="18"/>
          <w:rPrChange w:id="12960" w:author="shorny" w:date="2014-06-09T17:30:00Z">
            <w:rPr>
              <w:ins w:id="12961" w:author="shorny" w:date="2014-06-09T17:29:00Z"/>
            </w:rPr>
          </w:rPrChange>
        </w:rPr>
      </w:pPr>
      <w:ins w:id="12962" w:author="shorny" w:date="2014-06-09T17:29:00Z">
        <w:r w:rsidRPr="00022ABB">
          <w:rPr>
            <w:sz w:val="18"/>
            <w:rPrChange w:id="12963" w:author="shorny" w:date="2014-06-09T17:30:00Z">
              <w:rPr/>
            </w:rPrChange>
          </w:rPr>
          <w:t>(</w:t>
        </w:r>
        <w:r w:rsidRPr="00022ABB">
          <w:rPr>
            <w:rStyle w:val="string1"/>
            <w:sz w:val="18"/>
            <w:rPrChange w:id="12964" w:author="shorny" w:date="2014-06-09T17:30:00Z">
              <w:rPr>
                <w:rStyle w:val="string1"/>
              </w:rPr>
            </w:rPrChange>
          </w:rPr>
          <w:t>'FI'</w:t>
        </w:r>
        <w:r w:rsidRPr="00022ABB">
          <w:rPr>
            <w:sz w:val="18"/>
            <w:rPrChange w:id="12965" w:author="shorny" w:date="2014-06-09T17:30:00Z">
              <w:rPr/>
            </w:rPrChange>
          </w:rPr>
          <w:t xml:space="preserve">, </w:t>
        </w:r>
        <w:r w:rsidRPr="00022ABB">
          <w:rPr>
            <w:rStyle w:val="string1"/>
            <w:sz w:val="18"/>
            <w:rPrChange w:id="12966" w:author="shorny" w:date="2014-06-09T17:30:00Z">
              <w:rPr>
                <w:rStyle w:val="string1"/>
              </w:rPr>
            </w:rPrChange>
          </w:rPr>
          <w:t>'Finland'</w:t>
        </w:r>
        <w:r w:rsidRPr="00022ABB">
          <w:rPr>
            <w:sz w:val="18"/>
            <w:rPrChange w:id="12967" w:author="shorny" w:date="2014-06-09T17:30:00Z">
              <w:rPr/>
            </w:rPrChange>
          </w:rPr>
          <w:t>),</w:t>
        </w:r>
      </w:ins>
    </w:p>
    <w:p w14:paraId="22B7011E" w14:textId="77777777" w:rsidR="00022ABB" w:rsidRPr="00022ABB" w:rsidRDefault="00022ABB">
      <w:pPr>
        <w:pStyle w:val="HTMLPreformatted"/>
        <w:divId w:val="585384335"/>
        <w:rPr>
          <w:ins w:id="12968" w:author="shorny" w:date="2014-06-09T17:29:00Z"/>
          <w:sz w:val="18"/>
          <w:rPrChange w:id="12969" w:author="shorny" w:date="2014-06-09T17:30:00Z">
            <w:rPr>
              <w:ins w:id="12970" w:author="shorny" w:date="2014-06-09T17:29:00Z"/>
            </w:rPr>
          </w:rPrChange>
        </w:rPr>
      </w:pPr>
      <w:ins w:id="12971" w:author="shorny" w:date="2014-06-09T17:29:00Z">
        <w:r w:rsidRPr="00022ABB">
          <w:rPr>
            <w:sz w:val="18"/>
            <w:rPrChange w:id="12972" w:author="shorny" w:date="2014-06-09T17:30:00Z">
              <w:rPr/>
            </w:rPrChange>
          </w:rPr>
          <w:t>(</w:t>
        </w:r>
        <w:r w:rsidRPr="00022ABB">
          <w:rPr>
            <w:rStyle w:val="string1"/>
            <w:sz w:val="18"/>
            <w:rPrChange w:id="12973" w:author="shorny" w:date="2014-06-09T17:30:00Z">
              <w:rPr>
                <w:rStyle w:val="string1"/>
              </w:rPr>
            </w:rPrChange>
          </w:rPr>
          <w:t>'FJ'</w:t>
        </w:r>
        <w:r w:rsidRPr="00022ABB">
          <w:rPr>
            <w:sz w:val="18"/>
            <w:rPrChange w:id="12974" w:author="shorny" w:date="2014-06-09T17:30:00Z">
              <w:rPr/>
            </w:rPrChange>
          </w:rPr>
          <w:t xml:space="preserve">, </w:t>
        </w:r>
        <w:r w:rsidRPr="00022ABB">
          <w:rPr>
            <w:rStyle w:val="string1"/>
            <w:sz w:val="18"/>
            <w:rPrChange w:id="12975" w:author="shorny" w:date="2014-06-09T17:30:00Z">
              <w:rPr>
                <w:rStyle w:val="string1"/>
              </w:rPr>
            </w:rPrChange>
          </w:rPr>
          <w:t>'Fiji'</w:t>
        </w:r>
        <w:r w:rsidRPr="00022ABB">
          <w:rPr>
            <w:sz w:val="18"/>
            <w:rPrChange w:id="12976" w:author="shorny" w:date="2014-06-09T17:30:00Z">
              <w:rPr/>
            </w:rPrChange>
          </w:rPr>
          <w:t>),</w:t>
        </w:r>
      </w:ins>
    </w:p>
    <w:p w14:paraId="61B2AE3E" w14:textId="77777777" w:rsidR="00022ABB" w:rsidRPr="00022ABB" w:rsidRDefault="00022ABB">
      <w:pPr>
        <w:pStyle w:val="HTMLPreformatted"/>
        <w:divId w:val="585384335"/>
        <w:rPr>
          <w:ins w:id="12977" w:author="shorny" w:date="2014-06-09T17:29:00Z"/>
          <w:sz w:val="18"/>
          <w:rPrChange w:id="12978" w:author="shorny" w:date="2014-06-09T17:30:00Z">
            <w:rPr>
              <w:ins w:id="12979" w:author="shorny" w:date="2014-06-09T17:29:00Z"/>
            </w:rPr>
          </w:rPrChange>
        </w:rPr>
      </w:pPr>
      <w:ins w:id="12980" w:author="shorny" w:date="2014-06-09T17:29:00Z">
        <w:r w:rsidRPr="00022ABB">
          <w:rPr>
            <w:sz w:val="18"/>
            <w:rPrChange w:id="12981" w:author="shorny" w:date="2014-06-09T17:30:00Z">
              <w:rPr/>
            </w:rPrChange>
          </w:rPr>
          <w:t>(</w:t>
        </w:r>
        <w:r w:rsidRPr="00022ABB">
          <w:rPr>
            <w:rStyle w:val="string1"/>
            <w:sz w:val="18"/>
            <w:rPrChange w:id="12982" w:author="shorny" w:date="2014-06-09T17:30:00Z">
              <w:rPr>
                <w:rStyle w:val="string1"/>
              </w:rPr>
            </w:rPrChange>
          </w:rPr>
          <w:t>'FK'</w:t>
        </w:r>
        <w:r w:rsidRPr="00022ABB">
          <w:rPr>
            <w:sz w:val="18"/>
            <w:rPrChange w:id="12983" w:author="shorny" w:date="2014-06-09T17:30:00Z">
              <w:rPr/>
            </w:rPrChange>
          </w:rPr>
          <w:t xml:space="preserve">, </w:t>
        </w:r>
        <w:r w:rsidRPr="00022ABB">
          <w:rPr>
            <w:rStyle w:val="string1"/>
            <w:sz w:val="18"/>
            <w:rPrChange w:id="12984" w:author="shorny" w:date="2014-06-09T17:30:00Z">
              <w:rPr>
                <w:rStyle w:val="string1"/>
              </w:rPr>
            </w:rPrChange>
          </w:rPr>
          <w:t>'Falkland Islands (Malvinas)'</w:t>
        </w:r>
        <w:r w:rsidRPr="00022ABB">
          <w:rPr>
            <w:sz w:val="18"/>
            <w:rPrChange w:id="12985" w:author="shorny" w:date="2014-06-09T17:30:00Z">
              <w:rPr/>
            </w:rPrChange>
          </w:rPr>
          <w:t>),</w:t>
        </w:r>
      </w:ins>
    </w:p>
    <w:p w14:paraId="1ED37DC5" w14:textId="77777777" w:rsidR="00022ABB" w:rsidRPr="00022ABB" w:rsidRDefault="00022ABB">
      <w:pPr>
        <w:pStyle w:val="HTMLPreformatted"/>
        <w:divId w:val="585384335"/>
        <w:rPr>
          <w:ins w:id="12986" w:author="shorny" w:date="2014-06-09T17:29:00Z"/>
          <w:sz w:val="18"/>
          <w:rPrChange w:id="12987" w:author="shorny" w:date="2014-06-09T17:30:00Z">
            <w:rPr>
              <w:ins w:id="12988" w:author="shorny" w:date="2014-06-09T17:29:00Z"/>
            </w:rPr>
          </w:rPrChange>
        </w:rPr>
      </w:pPr>
      <w:ins w:id="12989" w:author="shorny" w:date="2014-06-09T17:29:00Z">
        <w:r w:rsidRPr="00022ABB">
          <w:rPr>
            <w:sz w:val="18"/>
            <w:rPrChange w:id="12990" w:author="shorny" w:date="2014-06-09T17:30:00Z">
              <w:rPr/>
            </w:rPrChange>
          </w:rPr>
          <w:t>(</w:t>
        </w:r>
        <w:r w:rsidRPr="00022ABB">
          <w:rPr>
            <w:rStyle w:val="string1"/>
            <w:sz w:val="18"/>
            <w:rPrChange w:id="12991" w:author="shorny" w:date="2014-06-09T17:30:00Z">
              <w:rPr>
                <w:rStyle w:val="string1"/>
              </w:rPr>
            </w:rPrChange>
          </w:rPr>
          <w:t>'FM'</w:t>
        </w:r>
        <w:r w:rsidRPr="00022ABB">
          <w:rPr>
            <w:sz w:val="18"/>
            <w:rPrChange w:id="12992" w:author="shorny" w:date="2014-06-09T17:30:00Z">
              <w:rPr/>
            </w:rPrChange>
          </w:rPr>
          <w:t xml:space="preserve">, </w:t>
        </w:r>
        <w:r w:rsidRPr="00022ABB">
          <w:rPr>
            <w:rStyle w:val="string1"/>
            <w:sz w:val="18"/>
            <w:rPrChange w:id="12993" w:author="shorny" w:date="2014-06-09T17:30:00Z">
              <w:rPr>
                <w:rStyle w:val="string1"/>
              </w:rPr>
            </w:rPrChange>
          </w:rPr>
          <w:t>'Micronesia, Federated States of'</w:t>
        </w:r>
        <w:r w:rsidRPr="00022ABB">
          <w:rPr>
            <w:sz w:val="18"/>
            <w:rPrChange w:id="12994" w:author="shorny" w:date="2014-06-09T17:30:00Z">
              <w:rPr/>
            </w:rPrChange>
          </w:rPr>
          <w:t>),</w:t>
        </w:r>
      </w:ins>
    </w:p>
    <w:p w14:paraId="328CA664" w14:textId="77777777" w:rsidR="00022ABB" w:rsidRPr="00022ABB" w:rsidRDefault="00022ABB">
      <w:pPr>
        <w:pStyle w:val="HTMLPreformatted"/>
        <w:divId w:val="585384335"/>
        <w:rPr>
          <w:ins w:id="12995" w:author="shorny" w:date="2014-06-09T17:29:00Z"/>
          <w:sz w:val="18"/>
          <w:rPrChange w:id="12996" w:author="shorny" w:date="2014-06-09T17:30:00Z">
            <w:rPr>
              <w:ins w:id="12997" w:author="shorny" w:date="2014-06-09T17:29:00Z"/>
            </w:rPr>
          </w:rPrChange>
        </w:rPr>
      </w:pPr>
      <w:ins w:id="12998" w:author="shorny" w:date="2014-06-09T17:29:00Z">
        <w:r w:rsidRPr="00022ABB">
          <w:rPr>
            <w:sz w:val="18"/>
            <w:rPrChange w:id="12999" w:author="shorny" w:date="2014-06-09T17:30:00Z">
              <w:rPr/>
            </w:rPrChange>
          </w:rPr>
          <w:t>(</w:t>
        </w:r>
        <w:r w:rsidRPr="00022ABB">
          <w:rPr>
            <w:rStyle w:val="string1"/>
            <w:sz w:val="18"/>
            <w:rPrChange w:id="13000" w:author="shorny" w:date="2014-06-09T17:30:00Z">
              <w:rPr>
                <w:rStyle w:val="string1"/>
              </w:rPr>
            </w:rPrChange>
          </w:rPr>
          <w:t>'FO'</w:t>
        </w:r>
        <w:r w:rsidRPr="00022ABB">
          <w:rPr>
            <w:sz w:val="18"/>
            <w:rPrChange w:id="13001" w:author="shorny" w:date="2014-06-09T17:30:00Z">
              <w:rPr/>
            </w:rPrChange>
          </w:rPr>
          <w:t xml:space="preserve">, </w:t>
        </w:r>
        <w:r w:rsidRPr="00022ABB">
          <w:rPr>
            <w:rStyle w:val="string1"/>
            <w:sz w:val="18"/>
            <w:rPrChange w:id="13002" w:author="shorny" w:date="2014-06-09T17:30:00Z">
              <w:rPr>
                <w:rStyle w:val="string1"/>
              </w:rPr>
            </w:rPrChange>
          </w:rPr>
          <w:t>'Faroe Islands'</w:t>
        </w:r>
        <w:r w:rsidRPr="00022ABB">
          <w:rPr>
            <w:sz w:val="18"/>
            <w:rPrChange w:id="13003" w:author="shorny" w:date="2014-06-09T17:30:00Z">
              <w:rPr/>
            </w:rPrChange>
          </w:rPr>
          <w:t>),</w:t>
        </w:r>
      </w:ins>
    </w:p>
    <w:p w14:paraId="58D80A2A" w14:textId="77777777" w:rsidR="00022ABB" w:rsidRPr="00022ABB" w:rsidRDefault="00022ABB">
      <w:pPr>
        <w:pStyle w:val="HTMLPreformatted"/>
        <w:divId w:val="585384335"/>
        <w:rPr>
          <w:ins w:id="13004" w:author="shorny" w:date="2014-06-09T17:29:00Z"/>
          <w:sz w:val="18"/>
          <w:rPrChange w:id="13005" w:author="shorny" w:date="2014-06-09T17:30:00Z">
            <w:rPr>
              <w:ins w:id="13006" w:author="shorny" w:date="2014-06-09T17:29:00Z"/>
            </w:rPr>
          </w:rPrChange>
        </w:rPr>
      </w:pPr>
      <w:ins w:id="13007" w:author="shorny" w:date="2014-06-09T17:29:00Z">
        <w:r w:rsidRPr="00022ABB">
          <w:rPr>
            <w:sz w:val="18"/>
            <w:rPrChange w:id="13008" w:author="shorny" w:date="2014-06-09T17:30:00Z">
              <w:rPr/>
            </w:rPrChange>
          </w:rPr>
          <w:t>(</w:t>
        </w:r>
        <w:r w:rsidRPr="00022ABB">
          <w:rPr>
            <w:rStyle w:val="string1"/>
            <w:sz w:val="18"/>
            <w:rPrChange w:id="13009" w:author="shorny" w:date="2014-06-09T17:30:00Z">
              <w:rPr>
                <w:rStyle w:val="string1"/>
              </w:rPr>
            </w:rPrChange>
          </w:rPr>
          <w:t>'FR'</w:t>
        </w:r>
        <w:r w:rsidRPr="00022ABB">
          <w:rPr>
            <w:sz w:val="18"/>
            <w:rPrChange w:id="13010" w:author="shorny" w:date="2014-06-09T17:30:00Z">
              <w:rPr/>
            </w:rPrChange>
          </w:rPr>
          <w:t xml:space="preserve">, </w:t>
        </w:r>
        <w:r w:rsidRPr="00022ABB">
          <w:rPr>
            <w:rStyle w:val="string1"/>
            <w:sz w:val="18"/>
            <w:rPrChange w:id="13011" w:author="shorny" w:date="2014-06-09T17:30:00Z">
              <w:rPr>
                <w:rStyle w:val="string1"/>
              </w:rPr>
            </w:rPrChange>
          </w:rPr>
          <w:t>'France'</w:t>
        </w:r>
        <w:r w:rsidRPr="00022ABB">
          <w:rPr>
            <w:sz w:val="18"/>
            <w:rPrChange w:id="13012" w:author="shorny" w:date="2014-06-09T17:30:00Z">
              <w:rPr/>
            </w:rPrChange>
          </w:rPr>
          <w:t>),</w:t>
        </w:r>
      </w:ins>
    </w:p>
    <w:p w14:paraId="730AE42B" w14:textId="77777777" w:rsidR="00022ABB" w:rsidRPr="00022ABB" w:rsidRDefault="00022ABB">
      <w:pPr>
        <w:pStyle w:val="HTMLPreformatted"/>
        <w:divId w:val="585384335"/>
        <w:rPr>
          <w:ins w:id="13013" w:author="shorny" w:date="2014-06-09T17:29:00Z"/>
          <w:sz w:val="18"/>
          <w:rPrChange w:id="13014" w:author="shorny" w:date="2014-06-09T17:30:00Z">
            <w:rPr>
              <w:ins w:id="13015" w:author="shorny" w:date="2014-06-09T17:29:00Z"/>
            </w:rPr>
          </w:rPrChange>
        </w:rPr>
      </w:pPr>
      <w:ins w:id="13016" w:author="shorny" w:date="2014-06-09T17:29:00Z">
        <w:r w:rsidRPr="00022ABB">
          <w:rPr>
            <w:sz w:val="18"/>
            <w:rPrChange w:id="13017" w:author="shorny" w:date="2014-06-09T17:30:00Z">
              <w:rPr/>
            </w:rPrChange>
          </w:rPr>
          <w:t>(</w:t>
        </w:r>
        <w:r w:rsidRPr="00022ABB">
          <w:rPr>
            <w:rStyle w:val="string1"/>
            <w:sz w:val="18"/>
            <w:rPrChange w:id="13018" w:author="shorny" w:date="2014-06-09T17:30:00Z">
              <w:rPr>
                <w:rStyle w:val="string1"/>
              </w:rPr>
            </w:rPrChange>
          </w:rPr>
          <w:t>'GA'</w:t>
        </w:r>
        <w:r w:rsidRPr="00022ABB">
          <w:rPr>
            <w:sz w:val="18"/>
            <w:rPrChange w:id="13019" w:author="shorny" w:date="2014-06-09T17:30:00Z">
              <w:rPr/>
            </w:rPrChange>
          </w:rPr>
          <w:t xml:space="preserve">, </w:t>
        </w:r>
        <w:r w:rsidRPr="00022ABB">
          <w:rPr>
            <w:rStyle w:val="string1"/>
            <w:sz w:val="18"/>
            <w:rPrChange w:id="13020" w:author="shorny" w:date="2014-06-09T17:30:00Z">
              <w:rPr>
                <w:rStyle w:val="string1"/>
              </w:rPr>
            </w:rPrChange>
          </w:rPr>
          <w:t>'Gabon'</w:t>
        </w:r>
        <w:r w:rsidRPr="00022ABB">
          <w:rPr>
            <w:sz w:val="18"/>
            <w:rPrChange w:id="13021" w:author="shorny" w:date="2014-06-09T17:30:00Z">
              <w:rPr/>
            </w:rPrChange>
          </w:rPr>
          <w:t>),</w:t>
        </w:r>
      </w:ins>
    </w:p>
    <w:p w14:paraId="03E02994" w14:textId="77777777" w:rsidR="00022ABB" w:rsidRPr="00022ABB" w:rsidRDefault="00022ABB">
      <w:pPr>
        <w:pStyle w:val="HTMLPreformatted"/>
        <w:divId w:val="585384335"/>
        <w:rPr>
          <w:ins w:id="13022" w:author="shorny" w:date="2014-06-09T17:29:00Z"/>
          <w:sz w:val="18"/>
          <w:rPrChange w:id="13023" w:author="shorny" w:date="2014-06-09T17:30:00Z">
            <w:rPr>
              <w:ins w:id="13024" w:author="shorny" w:date="2014-06-09T17:29:00Z"/>
            </w:rPr>
          </w:rPrChange>
        </w:rPr>
      </w:pPr>
      <w:ins w:id="13025" w:author="shorny" w:date="2014-06-09T17:29:00Z">
        <w:r w:rsidRPr="00022ABB">
          <w:rPr>
            <w:sz w:val="18"/>
            <w:rPrChange w:id="13026" w:author="shorny" w:date="2014-06-09T17:30:00Z">
              <w:rPr/>
            </w:rPrChange>
          </w:rPr>
          <w:t>(</w:t>
        </w:r>
        <w:r w:rsidRPr="00022ABB">
          <w:rPr>
            <w:rStyle w:val="string1"/>
            <w:sz w:val="18"/>
            <w:rPrChange w:id="13027" w:author="shorny" w:date="2014-06-09T17:30:00Z">
              <w:rPr>
                <w:rStyle w:val="string1"/>
              </w:rPr>
            </w:rPrChange>
          </w:rPr>
          <w:t>'GB'</w:t>
        </w:r>
        <w:r w:rsidRPr="00022ABB">
          <w:rPr>
            <w:sz w:val="18"/>
            <w:rPrChange w:id="13028" w:author="shorny" w:date="2014-06-09T17:30:00Z">
              <w:rPr/>
            </w:rPrChange>
          </w:rPr>
          <w:t xml:space="preserve">, </w:t>
        </w:r>
        <w:r w:rsidRPr="00022ABB">
          <w:rPr>
            <w:rStyle w:val="string1"/>
            <w:sz w:val="18"/>
            <w:rPrChange w:id="13029" w:author="shorny" w:date="2014-06-09T17:30:00Z">
              <w:rPr>
                <w:rStyle w:val="string1"/>
              </w:rPr>
            </w:rPrChange>
          </w:rPr>
          <w:t>'United Kingdom'</w:t>
        </w:r>
        <w:r w:rsidRPr="00022ABB">
          <w:rPr>
            <w:sz w:val="18"/>
            <w:rPrChange w:id="13030" w:author="shorny" w:date="2014-06-09T17:30:00Z">
              <w:rPr/>
            </w:rPrChange>
          </w:rPr>
          <w:t>),</w:t>
        </w:r>
      </w:ins>
    </w:p>
    <w:p w14:paraId="49A7D214" w14:textId="77777777" w:rsidR="00022ABB" w:rsidRPr="00022ABB" w:rsidRDefault="00022ABB">
      <w:pPr>
        <w:pStyle w:val="HTMLPreformatted"/>
        <w:divId w:val="585384335"/>
        <w:rPr>
          <w:ins w:id="13031" w:author="shorny" w:date="2014-06-09T17:29:00Z"/>
          <w:sz w:val="18"/>
          <w:rPrChange w:id="13032" w:author="shorny" w:date="2014-06-09T17:30:00Z">
            <w:rPr>
              <w:ins w:id="13033" w:author="shorny" w:date="2014-06-09T17:29:00Z"/>
            </w:rPr>
          </w:rPrChange>
        </w:rPr>
      </w:pPr>
      <w:ins w:id="13034" w:author="shorny" w:date="2014-06-09T17:29:00Z">
        <w:r w:rsidRPr="00022ABB">
          <w:rPr>
            <w:sz w:val="18"/>
            <w:rPrChange w:id="13035" w:author="shorny" w:date="2014-06-09T17:30:00Z">
              <w:rPr/>
            </w:rPrChange>
          </w:rPr>
          <w:t>(</w:t>
        </w:r>
        <w:r w:rsidRPr="00022ABB">
          <w:rPr>
            <w:rStyle w:val="string1"/>
            <w:sz w:val="18"/>
            <w:rPrChange w:id="13036" w:author="shorny" w:date="2014-06-09T17:30:00Z">
              <w:rPr>
                <w:rStyle w:val="string1"/>
              </w:rPr>
            </w:rPrChange>
          </w:rPr>
          <w:t>'GD'</w:t>
        </w:r>
        <w:r w:rsidRPr="00022ABB">
          <w:rPr>
            <w:sz w:val="18"/>
            <w:rPrChange w:id="13037" w:author="shorny" w:date="2014-06-09T17:30:00Z">
              <w:rPr/>
            </w:rPrChange>
          </w:rPr>
          <w:t xml:space="preserve">, </w:t>
        </w:r>
        <w:r w:rsidRPr="00022ABB">
          <w:rPr>
            <w:rStyle w:val="string1"/>
            <w:sz w:val="18"/>
            <w:rPrChange w:id="13038" w:author="shorny" w:date="2014-06-09T17:30:00Z">
              <w:rPr>
                <w:rStyle w:val="string1"/>
              </w:rPr>
            </w:rPrChange>
          </w:rPr>
          <w:t>'Grenada'</w:t>
        </w:r>
        <w:r w:rsidRPr="00022ABB">
          <w:rPr>
            <w:sz w:val="18"/>
            <w:rPrChange w:id="13039" w:author="shorny" w:date="2014-06-09T17:30:00Z">
              <w:rPr/>
            </w:rPrChange>
          </w:rPr>
          <w:t>),</w:t>
        </w:r>
      </w:ins>
    </w:p>
    <w:p w14:paraId="463335C3" w14:textId="77777777" w:rsidR="00022ABB" w:rsidRPr="00022ABB" w:rsidRDefault="00022ABB">
      <w:pPr>
        <w:pStyle w:val="HTMLPreformatted"/>
        <w:divId w:val="585384335"/>
        <w:rPr>
          <w:ins w:id="13040" w:author="shorny" w:date="2014-06-09T17:29:00Z"/>
          <w:sz w:val="18"/>
          <w:rPrChange w:id="13041" w:author="shorny" w:date="2014-06-09T17:30:00Z">
            <w:rPr>
              <w:ins w:id="13042" w:author="shorny" w:date="2014-06-09T17:29:00Z"/>
            </w:rPr>
          </w:rPrChange>
        </w:rPr>
      </w:pPr>
      <w:ins w:id="13043" w:author="shorny" w:date="2014-06-09T17:29:00Z">
        <w:r w:rsidRPr="00022ABB">
          <w:rPr>
            <w:sz w:val="18"/>
            <w:rPrChange w:id="13044" w:author="shorny" w:date="2014-06-09T17:30:00Z">
              <w:rPr/>
            </w:rPrChange>
          </w:rPr>
          <w:t>(</w:t>
        </w:r>
        <w:r w:rsidRPr="00022ABB">
          <w:rPr>
            <w:rStyle w:val="string1"/>
            <w:sz w:val="18"/>
            <w:rPrChange w:id="13045" w:author="shorny" w:date="2014-06-09T17:30:00Z">
              <w:rPr>
                <w:rStyle w:val="string1"/>
              </w:rPr>
            </w:rPrChange>
          </w:rPr>
          <w:t>'GE'</w:t>
        </w:r>
        <w:r w:rsidRPr="00022ABB">
          <w:rPr>
            <w:sz w:val="18"/>
            <w:rPrChange w:id="13046" w:author="shorny" w:date="2014-06-09T17:30:00Z">
              <w:rPr/>
            </w:rPrChange>
          </w:rPr>
          <w:t xml:space="preserve">, </w:t>
        </w:r>
        <w:r w:rsidRPr="00022ABB">
          <w:rPr>
            <w:rStyle w:val="string1"/>
            <w:sz w:val="18"/>
            <w:rPrChange w:id="13047" w:author="shorny" w:date="2014-06-09T17:30:00Z">
              <w:rPr>
                <w:rStyle w:val="string1"/>
              </w:rPr>
            </w:rPrChange>
          </w:rPr>
          <w:t>'Georgia'</w:t>
        </w:r>
        <w:r w:rsidRPr="00022ABB">
          <w:rPr>
            <w:sz w:val="18"/>
            <w:rPrChange w:id="13048" w:author="shorny" w:date="2014-06-09T17:30:00Z">
              <w:rPr/>
            </w:rPrChange>
          </w:rPr>
          <w:t>),</w:t>
        </w:r>
      </w:ins>
    </w:p>
    <w:p w14:paraId="35A25447" w14:textId="77777777" w:rsidR="00022ABB" w:rsidRPr="00022ABB" w:rsidRDefault="00022ABB">
      <w:pPr>
        <w:pStyle w:val="HTMLPreformatted"/>
        <w:divId w:val="585384335"/>
        <w:rPr>
          <w:ins w:id="13049" w:author="shorny" w:date="2014-06-09T17:29:00Z"/>
          <w:sz w:val="18"/>
          <w:rPrChange w:id="13050" w:author="shorny" w:date="2014-06-09T17:30:00Z">
            <w:rPr>
              <w:ins w:id="13051" w:author="shorny" w:date="2014-06-09T17:29:00Z"/>
            </w:rPr>
          </w:rPrChange>
        </w:rPr>
      </w:pPr>
      <w:ins w:id="13052" w:author="shorny" w:date="2014-06-09T17:29:00Z">
        <w:r w:rsidRPr="00022ABB">
          <w:rPr>
            <w:sz w:val="18"/>
            <w:rPrChange w:id="13053" w:author="shorny" w:date="2014-06-09T17:30:00Z">
              <w:rPr/>
            </w:rPrChange>
          </w:rPr>
          <w:t>(</w:t>
        </w:r>
        <w:r w:rsidRPr="00022ABB">
          <w:rPr>
            <w:rStyle w:val="string1"/>
            <w:sz w:val="18"/>
            <w:rPrChange w:id="13054" w:author="shorny" w:date="2014-06-09T17:30:00Z">
              <w:rPr>
                <w:rStyle w:val="string1"/>
              </w:rPr>
            </w:rPrChange>
          </w:rPr>
          <w:t>'GF'</w:t>
        </w:r>
        <w:r w:rsidRPr="00022ABB">
          <w:rPr>
            <w:sz w:val="18"/>
            <w:rPrChange w:id="13055" w:author="shorny" w:date="2014-06-09T17:30:00Z">
              <w:rPr/>
            </w:rPrChange>
          </w:rPr>
          <w:t xml:space="preserve">, </w:t>
        </w:r>
        <w:r w:rsidRPr="00022ABB">
          <w:rPr>
            <w:rStyle w:val="string1"/>
            <w:sz w:val="18"/>
            <w:rPrChange w:id="13056" w:author="shorny" w:date="2014-06-09T17:30:00Z">
              <w:rPr>
                <w:rStyle w:val="string1"/>
              </w:rPr>
            </w:rPrChange>
          </w:rPr>
          <w:t>'French Guiana'</w:t>
        </w:r>
        <w:r w:rsidRPr="00022ABB">
          <w:rPr>
            <w:sz w:val="18"/>
            <w:rPrChange w:id="13057" w:author="shorny" w:date="2014-06-09T17:30:00Z">
              <w:rPr/>
            </w:rPrChange>
          </w:rPr>
          <w:t>),</w:t>
        </w:r>
      </w:ins>
    </w:p>
    <w:p w14:paraId="2F880AD9" w14:textId="77777777" w:rsidR="00022ABB" w:rsidRPr="00022ABB" w:rsidRDefault="00022ABB">
      <w:pPr>
        <w:pStyle w:val="HTMLPreformatted"/>
        <w:divId w:val="585384335"/>
        <w:rPr>
          <w:ins w:id="13058" w:author="shorny" w:date="2014-06-09T17:29:00Z"/>
          <w:sz w:val="18"/>
          <w:rPrChange w:id="13059" w:author="shorny" w:date="2014-06-09T17:30:00Z">
            <w:rPr>
              <w:ins w:id="13060" w:author="shorny" w:date="2014-06-09T17:29:00Z"/>
            </w:rPr>
          </w:rPrChange>
        </w:rPr>
      </w:pPr>
      <w:ins w:id="13061" w:author="shorny" w:date="2014-06-09T17:29:00Z">
        <w:r w:rsidRPr="00022ABB">
          <w:rPr>
            <w:sz w:val="18"/>
            <w:rPrChange w:id="13062" w:author="shorny" w:date="2014-06-09T17:30:00Z">
              <w:rPr/>
            </w:rPrChange>
          </w:rPr>
          <w:t>(</w:t>
        </w:r>
        <w:r w:rsidRPr="00022ABB">
          <w:rPr>
            <w:rStyle w:val="string1"/>
            <w:sz w:val="18"/>
            <w:rPrChange w:id="13063" w:author="shorny" w:date="2014-06-09T17:30:00Z">
              <w:rPr>
                <w:rStyle w:val="string1"/>
              </w:rPr>
            </w:rPrChange>
          </w:rPr>
          <w:t>'GG'</w:t>
        </w:r>
        <w:r w:rsidRPr="00022ABB">
          <w:rPr>
            <w:sz w:val="18"/>
            <w:rPrChange w:id="13064" w:author="shorny" w:date="2014-06-09T17:30:00Z">
              <w:rPr/>
            </w:rPrChange>
          </w:rPr>
          <w:t xml:space="preserve">, </w:t>
        </w:r>
        <w:r w:rsidRPr="00022ABB">
          <w:rPr>
            <w:rStyle w:val="string1"/>
            <w:sz w:val="18"/>
            <w:rPrChange w:id="13065" w:author="shorny" w:date="2014-06-09T17:30:00Z">
              <w:rPr>
                <w:rStyle w:val="string1"/>
              </w:rPr>
            </w:rPrChange>
          </w:rPr>
          <w:t>'Guernsey'</w:t>
        </w:r>
        <w:r w:rsidRPr="00022ABB">
          <w:rPr>
            <w:sz w:val="18"/>
            <w:rPrChange w:id="13066" w:author="shorny" w:date="2014-06-09T17:30:00Z">
              <w:rPr/>
            </w:rPrChange>
          </w:rPr>
          <w:t>),</w:t>
        </w:r>
      </w:ins>
    </w:p>
    <w:p w14:paraId="1115059F" w14:textId="77777777" w:rsidR="00022ABB" w:rsidRPr="00022ABB" w:rsidRDefault="00022ABB">
      <w:pPr>
        <w:pStyle w:val="HTMLPreformatted"/>
        <w:divId w:val="585384335"/>
        <w:rPr>
          <w:ins w:id="13067" w:author="shorny" w:date="2014-06-09T17:29:00Z"/>
          <w:sz w:val="18"/>
          <w:rPrChange w:id="13068" w:author="shorny" w:date="2014-06-09T17:30:00Z">
            <w:rPr>
              <w:ins w:id="13069" w:author="shorny" w:date="2014-06-09T17:29:00Z"/>
            </w:rPr>
          </w:rPrChange>
        </w:rPr>
      </w:pPr>
      <w:ins w:id="13070" w:author="shorny" w:date="2014-06-09T17:29:00Z">
        <w:r w:rsidRPr="00022ABB">
          <w:rPr>
            <w:sz w:val="18"/>
            <w:rPrChange w:id="13071" w:author="shorny" w:date="2014-06-09T17:30:00Z">
              <w:rPr/>
            </w:rPrChange>
          </w:rPr>
          <w:t>(</w:t>
        </w:r>
        <w:r w:rsidRPr="00022ABB">
          <w:rPr>
            <w:rStyle w:val="string1"/>
            <w:sz w:val="18"/>
            <w:rPrChange w:id="13072" w:author="shorny" w:date="2014-06-09T17:30:00Z">
              <w:rPr>
                <w:rStyle w:val="string1"/>
              </w:rPr>
            </w:rPrChange>
          </w:rPr>
          <w:t>'GH'</w:t>
        </w:r>
        <w:r w:rsidRPr="00022ABB">
          <w:rPr>
            <w:sz w:val="18"/>
            <w:rPrChange w:id="13073" w:author="shorny" w:date="2014-06-09T17:30:00Z">
              <w:rPr/>
            </w:rPrChange>
          </w:rPr>
          <w:t xml:space="preserve">, </w:t>
        </w:r>
        <w:r w:rsidRPr="00022ABB">
          <w:rPr>
            <w:rStyle w:val="string1"/>
            <w:sz w:val="18"/>
            <w:rPrChange w:id="13074" w:author="shorny" w:date="2014-06-09T17:30:00Z">
              <w:rPr>
                <w:rStyle w:val="string1"/>
              </w:rPr>
            </w:rPrChange>
          </w:rPr>
          <w:t>'Ghana'</w:t>
        </w:r>
        <w:r w:rsidRPr="00022ABB">
          <w:rPr>
            <w:sz w:val="18"/>
            <w:rPrChange w:id="13075" w:author="shorny" w:date="2014-06-09T17:30:00Z">
              <w:rPr/>
            </w:rPrChange>
          </w:rPr>
          <w:t>),</w:t>
        </w:r>
      </w:ins>
    </w:p>
    <w:p w14:paraId="6E854F9E" w14:textId="77777777" w:rsidR="00022ABB" w:rsidRPr="00022ABB" w:rsidRDefault="00022ABB">
      <w:pPr>
        <w:pStyle w:val="HTMLPreformatted"/>
        <w:divId w:val="585384335"/>
        <w:rPr>
          <w:ins w:id="13076" w:author="shorny" w:date="2014-06-09T17:29:00Z"/>
          <w:sz w:val="18"/>
          <w:rPrChange w:id="13077" w:author="shorny" w:date="2014-06-09T17:30:00Z">
            <w:rPr>
              <w:ins w:id="13078" w:author="shorny" w:date="2014-06-09T17:29:00Z"/>
            </w:rPr>
          </w:rPrChange>
        </w:rPr>
      </w:pPr>
      <w:ins w:id="13079" w:author="shorny" w:date="2014-06-09T17:29:00Z">
        <w:r w:rsidRPr="00022ABB">
          <w:rPr>
            <w:sz w:val="18"/>
            <w:rPrChange w:id="13080" w:author="shorny" w:date="2014-06-09T17:30:00Z">
              <w:rPr/>
            </w:rPrChange>
          </w:rPr>
          <w:t>(</w:t>
        </w:r>
        <w:r w:rsidRPr="00022ABB">
          <w:rPr>
            <w:rStyle w:val="string1"/>
            <w:sz w:val="18"/>
            <w:rPrChange w:id="13081" w:author="shorny" w:date="2014-06-09T17:30:00Z">
              <w:rPr>
                <w:rStyle w:val="string1"/>
              </w:rPr>
            </w:rPrChange>
          </w:rPr>
          <w:t>'GI'</w:t>
        </w:r>
        <w:r w:rsidRPr="00022ABB">
          <w:rPr>
            <w:sz w:val="18"/>
            <w:rPrChange w:id="13082" w:author="shorny" w:date="2014-06-09T17:30:00Z">
              <w:rPr/>
            </w:rPrChange>
          </w:rPr>
          <w:t xml:space="preserve">, </w:t>
        </w:r>
        <w:r w:rsidRPr="00022ABB">
          <w:rPr>
            <w:rStyle w:val="string1"/>
            <w:sz w:val="18"/>
            <w:rPrChange w:id="13083" w:author="shorny" w:date="2014-06-09T17:30:00Z">
              <w:rPr>
                <w:rStyle w:val="string1"/>
              </w:rPr>
            </w:rPrChange>
          </w:rPr>
          <w:t>'Gibraltar'</w:t>
        </w:r>
        <w:r w:rsidRPr="00022ABB">
          <w:rPr>
            <w:sz w:val="18"/>
            <w:rPrChange w:id="13084" w:author="shorny" w:date="2014-06-09T17:30:00Z">
              <w:rPr/>
            </w:rPrChange>
          </w:rPr>
          <w:t>),</w:t>
        </w:r>
      </w:ins>
    </w:p>
    <w:p w14:paraId="0B4C5CB5" w14:textId="77777777" w:rsidR="00022ABB" w:rsidRPr="00022ABB" w:rsidRDefault="00022ABB">
      <w:pPr>
        <w:pStyle w:val="HTMLPreformatted"/>
        <w:divId w:val="585384335"/>
        <w:rPr>
          <w:ins w:id="13085" w:author="shorny" w:date="2014-06-09T17:29:00Z"/>
          <w:sz w:val="18"/>
          <w:rPrChange w:id="13086" w:author="shorny" w:date="2014-06-09T17:30:00Z">
            <w:rPr>
              <w:ins w:id="13087" w:author="shorny" w:date="2014-06-09T17:29:00Z"/>
            </w:rPr>
          </w:rPrChange>
        </w:rPr>
      </w:pPr>
      <w:ins w:id="13088" w:author="shorny" w:date="2014-06-09T17:29:00Z">
        <w:r w:rsidRPr="00022ABB">
          <w:rPr>
            <w:sz w:val="18"/>
            <w:rPrChange w:id="13089" w:author="shorny" w:date="2014-06-09T17:30:00Z">
              <w:rPr/>
            </w:rPrChange>
          </w:rPr>
          <w:t>(</w:t>
        </w:r>
        <w:r w:rsidRPr="00022ABB">
          <w:rPr>
            <w:rStyle w:val="string1"/>
            <w:sz w:val="18"/>
            <w:rPrChange w:id="13090" w:author="shorny" w:date="2014-06-09T17:30:00Z">
              <w:rPr>
                <w:rStyle w:val="string1"/>
              </w:rPr>
            </w:rPrChange>
          </w:rPr>
          <w:t>'GL'</w:t>
        </w:r>
        <w:r w:rsidRPr="00022ABB">
          <w:rPr>
            <w:sz w:val="18"/>
            <w:rPrChange w:id="13091" w:author="shorny" w:date="2014-06-09T17:30:00Z">
              <w:rPr/>
            </w:rPrChange>
          </w:rPr>
          <w:t xml:space="preserve">, </w:t>
        </w:r>
        <w:r w:rsidRPr="00022ABB">
          <w:rPr>
            <w:rStyle w:val="string1"/>
            <w:sz w:val="18"/>
            <w:rPrChange w:id="13092" w:author="shorny" w:date="2014-06-09T17:30:00Z">
              <w:rPr>
                <w:rStyle w:val="string1"/>
              </w:rPr>
            </w:rPrChange>
          </w:rPr>
          <w:t>'Greenland'</w:t>
        </w:r>
        <w:r w:rsidRPr="00022ABB">
          <w:rPr>
            <w:sz w:val="18"/>
            <w:rPrChange w:id="13093" w:author="shorny" w:date="2014-06-09T17:30:00Z">
              <w:rPr/>
            </w:rPrChange>
          </w:rPr>
          <w:t>),</w:t>
        </w:r>
      </w:ins>
    </w:p>
    <w:p w14:paraId="0B8D4C6C" w14:textId="77777777" w:rsidR="00022ABB" w:rsidRPr="00022ABB" w:rsidRDefault="00022ABB">
      <w:pPr>
        <w:pStyle w:val="HTMLPreformatted"/>
        <w:divId w:val="585384335"/>
        <w:rPr>
          <w:ins w:id="13094" w:author="shorny" w:date="2014-06-09T17:29:00Z"/>
          <w:sz w:val="18"/>
          <w:rPrChange w:id="13095" w:author="shorny" w:date="2014-06-09T17:30:00Z">
            <w:rPr>
              <w:ins w:id="13096" w:author="shorny" w:date="2014-06-09T17:29:00Z"/>
            </w:rPr>
          </w:rPrChange>
        </w:rPr>
      </w:pPr>
      <w:ins w:id="13097" w:author="shorny" w:date="2014-06-09T17:29:00Z">
        <w:r w:rsidRPr="00022ABB">
          <w:rPr>
            <w:sz w:val="18"/>
            <w:rPrChange w:id="13098" w:author="shorny" w:date="2014-06-09T17:30:00Z">
              <w:rPr/>
            </w:rPrChange>
          </w:rPr>
          <w:t>(</w:t>
        </w:r>
        <w:r w:rsidRPr="00022ABB">
          <w:rPr>
            <w:rStyle w:val="string1"/>
            <w:sz w:val="18"/>
            <w:rPrChange w:id="13099" w:author="shorny" w:date="2014-06-09T17:30:00Z">
              <w:rPr>
                <w:rStyle w:val="string1"/>
              </w:rPr>
            </w:rPrChange>
          </w:rPr>
          <w:t>'GM'</w:t>
        </w:r>
        <w:r w:rsidRPr="00022ABB">
          <w:rPr>
            <w:sz w:val="18"/>
            <w:rPrChange w:id="13100" w:author="shorny" w:date="2014-06-09T17:30:00Z">
              <w:rPr/>
            </w:rPrChange>
          </w:rPr>
          <w:t xml:space="preserve">, </w:t>
        </w:r>
        <w:r w:rsidRPr="00022ABB">
          <w:rPr>
            <w:rStyle w:val="string1"/>
            <w:sz w:val="18"/>
            <w:rPrChange w:id="13101" w:author="shorny" w:date="2014-06-09T17:30:00Z">
              <w:rPr>
                <w:rStyle w:val="string1"/>
              </w:rPr>
            </w:rPrChange>
          </w:rPr>
          <w:t>'Gambia'</w:t>
        </w:r>
        <w:r w:rsidRPr="00022ABB">
          <w:rPr>
            <w:sz w:val="18"/>
            <w:rPrChange w:id="13102" w:author="shorny" w:date="2014-06-09T17:30:00Z">
              <w:rPr/>
            </w:rPrChange>
          </w:rPr>
          <w:t>),</w:t>
        </w:r>
      </w:ins>
    </w:p>
    <w:p w14:paraId="46B97558" w14:textId="77777777" w:rsidR="00022ABB" w:rsidRPr="00022ABB" w:rsidRDefault="00022ABB">
      <w:pPr>
        <w:pStyle w:val="HTMLPreformatted"/>
        <w:divId w:val="585384335"/>
        <w:rPr>
          <w:ins w:id="13103" w:author="shorny" w:date="2014-06-09T17:29:00Z"/>
          <w:sz w:val="18"/>
          <w:rPrChange w:id="13104" w:author="shorny" w:date="2014-06-09T17:30:00Z">
            <w:rPr>
              <w:ins w:id="13105" w:author="shorny" w:date="2014-06-09T17:29:00Z"/>
            </w:rPr>
          </w:rPrChange>
        </w:rPr>
      </w:pPr>
      <w:ins w:id="13106" w:author="shorny" w:date="2014-06-09T17:29:00Z">
        <w:r w:rsidRPr="00022ABB">
          <w:rPr>
            <w:sz w:val="18"/>
            <w:rPrChange w:id="13107" w:author="shorny" w:date="2014-06-09T17:30:00Z">
              <w:rPr/>
            </w:rPrChange>
          </w:rPr>
          <w:t>(</w:t>
        </w:r>
        <w:r w:rsidRPr="00022ABB">
          <w:rPr>
            <w:rStyle w:val="string1"/>
            <w:sz w:val="18"/>
            <w:rPrChange w:id="13108" w:author="shorny" w:date="2014-06-09T17:30:00Z">
              <w:rPr>
                <w:rStyle w:val="string1"/>
              </w:rPr>
            </w:rPrChange>
          </w:rPr>
          <w:t>'GN'</w:t>
        </w:r>
        <w:r w:rsidRPr="00022ABB">
          <w:rPr>
            <w:sz w:val="18"/>
            <w:rPrChange w:id="13109" w:author="shorny" w:date="2014-06-09T17:30:00Z">
              <w:rPr/>
            </w:rPrChange>
          </w:rPr>
          <w:t xml:space="preserve">, </w:t>
        </w:r>
        <w:r w:rsidRPr="00022ABB">
          <w:rPr>
            <w:rStyle w:val="string1"/>
            <w:sz w:val="18"/>
            <w:rPrChange w:id="13110" w:author="shorny" w:date="2014-06-09T17:30:00Z">
              <w:rPr>
                <w:rStyle w:val="string1"/>
              </w:rPr>
            </w:rPrChange>
          </w:rPr>
          <w:t>'Guinea'</w:t>
        </w:r>
        <w:r w:rsidRPr="00022ABB">
          <w:rPr>
            <w:sz w:val="18"/>
            <w:rPrChange w:id="13111" w:author="shorny" w:date="2014-06-09T17:30:00Z">
              <w:rPr/>
            </w:rPrChange>
          </w:rPr>
          <w:t>),</w:t>
        </w:r>
      </w:ins>
    </w:p>
    <w:p w14:paraId="53D78DF4" w14:textId="77777777" w:rsidR="00022ABB" w:rsidRPr="00022ABB" w:rsidRDefault="00022ABB">
      <w:pPr>
        <w:pStyle w:val="HTMLPreformatted"/>
        <w:divId w:val="585384335"/>
        <w:rPr>
          <w:ins w:id="13112" w:author="shorny" w:date="2014-06-09T17:29:00Z"/>
          <w:sz w:val="18"/>
          <w:rPrChange w:id="13113" w:author="shorny" w:date="2014-06-09T17:30:00Z">
            <w:rPr>
              <w:ins w:id="13114" w:author="shorny" w:date="2014-06-09T17:29:00Z"/>
            </w:rPr>
          </w:rPrChange>
        </w:rPr>
      </w:pPr>
      <w:ins w:id="13115" w:author="shorny" w:date="2014-06-09T17:29:00Z">
        <w:r w:rsidRPr="00022ABB">
          <w:rPr>
            <w:sz w:val="18"/>
            <w:rPrChange w:id="13116" w:author="shorny" w:date="2014-06-09T17:30:00Z">
              <w:rPr/>
            </w:rPrChange>
          </w:rPr>
          <w:t>(</w:t>
        </w:r>
        <w:r w:rsidRPr="00022ABB">
          <w:rPr>
            <w:rStyle w:val="string1"/>
            <w:sz w:val="18"/>
            <w:rPrChange w:id="13117" w:author="shorny" w:date="2014-06-09T17:30:00Z">
              <w:rPr>
                <w:rStyle w:val="string1"/>
              </w:rPr>
            </w:rPrChange>
          </w:rPr>
          <w:t>'GP'</w:t>
        </w:r>
        <w:r w:rsidRPr="00022ABB">
          <w:rPr>
            <w:sz w:val="18"/>
            <w:rPrChange w:id="13118" w:author="shorny" w:date="2014-06-09T17:30:00Z">
              <w:rPr/>
            </w:rPrChange>
          </w:rPr>
          <w:t xml:space="preserve">, </w:t>
        </w:r>
        <w:r w:rsidRPr="00022ABB">
          <w:rPr>
            <w:rStyle w:val="string1"/>
            <w:sz w:val="18"/>
            <w:rPrChange w:id="13119" w:author="shorny" w:date="2014-06-09T17:30:00Z">
              <w:rPr>
                <w:rStyle w:val="string1"/>
              </w:rPr>
            </w:rPrChange>
          </w:rPr>
          <w:t>'Guadeloupe'</w:t>
        </w:r>
        <w:r w:rsidRPr="00022ABB">
          <w:rPr>
            <w:sz w:val="18"/>
            <w:rPrChange w:id="13120" w:author="shorny" w:date="2014-06-09T17:30:00Z">
              <w:rPr/>
            </w:rPrChange>
          </w:rPr>
          <w:t>),</w:t>
        </w:r>
      </w:ins>
    </w:p>
    <w:p w14:paraId="0F6DB371" w14:textId="77777777" w:rsidR="00022ABB" w:rsidRPr="00022ABB" w:rsidRDefault="00022ABB">
      <w:pPr>
        <w:pStyle w:val="HTMLPreformatted"/>
        <w:divId w:val="585384335"/>
        <w:rPr>
          <w:ins w:id="13121" w:author="shorny" w:date="2014-06-09T17:29:00Z"/>
          <w:sz w:val="18"/>
          <w:rPrChange w:id="13122" w:author="shorny" w:date="2014-06-09T17:30:00Z">
            <w:rPr>
              <w:ins w:id="13123" w:author="shorny" w:date="2014-06-09T17:29:00Z"/>
            </w:rPr>
          </w:rPrChange>
        </w:rPr>
      </w:pPr>
      <w:ins w:id="13124" w:author="shorny" w:date="2014-06-09T17:29:00Z">
        <w:r w:rsidRPr="00022ABB">
          <w:rPr>
            <w:sz w:val="18"/>
            <w:rPrChange w:id="13125" w:author="shorny" w:date="2014-06-09T17:30:00Z">
              <w:rPr/>
            </w:rPrChange>
          </w:rPr>
          <w:t>(</w:t>
        </w:r>
        <w:r w:rsidRPr="00022ABB">
          <w:rPr>
            <w:rStyle w:val="string1"/>
            <w:sz w:val="18"/>
            <w:rPrChange w:id="13126" w:author="shorny" w:date="2014-06-09T17:30:00Z">
              <w:rPr>
                <w:rStyle w:val="string1"/>
              </w:rPr>
            </w:rPrChange>
          </w:rPr>
          <w:t>'GQ'</w:t>
        </w:r>
        <w:r w:rsidRPr="00022ABB">
          <w:rPr>
            <w:sz w:val="18"/>
            <w:rPrChange w:id="13127" w:author="shorny" w:date="2014-06-09T17:30:00Z">
              <w:rPr/>
            </w:rPrChange>
          </w:rPr>
          <w:t xml:space="preserve">, </w:t>
        </w:r>
        <w:r w:rsidRPr="00022ABB">
          <w:rPr>
            <w:rStyle w:val="string1"/>
            <w:sz w:val="18"/>
            <w:rPrChange w:id="13128" w:author="shorny" w:date="2014-06-09T17:30:00Z">
              <w:rPr>
                <w:rStyle w:val="string1"/>
              </w:rPr>
            </w:rPrChange>
          </w:rPr>
          <w:t>'Equatorial Guinea'</w:t>
        </w:r>
        <w:r w:rsidRPr="00022ABB">
          <w:rPr>
            <w:sz w:val="18"/>
            <w:rPrChange w:id="13129" w:author="shorny" w:date="2014-06-09T17:30:00Z">
              <w:rPr/>
            </w:rPrChange>
          </w:rPr>
          <w:t>),</w:t>
        </w:r>
      </w:ins>
    </w:p>
    <w:p w14:paraId="7E89BBCE" w14:textId="77777777" w:rsidR="00022ABB" w:rsidRPr="00022ABB" w:rsidRDefault="00022ABB">
      <w:pPr>
        <w:pStyle w:val="HTMLPreformatted"/>
        <w:divId w:val="585384335"/>
        <w:rPr>
          <w:ins w:id="13130" w:author="shorny" w:date="2014-06-09T17:29:00Z"/>
          <w:sz w:val="18"/>
          <w:rPrChange w:id="13131" w:author="shorny" w:date="2014-06-09T17:30:00Z">
            <w:rPr>
              <w:ins w:id="13132" w:author="shorny" w:date="2014-06-09T17:29:00Z"/>
            </w:rPr>
          </w:rPrChange>
        </w:rPr>
      </w:pPr>
      <w:ins w:id="13133" w:author="shorny" w:date="2014-06-09T17:29:00Z">
        <w:r w:rsidRPr="00022ABB">
          <w:rPr>
            <w:sz w:val="18"/>
            <w:rPrChange w:id="13134" w:author="shorny" w:date="2014-06-09T17:30:00Z">
              <w:rPr/>
            </w:rPrChange>
          </w:rPr>
          <w:t>(</w:t>
        </w:r>
        <w:r w:rsidRPr="00022ABB">
          <w:rPr>
            <w:rStyle w:val="string1"/>
            <w:sz w:val="18"/>
            <w:rPrChange w:id="13135" w:author="shorny" w:date="2014-06-09T17:30:00Z">
              <w:rPr>
                <w:rStyle w:val="string1"/>
              </w:rPr>
            </w:rPrChange>
          </w:rPr>
          <w:t>'GR'</w:t>
        </w:r>
        <w:r w:rsidRPr="00022ABB">
          <w:rPr>
            <w:sz w:val="18"/>
            <w:rPrChange w:id="13136" w:author="shorny" w:date="2014-06-09T17:30:00Z">
              <w:rPr/>
            </w:rPrChange>
          </w:rPr>
          <w:t xml:space="preserve">, </w:t>
        </w:r>
        <w:r w:rsidRPr="00022ABB">
          <w:rPr>
            <w:rStyle w:val="string1"/>
            <w:sz w:val="18"/>
            <w:rPrChange w:id="13137" w:author="shorny" w:date="2014-06-09T17:30:00Z">
              <w:rPr>
                <w:rStyle w:val="string1"/>
              </w:rPr>
            </w:rPrChange>
          </w:rPr>
          <w:t>'Greece'</w:t>
        </w:r>
        <w:r w:rsidRPr="00022ABB">
          <w:rPr>
            <w:sz w:val="18"/>
            <w:rPrChange w:id="13138" w:author="shorny" w:date="2014-06-09T17:30:00Z">
              <w:rPr/>
            </w:rPrChange>
          </w:rPr>
          <w:t>),</w:t>
        </w:r>
      </w:ins>
    </w:p>
    <w:p w14:paraId="04F6D22A" w14:textId="77777777" w:rsidR="00022ABB" w:rsidRPr="00022ABB" w:rsidRDefault="00022ABB">
      <w:pPr>
        <w:pStyle w:val="HTMLPreformatted"/>
        <w:divId w:val="585384335"/>
        <w:rPr>
          <w:ins w:id="13139" w:author="shorny" w:date="2014-06-09T17:29:00Z"/>
          <w:sz w:val="18"/>
          <w:rPrChange w:id="13140" w:author="shorny" w:date="2014-06-09T17:30:00Z">
            <w:rPr>
              <w:ins w:id="13141" w:author="shorny" w:date="2014-06-09T17:29:00Z"/>
            </w:rPr>
          </w:rPrChange>
        </w:rPr>
      </w:pPr>
      <w:ins w:id="13142" w:author="shorny" w:date="2014-06-09T17:29:00Z">
        <w:r w:rsidRPr="00022ABB">
          <w:rPr>
            <w:sz w:val="18"/>
            <w:rPrChange w:id="13143" w:author="shorny" w:date="2014-06-09T17:30:00Z">
              <w:rPr/>
            </w:rPrChange>
          </w:rPr>
          <w:t>(</w:t>
        </w:r>
        <w:r w:rsidRPr="00022ABB">
          <w:rPr>
            <w:rStyle w:val="string1"/>
            <w:sz w:val="18"/>
            <w:rPrChange w:id="13144" w:author="shorny" w:date="2014-06-09T17:30:00Z">
              <w:rPr>
                <w:rStyle w:val="string1"/>
              </w:rPr>
            </w:rPrChange>
          </w:rPr>
          <w:t>'GS'</w:t>
        </w:r>
        <w:r w:rsidRPr="00022ABB">
          <w:rPr>
            <w:sz w:val="18"/>
            <w:rPrChange w:id="13145" w:author="shorny" w:date="2014-06-09T17:30:00Z">
              <w:rPr/>
            </w:rPrChange>
          </w:rPr>
          <w:t xml:space="preserve">, </w:t>
        </w:r>
        <w:r w:rsidRPr="00022ABB">
          <w:rPr>
            <w:rStyle w:val="string1"/>
            <w:sz w:val="18"/>
            <w:rPrChange w:id="13146" w:author="shorny" w:date="2014-06-09T17:30:00Z">
              <w:rPr>
                <w:rStyle w:val="string1"/>
              </w:rPr>
            </w:rPrChange>
          </w:rPr>
          <w:t>'South Georgia and the South Sandwich Islands'</w:t>
        </w:r>
        <w:r w:rsidRPr="00022ABB">
          <w:rPr>
            <w:sz w:val="18"/>
            <w:rPrChange w:id="13147" w:author="shorny" w:date="2014-06-09T17:30:00Z">
              <w:rPr/>
            </w:rPrChange>
          </w:rPr>
          <w:t>),</w:t>
        </w:r>
      </w:ins>
    </w:p>
    <w:p w14:paraId="0BE94032" w14:textId="77777777" w:rsidR="00022ABB" w:rsidRPr="00022ABB" w:rsidRDefault="00022ABB">
      <w:pPr>
        <w:pStyle w:val="HTMLPreformatted"/>
        <w:divId w:val="585384335"/>
        <w:rPr>
          <w:ins w:id="13148" w:author="shorny" w:date="2014-06-09T17:29:00Z"/>
          <w:sz w:val="18"/>
          <w:rPrChange w:id="13149" w:author="shorny" w:date="2014-06-09T17:30:00Z">
            <w:rPr>
              <w:ins w:id="13150" w:author="shorny" w:date="2014-06-09T17:29:00Z"/>
            </w:rPr>
          </w:rPrChange>
        </w:rPr>
      </w:pPr>
      <w:ins w:id="13151" w:author="shorny" w:date="2014-06-09T17:29:00Z">
        <w:r w:rsidRPr="00022ABB">
          <w:rPr>
            <w:sz w:val="18"/>
            <w:rPrChange w:id="13152" w:author="shorny" w:date="2014-06-09T17:30:00Z">
              <w:rPr/>
            </w:rPrChange>
          </w:rPr>
          <w:t>(</w:t>
        </w:r>
        <w:r w:rsidRPr="00022ABB">
          <w:rPr>
            <w:rStyle w:val="string1"/>
            <w:sz w:val="18"/>
            <w:rPrChange w:id="13153" w:author="shorny" w:date="2014-06-09T17:30:00Z">
              <w:rPr>
                <w:rStyle w:val="string1"/>
              </w:rPr>
            </w:rPrChange>
          </w:rPr>
          <w:t>'GT'</w:t>
        </w:r>
        <w:r w:rsidRPr="00022ABB">
          <w:rPr>
            <w:sz w:val="18"/>
            <w:rPrChange w:id="13154" w:author="shorny" w:date="2014-06-09T17:30:00Z">
              <w:rPr/>
            </w:rPrChange>
          </w:rPr>
          <w:t xml:space="preserve">, </w:t>
        </w:r>
        <w:r w:rsidRPr="00022ABB">
          <w:rPr>
            <w:rStyle w:val="string1"/>
            <w:sz w:val="18"/>
            <w:rPrChange w:id="13155" w:author="shorny" w:date="2014-06-09T17:30:00Z">
              <w:rPr>
                <w:rStyle w:val="string1"/>
              </w:rPr>
            </w:rPrChange>
          </w:rPr>
          <w:t>'Guatemala'</w:t>
        </w:r>
        <w:r w:rsidRPr="00022ABB">
          <w:rPr>
            <w:sz w:val="18"/>
            <w:rPrChange w:id="13156" w:author="shorny" w:date="2014-06-09T17:30:00Z">
              <w:rPr/>
            </w:rPrChange>
          </w:rPr>
          <w:t>),</w:t>
        </w:r>
      </w:ins>
    </w:p>
    <w:p w14:paraId="0E5074B7" w14:textId="77777777" w:rsidR="00022ABB" w:rsidRPr="00022ABB" w:rsidRDefault="00022ABB">
      <w:pPr>
        <w:pStyle w:val="HTMLPreformatted"/>
        <w:divId w:val="585384335"/>
        <w:rPr>
          <w:ins w:id="13157" w:author="shorny" w:date="2014-06-09T17:29:00Z"/>
          <w:sz w:val="18"/>
          <w:rPrChange w:id="13158" w:author="shorny" w:date="2014-06-09T17:30:00Z">
            <w:rPr>
              <w:ins w:id="13159" w:author="shorny" w:date="2014-06-09T17:29:00Z"/>
            </w:rPr>
          </w:rPrChange>
        </w:rPr>
      </w:pPr>
      <w:ins w:id="13160" w:author="shorny" w:date="2014-06-09T17:29:00Z">
        <w:r w:rsidRPr="00022ABB">
          <w:rPr>
            <w:sz w:val="18"/>
            <w:rPrChange w:id="13161" w:author="shorny" w:date="2014-06-09T17:30:00Z">
              <w:rPr/>
            </w:rPrChange>
          </w:rPr>
          <w:t>(</w:t>
        </w:r>
        <w:r w:rsidRPr="00022ABB">
          <w:rPr>
            <w:rStyle w:val="string1"/>
            <w:sz w:val="18"/>
            <w:rPrChange w:id="13162" w:author="shorny" w:date="2014-06-09T17:30:00Z">
              <w:rPr>
                <w:rStyle w:val="string1"/>
              </w:rPr>
            </w:rPrChange>
          </w:rPr>
          <w:t>'GU'</w:t>
        </w:r>
        <w:r w:rsidRPr="00022ABB">
          <w:rPr>
            <w:sz w:val="18"/>
            <w:rPrChange w:id="13163" w:author="shorny" w:date="2014-06-09T17:30:00Z">
              <w:rPr/>
            </w:rPrChange>
          </w:rPr>
          <w:t xml:space="preserve">, </w:t>
        </w:r>
        <w:r w:rsidRPr="00022ABB">
          <w:rPr>
            <w:rStyle w:val="string1"/>
            <w:sz w:val="18"/>
            <w:rPrChange w:id="13164" w:author="shorny" w:date="2014-06-09T17:30:00Z">
              <w:rPr>
                <w:rStyle w:val="string1"/>
              </w:rPr>
            </w:rPrChange>
          </w:rPr>
          <w:t>'Guam'</w:t>
        </w:r>
        <w:r w:rsidRPr="00022ABB">
          <w:rPr>
            <w:sz w:val="18"/>
            <w:rPrChange w:id="13165" w:author="shorny" w:date="2014-06-09T17:30:00Z">
              <w:rPr/>
            </w:rPrChange>
          </w:rPr>
          <w:t>),</w:t>
        </w:r>
      </w:ins>
    </w:p>
    <w:p w14:paraId="3F9A4CF3" w14:textId="77777777" w:rsidR="00022ABB" w:rsidRPr="00022ABB" w:rsidRDefault="00022ABB">
      <w:pPr>
        <w:pStyle w:val="HTMLPreformatted"/>
        <w:divId w:val="585384335"/>
        <w:rPr>
          <w:ins w:id="13166" w:author="shorny" w:date="2014-06-09T17:29:00Z"/>
          <w:sz w:val="18"/>
          <w:rPrChange w:id="13167" w:author="shorny" w:date="2014-06-09T17:30:00Z">
            <w:rPr>
              <w:ins w:id="13168" w:author="shorny" w:date="2014-06-09T17:29:00Z"/>
            </w:rPr>
          </w:rPrChange>
        </w:rPr>
      </w:pPr>
      <w:ins w:id="13169" w:author="shorny" w:date="2014-06-09T17:29:00Z">
        <w:r w:rsidRPr="00022ABB">
          <w:rPr>
            <w:sz w:val="18"/>
            <w:rPrChange w:id="13170" w:author="shorny" w:date="2014-06-09T17:30:00Z">
              <w:rPr/>
            </w:rPrChange>
          </w:rPr>
          <w:t>(</w:t>
        </w:r>
        <w:r w:rsidRPr="00022ABB">
          <w:rPr>
            <w:rStyle w:val="string1"/>
            <w:sz w:val="18"/>
            <w:rPrChange w:id="13171" w:author="shorny" w:date="2014-06-09T17:30:00Z">
              <w:rPr>
                <w:rStyle w:val="string1"/>
              </w:rPr>
            </w:rPrChange>
          </w:rPr>
          <w:t>'GW'</w:t>
        </w:r>
        <w:r w:rsidRPr="00022ABB">
          <w:rPr>
            <w:sz w:val="18"/>
            <w:rPrChange w:id="13172" w:author="shorny" w:date="2014-06-09T17:30:00Z">
              <w:rPr/>
            </w:rPrChange>
          </w:rPr>
          <w:t xml:space="preserve">, </w:t>
        </w:r>
        <w:r w:rsidRPr="00022ABB">
          <w:rPr>
            <w:rStyle w:val="string1"/>
            <w:sz w:val="18"/>
            <w:rPrChange w:id="13173" w:author="shorny" w:date="2014-06-09T17:30:00Z">
              <w:rPr>
                <w:rStyle w:val="string1"/>
              </w:rPr>
            </w:rPrChange>
          </w:rPr>
          <w:t>'Guinea-Bissau'</w:t>
        </w:r>
        <w:r w:rsidRPr="00022ABB">
          <w:rPr>
            <w:sz w:val="18"/>
            <w:rPrChange w:id="13174" w:author="shorny" w:date="2014-06-09T17:30:00Z">
              <w:rPr/>
            </w:rPrChange>
          </w:rPr>
          <w:t>),</w:t>
        </w:r>
      </w:ins>
    </w:p>
    <w:p w14:paraId="1D86D029" w14:textId="77777777" w:rsidR="00022ABB" w:rsidRPr="00022ABB" w:rsidRDefault="00022ABB">
      <w:pPr>
        <w:pStyle w:val="HTMLPreformatted"/>
        <w:divId w:val="585384335"/>
        <w:rPr>
          <w:ins w:id="13175" w:author="shorny" w:date="2014-06-09T17:29:00Z"/>
          <w:sz w:val="18"/>
          <w:rPrChange w:id="13176" w:author="shorny" w:date="2014-06-09T17:30:00Z">
            <w:rPr>
              <w:ins w:id="13177" w:author="shorny" w:date="2014-06-09T17:29:00Z"/>
            </w:rPr>
          </w:rPrChange>
        </w:rPr>
      </w:pPr>
      <w:ins w:id="13178" w:author="shorny" w:date="2014-06-09T17:29:00Z">
        <w:r w:rsidRPr="00022ABB">
          <w:rPr>
            <w:sz w:val="18"/>
            <w:rPrChange w:id="13179" w:author="shorny" w:date="2014-06-09T17:30:00Z">
              <w:rPr/>
            </w:rPrChange>
          </w:rPr>
          <w:t>(</w:t>
        </w:r>
        <w:r w:rsidRPr="00022ABB">
          <w:rPr>
            <w:rStyle w:val="string1"/>
            <w:sz w:val="18"/>
            <w:rPrChange w:id="13180" w:author="shorny" w:date="2014-06-09T17:30:00Z">
              <w:rPr>
                <w:rStyle w:val="string1"/>
              </w:rPr>
            </w:rPrChange>
          </w:rPr>
          <w:t>'GY'</w:t>
        </w:r>
        <w:r w:rsidRPr="00022ABB">
          <w:rPr>
            <w:sz w:val="18"/>
            <w:rPrChange w:id="13181" w:author="shorny" w:date="2014-06-09T17:30:00Z">
              <w:rPr/>
            </w:rPrChange>
          </w:rPr>
          <w:t xml:space="preserve">, </w:t>
        </w:r>
        <w:r w:rsidRPr="00022ABB">
          <w:rPr>
            <w:rStyle w:val="string1"/>
            <w:sz w:val="18"/>
            <w:rPrChange w:id="13182" w:author="shorny" w:date="2014-06-09T17:30:00Z">
              <w:rPr>
                <w:rStyle w:val="string1"/>
              </w:rPr>
            </w:rPrChange>
          </w:rPr>
          <w:t>'Guyana'</w:t>
        </w:r>
        <w:r w:rsidRPr="00022ABB">
          <w:rPr>
            <w:sz w:val="18"/>
            <w:rPrChange w:id="13183" w:author="shorny" w:date="2014-06-09T17:30:00Z">
              <w:rPr/>
            </w:rPrChange>
          </w:rPr>
          <w:t>),</w:t>
        </w:r>
      </w:ins>
    </w:p>
    <w:p w14:paraId="57EC6C1E" w14:textId="77777777" w:rsidR="00022ABB" w:rsidRPr="00022ABB" w:rsidRDefault="00022ABB">
      <w:pPr>
        <w:pStyle w:val="HTMLPreformatted"/>
        <w:divId w:val="585384335"/>
        <w:rPr>
          <w:ins w:id="13184" w:author="shorny" w:date="2014-06-09T17:29:00Z"/>
          <w:sz w:val="18"/>
          <w:rPrChange w:id="13185" w:author="shorny" w:date="2014-06-09T17:30:00Z">
            <w:rPr>
              <w:ins w:id="13186" w:author="shorny" w:date="2014-06-09T17:29:00Z"/>
            </w:rPr>
          </w:rPrChange>
        </w:rPr>
      </w:pPr>
      <w:ins w:id="13187" w:author="shorny" w:date="2014-06-09T17:29:00Z">
        <w:r w:rsidRPr="00022ABB">
          <w:rPr>
            <w:sz w:val="18"/>
            <w:rPrChange w:id="13188" w:author="shorny" w:date="2014-06-09T17:30:00Z">
              <w:rPr/>
            </w:rPrChange>
          </w:rPr>
          <w:t>(</w:t>
        </w:r>
        <w:r w:rsidRPr="00022ABB">
          <w:rPr>
            <w:rStyle w:val="string1"/>
            <w:sz w:val="18"/>
            <w:rPrChange w:id="13189" w:author="shorny" w:date="2014-06-09T17:30:00Z">
              <w:rPr>
                <w:rStyle w:val="string1"/>
              </w:rPr>
            </w:rPrChange>
          </w:rPr>
          <w:t>'HK'</w:t>
        </w:r>
        <w:r w:rsidRPr="00022ABB">
          <w:rPr>
            <w:sz w:val="18"/>
            <w:rPrChange w:id="13190" w:author="shorny" w:date="2014-06-09T17:30:00Z">
              <w:rPr/>
            </w:rPrChange>
          </w:rPr>
          <w:t xml:space="preserve">, </w:t>
        </w:r>
        <w:r w:rsidRPr="00022ABB">
          <w:rPr>
            <w:rStyle w:val="string1"/>
            <w:sz w:val="18"/>
            <w:rPrChange w:id="13191" w:author="shorny" w:date="2014-06-09T17:30:00Z">
              <w:rPr>
                <w:rStyle w:val="string1"/>
              </w:rPr>
            </w:rPrChange>
          </w:rPr>
          <w:t>'Hong Kong'</w:t>
        </w:r>
        <w:r w:rsidRPr="00022ABB">
          <w:rPr>
            <w:sz w:val="18"/>
            <w:rPrChange w:id="13192" w:author="shorny" w:date="2014-06-09T17:30:00Z">
              <w:rPr/>
            </w:rPrChange>
          </w:rPr>
          <w:t>),</w:t>
        </w:r>
      </w:ins>
    </w:p>
    <w:p w14:paraId="23FC8FB8" w14:textId="77777777" w:rsidR="00022ABB" w:rsidRPr="00022ABB" w:rsidRDefault="00022ABB">
      <w:pPr>
        <w:pStyle w:val="HTMLPreformatted"/>
        <w:divId w:val="585384335"/>
        <w:rPr>
          <w:ins w:id="13193" w:author="shorny" w:date="2014-06-09T17:29:00Z"/>
          <w:sz w:val="18"/>
          <w:rPrChange w:id="13194" w:author="shorny" w:date="2014-06-09T17:30:00Z">
            <w:rPr>
              <w:ins w:id="13195" w:author="shorny" w:date="2014-06-09T17:29:00Z"/>
            </w:rPr>
          </w:rPrChange>
        </w:rPr>
      </w:pPr>
      <w:ins w:id="13196" w:author="shorny" w:date="2014-06-09T17:29:00Z">
        <w:r w:rsidRPr="00022ABB">
          <w:rPr>
            <w:sz w:val="18"/>
            <w:rPrChange w:id="13197" w:author="shorny" w:date="2014-06-09T17:30:00Z">
              <w:rPr/>
            </w:rPrChange>
          </w:rPr>
          <w:t>(</w:t>
        </w:r>
        <w:r w:rsidRPr="00022ABB">
          <w:rPr>
            <w:rStyle w:val="string1"/>
            <w:sz w:val="18"/>
            <w:rPrChange w:id="13198" w:author="shorny" w:date="2014-06-09T17:30:00Z">
              <w:rPr>
                <w:rStyle w:val="string1"/>
              </w:rPr>
            </w:rPrChange>
          </w:rPr>
          <w:t>'HM'</w:t>
        </w:r>
        <w:r w:rsidRPr="00022ABB">
          <w:rPr>
            <w:sz w:val="18"/>
            <w:rPrChange w:id="13199" w:author="shorny" w:date="2014-06-09T17:30:00Z">
              <w:rPr/>
            </w:rPrChange>
          </w:rPr>
          <w:t xml:space="preserve">, </w:t>
        </w:r>
        <w:r w:rsidRPr="00022ABB">
          <w:rPr>
            <w:rStyle w:val="string1"/>
            <w:sz w:val="18"/>
            <w:rPrChange w:id="13200" w:author="shorny" w:date="2014-06-09T17:30:00Z">
              <w:rPr>
                <w:rStyle w:val="string1"/>
              </w:rPr>
            </w:rPrChange>
          </w:rPr>
          <w:t>'Heard Island and McDonald Islands'</w:t>
        </w:r>
        <w:r w:rsidRPr="00022ABB">
          <w:rPr>
            <w:sz w:val="18"/>
            <w:rPrChange w:id="13201" w:author="shorny" w:date="2014-06-09T17:30:00Z">
              <w:rPr/>
            </w:rPrChange>
          </w:rPr>
          <w:t>),</w:t>
        </w:r>
      </w:ins>
    </w:p>
    <w:p w14:paraId="2B225100" w14:textId="77777777" w:rsidR="00022ABB" w:rsidRPr="00022ABB" w:rsidRDefault="00022ABB">
      <w:pPr>
        <w:pStyle w:val="HTMLPreformatted"/>
        <w:divId w:val="585384335"/>
        <w:rPr>
          <w:ins w:id="13202" w:author="shorny" w:date="2014-06-09T17:29:00Z"/>
          <w:sz w:val="18"/>
          <w:rPrChange w:id="13203" w:author="shorny" w:date="2014-06-09T17:30:00Z">
            <w:rPr>
              <w:ins w:id="13204" w:author="shorny" w:date="2014-06-09T17:29:00Z"/>
            </w:rPr>
          </w:rPrChange>
        </w:rPr>
      </w:pPr>
      <w:ins w:id="13205" w:author="shorny" w:date="2014-06-09T17:29:00Z">
        <w:r w:rsidRPr="00022ABB">
          <w:rPr>
            <w:sz w:val="18"/>
            <w:rPrChange w:id="13206" w:author="shorny" w:date="2014-06-09T17:30:00Z">
              <w:rPr/>
            </w:rPrChange>
          </w:rPr>
          <w:t>(</w:t>
        </w:r>
        <w:r w:rsidRPr="00022ABB">
          <w:rPr>
            <w:rStyle w:val="string1"/>
            <w:sz w:val="18"/>
            <w:rPrChange w:id="13207" w:author="shorny" w:date="2014-06-09T17:30:00Z">
              <w:rPr>
                <w:rStyle w:val="string1"/>
              </w:rPr>
            </w:rPrChange>
          </w:rPr>
          <w:t>'HN'</w:t>
        </w:r>
        <w:r w:rsidRPr="00022ABB">
          <w:rPr>
            <w:sz w:val="18"/>
            <w:rPrChange w:id="13208" w:author="shorny" w:date="2014-06-09T17:30:00Z">
              <w:rPr/>
            </w:rPrChange>
          </w:rPr>
          <w:t xml:space="preserve">, </w:t>
        </w:r>
        <w:r w:rsidRPr="00022ABB">
          <w:rPr>
            <w:rStyle w:val="string1"/>
            <w:sz w:val="18"/>
            <w:rPrChange w:id="13209" w:author="shorny" w:date="2014-06-09T17:30:00Z">
              <w:rPr>
                <w:rStyle w:val="string1"/>
              </w:rPr>
            </w:rPrChange>
          </w:rPr>
          <w:t>'Honduras'</w:t>
        </w:r>
        <w:r w:rsidRPr="00022ABB">
          <w:rPr>
            <w:sz w:val="18"/>
            <w:rPrChange w:id="13210" w:author="shorny" w:date="2014-06-09T17:30:00Z">
              <w:rPr/>
            </w:rPrChange>
          </w:rPr>
          <w:t>),</w:t>
        </w:r>
      </w:ins>
    </w:p>
    <w:p w14:paraId="5E8A2798" w14:textId="77777777" w:rsidR="00022ABB" w:rsidRPr="00022ABB" w:rsidRDefault="00022ABB">
      <w:pPr>
        <w:pStyle w:val="HTMLPreformatted"/>
        <w:divId w:val="585384335"/>
        <w:rPr>
          <w:ins w:id="13211" w:author="shorny" w:date="2014-06-09T17:29:00Z"/>
          <w:sz w:val="18"/>
          <w:rPrChange w:id="13212" w:author="shorny" w:date="2014-06-09T17:30:00Z">
            <w:rPr>
              <w:ins w:id="13213" w:author="shorny" w:date="2014-06-09T17:29:00Z"/>
            </w:rPr>
          </w:rPrChange>
        </w:rPr>
      </w:pPr>
      <w:ins w:id="13214" w:author="shorny" w:date="2014-06-09T17:29:00Z">
        <w:r w:rsidRPr="00022ABB">
          <w:rPr>
            <w:sz w:val="18"/>
            <w:rPrChange w:id="13215" w:author="shorny" w:date="2014-06-09T17:30:00Z">
              <w:rPr/>
            </w:rPrChange>
          </w:rPr>
          <w:t>(</w:t>
        </w:r>
        <w:r w:rsidRPr="00022ABB">
          <w:rPr>
            <w:rStyle w:val="string1"/>
            <w:sz w:val="18"/>
            <w:rPrChange w:id="13216" w:author="shorny" w:date="2014-06-09T17:30:00Z">
              <w:rPr>
                <w:rStyle w:val="string1"/>
              </w:rPr>
            </w:rPrChange>
          </w:rPr>
          <w:t>'HR'</w:t>
        </w:r>
        <w:r w:rsidRPr="00022ABB">
          <w:rPr>
            <w:sz w:val="18"/>
            <w:rPrChange w:id="13217" w:author="shorny" w:date="2014-06-09T17:30:00Z">
              <w:rPr/>
            </w:rPrChange>
          </w:rPr>
          <w:t xml:space="preserve">, </w:t>
        </w:r>
        <w:r w:rsidRPr="00022ABB">
          <w:rPr>
            <w:rStyle w:val="string1"/>
            <w:sz w:val="18"/>
            <w:rPrChange w:id="13218" w:author="shorny" w:date="2014-06-09T17:30:00Z">
              <w:rPr>
                <w:rStyle w:val="string1"/>
              </w:rPr>
            </w:rPrChange>
          </w:rPr>
          <w:t>'Croatia'</w:t>
        </w:r>
        <w:r w:rsidRPr="00022ABB">
          <w:rPr>
            <w:sz w:val="18"/>
            <w:rPrChange w:id="13219" w:author="shorny" w:date="2014-06-09T17:30:00Z">
              <w:rPr/>
            </w:rPrChange>
          </w:rPr>
          <w:t>),</w:t>
        </w:r>
      </w:ins>
    </w:p>
    <w:p w14:paraId="751DCDB4" w14:textId="77777777" w:rsidR="00022ABB" w:rsidRPr="00022ABB" w:rsidRDefault="00022ABB">
      <w:pPr>
        <w:pStyle w:val="HTMLPreformatted"/>
        <w:divId w:val="585384335"/>
        <w:rPr>
          <w:ins w:id="13220" w:author="shorny" w:date="2014-06-09T17:29:00Z"/>
          <w:sz w:val="18"/>
          <w:rPrChange w:id="13221" w:author="shorny" w:date="2014-06-09T17:30:00Z">
            <w:rPr>
              <w:ins w:id="13222" w:author="shorny" w:date="2014-06-09T17:29:00Z"/>
            </w:rPr>
          </w:rPrChange>
        </w:rPr>
      </w:pPr>
      <w:ins w:id="13223" w:author="shorny" w:date="2014-06-09T17:29:00Z">
        <w:r w:rsidRPr="00022ABB">
          <w:rPr>
            <w:sz w:val="18"/>
            <w:rPrChange w:id="13224" w:author="shorny" w:date="2014-06-09T17:30:00Z">
              <w:rPr/>
            </w:rPrChange>
          </w:rPr>
          <w:t>(</w:t>
        </w:r>
        <w:r w:rsidRPr="00022ABB">
          <w:rPr>
            <w:rStyle w:val="string1"/>
            <w:sz w:val="18"/>
            <w:rPrChange w:id="13225" w:author="shorny" w:date="2014-06-09T17:30:00Z">
              <w:rPr>
                <w:rStyle w:val="string1"/>
              </w:rPr>
            </w:rPrChange>
          </w:rPr>
          <w:t>'HT'</w:t>
        </w:r>
        <w:r w:rsidRPr="00022ABB">
          <w:rPr>
            <w:sz w:val="18"/>
            <w:rPrChange w:id="13226" w:author="shorny" w:date="2014-06-09T17:30:00Z">
              <w:rPr/>
            </w:rPrChange>
          </w:rPr>
          <w:t xml:space="preserve">, </w:t>
        </w:r>
        <w:r w:rsidRPr="00022ABB">
          <w:rPr>
            <w:rStyle w:val="string1"/>
            <w:sz w:val="18"/>
            <w:rPrChange w:id="13227" w:author="shorny" w:date="2014-06-09T17:30:00Z">
              <w:rPr>
                <w:rStyle w:val="string1"/>
              </w:rPr>
            </w:rPrChange>
          </w:rPr>
          <w:t>'Haiti'</w:t>
        </w:r>
        <w:r w:rsidRPr="00022ABB">
          <w:rPr>
            <w:sz w:val="18"/>
            <w:rPrChange w:id="13228" w:author="shorny" w:date="2014-06-09T17:30:00Z">
              <w:rPr/>
            </w:rPrChange>
          </w:rPr>
          <w:t>),</w:t>
        </w:r>
      </w:ins>
    </w:p>
    <w:p w14:paraId="13696A47" w14:textId="77777777" w:rsidR="00022ABB" w:rsidRPr="00022ABB" w:rsidRDefault="00022ABB">
      <w:pPr>
        <w:pStyle w:val="HTMLPreformatted"/>
        <w:divId w:val="585384335"/>
        <w:rPr>
          <w:ins w:id="13229" w:author="shorny" w:date="2014-06-09T17:29:00Z"/>
          <w:sz w:val="18"/>
          <w:rPrChange w:id="13230" w:author="shorny" w:date="2014-06-09T17:30:00Z">
            <w:rPr>
              <w:ins w:id="13231" w:author="shorny" w:date="2014-06-09T17:29:00Z"/>
            </w:rPr>
          </w:rPrChange>
        </w:rPr>
      </w:pPr>
      <w:ins w:id="13232" w:author="shorny" w:date="2014-06-09T17:29:00Z">
        <w:r w:rsidRPr="00022ABB">
          <w:rPr>
            <w:sz w:val="18"/>
            <w:rPrChange w:id="13233" w:author="shorny" w:date="2014-06-09T17:30:00Z">
              <w:rPr/>
            </w:rPrChange>
          </w:rPr>
          <w:t>(</w:t>
        </w:r>
        <w:r w:rsidRPr="00022ABB">
          <w:rPr>
            <w:rStyle w:val="string1"/>
            <w:sz w:val="18"/>
            <w:rPrChange w:id="13234" w:author="shorny" w:date="2014-06-09T17:30:00Z">
              <w:rPr>
                <w:rStyle w:val="string1"/>
              </w:rPr>
            </w:rPrChange>
          </w:rPr>
          <w:t>'HU'</w:t>
        </w:r>
        <w:r w:rsidRPr="00022ABB">
          <w:rPr>
            <w:sz w:val="18"/>
            <w:rPrChange w:id="13235" w:author="shorny" w:date="2014-06-09T17:30:00Z">
              <w:rPr/>
            </w:rPrChange>
          </w:rPr>
          <w:t xml:space="preserve">, </w:t>
        </w:r>
        <w:r w:rsidRPr="00022ABB">
          <w:rPr>
            <w:rStyle w:val="string1"/>
            <w:sz w:val="18"/>
            <w:rPrChange w:id="13236" w:author="shorny" w:date="2014-06-09T17:30:00Z">
              <w:rPr>
                <w:rStyle w:val="string1"/>
              </w:rPr>
            </w:rPrChange>
          </w:rPr>
          <w:t>'Hungary'</w:t>
        </w:r>
        <w:r w:rsidRPr="00022ABB">
          <w:rPr>
            <w:sz w:val="18"/>
            <w:rPrChange w:id="13237" w:author="shorny" w:date="2014-06-09T17:30:00Z">
              <w:rPr/>
            </w:rPrChange>
          </w:rPr>
          <w:t>),</w:t>
        </w:r>
      </w:ins>
    </w:p>
    <w:p w14:paraId="4E1EF13F" w14:textId="77777777" w:rsidR="00022ABB" w:rsidRPr="00022ABB" w:rsidRDefault="00022ABB">
      <w:pPr>
        <w:pStyle w:val="HTMLPreformatted"/>
        <w:divId w:val="585384335"/>
        <w:rPr>
          <w:ins w:id="13238" w:author="shorny" w:date="2014-06-09T17:29:00Z"/>
          <w:sz w:val="18"/>
          <w:rPrChange w:id="13239" w:author="shorny" w:date="2014-06-09T17:30:00Z">
            <w:rPr>
              <w:ins w:id="13240" w:author="shorny" w:date="2014-06-09T17:29:00Z"/>
            </w:rPr>
          </w:rPrChange>
        </w:rPr>
      </w:pPr>
      <w:ins w:id="13241" w:author="shorny" w:date="2014-06-09T17:29:00Z">
        <w:r w:rsidRPr="00022ABB">
          <w:rPr>
            <w:sz w:val="18"/>
            <w:rPrChange w:id="13242" w:author="shorny" w:date="2014-06-09T17:30:00Z">
              <w:rPr/>
            </w:rPrChange>
          </w:rPr>
          <w:t>(</w:t>
        </w:r>
        <w:r w:rsidRPr="00022ABB">
          <w:rPr>
            <w:rStyle w:val="string1"/>
            <w:sz w:val="18"/>
            <w:rPrChange w:id="13243" w:author="shorny" w:date="2014-06-09T17:30:00Z">
              <w:rPr>
                <w:rStyle w:val="string1"/>
              </w:rPr>
            </w:rPrChange>
          </w:rPr>
          <w:t>'ID'</w:t>
        </w:r>
        <w:r w:rsidRPr="00022ABB">
          <w:rPr>
            <w:sz w:val="18"/>
            <w:rPrChange w:id="13244" w:author="shorny" w:date="2014-06-09T17:30:00Z">
              <w:rPr/>
            </w:rPrChange>
          </w:rPr>
          <w:t xml:space="preserve">, </w:t>
        </w:r>
        <w:r w:rsidRPr="00022ABB">
          <w:rPr>
            <w:rStyle w:val="string1"/>
            <w:sz w:val="18"/>
            <w:rPrChange w:id="13245" w:author="shorny" w:date="2014-06-09T17:30:00Z">
              <w:rPr>
                <w:rStyle w:val="string1"/>
              </w:rPr>
            </w:rPrChange>
          </w:rPr>
          <w:t>'Indonesia'</w:t>
        </w:r>
        <w:r w:rsidRPr="00022ABB">
          <w:rPr>
            <w:sz w:val="18"/>
            <w:rPrChange w:id="13246" w:author="shorny" w:date="2014-06-09T17:30:00Z">
              <w:rPr/>
            </w:rPrChange>
          </w:rPr>
          <w:t>),</w:t>
        </w:r>
      </w:ins>
    </w:p>
    <w:p w14:paraId="1419D45B" w14:textId="77777777" w:rsidR="00022ABB" w:rsidRPr="00022ABB" w:rsidRDefault="00022ABB">
      <w:pPr>
        <w:pStyle w:val="HTMLPreformatted"/>
        <w:divId w:val="585384335"/>
        <w:rPr>
          <w:ins w:id="13247" w:author="shorny" w:date="2014-06-09T17:29:00Z"/>
          <w:sz w:val="18"/>
          <w:rPrChange w:id="13248" w:author="shorny" w:date="2014-06-09T17:30:00Z">
            <w:rPr>
              <w:ins w:id="13249" w:author="shorny" w:date="2014-06-09T17:29:00Z"/>
            </w:rPr>
          </w:rPrChange>
        </w:rPr>
      </w:pPr>
      <w:ins w:id="13250" w:author="shorny" w:date="2014-06-09T17:29:00Z">
        <w:r w:rsidRPr="00022ABB">
          <w:rPr>
            <w:sz w:val="18"/>
            <w:rPrChange w:id="13251" w:author="shorny" w:date="2014-06-09T17:30:00Z">
              <w:rPr/>
            </w:rPrChange>
          </w:rPr>
          <w:t>(</w:t>
        </w:r>
        <w:r w:rsidRPr="00022ABB">
          <w:rPr>
            <w:rStyle w:val="string1"/>
            <w:sz w:val="18"/>
            <w:rPrChange w:id="13252" w:author="shorny" w:date="2014-06-09T17:30:00Z">
              <w:rPr>
                <w:rStyle w:val="string1"/>
              </w:rPr>
            </w:rPrChange>
          </w:rPr>
          <w:t>'IE'</w:t>
        </w:r>
        <w:r w:rsidRPr="00022ABB">
          <w:rPr>
            <w:sz w:val="18"/>
            <w:rPrChange w:id="13253" w:author="shorny" w:date="2014-06-09T17:30:00Z">
              <w:rPr/>
            </w:rPrChange>
          </w:rPr>
          <w:t xml:space="preserve">, </w:t>
        </w:r>
        <w:r w:rsidRPr="00022ABB">
          <w:rPr>
            <w:rStyle w:val="string1"/>
            <w:sz w:val="18"/>
            <w:rPrChange w:id="13254" w:author="shorny" w:date="2014-06-09T17:30:00Z">
              <w:rPr>
                <w:rStyle w:val="string1"/>
              </w:rPr>
            </w:rPrChange>
          </w:rPr>
          <w:t>'Ireland'</w:t>
        </w:r>
        <w:r w:rsidRPr="00022ABB">
          <w:rPr>
            <w:sz w:val="18"/>
            <w:rPrChange w:id="13255" w:author="shorny" w:date="2014-06-09T17:30:00Z">
              <w:rPr/>
            </w:rPrChange>
          </w:rPr>
          <w:t>),</w:t>
        </w:r>
      </w:ins>
    </w:p>
    <w:p w14:paraId="3DF47210" w14:textId="77777777" w:rsidR="00022ABB" w:rsidRPr="00022ABB" w:rsidRDefault="00022ABB">
      <w:pPr>
        <w:pStyle w:val="HTMLPreformatted"/>
        <w:divId w:val="585384335"/>
        <w:rPr>
          <w:ins w:id="13256" w:author="shorny" w:date="2014-06-09T17:29:00Z"/>
          <w:sz w:val="18"/>
          <w:rPrChange w:id="13257" w:author="shorny" w:date="2014-06-09T17:30:00Z">
            <w:rPr>
              <w:ins w:id="13258" w:author="shorny" w:date="2014-06-09T17:29:00Z"/>
            </w:rPr>
          </w:rPrChange>
        </w:rPr>
      </w:pPr>
      <w:ins w:id="13259" w:author="shorny" w:date="2014-06-09T17:29:00Z">
        <w:r w:rsidRPr="00022ABB">
          <w:rPr>
            <w:sz w:val="18"/>
            <w:rPrChange w:id="13260" w:author="shorny" w:date="2014-06-09T17:30:00Z">
              <w:rPr/>
            </w:rPrChange>
          </w:rPr>
          <w:t>(</w:t>
        </w:r>
        <w:r w:rsidRPr="00022ABB">
          <w:rPr>
            <w:rStyle w:val="string1"/>
            <w:sz w:val="18"/>
            <w:rPrChange w:id="13261" w:author="shorny" w:date="2014-06-09T17:30:00Z">
              <w:rPr>
                <w:rStyle w:val="string1"/>
              </w:rPr>
            </w:rPrChange>
          </w:rPr>
          <w:t>'IL'</w:t>
        </w:r>
        <w:r w:rsidRPr="00022ABB">
          <w:rPr>
            <w:sz w:val="18"/>
            <w:rPrChange w:id="13262" w:author="shorny" w:date="2014-06-09T17:30:00Z">
              <w:rPr/>
            </w:rPrChange>
          </w:rPr>
          <w:t xml:space="preserve">, </w:t>
        </w:r>
        <w:r w:rsidRPr="00022ABB">
          <w:rPr>
            <w:rStyle w:val="string1"/>
            <w:sz w:val="18"/>
            <w:rPrChange w:id="13263" w:author="shorny" w:date="2014-06-09T17:30:00Z">
              <w:rPr>
                <w:rStyle w:val="string1"/>
              </w:rPr>
            </w:rPrChange>
          </w:rPr>
          <w:t>'Israel'</w:t>
        </w:r>
        <w:r w:rsidRPr="00022ABB">
          <w:rPr>
            <w:sz w:val="18"/>
            <w:rPrChange w:id="13264" w:author="shorny" w:date="2014-06-09T17:30:00Z">
              <w:rPr/>
            </w:rPrChange>
          </w:rPr>
          <w:t>),</w:t>
        </w:r>
      </w:ins>
    </w:p>
    <w:p w14:paraId="65C8A2D5" w14:textId="77777777" w:rsidR="00022ABB" w:rsidRPr="00022ABB" w:rsidRDefault="00022ABB">
      <w:pPr>
        <w:pStyle w:val="HTMLPreformatted"/>
        <w:divId w:val="585384335"/>
        <w:rPr>
          <w:ins w:id="13265" w:author="shorny" w:date="2014-06-09T17:29:00Z"/>
          <w:sz w:val="18"/>
          <w:rPrChange w:id="13266" w:author="shorny" w:date="2014-06-09T17:30:00Z">
            <w:rPr>
              <w:ins w:id="13267" w:author="shorny" w:date="2014-06-09T17:29:00Z"/>
            </w:rPr>
          </w:rPrChange>
        </w:rPr>
      </w:pPr>
      <w:ins w:id="13268" w:author="shorny" w:date="2014-06-09T17:29:00Z">
        <w:r w:rsidRPr="00022ABB">
          <w:rPr>
            <w:sz w:val="18"/>
            <w:rPrChange w:id="13269" w:author="shorny" w:date="2014-06-09T17:30:00Z">
              <w:rPr/>
            </w:rPrChange>
          </w:rPr>
          <w:t>(</w:t>
        </w:r>
        <w:r w:rsidRPr="00022ABB">
          <w:rPr>
            <w:rStyle w:val="string1"/>
            <w:sz w:val="18"/>
            <w:rPrChange w:id="13270" w:author="shorny" w:date="2014-06-09T17:30:00Z">
              <w:rPr>
                <w:rStyle w:val="string1"/>
              </w:rPr>
            </w:rPrChange>
          </w:rPr>
          <w:t>'IM'</w:t>
        </w:r>
        <w:r w:rsidRPr="00022ABB">
          <w:rPr>
            <w:sz w:val="18"/>
            <w:rPrChange w:id="13271" w:author="shorny" w:date="2014-06-09T17:30:00Z">
              <w:rPr/>
            </w:rPrChange>
          </w:rPr>
          <w:t xml:space="preserve">, </w:t>
        </w:r>
        <w:r w:rsidRPr="00022ABB">
          <w:rPr>
            <w:rStyle w:val="string1"/>
            <w:sz w:val="18"/>
            <w:rPrChange w:id="13272" w:author="shorny" w:date="2014-06-09T17:30:00Z">
              <w:rPr>
                <w:rStyle w:val="string1"/>
              </w:rPr>
            </w:rPrChange>
          </w:rPr>
          <w:t>'Isle of Man'</w:t>
        </w:r>
        <w:r w:rsidRPr="00022ABB">
          <w:rPr>
            <w:sz w:val="18"/>
            <w:rPrChange w:id="13273" w:author="shorny" w:date="2014-06-09T17:30:00Z">
              <w:rPr/>
            </w:rPrChange>
          </w:rPr>
          <w:t>),</w:t>
        </w:r>
      </w:ins>
    </w:p>
    <w:p w14:paraId="5D1BA91B" w14:textId="77777777" w:rsidR="00022ABB" w:rsidRPr="00022ABB" w:rsidRDefault="00022ABB">
      <w:pPr>
        <w:pStyle w:val="HTMLPreformatted"/>
        <w:divId w:val="585384335"/>
        <w:rPr>
          <w:ins w:id="13274" w:author="shorny" w:date="2014-06-09T17:29:00Z"/>
          <w:sz w:val="18"/>
          <w:rPrChange w:id="13275" w:author="shorny" w:date="2014-06-09T17:30:00Z">
            <w:rPr>
              <w:ins w:id="13276" w:author="shorny" w:date="2014-06-09T17:29:00Z"/>
            </w:rPr>
          </w:rPrChange>
        </w:rPr>
      </w:pPr>
      <w:ins w:id="13277" w:author="shorny" w:date="2014-06-09T17:29:00Z">
        <w:r w:rsidRPr="00022ABB">
          <w:rPr>
            <w:sz w:val="18"/>
            <w:rPrChange w:id="13278" w:author="shorny" w:date="2014-06-09T17:30:00Z">
              <w:rPr/>
            </w:rPrChange>
          </w:rPr>
          <w:t>(</w:t>
        </w:r>
        <w:r w:rsidRPr="00022ABB">
          <w:rPr>
            <w:rStyle w:val="string1"/>
            <w:sz w:val="18"/>
            <w:rPrChange w:id="13279" w:author="shorny" w:date="2014-06-09T17:30:00Z">
              <w:rPr>
                <w:rStyle w:val="string1"/>
              </w:rPr>
            </w:rPrChange>
          </w:rPr>
          <w:t>'IN'</w:t>
        </w:r>
        <w:r w:rsidRPr="00022ABB">
          <w:rPr>
            <w:sz w:val="18"/>
            <w:rPrChange w:id="13280" w:author="shorny" w:date="2014-06-09T17:30:00Z">
              <w:rPr/>
            </w:rPrChange>
          </w:rPr>
          <w:t xml:space="preserve">, </w:t>
        </w:r>
        <w:r w:rsidRPr="00022ABB">
          <w:rPr>
            <w:rStyle w:val="string1"/>
            <w:sz w:val="18"/>
            <w:rPrChange w:id="13281" w:author="shorny" w:date="2014-06-09T17:30:00Z">
              <w:rPr>
                <w:rStyle w:val="string1"/>
              </w:rPr>
            </w:rPrChange>
          </w:rPr>
          <w:t>'India'</w:t>
        </w:r>
        <w:r w:rsidRPr="00022ABB">
          <w:rPr>
            <w:sz w:val="18"/>
            <w:rPrChange w:id="13282" w:author="shorny" w:date="2014-06-09T17:30:00Z">
              <w:rPr/>
            </w:rPrChange>
          </w:rPr>
          <w:t>),</w:t>
        </w:r>
      </w:ins>
    </w:p>
    <w:p w14:paraId="093367F3" w14:textId="77777777" w:rsidR="00022ABB" w:rsidRPr="00022ABB" w:rsidRDefault="00022ABB">
      <w:pPr>
        <w:pStyle w:val="HTMLPreformatted"/>
        <w:divId w:val="585384335"/>
        <w:rPr>
          <w:ins w:id="13283" w:author="shorny" w:date="2014-06-09T17:29:00Z"/>
          <w:sz w:val="18"/>
          <w:rPrChange w:id="13284" w:author="shorny" w:date="2014-06-09T17:30:00Z">
            <w:rPr>
              <w:ins w:id="13285" w:author="shorny" w:date="2014-06-09T17:29:00Z"/>
            </w:rPr>
          </w:rPrChange>
        </w:rPr>
      </w:pPr>
      <w:ins w:id="13286" w:author="shorny" w:date="2014-06-09T17:29:00Z">
        <w:r w:rsidRPr="00022ABB">
          <w:rPr>
            <w:sz w:val="18"/>
            <w:rPrChange w:id="13287" w:author="shorny" w:date="2014-06-09T17:30:00Z">
              <w:rPr/>
            </w:rPrChange>
          </w:rPr>
          <w:t>(</w:t>
        </w:r>
        <w:r w:rsidRPr="00022ABB">
          <w:rPr>
            <w:rStyle w:val="string1"/>
            <w:sz w:val="18"/>
            <w:rPrChange w:id="13288" w:author="shorny" w:date="2014-06-09T17:30:00Z">
              <w:rPr>
                <w:rStyle w:val="string1"/>
              </w:rPr>
            </w:rPrChange>
          </w:rPr>
          <w:t>'IO'</w:t>
        </w:r>
        <w:r w:rsidRPr="00022ABB">
          <w:rPr>
            <w:sz w:val="18"/>
            <w:rPrChange w:id="13289" w:author="shorny" w:date="2014-06-09T17:30:00Z">
              <w:rPr/>
            </w:rPrChange>
          </w:rPr>
          <w:t xml:space="preserve">, </w:t>
        </w:r>
        <w:r w:rsidRPr="00022ABB">
          <w:rPr>
            <w:rStyle w:val="string1"/>
            <w:sz w:val="18"/>
            <w:rPrChange w:id="13290" w:author="shorny" w:date="2014-06-09T17:30:00Z">
              <w:rPr>
                <w:rStyle w:val="string1"/>
              </w:rPr>
            </w:rPrChange>
          </w:rPr>
          <w:t>'British Indian Ocean Territory'</w:t>
        </w:r>
        <w:r w:rsidRPr="00022ABB">
          <w:rPr>
            <w:sz w:val="18"/>
            <w:rPrChange w:id="13291" w:author="shorny" w:date="2014-06-09T17:30:00Z">
              <w:rPr/>
            </w:rPrChange>
          </w:rPr>
          <w:t>),</w:t>
        </w:r>
      </w:ins>
    </w:p>
    <w:p w14:paraId="1427816A" w14:textId="77777777" w:rsidR="00022ABB" w:rsidRPr="00022ABB" w:rsidRDefault="00022ABB">
      <w:pPr>
        <w:pStyle w:val="HTMLPreformatted"/>
        <w:divId w:val="585384335"/>
        <w:rPr>
          <w:ins w:id="13292" w:author="shorny" w:date="2014-06-09T17:29:00Z"/>
          <w:sz w:val="18"/>
          <w:rPrChange w:id="13293" w:author="shorny" w:date="2014-06-09T17:30:00Z">
            <w:rPr>
              <w:ins w:id="13294" w:author="shorny" w:date="2014-06-09T17:29:00Z"/>
            </w:rPr>
          </w:rPrChange>
        </w:rPr>
      </w:pPr>
      <w:ins w:id="13295" w:author="shorny" w:date="2014-06-09T17:29:00Z">
        <w:r w:rsidRPr="00022ABB">
          <w:rPr>
            <w:sz w:val="18"/>
            <w:rPrChange w:id="13296" w:author="shorny" w:date="2014-06-09T17:30:00Z">
              <w:rPr/>
            </w:rPrChange>
          </w:rPr>
          <w:t>(</w:t>
        </w:r>
        <w:r w:rsidRPr="00022ABB">
          <w:rPr>
            <w:rStyle w:val="string1"/>
            <w:sz w:val="18"/>
            <w:rPrChange w:id="13297" w:author="shorny" w:date="2014-06-09T17:30:00Z">
              <w:rPr>
                <w:rStyle w:val="string1"/>
              </w:rPr>
            </w:rPrChange>
          </w:rPr>
          <w:t>'IQ'</w:t>
        </w:r>
        <w:r w:rsidRPr="00022ABB">
          <w:rPr>
            <w:sz w:val="18"/>
            <w:rPrChange w:id="13298" w:author="shorny" w:date="2014-06-09T17:30:00Z">
              <w:rPr/>
            </w:rPrChange>
          </w:rPr>
          <w:t xml:space="preserve">, </w:t>
        </w:r>
        <w:r w:rsidRPr="00022ABB">
          <w:rPr>
            <w:rStyle w:val="string1"/>
            <w:sz w:val="18"/>
            <w:rPrChange w:id="13299" w:author="shorny" w:date="2014-06-09T17:30:00Z">
              <w:rPr>
                <w:rStyle w:val="string1"/>
              </w:rPr>
            </w:rPrChange>
          </w:rPr>
          <w:t>'Iraq'</w:t>
        </w:r>
        <w:r w:rsidRPr="00022ABB">
          <w:rPr>
            <w:sz w:val="18"/>
            <w:rPrChange w:id="13300" w:author="shorny" w:date="2014-06-09T17:30:00Z">
              <w:rPr/>
            </w:rPrChange>
          </w:rPr>
          <w:t>),</w:t>
        </w:r>
      </w:ins>
    </w:p>
    <w:p w14:paraId="4A9C7275" w14:textId="77777777" w:rsidR="00022ABB" w:rsidRPr="00022ABB" w:rsidRDefault="00022ABB">
      <w:pPr>
        <w:pStyle w:val="HTMLPreformatted"/>
        <w:divId w:val="585384335"/>
        <w:rPr>
          <w:ins w:id="13301" w:author="shorny" w:date="2014-06-09T17:29:00Z"/>
          <w:sz w:val="18"/>
          <w:rPrChange w:id="13302" w:author="shorny" w:date="2014-06-09T17:30:00Z">
            <w:rPr>
              <w:ins w:id="13303" w:author="shorny" w:date="2014-06-09T17:29:00Z"/>
            </w:rPr>
          </w:rPrChange>
        </w:rPr>
      </w:pPr>
      <w:ins w:id="13304" w:author="shorny" w:date="2014-06-09T17:29:00Z">
        <w:r w:rsidRPr="00022ABB">
          <w:rPr>
            <w:sz w:val="18"/>
            <w:rPrChange w:id="13305" w:author="shorny" w:date="2014-06-09T17:30:00Z">
              <w:rPr/>
            </w:rPrChange>
          </w:rPr>
          <w:t>(</w:t>
        </w:r>
        <w:r w:rsidRPr="00022ABB">
          <w:rPr>
            <w:rStyle w:val="string1"/>
            <w:sz w:val="18"/>
            <w:rPrChange w:id="13306" w:author="shorny" w:date="2014-06-09T17:30:00Z">
              <w:rPr>
                <w:rStyle w:val="string1"/>
              </w:rPr>
            </w:rPrChange>
          </w:rPr>
          <w:t>'IR'</w:t>
        </w:r>
        <w:r w:rsidRPr="00022ABB">
          <w:rPr>
            <w:sz w:val="18"/>
            <w:rPrChange w:id="13307" w:author="shorny" w:date="2014-06-09T17:30:00Z">
              <w:rPr/>
            </w:rPrChange>
          </w:rPr>
          <w:t xml:space="preserve">, </w:t>
        </w:r>
        <w:r w:rsidRPr="00022ABB">
          <w:rPr>
            <w:rStyle w:val="string1"/>
            <w:sz w:val="18"/>
            <w:rPrChange w:id="13308" w:author="shorny" w:date="2014-06-09T17:30:00Z">
              <w:rPr>
                <w:rStyle w:val="string1"/>
              </w:rPr>
            </w:rPrChange>
          </w:rPr>
          <w:t>'Iran, Islamic Republic of'</w:t>
        </w:r>
        <w:r w:rsidRPr="00022ABB">
          <w:rPr>
            <w:sz w:val="18"/>
            <w:rPrChange w:id="13309" w:author="shorny" w:date="2014-06-09T17:30:00Z">
              <w:rPr/>
            </w:rPrChange>
          </w:rPr>
          <w:t>),</w:t>
        </w:r>
      </w:ins>
    </w:p>
    <w:p w14:paraId="6EDFE01F" w14:textId="77777777" w:rsidR="00022ABB" w:rsidRPr="00022ABB" w:rsidRDefault="00022ABB">
      <w:pPr>
        <w:pStyle w:val="HTMLPreformatted"/>
        <w:divId w:val="585384335"/>
        <w:rPr>
          <w:ins w:id="13310" w:author="shorny" w:date="2014-06-09T17:29:00Z"/>
          <w:sz w:val="18"/>
          <w:rPrChange w:id="13311" w:author="shorny" w:date="2014-06-09T17:30:00Z">
            <w:rPr>
              <w:ins w:id="13312" w:author="shorny" w:date="2014-06-09T17:29:00Z"/>
            </w:rPr>
          </w:rPrChange>
        </w:rPr>
      </w:pPr>
      <w:ins w:id="13313" w:author="shorny" w:date="2014-06-09T17:29:00Z">
        <w:r w:rsidRPr="00022ABB">
          <w:rPr>
            <w:sz w:val="18"/>
            <w:rPrChange w:id="13314" w:author="shorny" w:date="2014-06-09T17:30:00Z">
              <w:rPr/>
            </w:rPrChange>
          </w:rPr>
          <w:t>(</w:t>
        </w:r>
        <w:r w:rsidRPr="00022ABB">
          <w:rPr>
            <w:rStyle w:val="string1"/>
            <w:sz w:val="18"/>
            <w:rPrChange w:id="13315" w:author="shorny" w:date="2014-06-09T17:30:00Z">
              <w:rPr>
                <w:rStyle w:val="string1"/>
              </w:rPr>
            </w:rPrChange>
          </w:rPr>
          <w:t>'IS'</w:t>
        </w:r>
        <w:r w:rsidRPr="00022ABB">
          <w:rPr>
            <w:sz w:val="18"/>
            <w:rPrChange w:id="13316" w:author="shorny" w:date="2014-06-09T17:30:00Z">
              <w:rPr/>
            </w:rPrChange>
          </w:rPr>
          <w:t xml:space="preserve">, </w:t>
        </w:r>
        <w:r w:rsidRPr="00022ABB">
          <w:rPr>
            <w:rStyle w:val="string1"/>
            <w:sz w:val="18"/>
            <w:rPrChange w:id="13317" w:author="shorny" w:date="2014-06-09T17:30:00Z">
              <w:rPr>
                <w:rStyle w:val="string1"/>
              </w:rPr>
            </w:rPrChange>
          </w:rPr>
          <w:t>'Iceland'</w:t>
        </w:r>
        <w:r w:rsidRPr="00022ABB">
          <w:rPr>
            <w:sz w:val="18"/>
            <w:rPrChange w:id="13318" w:author="shorny" w:date="2014-06-09T17:30:00Z">
              <w:rPr/>
            </w:rPrChange>
          </w:rPr>
          <w:t>),</w:t>
        </w:r>
      </w:ins>
    </w:p>
    <w:p w14:paraId="1DA5FB80" w14:textId="77777777" w:rsidR="00022ABB" w:rsidRPr="00022ABB" w:rsidRDefault="00022ABB">
      <w:pPr>
        <w:pStyle w:val="HTMLPreformatted"/>
        <w:divId w:val="585384335"/>
        <w:rPr>
          <w:ins w:id="13319" w:author="shorny" w:date="2014-06-09T17:29:00Z"/>
          <w:sz w:val="18"/>
          <w:rPrChange w:id="13320" w:author="shorny" w:date="2014-06-09T17:30:00Z">
            <w:rPr>
              <w:ins w:id="13321" w:author="shorny" w:date="2014-06-09T17:29:00Z"/>
            </w:rPr>
          </w:rPrChange>
        </w:rPr>
      </w:pPr>
      <w:ins w:id="13322" w:author="shorny" w:date="2014-06-09T17:29:00Z">
        <w:r w:rsidRPr="00022ABB">
          <w:rPr>
            <w:sz w:val="18"/>
            <w:rPrChange w:id="13323" w:author="shorny" w:date="2014-06-09T17:30:00Z">
              <w:rPr/>
            </w:rPrChange>
          </w:rPr>
          <w:t>(</w:t>
        </w:r>
        <w:r w:rsidRPr="00022ABB">
          <w:rPr>
            <w:rStyle w:val="string1"/>
            <w:sz w:val="18"/>
            <w:rPrChange w:id="13324" w:author="shorny" w:date="2014-06-09T17:30:00Z">
              <w:rPr>
                <w:rStyle w:val="string1"/>
              </w:rPr>
            </w:rPrChange>
          </w:rPr>
          <w:t>'IT'</w:t>
        </w:r>
        <w:r w:rsidRPr="00022ABB">
          <w:rPr>
            <w:sz w:val="18"/>
            <w:rPrChange w:id="13325" w:author="shorny" w:date="2014-06-09T17:30:00Z">
              <w:rPr/>
            </w:rPrChange>
          </w:rPr>
          <w:t xml:space="preserve">, </w:t>
        </w:r>
        <w:r w:rsidRPr="00022ABB">
          <w:rPr>
            <w:rStyle w:val="string1"/>
            <w:sz w:val="18"/>
            <w:rPrChange w:id="13326" w:author="shorny" w:date="2014-06-09T17:30:00Z">
              <w:rPr>
                <w:rStyle w:val="string1"/>
              </w:rPr>
            </w:rPrChange>
          </w:rPr>
          <w:t>'Italy'</w:t>
        </w:r>
        <w:r w:rsidRPr="00022ABB">
          <w:rPr>
            <w:sz w:val="18"/>
            <w:rPrChange w:id="13327" w:author="shorny" w:date="2014-06-09T17:30:00Z">
              <w:rPr/>
            </w:rPrChange>
          </w:rPr>
          <w:t>),</w:t>
        </w:r>
      </w:ins>
    </w:p>
    <w:p w14:paraId="03AE291B" w14:textId="77777777" w:rsidR="00022ABB" w:rsidRPr="00022ABB" w:rsidRDefault="00022ABB">
      <w:pPr>
        <w:pStyle w:val="HTMLPreformatted"/>
        <w:divId w:val="585384335"/>
        <w:rPr>
          <w:ins w:id="13328" w:author="shorny" w:date="2014-06-09T17:29:00Z"/>
          <w:sz w:val="18"/>
          <w:rPrChange w:id="13329" w:author="shorny" w:date="2014-06-09T17:30:00Z">
            <w:rPr>
              <w:ins w:id="13330" w:author="shorny" w:date="2014-06-09T17:29:00Z"/>
            </w:rPr>
          </w:rPrChange>
        </w:rPr>
      </w:pPr>
      <w:ins w:id="13331" w:author="shorny" w:date="2014-06-09T17:29:00Z">
        <w:r w:rsidRPr="00022ABB">
          <w:rPr>
            <w:sz w:val="18"/>
            <w:rPrChange w:id="13332" w:author="shorny" w:date="2014-06-09T17:30:00Z">
              <w:rPr/>
            </w:rPrChange>
          </w:rPr>
          <w:t>(</w:t>
        </w:r>
        <w:r w:rsidRPr="00022ABB">
          <w:rPr>
            <w:rStyle w:val="string1"/>
            <w:sz w:val="18"/>
            <w:rPrChange w:id="13333" w:author="shorny" w:date="2014-06-09T17:30:00Z">
              <w:rPr>
                <w:rStyle w:val="string1"/>
              </w:rPr>
            </w:rPrChange>
          </w:rPr>
          <w:t>'JE'</w:t>
        </w:r>
        <w:r w:rsidRPr="00022ABB">
          <w:rPr>
            <w:sz w:val="18"/>
            <w:rPrChange w:id="13334" w:author="shorny" w:date="2014-06-09T17:30:00Z">
              <w:rPr/>
            </w:rPrChange>
          </w:rPr>
          <w:t xml:space="preserve">, </w:t>
        </w:r>
        <w:r w:rsidRPr="00022ABB">
          <w:rPr>
            <w:rStyle w:val="string1"/>
            <w:sz w:val="18"/>
            <w:rPrChange w:id="13335" w:author="shorny" w:date="2014-06-09T17:30:00Z">
              <w:rPr>
                <w:rStyle w:val="string1"/>
              </w:rPr>
            </w:rPrChange>
          </w:rPr>
          <w:t>'Jersey'</w:t>
        </w:r>
        <w:r w:rsidRPr="00022ABB">
          <w:rPr>
            <w:sz w:val="18"/>
            <w:rPrChange w:id="13336" w:author="shorny" w:date="2014-06-09T17:30:00Z">
              <w:rPr/>
            </w:rPrChange>
          </w:rPr>
          <w:t>),</w:t>
        </w:r>
      </w:ins>
    </w:p>
    <w:p w14:paraId="4B6BAED9" w14:textId="77777777" w:rsidR="00022ABB" w:rsidRPr="00022ABB" w:rsidRDefault="00022ABB">
      <w:pPr>
        <w:pStyle w:val="HTMLPreformatted"/>
        <w:divId w:val="585384335"/>
        <w:rPr>
          <w:ins w:id="13337" w:author="shorny" w:date="2014-06-09T17:29:00Z"/>
          <w:sz w:val="18"/>
          <w:rPrChange w:id="13338" w:author="shorny" w:date="2014-06-09T17:30:00Z">
            <w:rPr>
              <w:ins w:id="13339" w:author="shorny" w:date="2014-06-09T17:29:00Z"/>
            </w:rPr>
          </w:rPrChange>
        </w:rPr>
      </w:pPr>
      <w:ins w:id="13340" w:author="shorny" w:date="2014-06-09T17:29:00Z">
        <w:r w:rsidRPr="00022ABB">
          <w:rPr>
            <w:sz w:val="18"/>
            <w:rPrChange w:id="13341" w:author="shorny" w:date="2014-06-09T17:30:00Z">
              <w:rPr/>
            </w:rPrChange>
          </w:rPr>
          <w:t>(</w:t>
        </w:r>
        <w:r w:rsidRPr="00022ABB">
          <w:rPr>
            <w:rStyle w:val="string1"/>
            <w:sz w:val="18"/>
            <w:rPrChange w:id="13342" w:author="shorny" w:date="2014-06-09T17:30:00Z">
              <w:rPr>
                <w:rStyle w:val="string1"/>
              </w:rPr>
            </w:rPrChange>
          </w:rPr>
          <w:t>'JM'</w:t>
        </w:r>
        <w:r w:rsidRPr="00022ABB">
          <w:rPr>
            <w:sz w:val="18"/>
            <w:rPrChange w:id="13343" w:author="shorny" w:date="2014-06-09T17:30:00Z">
              <w:rPr/>
            </w:rPrChange>
          </w:rPr>
          <w:t xml:space="preserve">, </w:t>
        </w:r>
        <w:r w:rsidRPr="00022ABB">
          <w:rPr>
            <w:rStyle w:val="string1"/>
            <w:sz w:val="18"/>
            <w:rPrChange w:id="13344" w:author="shorny" w:date="2014-06-09T17:30:00Z">
              <w:rPr>
                <w:rStyle w:val="string1"/>
              </w:rPr>
            </w:rPrChange>
          </w:rPr>
          <w:t>'Jamaica'</w:t>
        </w:r>
        <w:r w:rsidRPr="00022ABB">
          <w:rPr>
            <w:sz w:val="18"/>
            <w:rPrChange w:id="13345" w:author="shorny" w:date="2014-06-09T17:30:00Z">
              <w:rPr/>
            </w:rPrChange>
          </w:rPr>
          <w:t>),</w:t>
        </w:r>
      </w:ins>
    </w:p>
    <w:p w14:paraId="7D1FA3F4" w14:textId="77777777" w:rsidR="00022ABB" w:rsidRPr="00022ABB" w:rsidRDefault="00022ABB">
      <w:pPr>
        <w:pStyle w:val="HTMLPreformatted"/>
        <w:divId w:val="585384335"/>
        <w:rPr>
          <w:ins w:id="13346" w:author="shorny" w:date="2014-06-09T17:29:00Z"/>
          <w:sz w:val="18"/>
          <w:rPrChange w:id="13347" w:author="shorny" w:date="2014-06-09T17:30:00Z">
            <w:rPr>
              <w:ins w:id="13348" w:author="shorny" w:date="2014-06-09T17:29:00Z"/>
            </w:rPr>
          </w:rPrChange>
        </w:rPr>
      </w:pPr>
      <w:ins w:id="13349" w:author="shorny" w:date="2014-06-09T17:29:00Z">
        <w:r w:rsidRPr="00022ABB">
          <w:rPr>
            <w:sz w:val="18"/>
            <w:rPrChange w:id="13350" w:author="shorny" w:date="2014-06-09T17:30:00Z">
              <w:rPr/>
            </w:rPrChange>
          </w:rPr>
          <w:t>(</w:t>
        </w:r>
        <w:r w:rsidRPr="00022ABB">
          <w:rPr>
            <w:rStyle w:val="string1"/>
            <w:sz w:val="18"/>
            <w:rPrChange w:id="13351" w:author="shorny" w:date="2014-06-09T17:30:00Z">
              <w:rPr>
                <w:rStyle w:val="string1"/>
              </w:rPr>
            </w:rPrChange>
          </w:rPr>
          <w:t>'JO'</w:t>
        </w:r>
        <w:r w:rsidRPr="00022ABB">
          <w:rPr>
            <w:sz w:val="18"/>
            <w:rPrChange w:id="13352" w:author="shorny" w:date="2014-06-09T17:30:00Z">
              <w:rPr/>
            </w:rPrChange>
          </w:rPr>
          <w:t xml:space="preserve">, </w:t>
        </w:r>
        <w:r w:rsidRPr="00022ABB">
          <w:rPr>
            <w:rStyle w:val="string1"/>
            <w:sz w:val="18"/>
            <w:rPrChange w:id="13353" w:author="shorny" w:date="2014-06-09T17:30:00Z">
              <w:rPr>
                <w:rStyle w:val="string1"/>
              </w:rPr>
            </w:rPrChange>
          </w:rPr>
          <w:t>'Jordan'</w:t>
        </w:r>
        <w:r w:rsidRPr="00022ABB">
          <w:rPr>
            <w:sz w:val="18"/>
            <w:rPrChange w:id="13354" w:author="shorny" w:date="2014-06-09T17:30:00Z">
              <w:rPr/>
            </w:rPrChange>
          </w:rPr>
          <w:t>),</w:t>
        </w:r>
      </w:ins>
    </w:p>
    <w:p w14:paraId="41E1C1C6" w14:textId="77777777" w:rsidR="00022ABB" w:rsidRPr="00022ABB" w:rsidRDefault="00022ABB">
      <w:pPr>
        <w:pStyle w:val="HTMLPreformatted"/>
        <w:divId w:val="585384335"/>
        <w:rPr>
          <w:ins w:id="13355" w:author="shorny" w:date="2014-06-09T17:29:00Z"/>
          <w:sz w:val="18"/>
          <w:rPrChange w:id="13356" w:author="shorny" w:date="2014-06-09T17:30:00Z">
            <w:rPr>
              <w:ins w:id="13357" w:author="shorny" w:date="2014-06-09T17:29:00Z"/>
            </w:rPr>
          </w:rPrChange>
        </w:rPr>
      </w:pPr>
      <w:ins w:id="13358" w:author="shorny" w:date="2014-06-09T17:29:00Z">
        <w:r w:rsidRPr="00022ABB">
          <w:rPr>
            <w:sz w:val="18"/>
            <w:rPrChange w:id="13359" w:author="shorny" w:date="2014-06-09T17:30:00Z">
              <w:rPr/>
            </w:rPrChange>
          </w:rPr>
          <w:t>(</w:t>
        </w:r>
        <w:r w:rsidRPr="00022ABB">
          <w:rPr>
            <w:rStyle w:val="string1"/>
            <w:sz w:val="18"/>
            <w:rPrChange w:id="13360" w:author="shorny" w:date="2014-06-09T17:30:00Z">
              <w:rPr>
                <w:rStyle w:val="string1"/>
              </w:rPr>
            </w:rPrChange>
          </w:rPr>
          <w:t>'JP'</w:t>
        </w:r>
        <w:r w:rsidRPr="00022ABB">
          <w:rPr>
            <w:sz w:val="18"/>
            <w:rPrChange w:id="13361" w:author="shorny" w:date="2014-06-09T17:30:00Z">
              <w:rPr/>
            </w:rPrChange>
          </w:rPr>
          <w:t xml:space="preserve">, </w:t>
        </w:r>
        <w:r w:rsidRPr="00022ABB">
          <w:rPr>
            <w:rStyle w:val="string1"/>
            <w:sz w:val="18"/>
            <w:rPrChange w:id="13362" w:author="shorny" w:date="2014-06-09T17:30:00Z">
              <w:rPr>
                <w:rStyle w:val="string1"/>
              </w:rPr>
            </w:rPrChange>
          </w:rPr>
          <w:t>'Japan'</w:t>
        </w:r>
        <w:r w:rsidRPr="00022ABB">
          <w:rPr>
            <w:sz w:val="18"/>
            <w:rPrChange w:id="13363" w:author="shorny" w:date="2014-06-09T17:30:00Z">
              <w:rPr/>
            </w:rPrChange>
          </w:rPr>
          <w:t>),</w:t>
        </w:r>
      </w:ins>
    </w:p>
    <w:p w14:paraId="0CD3A59F" w14:textId="77777777" w:rsidR="00022ABB" w:rsidRPr="00022ABB" w:rsidRDefault="00022ABB">
      <w:pPr>
        <w:pStyle w:val="HTMLPreformatted"/>
        <w:divId w:val="585384335"/>
        <w:rPr>
          <w:ins w:id="13364" w:author="shorny" w:date="2014-06-09T17:29:00Z"/>
          <w:sz w:val="18"/>
          <w:rPrChange w:id="13365" w:author="shorny" w:date="2014-06-09T17:30:00Z">
            <w:rPr>
              <w:ins w:id="13366" w:author="shorny" w:date="2014-06-09T17:29:00Z"/>
            </w:rPr>
          </w:rPrChange>
        </w:rPr>
      </w:pPr>
      <w:ins w:id="13367" w:author="shorny" w:date="2014-06-09T17:29:00Z">
        <w:r w:rsidRPr="00022ABB">
          <w:rPr>
            <w:sz w:val="18"/>
            <w:rPrChange w:id="13368" w:author="shorny" w:date="2014-06-09T17:30:00Z">
              <w:rPr/>
            </w:rPrChange>
          </w:rPr>
          <w:t>(</w:t>
        </w:r>
        <w:r w:rsidRPr="00022ABB">
          <w:rPr>
            <w:rStyle w:val="string1"/>
            <w:sz w:val="18"/>
            <w:rPrChange w:id="13369" w:author="shorny" w:date="2014-06-09T17:30:00Z">
              <w:rPr>
                <w:rStyle w:val="string1"/>
              </w:rPr>
            </w:rPrChange>
          </w:rPr>
          <w:t>'KE'</w:t>
        </w:r>
        <w:r w:rsidRPr="00022ABB">
          <w:rPr>
            <w:sz w:val="18"/>
            <w:rPrChange w:id="13370" w:author="shorny" w:date="2014-06-09T17:30:00Z">
              <w:rPr/>
            </w:rPrChange>
          </w:rPr>
          <w:t xml:space="preserve">, </w:t>
        </w:r>
        <w:r w:rsidRPr="00022ABB">
          <w:rPr>
            <w:rStyle w:val="string1"/>
            <w:sz w:val="18"/>
            <w:rPrChange w:id="13371" w:author="shorny" w:date="2014-06-09T17:30:00Z">
              <w:rPr>
                <w:rStyle w:val="string1"/>
              </w:rPr>
            </w:rPrChange>
          </w:rPr>
          <w:t>'Kenya'</w:t>
        </w:r>
        <w:r w:rsidRPr="00022ABB">
          <w:rPr>
            <w:sz w:val="18"/>
            <w:rPrChange w:id="13372" w:author="shorny" w:date="2014-06-09T17:30:00Z">
              <w:rPr/>
            </w:rPrChange>
          </w:rPr>
          <w:t>),</w:t>
        </w:r>
      </w:ins>
    </w:p>
    <w:p w14:paraId="2E856C53" w14:textId="77777777" w:rsidR="00022ABB" w:rsidRPr="00022ABB" w:rsidRDefault="00022ABB">
      <w:pPr>
        <w:pStyle w:val="HTMLPreformatted"/>
        <w:divId w:val="585384335"/>
        <w:rPr>
          <w:ins w:id="13373" w:author="shorny" w:date="2014-06-09T17:29:00Z"/>
          <w:sz w:val="18"/>
          <w:rPrChange w:id="13374" w:author="shorny" w:date="2014-06-09T17:30:00Z">
            <w:rPr>
              <w:ins w:id="13375" w:author="shorny" w:date="2014-06-09T17:29:00Z"/>
            </w:rPr>
          </w:rPrChange>
        </w:rPr>
      </w:pPr>
      <w:ins w:id="13376" w:author="shorny" w:date="2014-06-09T17:29:00Z">
        <w:r w:rsidRPr="00022ABB">
          <w:rPr>
            <w:sz w:val="18"/>
            <w:rPrChange w:id="13377" w:author="shorny" w:date="2014-06-09T17:30:00Z">
              <w:rPr/>
            </w:rPrChange>
          </w:rPr>
          <w:t>(</w:t>
        </w:r>
        <w:r w:rsidRPr="00022ABB">
          <w:rPr>
            <w:rStyle w:val="string1"/>
            <w:sz w:val="18"/>
            <w:rPrChange w:id="13378" w:author="shorny" w:date="2014-06-09T17:30:00Z">
              <w:rPr>
                <w:rStyle w:val="string1"/>
              </w:rPr>
            </w:rPrChange>
          </w:rPr>
          <w:t>'KG'</w:t>
        </w:r>
        <w:r w:rsidRPr="00022ABB">
          <w:rPr>
            <w:sz w:val="18"/>
            <w:rPrChange w:id="13379" w:author="shorny" w:date="2014-06-09T17:30:00Z">
              <w:rPr/>
            </w:rPrChange>
          </w:rPr>
          <w:t xml:space="preserve">, </w:t>
        </w:r>
        <w:r w:rsidRPr="00022ABB">
          <w:rPr>
            <w:rStyle w:val="string1"/>
            <w:sz w:val="18"/>
            <w:rPrChange w:id="13380" w:author="shorny" w:date="2014-06-09T17:30:00Z">
              <w:rPr>
                <w:rStyle w:val="string1"/>
              </w:rPr>
            </w:rPrChange>
          </w:rPr>
          <w:t>'Kyrgyzstan'</w:t>
        </w:r>
        <w:r w:rsidRPr="00022ABB">
          <w:rPr>
            <w:sz w:val="18"/>
            <w:rPrChange w:id="13381" w:author="shorny" w:date="2014-06-09T17:30:00Z">
              <w:rPr/>
            </w:rPrChange>
          </w:rPr>
          <w:t>),</w:t>
        </w:r>
      </w:ins>
    </w:p>
    <w:p w14:paraId="4F998265" w14:textId="77777777" w:rsidR="00022ABB" w:rsidRPr="00022ABB" w:rsidRDefault="00022ABB">
      <w:pPr>
        <w:pStyle w:val="HTMLPreformatted"/>
        <w:divId w:val="585384335"/>
        <w:rPr>
          <w:ins w:id="13382" w:author="shorny" w:date="2014-06-09T17:29:00Z"/>
          <w:sz w:val="18"/>
          <w:rPrChange w:id="13383" w:author="shorny" w:date="2014-06-09T17:30:00Z">
            <w:rPr>
              <w:ins w:id="13384" w:author="shorny" w:date="2014-06-09T17:29:00Z"/>
            </w:rPr>
          </w:rPrChange>
        </w:rPr>
      </w:pPr>
      <w:ins w:id="13385" w:author="shorny" w:date="2014-06-09T17:29:00Z">
        <w:r w:rsidRPr="00022ABB">
          <w:rPr>
            <w:sz w:val="18"/>
            <w:rPrChange w:id="13386" w:author="shorny" w:date="2014-06-09T17:30:00Z">
              <w:rPr/>
            </w:rPrChange>
          </w:rPr>
          <w:t>(</w:t>
        </w:r>
        <w:r w:rsidRPr="00022ABB">
          <w:rPr>
            <w:rStyle w:val="string1"/>
            <w:sz w:val="18"/>
            <w:rPrChange w:id="13387" w:author="shorny" w:date="2014-06-09T17:30:00Z">
              <w:rPr>
                <w:rStyle w:val="string1"/>
              </w:rPr>
            </w:rPrChange>
          </w:rPr>
          <w:t>'KH'</w:t>
        </w:r>
        <w:r w:rsidRPr="00022ABB">
          <w:rPr>
            <w:sz w:val="18"/>
            <w:rPrChange w:id="13388" w:author="shorny" w:date="2014-06-09T17:30:00Z">
              <w:rPr/>
            </w:rPrChange>
          </w:rPr>
          <w:t xml:space="preserve">, </w:t>
        </w:r>
        <w:r w:rsidRPr="00022ABB">
          <w:rPr>
            <w:rStyle w:val="string1"/>
            <w:sz w:val="18"/>
            <w:rPrChange w:id="13389" w:author="shorny" w:date="2014-06-09T17:30:00Z">
              <w:rPr>
                <w:rStyle w:val="string1"/>
              </w:rPr>
            </w:rPrChange>
          </w:rPr>
          <w:t>'Cambodia'</w:t>
        </w:r>
        <w:r w:rsidRPr="00022ABB">
          <w:rPr>
            <w:sz w:val="18"/>
            <w:rPrChange w:id="13390" w:author="shorny" w:date="2014-06-09T17:30:00Z">
              <w:rPr/>
            </w:rPrChange>
          </w:rPr>
          <w:t>),</w:t>
        </w:r>
      </w:ins>
    </w:p>
    <w:p w14:paraId="4F2C3927" w14:textId="77777777" w:rsidR="00022ABB" w:rsidRPr="00022ABB" w:rsidRDefault="00022ABB">
      <w:pPr>
        <w:pStyle w:val="HTMLPreformatted"/>
        <w:divId w:val="585384335"/>
        <w:rPr>
          <w:ins w:id="13391" w:author="shorny" w:date="2014-06-09T17:29:00Z"/>
          <w:sz w:val="18"/>
          <w:rPrChange w:id="13392" w:author="shorny" w:date="2014-06-09T17:30:00Z">
            <w:rPr>
              <w:ins w:id="13393" w:author="shorny" w:date="2014-06-09T17:29:00Z"/>
            </w:rPr>
          </w:rPrChange>
        </w:rPr>
      </w:pPr>
      <w:ins w:id="13394" w:author="shorny" w:date="2014-06-09T17:29:00Z">
        <w:r w:rsidRPr="00022ABB">
          <w:rPr>
            <w:sz w:val="18"/>
            <w:rPrChange w:id="13395" w:author="shorny" w:date="2014-06-09T17:30:00Z">
              <w:rPr/>
            </w:rPrChange>
          </w:rPr>
          <w:t>(</w:t>
        </w:r>
        <w:r w:rsidRPr="00022ABB">
          <w:rPr>
            <w:rStyle w:val="string1"/>
            <w:sz w:val="18"/>
            <w:rPrChange w:id="13396" w:author="shorny" w:date="2014-06-09T17:30:00Z">
              <w:rPr>
                <w:rStyle w:val="string1"/>
              </w:rPr>
            </w:rPrChange>
          </w:rPr>
          <w:t>'KI'</w:t>
        </w:r>
        <w:r w:rsidRPr="00022ABB">
          <w:rPr>
            <w:sz w:val="18"/>
            <w:rPrChange w:id="13397" w:author="shorny" w:date="2014-06-09T17:30:00Z">
              <w:rPr/>
            </w:rPrChange>
          </w:rPr>
          <w:t xml:space="preserve">, </w:t>
        </w:r>
        <w:r w:rsidRPr="00022ABB">
          <w:rPr>
            <w:rStyle w:val="string1"/>
            <w:sz w:val="18"/>
            <w:rPrChange w:id="13398" w:author="shorny" w:date="2014-06-09T17:30:00Z">
              <w:rPr>
                <w:rStyle w:val="string1"/>
              </w:rPr>
            </w:rPrChange>
          </w:rPr>
          <w:t>'Kiribati'</w:t>
        </w:r>
        <w:r w:rsidRPr="00022ABB">
          <w:rPr>
            <w:sz w:val="18"/>
            <w:rPrChange w:id="13399" w:author="shorny" w:date="2014-06-09T17:30:00Z">
              <w:rPr/>
            </w:rPrChange>
          </w:rPr>
          <w:t>),</w:t>
        </w:r>
      </w:ins>
    </w:p>
    <w:p w14:paraId="6E996C8D" w14:textId="77777777" w:rsidR="00022ABB" w:rsidRPr="00022ABB" w:rsidRDefault="00022ABB">
      <w:pPr>
        <w:pStyle w:val="HTMLPreformatted"/>
        <w:divId w:val="585384335"/>
        <w:rPr>
          <w:ins w:id="13400" w:author="shorny" w:date="2014-06-09T17:29:00Z"/>
          <w:sz w:val="18"/>
          <w:rPrChange w:id="13401" w:author="shorny" w:date="2014-06-09T17:30:00Z">
            <w:rPr>
              <w:ins w:id="13402" w:author="shorny" w:date="2014-06-09T17:29:00Z"/>
            </w:rPr>
          </w:rPrChange>
        </w:rPr>
      </w:pPr>
      <w:ins w:id="13403" w:author="shorny" w:date="2014-06-09T17:29:00Z">
        <w:r w:rsidRPr="00022ABB">
          <w:rPr>
            <w:sz w:val="18"/>
            <w:rPrChange w:id="13404" w:author="shorny" w:date="2014-06-09T17:30:00Z">
              <w:rPr/>
            </w:rPrChange>
          </w:rPr>
          <w:t>(</w:t>
        </w:r>
        <w:r w:rsidRPr="00022ABB">
          <w:rPr>
            <w:rStyle w:val="string1"/>
            <w:sz w:val="18"/>
            <w:rPrChange w:id="13405" w:author="shorny" w:date="2014-06-09T17:30:00Z">
              <w:rPr>
                <w:rStyle w:val="string1"/>
              </w:rPr>
            </w:rPrChange>
          </w:rPr>
          <w:t>'KM'</w:t>
        </w:r>
        <w:r w:rsidRPr="00022ABB">
          <w:rPr>
            <w:sz w:val="18"/>
            <w:rPrChange w:id="13406" w:author="shorny" w:date="2014-06-09T17:30:00Z">
              <w:rPr/>
            </w:rPrChange>
          </w:rPr>
          <w:t xml:space="preserve">, </w:t>
        </w:r>
        <w:r w:rsidRPr="00022ABB">
          <w:rPr>
            <w:rStyle w:val="string1"/>
            <w:sz w:val="18"/>
            <w:rPrChange w:id="13407" w:author="shorny" w:date="2014-06-09T17:30:00Z">
              <w:rPr>
                <w:rStyle w:val="string1"/>
              </w:rPr>
            </w:rPrChange>
          </w:rPr>
          <w:t>'Comoros'</w:t>
        </w:r>
        <w:r w:rsidRPr="00022ABB">
          <w:rPr>
            <w:sz w:val="18"/>
            <w:rPrChange w:id="13408" w:author="shorny" w:date="2014-06-09T17:30:00Z">
              <w:rPr/>
            </w:rPrChange>
          </w:rPr>
          <w:t>),</w:t>
        </w:r>
      </w:ins>
    </w:p>
    <w:p w14:paraId="0EE63FD5" w14:textId="77777777" w:rsidR="00022ABB" w:rsidRPr="00022ABB" w:rsidRDefault="00022ABB">
      <w:pPr>
        <w:pStyle w:val="HTMLPreformatted"/>
        <w:divId w:val="585384335"/>
        <w:rPr>
          <w:ins w:id="13409" w:author="shorny" w:date="2014-06-09T17:29:00Z"/>
          <w:sz w:val="18"/>
          <w:rPrChange w:id="13410" w:author="shorny" w:date="2014-06-09T17:30:00Z">
            <w:rPr>
              <w:ins w:id="13411" w:author="shorny" w:date="2014-06-09T17:29:00Z"/>
            </w:rPr>
          </w:rPrChange>
        </w:rPr>
      </w:pPr>
      <w:ins w:id="13412" w:author="shorny" w:date="2014-06-09T17:29:00Z">
        <w:r w:rsidRPr="00022ABB">
          <w:rPr>
            <w:sz w:val="18"/>
            <w:rPrChange w:id="13413" w:author="shorny" w:date="2014-06-09T17:30:00Z">
              <w:rPr/>
            </w:rPrChange>
          </w:rPr>
          <w:t>(</w:t>
        </w:r>
        <w:r w:rsidRPr="00022ABB">
          <w:rPr>
            <w:rStyle w:val="string1"/>
            <w:sz w:val="18"/>
            <w:rPrChange w:id="13414" w:author="shorny" w:date="2014-06-09T17:30:00Z">
              <w:rPr>
                <w:rStyle w:val="string1"/>
              </w:rPr>
            </w:rPrChange>
          </w:rPr>
          <w:t>'KN'</w:t>
        </w:r>
        <w:r w:rsidRPr="00022ABB">
          <w:rPr>
            <w:sz w:val="18"/>
            <w:rPrChange w:id="13415" w:author="shorny" w:date="2014-06-09T17:30:00Z">
              <w:rPr/>
            </w:rPrChange>
          </w:rPr>
          <w:t xml:space="preserve">, </w:t>
        </w:r>
        <w:r w:rsidRPr="00022ABB">
          <w:rPr>
            <w:rStyle w:val="string1"/>
            <w:sz w:val="18"/>
            <w:rPrChange w:id="13416" w:author="shorny" w:date="2014-06-09T17:30:00Z">
              <w:rPr>
                <w:rStyle w:val="string1"/>
              </w:rPr>
            </w:rPrChange>
          </w:rPr>
          <w:t>'Saint Kitts and Nevis'</w:t>
        </w:r>
        <w:r w:rsidRPr="00022ABB">
          <w:rPr>
            <w:sz w:val="18"/>
            <w:rPrChange w:id="13417" w:author="shorny" w:date="2014-06-09T17:30:00Z">
              <w:rPr/>
            </w:rPrChange>
          </w:rPr>
          <w:t>),</w:t>
        </w:r>
      </w:ins>
    </w:p>
    <w:p w14:paraId="322B835B" w14:textId="77777777" w:rsidR="00022ABB" w:rsidRPr="00022ABB" w:rsidRDefault="00022ABB">
      <w:pPr>
        <w:pStyle w:val="HTMLPreformatted"/>
        <w:divId w:val="585384335"/>
        <w:rPr>
          <w:ins w:id="13418" w:author="shorny" w:date="2014-06-09T17:29:00Z"/>
          <w:sz w:val="18"/>
          <w:rPrChange w:id="13419" w:author="shorny" w:date="2014-06-09T17:30:00Z">
            <w:rPr>
              <w:ins w:id="13420" w:author="shorny" w:date="2014-06-09T17:29:00Z"/>
            </w:rPr>
          </w:rPrChange>
        </w:rPr>
      </w:pPr>
      <w:ins w:id="13421" w:author="shorny" w:date="2014-06-09T17:29:00Z">
        <w:r w:rsidRPr="00022ABB">
          <w:rPr>
            <w:sz w:val="18"/>
            <w:rPrChange w:id="13422" w:author="shorny" w:date="2014-06-09T17:30:00Z">
              <w:rPr/>
            </w:rPrChange>
          </w:rPr>
          <w:t>(</w:t>
        </w:r>
        <w:r w:rsidRPr="00022ABB">
          <w:rPr>
            <w:rStyle w:val="string1"/>
            <w:sz w:val="18"/>
            <w:rPrChange w:id="13423" w:author="shorny" w:date="2014-06-09T17:30:00Z">
              <w:rPr>
                <w:rStyle w:val="string1"/>
              </w:rPr>
            </w:rPrChange>
          </w:rPr>
          <w:t>'KP'</w:t>
        </w:r>
        <w:r w:rsidRPr="00022ABB">
          <w:rPr>
            <w:sz w:val="18"/>
            <w:rPrChange w:id="13424" w:author="shorny" w:date="2014-06-09T17:30:00Z">
              <w:rPr/>
            </w:rPrChange>
          </w:rPr>
          <w:t xml:space="preserve">, </w:t>
        </w:r>
        <w:r w:rsidRPr="00022ABB">
          <w:rPr>
            <w:rStyle w:val="string1"/>
            <w:sz w:val="18"/>
            <w:rPrChange w:id="13425" w:author="shorny" w:date="2014-06-09T17:30:00Z">
              <w:rPr>
                <w:rStyle w:val="string1"/>
              </w:rPr>
            </w:rPrChange>
          </w:rPr>
          <w:t>'Korea, Democratic People''s Republic of'</w:t>
        </w:r>
        <w:r w:rsidRPr="00022ABB">
          <w:rPr>
            <w:sz w:val="18"/>
            <w:rPrChange w:id="13426" w:author="shorny" w:date="2014-06-09T17:30:00Z">
              <w:rPr/>
            </w:rPrChange>
          </w:rPr>
          <w:t>),</w:t>
        </w:r>
      </w:ins>
    </w:p>
    <w:p w14:paraId="4A5AFDA5" w14:textId="77777777" w:rsidR="00022ABB" w:rsidRPr="00022ABB" w:rsidRDefault="00022ABB">
      <w:pPr>
        <w:pStyle w:val="HTMLPreformatted"/>
        <w:divId w:val="585384335"/>
        <w:rPr>
          <w:ins w:id="13427" w:author="shorny" w:date="2014-06-09T17:29:00Z"/>
          <w:sz w:val="18"/>
          <w:rPrChange w:id="13428" w:author="shorny" w:date="2014-06-09T17:30:00Z">
            <w:rPr>
              <w:ins w:id="13429" w:author="shorny" w:date="2014-06-09T17:29:00Z"/>
            </w:rPr>
          </w:rPrChange>
        </w:rPr>
      </w:pPr>
      <w:ins w:id="13430" w:author="shorny" w:date="2014-06-09T17:29:00Z">
        <w:r w:rsidRPr="00022ABB">
          <w:rPr>
            <w:sz w:val="18"/>
            <w:rPrChange w:id="13431" w:author="shorny" w:date="2014-06-09T17:30:00Z">
              <w:rPr/>
            </w:rPrChange>
          </w:rPr>
          <w:t>(</w:t>
        </w:r>
        <w:r w:rsidRPr="00022ABB">
          <w:rPr>
            <w:rStyle w:val="string1"/>
            <w:sz w:val="18"/>
            <w:rPrChange w:id="13432" w:author="shorny" w:date="2014-06-09T17:30:00Z">
              <w:rPr>
                <w:rStyle w:val="string1"/>
              </w:rPr>
            </w:rPrChange>
          </w:rPr>
          <w:t>'KR'</w:t>
        </w:r>
        <w:r w:rsidRPr="00022ABB">
          <w:rPr>
            <w:sz w:val="18"/>
            <w:rPrChange w:id="13433" w:author="shorny" w:date="2014-06-09T17:30:00Z">
              <w:rPr/>
            </w:rPrChange>
          </w:rPr>
          <w:t xml:space="preserve">, </w:t>
        </w:r>
        <w:r w:rsidRPr="00022ABB">
          <w:rPr>
            <w:rStyle w:val="string1"/>
            <w:sz w:val="18"/>
            <w:rPrChange w:id="13434" w:author="shorny" w:date="2014-06-09T17:30:00Z">
              <w:rPr>
                <w:rStyle w:val="string1"/>
              </w:rPr>
            </w:rPrChange>
          </w:rPr>
          <w:t>'Korea, Republic of'</w:t>
        </w:r>
        <w:r w:rsidRPr="00022ABB">
          <w:rPr>
            <w:sz w:val="18"/>
            <w:rPrChange w:id="13435" w:author="shorny" w:date="2014-06-09T17:30:00Z">
              <w:rPr/>
            </w:rPrChange>
          </w:rPr>
          <w:t>),</w:t>
        </w:r>
      </w:ins>
    </w:p>
    <w:p w14:paraId="1FC176A3" w14:textId="77777777" w:rsidR="00022ABB" w:rsidRPr="00022ABB" w:rsidRDefault="00022ABB">
      <w:pPr>
        <w:pStyle w:val="HTMLPreformatted"/>
        <w:divId w:val="585384335"/>
        <w:rPr>
          <w:ins w:id="13436" w:author="shorny" w:date="2014-06-09T17:29:00Z"/>
          <w:sz w:val="18"/>
          <w:rPrChange w:id="13437" w:author="shorny" w:date="2014-06-09T17:30:00Z">
            <w:rPr>
              <w:ins w:id="13438" w:author="shorny" w:date="2014-06-09T17:29:00Z"/>
            </w:rPr>
          </w:rPrChange>
        </w:rPr>
      </w:pPr>
      <w:ins w:id="13439" w:author="shorny" w:date="2014-06-09T17:29:00Z">
        <w:r w:rsidRPr="00022ABB">
          <w:rPr>
            <w:sz w:val="18"/>
            <w:rPrChange w:id="13440" w:author="shorny" w:date="2014-06-09T17:30:00Z">
              <w:rPr/>
            </w:rPrChange>
          </w:rPr>
          <w:t>(</w:t>
        </w:r>
        <w:r w:rsidRPr="00022ABB">
          <w:rPr>
            <w:rStyle w:val="string1"/>
            <w:sz w:val="18"/>
            <w:rPrChange w:id="13441" w:author="shorny" w:date="2014-06-09T17:30:00Z">
              <w:rPr>
                <w:rStyle w:val="string1"/>
              </w:rPr>
            </w:rPrChange>
          </w:rPr>
          <w:t>'KW'</w:t>
        </w:r>
        <w:r w:rsidRPr="00022ABB">
          <w:rPr>
            <w:sz w:val="18"/>
            <w:rPrChange w:id="13442" w:author="shorny" w:date="2014-06-09T17:30:00Z">
              <w:rPr/>
            </w:rPrChange>
          </w:rPr>
          <w:t xml:space="preserve">, </w:t>
        </w:r>
        <w:r w:rsidRPr="00022ABB">
          <w:rPr>
            <w:rStyle w:val="string1"/>
            <w:sz w:val="18"/>
            <w:rPrChange w:id="13443" w:author="shorny" w:date="2014-06-09T17:30:00Z">
              <w:rPr>
                <w:rStyle w:val="string1"/>
              </w:rPr>
            </w:rPrChange>
          </w:rPr>
          <w:t>'Kuwait'</w:t>
        </w:r>
        <w:r w:rsidRPr="00022ABB">
          <w:rPr>
            <w:sz w:val="18"/>
            <w:rPrChange w:id="13444" w:author="shorny" w:date="2014-06-09T17:30:00Z">
              <w:rPr/>
            </w:rPrChange>
          </w:rPr>
          <w:t>),</w:t>
        </w:r>
      </w:ins>
    </w:p>
    <w:p w14:paraId="5BF120EE" w14:textId="77777777" w:rsidR="00022ABB" w:rsidRPr="00022ABB" w:rsidRDefault="00022ABB">
      <w:pPr>
        <w:pStyle w:val="HTMLPreformatted"/>
        <w:divId w:val="585384335"/>
        <w:rPr>
          <w:ins w:id="13445" w:author="shorny" w:date="2014-06-09T17:29:00Z"/>
          <w:sz w:val="18"/>
          <w:rPrChange w:id="13446" w:author="shorny" w:date="2014-06-09T17:30:00Z">
            <w:rPr>
              <w:ins w:id="13447" w:author="shorny" w:date="2014-06-09T17:29:00Z"/>
            </w:rPr>
          </w:rPrChange>
        </w:rPr>
      </w:pPr>
      <w:ins w:id="13448" w:author="shorny" w:date="2014-06-09T17:29:00Z">
        <w:r w:rsidRPr="00022ABB">
          <w:rPr>
            <w:sz w:val="18"/>
            <w:rPrChange w:id="13449" w:author="shorny" w:date="2014-06-09T17:30:00Z">
              <w:rPr/>
            </w:rPrChange>
          </w:rPr>
          <w:t>(</w:t>
        </w:r>
        <w:r w:rsidRPr="00022ABB">
          <w:rPr>
            <w:rStyle w:val="string1"/>
            <w:sz w:val="18"/>
            <w:rPrChange w:id="13450" w:author="shorny" w:date="2014-06-09T17:30:00Z">
              <w:rPr>
                <w:rStyle w:val="string1"/>
              </w:rPr>
            </w:rPrChange>
          </w:rPr>
          <w:t>'KY'</w:t>
        </w:r>
        <w:r w:rsidRPr="00022ABB">
          <w:rPr>
            <w:sz w:val="18"/>
            <w:rPrChange w:id="13451" w:author="shorny" w:date="2014-06-09T17:30:00Z">
              <w:rPr/>
            </w:rPrChange>
          </w:rPr>
          <w:t xml:space="preserve">, </w:t>
        </w:r>
        <w:r w:rsidRPr="00022ABB">
          <w:rPr>
            <w:rStyle w:val="string1"/>
            <w:sz w:val="18"/>
            <w:rPrChange w:id="13452" w:author="shorny" w:date="2014-06-09T17:30:00Z">
              <w:rPr>
                <w:rStyle w:val="string1"/>
              </w:rPr>
            </w:rPrChange>
          </w:rPr>
          <w:t>'Cayman Islands'</w:t>
        </w:r>
        <w:r w:rsidRPr="00022ABB">
          <w:rPr>
            <w:sz w:val="18"/>
            <w:rPrChange w:id="13453" w:author="shorny" w:date="2014-06-09T17:30:00Z">
              <w:rPr/>
            </w:rPrChange>
          </w:rPr>
          <w:t>),</w:t>
        </w:r>
      </w:ins>
    </w:p>
    <w:p w14:paraId="4C8942DF" w14:textId="77777777" w:rsidR="00022ABB" w:rsidRPr="00022ABB" w:rsidRDefault="00022ABB">
      <w:pPr>
        <w:pStyle w:val="HTMLPreformatted"/>
        <w:divId w:val="585384335"/>
        <w:rPr>
          <w:ins w:id="13454" w:author="shorny" w:date="2014-06-09T17:29:00Z"/>
          <w:sz w:val="18"/>
          <w:rPrChange w:id="13455" w:author="shorny" w:date="2014-06-09T17:30:00Z">
            <w:rPr>
              <w:ins w:id="13456" w:author="shorny" w:date="2014-06-09T17:29:00Z"/>
            </w:rPr>
          </w:rPrChange>
        </w:rPr>
      </w:pPr>
      <w:ins w:id="13457" w:author="shorny" w:date="2014-06-09T17:29:00Z">
        <w:r w:rsidRPr="00022ABB">
          <w:rPr>
            <w:sz w:val="18"/>
            <w:rPrChange w:id="13458" w:author="shorny" w:date="2014-06-09T17:30:00Z">
              <w:rPr/>
            </w:rPrChange>
          </w:rPr>
          <w:t>(</w:t>
        </w:r>
        <w:r w:rsidRPr="00022ABB">
          <w:rPr>
            <w:rStyle w:val="string1"/>
            <w:sz w:val="18"/>
            <w:rPrChange w:id="13459" w:author="shorny" w:date="2014-06-09T17:30:00Z">
              <w:rPr>
                <w:rStyle w:val="string1"/>
              </w:rPr>
            </w:rPrChange>
          </w:rPr>
          <w:t>'KZ'</w:t>
        </w:r>
        <w:r w:rsidRPr="00022ABB">
          <w:rPr>
            <w:sz w:val="18"/>
            <w:rPrChange w:id="13460" w:author="shorny" w:date="2014-06-09T17:30:00Z">
              <w:rPr/>
            </w:rPrChange>
          </w:rPr>
          <w:t xml:space="preserve">, </w:t>
        </w:r>
        <w:r w:rsidRPr="00022ABB">
          <w:rPr>
            <w:rStyle w:val="string1"/>
            <w:sz w:val="18"/>
            <w:rPrChange w:id="13461" w:author="shorny" w:date="2014-06-09T17:30:00Z">
              <w:rPr>
                <w:rStyle w:val="string1"/>
              </w:rPr>
            </w:rPrChange>
          </w:rPr>
          <w:t>'Kazakhstan'</w:t>
        </w:r>
        <w:r w:rsidRPr="00022ABB">
          <w:rPr>
            <w:sz w:val="18"/>
            <w:rPrChange w:id="13462" w:author="shorny" w:date="2014-06-09T17:30:00Z">
              <w:rPr/>
            </w:rPrChange>
          </w:rPr>
          <w:t>),</w:t>
        </w:r>
      </w:ins>
    </w:p>
    <w:p w14:paraId="48D73AE1" w14:textId="77777777" w:rsidR="00022ABB" w:rsidRPr="00022ABB" w:rsidRDefault="00022ABB">
      <w:pPr>
        <w:pStyle w:val="HTMLPreformatted"/>
        <w:divId w:val="585384335"/>
        <w:rPr>
          <w:ins w:id="13463" w:author="shorny" w:date="2014-06-09T17:29:00Z"/>
          <w:sz w:val="18"/>
          <w:rPrChange w:id="13464" w:author="shorny" w:date="2014-06-09T17:30:00Z">
            <w:rPr>
              <w:ins w:id="13465" w:author="shorny" w:date="2014-06-09T17:29:00Z"/>
            </w:rPr>
          </w:rPrChange>
        </w:rPr>
      </w:pPr>
      <w:ins w:id="13466" w:author="shorny" w:date="2014-06-09T17:29:00Z">
        <w:r w:rsidRPr="00022ABB">
          <w:rPr>
            <w:sz w:val="18"/>
            <w:rPrChange w:id="13467" w:author="shorny" w:date="2014-06-09T17:30:00Z">
              <w:rPr/>
            </w:rPrChange>
          </w:rPr>
          <w:lastRenderedPageBreak/>
          <w:t>(</w:t>
        </w:r>
        <w:r w:rsidRPr="00022ABB">
          <w:rPr>
            <w:rStyle w:val="string1"/>
            <w:sz w:val="18"/>
            <w:rPrChange w:id="13468" w:author="shorny" w:date="2014-06-09T17:30:00Z">
              <w:rPr>
                <w:rStyle w:val="string1"/>
              </w:rPr>
            </w:rPrChange>
          </w:rPr>
          <w:t>'LA'</w:t>
        </w:r>
        <w:r w:rsidRPr="00022ABB">
          <w:rPr>
            <w:sz w:val="18"/>
            <w:rPrChange w:id="13469" w:author="shorny" w:date="2014-06-09T17:30:00Z">
              <w:rPr/>
            </w:rPrChange>
          </w:rPr>
          <w:t xml:space="preserve">, </w:t>
        </w:r>
        <w:r w:rsidRPr="00022ABB">
          <w:rPr>
            <w:rStyle w:val="string1"/>
            <w:sz w:val="18"/>
            <w:rPrChange w:id="13470" w:author="shorny" w:date="2014-06-09T17:30:00Z">
              <w:rPr>
                <w:rStyle w:val="string1"/>
              </w:rPr>
            </w:rPrChange>
          </w:rPr>
          <w:t>'Lao People''s Democratic Republic'</w:t>
        </w:r>
        <w:r w:rsidRPr="00022ABB">
          <w:rPr>
            <w:sz w:val="18"/>
            <w:rPrChange w:id="13471" w:author="shorny" w:date="2014-06-09T17:30:00Z">
              <w:rPr/>
            </w:rPrChange>
          </w:rPr>
          <w:t>),</w:t>
        </w:r>
      </w:ins>
    </w:p>
    <w:p w14:paraId="03FAA9BA" w14:textId="77777777" w:rsidR="00022ABB" w:rsidRPr="00022ABB" w:rsidRDefault="00022ABB">
      <w:pPr>
        <w:pStyle w:val="HTMLPreformatted"/>
        <w:divId w:val="585384335"/>
        <w:rPr>
          <w:ins w:id="13472" w:author="shorny" w:date="2014-06-09T17:29:00Z"/>
          <w:sz w:val="18"/>
          <w:rPrChange w:id="13473" w:author="shorny" w:date="2014-06-09T17:30:00Z">
            <w:rPr>
              <w:ins w:id="13474" w:author="shorny" w:date="2014-06-09T17:29:00Z"/>
            </w:rPr>
          </w:rPrChange>
        </w:rPr>
      </w:pPr>
      <w:ins w:id="13475" w:author="shorny" w:date="2014-06-09T17:29:00Z">
        <w:r w:rsidRPr="00022ABB">
          <w:rPr>
            <w:sz w:val="18"/>
            <w:rPrChange w:id="13476" w:author="shorny" w:date="2014-06-09T17:30:00Z">
              <w:rPr/>
            </w:rPrChange>
          </w:rPr>
          <w:t>(</w:t>
        </w:r>
        <w:r w:rsidRPr="00022ABB">
          <w:rPr>
            <w:rStyle w:val="string1"/>
            <w:sz w:val="18"/>
            <w:rPrChange w:id="13477" w:author="shorny" w:date="2014-06-09T17:30:00Z">
              <w:rPr>
                <w:rStyle w:val="string1"/>
              </w:rPr>
            </w:rPrChange>
          </w:rPr>
          <w:t>'LB'</w:t>
        </w:r>
        <w:r w:rsidRPr="00022ABB">
          <w:rPr>
            <w:sz w:val="18"/>
            <w:rPrChange w:id="13478" w:author="shorny" w:date="2014-06-09T17:30:00Z">
              <w:rPr/>
            </w:rPrChange>
          </w:rPr>
          <w:t xml:space="preserve">, </w:t>
        </w:r>
        <w:r w:rsidRPr="00022ABB">
          <w:rPr>
            <w:rStyle w:val="string1"/>
            <w:sz w:val="18"/>
            <w:rPrChange w:id="13479" w:author="shorny" w:date="2014-06-09T17:30:00Z">
              <w:rPr>
                <w:rStyle w:val="string1"/>
              </w:rPr>
            </w:rPrChange>
          </w:rPr>
          <w:t>'Lebanon'</w:t>
        </w:r>
        <w:r w:rsidRPr="00022ABB">
          <w:rPr>
            <w:sz w:val="18"/>
            <w:rPrChange w:id="13480" w:author="shorny" w:date="2014-06-09T17:30:00Z">
              <w:rPr/>
            </w:rPrChange>
          </w:rPr>
          <w:t>),</w:t>
        </w:r>
      </w:ins>
    </w:p>
    <w:p w14:paraId="424DEBD5" w14:textId="77777777" w:rsidR="00022ABB" w:rsidRPr="00022ABB" w:rsidRDefault="00022ABB">
      <w:pPr>
        <w:pStyle w:val="HTMLPreformatted"/>
        <w:divId w:val="585384335"/>
        <w:rPr>
          <w:ins w:id="13481" w:author="shorny" w:date="2014-06-09T17:29:00Z"/>
          <w:sz w:val="18"/>
          <w:rPrChange w:id="13482" w:author="shorny" w:date="2014-06-09T17:30:00Z">
            <w:rPr>
              <w:ins w:id="13483" w:author="shorny" w:date="2014-06-09T17:29:00Z"/>
            </w:rPr>
          </w:rPrChange>
        </w:rPr>
      </w:pPr>
      <w:ins w:id="13484" w:author="shorny" w:date="2014-06-09T17:29:00Z">
        <w:r w:rsidRPr="00022ABB">
          <w:rPr>
            <w:sz w:val="18"/>
            <w:rPrChange w:id="13485" w:author="shorny" w:date="2014-06-09T17:30:00Z">
              <w:rPr/>
            </w:rPrChange>
          </w:rPr>
          <w:t>(</w:t>
        </w:r>
        <w:r w:rsidRPr="00022ABB">
          <w:rPr>
            <w:rStyle w:val="string1"/>
            <w:sz w:val="18"/>
            <w:rPrChange w:id="13486" w:author="shorny" w:date="2014-06-09T17:30:00Z">
              <w:rPr>
                <w:rStyle w:val="string1"/>
              </w:rPr>
            </w:rPrChange>
          </w:rPr>
          <w:t>'LC'</w:t>
        </w:r>
        <w:r w:rsidRPr="00022ABB">
          <w:rPr>
            <w:sz w:val="18"/>
            <w:rPrChange w:id="13487" w:author="shorny" w:date="2014-06-09T17:30:00Z">
              <w:rPr/>
            </w:rPrChange>
          </w:rPr>
          <w:t xml:space="preserve">, </w:t>
        </w:r>
        <w:r w:rsidRPr="00022ABB">
          <w:rPr>
            <w:rStyle w:val="string1"/>
            <w:sz w:val="18"/>
            <w:rPrChange w:id="13488" w:author="shorny" w:date="2014-06-09T17:30:00Z">
              <w:rPr>
                <w:rStyle w:val="string1"/>
              </w:rPr>
            </w:rPrChange>
          </w:rPr>
          <w:t>'Saint Lucia'</w:t>
        </w:r>
        <w:r w:rsidRPr="00022ABB">
          <w:rPr>
            <w:sz w:val="18"/>
            <w:rPrChange w:id="13489" w:author="shorny" w:date="2014-06-09T17:30:00Z">
              <w:rPr/>
            </w:rPrChange>
          </w:rPr>
          <w:t>),</w:t>
        </w:r>
      </w:ins>
    </w:p>
    <w:p w14:paraId="425D2B1D" w14:textId="77777777" w:rsidR="00022ABB" w:rsidRPr="00022ABB" w:rsidRDefault="00022ABB">
      <w:pPr>
        <w:pStyle w:val="HTMLPreformatted"/>
        <w:divId w:val="585384335"/>
        <w:rPr>
          <w:ins w:id="13490" w:author="shorny" w:date="2014-06-09T17:29:00Z"/>
          <w:sz w:val="18"/>
          <w:rPrChange w:id="13491" w:author="shorny" w:date="2014-06-09T17:30:00Z">
            <w:rPr>
              <w:ins w:id="13492" w:author="shorny" w:date="2014-06-09T17:29:00Z"/>
            </w:rPr>
          </w:rPrChange>
        </w:rPr>
      </w:pPr>
      <w:ins w:id="13493" w:author="shorny" w:date="2014-06-09T17:29:00Z">
        <w:r w:rsidRPr="00022ABB">
          <w:rPr>
            <w:sz w:val="18"/>
            <w:rPrChange w:id="13494" w:author="shorny" w:date="2014-06-09T17:30:00Z">
              <w:rPr/>
            </w:rPrChange>
          </w:rPr>
          <w:t>(</w:t>
        </w:r>
        <w:r w:rsidRPr="00022ABB">
          <w:rPr>
            <w:rStyle w:val="string1"/>
            <w:sz w:val="18"/>
            <w:rPrChange w:id="13495" w:author="shorny" w:date="2014-06-09T17:30:00Z">
              <w:rPr>
                <w:rStyle w:val="string1"/>
              </w:rPr>
            </w:rPrChange>
          </w:rPr>
          <w:t>'LI'</w:t>
        </w:r>
        <w:r w:rsidRPr="00022ABB">
          <w:rPr>
            <w:sz w:val="18"/>
            <w:rPrChange w:id="13496" w:author="shorny" w:date="2014-06-09T17:30:00Z">
              <w:rPr/>
            </w:rPrChange>
          </w:rPr>
          <w:t xml:space="preserve">, </w:t>
        </w:r>
        <w:r w:rsidRPr="00022ABB">
          <w:rPr>
            <w:rStyle w:val="string1"/>
            <w:sz w:val="18"/>
            <w:rPrChange w:id="13497" w:author="shorny" w:date="2014-06-09T17:30:00Z">
              <w:rPr>
                <w:rStyle w:val="string1"/>
              </w:rPr>
            </w:rPrChange>
          </w:rPr>
          <w:t>'Liechtenstein'</w:t>
        </w:r>
        <w:r w:rsidRPr="00022ABB">
          <w:rPr>
            <w:sz w:val="18"/>
            <w:rPrChange w:id="13498" w:author="shorny" w:date="2014-06-09T17:30:00Z">
              <w:rPr/>
            </w:rPrChange>
          </w:rPr>
          <w:t>),</w:t>
        </w:r>
      </w:ins>
    </w:p>
    <w:p w14:paraId="0B4BBE1F" w14:textId="77777777" w:rsidR="00022ABB" w:rsidRPr="00022ABB" w:rsidRDefault="00022ABB">
      <w:pPr>
        <w:pStyle w:val="HTMLPreformatted"/>
        <w:divId w:val="585384335"/>
        <w:rPr>
          <w:ins w:id="13499" w:author="shorny" w:date="2014-06-09T17:29:00Z"/>
          <w:sz w:val="18"/>
          <w:rPrChange w:id="13500" w:author="shorny" w:date="2014-06-09T17:30:00Z">
            <w:rPr>
              <w:ins w:id="13501" w:author="shorny" w:date="2014-06-09T17:29:00Z"/>
            </w:rPr>
          </w:rPrChange>
        </w:rPr>
      </w:pPr>
      <w:ins w:id="13502" w:author="shorny" w:date="2014-06-09T17:29:00Z">
        <w:r w:rsidRPr="00022ABB">
          <w:rPr>
            <w:sz w:val="18"/>
            <w:rPrChange w:id="13503" w:author="shorny" w:date="2014-06-09T17:30:00Z">
              <w:rPr/>
            </w:rPrChange>
          </w:rPr>
          <w:t>(</w:t>
        </w:r>
        <w:r w:rsidRPr="00022ABB">
          <w:rPr>
            <w:rStyle w:val="string1"/>
            <w:sz w:val="18"/>
            <w:rPrChange w:id="13504" w:author="shorny" w:date="2014-06-09T17:30:00Z">
              <w:rPr>
                <w:rStyle w:val="string1"/>
              </w:rPr>
            </w:rPrChange>
          </w:rPr>
          <w:t>'LK'</w:t>
        </w:r>
        <w:r w:rsidRPr="00022ABB">
          <w:rPr>
            <w:sz w:val="18"/>
            <w:rPrChange w:id="13505" w:author="shorny" w:date="2014-06-09T17:30:00Z">
              <w:rPr/>
            </w:rPrChange>
          </w:rPr>
          <w:t xml:space="preserve">, </w:t>
        </w:r>
        <w:r w:rsidRPr="00022ABB">
          <w:rPr>
            <w:rStyle w:val="string1"/>
            <w:sz w:val="18"/>
            <w:rPrChange w:id="13506" w:author="shorny" w:date="2014-06-09T17:30:00Z">
              <w:rPr>
                <w:rStyle w:val="string1"/>
              </w:rPr>
            </w:rPrChange>
          </w:rPr>
          <w:t>'Sri Lanka'</w:t>
        </w:r>
        <w:r w:rsidRPr="00022ABB">
          <w:rPr>
            <w:sz w:val="18"/>
            <w:rPrChange w:id="13507" w:author="shorny" w:date="2014-06-09T17:30:00Z">
              <w:rPr/>
            </w:rPrChange>
          </w:rPr>
          <w:t>),</w:t>
        </w:r>
      </w:ins>
    </w:p>
    <w:p w14:paraId="73C962C8" w14:textId="77777777" w:rsidR="00022ABB" w:rsidRPr="00022ABB" w:rsidRDefault="00022ABB">
      <w:pPr>
        <w:pStyle w:val="HTMLPreformatted"/>
        <w:divId w:val="585384335"/>
        <w:rPr>
          <w:ins w:id="13508" w:author="shorny" w:date="2014-06-09T17:29:00Z"/>
          <w:sz w:val="18"/>
          <w:rPrChange w:id="13509" w:author="shorny" w:date="2014-06-09T17:30:00Z">
            <w:rPr>
              <w:ins w:id="13510" w:author="shorny" w:date="2014-06-09T17:29:00Z"/>
            </w:rPr>
          </w:rPrChange>
        </w:rPr>
      </w:pPr>
      <w:ins w:id="13511" w:author="shorny" w:date="2014-06-09T17:29:00Z">
        <w:r w:rsidRPr="00022ABB">
          <w:rPr>
            <w:sz w:val="18"/>
            <w:rPrChange w:id="13512" w:author="shorny" w:date="2014-06-09T17:30:00Z">
              <w:rPr/>
            </w:rPrChange>
          </w:rPr>
          <w:t>(</w:t>
        </w:r>
        <w:r w:rsidRPr="00022ABB">
          <w:rPr>
            <w:rStyle w:val="string1"/>
            <w:sz w:val="18"/>
            <w:rPrChange w:id="13513" w:author="shorny" w:date="2014-06-09T17:30:00Z">
              <w:rPr>
                <w:rStyle w:val="string1"/>
              </w:rPr>
            </w:rPrChange>
          </w:rPr>
          <w:t>'LR'</w:t>
        </w:r>
        <w:r w:rsidRPr="00022ABB">
          <w:rPr>
            <w:sz w:val="18"/>
            <w:rPrChange w:id="13514" w:author="shorny" w:date="2014-06-09T17:30:00Z">
              <w:rPr/>
            </w:rPrChange>
          </w:rPr>
          <w:t xml:space="preserve">, </w:t>
        </w:r>
        <w:r w:rsidRPr="00022ABB">
          <w:rPr>
            <w:rStyle w:val="string1"/>
            <w:sz w:val="18"/>
            <w:rPrChange w:id="13515" w:author="shorny" w:date="2014-06-09T17:30:00Z">
              <w:rPr>
                <w:rStyle w:val="string1"/>
              </w:rPr>
            </w:rPrChange>
          </w:rPr>
          <w:t>'Liberia'</w:t>
        </w:r>
        <w:r w:rsidRPr="00022ABB">
          <w:rPr>
            <w:sz w:val="18"/>
            <w:rPrChange w:id="13516" w:author="shorny" w:date="2014-06-09T17:30:00Z">
              <w:rPr/>
            </w:rPrChange>
          </w:rPr>
          <w:t>),</w:t>
        </w:r>
      </w:ins>
    </w:p>
    <w:p w14:paraId="0FDF835A" w14:textId="77777777" w:rsidR="00022ABB" w:rsidRPr="00022ABB" w:rsidRDefault="00022ABB">
      <w:pPr>
        <w:pStyle w:val="HTMLPreformatted"/>
        <w:divId w:val="585384335"/>
        <w:rPr>
          <w:ins w:id="13517" w:author="shorny" w:date="2014-06-09T17:29:00Z"/>
          <w:sz w:val="18"/>
          <w:rPrChange w:id="13518" w:author="shorny" w:date="2014-06-09T17:30:00Z">
            <w:rPr>
              <w:ins w:id="13519" w:author="shorny" w:date="2014-06-09T17:29:00Z"/>
            </w:rPr>
          </w:rPrChange>
        </w:rPr>
      </w:pPr>
      <w:ins w:id="13520" w:author="shorny" w:date="2014-06-09T17:29:00Z">
        <w:r w:rsidRPr="00022ABB">
          <w:rPr>
            <w:sz w:val="18"/>
            <w:rPrChange w:id="13521" w:author="shorny" w:date="2014-06-09T17:30:00Z">
              <w:rPr/>
            </w:rPrChange>
          </w:rPr>
          <w:t>(</w:t>
        </w:r>
        <w:r w:rsidRPr="00022ABB">
          <w:rPr>
            <w:rStyle w:val="string1"/>
            <w:sz w:val="18"/>
            <w:rPrChange w:id="13522" w:author="shorny" w:date="2014-06-09T17:30:00Z">
              <w:rPr>
                <w:rStyle w:val="string1"/>
              </w:rPr>
            </w:rPrChange>
          </w:rPr>
          <w:t>'LS'</w:t>
        </w:r>
        <w:r w:rsidRPr="00022ABB">
          <w:rPr>
            <w:sz w:val="18"/>
            <w:rPrChange w:id="13523" w:author="shorny" w:date="2014-06-09T17:30:00Z">
              <w:rPr/>
            </w:rPrChange>
          </w:rPr>
          <w:t xml:space="preserve">, </w:t>
        </w:r>
        <w:r w:rsidRPr="00022ABB">
          <w:rPr>
            <w:rStyle w:val="string1"/>
            <w:sz w:val="18"/>
            <w:rPrChange w:id="13524" w:author="shorny" w:date="2014-06-09T17:30:00Z">
              <w:rPr>
                <w:rStyle w:val="string1"/>
              </w:rPr>
            </w:rPrChange>
          </w:rPr>
          <w:t>'Lesotho'</w:t>
        </w:r>
        <w:r w:rsidRPr="00022ABB">
          <w:rPr>
            <w:sz w:val="18"/>
            <w:rPrChange w:id="13525" w:author="shorny" w:date="2014-06-09T17:30:00Z">
              <w:rPr/>
            </w:rPrChange>
          </w:rPr>
          <w:t>),</w:t>
        </w:r>
      </w:ins>
    </w:p>
    <w:p w14:paraId="0CBECE5E" w14:textId="77777777" w:rsidR="00022ABB" w:rsidRPr="00022ABB" w:rsidRDefault="00022ABB">
      <w:pPr>
        <w:pStyle w:val="HTMLPreformatted"/>
        <w:divId w:val="585384335"/>
        <w:rPr>
          <w:ins w:id="13526" w:author="shorny" w:date="2014-06-09T17:29:00Z"/>
          <w:sz w:val="18"/>
          <w:rPrChange w:id="13527" w:author="shorny" w:date="2014-06-09T17:30:00Z">
            <w:rPr>
              <w:ins w:id="13528" w:author="shorny" w:date="2014-06-09T17:29:00Z"/>
            </w:rPr>
          </w:rPrChange>
        </w:rPr>
      </w:pPr>
      <w:ins w:id="13529" w:author="shorny" w:date="2014-06-09T17:29:00Z">
        <w:r w:rsidRPr="00022ABB">
          <w:rPr>
            <w:sz w:val="18"/>
            <w:rPrChange w:id="13530" w:author="shorny" w:date="2014-06-09T17:30:00Z">
              <w:rPr/>
            </w:rPrChange>
          </w:rPr>
          <w:t>(</w:t>
        </w:r>
        <w:r w:rsidRPr="00022ABB">
          <w:rPr>
            <w:rStyle w:val="string1"/>
            <w:sz w:val="18"/>
            <w:rPrChange w:id="13531" w:author="shorny" w:date="2014-06-09T17:30:00Z">
              <w:rPr>
                <w:rStyle w:val="string1"/>
              </w:rPr>
            </w:rPrChange>
          </w:rPr>
          <w:t>'LT'</w:t>
        </w:r>
        <w:r w:rsidRPr="00022ABB">
          <w:rPr>
            <w:sz w:val="18"/>
            <w:rPrChange w:id="13532" w:author="shorny" w:date="2014-06-09T17:30:00Z">
              <w:rPr/>
            </w:rPrChange>
          </w:rPr>
          <w:t xml:space="preserve">, </w:t>
        </w:r>
        <w:r w:rsidRPr="00022ABB">
          <w:rPr>
            <w:rStyle w:val="string1"/>
            <w:sz w:val="18"/>
            <w:rPrChange w:id="13533" w:author="shorny" w:date="2014-06-09T17:30:00Z">
              <w:rPr>
                <w:rStyle w:val="string1"/>
              </w:rPr>
            </w:rPrChange>
          </w:rPr>
          <w:t>'Lithuania'</w:t>
        </w:r>
        <w:r w:rsidRPr="00022ABB">
          <w:rPr>
            <w:sz w:val="18"/>
            <w:rPrChange w:id="13534" w:author="shorny" w:date="2014-06-09T17:30:00Z">
              <w:rPr/>
            </w:rPrChange>
          </w:rPr>
          <w:t>),</w:t>
        </w:r>
      </w:ins>
    </w:p>
    <w:p w14:paraId="0EFFA83F" w14:textId="77777777" w:rsidR="00022ABB" w:rsidRPr="00022ABB" w:rsidRDefault="00022ABB">
      <w:pPr>
        <w:pStyle w:val="HTMLPreformatted"/>
        <w:divId w:val="585384335"/>
        <w:rPr>
          <w:ins w:id="13535" w:author="shorny" w:date="2014-06-09T17:29:00Z"/>
          <w:sz w:val="18"/>
          <w:rPrChange w:id="13536" w:author="shorny" w:date="2014-06-09T17:30:00Z">
            <w:rPr>
              <w:ins w:id="13537" w:author="shorny" w:date="2014-06-09T17:29:00Z"/>
            </w:rPr>
          </w:rPrChange>
        </w:rPr>
      </w:pPr>
      <w:ins w:id="13538" w:author="shorny" w:date="2014-06-09T17:29:00Z">
        <w:r w:rsidRPr="00022ABB">
          <w:rPr>
            <w:sz w:val="18"/>
            <w:rPrChange w:id="13539" w:author="shorny" w:date="2014-06-09T17:30:00Z">
              <w:rPr/>
            </w:rPrChange>
          </w:rPr>
          <w:t>(</w:t>
        </w:r>
        <w:r w:rsidRPr="00022ABB">
          <w:rPr>
            <w:rStyle w:val="string1"/>
            <w:sz w:val="18"/>
            <w:rPrChange w:id="13540" w:author="shorny" w:date="2014-06-09T17:30:00Z">
              <w:rPr>
                <w:rStyle w:val="string1"/>
              </w:rPr>
            </w:rPrChange>
          </w:rPr>
          <w:t>'LU'</w:t>
        </w:r>
        <w:r w:rsidRPr="00022ABB">
          <w:rPr>
            <w:sz w:val="18"/>
            <w:rPrChange w:id="13541" w:author="shorny" w:date="2014-06-09T17:30:00Z">
              <w:rPr/>
            </w:rPrChange>
          </w:rPr>
          <w:t xml:space="preserve">, </w:t>
        </w:r>
        <w:r w:rsidRPr="00022ABB">
          <w:rPr>
            <w:rStyle w:val="string1"/>
            <w:sz w:val="18"/>
            <w:rPrChange w:id="13542" w:author="shorny" w:date="2014-06-09T17:30:00Z">
              <w:rPr>
                <w:rStyle w:val="string1"/>
              </w:rPr>
            </w:rPrChange>
          </w:rPr>
          <w:t>'Luxembourg'</w:t>
        </w:r>
        <w:r w:rsidRPr="00022ABB">
          <w:rPr>
            <w:sz w:val="18"/>
            <w:rPrChange w:id="13543" w:author="shorny" w:date="2014-06-09T17:30:00Z">
              <w:rPr/>
            </w:rPrChange>
          </w:rPr>
          <w:t>),</w:t>
        </w:r>
      </w:ins>
    </w:p>
    <w:p w14:paraId="00E61FEE" w14:textId="77777777" w:rsidR="00022ABB" w:rsidRPr="00022ABB" w:rsidRDefault="00022ABB">
      <w:pPr>
        <w:pStyle w:val="HTMLPreformatted"/>
        <w:divId w:val="585384335"/>
        <w:rPr>
          <w:ins w:id="13544" w:author="shorny" w:date="2014-06-09T17:29:00Z"/>
          <w:sz w:val="18"/>
          <w:rPrChange w:id="13545" w:author="shorny" w:date="2014-06-09T17:30:00Z">
            <w:rPr>
              <w:ins w:id="13546" w:author="shorny" w:date="2014-06-09T17:29:00Z"/>
            </w:rPr>
          </w:rPrChange>
        </w:rPr>
      </w:pPr>
      <w:ins w:id="13547" w:author="shorny" w:date="2014-06-09T17:29:00Z">
        <w:r w:rsidRPr="00022ABB">
          <w:rPr>
            <w:sz w:val="18"/>
            <w:rPrChange w:id="13548" w:author="shorny" w:date="2014-06-09T17:30:00Z">
              <w:rPr/>
            </w:rPrChange>
          </w:rPr>
          <w:t>(</w:t>
        </w:r>
        <w:r w:rsidRPr="00022ABB">
          <w:rPr>
            <w:rStyle w:val="string1"/>
            <w:sz w:val="18"/>
            <w:rPrChange w:id="13549" w:author="shorny" w:date="2014-06-09T17:30:00Z">
              <w:rPr>
                <w:rStyle w:val="string1"/>
              </w:rPr>
            </w:rPrChange>
          </w:rPr>
          <w:t>'LV'</w:t>
        </w:r>
        <w:r w:rsidRPr="00022ABB">
          <w:rPr>
            <w:sz w:val="18"/>
            <w:rPrChange w:id="13550" w:author="shorny" w:date="2014-06-09T17:30:00Z">
              <w:rPr/>
            </w:rPrChange>
          </w:rPr>
          <w:t xml:space="preserve">, </w:t>
        </w:r>
        <w:r w:rsidRPr="00022ABB">
          <w:rPr>
            <w:rStyle w:val="string1"/>
            <w:sz w:val="18"/>
            <w:rPrChange w:id="13551" w:author="shorny" w:date="2014-06-09T17:30:00Z">
              <w:rPr>
                <w:rStyle w:val="string1"/>
              </w:rPr>
            </w:rPrChange>
          </w:rPr>
          <w:t>'Latvia'</w:t>
        </w:r>
        <w:r w:rsidRPr="00022ABB">
          <w:rPr>
            <w:sz w:val="18"/>
            <w:rPrChange w:id="13552" w:author="shorny" w:date="2014-06-09T17:30:00Z">
              <w:rPr/>
            </w:rPrChange>
          </w:rPr>
          <w:t>),</w:t>
        </w:r>
      </w:ins>
    </w:p>
    <w:p w14:paraId="176392EE" w14:textId="77777777" w:rsidR="00022ABB" w:rsidRPr="00022ABB" w:rsidRDefault="00022ABB">
      <w:pPr>
        <w:pStyle w:val="HTMLPreformatted"/>
        <w:divId w:val="585384335"/>
        <w:rPr>
          <w:ins w:id="13553" w:author="shorny" w:date="2014-06-09T17:29:00Z"/>
          <w:sz w:val="18"/>
          <w:rPrChange w:id="13554" w:author="shorny" w:date="2014-06-09T17:30:00Z">
            <w:rPr>
              <w:ins w:id="13555" w:author="shorny" w:date="2014-06-09T17:29:00Z"/>
            </w:rPr>
          </w:rPrChange>
        </w:rPr>
      </w:pPr>
      <w:ins w:id="13556" w:author="shorny" w:date="2014-06-09T17:29:00Z">
        <w:r w:rsidRPr="00022ABB">
          <w:rPr>
            <w:sz w:val="18"/>
            <w:rPrChange w:id="13557" w:author="shorny" w:date="2014-06-09T17:30:00Z">
              <w:rPr/>
            </w:rPrChange>
          </w:rPr>
          <w:t>(</w:t>
        </w:r>
        <w:r w:rsidRPr="00022ABB">
          <w:rPr>
            <w:rStyle w:val="string1"/>
            <w:sz w:val="18"/>
            <w:rPrChange w:id="13558" w:author="shorny" w:date="2014-06-09T17:30:00Z">
              <w:rPr>
                <w:rStyle w:val="string1"/>
              </w:rPr>
            </w:rPrChange>
          </w:rPr>
          <w:t>'LY'</w:t>
        </w:r>
        <w:r w:rsidRPr="00022ABB">
          <w:rPr>
            <w:sz w:val="18"/>
            <w:rPrChange w:id="13559" w:author="shorny" w:date="2014-06-09T17:30:00Z">
              <w:rPr/>
            </w:rPrChange>
          </w:rPr>
          <w:t xml:space="preserve">, </w:t>
        </w:r>
        <w:r w:rsidRPr="00022ABB">
          <w:rPr>
            <w:rStyle w:val="string1"/>
            <w:sz w:val="18"/>
            <w:rPrChange w:id="13560" w:author="shorny" w:date="2014-06-09T17:30:00Z">
              <w:rPr>
                <w:rStyle w:val="string1"/>
              </w:rPr>
            </w:rPrChange>
          </w:rPr>
          <w:t>'Libya'</w:t>
        </w:r>
        <w:r w:rsidRPr="00022ABB">
          <w:rPr>
            <w:sz w:val="18"/>
            <w:rPrChange w:id="13561" w:author="shorny" w:date="2014-06-09T17:30:00Z">
              <w:rPr/>
            </w:rPrChange>
          </w:rPr>
          <w:t>),</w:t>
        </w:r>
      </w:ins>
    </w:p>
    <w:p w14:paraId="6208610B" w14:textId="77777777" w:rsidR="00022ABB" w:rsidRPr="00022ABB" w:rsidRDefault="00022ABB">
      <w:pPr>
        <w:pStyle w:val="HTMLPreformatted"/>
        <w:divId w:val="585384335"/>
        <w:rPr>
          <w:ins w:id="13562" w:author="shorny" w:date="2014-06-09T17:29:00Z"/>
          <w:sz w:val="18"/>
          <w:rPrChange w:id="13563" w:author="shorny" w:date="2014-06-09T17:30:00Z">
            <w:rPr>
              <w:ins w:id="13564" w:author="shorny" w:date="2014-06-09T17:29:00Z"/>
            </w:rPr>
          </w:rPrChange>
        </w:rPr>
      </w:pPr>
      <w:ins w:id="13565" w:author="shorny" w:date="2014-06-09T17:29:00Z">
        <w:r w:rsidRPr="00022ABB">
          <w:rPr>
            <w:sz w:val="18"/>
            <w:rPrChange w:id="13566" w:author="shorny" w:date="2014-06-09T17:30:00Z">
              <w:rPr/>
            </w:rPrChange>
          </w:rPr>
          <w:t>(</w:t>
        </w:r>
        <w:r w:rsidRPr="00022ABB">
          <w:rPr>
            <w:rStyle w:val="string1"/>
            <w:sz w:val="18"/>
            <w:rPrChange w:id="13567" w:author="shorny" w:date="2014-06-09T17:30:00Z">
              <w:rPr>
                <w:rStyle w:val="string1"/>
              </w:rPr>
            </w:rPrChange>
          </w:rPr>
          <w:t>'MA'</w:t>
        </w:r>
        <w:r w:rsidRPr="00022ABB">
          <w:rPr>
            <w:sz w:val="18"/>
            <w:rPrChange w:id="13568" w:author="shorny" w:date="2014-06-09T17:30:00Z">
              <w:rPr/>
            </w:rPrChange>
          </w:rPr>
          <w:t xml:space="preserve">, </w:t>
        </w:r>
        <w:r w:rsidRPr="00022ABB">
          <w:rPr>
            <w:rStyle w:val="string1"/>
            <w:sz w:val="18"/>
            <w:rPrChange w:id="13569" w:author="shorny" w:date="2014-06-09T17:30:00Z">
              <w:rPr>
                <w:rStyle w:val="string1"/>
              </w:rPr>
            </w:rPrChange>
          </w:rPr>
          <w:t>'Morocco'</w:t>
        </w:r>
        <w:r w:rsidRPr="00022ABB">
          <w:rPr>
            <w:sz w:val="18"/>
            <w:rPrChange w:id="13570" w:author="shorny" w:date="2014-06-09T17:30:00Z">
              <w:rPr/>
            </w:rPrChange>
          </w:rPr>
          <w:t>),</w:t>
        </w:r>
      </w:ins>
    </w:p>
    <w:p w14:paraId="767FCB41" w14:textId="77777777" w:rsidR="00022ABB" w:rsidRPr="00022ABB" w:rsidRDefault="00022ABB">
      <w:pPr>
        <w:pStyle w:val="HTMLPreformatted"/>
        <w:divId w:val="585384335"/>
        <w:rPr>
          <w:ins w:id="13571" w:author="shorny" w:date="2014-06-09T17:29:00Z"/>
          <w:sz w:val="18"/>
          <w:rPrChange w:id="13572" w:author="shorny" w:date="2014-06-09T17:30:00Z">
            <w:rPr>
              <w:ins w:id="13573" w:author="shorny" w:date="2014-06-09T17:29:00Z"/>
            </w:rPr>
          </w:rPrChange>
        </w:rPr>
      </w:pPr>
      <w:ins w:id="13574" w:author="shorny" w:date="2014-06-09T17:29:00Z">
        <w:r w:rsidRPr="00022ABB">
          <w:rPr>
            <w:sz w:val="18"/>
            <w:rPrChange w:id="13575" w:author="shorny" w:date="2014-06-09T17:30:00Z">
              <w:rPr/>
            </w:rPrChange>
          </w:rPr>
          <w:t>(</w:t>
        </w:r>
        <w:r w:rsidRPr="00022ABB">
          <w:rPr>
            <w:rStyle w:val="string1"/>
            <w:sz w:val="18"/>
            <w:rPrChange w:id="13576" w:author="shorny" w:date="2014-06-09T17:30:00Z">
              <w:rPr>
                <w:rStyle w:val="string1"/>
              </w:rPr>
            </w:rPrChange>
          </w:rPr>
          <w:t>'MC'</w:t>
        </w:r>
        <w:r w:rsidRPr="00022ABB">
          <w:rPr>
            <w:sz w:val="18"/>
            <w:rPrChange w:id="13577" w:author="shorny" w:date="2014-06-09T17:30:00Z">
              <w:rPr/>
            </w:rPrChange>
          </w:rPr>
          <w:t xml:space="preserve">, </w:t>
        </w:r>
        <w:r w:rsidRPr="00022ABB">
          <w:rPr>
            <w:rStyle w:val="string1"/>
            <w:sz w:val="18"/>
            <w:rPrChange w:id="13578" w:author="shorny" w:date="2014-06-09T17:30:00Z">
              <w:rPr>
                <w:rStyle w:val="string1"/>
              </w:rPr>
            </w:rPrChange>
          </w:rPr>
          <w:t>'Monaco'</w:t>
        </w:r>
        <w:r w:rsidRPr="00022ABB">
          <w:rPr>
            <w:sz w:val="18"/>
            <w:rPrChange w:id="13579" w:author="shorny" w:date="2014-06-09T17:30:00Z">
              <w:rPr/>
            </w:rPrChange>
          </w:rPr>
          <w:t>),</w:t>
        </w:r>
      </w:ins>
    </w:p>
    <w:p w14:paraId="1FA5868F" w14:textId="77777777" w:rsidR="00022ABB" w:rsidRPr="00022ABB" w:rsidRDefault="00022ABB">
      <w:pPr>
        <w:pStyle w:val="HTMLPreformatted"/>
        <w:divId w:val="585384335"/>
        <w:rPr>
          <w:ins w:id="13580" w:author="shorny" w:date="2014-06-09T17:29:00Z"/>
          <w:sz w:val="18"/>
          <w:rPrChange w:id="13581" w:author="shorny" w:date="2014-06-09T17:30:00Z">
            <w:rPr>
              <w:ins w:id="13582" w:author="shorny" w:date="2014-06-09T17:29:00Z"/>
            </w:rPr>
          </w:rPrChange>
        </w:rPr>
      </w:pPr>
      <w:ins w:id="13583" w:author="shorny" w:date="2014-06-09T17:29:00Z">
        <w:r w:rsidRPr="00022ABB">
          <w:rPr>
            <w:sz w:val="18"/>
            <w:rPrChange w:id="13584" w:author="shorny" w:date="2014-06-09T17:30:00Z">
              <w:rPr/>
            </w:rPrChange>
          </w:rPr>
          <w:t>(</w:t>
        </w:r>
        <w:r w:rsidRPr="00022ABB">
          <w:rPr>
            <w:rStyle w:val="string1"/>
            <w:sz w:val="18"/>
            <w:rPrChange w:id="13585" w:author="shorny" w:date="2014-06-09T17:30:00Z">
              <w:rPr>
                <w:rStyle w:val="string1"/>
              </w:rPr>
            </w:rPrChange>
          </w:rPr>
          <w:t>'MD'</w:t>
        </w:r>
        <w:r w:rsidRPr="00022ABB">
          <w:rPr>
            <w:sz w:val="18"/>
            <w:rPrChange w:id="13586" w:author="shorny" w:date="2014-06-09T17:30:00Z">
              <w:rPr/>
            </w:rPrChange>
          </w:rPr>
          <w:t xml:space="preserve">, </w:t>
        </w:r>
        <w:r w:rsidRPr="00022ABB">
          <w:rPr>
            <w:rStyle w:val="string1"/>
            <w:sz w:val="18"/>
            <w:rPrChange w:id="13587" w:author="shorny" w:date="2014-06-09T17:30:00Z">
              <w:rPr>
                <w:rStyle w:val="string1"/>
              </w:rPr>
            </w:rPrChange>
          </w:rPr>
          <w:t>'Moldova, Republic of'</w:t>
        </w:r>
        <w:r w:rsidRPr="00022ABB">
          <w:rPr>
            <w:sz w:val="18"/>
            <w:rPrChange w:id="13588" w:author="shorny" w:date="2014-06-09T17:30:00Z">
              <w:rPr/>
            </w:rPrChange>
          </w:rPr>
          <w:t>),</w:t>
        </w:r>
      </w:ins>
    </w:p>
    <w:p w14:paraId="2C27DEDD" w14:textId="77777777" w:rsidR="00022ABB" w:rsidRPr="00022ABB" w:rsidRDefault="00022ABB">
      <w:pPr>
        <w:pStyle w:val="HTMLPreformatted"/>
        <w:divId w:val="585384335"/>
        <w:rPr>
          <w:ins w:id="13589" w:author="shorny" w:date="2014-06-09T17:29:00Z"/>
          <w:sz w:val="18"/>
          <w:rPrChange w:id="13590" w:author="shorny" w:date="2014-06-09T17:30:00Z">
            <w:rPr>
              <w:ins w:id="13591" w:author="shorny" w:date="2014-06-09T17:29:00Z"/>
            </w:rPr>
          </w:rPrChange>
        </w:rPr>
      </w:pPr>
      <w:ins w:id="13592" w:author="shorny" w:date="2014-06-09T17:29:00Z">
        <w:r w:rsidRPr="00022ABB">
          <w:rPr>
            <w:sz w:val="18"/>
            <w:rPrChange w:id="13593" w:author="shorny" w:date="2014-06-09T17:30:00Z">
              <w:rPr/>
            </w:rPrChange>
          </w:rPr>
          <w:t>(</w:t>
        </w:r>
        <w:r w:rsidRPr="00022ABB">
          <w:rPr>
            <w:rStyle w:val="string1"/>
            <w:sz w:val="18"/>
            <w:rPrChange w:id="13594" w:author="shorny" w:date="2014-06-09T17:30:00Z">
              <w:rPr>
                <w:rStyle w:val="string1"/>
              </w:rPr>
            </w:rPrChange>
          </w:rPr>
          <w:t>'ME'</w:t>
        </w:r>
        <w:r w:rsidRPr="00022ABB">
          <w:rPr>
            <w:sz w:val="18"/>
            <w:rPrChange w:id="13595" w:author="shorny" w:date="2014-06-09T17:30:00Z">
              <w:rPr/>
            </w:rPrChange>
          </w:rPr>
          <w:t xml:space="preserve">, </w:t>
        </w:r>
        <w:r w:rsidRPr="00022ABB">
          <w:rPr>
            <w:rStyle w:val="string1"/>
            <w:sz w:val="18"/>
            <w:rPrChange w:id="13596" w:author="shorny" w:date="2014-06-09T17:30:00Z">
              <w:rPr>
                <w:rStyle w:val="string1"/>
              </w:rPr>
            </w:rPrChange>
          </w:rPr>
          <w:t>'Montenegro'</w:t>
        </w:r>
        <w:r w:rsidRPr="00022ABB">
          <w:rPr>
            <w:sz w:val="18"/>
            <w:rPrChange w:id="13597" w:author="shorny" w:date="2014-06-09T17:30:00Z">
              <w:rPr/>
            </w:rPrChange>
          </w:rPr>
          <w:t>),</w:t>
        </w:r>
      </w:ins>
    </w:p>
    <w:p w14:paraId="109D7FA2" w14:textId="77777777" w:rsidR="00022ABB" w:rsidRPr="00022ABB" w:rsidRDefault="00022ABB">
      <w:pPr>
        <w:pStyle w:val="HTMLPreformatted"/>
        <w:divId w:val="585384335"/>
        <w:rPr>
          <w:ins w:id="13598" w:author="shorny" w:date="2014-06-09T17:29:00Z"/>
          <w:sz w:val="18"/>
          <w:rPrChange w:id="13599" w:author="shorny" w:date="2014-06-09T17:30:00Z">
            <w:rPr>
              <w:ins w:id="13600" w:author="shorny" w:date="2014-06-09T17:29:00Z"/>
            </w:rPr>
          </w:rPrChange>
        </w:rPr>
      </w:pPr>
      <w:ins w:id="13601" w:author="shorny" w:date="2014-06-09T17:29:00Z">
        <w:r w:rsidRPr="00022ABB">
          <w:rPr>
            <w:sz w:val="18"/>
            <w:rPrChange w:id="13602" w:author="shorny" w:date="2014-06-09T17:30:00Z">
              <w:rPr/>
            </w:rPrChange>
          </w:rPr>
          <w:t>(</w:t>
        </w:r>
        <w:r w:rsidRPr="00022ABB">
          <w:rPr>
            <w:rStyle w:val="string1"/>
            <w:sz w:val="18"/>
            <w:rPrChange w:id="13603" w:author="shorny" w:date="2014-06-09T17:30:00Z">
              <w:rPr>
                <w:rStyle w:val="string1"/>
              </w:rPr>
            </w:rPrChange>
          </w:rPr>
          <w:t>'MF'</w:t>
        </w:r>
        <w:r w:rsidRPr="00022ABB">
          <w:rPr>
            <w:sz w:val="18"/>
            <w:rPrChange w:id="13604" w:author="shorny" w:date="2014-06-09T17:30:00Z">
              <w:rPr/>
            </w:rPrChange>
          </w:rPr>
          <w:t xml:space="preserve">, </w:t>
        </w:r>
        <w:r w:rsidRPr="00022ABB">
          <w:rPr>
            <w:rStyle w:val="string1"/>
            <w:sz w:val="18"/>
            <w:rPrChange w:id="13605" w:author="shorny" w:date="2014-06-09T17:30:00Z">
              <w:rPr>
                <w:rStyle w:val="string1"/>
              </w:rPr>
            </w:rPrChange>
          </w:rPr>
          <w:t>'Saint Martin (French part)'</w:t>
        </w:r>
        <w:r w:rsidRPr="00022ABB">
          <w:rPr>
            <w:sz w:val="18"/>
            <w:rPrChange w:id="13606" w:author="shorny" w:date="2014-06-09T17:30:00Z">
              <w:rPr/>
            </w:rPrChange>
          </w:rPr>
          <w:t>),</w:t>
        </w:r>
      </w:ins>
    </w:p>
    <w:p w14:paraId="053617F0" w14:textId="77777777" w:rsidR="00022ABB" w:rsidRPr="00022ABB" w:rsidRDefault="00022ABB">
      <w:pPr>
        <w:pStyle w:val="HTMLPreformatted"/>
        <w:divId w:val="585384335"/>
        <w:rPr>
          <w:ins w:id="13607" w:author="shorny" w:date="2014-06-09T17:29:00Z"/>
          <w:sz w:val="18"/>
          <w:rPrChange w:id="13608" w:author="shorny" w:date="2014-06-09T17:30:00Z">
            <w:rPr>
              <w:ins w:id="13609" w:author="shorny" w:date="2014-06-09T17:29:00Z"/>
            </w:rPr>
          </w:rPrChange>
        </w:rPr>
      </w:pPr>
      <w:ins w:id="13610" w:author="shorny" w:date="2014-06-09T17:29:00Z">
        <w:r w:rsidRPr="00022ABB">
          <w:rPr>
            <w:sz w:val="18"/>
            <w:rPrChange w:id="13611" w:author="shorny" w:date="2014-06-09T17:30:00Z">
              <w:rPr/>
            </w:rPrChange>
          </w:rPr>
          <w:t>(</w:t>
        </w:r>
        <w:r w:rsidRPr="00022ABB">
          <w:rPr>
            <w:rStyle w:val="string1"/>
            <w:sz w:val="18"/>
            <w:rPrChange w:id="13612" w:author="shorny" w:date="2014-06-09T17:30:00Z">
              <w:rPr>
                <w:rStyle w:val="string1"/>
              </w:rPr>
            </w:rPrChange>
          </w:rPr>
          <w:t>'MG'</w:t>
        </w:r>
        <w:r w:rsidRPr="00022ABB">
          <w:rPr>
            <w:sz w:val="18"/>
            <w:rPrChange w:id="13613" w:author="shorny" w:date="2014-06-09T17:30:00Z">
              <w:rPr/>
            </w:rPrChange>
          </w:rPr>
          <w:t xml:space="preserve">, </w:t>
        </w:r>
        <w:r w:rsidRPr="00022ABB">
          <w:rPr>
            <w:rStyle w:val="string1"/>
            <w:sz w:val="18"/>
            <w:rPrChange w:id="13614" w:author="shorny" w:date="2014-06-09T17:30:00Z">
              <w:rPr>
                <w:rStyle w:val="string1"/>
              </w:rPr>
            </w:rPrChange>
          </w:rPr>
          <w:t>'Madagascar'</w:t>
        </w:r>
        <w:r w:rsidRPr="00022ABB">
          <w:rPr>
            <w:sz w:val="18"/>
            <w:rPrChange w:id="13615" w:author="shorny" w:date="2014-06-09T17:30:00Z">
              <w:rPr/>
            </w:rPrChange>
          </w:rPr>
          <w:t>),</w:t>
        </w:r>
      </w:ins>
    </w:p>
    <w:p w14:paraId="0740FA81" w14:textId="77777777" w:rsidR="00022ABB" w:rsidRPr="00022ABB" w:rsidRDefault="00022ABB">
      <w:pPr>
        <w:pStyle w:val="HTMLPreformatted"/>
        <w:divId w:val="585384335"/>
        <w:rPr>
          <w:ins w:id="13616" w:author="shorny" w:date="2014-06-09T17:29:00Z"/>
          <w:sz w:val="18"/>
          <w:rPrChange w:id="13617" w:author="shorny" w:date="2014-06-09T17:30:00Z">
            <w:rPr>
              <w:ins w:id="13618" w:author="shorny" w:date="2014-06-09T17:29:00Z"/>
            </w:rPr>
          </w:rPrChange>
        </w:rPr>
      </w:pPr>
      <w:ins w:id="13619" w:author="shorny" w:date="2014-06-09T17:29:00Z">
        <w:r w:rsidRPr="00022ABB">
          <w:rPr>
            <w:sz w:val="18"/>
            <w:rPrChange w:id="13620" w:author="shorny" w:date="2014-06-09T17:30:00Z">
              <w:rPr/>
            </w:rPrChange>
          </w:rPr>
          <w:t>(</w:t>
        </w:r>
        <w:r w:rsidRPr="00022ABB">
          <w:rPr>
            <w:rStyle w:val="string1"/>
            <w:sz w:val="18"/>
            <w:rPrChange w:id="13621" w:author="shorny" w:date="2014-06-09T17:30:00Z">
              <w:rPr>
                <w:rStyle w:val="string1"/>
              </w:rPr>
            </w:rPrChange>
          </w:rPr>
          <w:t>'MH'</w:t>
        </w:r>
        <w:r w:rsidRPr="00022ABB">
          <w:rPr>
            <w:sz w:val="18"/>
            <w:rPrChange w:id="13622" w:author="shorny" w:date="2014-06-09T17:30:00Z">
              <w:rPr/>
            </w:rPrChange>
          </w:rPr>
          <w:t xml:space="preserve">, </w:t>
        </w:r>
        <w:r w:rsidRPr="00022ABB">
          <w:rPr>
            <w:rStyle w:val="string1"/>
            <w:sz w:val="18"/>
            <w:rPrChange w:id="13623" w:author="shorny" w:date="2014-06-09T17:30:00Z">
              <w:rPr>
                <w:rStyle w:val="string1"/>
              </w:rPr>
            </w:rPrChange>
          </w:rPr>
          <w:t>'Marshall Islands'</w:t>
        </w:r>
        <w:r w:rsidRPr="00022ABB">
          <w:rPr>
            <w:sz w:val="18"/>
            <w:rPrChange w:id="13624" w:author="shorny" w:date="2014-06-09T17:30:00Z">
              <w:rPr/>
            </w:rPrChange>
          </w:rPr>
          <w:t>),</w:t>
        </w:r>
      </w:ins>
    </w:p>
    <w:p w14:paraId="62D6CFB3" w14:textId="77777777" w:rsidR="00022ABB" w:rsidRPr="00022ABB" w:rsidRDefault="00022ABB">
      <w:pPr>
        <w:pStyle w:val="HTMLPreformatted"/>
        <w:divId w:val="585384335"/>
        <w:rPr>
          <w:ins w:id="13625" w:author="shorny" w:date="2014-06-09T17:29:00Z"/>
          <w:sz w:val="18"/>
          <w:rPrChange w:id="13626" w:author="shorny" w:date="2014-06-09T17:30:00Z">
            <w:rPr>
              <w:ins w:id="13627" w:author="shorny" w:date="2014-06-09T17:29:00Z"/>
            </w:rPr>
          </w:rPrChange>
        </w:rPr>
      </w:pPr>
      <w:ins w:id="13628" w:author="shorny" w:date="2014-06-09T17:29:00Z">
        <w:r w:rsidRPr="00022ABB">
          <w:rPr>
            <w:sz w:val="18"/>
            <w:rPrChange w:id="13629" w:author="shorny" w:date="2014-06-09T17:30:00Z">
              <w:rPr/>
            </w:rPrChange>
          </w:rPr>
          <w:t>(</w:t>
        </w:r>
        <w:r w:rsidRPr="00022ABB">
          <w:rPr>
            <w:rStyle w:val="string1"/>
            <w:sz w:val="18"/>
            <w:rPrChange w:id="13630" w:author="shorny" w:date="2014-06-09T17:30:00Z">
              <w:rPr>
                <w:rStyle w:val="string1"/>
              </w:rPr>
            </w:rPrChange>
          </w:rPr>
          <w:t>'MK'</w:t>
        </w:r>
        <w:r w:rsidRPr="00022ABB">
          <w:rPr>
            <w:sz w:val="18"/>
            <w:rPrChange w:id="13631" w:author="shorny" w:date="2014-06-09T17:30:00Z">
              <w:rPr/>
            </w:rPrChange>
          </w:rPr>
          <w:t xml:space="preserve">, </w:t>
        </w:r>
        <w:r w:rsidRPr="00022ABB">
          <w:rPr>
            <w:rStyle w:val="string1"/>
            <w:sz w:val="18"/>
            <w:rPrChange w:id="13632" w:author="shorny" w:date="2014-06-09T17:30:00Z">
              <w:rPr>
                <w:rStyle w:val="string1"/>
              </w:rPr>
            </w:rPrChange>
          </w:rPr>
          <w:t>'Macedonia, the former Yugoslav Republic of'</w:t>
        </w:r>
        <w:r w:rsidRPr="00022ABB">
          <w:rPr>
            <w:sz w:val="18"/>
            <w:rPrChange w:id="13633" w:author="shorny" w:date="2014-06-09T17:30:00Z">
              <w:rPr/>
            </w:rPrChange>
          </w:rPr>
          <w:t>),</w:t>
        </w:r>
      </w:ins>
    </w:p>
    <w:p w14:paraId="65EADFA4" w14:textId="77777777" w:rsidR="00022ABB" w:rsidRPr="00022ABB" w:rsidRDefault="00022ABB">
      <w:pPr>
        <w:pStyle w:val="HTMLPreformatted"/>
        <w:divId w:val="585384335"/>
        <w:rPr>
          <w:ins w:id="13634" w:author="shorny" w:date="2014-06-09T17:29:00Z"/>
          <w:sz w:val="18"/>
          <w:rPrChange w:id="13635" w:author="shorny" w:date="2014-06-09T17:30:00Z">
            <w:rPr>
              <w:ins w:id="13636" w:author="shorny" w:date="2014-06-09T17:29:00Z"/>
            </w:rPr>
          </w:rPrChange>
        </w:rPr>
      </w:pPr>
      <w:ins w:id="13637" w:author="shorny" w:date="2014-06-09T17:29:00Z">
        <w:r w:rsidRPr="00022ABB">
          <w:rPr>
            <w:sz w:val="18"/>
            <w:rPrChange w:id="13638" w:author="shorny" w:date="2014-06-09T17:30:00Z">
              <w:rPr/>
            </w:rPrChange>
          </w:rPr>
          <w:t>(</w:t>
        </w:r>
        <w:r w:rsidRPr="00022ABB">
          <w:rPr>
            <w:rStyle w:val="string1"/>
            <w:sz w:val="18"/>
            <w:rPrChange w:id="13639" w:author="shorny" w:date="2014-06-09T17:30:00Z">
              <w:rPr>
                <w:rStyle w:val="string1"/>
              </w:rPr>
            </w:rPrChange>
          </w:rPr>
          <w:t>'ML'</w:t>
        </w:r>
        <w:r w:rsidRPr="00022ABB">
          <w:rPr>
            <w:sz w:val="18"/>
            <w:rPrChange w:id="13640" w:author="shorny" w:date="2014-06-09T17:30:00Z">
              <w:rPr/>
            </w:rPrChange>
          </w:rPr>
          <w:t xml:space="preserve">, </w:t>
        </w:r>
        <w:r w:rsidRPr="00022ABB">
          <w:rPr>
            <w:rStyle w:val="string1"/>
            <w:sz w:val="18"/>
            <w:rPrChange w:id="13641" w:author="shorny" w:date="2014-06-09T17:30:00Z">
              <w:rPr>
                <w:rStyle w:val="string1"/>
              </w:rPr>
            </w:rPrChange>
          </w:rPr>
          <w:t>'Mali'</w:t>
        </w:r>
        <w:r w:rsidRPr="00022ABB">
          <w:rPr>
            <w:sz w:val="18"/>
            <w:rPrChange w:id="13642" w:author="shorny" w:date="2014-06-09T17:30:00Z">
              <w:rPr/>
            </w:rPrChange>
          </w:rPr>
          <w:t>),</w:t>
        </w:r>
      </w:ins>
    </w:p>
    <w:p w14:paraId="7E9279B4" w14:textId="77777777" w:rsidR="00022ABB" w:rsidRPr="00022ABB" w:rsidRDefault="00022ABB">
      <w:pPr>
        <w:pStyle w:val="HTMLPreformatted"/>
        <w:divId w:val="585384335"/>
        <w:rPr>
          <w:ins w:id="13643" w:author="shorny" w:date="2014-06-09T17:29:00Z"/>
          <w:sz w:val="18"/>
          <w:rPrChange w:id="13644" w:author="shorny" w:date="2014-06-09T17:30:00Z">
            <w:rPr>
              <w:ins w:id="13645" w:author="shorny" w:date="2014-06-09T17:29:00Z"/>
            </w:rPr>
          </w:rPrChange>
        </w:rPr>
      </w:pPr>
      <w:ins w:id="13646" w:author="shorny" w:date="2014-06-09T17:29:00Z">
        <w:r w:rsidRPr="00022ABB">
          <w:rPr>
            <w:sz w:val="18"/>
            <w:rPrChange w:id="13647" w:author="shorny" w:date="2014-06-09T17:30:00Z">
              <w:rPr/>
            </w:rPrChange>
          </w:rPr>
          <w:t>(</w:t>
        </w:r>
        <w:r w:rsidRPr="00022ABB">
          <w:rPr>
            <w:rStyle w:val="string1"/>
            <w:sz w:val="18"/>
            <w:rPrChange w:id="13648" w:author="shorny" w:date="2014-06-09T17:30:00Z">
              <w:rPr>
                <w:rStyle w:val="string1"/>
              </w:rPr>
            </w:rPrChange>
          </w:rPr>
          <w:t>'MM'</w:t>
        </w:r>
        <w:r w:rsidRPr="00022ABB">
          <w:rPr>
            <w:sz w:val="18"/>
            <w:rPrChange w:id="13649" w:author="shorny" w:date="2014-06-09T17:30:00Z">
              <w:rPr/>
            </w:rPrChange>
          </w:rPr>
          <w:t xml:space="preserve">, </w:t>
        </w:r>
        <w:r w:rsidRPr="00022ABB">
          <w:rPr>
            <w:rStyle w:val="string1"/>
            <w:sz w:val="18"/>
            <w:rPrChange w:id="13650" w:author="shorny" w:date="2014-06-09T17:30:00Z">
              <w:rPr>
                <w:rStyle w:val="string1"/>
              </w:rPr>
            </w:rPrChange>
          </w:rPr>
          <w:t>'Myanmar'</w:t>
        </w:r>
        <w:r w:rsidRPr="00022ABB">
          <w:rPr>
            <w:sz w:val="18"/>
            <w:rPrChange w:id="13651" w:author="shorny" w:date="2014-06-09T17:30:00Z">
              <w:rPr/>
            </w:rPrChange>
          </w:rPr>
          <w:t>),</w:t>
        </w:r>
      </w:ins>
    </w:p>
    <w:p w14:paraId="5453FA81" w14:textId="77777777" w:rsidR="00022ABB" w:rsidRPr="00022ABB" w:rsidRDefault="00022ABB">
      <w:pPr>
        <w:pStyle w:val="HTMLPreformatted"/>
        <w:divId w:val="585384335"/>
        <w:rPr>
          <w:ins w:id="13652" w:author="shorny" w:date="2014-06-09T17:29:00Z"/>
          <w:sz w:val="18"/>
          <w:rPrChange w:id="13653" w:author="shorny" w:date="2014-06-09T17:30:00Z">
            <w:rPr>
              <w:ins w:id="13654" w:author="shorny" w:date="2014-06-09T17:29:00Z"/>
            </w:rPr>
          </w:rPrChange>
        </w:rPr>
      </w:pPr>
      <w:ins w:id="13655" w:author="shorny" w:date="2014-06-09T17:29:00Z">
        <w:r w:rsidRPr="00022ABB">
          <w:rPr>
            <w:sz w:val="18"/>
            <w:rPrChange w:id="13656" w:author="shorny" w:date="2014-06-09T17:30:00Z">
              <w:rPr/>
            </w:rPrChange>
          </w:rPr>
          <w:t>(</w:t>
        </w:r>
        <w:r w:rsidRPr="00022ABB">
          <w:rPr>
            <w:rStyle w:val="string1"/>
            <w:sz w:val="18"/>
            <w:rPrChange w:id="13657" w:author="shorny" w:date="2014-06-09T17:30:00Z">
              <w:rPr>
                <w:rStyle w:val="string1"/>
              </w:rPr>
            </w:rPrChange>
          </w:rPr>
          <w:t>'MN'</w:t>
        </w:r>
        <w:r w:rsidRPr="00022ABB">
          <w:rPr>
            <w:sz w:val="18"/>
            <w:rPrChange w:id="13658" w:author="shorny" w:date="2014-06-09T17:30:00Z">
              <w:rPr/>
            </w:rPrChange>
          </w:rPr>
          <w:t xml:space="preserve">, </w:t>
        </w:r>
        <w:r w:rsidRPr="00022ABB">
          <w:rPr>
            <w:rStyle w:val="string1"/>
            <w:sz w:val="18"/>
            <w:rPrChange w:id="13659" w:author="shorny" w:date="2014-06-09T17:30:00Z">
              <w:rPr>
                <w:rStyle w:val="string1"/>
              </w:rPr>
            </w:rPrChange>
          </w:rPr>
          <w:t>'Mongolia'</w:t>
        </w:r>
        <w:r w:rsidRPr="00022ABB">
          <w:rPr>
            <w:sz w:val="18"/>
            <w:rPrChange w:id="13660" w:author="shorny" w:date="2014-06-09T17:30:00Z">
              <w:rPr/>
            </w:rPrChange>
          </w:rPr>
          <w:t>),</w:t>
        </w:r>
      </w:ins>
    </w:p>
    <w:p w14:paraId="34BE1A54" w14:textId="77777777" w:rsidR="00022ABB" w:rsidRPr="00022ABB" w:rsidRDefault="00022ABB">
      <w:pPr>
        <w:pStyle w:val="HTMLPreformatted"/>
        <w:divId w:val="585384335"/>
        <w:rPr>
          <w:ins w:id="13661" w:author="shorny" w:date="2014-06-09T17:29:00Z"/>
          <w:sz w:val="18"/>
          <w:rPrChange w:id="13662" w:author="shorny" w:date="2014-06-09T17:30:00Z">
            <w:rPr>
              <w:ins w:id="13663" w:author="shorny" w:date="2014-06-09T17:29:00Z"/>
            </w:rPr>
          </w:rPrChange>
        </w:rPr>
      </w:pPr>
      <w:ins w:id="13664" w:author="shorny" w:date="2014-06-09T17:29:00Z">
        <w:r w:rsidRPr="00022ABB">
          <w:rPr>
            <w:sz w:val="18"/>
            <w:rPrChange w:id="13665" w:author="shorny" w:date="2014-06-09T17:30:00Z">
              <w:rPr/>
            </w:rPrChange>
          </w:rPr>
          <w:t>(</w:t>
        </w:r>
        <w:r w:rsidRPr="00022ABB">
          <w:rPr>
            <w:rStyle w:val="string1"/>
            <w:sz w:val="18"/>
            <w:rPrChange w:id="13666" w:author="shorny" w:date="2014-06-09T17:30:00Z">
              <w:rPr>
                <w:rStyle w:val="string1"/>
              </w:rPr>
            </w:rPrChange>
          </w:rPr>
          <w:t>'MO'</w:t>
        </w:r>
        <w:r w:rsidRPr="00022ABB">
          <w:rPr>
            <w:sz w:val="18"/>
            <w:rPrChange w:id="13667" w:author="shorny" w:date="2014-06-09T17:30:00Z">
              <w:rPr/>
            </w:rPrChange>
          </w:rPr>
          <w:t xml:space="preserve">, </w:t>
        </w:r>
        <w:r w:rsidRPr="00022ABB">
          <w:rPr>
            <w:rStyle w:val="string1"/>
            <w:sz w:val="18"/>
            <w:rPrChange w:id="13668" w:author="shorny" w:date="2014-06-09T17:30:00Z">
              <w:rPr>
                <w:rStyle w:val="string1"/>
              </w:rPr>
            </w:rPrChange>
          </w:rPr>
          <w:t>'Macao'</w:t>
        </w:r>
        <w:r w:rsidRPr="00022ABB">
          <w:rPr>
            <w:sz w:val="18"/>
            <w:rPrChange w:id="13669" w:author="shorny" w:date="2014-06-09T17:30:00Z">
              <w:rPr/>
            </w:rPrChange>
          </w:rPr>
          <w:t>),</w:t>
        </w:r>
      </w:ins>
    </w:p>
    <w:p w14:paraId="7C04DED4" w14:textId="77777777" w:rsidR="00022ABB" w:rsidRPr="00022ABB" w:rsidRDefault="00022ABB">
      <w:pPr>
        <w:pStyle w:val="HTMLPreformatted"/>
        <w:divId w:val="585384335"/>
        <w:rPr>
          <w:ins w:id="13670" w:author="shorny" w:date="2014-06-09T17:29:00Z"/>
          <w:sz w:val="18"/>
          <w:rPrChange w:id="13671" w:author="shorny" w:date="2014-06-09T17:30:00Z">
            <w:rPr>
              <w:ins w:id="13672" w:author="shorny" w:date="2014-06-09T17:29:00Z"/>
            </w:rPr>
          </w:rPrChange>
        </w:rPr>
      </w:pPr>
      <w:ins w:id="13673" w:author="shorny" w:date="2014-06-09T17:29:00Z">
        <w:r w:rsidRPr="00022ABB">
          <w:rPr>
            <w:sz w:val="18"/>
            <w:rPrChange w:id="13674" w:author="shorny" w:date="2014-06-09T17:30:00Z">
              <w:rPr/>
            </w:rPrChange>
          </w:rPr>
          <w:t>(</w:t>
        </w:r>
        <w:r w:rsidRPr="00022ABB">
          <w:rPr>
            <w:rStyle w:val="string1"/>
            <w:sz w:val="18"/>
            <w:rPrChange w:id="13675" w:author="shorny" w:date="2014-06-09T17:30:00Z">
              <w:rPr>
                <w:rStyle w:val="string1"/>
              </w:rPr>
            </w:rPrChange>
          </w:rPr>
          <w:t>'MP'</w:t>
        </w:r>
        <w:r w:rsidRPr="00022ABB">
          <w:rPr>
            <w:sz w:val="18"/>
            <w:rPrChange w:id="13676" w:author="shorny" w:date="2014-06-09T17:30:00Z">
              <w:rPr/>
            </w:rPrChange>
          </w:rPr>
          <w:t xml:space="preserve">, </w:t>
        </w:r>
        <w:r w:rsidRPr="00022ABB">
          <w:rPr>
            <w:rStyle w:val="string1"/>
            <w:sz w:val="18"/>
            <w:rPrChange w:id="13677" w:author="shorny" w:date="2014-06-09T17:30:00Z">
              <w:rPr>
                <w:rStyle w:val="string1"/>
              </w:rPr>
            </w:rPrChange>
          </w:rPr>
          <w:t>'Northern Mariana Islands'</w:t>
        </w:r>
        <w:r w:rsidRPr="00022ABB">
          <w:rPr>
            <w:sz w:val="18"/>
            <w:rPrChange w:id="13678" w:author="shorny" w:date="2014-06-09T17:30:00Z">
              <w:rPr/>
            </w:rPrChange>
          </w:rPr>
          <w:t>),</w:t>
        </w:r>
      </w:ins>
    </w:p>
    <w:p w14:paraId="61E574CF" w14:textId="77777777" w:rsidR="00022ABB" w:rsidRPr="00022ABB" w:rsidRDefault="00022ABB">
      <w:pPr>
        <w:pStyle w:val="HTMLPreformatted"/>
        <w:divId w:val="585384335"/>
        <w:rPr>
          <w:ins w:id="13679" w:author="shorny" w:date="2014-06-09T17:29:00Z"/>
          <w:sz w:val="18"/>
          <w:rPrChange w:id="13680" w:author="shorny" w:date="2014-06-09T17:30:00Z">
            <w:rPr>
              <w:ins w:id="13681" w:author="shorny" w:date="2014-06-09T17:29:00Z"/>
            </w:rPr>
          </w:rPrChange>
        </w:rPr>
      </w:pPr>
      <w:ins w:id="13682" w:author="shorny" w:date="2014-06-09T17:29:00Z">
        <w:r w:rsidRPr="00022ABB">
          <w:rPr>
            <w:sz w:val="18"/>
            <w:rPrChange w:id="13683" w:author="shorny" w:date="2014-06-09T17:30:00Z">
              <w:rPr/>
            </w:rPrChange>
          </w:rPr>
          <w:t>(</w:t>
        </w:r>
        <w:r w:rsidRPr="00022ABB">
          <w:rPr>
            <w:rStyle w:val="string1"/>
            <w:sz w:val="18"/>
            <w:rPrChange w:id="13684" w:author="shorny" w:date="2014-06-09T17:30:00Z">
              <w:rPr>
                <w:rStyle w:val="string1"/>
              </w:rPr>
            </w:rPrChange>
          </w:rPr>
          <w:t>'MQ'</w:t>
        </w:r>
        <w:r w:rsidRPr="00022ABB">
          <w:rPr>
            <w:sz w:val="18"/>
            <w:rPrChange w:id="13685" w:author="shorny" w:date="2014-06-09T17:30:00Z">
              <w:rPr/>
            </w:rPrChange>
          </w:rPr>
          <w:t xml:space="preserve">, </w:t>
        </w:r>
        <w:r w:rsidRPr="00022ABB">
          <w:rPr>
            <w:rStyle w:val="string1"/>
            <w:sz w:val="18"/>
            <w:rPrChange w:id="13686" w:author="shorny" w:date="2014-06-09T17:30:00Z">
              <w:rPr>
                <w:rStyle w:val="string1"/>
              </w:rPr>
            </w:rPrChange>
          </w:rPr>
          <w:t>'Martinique'</w:t>
        </w:r>
        <w:r w:rsidRPr="00022ABB">
          <w:rPr>
            <w:sz w:val="18"/>
            <w:rPrChange w:id="13687" w:author="shorny" w:date="2014-06-09T17:30:00Z">
              <w:rPr/>
            </w:rPrChange>
          </w:rPr>
          <w:t>),</w:t>
        </w:r>
      </w:ins>
    </w:p>
    <w:p w14:paraId="3ABF048A" w14:textId="77777777" w:rsidR="00022ABB" w:rsidRPr="00022ABB" w:rsidRDefault="00022ABB">
      <w:pPr>
        <w:pStyle w:val="HTMLPreformatted"/>
        <w:divId w:val="585384335"/>
        <w:rPr>
          <w:ins w:id="13688" w:author="shorny" w:date="2014-06-09T17:29:00Z"/>
          <w:sz w:val="18"/>
          <w:rPrChange w:id="13689" w:author="shorny" w:date="2014-06-09T17:30:00Z">
            <w:rPr>
              <w:ins w:id="13690" w:author="shorny" w:date="2014-06-09T17:29:00Z"/>
            </w:rPr>
          </w:rPrChange>
        </w:rPr>
      </w:pPr>
      <w:ins w:id="13691" w:author="shorny" w:date="2014-06-09T17:29:00Z">
        <w:r w:rsidRPr="00022ABB">
          <w:rPr>
            <w:sz w:val="18"/>
            <w:rPrChange w:id="13692" w:author="shorny" w:date="2014-06-09T17:30:00Z">
              <w:rPr/>
            </w:rPrChange>
          </w:rPr>
          <w:t>(</w:t>
        </w:r>
        <w:r w:rsidRPr="00022ABB">
          <w:rPr>
            <w:rStyle w:val="string1"/>
            <w:sz w:val="18"/>
            <w:rPrChange w:id="13693" w:author="shorny" w:date="2014-06-09T17:30:00Z">
              <w:rPr>
                <w:rStyle w:val="string1"/>
              </w:rPr>
            </w:rPrChange>
          </w:rPr>
          <w:t>'MR'</w:t>
        </w:r>
        <w:r w:rsidRPr="00022ABB">
          <w:rPr>
            <w:sz w:val="18"/>
            <w:rPrChange w:id="13694" w:author="shorny" w:date="2014-06-09T17:30:00Z">
              <w:rPr/>
            </w:rPrChange>
          </w:rPr>
          <w:t xml:space="preserve">, </w:t>
        </w:r>
        <w:r w:rsidRPr="00022ABB">
          <w:rPr>
            <w:rStyle w:val="string1"/>
            <w:sz w:val="18"/>
            <w:rPrChange w:id="13695" w:author="shorny" w:date="2014-06-09T17:30:00Z">
              <w:rPr>
                <w:rStyle w:val="string1"/>
              </w:rPr>
            </w:rPrChange>
          </w:rPr>
          <w:t>'Mauritania'</w:t>
        </w:r>
        <w:r w:rsidRPr="00022ABB">
          <w:rPr>
            <w:sz w:val="18"/>
            <w:rPrChange w:id="13696" w:author="shorny" w:date="2014-06-09T17:30:00Z">
              <w:rPr/>
            </w:rPrChange>
          </w:rPr>
          <w:t>),</w:t>
        </w:r>
      </w:ins>
    </w:p>
    <w:p w14:paraId="4D1DE5B8" w14:textId="77777777" w:rsidR="00022ABB" w:rsidRPr="00022ABB" w:rsidRDefault="00022ABB">
      <w:pPr>
        <w:pStyle w:val="HTMLPreformatted"/>
        <w:divId w:val="585384335"/>
        <w:rPr>
          <w:ins w:id="13697" w:author="shorny" w:date="2014-06-09T17:29:00Z"/>
          <w:sz w:val="18"/>
          <w:rPrChange w:id="13698" w:author="shorny" w:date="2014-06-09T17:30:00Z">
            <w:rPr>
              <w:ins w:id="13699" w:author="shorny" w:date="2014-06-09T17:29:00Z"/>
            </w:rPr>
          </w:rPrChange>
        </w:rPr>
      </w:pPr>
      <w:ins w:id="13700" w:author="shorny" w:date="2014-06-09T17:29:00Z">
        <w:r w:rsidRPr="00022ABB">
          <w:rPr>
            <w:sz w:val="18"/>
            <w:rPrChange w:id="13701" w:author="shorny" w:date="2014-06-09T17:30:00Z">
              <w:rPr/>
            </w:rPrChange>
          </w:rPr>
          <w:t>(</w:t>
        </w:r>
        <w:r w:rsidRPr="00022ABB">
          <w:rPr>
            <w:rStyle w:val="string1"/>
            <w:sz w:val="18"/>
            <w:rPrChange w:id="13702" w:author="shorny" w:date="2014-06-09T17:30:00Z">
              <w:rPr>
                <w:rStyle w:val="string1"/>
              </w:rPr>
            </w:rPrChange>
          </w:rPr>
          <w:t>'MS'</w:t>
        </w:r>
        <w:r w:rsidRPr="00022ABB">
          <w:rPr>
            <w:sz w:val="18"/>
            <w:rPrChange w:id="13703" w:author="shorny" w:date="2014-06-09T17:30:00Z">
              <w:rPr/>
            </w:rPrChange>
          </w:rPr>
          <w:t xml:space="preserve">, </w:t>
        </w:r>
        <w:r w:rsidRPr="00022ABB">
          <w:rPr>
            <w:rStyle w:val="string1"/>
            <w:sz w:val="18"/>
            <w:rPrChange w:id="13704" w:author="shorny" w:date="2014-06-09T17:30:00Z">
              <w:rPr>
                <w:rStyle w:val="string1"/>
              </w:rPr>
            </w:rPrChange>
          </w:rPr>
          <w:t>'Montserrat'</w:t>
        </w:r>
        <w:r w:rsidRPr="00022ABB">
          <w:rPr>
            <w:sz w:val="18"/>
            <w:rPrChange w:id="13705" w:author="shorny" w:date="2014-06-09T17:30:00Z">
              <w:rPr/>
            </w:rPrChange>
          </w:rPr>
          <w:t>),</w:t>
        </w:r>
      </w:ins>
    </w:p>
    <w:p w14:paraId="0F02978B" w14:textId="77777777" w:rsidR="00022ABB" w:rsidRPr="00022ABB" w:rsidRDefault="00022ABB">
      <w:pPr>
        <w:pStyle w:val="HTMLPreformatted"/>
        <w:divId w:val="585384335"/>
        <w:rPr>
          <w:ins w:id="13706" w:author="shorny" w:date="2014-06-09T17:29:00Z"/>
          <w:sz w:val="18"/>
          <w:rPrChange w:id="13707" w:author="shorny" w:date="2014-06-09T17:30:00Z">
            <w:rPr>
              <w:ins w:id="13708" w:author="shorny" w:date="2014-06-09T17:29:00Z"/>
            </w:rPr>
          </w:rPrChange>
        </w:rPr>
      </w:pPr>
      <w:ins w:id="13709" w:author="shorny" w:date="2014-06-09T17:29:00Z">
        <w:r w:rsidRPr="00022ABB">
          <w:rPr>
            <w:sz w:val="18"/>
            <w:rPrChange w:id="13710" w:author="shorny" w:date="2014-06-09T17:30:00Z">
              <w:rPr/>
            </w:rPrChange>
          </w:rPr>
          <w:t>(</w:t>
        </w:r>
        <w:r w:rsidRPr="00022ABB">
          <w:rPr>
            <w:rStyle w:val="string1"/>
            <w:sz w:val="18"/>
            <w:rPrChange w:id="13711" w:author="shorny" w:date="2014-06-09T17:30:00Z">
              <w:rPr>
                <w:rStyle w:val="string1"/>
              </w:rPr>
            </w:rPrChange>
          </w:rPr>
          <w:t>'MT'</w:t>
        </w:r>
        <w:r w:rsidRPr="00022ABB">
          <w:rPr>
            <w:sz w:val="18"/>
            <w:rPrChange w:id="13712" w:author="shorny" w:date="2014-06-09T17:30:00Z">
              <w:rPr/>
            </w:rPrChange>
          </w:rPr>
          <w:t xml:space="preserve">, </w:t>
        </w:r>
        <w:r w:rsidRPr="00022ABB">
          <w:rPr>
            <w:rStyle w:val="string1"/>
            <w:sz w:val="18"/>
            <w:rPrChange w:id="13713" w:author="shorny" w:date="2014-06-09T17:30:00Z">
              <w:rPr>
                <w:rStyle w:val="string1"/>
              </w:rPr>
            </w:rPrChange>
          </w:rPr>
          <w:t>'Malta'</w:t>
        </w:r>
        <w:r w:rsidRPr="00022ABB">
          <w:rPr>
            <w:sz w:val="18"/>
            <w:rPrChange w:id="13714" w:author="shorny" w:date="2014-06-09T17:30:00Z">
              <w:rPr/>
            </w:rPrChange>
          </w:rPr>
          <w:t>),</w:t>
        </w:r>
      </w:ins>
    </w:p>
    <w:p w14:paraId="717C5ED9" w14:textId="77777777" w:rsidR="00022ABB" w:rsidRPr="00022ABB" w:rsidRDefault="00022ABB">
      <w:pPr>
        <w:pStyle w:val="HTMLPreformatted"/>
        <w:divId w:val="585384335"/>
        <w:rPr>
          <w:ins w:id="13715" w:author="shorny" w:date="2014-06-09T17:29:00Z"/>
          <w:sz w:val="18"/>
          <w:rPrChange w:id="13716" w:author="shorny" w:date="2014-06-09T17:30:00Z">
            <w:rPr>
              <w:ins w:id="13717" w:author="shorny" w:date="2014-06-09T17:29:00Z"/>
            </w:rPr>
          </w:rPrChange>
        </w:rPr>
      </w:pPr>
      <w:ins w:id="13718" w:author="shorny" w:date="2014-06-09T17:29:00Z">
        <w:r w:rsidRPr="00022ABB">
          <w:rPr>
            <w:sz w:val="18"/>
            <w:rPrChange w:id="13719" w:author="shorny" w:date="2014-06-09T17:30:00Z">
              <w:rPr/>
            </w:rPrChange>
          </w:rPr>
          <w:t>(</w:t>
        </w:r>
        <w:r w:rsidRPr="00022ABB">
          <w:rPr>
            <w:rStyle w:val="string1"/>
            <w:sz w:val="18"/>
            <w:rPrChange w:id="13720" w:author="shorny" w:date="2014-06-09T17:30:00Z">
              <w:rPr>
                <w:rStyle w:val="string1"/>
              </w:rPr>
            </w:rPrChange>
          </w:rPr>
          <w:t>'MU'</w:t>
        </w:r>
        <w:r w:rsidRPr="00022ABB">
          <w:rPr>
            <w:sz w:val="18"/>
            <w:rPrChange w:id="13721" w:author="shorny" w:date="2014-06-09T17:30:00Z">
              <w:rPr/>
            </w:rPrChange>
          </w:rPr>
          <w:t xml:space="preserve">, </w:t>
        </w:r>
        <w:r w:rsidRPr="00022ABB">
          <w:rPr>
            <w:rStyle w:val="string1"/>
            <w:sz w:val="18"/>
            <w:rPrChange w:id="13722" w:author="shorny" w:date="2014-06-09T17:30:00Z">
              <w:rPr>
                <w:rStyle w:val="string1"/>
              </w:rPr>
            </w:rPrChange>
          </w:rPr>
          <w:t>'Mauritius'</w:t>
        </w:r>
        <w:r w:rsidRPr="00022ABB">
          <w:rPr>
            <w:sz w:val="18"/>
            <w:rPrChange w:id="13723" w:author="shorny" w:date="2014-06-09T17:30:00Z">
              <w:rPr/>
            </w:rPrChange>
          </w:rPr>
          <w:t>),</w:t>
        </w:r>
      </w:ins>
    </w:p>
    <w:p w14:paraId="4B4FA33E" w14:textId="77777777" w:rsidR="00022ABB" w:rsidRPr="00022ABB" w:rsidRDefault="00022ABB">
      <w:pPr>
        <w:pStyle w:val="HTMLPreformatted"/>
        <w:divId w:val="585384335"/>
        <w:rPr>
          <w:ins w:id="13724" w:author="shorny" w:date="2014-06-09T17:29:00Z"/>
          <w:sz w:val="18"/>
          <w:rPrChange w:id="13725" w:author="shorny" w:date="2014-06-09T17:30:00Z">
            <w:rPr>
              <w:ins w:id="13726" w:author="shorny" w:date="2014-06-09T17:29:00Z"/>
            </w:rPr>
          </w:rPrChange>
        </w:rPr>
      </w:pPr>
      <w:ins w:id="13727" w:author="shorny" w:date="2014-06-09T17:29:00Z">
        <w:r w:rsidRPr="00022ABB">
          <w:rPr>
            <w:sz w:val="18"/>
            <w:rPrChange w:id="13728" w:author="shorny" w:date="2014-06-09T17:30:00Z">
              <w:rPr/>
            </w:rPrChange>
          </w:rPr>
          <w:t>(</w:t>
        </w:r>
        <w:r w:rsidRPr="00022ABB">
          <w:rPr>
            <w:rStyle w:val="string1"/>
            <w:sz w:val="18"/>
            <w:rPrChange w:id="13729" w:author="shorny" w:date="2014-06-09T17:30:00Z">
              <w:rPr>
                <w:rStyle w:val="string1"/>
              </w:rPr>
            </w:rPrChange>
          </w:rPr>
          <w:t>'MV'</w:t>
        </w:r>
        <w:r w:rsidRPr="00022ABB">
          <w:rPr>
            <w:sz w:val="18"/>
            <w:rPrChange w:id="13730" w:author="shorny" w:date="2014-06-09T17:30:00Z">
              <w:rPr/>
            </w:rPrChange>
          </w:rPr>
          <w:t xml:space="preserve">, </w:t>
        </w:r>
        <w:r w:rsidRPr="00022ABB">
          <w:rPr>
            <w:rStyle w:val="string1"/>
            <w:sz w:val="18"/>
            <w:rPrChange w:id="13731" w:author="shorny" w:date="2014-06-09T17:30:00Z">
              <w:rPr>
                <w:rStyle w:val="string1"/>
              </w:rPr>
            </w:rPrChange>
          </w:rPr>
          <w:t>'Maldives'</w:t>
        </w:r>
        <w:r w:rsidRPr="00022ABB">
          <w:rPr>
            <w:sz w:val="18"/>
            <w:rPrChange w:id="13732" w:author="shorny" w:date="2014-06-09T17:30:00Z">
              <w:rPr/>
            </w:rPrChange>
          </w:rPr>
          <w:t>),</w:t>
        </w:r>
      </w:ins>
    </w:p>
    <w:p w14:paraId="49365777" w14:textId="77777777" w:rsidR="00022ABB" w:rsidRPr="00022ABB" w:rsidRDefault="00022ABB">
      <w:pPr>
        <w:pStyle w:val="HTMLPreformatted"/>
        <w:divId w:val="585384335"/>
        <w:rPr>
          <w:ins w:id="13733" w:author="shorny" w:date="2014-06-09T17:29:00Z"/>
          <w:sz w:val="18"/>
          <w:rPrChange w:id="13734" w:author="shorny" w:date="2014-06-09T17:30:00Z">
            <w:rPr>
              <w:ins w:id="13735" w:author="shorny" w:date="2014-06-09T17:29:00Z"/>
            </w:rPr>
          </w:rPrChange>
        </w:rPr>
      </w:pPr>
      <w:ins w:id="13736" w:author="shorny" w:date="2014-06-09T17:29:00Z">
        <w:r w:rsidRPr="00022ABB">
          <w:rPr>
            <w:sz w:val="18"/>
            <w:rPrChange w:id="13737" w:author="shorny" w:date="2014-06-09T17:30:00Z">
              <w:rPr/>
            </w:rPrChange>
          </w:rPr>
          <w:t>(</w:t>
        </w:r>
        <w:r w:rsidRPr="00022ABB">
          <w:rPr>
            <w:rStyle w:val="string1"/>
            <w:sz w:val="18"/>
            <w:rPrChange w:id="13738" w:author="shorny" w:date="2014-06-09T17:30:00Z">
              <w:rPr>
                <w:rStyle w:val="string1"/>
              </w:rPr>
            </w:rPrChange>
          </w:rPr>
          <w:t>'MW'</w:t>
        </w:r>
        <w:r w:rsidRPr="00022ABB">
          <w:rPr>
            <w:sz w:val="18"/>
            <w:rPrChange w:id="13739" w:author="shorny" w:date="2014-06-09T17:30:00Z">
              <w:rPr/>
            </w:rPrChange>
          </w:rPr>
          <w:t xml:space="preserve">, </w:t>
        </w:r>
        <w:r w:rsidRPr="00022ABB">
          <w:rPr>
            <w:rStyle w:val="string1"/>
            <w:sz w:val="18"/>
            <w:rPrChange w:id="13740" w:author="shorny" w:date="2014-06-09T17:30:00Z">
              <w:rPr>
                <w:rStyle w:val="string1"/>
              </w:rPr>
            </w:rPrChange>
          </w:rPr>
          <w:t>'Malawi'</w:t>
        </w:r>
        <w:r w:rsidRPr="00022ABB">
          <w:rPr>
            <w:sz w:val="18"/>
            <w:rPrChange w:id="13741" w:author="shorny" w:date="2014-06-09T17:30:00Z">
              <w:rPr/>
            </w:rPrChange>
          </w:rPr>
          <w:t>),</w:t>
        </w:r>
      </w:ins>
    </w:p>
    <w:p w14:paraId="44C6572F" w14:textId="77777777" w:rsidR="00022ABB" w:rsidRPr="00022ABB" w:rsidRDefault="00022ABB">
      <w:pPr>
        <w:pStyle w:val="HTMLPreformatted"/>
        <w:divId w:val="585384335"/>
        <w:rPr>
          <w:ins w:id="13742" w:author="shorny" w:date="2014-06-09T17:29:00Z"/>
          <w:sz w:val="18"/>
          <w:rPrChange w:id="13743" w:author="shorny" w:date="2014-06-09T17:30:00Z">
            <w:rPr>
              <w:ins w:id="13744" w:author="shorny" w:date="2014-06-09T17:29:00Z"/>
            </w:rPr>
          </w:rPrChange>
        </w:rPr>
      </w:pPr>
      <w:ins w:id="13745" w:author="shorny" w:date="2014-06-09T17:29:00Z">
        <w:r w:rsidRPr="00022ABB">
          <w:rPr>
            <w:sz w:val="18"/>
            <w:rPrChange w:id="13746" w:author="shorny" w:date="2014-06-09T17:30:00Z">
              <w:rPr/>
            </w:rPrChange>
          </w:rPr>
          <w:t>(</w:t>
        </w:r>
        <w:r w:rsidRPr="00022ABB">
          <w:rPr>
            <w:rStyle w:val="string1"/>
            <w:sz w:val="18"/>
            <w:rPrChange w:id="13747" w:author="shorny" w:date="2014-06-09T17:30:00Z">
              <w:rPr>
                <w:rStyle w:val="string1"/>
              </w:rPr>
            </w:rPrChange>
          </w:rPr>
          <w:t>'MX'</w:t>
        </w:r>
        <w:r w:rsidRPr="00022ABB">
          <w:rPr>
            <w:sz w:val="18"/>
            <w:rPrChange w:id="13748" w:author="shorny" w:date="2014-06-09T17:30:00Z">
              <w:rPr/>
            </w:rPrChange>
          </w:rPr>
          <w:t xml:space="preserve">, </w:t>
        </w:r>
        <w:r w:rsidRPr="00022ABB">
          <w:rPr>
            <w:rStyle w:val="string1"/>
            <w:sz w:val="18"/>
            <w:rPrChange w:id="13749" w:author="shorny" w:date="2014-06-09T17:30:00Z">
              <w:rPr>
                <w:rStyle w:val="string1"/>
              </w:rPr>
            </w:rPrChange>
          </w:rPr>
          <w:t>'Mexico'</w:t>
        </w:r>
        <w:r w:rsidRPr="00022ABB">
          <w:rPr>
            <w:sz w:val="18"/>
            <w:rPrChange w:id="13750" w:author="shorny" w:date="2014-06-09T17:30:00Z">
              <w:rPr/>
            </w:rPrChange>
          </w:rPr>
          <w:t>),</w:t>
        </w:r>
      </w:ins>
    </w:p>
    <w:p w14:paraId="080B6F95" w14:textId="77777777" w:rsidR="00022ABB" w:rsidRPr="00022ABB" w:rsidRDefault="00022ABB">
      <w:pPr>
        <w:pStyle w:val="HTMLPreformatted"/>
        <w:divId w:val="585384335"/>
        <w:rPr>
          <w:ins w:id="13751" w:author="shorny" w:date="2014-06-09T17:29:00Z"/>
          <w:sz w:val="18"/>
          <w:rPrChange w:id="13752" w:author="shorny" w:date="2014-06-09T17:30:00Z">
            <w:rPr>
              <w:ins w:id="13753" w:author="shorny" w:date="2014-06-09T17:29:00Z"/>
            </w:rPr>
          </w:rPrChange>
        </w:rPr>
      </w:pPr>
      <w:ins w:id="13754" w:author="shorny" w:date="2014-06-09T17:29:00Z">
        <w:r w:rsidRPr="00022ABB">
          <w:rPr>
            <w:sz w:val="18"/>
            <w:rPrChange w:id="13755" w:author="shorny" w:date="2014-06-09T17:30:00Z">
              <w:rPr/>
            </w:rPrChange>
          </w:rPr>
          <w:t>(</w:t>
        </w:r>
        <w:r w:rsidRPr="00022ABB">
          <w:rPr>
            <w:rStyle w:val="string1"/>
            <w:sz w:val="18"/>
            <w:rPrChange w:id="13756" w:author="shorny" w:date="2014-06-09T17:30:00Z">
              <w:rPr>
                <w:rStyle w:val="string1"/>
              </w:rPr>
            </w:rPrChange>
          </w:rPr>
          <w:t>'MY'</w:t>
        </w:r>
        <w:r w:rsidRPr="00022ABB">
          <w:rPr>
            <w:sz w:val="18"/>
            <w:rPrChange w:id="13757" w:author="shorny" w:date="2014-06-09T17:30:00Z">
              <w:rPr/>
            </w:rPrChange>
          </w:rPr>
          <w:t xml:space="preserve">, </w:t>
        </w:r>
        <w:r w:rsidRPr="00022ABB">
          <w:rPr>
            <w:rStyle w:val="string1"/>
            <w:sz w:val="18"/>
            <w:rPrChange w:id="13758" w:author="shorny" w:date="2014-06-09T17:30:00Z">
              <w:rPr>
                <w:rStyle w:val="string1"/>
              </w:rPr>
            </w:rPrChange>
          </w:rPr>
          <w:t>'Malaysia'</w:t>
        </w:r>
        <w:r w:rsidRPr="00022ABB">
          <w:rPr>
            <w:sz w:val="18"/>
            <w:rPrChange w:id="13759" w:author="shorny" w:date="2014-06-09T17:30:00Z">
              <w:rPr/>
            </w:rPrChange>
          </w:rPr>
          <w:t>),</w:t>
        </w:r>
      </w:ins>
    </w:p>
    <w:p w14:paraId="39C461E0" w14:textId="77777777" w:rsidR="00022ABB" w:rsidRPr="00022ABB" w:rsidRDefault="00022ABB">
      <w:pPr>
        <w:pStyle w:val="HTMLPreformatted"/>
        <w:divId w:val="585384335"/>
        <w:rPr>
          <w:ins w:id="13760" w:author="shorny" w:date="2014-06-09T17:29:00Z"/>
          <w:sz w:val="18"/>
          <w:rPrChange w:id="13761" w:author="shorny" w:date="2014-06-09T17:30:00Z">
            <w:rPr>
              <w:ins w:id="13762" w:author="shorny" w:date="2014-06-09T17:29:00Z"/>
            </w:rPr>
          </w:rPrChange>
        </w:rPr>
      </w:pPr>
      <w:ins w:id="13763" w:author="shorny" w:date="2014-06-09T17:29:00Z">
        <w:r w:rsidRPr="00022ABB">
          <w:rPr>
            <w:sz w:val="18"/>
            <w:rPrChange w:id="13764" w:author="shorny" w:date="2014-06-09T17:30:00Z">
              <w:rPr/>
            </w:rPrChange>
          </w:rPr>
          <w:t>(</w:t>
        </w:r>
        <w:r w:rsidRPr="00022ABB">
          <w:rPr>
            <w:rStyle w:val="string1"/>
            <w:sz w:val="18"/>
            <w:rPrChange w:id="13765" w:author="shorny" w:date="2014-06-09T17:30:00Z">
              <w:rPr>
                <w:rStyle w:val="string1"/>
              </w:rPr>
            </w:rPrChange>
          </w:rPr>
          <w:t>'MZ'</w:t>
        </w:r>
        <w:r w:rsidRPr="00022ABB">
          <w:rPr>
            <w:sz w:val="18"/>
            <w:rPrChange w:id="13766" w:author="shorny" w:date="2014-06-09T17:30:00Z">
              <w:rPr/>
            </w:rPrChange>
          </w:rPr>
          <w:t xml:space="preserve">, </w:t>
        </w:r>
        <w:r w:rsidRPr="00022ABB">
          <w:rPr>
            <w:rStyle w:val="string1"/>
            <w:sz w:val="18"/>
            <w:rPrChange w:id="13767" w:author="shorny" w:date="2014-06-09T17:30:00Z">
              <w:rPr>
                <w:rStyle w:val="string1"/>
              </w:rPr>
            </w:rPrChange>
          </w:rPr>
          <w:t>'Mozambique'</w:t>
        </w:r>
        <w:r w:rsidRPr="00022ABB">
          <w:rPr>
            <w:sz w:val="18"/>
            <w:rPrChange w:id="13768" w:author="shorny" w:date="2014-06-09T17:30:00Z">
              <w:rPr/>
            </w:rPrChange>
          </w:rPr>
          <w:t>),</w:t>
        </w:r>
      </w:ins>
    </w:p>
    <w:p w14:paraId="3DEB9170" w14:textId="77777777" w:rsidR="00022ABB" w:rsidRPr="00022ABB" w:rsidRDefault="00022ABB">
      <w:pPr>
        <w:pStyle w:val="HTMLPreformatted"/>
        <w:divId w:val="585384335"/>
        <w:rPr>
          <w:ins w:id="13769" w:author="shorny" w:date="2014-06-09T17:29:00Z"/>
          <w:sz w:val="18"/>
          <w:rPrChange w:id="13770" w:author="shorny" w:date="2014-06-09T17:30:00Z">
            <w:rPr>
              <w:ins w:id="13771" w:author="shorny" w:date="2014-06-09T17:29:00Z"/>
            </w:rPr>
          </w:rPrChange>
        </w:rPr>
      </w:pPr>
      <w:ins w:id="13772" w:author="shorny" w:date="2014-06-09T17:29:00Z">
        <w:r w:rsidRPr="00022ABB">
          <w:rPr>
            <w:sz w:val="18"/>
            <w:rPrChange w:id="13773" w:author="shorny" w:date="2014-06-09T17:30:00Z">
              <w:rPr/>
            </w:rPrChange>
          </w:rPr>
          <w:t>(</w:t>
        </w:r>
        <w:r w:rsidRPr="00022ABB">
          <w:rPr>
            <w:rStyle w:val="string1"/>
            <w:sz w:val="18"/>
            <w:rPrChange w:id="13774" w:author="shorny" w:date="2014-06-09T17:30:00Z">
              <w:rPr>
                <w:rStyle w:val="string1"/>
              </w:rPr>
            </w:rPrChange>
          </w:rPr>
          <w:t>'NA'</w:t>
        </w:r>
        <w:r w:rsidRPr="00022ABB">
          <w:rPr>
            <w:sz w:val="18"/>
            <w:rPrChange w:id="13775" w:author="shorny" w:date="2014-06-09T17:30:00Z">
              <w:rPr/>
            </w:rPrChange>
          </w:rPr>
          <w:t xml:space="preserve">, </w:t>
        </w:r>
        <w:r w:rsidRPr="00022ABB">
          <w:rPr>
            <w:rStyle w:val="string1"/>
            <w:sz w:val="18"/>
            <w:rPrChange w:id="13776" w:author="shorny" w:date="2014-06-09T17:30:00Z">
              <w:rPr>
                <w:rStyle w:val="string1"/>
              </w:rPr>
            </w:rPrChange>
          </w:rPr>
          <w:t>'Namibia'</w:t>
        </w:r>
        <w:r w:rsidRPr="00022ABB">
          <w:rPr>
            <w:sz w:val="18"/>
            <w:rPrChange w:id="13777" w:author="shorny" w:date="2014-06-09T17:30:00Z">
              <w:rPr/>
            </w:rPrChange>
          </w:rPr>
          <w:t>),</w:t>
        </w:r>
      </w:ins>
    </w:p>
    <w:p w14:paraId="11373EF8" w14:textId="77777777" w:rsidR="00022ABB" w:rsidRPr="00022ABB" w:rsidRDefault="00022ABB">
      <w:pPr>
        <w:pStyle w:val="HTMLPreformatted"/>
        <w:divId w:val="585384335"/>
        <w:rPr>
          <w:ins w:id="13778" w:author="shorny" w:date="2014-06-09T17:29:00Z"/>
          <w:sz w:val="18"/>
          <w:rPrChange w:id="13779" w:author="shorny" w:date="2014-06-09T17:30:00Z">
            <w:rPr>
              <w:ins w:id="13780" w:author="shorny" w:date="2014-06-09T17:29:00Z"/>
            </w:rPr>
          </w:rPrChange>
        </w:rPr>
      </w:pPr>
      <w:ins w:id="13781" w:author="shorny" w:date="2014-06-09T17:29:00Z">
        <w:r w:rsidRPr="00022ABB">
          <w:rPr>
            <w:sz w:val="18"/>
            <w:rPrChange w:id="13782" w:author="shorny" w:date="2014-06-09T17:30:00Z">
              <w:rPr/>
            </w:rPrChange>
          </w:rPr>
          <w:t>(</w:t>
        </w:r>
        <w:r w:rsidRPr="00022ABB">
          <w:rPr>
            <w:rStyle w:val="string1"/>
            <w:sz w:val="18"/>
            <w:rPrChange w:id="13783" w:author="shorny" w:date="2014-06-09T17:30:00Z">
              <w:rPr>
                <w:rStyle w:val="string1"/>
              </w:rPr>
            </w:rPrChange>
          </w:rPr>
          <w:t>'NC'</w:t>
        </w:r>
        <w:r w:rsidRPr="00022ABB">
          <w:rPr>
            <w:sz w:val="18"/>
            <w:rPrChange w:id="13784" w:author="shorny" w:date="2014-06-09T17:30:00Z">
              <w:rPr/>
            </w:rPrChange>
          </w:rPr>
          <w:t xml:space="preserve">, </w:t>
        </w:r>
        <w:r w:rsidRPr="00022ABB">
          <w:rPr>
            <w:rStyle w:val="string1"/>
            <w:sz w:val="18"/>
            <w:rPrChange w:id="13785" w:author="shorny" w:date="2014-06-09T17:30:00Z">
              <w:rPr>
                <w:rStyle w:val="string1"/>
              </w:rPr>
            </w:rPrChange>
          </w:rPr>
          <w:t>'New Caledonia'</w:t>
        </w:r>
        <w:r w:rsidRPr="00022ABB">
          <w:rPr>
            <w:sz w:val="18"/>
            <w:rPrChange w:id="13786" w:author="shorny" w:date="2014-06-09T17:30:00Z">
              <w:rPr/>
            </w:rPrChange>
          </w:rPr>
          <w:t>),</w:t>
        </w:r>
      </w:ins>
    </w:p>
    <w:p w14:paraId="0F777C4D" w14:textId="77777777" w:rsidR="00022ABB" w:rsidRPr="00022ABB" w:rsidRDefault="00022ABB">
      <w:pPr>
        <w:pStyle w:val="HTMLPreformatted"/>
        <w:divId w:val="585384335"/>
        <w:rPr>
          <w:ins w:id="13787" w:author="shorny" w:date="2014-06-09T17:29:00Z"/>
          <w:sz w:val="18"/>
          <w:rPrChange w:id="13788" w:author="shorny" w:date="2014-06-09T17:30:00Z">
            <w:rPr>
              <w:ins w:id="13789" w:author="shorny" w:date="2014-06-09T17:29:00Z"/>
            </w:rPr>
          </w:rPrChange>
        </w:rPr>
      </w:pPr>
      <w:ins w:id="13790" w:author="shorny" w:date="2014-06-09T17:29:00Z">
        <w:r w:rsidRPr="00022ABB">
          <w:rPr>
            <w:sz w:val="18"/>
            <w:rPrChange w:id="13791" w:author="shorny" w:date="2014-06-09T17:30:00Z">
              <w:rPr/>
            </w:rPrChange>
          </w:rPr>
          <w:t>(</w:t>
        </w:r>
        <w:r w:rsidRPr="00022ABB">
          <w:rPr>
            <w:rStyle w:val="string1"/>
            <w:sz w:val="18"/>
            <w:rPrChange w:id="13792" w:author="shorny" w:date="2014-06-09T17:30:00Z">
              <w:rPr>
                <w:rStyle w:val="string1"/>
              </w:rPr>
            </w:rPrChange>
          </w:rPr>
          <w:t>'NE'</w:t>
        </w:r>
        <w:r w:rsidRPr="00022ABB">
          <w:rPr>
            <w:sz w:val="18"/>
            <w:rPrChange w:id="13793" w:author="shorny" w:date="2014-06-09T17:30:00Z">
              <w:rPr/>
            </w:rPrChange>
          </w:rPr>
          <w:t xml:space="preserve">, </w:t>
        </w:r>
        <w:r w:rsidRPr="00022ABB">
          <w:rPr>
            <w:rStyle w:val="string1"/>
            <w:sz w:val="18"/>
            <w:rPrChange w:id="13794" w:author="shorny" w:date="2014-06-09T17:30:00Z">
              <w:rPr>
                <w:rStyle w:val="string1"/>
              </w:rPr>
            </w:rPrChange>
          </w:rPr>
          <w:t>'Niger'</w:t>
        </w:r>
        <w:r w:rsidRPr="00022ABB">
          <w:rPr>
            <w:sz w:val="18"/>
            <w:rPrChange w:id="13795" w:author="shorny" w:date="2014-06-09T17:30:00Z">
              <w:rPr/>
            </w:rPrChange>
          </w:rPr>
          <w:t>),</w:t>
        </w:r>
      </w:ins>
    </w:p>
    <w:p w14:paraId="75E83F08" w14:textId="77777777" w:rsidR="00022ABB" w:rsidRPr="00022ABB" w:rsidRDefault="00022ABB">
      <w:pPr>
        <w:pStyle w:val="HTMLPreformatted"/>
        <w:divId w:val="585384335"/>
        <w:rPr>
          <w:ins w:id="13796" w:author="shorny" w:date="2014-06-09T17:29:00Z"/>
          <w:sz w:val="18"/>
          <w:rPrChange w:id="13797" w:author="shorny" w:date="2014-06-09T17:30:00Z">
            <w:rPr>
              <w:ins w:id="13798" w:author="shorny" w:date="2014-06-09T17:29:00Z"/>
            </w:rPr>
          </w:rPrChange>
        </w:rPr>
      </w:pPr>
      <w:ins w:id="13799" w:author="shorny" w:date="2014-06-09T17:29:00Z">
        <w:r w:rsidRPr="00022ABB">
          <w:rPr>
            <w:sz w:val="18"/>
            <w:rPrChange w:id="13800" w:author="shorny" w:date="2014-06-09T17:30:00Z">
              <w:rPr/>
            </w:rPrChange>
          </w:rPr>
          <w:t>(</w:t>
        </w:r>
        <w:r w:rsidRPr="00022ABB">
          <w:rPr>
            <w:rStyle w:val="string1"/>
            <w:sz w:val="18"/>
            <w:rPrChange w:id="13801" w:author="shorny" w:date="2014-06-09T17:30:00Z">
              <w:rPr>
                <w:rStyle w:val="string1"/>
              </w:rPr>
            </w:rPrChange>
          </w:rPr>
          <w:t>'NF'</w:t>
        </w:r>
        <w:r w:rsidRPr="00022ABB">
          <w:rPr>
            <w:sz w:val="18"/>
            <w:rPrChange w:id="13802" w:author="shorny" w:date="2014-06-09T17:30:00Z">
              <w:rPr/>
            </w:rPrChange>
          </w:rPr>
          <w:t xml:space="preserve">, </w:t>
        </w:r>
        <w:r w:rsidRPr="00022ABB">
          <w:rPr>
            <w:rStyle w:val="string1"/>
            <w:sz w:val="18"/>
            <w:rPrChange w:id="13803" w:author="shorny" w:date="2014-06-09T17:30:00Z">
              <w:rPr>
                <w:rStyle w:val="string1"/>
              </w:rPr>
            </w:rPrChange>
          </w:rPr>
          <w:t>'Norfolk Island'</w:t>
        </w:r>
        <w:r w:rsidRPr="00022ABB">
          <w:rPr>
            <w:sz w:val="18"/>
            <w:rPrChange w:id="13804" w:author="shorny" w:date="2014-06-09T17:30:00Z">
              <w:rPr/>
            </w:rPrChange>
          </w:rPr>
          <w:t>),</w:t>
        </w:r>
      </w:ins>
    </w:p>
    <w:p w14:paraId="69C7046C" w14:textId="77777777" w:rsidR="00022ABB" w:rsidRPr="00022ABB" w:rsidRDefault="00022ABB">
      <w:pPr>
        <w:pStyle w:val="HTMLPreformatted"/>
        <w:divId w:val="585384335"/>
        <w:rPr>
          <w:ins w:id="13805" w:author="shorny" w:date="2014-06-09T17:29:00Z"/>
          <w:sz w:val="18"/>
          <w:rPrChange w:id="13806" w:author="shorny" w:date="2014-06-09T17:30:00Z">
            <w:rPr>
              <w:ins w:id="13807" w:author="shorny" w:date="2014-06-09T17:29:00Z"/>
            </w:rPr>
          </w:rPrChange>
        </w:rPr>
      </w:pPr>
      <w:ins w:id="13808" w:author="shorny" w:date="2014-06-09T17:29:00Z">
        <w:r w:rsidRPr="00022ABB">
          <w:rPr>
            <w:sz w:val="18"/>
            <w:rPrChange w:id="13809" w:author="shorny" w:date="2014-06-09T17:30:00Z">
              <w:rPr/>
            </w:rPrChange>
          </w:rPr>
          <w:t>(</w:t>
        </w:r>
        <w:r w:rsidRPr="00022ABB">
          <w:rPr>
            <w:rStyle w:val="string1"/>
            <w:sz w:val="18"/>
            <w:rPrChange w:id="13810" w:author="shorny" w:date="2014-06-09T17:30:00Z">
              <w:rPr>
                <w:rStyle w:val="string1"/>
              </w:rPr>
            </w:rPrChange>
          </w:rPr>
          <w:t>'NG'</w:t>
        </w:r>
        <w:r w:rsidRPr="00022ABB">
          <w:rPr>
            <w:sz w:val="18"/>
            <w:rPrChange w:id="13811" w:author="shorny" w:date="2014-06-09T17:30:00Z">
              <w:rPr/>
            </w:rPrChange>
          </w:rPr>
          <w:t xml:space="preserve">, </w:t>
        </w:r>
        <w:r w:rsidRPr="00022ABB">
          <w:rPr>
            <w:rStyle w:val="string1"/>
            <w:sz w:val="18"/>
            <w:rPrChange w:id="13812" w:author="shorny" w:date="2014-06-09T17:30:00Z">
              <w:rPr>
                <w:rStyle w:val="string1"/>
              </w:rPr>
            </w:rPrChange>
          </w:rPr>
          <w:t>'Nigeria'</w:t>
        </w:r>
        <w:r w:rsidRPr="00022ABB">
          <w:rPr>
            <w:sz w:val="18"/>
            <w:rPrChange w:id="13813" w:author="shorny" w:date="2014-06-09T17:30:00Z">
              <w:rPr/>
            </w:rPrChange>
          </w:rPr>
          <w:t>),</w:t>
        </w:r>
      </w:ins>
    </w:p>
    <w:p w14:paraId="1301A071" w14:textId="77777777" w:rsidR="00022ABB" w:rsidRPr="00022ABB" w:rsidRDefault="00022ABB">
      <w:pPr>
        <w:pStyle w:val="HTMLPreformatted"/>
        <w:divId w:val="585384335"/>
        <w:rPr>
          <w:ins w:id="13814" w:author="shorny" w:date="2014-06-09T17:29:00Z"/>
          <w:sz w:val="18"/>
          <w:rPrChange w:id="13815" w:author="shorny" w:date="2014-06-09T17:30:00Z">
            <w:rPr>
              <w:ins w:id="13816" w:author="shorny" w:date="2014-06-09T17:29:00Z"/>
            </w:rPr>
          </w:rPrChange>
        </w:rPr>
      </w:pPr>
      <w:ins w:id="13817" w:author="shorny" w:date="2014-06-09T17:29:00Z">
        <w:r w:rsidRPr="00022ABB">
          <w:rPr>
            <w:sz w:val="18"/>
            <w:rPrChange w:id="13818" w:author="shorny" w:date="2014-06-09T17:30:00Z">
              <w:rPr/>
            </w:rPrChange>
          </w:rPr>
          <w:t>(</w:t>
        </w:r>
        <w:r w:rsidRPr="00022ABB">
          <w:rPr>
            <w:rStyle w:val="string1"/>
            <w:sz w:val="18"/>
            <w:rPrChange w:id="13819" w:author="shorny" w:date="2014-06-09T17:30:00Z">
              <w:rPr>
                <w:rStyle w:val="string1"/>
              </w:rPr>
            </w:rPrChange>
          </w:rPr>
          <w:t>'NI'</w:t>
        </w:r>
        <w:r w:rsidRPr="00022ABB">
          <w:rPr>
            <w:sz w:val="18"/>
            <w:rPrChange w:id="13820" w:author="shorny" w:date="2014-06-09T17:30:00Z">
              <w:rPr/>
            </w:rPrChange>
          </w:rPr>
          <w:t xml:space="preserve">, </w:t>
        </w:r>
        <w:r w:rsidRPr="00022ABB">
          <w:rPr>
            <w:rStyle w:val="string1"/>
            <w:sz w:val="18"/>
            <w:rPrChange w:id="13821" w:author="shorny" w:date="2014-06-09T17:30:00Z">
              <w:rPr>
                <w:rStyle w:val="string1"/>
              </w:rPr>
            </w:rPrChange>
          </w:rPr>
          <w:t>'Nicaragua'</w:t>
        </w:r>
        <w:r w:rsidRPr="00022ABB">
          <w:rPr>
            <w:sz w:val="18"/>
            <w:rPrChange w:id="13822" w:author="shorny" w:date="2014-06-09T17:30:00Z">
              <w:rPr/>
            </w:rPrChange>
          </w:rPr>
          <w:t>),</w:t>
        </w:r>
      </w:ins>
    </w:p>
    <w:p w14:paraId="4074D688" w14:textId="77777777" w:rsidR="00022ABB" w:rsidRPr="00022ABB" w:rsidRDefault="00022ABB">
      <w:pPr>
        <w:pStyle w:val="HTMLPreformatted"/>
        <w:divId w:val="585384335"/>
        <w:rPr>
          <w:ins w:id="13823" w:author="shorny" w:date="2014-06-09T17:29:00Z"/>
          <w:sz w:val="18"/>
          <w:rPrChange w:id="13824" w:author="shorny" w:date="2014-06-09T17:30:00Z">
            <w:rPr>
              <w:ins w:id="13825" w:author="shorny" w:date="2014-06-09T17:29:00Z"/>
            </w:rPr>
          </w:rPrChange>
        </w:rPr>
      </w:pPr>
      <w:ins w:id="13826" w:author="shorny" w:date="2014-06-09T17:29:00Z">
        <w:r w:rsidRPr="00022ABB">
          <w:rPr>
            <w:sz w:val="18"/>
            <w:rPrChange w:id="13827" w:author="shorny" w:date="2014-06-09T17:30:00Z">
              <w:rPr/>
            </w:rPrChange>
          </w:rPr>
          <w:t>(</w:t>
        </w:r>
        <w:r w:rsidRPr="00022ABB">
          <w:rPr>
            <w:rStyle w:val="string1"/>
            <w:sz w:val="18"/>
            <w:rPrChange w:id="13828" w:author="shorny" w:date="2014-06-09T17:30:00Z">
              <w:rPr>
                <w:rStyle w:val="string1"/>
              </w:rPr>
            </w:rPrChange>
          </w:rPr>
          <w:t>'NL'</w:t>
        </w:r>
        <w:r w:rsidRPr="00022ABB">
          <w:rPr>
            <w:sz w:val="18"/>
            <w:rPrChange w:id="13829" w:author="shorny" w:date="2014-06-09T17:30:00Z">
              <w:rPr/>
            </w:rPrChange>
          </w:rPr>
          <w:t xml:space="preserve">, </w:t>
        </w:r>
        <w:r w:rsidRPr="00022ABB">
          <w:rPr>
            <w:rStyle w:val="string1"/>
            <w:sz w:val="18"/>
            <w:rPrChange w:id="13830" w:author="shorny" w:date="2014-06-09T17:30:00Z">
              <w:rPr>
                <w:rStyle w:val="string1"/>
              </w:rPr>
            </w:rPrChange>
          </w:rPr>
          <w:t>'Netherlands'</w:t>
        </w:r>
        <w:r w:rsidRPr="00022ABB">
          <w:rPr>
            <w:sz w:val="18"/>
            <w:rPrChange w:id="13831" w:author="shorny" w:date="2014-06-09T17:30:00Z">
              <w:rPr/>
            </w:rPrChange>
          </w:rPr>
          <w:t>),</w:t>
        </w:r>
      </w:ins>
    </w:p>
    <w:p w14:paraId="5D57042F" w14:textId="77777777" w:rsidR="00022ABB" w:rsidRPr="00022ABB" w:rsidRDefault="00022ABB">
      <w:pPr>
        <w:pStyle w:val="HTMLPreformatted"/>
        <w:divId w:val="585384335"/>
        <w:rPr>
          <w:ins w:id="13832" w:author="shorny" w:date="2014-06-09T17:29:00Z"/>
          <w:sz w:val="18"/>
          <w:rPrChange w:id="13833" w:author="shorny" w:date="2014-06-09T17:30:00Z">
            <w:rPr>
              <w:ins w:id="13834" w:author="shorny" w:date="2014-06-09T17:29:00Z"/>
            </w:rPr>
          </w:rPrChange>
        </w:rPr>
      </w:pPr>
      <w:ins w:id="13835" w:author="shorny" w:date="2014-06-09T17:29:00Z">
        <w:r w:rsidRPr="00022ABB">
          <w:rPr>
            <w:sz w:val="18"/>
            <w:rPrChange w:id="13836" w:author="shorny" w:date="2014-06-09T17:30:00Z">
              <w:rPr/>
            </w:rPrChange>
          </w:rPr>
          <w:t>(</w:t>
        </w:r>
        <w:r w:rsidRPr="00022ABB">
          <w:rPr>
            <w:rStyle w:val="string1"/>
            <w:sz w:val="18"/>
            <w:rPrChange w:id="13837" w:author="shorny" w:date="2014-06-09T17:30:00Z">
              <w:rPr>
                <w:rStyle w:val="string1"/>
              </w:rPr>
            </w:rPrChange>
          </w:rPr>
          <w:t>'NO'</w:t>
        </w:r>
        <w:r w:rsidRPr="00022ABB">
          <w:rPr>
            <w:sz w:val="18"/>
            <w:rPrChange w:id="13838" w:author="shorny" w:date="2014-06-09T17:30:00Z">
              <w:rPr/>
            </w:rPrChange>
          </w:rPr>
          <w:t xml:space="preserve">, </w:t>
        </w:r>
        <w:r w:rsidRPr="00022ABB">
          <w:rPr>
            <w:rStyle w:val="string1"/>
            <w:sz w:val="18"/>
            <w:rPrChange w:id="13839" w:author="shorny" w:date="2014-06-09T17:30:00Z">
              <w:rPr>
                <w:rStyle w:val="string1"/>
              </w:rPr>
            </w:rPrChange>
          </w:rPr>
          <w:t>'Norway'</w:t>
        </w:r>
        <w:r w:rsidRPr="00022ABB">
          <w:rPr>
            <w:sz w:val="18"/>
            <w:rPrChange w:id="13840" w:author="shorny" w:date="2014-06-09T17:30:00Z">
              <w:rPr/>
            </w:rPrChange>
          </w:rPr>
          <w:t>),</w:t>
        </w:r>
      </w:ins>
    </w:p>
    <w:p w14:paraId="6E4864AD" w14:textId="77777777" w:rsidR="00022ABB" w:rsidRPr="00022ABB" w:rsidRDefault="00022ABB">
      <w:pPr>
        <w:pStyle w:val="HTMLPreformatted"/>
        <w:divId w:val="585384335"/>
        <w:rPr>
          <w:ins w:id="13841" w:author="shorny" w:date="2014-06-09T17:29:00Z"/>
          <w:sz w:val="18"/>
          <w:rPrChange w:id="13842" w:author="shorny" w:date="2014-06-09T17:30:00Z">
            <w:rPr>
              <w:ins w:id="13843" w:author="shorny" w:date="2014-06-09T17:29:00Z"/>
            </w:rPr>
          </w:rPrChange>
        </w:rPr>
      </w:pPr>
      <w:ins w:id="13844" w:author="shorny" w:date="2014-06-09T17:29:00Z">
        <w:r w:rsidRPr="00022ABB">
          <w:rPr>
            <w:sz w:val="18"/>
            <w:rPrChange w:id="13845" w:author="shorny" w:date="2014-06-09T17:30:00Z">
              <w:rPr/>
            </w:rPrChange>
          </w:rPr>
          <w:t>(</w:t>
        </w:r>
        <w:r w:rsidRPr="00022ABB">
          <w:rPr>
            <w:rStyle w:val="string1"/>
            <w:sz w:val="18"/>
            <w:rPrChange w:id="13846" w:author="shorny" w:date="2014-06-09T17:30:00Z">
              <w:rPr>
                <w:rStyle w:val="string1"/>
              </w:rPr>
            </w:rPrChange>
          </w:rPr>
          <w:t>'NP'</w:t>
        </w:r>
        <w:r w:rsidRPr="00022ABB">
          <w:rPr>
            <w:sz w:val="18"/>
            <w:rPrChange w:id="13847" w:author="shorny" w:date="2014-06-09T17:30:00Z">
              <w:rPr/>
            </w:rPrChange>
          </w:rPr>
          <w:t xml:space="preserve">, </w:t>
        </w:r>
        <w:r w:rsidRPr="00022ABB">
          <w:rPr>
            <w:rStyle w:val="string1"/>
            <w:sz w:val="18"/>
            <w:rPrChange w:id="13848" w:author="shorny" w:date="2014-06-09T17:30:00Z">
              <w:rPr>
                <w:rStyle w:val="string1"/>
              </w:rPr>
            </w:rPrChange>
          </w:rPr>
          <w:t>'Nepal'</w:t>
        </w:r>
        <w:r w:rsidRPr="00022ABB">
          <w:rPr>
            <w:sz w:val="18"/>
            <w:rPrChange w:id="13849" w:author="shorny" w:date="2014-06-09T17:30:00Z">
              <w:rPr/>
            </w:rPrChange>
          </w:rPr>
          <w:t>),</w:t>
        </w:r>
      </w:ins>
    </w:p>
    <w:p w14:paraId="6A4B2660" w14:textId="77777777" w:rsidR="00022ABB" w:rsidRPr="00022ABB" w:rsidRDefault="00022ABB">
      <w:pPr>
        <w:pStyle w:val="HTMLPreformatted"/>
        <w:divId w:val="585384335"/>
        <w:rPr>
          <w:ins w:id="13850" w:author="shorny" w:date="2014-06-09T17:29:00Z"/>
          <w:sz w:val="18"/>
          <w:rPrChange w:id="13851" w:author="shorny" w:date="2014-06-09T17:30:00Z">
            <w:rPr>
              <w:ins w:id="13852" w:author="shorny" w:date="2014-06-09T17:29:00Z"/>
            </w:rPr>
          </w:rPrChange>
        </w:rPr>
      </w:pPr>
      <w:ins w:id="13853" w:author="shorny" w:date="2014-06-09T17:29:00Z">
        <w:r w:rsidRPr="00022ABB">
          <w:rPr>
            <w:sz w:val="18"/>
            <w:rPrChange w:id="13854" w:author="shorny" w:date="2014-06-09T17:30:00Z">
              <w:rPr/>
            </w:rPrChange>
          </w:rPr>
          <w:t>(</w:t>
        </w:r>
        <w:r w:rsidRPr="00022ABB">
          <w:rPr>
            <w:rStyle w:val="string1"/>
            <w:sz w:val="18"/>
            <w:rPrChange w:id="13855" w:author="shorny" w:date="2014-06-09T17:30:00Z">
              <w:rPr>
                <w:rStyle w:val="string1"/>
              </w:rPr>
            </w:rPrChange>
          </w:rPr>
          <w:t>'NR'</w:t>
        </w:r>
        <w:r w:rsidRPr="00022ABB">
          <w:rPr>
            <w:sz w:val="18"/>
            <w:rPrChange w:id="13856" w:author="shorny" w:date="2014-06-09T17:30:00Z">
              <w:rPr/>
            </w:rPrChange>
          </w:rPr>
          <w:t xml:space="preserve">, </w:t>
        </w:r>
        <w:r w:rsidRPr="00022ABB">
          <w:rPr>
            <w:rStyle w:val="string1"/>
            <w:sz w:val="18"/>
            <w:rPrChange w:id="13857" w:author="shorny" w:date="2014-06-09T17:30:00Z">
              <w:rPr>
                <w:rStyle w:val="string1"/>
              </w:rPr>
            </w:rPrChange>
          </w:rPr>
          <w:t>'Nauru'</w:t>
        </w:r>
        <w:r w:rsidRPr="00022ABB">
          <w:rPr>
            <w:sz w:val="18"/>
            <w:rPrChange w:id="13858" w:author="shorny" w:date="2014-06-09T17:30:00Z">
              <w:rPr/>
            </w:rPrChange>
          </w:rPr>
          <w:t>),</w:t>
        </w:r>
      </w:ins>
    </w:p>
    <w:p w14:paraId="600C0F82" w14:textId="77777777" w:rsidR="00022ABB" w:rsidRPr="00022ABB" w:rsidRDefault="00022ABB">
      <w:pPr>
        <w:pStyle w:val="HTMLPreformatted"/>
        <w:divId w:val="585384335"/>
        <w:rPr>
          <w:ins w:id="13859" w:author="shorny" w:date="2014-06-09T17:29:00Z"/>
          <w:sz w:val="18"/>
          <w:rPrChange w:id="13860" w:author="shorny" w:date="2014-06-09T17:30:00Z">
            <w:rPr>
              <w:ins w:id="13861" w:author="shorny" w:date="2014-06-09T17:29:00Z"/>
            </w:rPr>
          </w:rPrChange>
        </w:rPr>
      </w:pPr>
      <w:ins w:id="13862" w:author="shorny" w:date="2014-06-09T17:29:00Z">
        <w:r w:rsidRPr="00022ABB">
          <w:rPr>
            <w:sz w:val="18"/>
            <w:rPrChange w:id="13863" w:author="shorny" w:date="2014-06-09T17:30:00Z">
              <w:rPr/>
            </w:rPrChange>
          </w:rPr>
          <w:t>(</w:t>
        </w:r>
        <w:r w:rsidRPr="00022ABB">
          <w:rPr>
            <w:rStyle w:val="string1"/>
            <w:sz w:val="18"/>
            <w:rPrChange w:id="13864" w:author="shorny" w:date="2014-06-09T17:30:00Z">
              <w:rPr>
                <w:rStyle w:val="string1"/>
              </w:rPr>
            </w:rPrChange>
          </w:rPr>
          <w:t>'NU'</w:t>
        </w:r>
        <w:r w:rsidRPr="00022ABB">
          <w:rPr>
            <w:sz w:val="18"/>
            <w:rPrChange w:id="13865" w:author="shorny" w:date="2014-06-09T17:30:00Z">
              <w:rPr/>
            </w:rPrChange>
          </w:rPr>
          <w:t xml:space="preserve">, </w:t>
        </w:r>
        <w:r w:rsidRPr="00022ABB">
          <w:rPr>
            <w:rStyle w:val="string1"/>
            <w:sz w:val="18"/>
            <w:rPrChange w:id="13866" w:author="shorny" w:date="2014-06-09T17:30:00Z">
              <w:rPr>
                <w:rStyle w:val="string1"/>
              </w:rPr>
            </w:rPrChange>
          </w:rPr>
          <w:t>'Niue'</w:t>
        </w:r>
        <w:r w:rsidRPr="00022ABB">
          <w:rPr>
            <w:sz w:val="18"/>
            <w:rPrChange w:id="13867" w:author="shorny" w:date="2014-06-09T17:30:00Z">
              <w:rPr/>
            </w:rPrChange>
          </w:rPr>
          <w:t>),</w:t>
        </w:r>
      </w:ins>
    </w:p>
    <w:p w14:paraId="49BBD7E0" w14:textId="77777777" w:rsidR="00022ABB" w:rsidRPr="00022ABB" w:rsidRDefault="00022ABB">
      <w:pPr>
        <w:pStyle w:val="HTMLPreformatted"/>
        <w:divId w:val="585384335"/>
        <w:rPr>
          <w:ins w:id="13868" w:author="shorny" w:date="2014-06-09T17:29:00Z"/>
          <w:sz w:val="18"/>
          <w:rPrChange w:id="13869" w:author="shorny" w:date="2014-06-09T17:30:00Z">
            <w:rPr>
              <w:ins w:id="13870" w:author="shorny" w:date="2014-06-09T17:29:00Z"/>
            </w:rPr>
          </w:rPrChange>
        </w:rPr>
      </w:pPr>
      <w:ins w:id="13871" w:author="shorny" w:date="2014-06-09T17:29:00Z">
        <w:r w:rsidRPr="00022ABB">
          <w:rPr>
            <w:sz w:val="18"/>
            <w:rPrChange w:id="13872" w:author="shorny" w:date="2014-06-09T17:30:00Z">
              <w:rPr/>
            </w:rPrChange>
          </w:rPr>
          <w:t>(</w:t>
        </w:r>
        <w:r w:rsidRPr="00022ABB">
          <w:rPr>
            <w:rStyle w:val="string1"/>
            <w:sz w:val="18"/>
            <w:rPrChange w:id="13873" w:author="shorny" w:date="2014-06-09T17:30:00Z">
              <w:rPr>
                <w:rStyle w:val="string1"/>
              </w:rPr>
            </w:rPrChange>
          </w:rPr>
          <w:t>'NZ'</w:t>
        </w:r>
        <w:r w:rsidRPr="00022ABB">
          <w:rPr>
            <w:sz w:val="18"/>
            <w:rPrChange w:id="13874" w:author="shorny" w:date="2014-06-09T17:30:00Z">
              <w:rPr/>
            </w:rPrChange>
          </w:rPr>
          <w:t xml:space="preserve">, </w:t>
        </w:r>
        <w:r w:rsidRPr="00022ABB">
          <w:rPr>
            <w:rStyle w:val="string1"/>
            <w:sz w:val="18"/>
            <w:rPrChange w:id="13875" w:author="shorny" w:date="2014-06-09T17:30:00Z">
              <w:rPr>
                <w:rStyle w:val="string1"/>
              </w:rPr>
            </w:rPrChange>
          </w:rPr>
          <w:t>'New Zealand'</w:t>
        </w:r>
        <w:r w:rsidRPr="00022ABB">
          <w:rPr>
            <w:sz w:val="18"/>
            <w:rPrChange w:id="13876" w:author="shorny" w:date="2014-06-09T17:30:00Z">
              <w:rPr/>
            </w:rPrChange>
          </w:rPr>
          <w:t>),</w:t>
        </w:r>
      </w:ins>
    </w:p>
    <w:p w14:paraId="46558A8F" w14:textId="77777777" w:rsidR="00022ABB" w:rsidRPr="00022ABB" w:rsidRDefault="00022ABB">
      <w:pPr>
        <w:pStyle w:val="HTMLPreformatted"/>
        <w:divId w:val="585384335"/>
        <w:rPr>
          <w:ins w:id="13877" w:author="shorny" w:date="2014-06-09T17:29:00Z"/>
          <w:sz w:val="18"/>
          <w:rPrChange w:id="13878" w:author="shorny" w:date="2014-06-09T17:30:00Z">
            <w:rPr>
              <w:ins w:id="13879" w:author="shorny" w:date="2014-06-09T17:29:00Z"/>
            </w:rPr>
          </w:rPrChange>
        </w:rPr>
      </w:pPr>
      <w:ins w:id="13880" w:author="shorny" w:date="2014-06-09T17:29:00Z">
        <w:r w:rsidRPr="00022ABB">
          <w:rPr>
            <w:sz w:val="18"/>
            <w:rPrChange w:id="13881" w:author="shorny" w:date="2014-06-09T17:30:00Z">
              <w:rPr/>
            </w:rPrChange>
          </w:rPr>
          <w:t>(</w:t>
        </w:r>
        <w:r w:rsidRPr="00022ABB">
          <w:rPr>
            <w:rStyle w:val="string1"/>
            <w:sz w:val="18"/>
            <w:rPrChange w:id="13882" w:author="shorny" w:date="2014-06-09T17:30:00Z">
              <w:rPr>
                <w:rStyle w:val="string1"/>
              </w:rPr>
            </w:rPrChange>
          </w:rPr>
          <w:t>'OM'</w:t>
        </w:r>
        <w:r w:rsidRPr="00022ABB">
          <w:rPr>
            <w:sz w:val="18"/>
            <w:rPrChange w:id="13883" w:author="shorny" w:date="2014-06-09T17:30:00Z">
              <w:rPr/>
            </w:rPrChange>
          </w:rPr>
          <w:t xml:space="preserve">, </w:t>
        </w:r>
        <w:r w:rsidRPr="00022ABB">
          <w:rPr>
            <w:rStyle w:val="string1"/>
            <w:sz w:val="18"/>
            <w:rPrChange w:id="13884" w:author="shorny" w:date="2014-06-09T17:30:00Z">
              <w:rPr>
                <w:rStyle w:val="string1"/>
              </w:rPr>
            </w:rPrChange>
          </w:rPr>
          <w:t>'Oman'</w:t>
        </w:r>
        <w:r w:rsidRPr="00022ABB">
          <w:rPr>
            <w:sz w:val="18"/>
            <w:rPrChange w:id="13885" w:author="shorny" w:date="2014-06-09T17:30:00Z">
              <w:rPr/>
            </w:rPrChange>
          </w:rPr>
          <w:t>),</w:t>
        </w:r>
      </w:ins>
    </w:p>
    <w:p w14:paraId="5AB17626" w14:textId="77777777" w:rsidR="00022ABB" w:rsidRPr="00022ABB" w:rsidRDefault="00022ABB">
      <w:pPr>
        <w:pStyle w:val="HTMLPreformatted"/>
        <w:divId w:val="585384335"/>
        <w:rPr>
          <w:ins w:id="13886" w:author="shorny" w:date="2014-06-09T17:29:00Z"/>
          <w:sz w:val="18"/>
          <w:rPrChange w:id="13887" w:author="shorny" w:date="2014-06-09T17:30:00Z">
            <w:rPr>
              <w:ins w:id="13888" w:author="shorny" w:date="2014-06-09T17:29:00Z"/>
            </w:rPr>
          </w:rPrChange>
        </w:rPr>
      </w:pPr>
      <w:ins w:id="13889" w:author="shorny" w:date="2014-06-09T17:29:00Z">
        <w:r w:rsidRPr="00022ABB">
          <w:rPr>
            <w:sz w:val="18"/>
            <w:rPrChange w:id="13890" w:author="shorny" w:date="2014-06-09T17:30:00Z">
              <w:rPr/>
            </w:rPrChange>
          </w:rPr>
          <w:t>(</w:t>
        </w:r>
        <w:r w:rsidRPr="00022ABB">
          <w:rPr>
            <w:rStyle w:val="string1"/>
            <w:sz w:val="18"/>
            <w:rPrChange w:id="13891" w:author="shorny" w:date="2014-06-09T17:30:00Z">
              <w:rPr>
                <w:rStyle w:val="string1"/>
              </w:rPr>
            </w:rPrChange>
          </w:rPr>
          <w:t>'PA'</w:t>
        </w:r>
        <w:r w:rsidRPr="00022ABB">
          <w:rPr>
            <w:sz w:val="18"/>
            <w:rPrChange w:id="13892" w:author="shorny" w:date="2014-06-09T17:30:00Z">
              <w:rPr/>
            </w:rPrChange>
          </w:rPr>
          <w:t xml:space="preserve">, </w:t>
        </w:r>
        <w:r w:rsidRPr="00022ABB">
          <w:rPr>
            <w:rStyle w:val="string1"/>
            <w:sz w:val="18"/>
            <w:rPrChange w:id="13893" w:author="shorny" w:date="2014-06-09T17:30:00Z">
              <w:rPr>
                <w:rStyle w:val="string1"/>
              </w:rPr>
            </w:rPrChange>
          </w:rPr>
          <w:t>'Panama'</w:t>
        </w:r>
        <w:r w:rsidRPr="00022ABB">
          <w:rPr>
            <w:sz w:val="18"/>
            <w:rPrChange w:id="13894" w:author="shorny" w:date="2014-06-09T17:30:00Z">
              <w:rPr/>
            </w:rPrChange>
          </w:rPr>
          <w:t>),</w:t>
        </w:r>
      </w:ins>
    </w:p>
    <w:p w14:paraId="650E86B7" w14:textId="77777777" w:rsidR="00022ABB" w:rsidRPr="00022ABB" w:rsidRDefault="00022ABB">
      <w:pPr>
        <w:pStyle w:val="HTMLPreformatted"/>
        <w:divId w:val="585384335"/>
        <w:rPr>
          <w:ins w:id="13895" w:author="shorny" w:date="2014-06-09T17:29:00Z"/>
          <w:sz w:val="18"/>
          <w:rPrChange w:id="13896" w:author="shorny" w:date="2014-06-09T17:30:00Z">
            <w:rPr>
              <w:ins w:id="13897" w:author="shorny" w:date="2014-06-09T17:29:00Z"/>
            </w:rPr>
          </w:rPrChange>
        </w:rPr>
      </w:pPr>
      <w:ins w:id="13898" w:author="shorny" w:date="2014-06-09T17:29:00Z">
        <w:r w:rsidRPr="00022ABB">
          <w:rPr>
            <w:sz w:val="18"/>
            <w:rPrChange w:id="13899" w:author="shorny" w:date="2014-06-09T17:30:00Z">
              <w:rPr/>
            </w:rPrChange>
          </w:rPr>
          <w:t>(</w:t>
        </w:r>
        <w:r w:rsidRPr="00022ABB">
          <w:rPr>
            <w:rStyle w:val="string1"/>
            <w:sz w:val="18"/>
            <w:rPrChange w:id="13900" w:author="shorny" w:date="2014-06-09T17:30:00Z">
              <w:rPr>
                <w:rStyle w:val="string1"/>
              </w:rPr>
            </w:rPrChange>
          </w:rPr>
          <w:t>'PE'</w:t>
        </w:r>
        <w:r w:rsidRPr="00022ABB">
          <w:rPr>
            <w:sz w:val="18"/>
            <w:rPrChange w:id="13901" w:author="shorny" w:date="2014-06-09T17:30:00Z">
              <w:rPr/>
            </w:rPrChange>
          </w:rPr>
          <w:t xml:space="preserve">, </w:t>
        </w:r>
        <w:r w:rsidRPr="00022ABB">
          <w:rPr>
            <w:rStyle w:val="string1"/>
            <w:sz w:val="18"/>
            <w:rPrChange w:id="13902" w:author="shorny" w:date="2014-06-09T17:30:00Z">
              <w:rPr>
                <w:rStyle w:val="string1"/>
              </w:rPr>
            </w:rPrChange>
          </w:rPr>
          <w:t>'Peru'</w:t>
        </w:r>
        <w:r w:rsidRPr="00022ABB">
          <w:rPr>
            <w:sz w:val="18"/>
            <w:rPrChange w:id="13903" w:author="shorny" w:date="2014-06-09T17:30:00Z">
              <w:rPr/>
            </w:rPrChange>
          </w:rPr>
          <w:t>),</w:t>
        </w:r>
      </w:ins>
    </w:p>
    <w:p w14:paraId="7952FE6E" w14:textId="77777777" w:rsidR="00022ABB" w:rsidRPr="00022ABB" w:rsidRDefault="00022ABB">
      <w:pPr>
        <w:pStyle w:val="HTMLPreformatted"/>
        <w:divId w:val="585384335"/>
        <w:rPr>
          <w:ins w:id="13904" w:author="shorny" w:date="2014-06-09T17:29:00Z"/>
          <w:sz w:val="18"/>
          <w:rPrChange w:id="13905" w:author="shorny" w:date="2014-06-09T17:30:00Z">
            <w:rPr>
              <w:ins w:id="13906" w:author="shorny" w:date="2014-06-09T17:29:00Z"/>
            </w:rPr>
          </w:rPrChange>
        </w:rPr>
      </w:pPr>
      <w:ins w:id="13907" w:author="shorny" w:date="2014-06-09T17:29:00Z">
        <w:r w:rsidRPr="00022ABB">
          <w:rPr>
            <w:sz w:val="18"/>
            <w:rPrChange w:id="13908" w:author="shorny" w:date="2014-06-09T17:30:00Z">
              <w:rPr/>
            </w:rPrChange>
          </w:rPr>
          <w:t>(</w:t>
        </w:r>
        <w:r w:rsidRPr="00022ABB">
          <w:rPr>
            <w:rStyle w:val="string1"/>
            <w:sz w:val="18"/>
            <w:rPrChange w:id="13909" w:author="shorny" w:date="2014-06-09T17:30:00Z">
              <w:rPr>
                <w:rStyle w:val="string1"/>
              </w:rPr>
            </w:rPrChange>
          </w:rPr>
          <w:t>'PF'</w:t>
        </w:r>
        <w:r w:rsidRPr="00022ABB">
          <w:rPr>
            <w:sz w:val="18"/>
            <w:rPrChange w:id="13910" w:author="shorny" w:date="2014-06-09T17:30:00Z">
              <w:rPr/>
            </w:rPrChange>
          </w:rPr>
          <w:t xml:space="preserve">, </w:t>
        </w:r>
        <w:r w:rsidRPr="00022ABB">
          <w:rPr>
            <w:rStyle w:val="string1"/>
            <w:sz w:val="18"/>
            <w:rPrChange w:id="13911" w:author="shorny" w:date="2014-06-09T17:30:00Z">
              <w:rPr>
                <w:rStyle w:val="string1"/>
              </w:rPr>
            </w:rPrChange>
          </w:rPr>
          <w:t>'French Polynesia'</w:t>
        </w:r>
        <w:r w:rsidRPr="00022ABB">
          <w:rPr>
            <w:sz w:val="18"/>
            <w:rPrChange w:id="13912" w:author="shorny" w:date="2014-06-09T17:30:00Z">
              <w:rPr/>
            </w:rPrChange>
          </w:rPr>
          <w:t>),</w:t>
        </w:r>
      </w:ins>
    </w:p>
    <w:p w14:paraId="7FF7CE00" w14:textId="77777777" w:rsidR="00022ABB" w:rsidRPr="00022ABB" w:rsidRDefault="00022ABB">
      <w:pPr>
        <w:pStyle w:val="HTMLPreformatted"/>
        <w:divId w:val="585384335"/>
        <w:rPr>
          <w:ins w:id="13913" w:author="shorny" w:date="2014-06-09T17:29:00Z"/>
          <w:sz w:val="18"/>
          <w:rPrChange w:id="13914" w:author="shorny" w:date="2014-06-09T17:30:00Z">
            <w:rPr>
              <w:ins w:id="13915" w:author="shorny" w:date="2014-06-09T17:29:00Z"/>
            </w:rPr>
          </w:rPrChange>
        </w:rPr>
      </w:pPr>
      <w:ins w:id="13916" w:author="shorny" w:date="2014-06-09T17:29:00Z">
        <w:r w:rsidRPr="00022ABB">
          <w:rPr>
            <w:sz w:val="18"/>
            <w:rPrChange w:id="13917" w:author="shorny" w:date="2014-06-09T17:30:00Z">
              <w:rPr/>
            </w:rPrChange>
          </w:rPr>
          <w:t>(</w:t>
        </w:r>
        <w:r w:rsidRPr="00022ABB">
          <w:rPr>
            <w:rStyle w:val="string1"/>
            <w:sz w:val="18"/>
            <w:rPrChange w:id="13918" w:author="shorny" w:date="2014-06-09T17:30:00Z">
              <w:rPr>
                <w:rStyle w:val="string1"/>
              </w:rPr>
            </w:rPrChange>
          </w:rPr>
          <w:t>'PG'</w:t>
        </w:r>
        <w:r w:rsidRPr="00022ABB">
          <w:rPr>
            <w:sz w:val="18"/>
            <w:rPrChange w:id="13919" w:author="shorny" w:date="2014-06-09T17:30:00Z">
              <w:rPr/>
            </w:rPrChange>
          </w:rPr>
          <w:t xml:space="preserve">, </w:t>
        </w:r>
        <w:r w:rsidRPr="00022ABB">
          <w:rPr>
            <w:rStyle w:val="string1"/>
            <w:sz w:val="18"/>
            <w:rPrChange w:id="13920" w:author="shorny" w:date="2014-06-09T17:30:00Z">
              <w:rPr>
                <w:rStyle w:val="string1"/>
              </w:rPr>
            </w:rPrChange>
          </w:rPr>
          <w:t>'Papua New Guinea'</w:t>
        </w:r>
        <w:r w:rsidRPr="00022ABB">
          <w:rPr>
            <w:sz w:val="18"/>
            <w:rPrChange w:id="13921" w:author="shorny" w:date="2014-06-09T17:30:00Z">
              <w:rPr/>
            </w:rPrChange>
          </w:rPr>
          <w:t>),</w:t>
        </w:r>
      </w:ins>
    </w:p>
    <w:p w14:paraId="60A6C292" w14:textId="77777777" w:rsidR="00022ABB" w:rsidRPr="00022ABB" w:rsidRDefault="00022ABB">
      <w:pPr>
        <w:pStyle w:val="HTMLPreformatted"/>
        <w:divId w:val="585384335"/>
        <w:rPr>
          <w:ins w:id="13922" w:author="shorny" w:date="2014-06-09T17:29:00Z"/>
          <w:sz w:val="18"/>
          <w:rPrChange w:id="13923" w:author="shorny" w:date="2014-06-09T17:30:00Z">
            <w:rPr>
              <w:ins w:id="13924" w:author="shorny" w:date="2014-06-09T17:29:00Z"/>
            </w:rPr>
          </w:rPrChange>
        </w:rPr>
      </w:pPr>
      <w:ins w:id="13925" w:author="shorny" w:date="2014-06-09T17:29:00Z">
        <w:r w:rsidRPr="00022ABB">
          <w:rPr>
            <w:sz w:val="18"/>
            <w:rPrChange w:id="13926" w:author="shorny" w:date="2014-06-09T17:30:00Z">
              <w:rPr/>
            </w:rPrChange>
          </w:rPr>
          <w:t>(</w:t>
        </w:r>
        <w:r w:rsidRPr="00022ABB">
          <w:rPr>
            <w:rStyle w:val="string1"/>
            <w:sz w:val="18"/>
            <w:rPrChange w:id="13927" w:author="shorny" w:date="2014-06-09T17:30:00Z">
              <w:rPr>
                <w:rStyle w:val="string1"/>
              </w:rPr>
            </w:rPrChange>
          </w:rPr>
          <w:t>'PH'</w:t>
        </w:r>
        <w:r w:rsidRPr="00022ABB">
          <w:rPr>
            <w:sz w:val="18"/>
            <w:rPrChange w:id="13928" w:author="shorny" w:date="2014-06-09T17:30:00Z">
              <w:rPr/>
            </w:rPrChange>
          </w:rPr>
          <w:t xml:space="preserve">, </w:t>
        </w:r>
        <w:r w:rsidRPr="00022ABB">
          <w:rPr>
            <w:rStyle w:val="string1"/>
            <w:sz w:val="18"/>
            <w:rPrChange w:id="13929" w:author="shorny" w:date="2014-06-09T17:30:00Z">
              <w:rPr>
                <w:rStyle w:val="string1"/>
              </w:rPr>
            </w:rPrChange>
          </w:rPr>
          <w:t>'Philippines'</w:t>
        </w:r>
        <w:r w:rsidRPr="00022ABB">
          <w:rPr>
            <w:sz w:val="18"/>
            <w:rPrChange w:id="13930" w:author="shorny" w:date="2014-06-09T17:30:00Z">
              <w:rPr/>
            </w:rPrChange>
          </w:rPr>
          <w:t>),</w:t>
        </w:r>
      </w:ins>
    </w:p>
    <w:p w14:paraId="78833C85" w14:textId="77777777" w:rsidR="00022ABB" w:rsidRPr="00022ABB" w:rsidRDefault="00022ABB">
      <w:pPr>
        <w:pStyle w:val="HTMLPreformatted"/>
        <w:divId w:val="585384335"/>
        <w:rPr>
          <w:ins w:id="13931" w:author="shorny" w:date="2014-06-09T17:29:00Z"/>
          <w:sz w:val="18"/>
          <w:rPrChange w:id="13932" w:author="shorny" w:date="2014-06-09T17:30:00Z">
            <w:rPr>
              <w:ins w:id="13933" w:author="shorny" w:date="2014-06-09T17:29:00Z"/>
            </w:rPr>
          </w:rPrChange>
        </w:rPr>
      </w:pPr>
      <w:ins w:id="13934" w:author="shorny" w:date="2014-06-09T17:29:00Z">
        <w:r w:rsidRPr="00022ABB">
          <w:rPr>
            <w:sz w:val="18"/>
            <w:rPrChange w:id="13935" w:author="shorny" w:date="2014-06-09T17:30:00Z">
              <w:rPr/>
            </w:rPrChange>
          </w:rPr>
          <w:t>(</w:t>
        </w:r>
        <w:r w:rsidRPr="00022ABB">
          <w:rPr>
            <w:rStyle w:val="string1"/>
            <w:sz w:val="18"/>
            <w:rPrChange w:id="13936" w:author="shorny" w:date="2014-06-09T17:30:00Z">
              <w:rPr>
                <w:rStyle w:val="string1"/>
              </w:rPr>
            </w:rPrChange>
          </w:rPr>
          <w:t>'PK'</w:t>
        </w:r>
        <w:r w:rsidRPr="00022ABB">
          <w:rPr>
            <w:sz w:val="18"/>
            <w:rPrChange w:id="13937" w:author="shorny" w:date="2014-06-09T17:30:00Z">
              <w:rPr/>
            </w:rPrChange>
          </w:rPr>
          <w:t xml:space="preserve">, </w:t>
        </w:r>
        <w:r w:rsidRPr="00022ABB">
          <w:rPr>
            <w:rStyle w:val="string1"/>
            <w:sz w:val="18"/>
            <w:rPrChange w:id="13938" w:author="shorny" w:date="2014-06-09T17:30:00Z">
              <w:rPr>
                <w:rStyle w:val="string1"/>
              </w:rPr>
            </w:rPrChange>
          </w:rPr>
          <w:t>'Pakistan'</w:t>
        </w:r>
        <w:r w:rsidRPr="00022ABB">
          <w:rPr>
            <w:sz w:val="18"/>
            <w:rPrChange w:id="13939" w:author="shorny" w:date="2014-06-09T17:30:00Z">
              <w:rPr/>
            </w:rPrChange>
          </w:rPr>
          <w:t>),</w:t>
        </w:r>
      </w:ins>
    </w:p>
    <w:p w14:paraId="5DB5A038" w14:textId="77777777" w:rsidR="00022ABB" w:rsidRPr="00022ABB" w:rsidRDefault="00022ABB">
      <w:pPr>
        <w:pStyle w:val="HTMLPreformatted"/>
        <w:divId w:val="585384335"/>
        <w:rPr>
          <w:ins w:id="13940" w:author="shorny" w:date="2014-06-09T17:29:00Z"/>
          <w:sz w:val="18"/>
          <w:rPrChange w:id="13941" w:author="shorny" w:date="2014-06-09T17:30:00Z">
            <w:rPr>
              <w:ins w:id="13942" w:author="shorny" w:date="2014-06-09T17:29:00Z"/>
            </w:rPr>
          </w:rPrChange>
        </w:rPr>
      </w:pPr>
      <w:ins w:id="13943" w:author="shorny" w:date="2014-06-09T17:29:00Z">
        <w:r w:rsidRPr="00022ABB">
          <w:rPr>
            <w:sz w:val="18"/>
            <w:rPrChange w:id="13944" w:author="shorny" w:date="2014-06-09T17:30:00Z">
              <w:rPr/>
            </w:rPrChange>
          </w:rPr>
          <w:t>(</w:t>
        </w:r>
        <w:r w:rsidRPr="00022ABB">
          <w:rPr>
            <w:rStyle w:val="string1"/>
            <w:sz w:val="18"/>
            <w:rPrChange w:id="13945" w:author="shorny" w:date="2014-06-09T17:30:00Z">
              <w:rPr>
                <w:rStyle w:val="string1"/>
              </w:rPr>
            </w:rPrChange>
          </w:rPr>
          <w:t>'PL'</w:t>
        </w:r>
        <w:r w:rsidRPr="00022ABB">
          <w:rPr>
            <w:sz w:val="18"/>
            <w:rPrChange w:id="13946" w:author="shorny" w:date="2014-06-09T17:30:00Z">
              <w:rPr/>
            </w:rPrChange>
          </w:rPr>
          <w:t xml:space="preserve">, </w:t>
        </w:r>
        <w:r w:rsidRPr="00022ABB">
          <w:rPr>
            <w:rStyle w:val="string1"/>
            <w:sz w:val="18"/>
            <w:rPrChange w:id="13947" w:author="shorny" w:date="2014-06-09T17:30:00Z">
              <w:rPr>
                <w:rStyle w:val="string1"/>
              </w:rPr>
            </w:rPrChange>
          </w:rPr>
          <w:t>'Poland'</w:t>
        </w:r>
        <w:r w:rsidRPr="00022ABB">
          <w:rPr>
            <w:sz w:val="18"/>
            <w:rPrChange w:id="13948" w:author="shorny" w:date="2014-06-09T17:30:00Z">
              <w:rPr/>
            </w:rPrChange>
          </w:rPr>
          <w:t>),</w:t>
        </w:r>
      </w:ins>
    </w:p>
    <w:p w14:paraId="1BD05F62" w14:textId="77777777" w:rsidR="00022ABB" w:rsidRPr="00022ABB" w:rsidRDefault="00022ABB">
      <w:pPr>
        <w:pStyle w:val="HTMLPreformatted"/>
        <w:divId w:val="585384335"/>
        <w:rPr>
          <w:ins w:id="13949" w:author="shorny" w:date="2014-06-09T17:29:00Z"/>
          <w:sz w:val="18"/>
          <w:rPrChange w:id="13950" w:author="shorny" w:date="2014-06-09T17:30:00Z">
            <w:rPr>
              <w:ins w:id="13951" w:author="shorny" w:date="2014-06-09T17:29:00Z"/>
            </w:rPr>
          </w:rPrChange>
        </w:rPr>
      </w:pPr>
      <w:ins w:id="13952" w:author="shorny" w:date="2014-06-09T17:29:00Z">
        <w:r w:rsidRPr="00022ABB">
          <w:rPr>
            <w:sz w:val="18"/>
            <w:rPrChange w:id="13953" w:author="shorny" w:date="2014-06-09T17:30:00Z">
              <w:rPr/>
            </w:rPrChange>
          </w:rPr>
          <w:t>(</w:t>
        </w:r>
        <w:r w:rsidRPr="00022ABB">
          <w:rPr>
            <w:rStyle w:val="string1"/>
            <w:sz w:val="18"/>
            <w:rPrChange w:id="13954" w:author="shorny" w:date="2014-06-09T17:30:00Z">
              <w:rPr>
                <w:rStyle w:val="string1"/>
              </w:rPr>
            </w:rPrChange>
          </w:rPr>
          <w:t>'PM'</w:t>
        </w:r>
        <w:r w:rsidRPr="00022ABB">
          <w:rPr>
            <w:sz w:val="18"/>
            <w:rPrChange w:id="13955" w:author="shorny" w:date="2014-06-09T17:30:00Z">
              <w:rPr/>
            </w:rPrChange>
          </w:rPr>
          <w:t xml:space="preserve">, </w:t>
        </w:r>
        <w:r w:rsidRPr="00022ABB">
          <w:rPr>
            <w:rStyle w:val="string1"/>
            <w:sz w:val="18"/>
            <w:rPrChange w:id="13956" w:author="shorny" w:date="2014-06-09T17:30:00Z">
              <w:rPr>
                <w:rStyle w:val="string1"/>
              </w:rPr>
            </w:rPrChange>
          </w:rPr>
          <w:t>'Saint Pierre and Miquelon'</w:t>
        </w:r>
        <w:r w:rsidRPr="00022ABB">
          <w:rPr>
            <w:sz w:val="18"/>
            <w:rPrChange w:id="13957" w:author="shorny" w:date="2014-06-09T17:30:00Z">
              <w:rPr/>
            </w:rPrChange>
          </w:rPr>
          <w:t>),</w:t>
        </w:r>
      </w:ins>
    </w:p>
    <w:p w14:paraId="23E800AE" w14:textId="77777777" w:rsidR="00022ABB" w:rsidRPr="00022ABB" w:rsidRDefault="00022ABB">
      <w:pPr>
        <w:pStyle w:val="HTMLPreformatted"/>
        <w:divId w:val="585384335"/>
        <w:rPr>
          <w:ins w:id="13958" w:author="shorny" w:date="2014-06-09T17:29:00Z"/>
          <w:sz w:val="18"/>
          <w:rPrChange w:id="13959" w:author="shorny" w:date="2014-06-09T17:30:00Z">
            <w:rPr>
              <w:ins w:id="13960" w:author="shorny" w:date="2014-06-09T17:29:00Z"/>
            </w:rPr>
          </w:rPrChange>
        </w:rPr>
      </w:pPr>
      <w:ins w:id="13961" w:author="shorny" w:date="2014-06-09T17:29:00Z">
        <w:r w:rsidRPr="00022ABB">
          <w:rPr>
            <w:sz w:val="18"/>
            <w:rPrChange w:id="13962" w:author="shorny" w:date="2014-06-09T17:30:00Z">
              <w:rPr/>
            </w:rPrChange>
          </w:rPr>
          <w:t>(</w:t>
        </w:r>
        <w:r w:rsidRPr="00022ABB">
          <w:rPr>
            <w:rStyle w:val="string1"/>
            <w:sz w:val="18"/>
            <w:rPrChange w:id="13963" w:author="shorny" w:date="2014-06-09T17:30:00Z">
              <w:rPr>
                <w:rStyle w:val="string1"/>
              </w:rPr>
            </w:rPrChange>
          </w:rPr>
          <w:t>'PN'</w:t>
        </w:r>
        <w:r w:rsidRPr="00022ABB">
          <w:rPr>
            <w:sz w:val="18"/>
            <w:rPrChange w:id="13964" w:author="shorny" w:date="2014-06-09T17:30:00Z">
              <w:rPr/>
            </w:rPrChange>
          </w:rPr>
          <w:t xml:space="preserve">, </w:t>
        </w:r>
        <w:r w:rsidRPr="00022ABB">
          <w:rPr>
            <w:rStyle w:val="string1"/>
            <w:sz w:val="18"/>
            <w:rPrChange w:id="13965" w:author="shorny" w:date="2014-06-09T17:30:00Z">
              <w:rPr>
                <w:rStyle w:val="string1"/>
              </w:rPr>
            </w:rPrChange>
          </w:rPr>
          <w:t>'Pitcairn'</w:t>
        </w:r>
        <w:r w:rsidRPr="00022ABB">
          <w:rPr>
            <w:sz w:val="18"/>
            <w:rPrChange w:id="13966" w:author="shorny" w:date="2014-06-09T17:30:00Z">
              <w:rPr/>
            </w:rPrChange>
          </w:rPr>
          <w:t>),</w:t>
        </w:r>
      </w:ins>
    </w:p>
    <w:p w14:paraId="166ED108" w14:textId="77777777" w:rsidR="00022ABB" w:rsidRPr="00022ABB" w:rsidRDefault="00022ABB">
      <w:pPr>
        <w:pStyle w:val="HTMLPreformatted"/>
        <w:divId w:val="585384335"/>
        <w:rPr>
          <w:ins w:id="13967" w:author="shorny" w:date="2014-06-09T17:29:00Z"/>
          <w:sz w:val="18"/>
          <w:rPrChange w:id="13968" w:author="shorny" w:date="2014-06-09T17:30:00Z">
            <w:rPr>
              <w:ins w:id="13969" w:author="shorny" w:date="2014-06-09T17:29:00Z"/>
            </w:rPr>
          </w:rPrChange>
        </w:rPr>
      </w:pPr>
      <w:ins w:id="13970" w:author="shorny" w:date="2014-06-09T17:29:00Z">
        <w:r w:rsidRPr="00022ABB">
          <w:rPr>
            <w:sz w:val="18"/>
            <w:rPrChange w:id="13971" w:author="shorny" w:date="2014-06-09T17:30:00Z">
              <w:rPr/>
            </w:rPrChange>
          </w:rPr>
          <w:t>(</w:t>
        </w:r>
        <w:r w:rsidRPr="00022ABB">
          <w:rPr>
            <w:rStyle w:val="string1"/>
            <w:sz w:val="18"/>
            <w:rPrChange w:id="13972" w:author="shorny" w:date="2014-06-09T17:30:00Z">
              <w:rPr>
                <w:rStyle w:val="string1"/>
              </w:rPr>
            </w:rPrChange>
          </w:rPr>
          <w:t>'PR'</w:t>
        </w:r>
        <w:r w:rsidRPr="00022ABB">
          <w:rPr>
            <w:sz w:val="18"/>
            <w:rPrChange w:id="13973" w:author="shorny" w:date="2014-06-09T17:30:00Z">
              <w:rPr/>
            </w:rPrChange>
          </w:rPr>
          <w:t xml:space="preserve">, </w:t>
        </w:r>
        <w:r w:rsidRPr="00022ABB">
          <w:rPr>
            <w:rStyle w:val="string1"/>
            <w:sz w:val="18"/>
            <w:rPrChange w:id="13974" w:author="shorny" w:date="2014-06-09T17:30:00Z">
              <w:rPr>
                <w:rStyle w:val="string1"/>
              </w:rPr>
            </w:rPrChange>
          </w:rPr>
          <w:t>'Puerto Rico'</w:t>
        </w:r>
        <w:r w:rsidRPr="00022ABB">
          <w:rPr>
            <w:sz w:val="18"/>
            <w:rPrChange w:id="13975" w:author="shorny" w:date="2014-06-09T17:30:00Z">
              <w:rPr/>
            </w:rPrChange>
          </w:rPr>
          <w:t>),</w:t>
        </w:r>
      </w:ins>
    </w:p>
    <w:p w14:paraId="3455CDC3" w14:textId="77777777" w:rsidR="00022ABB" w:rsidRPr="00022ABB" w:rsidRDefault="00022ABB">
      <w:pPr>
        <w:pStyle w:val="HTMLPreformatted"/>
        <w:divId w:val="585384335"/>
        <w:rPr>
          <w:ins w:id="13976" w:author="shorny" w:date="2014-06-09T17:29:00Z"/>
          <w:sz w:val="18"/>
          <w:rPrChange w:id="13977" w:author="shorny" w:date="2014-06-09T17:30:00Z">
            <w:rPr>
              <w:ins w:id="13978" w:author="shorny" w:date="2014-06-09T17:29:00Z"/>
            </w:rPr>
          </w:rPrChange>
        </w:rPr>
      </w:pPr>
      <w:ins w:id="13979" w:author="shorny" w:date="2014-06-09T17:29:00Z">
        <w:r w:rsidRPr="00022ABB">
          <w:rPr>
            <w:sz w:val="18"/>
            <w:rPrChange w:id="13980" w:author="shorny" w:date="2014-06-09T17:30:00Z">
              <w:rPr/>
            </w:rPrChange>
          </w:rPr>
          <w:t>(</w:t>
        </w:r>
        <w:r w:rsidRPr="00022ABB">
          <w:rPr>
            <w:rStyle w:val="string1"/>
            <w:sz w:val="18"/>
            <w:rPrChange w:id="13981" w:author="shorny" w:date="2014-06-09T17:30:00Z">
              <w:rPr>
                <w:rStyle w:val="string1"/>
              </w:rPr>
            </w:rPrChange>
          </w:rPr>
          <w:t>'PS'</w:t>
        </w:r>
        <w:r w:rsidRPr="00022ABB">
          <w:rPr>
            <w:sz w:val="18"/>
            <w:rPrChange w:id="13982" w:author="shorny" w:date="2014-06-09T17:30:00Z">
              <w:rPr/>
            </w:rPrChange>
          </w:rPr>
          <w:t xml:space="preserve">, </w:t>
        </w:r>
        <w:r w:rsidRPr="00022ABB">
          <w:rPr>
            <w:rStyle w:val="string1"/>
            <w:sz w:val="18"/>
            <w:rPrChange w:id="13983" w:author="shorny" w:date="2014-06-09T17:30:00Z">
              <w:rPr>
                <w:rStyle w:val="string1"/>
              </w:rPr>
            </w:rPrChange>
          </w:rPr>
          <w:t>'Palestine, State of'</w:t>
        </w:r>
        <w:r w:rsidRPr="00022ABB">
          <w:rPr>
            <w:sz w:val="18"/>
            <w:rPrChange w:id="13984" w:author="shorny" w:date="2014-06-09T17:30:00Z">
              <w:rPr/>
            </w:rPrChange>
          </w:rPr>
          <w:t>),</w:t>
        </w:r>
      </w:ins>
    </w:p>
    <w:p w14:paraId="5AC391F9" w14:textId="77777777" w:rsidR="00022ABB" w:rsidRPr="00022ABB" w:rsidRDefault="00022ABB">
      <w:pPr>
        <w:pStyle w:val="HTMLPreformatted"/>
        <w:divId w:val="585384335"/>
        <w:rPr>
          <w:ins w:id="13985" w:author="shorny" w:date="2014-06-09T17:29:00Z"/>
          <w:sz w:val="18"/>
          <w:rPrChange w:id="13986" w:author="shorny" w:date="2014-06-09T17:30:00Z">
            <w:rPr>
              <w:ins w:id="13987" w:author="shorny" w:date="2014-06-09T17:29:00Z"/>
            </w:rPr>
          </w:rPrChange>
        </w:rPr>
      </w:pPr>
      <w:ins w:id="13988" w:author="shorny" w:date="2014-06-09T17:29:00Z">
        <w:r w:rsidRPr="00022ABB">
          <w:rPr>
            <w:sz w:val="18"/>
            <w:rPrChange w:id="13989" w:author="shorny" w:date="2014-06-09T17:30:00Z">
              <w:rPr/>
            </w:rPrChange>
          </w:rPr>
          <w:t>(</w:t>
        </w:r>
        <w:r w:rsidRPr="00022ABB">
          <w:rPr>
            <w:rStyle w:val="string1"/>
            <w:sz w:val="18"/>
            <w:rPrChange w:id="13990" w:author="shorny" w:date="2014-06-09T17:30:00Z">
              <w:rPr>
                <w:rStyle w:val="string1"/>
              </w:rPr>
            </w:rPrChange>
          </w:rPr>
          <w:t>'PT'</w:t>
        </w:r>
        <w:r w:rsidRPr="00022ABB">
          <w:rPr>
            <w:sz w:val="18"/>
            <w:rPrChange w:id="13991" w:author="shorny" w:date="2014-06-09T17:30:00Z">
              <w:rPr/>
            </w:rPrChange>
          </w:rPr>
          <w:t xml:space="preserve">, </w:t>
        </w:r>
        <w:r w:rsidRPr="00022ABB">
          <w:rPr>
            <w:rStyle w:val="string1"/>
            <w:sz w:val="18"/>
            <w:rPrChange w:id="13992" w:author="shorny" w:date="2014-06-09T17:30:00Z">
              <w:rPr>
                <w:rStyle w:val="string1"/>
              </w:rPr>
            </w:rPrChange>
          </w:rPr>
          <w:t>'Portugal'</w:t>
        </w:r>
        <w:r w:rsidRPr="00022ABB">
          <w:rPr>
            <w:sz w:val="18"/>
            <w:rPrChange w:id="13993" w:author="shorny" w:date="2014-06-09T17:30:00Z">
              <w:rPr/>
            </w:rPrChange>
          </w:rPr>
          <w:t>),</w:t>
        </w:r>
      </w:ins>
    </w:p>
    <w:p w14:paraId="1BC3D906" w14:textId="77777777" w:rsidR="00022ABB" w:rsidRPr="00022ABB" w:rsidRDefault="00022ABB">
      <w:pPr>
        <w:pStyle w:val="HTMLPreformatted"/>
        <w:divId w:val="585384335"/>
        <w:rPr>
          <w:ins w:id="13994" w:author="shorny" w:date="2014-06-09T17:29:00Z"/>
          <w:sz w:val="18"/>
          <w:rPrChange w:id="13995" w:author="shorny" w:date="2014-06-09T17:30:00Z">
            <w:rPr>
              <w:ins w:id="13996" w:author="shorny" w:date="2014-06-09T17:29:00Z"/>
            </w:rPr>
          </w:rPrChange>
        </w:rPr>
      </w:pPr>
      <w:ins w:id="13997" w:author="shorny" w:date="2014-06-09T17:29:00Z">
        <w:r w:rsidRPr="00022ABB">
          <w:rPr>
            <w:sz w:val="18"/>
            <w:rPrChange w:id="13998" w:author="shorny" w:date="2014-06-09T17:30:00Z">
              <w:rPr/>
            </w:rPrChange>
          </w:rPr>
          <w:t>(</w:t>
        </w:r>
        <w:r w:rsidRPr="00022ABB">
          <w:rPr>
            <w:rStyle w:val="string1"/>
            <w:sz w:val="18"/>
            <w:rPrChange w:id="13999" w:author="shorny" w:date="2014-06-09T17:30:00Z">
              <w:rPr>
                <w:rStyle w:val="string1"/>
              </w:rPr>
            </w:rPrChange>
          </w:rPr>
          <w:t>'PW'</w:t>
        </w:r>
        <w:r w:rsidRPr="00022ABB">
          <w:rPr>
            <w:sz w:val="18"/>
            <w:rPrChange w:id="14000" w:author="shorny" w:date="2014-06-09T17:30:00Z">
              <w:rPr/>
            </w:rPrChange>
          </w:rPr>
          <w:t xml:space="preserve">, </w:t>
        </w:r>
        <w:r w:rsidRPr="00022ABB">
          <w:rPr>
            <w:rStyle w:val="string1"/>
            <w:sz w:val="18"/>
            <w:rPrChange w:id="14001" w:author="shorny" w:date="2014-06-09T17:30:00Z">
              <w:rPr>
                <w:rStyle w:val="string1"/>
              </w:rPr>
            </w:rPrChange>
          </w:rPr>
          <w:t>'Palau'</w:t>
        </w:r>
        <w:r w:rsidRPr="00022ABB">
          <w:rPr>
            <w:sz w:val="18"/>
            <w:rPrChange w:id="14002" w:author="shorny" w:date="2014-06-09T17:30:00Z">
              <w:rPr/>
            </w:rPrChange>
          </w:rPr>
          <w:t>),</w:t>
        </w:r>
      </w:ins>
    </w:p>
    <w:p w14:paraId="43696D4F" w14:textId="77777777" w:rsidR="00022ABB" w:rsidRPr="00022ABB" w:rsidRDefault="00022ABB">
      <w:pPr>
        <w:pStyle w:val="HTMLPreformatted"/>
        <w:divId w:val="585384335"/>
        <w:rPr>
          <w:ins w:id="14003" w:author="shorny" w:date="2014-06-09T17:29:00Z"/>
          <w:sz w:val="18"/>
          <w:rPrChange w:id="14004" w:author="shorny" w:date="2014-06-09T17:30:00Z">
            <w:rPr>
              <w:ins w:id="14005" w:author="shorny" w:date="2014-06-09T17:29:00Z"/>
            </w:rPr>
          </w:rPrChange>
        </w:rPr>
      </w:pPr>
      <w:ins w:id="14006" w:author="shorny" w:date="2014-06-09T17:29:00Z">
        <w:r w:rsidRPr="00022ABB">
          <w:rPr>
            <w:sz w:val="18"/>
            <w:rPrChange w:id="14007" w:author="shorny" w:date="2014-06-09T17:30:00Z">
              <w:rPr/>
            </w:rPrChange>
          </w:rPr>
          <w:t>(</w:t>
        </w:r>
        <w:r w:rsidRPr="00022ABB">
          <w:rPr>
            <w:rStyle w:val="string1"/>
            <w:sz w:val="18"/>
            <w:rPrChange w:id="14008" w:author="shorny" w:date="2014-06-09T17:30:00Z">
              <w:rPr>
                <w:rStyle w:val="string1"/>
              </w:rPr>
            </w:rPrChange>
          </w:rPr>
          <w:t>'PY'</w:t>
        </w:r>
        <w:r w:rsidRPr="00022ABB">
          <w:rPr>
            <w:sz w:val="18"/>
            <w:rPrChange w:id="14009" w:author="shorny" w:date="2014-06-09T17:30:00Z">
              <w:rPr/>
            </w:rPrChange>
          </w:rPr>
          <w:t xml:space="preserve">, </w:t>
        </w:r>
        <w:r w:rsidRPr="00022ABB">
          <w:rPr>
            <w:rStyle w:val="string1"/>
            <w:sz w:val="18"/>
            <w:rPrChange w:id="14010" w:author="shorny" w:date="2014-06-09T17:30:00Z">
              <w:rPr>
                <w:rStyle w:val="string1"/>
              </w:rPr>
            </w:rPrChange>
          </w:rPr>
          <w:t>'Paraguay'</w:t>
        </w:r>
        <w:r w:rsidRPr="00022ABB">
          <w:rPr>
            <w:sz w:val="18"/>
            <w:rPrChange w:id="14011" w:author="shorny" w:date="2014-06-09T17:30:00Z">
              <w:rPr/>
            </w:rPrChange>
          </w:rPr>
          <w:t>),</w:t>
        </w:r>
      </w:ins>
    </w:p>
    <w:p w14:paraId="3E933708" w14:textId="77777777" w:rsidR="00022ABB" w:rsidRPr="00022ABB" w:rsidRDefault="00022ABB">
      <w:pPr>
        <w:pStyle w:val="HTMLPreformatted"/>
        <w:divId w:val="585384335"/>
        <w:rPr>
          <w:ins w:id="14012" w:author="shorny" w:date="2014-06-09T17:29:00Z"/>
          <w:sz w:val="18"/>
          <w:rPrChange w:id="14013" w:author="shorny" w:date="2014-06-09T17:30:00Z">
            <w:rPr>
              <w:ins w:id="14014" w:author="shorny" w:date="2014-06-09T17:29:00Z"/>
            </w:rPr>
          </w:rPrChange>
        </w:rPr>
      </w:pPr>
      <w:ins w:id="14015" w:author="shorny" w:date="2014-06-09T17:29:00Z">
        <w:r w:rsidRPr="00022ABB">
          <w:rPr>
            <w:sz w:val="18"/>
            <w:rPrChange w:id="14016" w:author="shorny" w:date="2014-06-09T17:30:00Z">
              <w:rPr/>
            </w:rPrChange>
          </w:rPr>
          <w:t>(</w:t>
        </w:r>
        <w:r w:rsidRPr="00022ABB">
          <w:rPr>
            <w:rStyle w:val="string1"/>
            <w:sz w:val="18"/>
            <w:rPrChange w:id="14017" w:author="shorny" w:date="2014-06-09T17:30:00Z">
              <w:rPr>
                <w:rStyle w:val="string1"/>
              </w:rPr>
            </w:rPrChange>
          </w:rPr>
          <w:t>'QA'</w:t>
        </w:r>
        <w:r w:rsidRPr="00022ABB">
          <w:rPr>
            <w:sz w:val="18"/>
            <w:rPrChange w:id="14018" w:author="shorny" w:date="2014-06-09T17:30:00Z">
              <w:rPr/>
            </w:rPrChange>
          </w:rPr>
          <w:t xml:space="preserve">, </w:t>
        </w:r>
        <w:r w:rsidRPr="00022ABB">
          <w:rPr>
            <w:rStyle w:val="string1"/>
            <w:sz w:val="18"/>
            <w:rPrChange w:id="14019" w:author="shorny" w:date="2014-06-09T17:30:00Z">
              <w:rPr>
                <w:rStyle w:val="string1"/>
              </w:rPr>
            </w:rPrChange>
          </w:rPr>
          <w:t>'Qatar'</w:t>
        </w:r>
        <w:r w:rsidRPr="00022ABB">
          <w:rPr>
            <w:sz w:val="18"/>
            <w:rPrChange w:id="14020" w:author="shorny" w:date="2014-06-09T17:30:00Z">
              <w:rPr/>
            </w:rPrChange>
          </w:rPr>
          <w:t>),</w:t>
        </w:r>
      </w:ins>
    </w:p>
    <w:p w14:paraId="30B304C0" w14:textId="77777777" w:rsidR="00022ABB" w:rsidRPr="00022ABB" w:rsidRDefault="00022ABB">
      <w:pPr>
        <w:pStyle w:val="HTMLPreformatted"/>
        <w:divId w:val="585384335"/>
        <w:rPr>
          <w:ins w:id="14021" w:author="shorny" w:date="2014-06-09T17:29:00Z"/>
          <w:sz w:val="18"/>
          <w:rPrChange w:id="14022" w:author="shorny" w:date="2014-06-09T17:30:00Z">
            <w:rPr>
              <w:ins w:id="14023" w:author="shorny" w:date="2014-06-09T17:29:00Z"/>
            </w:rPr>
          </w:rPrChange>
        </w:rPr>
      </w:pPr>
      <w:ins w:id="14024" w:author="shorny" w:date="2014-06-09T17:29:00Z">
        <w:r w:rsidRPr="00022ABB">
          <w:rPr>
            <w:sz w:val="18"/>
            <w:rPrChange w:id="14025" w:author="shorny" w:date="2014-06-09T17:30:00Z">
              <w:rPr/>
            </w:rPrChange>
          </w:rPr>
          <w:t>(</w:t>
        </w:r>
        <w:r w:rsidRPr="00022ABB">
          <w:rPr>
            <w:rStyle w:val="string1"/>
            <w:sz w:val="18"/>
            <w:rPrChange w:id="14026" w:author="shorny" w:date="2014-06-09T17:30:00Z">
              <w:rPr>
                <w:rStyle w:val="string1"/>
              </w:rPr>
            </w:rPrChange>
          </w:rPr>
          <w:t>'RE'</w:t>
        </w:r>
        <w:r w:rsidRPr="00022ABB">
          <w:rPr>
            <w:sz w:val="18"/>
            <w:rPrChange w:id="14027" w:author="shorny" w:date="2014-06-09T17:30:00Z">
              <w:rPr/>
            </w:rPrChange>
          </w:rPr>
          <w:t xml:space="preserve">, </w:t>
        </w:r>
        <w:r w:rsidRPr="00022ABB">
          <w:rPr>
            <w:rStyle w:val="string1"/>
            <w:sz w:val="18"/>
            <w:rPrChange w:id="14028" w:author="shorny" w:date="2014-06-09T17:30:00Z">
              <w:rPr>
                <w:rStyle w:val="string1"/>
              </w:rPr>
            </w:rPrChange>
          </w:rPr>
          <w:t>'Réunion'</w:t>
        </w:r>
        <w:r w:rsidRPr="00022ABB">
          <w:rPr>
            <w:sz w:val="18"/>
            <w:rPrChange w:id="14029" w:author="shorny" w:date="2014-06-09T17:30:00Z">
              <w:rPr/>
            </w:rPrChange>
          </w:rPr>
          <w:t>),</w:t>
        </w:r>
      </w:ins>
    </w:p>
    <w:p w14:paraId="5ECA013B" w14:textId="77777777" w:rsidR="00022ABB" w:rsidRPr="00022ABB" w:rsidRDefault="00022ABB">
      <w:pPr>
        <w:pStyle w:val="HTMLPreformatted"/>
        <w:divId w:val="585384335"/>
        <w:rPr>
          <w:ins w:id="14030" w:author="shorny" w:date="2014-06-09T17:29:00Z"/>
          <w:sz w:val="18"/>
          <w:rPrChange w:id="14031" w:author="shorny" w:date="2014-06-09T17:30:00Z">
            <w:rPr>
              <w:ins w:id="14032" w:author="shorny" w:date="2014-06-09T17:29:00Z"/>
            </w:rPr>
          </w:rPrChange>
        </w:rPr>
      </w:pPr>
      <w:ins w:id="14033" w:author="shorny" w:date="2014-06-09T17:29:00Z">
        <w:r w:rsidRPr="00022ABB">
          <w:rPr>
            <w:sz w:val="18"/>
            <w:rPrChange w:id="14034" w:author="shorny" w:date="2014-06-09T17:30:00Z">
              <w:rPr/>
            </w:rPrChange>
          </w:rPr>
          <w:t>(</w:t>
        </w:r>
        <w:r w:rsidRPr="00022ABB">
          <w:rPr>
            <w:rStyle w:val="string1"/>
            <w:sz w:val="18"/>
            <w:rPrChange w:id="14035" w:author="shorny" w:date="2014-06-09T17:30:00Z">
              <w:rPr>
                <w:rStyle w:val="string1"/>
              </w:rPr>
            </w:rPrChange>
          </w:rPr>
          <w:t>'RO'</w:t>
        </w:r>
        <w:r w:rsidRPr="00022ABB">
          <w:rPr>
            <w:sz w:val="18"/>
            <w:rPrChange w:id="14036" w:author="shorny" w:date="2014-06-09T17:30:00Z">
              <w:rPr/>
            </w:rPrChange>
          </w:rPr>
          <w:t xml:space="preserve">, </w:t>
        </w:r>
        <w:r w:rsidRPr="00022ABB">
          <w:rPr>
            <w:rStyle w:val="string1"/>
            <w:sz w:val="18"/>
            <w:rPrChange w:id="14037" w:author="shorny" w:date="2014-06-09T17:30:00Z">
              <w:rPr>
                <w:rStyle w:val="string1"/>
              </w:rPr>
            </w:rPrChange>
          </w:rPr>
          <w:t>'Romania'</w:t>
        </w:r>
        <w:r w:rsidRPr="00022ABB">
          <w:rPr>
            <w:sz w:val="18"/>
            <w:rPrChange w:id="14038" w:author="shorny" w:date="2014-06-09T17:30:00Z">
              <w:rPr/>
            </w:rPrChange>
          </w:rPr>
          <w:t>),</w:t>
        </w:r>
      </w:ins>
    </w:p>
    <w:p w14:paraId="069E1937" w14:textId="77777777" w:rsidR="00022ABB" w:rsidRPr="00022ABB" w:rsidRDefault="00022ABB">
      <w:pPr>
        <w:pStyle w:val="HTMLPreformatted"/>
        <w:divId w:val="585384335"/>
        <w:rPr>
          <w:ins w:id="14039" w:author="shorny" w:date="2014-06-09T17:29:00Z"/>
          <w:sz w:val="18"/>
          <w:rPrChange w:id="14040" w:author="shorny" w:date="2014-06-09T17:30:00Z">
            <w:rPr>
              <w:ins w:id="14041" w:author="shorny" w:date="2014-06-09T17:29:00Z"/>
            </w:rPr>
          </w:rPrChange>
        </w:rPr>
      </w:pPr>
      <w:ins w:id="14042" w:author="shorny" w:date="2014-06-09T17:29:00Z">
        <w:r w:rsidRPr="00022ABB">
          <w:rPr>
            <w:sz w:val="18"/>
            <w:rPrChange w:id="14043" w:author="shorny" w:date="2014-06-09T17:30:00Z">
              <w:rPr/>
            </w:rPrChange>
          </w:rPr>
          <w:t>(</w:t>
        </w:r>
        <w:r w:rsidRPr="00022ABB">
          <w:rPr>
            <w:rStyle w:val="string1"/>
            <w:sz w:val="18"/>
            <w:rPrChange w:id="14044" w:author="shorny" w:date="2014-06-09T17:30:00Z">
              <w:rPr>
                <w:rStyle w:val="string1"/>
              </w:rPr>
            </w:rPrChange>
          </w:rPr>
          <w:t>'RS'</w:t>
        </w:r>
        <w:r w:rsidRPr="00022ABB">
          <w:rPr>
            <w:sz w:val="18"/>
            <w:rPrChange w:id="14045" w:author="shorny" w:date="2014-06-09T17:30:00Z">
              <w:rPr/>
            </w:rPrChange>
          </w:rPr>
          <w:t xml:space="preserve">, </w:t>
        </w:r>
        <w:r w:rsidRPr="00022ABB">
          <w:rPr>
            <w:rStyle w:val="string1"/>
            <w:sz w:val="18"/>
            <w:rPrChange w:id="14046" w:author="shorny" w:date="2014-06-09T17:30:00Z">
              <w:rPr>
                <w:rStyle w:val="string1"/>
              </w:rPr>
            </w:rPrChange>
          </w:rPr>
          <w:t>'Serbia'</w:t>
        </w:r>
        <w:r w:rsidRPr="00022ABB">
          <w:rPr>
            <w:sz w:val="18"/>
            <w:rPrChange w:id="14047" w:author="shorny" w:date="2014-06-09T17:30:00Z">
              <w:rPr/>
            </w:rPrChange>
          </w:rPr>
          <w:t>),</w:t>
        </w:r>
      </w:ins>
    </w:p>
    <w:p w14:paraId="7A3A1237" w14:textId="77777777" w:rsidR="00022ABB" w:rsidRPr="00022ABB" w:rsidRDefault="00022ABB">
      <w:pPr>
        <w:pStyle w:val="HTMLPreformatted"/>
        <w:divId w:val="585384335"/>
        <w:rPr>
          <w:ins w:id="14048" w:author="shorny" w:date="2014-06-09T17:29:00Z"/>
          <w:sz w:val="18"/>
          <w:rPrChange w:id="14049" w:author="shorny" w:date="2014-06-09T17:30:00Z">
            <w:rPr>
              <w:ins w:id="14050" w:author="shorny" w:date="2014-06-09T17:29:00Z"/>
            </w:rPr>
          </w:rPrChange>
        </w:rPr>
      </w:pPr>
      <w:ins w:id="14051" w:author="shorny" w:date="2014-06-09T17:29:00Z">
        <w:r w:rsidRPr="00022ABB">
          <w:rPr>
            <w:sz w:val="18"/>
            <w:rPrChange w:id="14052" w:author="shorny" w:date="2014-06-09T17:30:00Z">
              <w:rPr/>
            </w:rPrChange>
          </w:rPr>
          <w:t>(</w:t>
        </w:r>
        <w:r w:rsidRPr="00022ABB">
          <w:rPr>
            <w:rStyle w:val="string1"/>
            <w:sz w:val="18"/>
            <w:rPrChange w:id="14053" w:author="shorny" w:date="2014-06-09T17:30:00Z">
              <w:rPr>
                <w:rStyle w:val="string1"/>
              </w:rPr>
            </w:rPrChange>
          </w:rPr>
          <w:t>'RU'</w:t>
        </w:r>
        <w:r w:rsidRPr="00022ABB">
          <w:rPr>
            <w:sz w:val="18"/>
            <w:rPrChange w:id="14054" w:author="shorny" w:date="2014-06-09T17:30:00Z">
              <w:rPr/>
            </w:rPrChange>
          </w:rPr>
          <w:t xml:space="preserve">, </w:t>
        </w:r>
        <w:r w:rsidRPr="00022ABB">
          <w:rPr>
            <w:rStyle w:val="string1"/>
            <w:sz w:val="18"/>
            <w:rPrChange w:id="14055" w:author="shorny" w:date="2014-06-09T17:30:00Z">
              <w:rPr>
                <w:rStyle w:val="string1"/>
              </w:rPr>
            </w:rPrChange>
          </w:rPr>
          <w:t>'Russian Federation'</w:t>
        </w:r>
        <w:r w:rsidRPr="00022ABB">
          <w:rPr>
            <w:sz w:val="18"/>
            <w:rPrChange w:id="14056" w:author="shorny" w:date="2014-06-09T17:30:00Z">
              <w:rPr/>
            </w:rPrChange>
          </w:rPr>
          <w:t>),</w:t>
        </w:r>
      </w:ins>
    </w:p>
    <w:p w14:paraId="20D9D3E0" w14:textId="77777777" w:rsidR="00022ABB" w:rsidRPr="00022ABB" w:rsidRDefault="00022ABB">
      <w:pPr>
        <w:pStyle w:val="HTMLPreformatted"/>
        <w:divId w:val="585384335"/>
        <w:rPr>
          <w:ins w:id="14057" w:author="shorny" w:date="2014-06-09T17:29:00Z"/>
          <w:sz w:val="18"/>
          <w:rPrChange w:id="14058" w:author="shorny" w:date="2014-06-09T17:30:00Z">
            <w:rPr>
              <w:ins w:id="14059" w:author="shorny" w:date="2014-06-09T17:29:00Z"/>
            </w:rPr>
          </w:rPrChange>
        </w:rPr>
      </w:pPr>
      <w:ins w:id="14060" w:author="shorny" w:date="2014-06-09T17:29:00Z">
        <w:r w:rsidRPr="00022ABB">
          <w:rPr>
            <w:sz w:val="18"/>
            <w:rPrChange w:id="14061" w:author="shorny" w:date="2014-06-09T17:30:00Z">
              <w:rPr/>
            </w:rPrChange>
          </w:rPr>
          <w:t>(</w:t>
        </w:r>
        <w:r w:rsidRPr="00022ABB">
          <w:rPr>
            <w:rStyle w:val="string1"/>
            <w:sz w:val="18"/>
            <w:rPrChange w:id="14062" w:author="shorny" w:date="2014-06-09T17:30:00Z">
              <w:rPr>
                <w:rStyle w:val="string1"/>
              </w:rPr>
            </w:rPrChange>
          </w:rPr>
          <w:t>'RW'</w:t>
        </w:r>
        <w:r w:rsidRPr="00022ABB">
          <w:rPr>
            <w:sz w:val="18"/>
            <w:rPrChange w:id="14063" w:author="shorny" w:date="2014-06-09T17:30:00Z">
              <w:rPr/>
            </w:rPrChange>
          </w:rPr>
          <w:t xml:space="preserve">, </w:t>
        </w:r>
        <w:r w:rsidRPr="00022ABB">
          <w:rPr>
            <w:rStyle w:val="string1"/>
            <w:sz w:val="18"/>
            <w:rPrChange w:id="14064" w:author="shorny" w:date="2014-06-09T17:30:00Z">
              <w:rPr>
                <w:rStyle w:val="string1"/>
              </w:rPr>
            </w:rPrChange>
          </w:rPr>
          <w:t>'Rwanda'</w:t>
        </w:r>
        <w:r w:rsidRPr="00022ABB">
          <w:rPr>
            <w:sz w:val="18"/>
            <w:rPrChange w:id="14065" w:author="shorny" w:date="2014-06-09T17:30:00Z">
              <w:rPr/>
            </w:rPrChange>
          </w:rPr>
          <w:t>),</w:t>
        </w:r>
      </w:ins>
    </w:p>
    <w:p w14:paraId="5FA1F0A5" w14:textId="77777777" w:rsidR="00022ABB" w:rsidRPr="00022ABB" w:rsidRDefault="00022ABB">
      <w:pPr>
        <w:pStyle w:val="HTMLPreformatted"/>
        <w:divId w:val="585384335"/>
        <w:rPr>
          <w:ins w:id="14066" w:author="shorny" w:date="2014-06-09T17:29:00Z"/>
          <w:sz w:val="18"/>
          <w:rPrChange w:id="14067" w:author="shorny" w:date="2014-06-09T17:30:00Z">
            <w:rPr>
              <w:ins w:id="14068" w:author="shorny" w:date="2014-06-09T17:29:00Z"/>
            </w:rPr>
          </w:rPrChange>
        </w:rPr>
      </w:pPr>
      <w:ins w:id="14069" w:author="shorny" w:date="2014-06-09T17:29:00Z">
        <w:r w:rsidRPr="00022ABB">
          <w:rPr>
            <w:sz w:val="18"/>
            <w:rPrChange w:id="14070" w:author="shorny" w:date="2014-06-09T17:30:00Z">
              <w:rPr/>
            </w:rPrChange>
          </w:rPr>
          <w:t>(</w:t>
        </w:r>
        <w:r w:rsidRPr="00022ABB">
          <w:rPr>
            <w:rStyle w:val="string1"/>
            <w:sz w:val="18"/>
            <w:rPrChange w:id="14071" w:author="shorny" w:date="2014-06-09T17:30:00Z">
              <w:rPr>
                <w:rStyle w:val="string1"/>
              </w:rPr>
            </w:rPrChange>
          </w:rPr>
          <w:t>'SA'</w:t>
        </w:r>
        <w:r w:rsidRPr="00022ABB">
          <w:rPr>
            <w:sz w:val="18"/>
            <w:rPrChange w:id="14072" w:author="shorny" w:date="2014-06-09T17:30:00Z">
              <w:rPr/>
            </w:rPrChange>
          </w:rPr>
          <w:t xml:space="preserve">, </w:t>
        </w:r>
        <w:r w:rsidRPr="00022ABB">
          <w:rPr>
            <w:rStyle w:val="string1"/>
            <w:sz w:val="18"/>
            <w:rPrChange w:id="14073" w:author="shorny" w:date="2014-06-09T17:30:00Z">
              <w:rPr>
                <w:rStyle w:val="string1"/>
              </w:rPr>
            </w:rPrChange>
          </w:rPr>
          <w:t>'Saudi Arabia'</w:t>
        </w:r>
        <w:r w:rsidRPr="00022ABB">
          <w:rPr>
            <w:sz w:val="18"/>
            <w:rPrChange w:id="14074" w:author="shorny" w:date="2014-06-09T17:30:00Z">
              <w:rPr/>
            </w:rPrChange>
          </w:rPr>
          <w:t>),</w:t>
        </w:r>
      </w:ins>
    </w:p>
    <w:p w14:paraId="6299D397" w14:textId="77777777" w:rsidR="00022ABB" w:rsidRPr="00022ABB" w:rsidRDefault="00022ABB">
      <w:pPr>
        <w:pStyle w:val="HTMLPreformatted"/>
        <w:divId w:val="585384335"/>
        <w:rPr>
          <w:ins w:id="14075" w:author="shorny" w:date="2014-06-09T17:29:00Z"/>
          <w:sz w:val="18"/>
          <w:rPrChange w:id="14076" w:author="shorny" w:date="2014-06-09T17:30:00Z">
            <w:rPr>
              <w:ins w:id="14077" w:author="shorny" w:date="2014-06-09T17:29:00Z"/>
            </w:rPr>
          </w:rPrChange>
        </w:rPr>
      </w:pPr>
      <w:ins w:id="14078" w:author="shorny" w:date="2014-06-09T17:29:00Z">
        <w:r w:rsidRPr="00022ABB">
          <w:rPr>
            <w:sz w:val="18"/>
            <w:rPrChange w:id="14079" w:author="shorny" w:date="2014-06-09T17:30:00Z">
              <w:rPr/>
            </w:rPrChange>
          </w:rPr>
          <w:lastRenderedPageBreak/>
          <w:t>(</w:t>
        </w:r>
        <w:r w:rsidRPr="00022ABB">
          <w:rPr>
            <w:rStyle w:val="string1"/>
            <w:sz w:val="18"/>
            <w:rPrChange w:id="14080" w:author="shorny" w:date="2014-06-09T17:30:00Z">
              <w:rPr>
                <w:rStyle w:val="string1"/>
              </w:rPr>
            </w:rPrChange>
          </w:rPr>
          <w:t>'SB'</w:t>
        </w:r>
        <w:r w:rsidRPr="00022ABB">
          <w:rPr>
            <w:sz w:val="18"/>
            <w:rPrChange w:id="14081" w:author="shorny" w:date="2014-06-09T17:30:00Z">
              <w:rPr/>
            </w:rPrChange>
          </w:rPr>
          <w:t xml:space="preserve">, </w:t>
        </w:r>
        <w:r w:rsidRPr="00022ABB">
          <w:rPr>
            <w:rStyle w:val="string1"/>
            <w:sz w:val="18"/>
            <w:rPrChange w:id="14082" w:author="shorny" w:date="2014-06-09T17:30:00Z">
              <w:rPr>
                <w:rStyle w:val="string1"/>
              </w:rPr>
            </w:rPrChange>
          </w:rPr>
          <w:t>'Solomon Islands'</w:t>
        </w:r>
        <w:r w:rsidRPr="00022ABB">
          <w:rPr>
            <w:sz w:val="18"/>
            <w:rPrChange w:id="14083" w:author="shorny" w:date="2014-06-09T17:30:00Z">
              <w:rPr/>
            </w:rPrChange>
          </w:rPr>
          <w:t>),</w:t>
        </w:r>
      </w:ins>
    </w:p>
    <w:p w14:paraId="4257260A" w14:textId="77777777" w:rsidR="00022ABB" w:rsidRPr="00022ABB" w:rsidRDefault="00022ABB">
      <w:pPr>
        <w:pStyle w:val="HTMLPreformatted"/>
        <w:divId w:val="585384335"/>
        <w:rPr>
          <w:ins w:id="14084" w:author="shorny" w:date="2014-06-09T17:29:00Z"/>
          <w:sz w:val="18"/>
          <w:rPrChange w:id="14085" w:author="shorny" w:date="2014-06-09T17:30:00Z">
            <w:rPr>
              <w:ins w:id="14086" w:author="shorny" w:date="2014-06-09T17:29:00Z"/>
            </w:rPr>
          </w:rPrChange>
        </w:rPr>
      </w:pPr>
      <w:ins w:id="14087" w:author="shorny" w:date="2014-06-09T17:29:00Z">
        <w:r w:rsidRPr="00022ABB">
          <w:rPr>
            <w:sz w:val="18"/>
            <w:rPrChange w:id="14088" w:author="shorny" w:date="2014-06-09T17:30:00Z">
              <w:rPr/>
            </w:rPrChange>
          </w:rPr>
          <w:t>(</w:t>
        </w:r>
        <w:r w:rsidRPr="00022ABB">
          <w:rPr>
            <w:rStyle w:val="string1"/>
            <w:sz w:val="18"/>
            <w:rPrChange w:id="14089" w:author="shorny" w:date="2014-06-09T17:30:00Z">
              <w:rPr>
                <w:rStyle w:val="string1"/>
              </w:rPr>
            </w:rPrChange>
          </w:rPr>
          <w:t>'SC'</w:t>
        </w:r>
        <w:r w:rsidRPr="00022ABB">
          <w:rPr>
            <w:sz w:val="18"/>
            <w:rPrChange w:id="14090" w:author="shorny" w:date="2014-06-09T17:30:00Z">
              <w:rPr/>
            </w:rPrChange>
          </w:rPr>
          <w:t xml:space="preserve">, </w:t>
        </w:r>
        <w:r w:rsidRPr="00022ABB">
          <w:rPr>
            <w:rStyle w:val="string1"/>
            <w:sz w:val="18"/>
            <w:rPrChange w:id="14091" w:author="shorny" w:date="2014-06-09T17:30:00Z">
              <w:rPr>
                <w:rStyle w:val="string1"/>
              </w:rPr>
            </w:rPrChange>
          </w:rPr>
          <w:t>'Seychelles'</w:t>
        </w:r>
        <w:r w:rsidRPr="00022ABB">
          <w:rPr>
            <w:sz w:val="18"/>
            <w:rPrChange w:id="14092" w:author="shorny" w:date="2014-06-09T17:30:00Z">
              <w:rPr/>
            </w:rPrChange>
          </w:rPr>
          <w:t>),</w:t>
        </w:r>
      </w:ins>
    </w:p>
    <w:p w14:paraId="245B33D6" w14:textId="77777777" w:rsidR="00022ABB" w:rsidRPr="00022ABB" w:rsidRDefault="00022ABB">
      <w:pPr>
        <w:pStyle w:val="HTMLPreformatted"/>
        <w:divId w:val="585384335"/>
        <w:rPr>
          <w:ins w:id="14093" w:author="shorny" w:date="2014-06-09T17:29:00Z"/>
          <w:sz w:val="18"/>
          <w:rPrChange w:id="14094" w:author="shorny" w:date="2014-06-09T17:30:00Z">
            <w:rPr>
              <w:ins w:id="14095" w:author="shorny" w:date="2014-06-09T17:29:00Z"/>
            </w:rPr>
          </w:rPrChange>
        </w:rPr>
      </w:pPr>
      <w:ins w:id="14096" w:author="shorny" w:date="2014-06-09T17:29:00Z">
        <w:r w:rsidRPr="00022ABB">
          <w:rPr>
            <w:sz w:val="18"/>
            <w:rPrChange w:id="14097" w:author="shorny" w:date="2014-06-09T17:30:00Z">
              <w:rPr/>
            </w:rPrChange>
          </w:rPr>
          <w:t>(</w:t>
        </w:r>
        <w:r w:rsidRPr="00022ABB">
          <w:rPr>
            <w:rStyle w:val="string1"/>
            <w:sz w:val="18"/>
            <w:rPrChange w:id="14098" w:author="shorny" w:date="2014-06-09T17:30:00Z">
              <w:rPr>
                <w:rStyle w:val="string1"/>
              </w:rPr>
            </w:rPrChange>
          </w:rPr>
          <w:t>'SD'</w:t>
        </w:r>
        <w:r w:rsidRPr="00022ABB">
          <w:rPr>
            <w:sz w:val="18"/>
            <w:rPrChange w:id="14099" w:author="shorny" w:date="2014-06-09T17:30:00Z">
              <w:rPr/>
            </w:rPrChange>
          </w:rPr>
          <w:t xml:space="preserve">, </w:t>
        </w:r>
        <w:r w:rsidRPr="00022ABB">
          <w:rPr>
            <w:rStyle w:val="string1"/>
            <w:sz w:val="18"/>
            <w:rPrChange w:id="14100" w:author="shorny" w:date="2014-06-09T17:30:00Z">
              <w:rPr>
                <w:rStyle w:val="string1"/>
              </w:rPr>
            </w:rPrChange>
          </w:rPr>
          <w:t>'Sudan'</w:t>
        </w:r>
        <w:r w:rsidRPr="00022ABB">
          <w:rPr>
            <w:sz w:val="18"/>
            <w:rPrChange w:id="14101" w:author="shorny" w:date="2014-06-09T17:30:00Z">
              <w:rPr/>
            </w:rPrChange>
          </w:rPr>
          <w:t>),</w:t>
        </w:r>
      </w:ins>
    </w:p>
    <w:p w14:paraId="59E0694A" w14:textId="77777777" w:rsidR="00022ABB" w:rsidRPr="00022ABB" w:rsidRDefault="00022ABB">
      <w:pPr>
        <w:pStyle w:val="HTMLPreformatted"/>
        <w:divId w:val="585384335"/>
        <w:rPr>
          <w:ins w:id="14102" w:author="shorny" w:date="2014-06-09T17:29:00Z"/>
          <w:sz w:val="18"/>
          <w:rPrChange w:id="14103" w:author="shorny" w:date="2014-06-09T17:30:00Z">
            <w:rPr>
              <w:ins w:id="14104" w:author="shorny" w:date="2014-06-09T17:29:00Z"/>
            </w:rPr>
          </w:rPrChange>
        </w:rPr>
      </w:pPr>
      <w:ins w:id="14105" w:author="shorny" w:date="2014-06-09T17:29:00Z">
        <w:r w:rsidRPr="00022ABB">
          <w:rPr>
            <w:sz w:val="18"/>
            <w:rPrChange w:id="14106" w:author="shorny" w:date="2014-06-09T17:30:00Z">
              <w:rPr/>
            </w:rPrChange>
          </w:rPr>
          <w:t>(</w:t>
        </w:r>
        <w:r w:rsidRPr="00022ABB">
          <w:rPr>
            <w:rStyle w:val="string1"/>
            <w:sz w:val="18"/>
            <w:rPrChange w:id="14107" w:author="shorny" w:date="2014-06-09T17:30:00Z">
              <w:rPr>
                <w:rStyle w:val="string1"/>
              </w:rPr>
            </w:rPrChange>
          </w:rPr>
          <w:t>'SE'</w:t>
        </w:r>
        <w:r w:rsidRPr="00022ABB">
          <w:rPr>
            <w:sz w:val="18"/>
            <w:rPrChange w:id="14108" w:author="shorny" w:date="2014-06-09T17:30:00Z">
              <w:rPr/>
            </w:rPrChange>
          </w:rPr>
          <w:t xml:space="preserve">, </w:t>
        </w:r>
        <w:r w:rsidRPr="00022ABB">
          <w:rPr>
            <w:rStyle w:val="string1"/>
            <w:sz w:val="18"/>
            <w:rPrChange w:id="14109" w:author="shorny" w:date="2014-06-09T17:30:00Z">
              <w:rPr>
                <w:rStyle w:val="string1"/>
              </w:rPr>
            </w:rPrChange>
          </w:rPr>
          <w:t>'Sweden'</w:t>
        </w:r>
        <w:r w:rsidRPr="00022ABB">
          <w:rPr>
            <w:sz w:val="18"/>
            <w:rPrChange w:id="14110" w:author="shorny" w:date="2014-06-09T17:30:00Z">
              <w:rPr/>
            </w:rPrChange>
          </w:rPr>
          <w:t>),</w:t>
        </w:r>
      </w:ins>
    </w:p>
    <w:p w14:paraId="11341FD7" w14:textId="77777777" w:rsidR="00022ABB" w:rsidRPr="00022ABB" w:rsidRDefault="00022ABB">
      <w:pPr>
        <w:pStyle w:val="HTMLPreformatted"/>
        <w:divId w:val="585384335"/>
        <w:rPr>
          <w:ins w:id="14111" w:author="shorny" w:date="2014-06-09T17:29:00Z"/>
          <w:sz w:val="18"/>
          <w:rPrChange w:id="14112" w:author="shorny" w:date="2014-06-09T17:30:00Z">
            <w:rPr>
              <w:ins w:id="14113" w:author="shorny" w:date="2014-06-09T17:29:00Z"/>
            </w:rPr>
          </w:rPrChange>
        </w:rPr>
      </w:pPr>
      <w:ins w:id="14114" w:author="shorny" w:date="2014-06-09T17:29:00Z">
        <w:r w:rsidRPr="00022ABB">
          <w:rPr>
            <w:sz w:val="18"/>
            <w:rPrChange w:id="14115" w:author="shorny" w:date="2014-06-09T17:30:00Z">
              <w:rPr/>
            </w:rPrChange>
          </w:rPr>
          <w:t>(</w:t>
        </w:r>
        <w:r w:rsidRPr="00022ABB">
          <w:rPr>
            <w:rStyle w:val="string1"/>
            <w:sz w:val="18"/>
            <w:rPrChange w:id="14116" w:author="shorny" w:date="2014-06-09T17:30:00Z">
              <w:rPr>
                <w:rStyle w:val="string1"/>
              </w:rPr>
            </w:rPrChange>
          </w:rPr>
          <w:t>'SG'</w:t>
        </w:r>
        <w:r w:rsidRPr="00022ABB">
          <w:rPr>
            <w:sz w:val="18"/>
            <w:rPrChange w:id="14117" w:author="shorny" w:date="2014-06-09T17:30:00Z">
              <w:rPr/>
            </w:rPrChange>
          </w:rPr>
          <w:t xml:space="preserve">, </w:t>
        </w:r>
        <w:r w:rsidRPr="00022ABB">
          <w:rPr>
            <w:rStyle w:val="string1"/>
            <w:sz w:val="18"/>
            <w:rPrChange w:id="14118" w:author="shorny" w:date="2014-06-09T17:30:00Z">
              <w:rPr>
                <w:rStyle w:val="string1"/>
              </w:rPr>
            </w:rPrChange>
          </w:rPr>
          <w:t>'Singapore'</w:t>
        </w:r>
        <w:r w:rsidRPr="00022ABB">
          <w:rPr>
            <w:sz w:val="18"/>
            <w:rPrChange w:id="14119" w:author="shorny" w:date="2014-06-09T17:30:00Z">
              <w:rPr/>
            </w:rPrChange>
          </w:rPr>
          <w:t>),</w:t>
        </w:r>
      </w:ins>
    </w:p>
    <w:p w14:paraId="17B63A6C" w14:textId="77777777" w:rsidR="00022ABB" w:rsidRPr="00022ABB" w:rsidRDefault="00022ABB">
      <w:pPr>
        <w:pStyle w:val="HTMLPreformatted"/>
        <w:divId w:val="585384335"/>
        <w:rPr>
          <w:ins w:id="14120" w:author="shorny" w:date="2014-06-09T17:29:00Z"/>
          <w:sz w:val="18"/>
          <w:rPrChange w:id="14121" w:author="shorny" w:date="2014-06-09T17:30:00Z">
            <w:rPr>
              <w:ins w:id="14122" w:author="shorny" w:date="2014-06-09T17:29:00Z"/>
            </w:rPr>
          </w:rPrChange>
        </w:rPr>
      </w:pPr>
      <w:ins w:id="14123" w:author="shorny" w:date="2014-06-09T17:29:00Z">
        <w:r w:rsidRPr="00022ABB">
          <w:rPr>
            <w:sz w:val="18"/>
            <w:rPrChange w:id="14124" w:author="shorny" w:date="2014-06-09T17:30:00Z">
              <w:rPr/>
            </w:rPrChange>
          </w:rPr>
          <w:t>(</w:t>
        </w:r>
        <w:r w:rsidRPr="00022ABB">
          <w:rPr>
            <w:rStyle w:val="string1"/>
            <w:sz w:val="18"/>
            <w:rPrChange w:id="14125" w:author="shorny" w:date="2014-06-09T17:30:00Z">
              <w:rPr>
                <w:rStyle w:val="string1"/>
              </w:rPr>
            </w:rPrChange>
          </w:rPr>
          <w:t>'SH'</w:t>
        </w:r>
        <w:r w:rsidRPr="00022ABB">
          <w:rPr>
            <w:sz w:val="18"/>
            <w:rPrChange w:id="14126" w:author="shorny" w:date="2014-06-09T17:30:00Z">
              <w:rPr/>
            </w:rPrChange>
          </w:rPr>
          <w:t xml:space="preserve">, </w:t>
        </w:r>
        <w:r w:rsidRPr="00022ABB">
          <w:rPr>
            <w:rStyle w:val="string1"/>
            <w:sz w:val="18"/>
            <w:rPrChange w:id="14127" w:author="shorny" w:date="2014-06-09T17:30:00Z">
              <w:rPr>
                <w:rStyle w:val="string1"/>
              </w:rPr>
            </w:rPrChange>
          </w:rPr>
          <w:t>'Saint Helena, Ascension and Tristan da Cunha'</w:t>
        </w:r>
        <w:r w:rsidRPr="00022ABB">
          <w:rPr>
            <w:sz w:val="18"/>
            <w:rPrChange w:id="14128" w:author="shorny" w:date="2014-06-09T17:30:00Z">
              <w:rPr/>
            </w:rPrChange>
          </w:rPr>
          <w:t>),</w:t>
        </w:r>
      </w:ins>
    </w:p>
    <w:p w14:paraId="44EC075E" w14:textId="77777777" w:rsidR="00022ABB" w:rsidRPr="00022ABB" w:rsidRDefault="00022ABB">
      <w:pPr>
        <w:pStyle w:val="HTMLPreformatted"/>
        <w:divId w:val="585384335"/>
        <w:rPr>
          <w:ins w:id="14129" w:author="shorny" w:date="2014-06-09T17:29:00Z"/>
          <w:sz w:val="18"/>
          <w:rPrChange w:id="14130" w:author="shorny" w:date="2014-06-09T17:30:00Z">
            <w:rPr>
              <w:ins w:id="14131" w:author="shorny" w:date="2014-06-09T17:29:00Z"/>
            </w:rPr>
          </w:rPrChange>
        </w:rPr>
      </w:pPr>
      <w:ins w:id="14132" w:author="shorny" w:date="2014-06-09T17:29:00Z">
        <w:r w:rsidRPr="00022ABB">
          <w:rPr>
            <w:sz w:val="18"/>
            <w:rPrChange w:id="14133" w:author="shorny" w:date="2014-06-09T17:30:00Z">
              <w:rPr/>
            </w:rPrChange>
          </w:rPr>
          <w:t>(</w:t>
        </w:r>
        <w:r w:rsidRPr="00022ABB">
          <w:rPr>
            <w:rStyle w:val="string1"/>
            <w:sz w:val="18"/>
            <w:rPrChange w:id="14134" w:author="shorny" w:date="2014-06-09T17:30:00Z">
              <w:rPr>
                <w:rStyle w:val="string1"/>
              </w:rPr>
            </w:rPrChange>
          </w:rPr>
          <w:t>'SI'</w:t>
        </w:r>
        <w:r w:rsidRPr="00022ABB">
          <w:rPr>
            <w:sz w:val="18"/>
            <w:rPrChange w:id="14135" w:author="shorny" w:date="2014-06-09T17:30:00Z">
              <w:rPr/>
            </w:rPrChange>
          </w:rPr>
          <w:t xml:space="preserve">, </w:t>
        </w:r>
        <w:r w:rsidRPr="00022ABB">
          <w:rPr>
            <w:rStyle w:val="string1"/>
            <w:sz w:val="18"/>
            <w:rPrChange w:id="14136" w:author="shorny" w:date="2014-06-09T17:30:00Z">
              <w:rPr>
                <w:rStyle w:val="string1"/>
              </w:rPr>
            </w:rPrChange>
          </w:rPr>
          <w:t>'Slovenia'</w:t>
        </w:r>
        <w:r w:rsidRPr="00022ABB">
          <w:rPr>
            <w:sz w:val="18"/>
            <w:rPrChange w:id="14137" w:author="shorny" w:date="2014-06-09T17:30:00Z">
              <w:rPr/>
            </w:rPrChange>
          </w:rPr>
          <w:t>),</w:t>
        </w:r>
      </w:ins>
    </w:p>
    <w:p w14:paraId="2DE37B97" w14:textId="77777777" w:rsidR="00022ABB" w:rsidRPr="00022ABB" w:rsidRDefault="00022ABB">
      <w:pPr>
        <w:pStyle w:val="HTMLPreformatted"/>
        <w:divId w:val="585384335"/>
        <w:rPr>
          <w:ins w:id="14138" w:author="shorny" w:date="2014-06-09T17:29:00Z"/>
          <w:sz w:val="18"/>
          <w:rPrChange w:id="14139" w:author="shorny" w:date="2014-06-09T17:30:00Z">
            <w:rPr>
              <w:ins w:id="14140" w:author="shorny" w:date="2014-06-09T17:29:00Z"/>
            </w:rPr>
          </w:rPrChange>
        </w:rPr>
      </w:pPr>
      <w:ins w:id="14141" w:author="shorny" w:date="2014-06-09T17:29:00Z">
        <w:r w:rsidRPr="00022ABB">
          <w:rPr>
            <w:sz w:val="18"/>
            <w:rPrChange w:id="14142" w:author="shorny" w:date="2014-06-09T17:30:00Z">
              <w:rPr/>
            </w:rPrChange>
          </w:rPr>
          <w:t>(</w:t>
        </w:r>
        <w:r w:rsidRPr="00022ABB">
          <w:rPr>
            <w:rStyle w:val="string1"/>
            <w:sz w:val="18"/>
            <w:rPrChange w:id="14143" w:author="shorny" w:date="2014-06-09T17:30:00Z">
              <w:rPr>
                <w:rStyle w:val="string1"/>
              </w:rPr>
            </w:rPrChange>
          </w:rPr>
          <w:t>'SJ'</w:t>
        </w:r>
        <w:r w:rsidRPr="00022ABB">
          <w:rPr>
            <w:sz w:val="18"/>
            <w:rPrChange w:id="14144" w:author="shorny" w:date="2014-06-09T17:30:00Z">
              <w:rPr/>
            </w:rPrChange>
          </w:rPr>
          <w:t xml:space="preserve">, </w:t>
        </w:r>
        <w:r w:rsidRPr="00022ABB">
          <w:rPr>
            <w:rStyle w:val="string1"/>
            <w:sz w:val="18"/>
            <w:rPrChange w:id="14145" w:author="shorny" w:date="2014-06-09T17:30:00Z">
              <w:rPr>
                <w:rStyle w:val="string1"/>
              </w:rPr>
            </w:rPrChange>
          </w:rPr>
          <w:t>'Svalbard and Jan Mayen'</w:t>
        </w:r>
        <w:r w:rsidRPr="00022ABB">
          <w:rPr>
            <w:sz w:val="18"/>
            <w:rPrChange w:id="14146" w:author="shorny" w:date="2014-06-09T17:30:00Z">
              <w:rPr/>
            </w:rPrChange>
          </w:rPr>
          <w:t>),</w:t>
        </w:r>
      </w:ins>
    </w:p>
    <w:p w14:paraId="0B090C8D" w14:textId="77777777" w:rsidR="00022ABB" w:rsidRPr="00022ABB" w:rsidRDefault="00022ABB">
      <w:pPr>
        <w:pStyle w:val="HTMLPreformatted"/>
        <w:divId w:val="585384335"/>
        <w:rPr>
          <w:ins w:id="14147" w:author="shorny" w:date="2014-06-09T17:29:00Z"/>
          <w:sz w:val="18"/>
          <w:rPrChange w:id="14148" w:author="shorny" w:date="2014-06-09T17:30:00Z">
            <w:rPr>
              <w:ins w:id="14149" w:author="shorny" w:date="2014-06-09T17:29:00Z"/>
            </w:rPr>
          </w:rPrChange>
        </w:rPr>
      </w:pPr>
      <w:ins w:id="14150" w:author="shorny" w:date="2014-06-09T17:29:00Z">
        <w:r w:rsidRPr="00022ABB">
          <w:rPr>
            <w:sz w:val="18"/>
            <w:rPrChange w:id="14151" w:author="shorny" w:date="2014-06-09T17:30:00Z">
              <w:rPr/>
            </w:rPrChange>
          </w:rPr>
          <w:t>(</w:t>
        </w:r>
        <w:r w:rsidRPr="00022ABB">
          <w:rPr>
            <w:rStyle w:val="string1"/>
            <w:sz w:val="18"/>
            <w:rPrChange w:id="14152" w:author="shorny" w:date="2014-06-09T17:30:00Z">
              <w:rPr>
                <w:rStyle w:val="string1"/>
              </w:rPr>
            </w:rPrChange>
          </w:rPr>
          <w:t>'SK'</w:t>
        </w:r>
        <w:r w:rsidRPr="00022ABB">
          <w:rPr>
            <w:sz w:val="18"/>
            <w:rPrChange w:id="14153" w:author="shorny" w:date="2014-06-09T17:30:00Z">
              <w:rPr/>
            </w:rPrChange>
          </w:rPr>
          <w:t xml:space="preserve">, </w:t>
        </w:r>
        <w:r w:rsidRPr="00022ABB">
          <w:rPr>
            <w:rStyle w:val="string1"/>
            <w:sz w:val="18"/>
            <w:rPrChange w:id="14154" w:author="shorny" w:date="2014-06-09T17:30:00Z">
              <w:rPr>
                <w:rStyle w:val="string1"/>
              </w:rPr>
            </w:rPrChange>
          </w:rPr>
          <w:t>'Slovakia'</w:t>
        </w:r>
        <w:r w:rsidRPr="00022ABB">
          <w:rPr>
            <w:sz w:val="18"/>
            <w:rPrChange w:id="14155" w:author="shorny" w:date="2014-06-09T17:30:00Z">
              <w:rPr/>
            </w:rPrChange>
          </w:rPr>
          <w:t>),</w:t>
        </w:r>
      </w:ins>
    </w:p>
    <w:p w14:paraId="753335A4" w14:textId="77777777" w:rsidR="00022ABB" w:rsidRPr="00022ABB" w:rsidRDefault="00022ABB">
      <w:pPr>
        <w:pStyle w:val="HTMLPreformatted"/>
        <w:divId w:val="585384335"/>
        <w:rPr>
          <w:ins w:id="14156" w:author="shorny" w:date="2014-06-09T17:29:00Z"/>
          <w:sz w:val="18"/>
          <w:rPrChange w:id="14157" w:author="shorny" w:date="2014-06-09T17:30:00Z">
            <w:rPr>
              <w:ins w:id="14158" w:author="shorny" w:date="2014-06-09T17:29:00Z"/>
            </w:rPr>
          </w:rPrChange>
        </w:rPr>
      </w:pPr>
      <w:ins w:id="14159" w:author="shorny" w:date="2014-06-09T17:29:00Z">
        <w:r w:rsidRPr="00022ABB">
          <w:rPr>
            <w:sz w:val="18"/>
            <w:rPrChange w:id="14160" w:author="shorny" w:date="2014-06-09T17:30:00Z">
              <w:rPr/>
            </w:rPrChange>
          </w:rPr>
          <w:t>(</w:t>
        </w:r>
        <w:r w:rsidRPr="00022ABB">
          <w:rPr>
            <w:rStyle w:val="string1"/>
            <w:sz w:val="18"/>
            <w:rPrChange w:id="14161" w:author="shorny" w:date="2014-06-09T17:30:00Z">
              <w:rPr>
                <w:rStyle w:val="string1"/>
              </w:rPr>
            </w:rPrChange>
          </w:rPr>
          <w:t>'SL'</w:t>
        </w:r>
        <w:r w:rsidRPr="00022ABB">
          <w:rPr>
            <w:sz w:val="18"/>
            <w:rPrChange w:id="14162" w:author="shorny" w:date="2014-06-09T17:30:00Z">
              <w:rPr/>
            </w:rPrChange>
          </w:rPr>
          <w:t xml:space="preserve">, </w:t>
        </w:r>
        <w:r w:rsidRPr="00022ABB">
          <w:rPr>
            <w:rStyle w:val="string1"/>
            <w:sz w:val="18"/>
            <w:rPrChange w:id="14163" w:author="shorny" w:date="2014-06-09T17:30:00Z">
              <w:rPr>
                <w:rStyle w:val="string1"/>
              </w:rPr>
            </w:rPrChange>
          </w:rPr>
          <w:t>'Sierra Leone'</w:t>
        </w:r>
        <w:r w:rsidRPr="00022ABB">
          <w:rPr>
            <w:sz w:val="18"/>
            <w:rPrChange w:id="14164" w:author="shorny" w:date="2014-06-09T17:30:00Z">
              <w:rPr/>
            </w:rPrChange>
          </w:rPr>
          <w:t>),</w:t>
        </w:r>
      </w:ins>
    </w:p>
    <w:p w14:paraId="489DCC2A" w14:textId="77777777" w:rsidR="00022ABB" w:rsidRPr="00022ABB" w:rsidRDefault="00022ABB">
      <w:pPr>
        <w:pStyle w:val="HTMLPreformatted"/>
        <w:divId w:val="585384335"/>
        <w:rPr>
          <w:ins w:id="14165" w:author="shorny" w:date="2014-06-09T17:29:00Z"/>
          <w:sz w:val="18"/>
          <w:rPrChange w:id="14166" w:author="shorny" w:date="2014-06-09T17:30:00Z">
            <w:rPr>
              <w:ins w:id="14167" w:author="shorny" w:date="2014-06-09T17:29:00Z"/>
            </w:rPr>
          </w:rPrChange>
        </w:rPr>
      </w:pPr>
      <w:ins w:id="14168" w:author="shorny" w:date="2014-06-09T17:29:00Z">
        <w:r w:rsidRPr="00022ABB">
          <w:rPr>
            <w:sz w:val="18"/>
            <w:rPrChange w:id="14169" w:author="shorny" w:date="2014-06-09T17:30:00Z">
              <w:rPr/>
            </w:rPrChange>
          </w:rPr>
          <w:t>(</w:t>
        </w:r>
        <w:r w:rsidRPr="00022ABB">
          <w:rPr>
            <w:rStyle w:val="string1"/>
            <w:sz w:val="18"/>
            <w:rPrChange w:id="14170" w:author="shorny" w:date="2014-06-09T17:30:00Z">
              <w:rPr>
                <w:rStyle w:val="string1"/>
              </w:rPr>
            </w:rPrChange>
          </w:rPr>
          <w:t>'SM'</w:t>
        </w:r>
        <w:r w:rsidRPr="00022ABB">
          <w:rPr>
            <w:sz w:val="18"/>
            <w:rPrChange w:id="14171" w:author="shorny" w:date="2014-06-09T17:30:00Z">
              <w:rPr/>
            </w:rPrChange>
          </w:rPr>
          <w:t xml:space="preserve">, </w:t>
        </w:r>
        <w:r w:rsidRPr="00022ABB">
          <w:rPr>
            <w:rStyle w:val="string1"/>
            <w:sz w:val="18"/>
            <w:rPrChange w:id="14172" w:author="shorny" w:date="2014-06-09T17:30:00Z">
              <w:rPr>
                <w:rStyle w:val="string1"/>
              </w:rPr>
            </w:rPrChange>
          </w:rPr>
          <w:t>'San Marino'</w:t>
        </w:r>
        <w:r w:rsidRPr="00022ABB">
          <w:rPr>
            <w:sz w:val="18"/>
            <w:rPrChange w:id="14173" w:author="shorny" w:date="2014-06-09T17:30:00Z">
              <w:rPr/>
            </w:rPrChange>
          </w:rPr>
          <w:t>),</w:t>
        </w:r>
      </w:ins>
    </w:p>
    <w:p w14:paraId="68AE3D33" w14:textId="77777777" w:rsidR="00022ABB" w:rsidRPr="00022ABB" w:rsidRDefault="00022ABB">
      <w:pPr>
        <w:pStyle w:val="HTMLPreformatted"/>
        <w:divId w:val="585384335"/>
        <w:rPr>
          <w:ins w:id="14174" w:author="shorny" w:date="2014-06-09T17:29:00Z"/>
          <w:sz w:val="18"/>
          <w:rPrChange w:id="14175" w:author="shorny" w:date="2014-06-09T17:30:00Z">
            <w:rPr>
              <w:ins w:id="14176" w:author="shorny" w:date="2014-06-09T17:29:00Z"/>
            </w:rPr>
          </w:rPrChange>
        </w:rPr>
      </w:pPr>
      <w:ins w:id="14177" w:author="shorny" w:date="2014-06-09T17:29:00Z">
        <w:r w:rsidRPr="00022ABB">
          <w:rPr>
            <w:sz w:val="18"/>
            <w:rPrChange w:id="14178" w:author="shorny" w:date="2014-06-09T17:30:00Z">
              <w:rPr/>
            </w:rPrChange>
          </w:rPr>
          <w:t>(</w:t>
        </w:r>
        <w:r w:rsidRPr="00022ABB">
          <w:rPr>
            <w:rStyle w:val="string1"/>
            <w:sz w:val="18"/>
            <w:rPrChange w:id="14179" w:author="shorny" w:date="2014-06-09T17:30:00Z">
              <w:rPr>
                <w:rStyle w:val="string1"/>
              </w:rPr>
            </w:rPrChange>
          </w:rPr>
          <w:t>'SN'</w:t>
        </w:r>
        <w:r w:rsidRPr="00022ABB">
          <w:rPr>
            <w:sz w:val="18"/>
            <w:rPrChange w:id="14180" w:author="shorny" w:date="2014-06-09T17:30:00Z">
              <w:rPr/>
            </w:rPrChange>
          </w:rPr>
          <w:t xml:space="preserve">, </w:t>
        </w:r>
        <w:r w:rsidRPr="00022ABB">
          <w:rPr>
            <w:rStyle w:val="string1"/>
            <w:sz w:val="18"/>
            <w:rPrChange w:id="14181" w:author="shorny" w:date="2014-06-09T17:30:00Z">
              <w:rPr>
                <w:rStyle w:val="string1"/>
              </w:rPr>
            </w:rPrChange>
          </w:rPr>
          <w:t>'Senegal'</w:t>
        </w:r>
        <w:r w:rsidRPr="00022ABB">
          <w:rPr>
            <w:sz w:val="18"/>
            <w:rPrChange w:id="14182" w:author="shorny" w:date="2014-06-09T17:30:00Z">
              <w:rPr/>
            </w:rPrChange>
          </w:rPr>
          <w:t>),</w:t>
        </w:r>
      </w:ins>
    </w:p>
    <w:p w14:paraId="7F6EB47A" w14:textId="77777777" w:rsidR="00022ABB" w:rsidRPr="00022ABB" w:rsidRDefault="00022ABB">
      <w:pPr>
        <w:pStyle w:val="HTMLPreformatted"/>
        <w:divId w:val="585384335"/>
        <w:rPr>
          <w:ins w:id="14183" w:author="shorny" w:date="2014-06-09T17:29:00Z"/>
          <w:sz w:val="18"/>
          <w:rPrChange w:id="14184" w:author="shorny" w:date="2014-06-09T17:30:00Z">
            <w:rPr>
              <w:ins w:id="14185" w:author="shorny" w:date="2014-06-09T17:29:00Z"/>
            </w:rPr>
          </w:rPrChange>
        </w:rPr>
      </w:pPr>
      <w:ins w:id="14186" w:author="shorny" w:date="2014-06-09T17:29:00Z">
        <w:r w:rsidRPr="00022ABB">
          <w:rPr>
            <w:sz w:val="18"/>
            <w:rPrChange w:id="14187" w:author="shorny" w:date="2014-06-09T17:30:00Z">
              <w:rPr/>
            </w:rPrChange>
          </w:rPr>
          <w:t>(</w:t>
        </w:r>
        <w:r w:rsidRPr="00022ABB">
          <w:rPr>
            <w:rStyle w:val="string1"/>
            <w:sz w:val="18"/>
            <w:rPrChange w:id="14188" w:author="shorny" w:date="2014-06-09T17:30:00Z">
              <w:rPr>
                <w:rStyle w:val="string1"/>
              </w:rPr>
            </w:rPrChange>
          </w:rPr>
          <w:t>'SO'</w:t>
        </w:r>
        <w:r w:rsidRPr="00022ABB">
          <w:rPr>
            <w:sz w:val="18"/>
            <w:rPrChange w:id="14189" w:author="shorny" w:date="2014-06-09T17:30:00Z">
              <w:rPr/>
            </w:rPrChange>
          </w:rPr>
          <w:t xml:space="preserve">, </w:t>
        </w:r>
        <w:r w:rsidRPr="00022ABB">
          <w:rPr>
            <w:rStyle w:val="string1"/>
            <w:sz w:val="18"/>
            <w:rPrChange w:id="14190" w:author="shorny" w:date="2014-06-09T17:30:00Z">
              <w:rPr>
                <w:rStyle w:val="string1"/>
              </w:rPr>
            </w:rPrChange>
          </w:rPr>
          <w:t>'Somalia'</w:t>
        </w:r>
        <w:r w:rsidRPr="00022ABB">
          <w:rPr>
            <w:sz w:val="18"/>
            <w:rPrChange w:id="14191" w:author="shorny" w:date="2014-06-09T17:30:00Z">
              <w:rPr/>
            </w:rPrChange>
          </w:rPr>
          <w:t>),</w:t>
        </w:r>
      </w:ins>
    </w:p>
    <w:p w14:paraId="550E9C30" w14:textId="77777777" w:rsidR="00022ABB" w:rsidRPr="00022ABB" w:rsidRDefault="00022ABB">
      <w:pPr>
        <w:pStyle w:val="HTMLPreformatted"/>
        <w:divId w:val="585384335"/>
        <w:rPr>
          <w:ins w:id="14192" w:author="shorny" w:date="2014-06-09T17:29:00Z"/>
          <w:sz w:val="18"/>
          <w:rPrChange w:id="14193" w:author="shorny" w:date="2014-06-09T17:30:00Z">
            <w:rPr>
              <w:ins w:id="14194" w:author="shorny" w:date="2014-06-09T17:29:00Z"/>
            </w:rPr>
          </w:rPrChange>
        </w:rPr>
      </w:pPr>
      <w:ins w:id="14195" w:author="shorny" w:date="2014-06-09T17:29:00Z">
        <w:r w:rsidRPr="00022ABB">
          <w:rPr>
            <w:sz w:val="18"/>
            <w:rPrChange w:id="14196" w:author="shorny" w:date="2014-06-09T17:30:00Z">
              <w:rPr/>
            </w:rPrChange>
          </w:rPr>
          <w:t>(</w:t>
        </w:r>
        <w:r w:rsidRPr="00022ABB">
          <w:rPr>
            <w:rStyle w:val="string1"/>
            <w:sz w:val="18"/>
            <w:rPrChange w:id="14197" w:author="shorny" w:date="2014-06-09T17:30:00Z">
              <w:rPr>
                <w:rStyle w:val="string1"/>
              </w:rPr>
            </w:rPrChange>
          </w:rPr>
          <w:t>'SR'</w:t>
        </w:r>
        <w:r w:rsidRPr="00022ABB">
          <w:rPr>
            <w:sz w:val="18"/>
            <w:rPrChange w:id="14198" w:author="shorny" w:date="2014-06-09T17:30:00Z">
              <w:rPr/>
            </w:rPrChange>
          </w:rPr>
          <w:t xml:space="preserve">, </w:t>
        </w:r>
        <w:r w:rsidRPr="00022ABB">
          <w:rPr>
            <w:rStyle w:val="string1"/>
            <w:sz w:val="18"/>
            <w:rPrChange w:id="14199" w:author="shorny" w:date="2014-06-09T17:30:00Z">
              <w:rPr>
                <w:rStyle w:val="string1"/>
              </w:rPr>
            </w:rPrChange>
          </w:rPr>
          <w:t>'Suriname'</w:t>
        </w:r>
        <w:r w:rsidRPr="00022ABB">
          <w:rPr>
            <w:sz w:val="18"/>
            <w:rPrChange w:id="14200" w:author="shorny" w:date="2014-06-09T17:30:00Z">
              <w:rPr/>
            </w:rPrChange>
          </w:rPr>
          <w:t>),</w:t>
        </w:r>
      </w:ins>
    </w:p>
    <w:p w14:paraId="2C8ABE9F" w14:textId="77777777" w:rsidR="00022ABB" w:rsidRPr="00022ABB" w:rsidRDefault="00022ABB">
      <w:pPr>
        <w:pStyle w:val="HTMLPreformatted"/>
        <w:divId w:val="585384335"/>
        <w:rPr>
          <w:ins w:id="14201" w:author="shorny" w:date="2014-06-09T17:29:00Z"/>
          <w:sz w:val="18"/>
          <w:rPrChange w:id="14202" w:author="shorny" w:date="2014-06-09T17:30:00Z">
            <w:rPr>
              <w:ins w:id="14203" w:author="shorny" w:date="2014-06-09T17:29:00Z"/>
            </w:rPr>
          </w:rPrChange>
        </w:rPr>
      </w:pPr>
      <w:ins w:id="14204" w:author="shorny" w:date="2014-06-09T17:29:00Z">
        <w:r w:rsidRPr="00022ABB">
          <w:rPr>
            <w:sz w:val="18"/>
            <w:rPrChange w:id="14205" w:author="shorny" w:date="2014-06-09T17:30:00Z">
              <w:rPr/>
            </w:rPrChange>
          </w:rPr>
          <w:t>(</w:t>
        </w:r>
        <w:r w:rsidRPr="00022ABB">
          <w:rPr>
            <w:rStyle w:val="string1"/>
            <w:sz w:val="18"/>
            <w:rPrChange w:id="14206" w:author="shorny" w:date="2014-06-09T17:30:00Z">
              <w:rPr>
                <w:rStyle w:val="string1"/>
              </w:rPr>
            </w:rPrChange>
          </w:rPr>
          <w:t>'SS'</w:t>
        </w:r>
        <w:r w:rsidRPr="00022ABB">
          <w:rPr>
            <w:sz w:val="18"/>
            <w:rPrChange w:id="14207" w:author="shorny" w:date="2014-06-09T17:30:00Z">
              <w:rPr/>
            </w:rPrChange>
          </w:rPr>
          <w:t xml:space="preserve">, </w:t>
        </w:r>
        <w:r w:rsidRPr="00022ABB">
          <w:rPr>
            <w:rStyle w:val="string1"/>
            <w:sz w:val="18"/>
            <w:rPrChange w:id="14208" w:author="shorny" w:date="2014-06-09T17:30:00Z">
              <w:rPr>
                <w:rStyle w:val="string1"/>
              </w:rPr>
            </w:rPrChange>
          </w:rPr>
          <w:t>'South Sudan'</w:t>
        </w:r>
        <w:r w:rsidRPr="00022ABB">
          <w:rPr>
            <w:sz w:val="18"/>
            <w:rPrChange w:id="14209" w:author="shorny" w:date="2014-06-09T17:30:00Z">
              <w:rPr/>
            </w:rPrChange>
          </w:rPr>
          <w:t>),</w:t>
        </w:r>
      </w:ins>
    </w:p>
    <w:p w14:paraId="61BFA3CA" w14:textId="77777777" w:rsidR="00022ABB" w:rsidRPr="00022ABB" w:rsidRDefault="00022ABB">
      <w:pPr>
        <w:pStyle w:val="HTMLPreformatted"/>
        <w:divId w:val="585384335"/>
        <w:rPr>
          <w:ins w:id="14210" w:author="shorny" w:date="2014-06-09T17:29:00Z"/>
          <w:sz w:val="18"/>
          <w:rPrChange w:id="14211" w:author="shorny" w:date="2014-06-09T17:30:00Z">
            <w:rPr>
              <w:ins w:id="14212" w:author="shorny" w:date="2014-06-09T17:29:00Z"/>
            </w:rPr>
          </w:rPrChange>
        </w:rPr>
      </w:pPr>
      <w:ins w:id="14213" w:author="shorny" w:date="2014-06-09T17:29:00Z">
        <w:r w:rsidRPr="00022ABB">
          <w:rPr>
            <w:sz w:val="18"/>
            <w:rPrChange w:id="14214" w:author="shorny" w:date="2014-06-09T17:30:00Z">
              <w:rPr/>
            </w:rPrChange>
          </w:rPr>
          <w:t>(</w:t>
        </w:r>
        <w:r w:rsidRPr="00022ABB">
          <w:rPr>
            <w:rStyle w:val="string1"/>
            <w:sz w:val="18"/>
            <w:rPrChange w:id="14215" w:author="shorny" w:date="2014-06-09T17:30:00Z">
              <w:rPr>
                <w:rStyle w:val="string1"/>
              </w:rPr>
            </w:rPrChange>
          </w:rPr>
          <w:t>'ST'</w:t>
        </w:r>
        <w:r w:rsidRPr="00022ABB">
          <w:rPr>
            <w:sz w:val="18"/>
            <w:rPrChange w:id="14216" w:author="shorny" w:date="2014-06-09T17:30:00Z">
              <w:rPr/>
            </w:rPrChange>
          </w:rPr>
          <w:t xml:space="preserve">, </w:t>
        </w:r>
        <w:r w:rsidRPr="00022ABB">
          <w:rPr>
            <w:rStyle w:val="string1"/>
            <w:sz w:val="18"/>
            <w:rPrChange w:id="14217" w:author="shorny" w:date="2014-06-09T17:30:00Z">
              <w:rPr>
                <w:rStyle w:val="string1"/>
              </w:rPr>
            </w:rPrChange>
          </w:rPr>
          <w:t>'Sao Tome and Principe'</w:t>
        </w:r>
        <w:r w:rsidRPr="00022ABB">
          <w:rPr>
            <w:sz w:val="18"/>
            <w:rPrChange w:id="14218" w:author="shorny" w:date="2014-06-09T17:30:00Z">
              <w:rPr/>
            </w:rPrChange>
          </w:rPr>
          <w:t>),</w:t>
        </w:r>
      </w:ins>
    </w:p>
    <w:p w14:paraId="0FFB67E8" w14:textId="77777777" w:rsidR="00022ABB" w:rsidRPr="00022ABB" w:rsidRDefault="00022ABB">
      <w:pPr>
        <w:pStyle w:val="HTMLPreformatted"/>
        <w:divId w:val="585384335"/>
        <w:rPr>
          <w:ins w:id="14219" w:author="shorny" w:date="2014-06-09T17:29:00Z"/>
          <w:sz w:val="18"/>
          <w:rPrChange w:id="14220" w:author="shorny" w:date="2014-06-09T17:30:00Z">
            <w:rPr>
              <w:ins w:id="14221" w:author="shorny" w:date="2014-06-09T17:29:00Z"/>
            </w:rPr>
          </w:rPrChange>
        </w:rPr>
      </w:pPr>
      <w:ins w:id="14222" w:author="shorny" w:date="2014-06-09T17:29:00Z">
        <w:r w:rsidRPr="00022ABB">
          <w:rPr>
            <w:sz w:val="18"/>
            <w:rPrChange w:id="14223" w:author="shorny" w:date="2014-06-09T17:30:00Z">
              <w:rPr/>
            </w:rPrChange>
          </w:rPr>
          <w:t>(</w:t>
        </w:r>
        <w:r w:rsidRPr="00022ABB">
          <w:rPr>
            <w:rStyle w:val="string1"/>
            <w:sz w:val="18"/>
            <w:rPrChange w:id="14224" w:author="shorny" w:date="2014-06-09T17:30:00Z">
              <w:rPr>
                <w:rStyle w:val="string1"/>
              </w:rPr>
            </w:rPrChange>
          </w:rPr>
          <w:t>'SV'</w:t>
        </w:r>
        <w:r w:rsidRPr="00022ABB">
          <w:rPr>
            <w:sz w:val="18"/>
            <w:rPrChange w:id="14225" w:author="shorny" w:date="2014-06-09T17:30:00Z">
              <w:rPr/>
            </w:rPrChange>
          </w:rPr>
          <w:t xml:space="preserve">, </w:t>
        </w:r>
        <w:r w:rsidRPr="00022ABB">
          <w:rPr>
            <w:rStyle w:val="string1"/>
            <w:sz w:val="18"/>
            <w:rPrChange w:id="14226" w:author="shorny" w:date="2014-06-09T17:30:00Z">
              <w:rPr>
                <w:rStyle w:val="string1"/>
              </w:rPr>
            </w:rPrChange>
          </w:rPr>
          <w:t>'El Salvador'</w:t>
        </w:r>
        <w:r w:rsidRPr="00022ABB">
          <w:rPr>
            <w:sz w:val="18"/>
            <w:rPrChange w:id="14227" w:author="shorny" w:date="2014-06-09T17:30:00Z">
              <w:rPr/>
            </w:rPrChange>
          </w:rPr>
          <w:t>),</w:t>
        </w:r>
      </w:ins>
    </w:p>
    <w:p w14:paraId="3ACDFBDC" w14:textId="77777777" w:rsidR="00022ABB" w:rsidRPr="00022ABB" w:rsidRDefault="00022ABB">
      <w:pPr>
        <w:pStyle w:val="HTMLPreformatted"/>
        <w:divId w:val="585384335"/>
        <w:rPr>
          <w:ins w:id="14228" w:author="shorny" w:date="2014-06-09T17:29:00Z"/>
          <w:sz w:val="18"/>
          <w:rPrChange w:id="14229" w:author="shorny" w:date="2014-06-09T17:30:00Z">
            <w:rPr>
              <w:ins w:id="14230" w:author="shorny" w:date="2014-06-09T17:29:00Z"/>
            </w:rPr>
          </w:rPrChange>
        </w:rPr>
      </w:pPr>
      <w:ins w:id="14231" w:author="shorny" w:date="2014-06-09T17:29:00Z">
        <w:r w:rsidRPr="00022ABB">
          <w:rPr>
            <w:sz w:val="18"/>
            <w:rPrChange w:id="14232" w:author="shorny" w:date="2014-06-09T17:30:00Z">
              <w:rPr/>
            </w:rPrChange>
          </w:rPr>
          <w:t>(</w:t>
        </w:r>
        <w:r w:rsidRPr="00022ABB">
          <w:rPr>
            <w:rStyle w:val="string1"/>
            <w:sz w:val="18"/>
            <w:rPrChange w:id="14233" w:author="shorny" w:date="2014-06-09T17:30:00Z">
              <w:rPr>
                <w:rStyle w:val="string1"/>
              </w:rPr>
            </w:rPrChange>
          </w:rPr>
          <w:t>'SX'</w:t>
        </w:r>
        <w:r w:rsidRPr="00022ABB">
          <w:rPr>
            <w:sz w:val="18"/>
            <w:rPrChange w:id="14234" w:author="shorny" w:date="2014-06-09T17:30:00Z">
              <w:rPr/>
            </w:rPrChange>
          </w:rPr>
          <w:t xml:space="preserve">, </w:t>
        </w:r>
        <w:r w:rsidRPr="00022ABB">
          <w:rPr>
            <w:rStyle w:val="string1"/>
            <w:sz w:val="18"/>
            <w:rPrChange w:id="14235" w:author="shorny" w:date="2014-06-09T17:30:00Z">
              <w:rPr>
                <w:rStyle w:val="string1"/>
              </w:rPr>
            </w:rPrChange>
          </w:rPr>
          <w:t>'Sint Maarten (Dutch part)'</w:t>
        </w:r>
        <w:r w:rsidRPr="00022ABB">
          <w:rPr>
            <w:sz w:val="18"/>
            <w:rPrChange w:id="14236" w:author="shorny" w:date="2014-06-09T17:30:00Z">
              <w:rPr/>
            </w:rPrChange>
          </w:rPr>
          <w:t>),</w:t>
        </w:r>
      </w:ins>
    </w:p>
    <w:p w14:paraId="0B43F2D4" w14:textId="77777777" w:rsidR="00022ABB" w:rsidRPr="00022ABB" w:rsidRDefault="00022ABB">
      <w:pPr>
        <w:pStyle w:val="HTMLPreformatted"/>
        <w:divId w:val="585384335"/>
        <w:rPr>
          <w:ins w:id="14237" w:author="shorny" w:date="2014-06-09T17:29:00Z"/>
          <w:sz w:val="18"/>
          <w:rPrChange w:id="14238" w:author="shorny" w:date="2014-06-09T17:30:00Z">
            <w:rPr>
              <w:ins w:id="14239" w:author="shorny" w:date="2014-06-09T17:29:00Z"/>
            </w:rPr>
          </w:rPrChange>
        </w:rPr>
      </w:pPr>
      <w:ins w:id="14240" w:author="shorny" w:date="2014-06-09T17:29:00Z">
        <w:r w:rsidRPr="00022ABB">
          <w:rPr>
            <w:sz w:val="18"/>
            <w:rPrChange w:id="14241" w:author="shorny" w:date="2014-06-09T17:30:00Z">
              <w:rPr/>
            </w:rPrChange>
          </w:rPr>
          <w:t>(</w:t>
        </w:r>
        <w:r w:rsidRPr="00022ABB">
          <w:rPr>
            <w:rStyle w:val="string1"/>
            <w:sz w:val="18"/>
            <w:rPrChange w:id="14242" w:author="shorny" w:date="2014-06-09T17:30:00Z">
              <w:rPr>
                <w:rStyle w:val="string1"/>
              </w:rPr>
            </w:rPrChange>
          </w:rPr>
          <w:t>'SY'</w:t>
        </w:r>
        <w:r w:rsidRPr="00022ABB">
          <w:rPr>
            <w:sz w:val="18"/>
            <w:rPrChange w:id="14243" w:author="shorny" w:date="2014-06-09T17:30:00Z">
              <w:rPr/>
            </w:rPrChange>
          </w:rPr>
          <w:t xml:space="preserve">, </w:t>
        </w:r>
        <w:r w:rsidRPr="00022ABB">
          <w:rPr>
            <w:rStyle w:val="string1"/>
            <w:sz w:val="18"/>
            <w:rPrChange w:id="14244" w:author="shorny" w:date="2014-06-09T17:30:00Z">
              <w:rPr>
                <w:rStyle w:val="string1"/>
              </w:rPr>
            </w:rPrChange>
          </w:rPr>
          <w:t>'Syrian Arab Republic'</w:t>
        </w:r>
        <w:r w:rsidRPr="00022ABB">
          <w:rPr>
            <w:sz w:val="18"/>
            <w:rPrChange w:id="14245" w:author="shorny" w:date="2014-06-09T17:30:00Z">
              <w:rPr/>
            </w:rPrChange>
          </w:rPr>
          <w:t>),</w:t>
        </w:r>
      </w:ins>
    </w:p>
    <w:p w14:paraId="48C76291" w14:textId="77777777" w:rsidR="00022ABB" w:rsidRPr="00022ABB" w:rsidRDefault="00022ABB">
      <w:pPr>
        <w:pStyle w:val="HTMLPreformatted"/>
        <w:divId w:val="585384335"/>
        <w:rPr>
          <w:ins w:id="14246" w:author="shorny" w:date="2014-06-09T17:29:00Z"/>
          <w:sz w:val="18"/>
          <w:rPrChange w:id="14247" w:author="shorny" w:date="2014-06-09T17:30:00Z">
            <w:rPr>
              <w:ins w:id="14248" w:author="shorny" w:date="2014-06-09T17:29:00Z"/>
            </w:rPr>
          </w:rPrChange>
        </w:rPr>
      </w:pPr>
      <w:ins w:id="14249" w:author="shorny" w:date="2014-06-09T17:29:00Z">
        <w:r w:rsidRPr="00022ABB">
          <w:rPr>
            <w:sz w:val="18"/>
            <w:rPrChange w:id="14250" w:author="shorny" w:date="2014-06-09T17:30:00Z">
              <w:rPr/>
            </w:rPrChange>
          </w:rPr>
          <w:t>(</w:t>
        </w:r>
        <w:r w:rsidRPr="00022ABB">
          <w:rPr>
            <w:rStyle w:val="string1"/>
            <w:sz w:val="18"/>
            <w:rPrChange w:id="14251" w:author="shorny" w:date="2014-06-09T17:30:00Z">
              <w:rPr>
                <w:rStyle w:val="string1"/>
              </w:rPr>
            </w:rPrChange>
          </w:rPr>
          <w:t>'SZ'</w:t>
        </w:r>
        <w:r w:rsidRPr="00022ABB">
          <w:rPr>
            <w:sz w:val="18"/>
            <w:rPrChange w:id="14252" w:author="shorny" w:date="2014-06-09T17:30:00Z">
              <w:rPr/>
            </w:rPrChange>
          </w:rPr>
          <w:t xml:space="preserve">, </w:t>
        </w:r>
        <w:r w:rsidRPr="00022ABB">
          <w:rPr>
            <w:rStyle w:val="string1"/>
            <w:sz w:val="18"/>
            <w:rPrChange w:id="14253" w:author="shorny" w:date="2014-06-09T17:30:00Z">
              <w:rPr>
                <w:rStyle w:val="string1"/>
              </w:rPr>
            </w:rPrChange>
          </w:rPr>
          <w:t>'Swaziland'</w:t>
        </w:r>
        <w:r w:rsidRPr="00022ABB">
          <w:rPr>
            <w:sz w:val="18"/>
            <w:rPrChange w:id="14254" w:author="shorny" w:date="2014-06-09T17:30:00Z">
              <w:rPr/>
            </w:rPrChange>
          </w:rPr>
          <w:t>),</w:t>
        </w:r>
      </w:ins>
    </w:p>
    <w:p w14:paraId="241D2D51" w14:textId="77777777" w:rsidR="00022ABB" w:rsidRPr="00022ABB" w:rsidRDefault="00022ABB">
      <w:pPr>
        <w:pStyle w:val="HTMLPreformatted"/>
        <w:divId w:val="585384335"/>
        <w:rPr>
          <w:ins w:id="14255" w:author="shorny" w:date="2014-06-09T17:29:00Z"/>
          <w:sz w:val="18"/>
          <w:rPrChange w:id="14256" w:author="shorny" w:date="2014-06-09T17:30:00Z">
            <w:rPr>
              <w:ins w:id="14257" w:author="shorny" w:date="2014-06-09T17:29:00Z"/>
            </w:rPr>
          </w:rPrChange>
        </w:rPr>
      </w:pPr>
      <w:ins w:id="14258" w:author="shorny" w:date="2014-06-09T17:29:00Z">
        <w:r w:rsidRPr="00022ABB">
          <w:rPr>
            <w:sz w:val="18"/>
            <w:rPrChange w:id="14259" w:author="shorny" w:date="2014-06-09T17:30:00Z">
              <w:rPr/>
            </w:rPrChange>
          </w:rPr>
          <w:t>(</w:t>
        </w:r>
        <w:r w:rsidRPr="00022ABB">
          <w:rPr>
            <w:rStyle w:val="string1"/>
            <w:sz w:val="18"/>
            <w:rPrChange w:id="14260" w:author="shorny" w:date="2014-06-09T17:30:00Z">
              <w:rPr>
                <w:rStyle w:val="string1"/>
              </w:rPr>
            </w:rPrChange>
          </w:rPr>
          <w:t>'TC'</w:t>
        </w:r>
        <w:r w:rsidRPr="00022ABB">
          <w:rPr>
            <w:sz w:val="18"/>
            <w:rPrChange w:id="14261" w:author="shorny" w:date="2014-06-09T17:30:00Z">
              <w:rPr/>
            </w:rPrChange>
          </w:rPr>
          <w:t xml:space="preserve">, </w:t>
        </w:r>
        <w:r w:rsidRPr="00022ABB">
          <w:rPr>
            <w:rStyle w:val="string1"/>
            <w:sz w:val="18"/>
            <w:rPrChange w:id="14262" w:author="shorny" w:date="2014-06-09T17:30:00Z">
              <w:rPr>
                <w:rStyle w:val="string1"/>
              </w:rPr>
            </w:rPrChange>
          </w:rPr>
          <w:t>'Turks and Caicos Islands'</w:t>
        </w:r>
        <w:r w:rsidRPr="00022ABB">
          <w:rPr>
            <w:sz w:val="18"/>
            <w:rPrChange w:id="14263" w:author="shorny" w:date="2014-06-09T17:30:00Z">
              <w:rPr/>
            </w:rPrChange>
          </w:rPr>
          <w:t>),</w:t>
        </w:r>
      </w:ins>
    </w:p>
    <w:p w14:paraId="0E6051B3" w14:textId="77777777" w:rsidR="00022ABB" w:rsidRPr="00022ABB" w:rsidRDefault="00022ABB">
      <w:pPr>
        <w:pStyle w:val="HTMLPreformatted"/>
        <w:divId w:val="585384335"/>
        <w:rPr>
          <w:ins w:id="14264" w:author="shorny" w:date="2014-06-09T17:29:00Z"/>
          <w:sz w:val="18"/>
          <w:rPrChange w:id="14265" w:author="shorny" w:date="2014-06-09T17:30:00Z">
            <w:rPr>
              <w:ins w:id="14266" w:author="shorny" w:date="2014-06-09T17:29:00Z"/>
            </w:rPr>
          </w:rPrChange>
        </w:rPr>
      </w:pPr>
      <w:ins w:id="14267" w:author="shorny" w:date="2014-06-09T17:29:00Z">
        <w:r w:rsidRPr="00022ABB">
          <w:rPr>
            <w:sz w:val="18"/>
            <w:rPrChange w:id="14268" w:author="shorny" w:date="2014-06-09T17:30:00Z">
              <w:rPr/>
            </w:rPrChange>
          </w:rPr>
          <w:t>(</w:t>
        </w:r>
        <w:r w:rsidRPr="00022ABB">
          <w:rPr>
            <w:rStyle w:val="string1"/>
            <w:sz w:val="18"/>
            <w:rPrChange w:id="14269" w:author="shorny" w:date="2014-06-09T17:30:00Z">
              <w:rPr>
                <w:rStyle w:val="string1"/>
              </w:rPr>
            </w:rPrChange>
          </w:rPr>
          <w:t>'TD'</w:t>
        </w:r>
        <w:r w:rsidRPr="00022ABB">
          <w:rPr>
            <w:sz w:val="18"/>
            <w:rPrChange w:id="14270" w:author="shorny" w:date="2014-06-09T17:30:00Z">
              <w:rPr/>
            </w:rPrChange>
          </w:rPr>
          <w:t xml:space="preserve">, </w:t>
        </w:r>
        <w:r w:rsidRPr="00022ABB">
          <w:rPr>
            <w:rStyle w:val="string1"/>
            <w:sz w:val="18"/>
            <w:rPrChange w:id="14271" w:author="shorny" w:date="2014-06-09T17:30:00Z">
              <w:rPr>
                <w:rStyle w:val="string1"/>
              </w:rPr>
            </w:rPrChange>
          </w:rPr>
          <w:t>'Chad'</w:t>
        </w:r>
        <w:r w:rsidRPr="00022ABB">
          <w:rPr>
            <w:sz w:val="18"/>
            <w:rPrChange w:id="14272" w:author="shorny" w:date="2014-06-09T17:30:00Z">
              <w:rPr/>
            </w:rPrChange>
          </w:rPr>
          <w:t>),</w:t>
        </w:r>
      </w:ins>
    </w:p>
    <w:p w14:paraId="202AE844" w14:textId="77777777" w:rsidR="00022ABB" w:rsidRPr="00022ABB" w:rsidRDefault="00022ABB">
      <w:pPr>
        <w:pStyle w:val="HTMLPreformatted"/>
        <w:divId w:val="585384335"/>
        <w:rPr>
          <w:ins w:id="14273" w:author="shorny" w:date="2014-06-09T17:29:00Z"/>
          <w:sz w:val="18"/>
          <w:rPrChange w:id="14274" w:author="shorny" w:date="2014-06-09T17:30:00Z">
            <w:rPr>
              <w:ins w:id="14275" w:author="shorny" w:date="2014-06-09T17:29:00Z"/>
            </w:rPr>
          </w:rPrChange>
        </w:rPr>
      </w:pPr>
      <w:ins w:id="14276" w:author="shorny" w:date="2014-06-09T17:29:00Z">
        <w:r w:rsidRPr="00022ABB">
          <w:rPr>
            <w:sz w:val="18"/>
            <w:rPrChange w:id="14277" w:author="shorny" w:date="2014-06-09T17:30:00Z">
              <w:rPr/>
            </w:rPrChange>
          </w:rPr>
          <w:t>(</w:t>
        </w:r>
        <w:r w:rsidRPr="00022ABB">
          <w:rPr>
            <w:rStyle w:val="string1"/>
            <w:sz w:val="18"/>
            <w:rPrChange w:id="14278" w:author="shorny" w:date="2014-06-09T17:30:00Z">
              <w:rPr>
                <w:rStyle w:val="string1"/>
              </w:rPr>
            </w:rPrChange>
          </w:rPr>
          <w:t>'TF'</w:t>
        </w:r>
        <w:r w:rsidRPr="00022ABB">
          <w:rPr>
            <w:sz w:val="18"/>
            <w:rPrChange w:id="14279" w:author="shorny" w:date="2014-06-09T17:30:00Z">
              <w:rPr/>
            </w:rPrChange>
          </w:rPr>
          <w:t xml:space="preserve">, </w:t>
        </w:r>
        <w:r w:rsidRPr="00022ABB">
          <w:rPr>
            <w:rStyle w:val="string1"/>
            <w:sz w:val="18"/>
            <w:rPrChange w:id="14280" w:author="shorny" w:date="2014-06-09T17:30:00Z">
              <w:rPr>
                <w:rStyle w:val="string1"/>
              </w:rPr>
            </w:rPrChange>
          </w:rPr>
          <w:t>'French Southern Territories'</w:t>
        </w:r>
        <w:r w:rsidRPr="00022ABB">
          <w:rPr>
            <w:sz w:val="18"/>
            <w:rPrChange w:id="14281" w:author="shorny" w:date="2014-06-09T17:30:00Z">
              <w:rPr/>
            </w:rPrChange>
          </w:rPr>
          <w:t>),</w:t>
        </w:r>
      </w:ins>
    </w:p>
    <w:p w14:paraId="291D40F0" w14:textId="77777777" w:rsidR="00022ABB" w:rsidRPr="00022ABB" w:rsidRDefault="00022ABB">
      <w:pPr>
        <w:pStyle w:val="HTMLPreformatted"/>
        <w:divId w:val="585384335"/>
        <w:rPr>
          <w:ins w:id="14282" w:author="shorny" w:date="2014-06-09T17:29:00Z"/>
          <w:sz w:val="18"/>
          <w:rPrChange w:id="14283" w:author="shorny" w:date="2014-06-09T17:30:00Z">
            <w:rPr>
              <w:ins w:id="14284" w:author="shorny" w:date="2014-06-09T17:29:00Z"/>
            </w:rPr>
          </w:rPrChange>
        </w:rPr>
      </w:pPr>
      <w:ins w:id="14285" w:author="shorny" w:date="2014-06-09T17:29:00Z">
        <w:r w:rsidRPr="00022ABB">
          <w:rPr>
            <w:sz w:val="18"/>
            <w:rPrChange w:id="14286" w:author="shorny" w:date="2014-06-09T17:30:00Z">
              <w:rPr/>
            </w:rPrChange>
          </w:rPr>
          <w:t>(</w:t>
        </w:r>
        <w:r w:rsidRPr="00022ABB">
          <w:rPr>
            <w:rStyle w:val="string1"/>
            <w:sz w:val="18"/>
            <w:rPrChange w:id="14287" w:author="shorny" w:date="2014-06-09T17:30:00Z">
              <w:rPr>
                <w:rStyle w:val="string1"/>
              </w:rPr>
            </w:rPrChange>
          </w:rPr>
          <w:t>'TG'</w:t>
        </w:r>
        <w:r w:rsidRPr="00022ABB">
          <w:rPr>
            <w:sz w:val="18"/>
            <w:rPrChange w:id="14288" w:author="shorny" w:date="2014-06-09T17:30:00Z">
              <w:rPr/>
            </w:rPrChange>
          </w:rPr>
          <w:t xml:space="preserve">, </w:t>
        </w:r>
        <w:r w:rsidRPr="00022ABB">
          <w:rPr>
            <w:rStyle w:val="string1"/>
            <w:sz w:val="18"/>
            <w:rPrChange w:id="14289" w:author="shorny" w:date="2014-06-09T17:30:00Z">
              <w:rPr>
                <w:rStyle w:val="string1"/>
              </w:rPr>
            </w:rPrChange>
          </w:rPr>
          <w:t>'Togo'</w:t>
        </w:r>
        <w:r w:rsidRPr="00022ABB">
          <w:rPr>
            <w:sz w:val="18"/>
            <w:rPrChange w:id="14290" w:author="shorny" w:date="2014-06-09T17:30:00Z">
              <w:rPr/>
            </w:rPrChange>
          </w:rPr>
          <w:t>),</w:t>
        </w:r>
      </w:ins>
    </w:p>
    <w:p w14:paraId="6250EE8F" w14:textId="77777777" w:rsidR="00022ABB" w:rsidRPr="00022ABB" w:rsidRDefault="00022ABB">
      <w:pPr>
        <w:pStyle w:val="HTMLPreformatted"/>
        <w:divId w:val="585384335"/>
        <w:rPr>
          <w:ins w:id="14291" w:author="shorny" w:date="2014-06-09T17:29:00Z"/>
          <w:sz w:val="18"/>
          <w:rPrChange w:id="14292" w:author="shorny" w:date="2014-06-09T17:30:00Z">
            <w:rPr>
              <w:ins w:id="14293" w:author="shorny" w:date="2014-06-09T17:29:00Z"/>
            </w:rPr>
          </w:rPrChange>
        </w:rPr>
      </w:pPr>
      <w:ins w:id="14294" w:author="shorny" w:date="2014-06-09T17:29:00Z">
        <w:r w:rsidRPr="00022ABB">
          <w:rPr>
            <w:sz w:val="18"/>
            <w:rPrChange w:id="14295" w:author="shorny" w:date="2014-06-09T17:30:00Z">
              <w:rPr/>
            </w:rPrChange>
          </w:rPr>
          <w:t>(</w:t>
        </w:r>
        <w:r w:rsidRPr="00022ABB">
          <w:rPr>
            <w:rStyle w:val="string1"/>
            <w:sz w:val="18"/>
            <w:rPrChange w:id="14296" w:author="shorny" w:date="2014-06-09T17:30:00Z">
              <w:rPr>
                <w:rStyle w:val="string1"/>
              </w:rPr>
            </w:rPrChange>
          </w:rPr>
          <w:t>'TH'</w:t>
        </w:r>
        <w:r w:rsidRPr="00022ABB">
          <w:rPr>
            <w:sz w:val="18"/>
            <w:rPrChange w:id="14297" w:author="shorny" w:date="2014-06-09T17:30:00Z">
              <w:rPr/>
            </w:rPrChange>
          </w:rPr>
          <w:t xml:space="preserve">, </w:t>
        </w:r>
        <w:r w:rsidRPr="00022ABB">
          <w:rPr>
            <w:rStyle w:val="string1"/>
            <w:sz w:val="18"/>
            <w:rPrChange w:id="14298" w:author="shorny" w:date="2014-06-09T17:30:00Z">
              <w:rPr>
                <w:rStyle w:val="string1"/>
              </w:rPr>
            </w:rPrChange>
          </w:rPr>
          <w:t>'Thailand'</w:t>
        </w:r>
        <w:r w:rsidRPr="00022ABB">
          <w:rPr>
            <w:sz w:val="18"/>
            <w:rPrChange w:id="14299" w:author="shorny" w:date="2014-06-09T17:30:00Z">
              <w:rPr/>
            </w:rPrChange>
          </w:rPr>
          <w:t>),</w:t>
        </w:r>
      </w:ins>
    </w:p>
    <w:p w14:paraId="55DCC6B4" w14:textId="77777777" w:rsidR="00022ABB" w:rsidRPr="00022ABB" w:rsidRDefault="00022ABB">
      <w:pPr>
        <w:pStyle w:val="HTMLPreformatted"/>
        <w:divId w:val="585384335"/>
        <w:rPr>
          <w:ins w:id="14300" w:author="shorny" w:date="2014-06-09T17:29:00Z"/>
          <w:sz w:val="18"/>
          <w:rPrChange w:id="14301" w:author="shorny" w:date="2014-06-09T17:30:00Z">
            <w:rPr>
              <w:ins w:id="14302" w:author="shorny" w:date="2014-06-09T17:29:00Z"/>
            </w:rPr>
          </w:rPrChange>
        </w:rPr>
      </w:pPr>
      <w:ins w:id="14303" w:author="shorny" w:date="2014-06-09T17:29:00Z">
        <w:r w:rsidRPr="00022ABB">
          <w:rPr>
            <w:sz w:val="18"/>
            <w:rPrChange w:id="14304" w:author="shorny" w:date="2014-06-09T17:30:00Z">
              <w:rPr/>
            </w:rPrChange>
          </w:rPr>
          <w:t>(</w:t>
        </w:r>
        <w:r w:rsidRPr="00022ABB">
          <w:rPr>
            <w:rStyle w:val="string1"/>
            <w:sz w:val="18"/>
            <w:rPrChange w:id="14305" w:author="shorny" w:date="2014-06-09T17:30:00Z">
              <w:rPr>
                <w:rStyle w:val="string1"/>
              </w:rPr>
            </w:rPrChange>
          </w:rPr>
          <w:t>'TJ'</w:t>
        </w:r>
        <w:r w:rsidRPr="00022ABB">
          <w:rPr>
            <w:sz w:val="18"/>
            <w:rPrChange w:id="14306" w:author="shorny" w:date="2014-06-09T17:30:00Z">
              <w:rPr/>
            </w:rPrChange>
          </w:rPr>
          <w:t xml:space="preserve">, </w:t>
        </w:r>
        <w:r w:rsidRPr="00022ABB">
          <w:rPr>
            <w:rStyle w:val="string1"/>
            <w:sz w:val="18"/>
            <w:rPrChange w:id="14307" w:author="shorny" w:date="2014-06-09T17:30:00Z">
              <w:rPr>
                <w:rStyle w:val="string1"/>
              </w:rPr>
            </w:rPrChange>
          </w:rPr>
          <w:t>'Tajikistan'</w:t>
        </w:r>
        <w:r w:rsidRPr="00022ABB">
          <w:rPr>
            <w:sz w:val="18"/>
            <w:rPrChange w:id="14308" w:author="shorny" w:date="2014-06-09T17:30:00Z">
              <w:rPr/>
            </w:rPrChange>
          </w:rPr>
          <w:t>),</w:t>
        </w:r>
      </w:ins>
    </w:p>
    <w:p w14:paraId="11BFD0AB" w14:textId="77777777" w:rsidR="00022ABB" w:rsidRPr="00022ABB" w:rsidRDefault="00022ABB">
      <w:pPr>
        <w:pStyle w:val="HTMLPreformatted"/>
        <w:divId w:val="585384335"/>
        <w:rPr>
          <w:ins w:id="14309" w:author="shorny" w:date="2014-06-09T17:29:00Z"/>
          <w:sz w:val="18"/>
          <w:rPrChange w:id="14310" w:author="shorny" w:date="2014-06-09T17:30:00Z">
            <w:rPr>
              <w:ins w:id="14311" w:author="shorny" w:date="2014-06-09T17:29:00Z"/>
            </w:rPr>
          </w:rPrChange>
        </w:rPr>
      </w:pPr>
      <w:ins w:id="14312" w:author="shorny" w:date="2014-06-09T17:29:00Z">
        <w:r w:rsidRPr="00022ABB">
          <w:rPr>
            <w:sz w:val="18"/>
            <w:rPrChange w:id="14313" w:author="shorny" w:date="2014-06-09T17:30:00Z">
              <w:rPr/>
            </w:rPrChange>
          </w:rPr>
          <w:t>(</w:t>
        </w:r>
        <w:r w:rsidRPr="00022ABB">
          <w:rPr>
            <w:rStyle w:val="string1"/>
            <w:sz w:val="18"/>
            <w:rPrChange w:id="14314" w:author="shorny" w:date="2014-06-09T17:30:00Z">
              <w:rPr>
                <w:rStyle w:val="string1"/>
              </w:rPr>
            </w:rPrChange>
          </w:rPr>
          <w:t>'TK'</w:t>
        </w:r>
        <w:r w:rsidRPr="00022ABB">
          <w:rPr>
            <w:sz w:val="18"/>
            <w:rPrChange w:id="14315" w:author="shorny" w:date="2014-06-09T17:30:00Z">
              <w:rPr/>
            </w:rPrChange>
          </w:rPr>
          <w:t xml:space="preserve">, </w:t>
        </w:r>
        <w:r w:rsidRPr="00022ABB">
          <w:rPr>
            <w:rStyle w:val="string1"/>
            <w:sz w:val="18"/>
            <w:rPrChange w:id="14316" w:author="shorny" w:date="2014-06-09T17:30:00Z">
              <w:rPr>
                <w:rStyle w:val="string1"/>
              </w:rPr>
            </w:rPrChange>
          </w:rPr>
          <w:t>'Tokelau'</w:t>
        </w:r>
        <w:r w:rsidRPr="00022ABB">
          <w:rPr>
            <w:sz w:val="18"/>
            <w:rPrChange w:id="14317" w:author="shorny" w:date="2014-06-09T17:30:00Z">
              <w:rPr/>
            </w:rPrChange>
          </w:rPr>
          <w:t>),</w:t>
        </w:r>
      </w:ins>
    </w:p>
    <w:p w14:paraId="06B4EB78" w14:textId="77777777" w:rsidR="00022ABB" w:rsidRPr="00022ABB" w:rsidRDefault="00022ABB">
      <w:pPr>
        <w:pStyle w:val="HTMLPreformatted"/>
        <w:divId w:val="585384335"/>
        <w:rPr>
          <w:ins w:id="14318" w:author="shorny" w:date="2014-06-09T17:29:00Z"/>
          <w:sz w:val="18"/>
          <w:rPrChange w:id="14319" w:author="shorny" w:date="2014-06-09T17:30:00Z">
            <w:rPr>
              <w:ins w:id="14320" w:author="shorny" w:date="2014-06-09T17:29:00Z"/>
            </w:rPr>
          </w:rPrChange>
        </w:rPr>
      </w:pPr>
      <w:ins w:id="14321" w:author="shorny" w:date="2014-06-09T17:29:00Z">
        <w:r w:rsidRPr="00022ABB">
          <w:rPr>
            <w:sz w:val="18"/>
            <w:rPrChange w:id="14322" w:author="shorny" w:date="2014-06-09T17:30:00Z">
              <w:rPr/>
            </w:rPrChange>
          </w:rPr>
          <w:t>(</w:t>
        </w:r>
        <w:r w:rsidRPr="00022ABB">
          <w:rPr>
            <w:rStyle w:val="string1"/>
            <w:sz w:val="18"/>
            <w:rPrChange w:id="14323" w:author="shorny" w:date="2014-06-09T17:30:00Z">
              <w:rPr>
                <w:rStyle w:val="string1"/>
              </w:rPr>
            </w:rPrChange>
          </w:rPr>
          <w:t>'TL'</w:t>
        </w:r>
        <w:r w:rsidRPr="00022ABB">
          <w:rPr>
            <w:sz w:val="18"/>
            <w:rPrChange w:id="14324" w:author="shorny" w:date="2014-06-09T17:30:00Z">
              <w:rPr/>
            </w:rPrChange>
          </w:rPr>
          <w:t xml:space="preserve">, </w:t>
        </w:r>
        <w:r w:rsidRPr="00022ABB">
          <w:rPr>
            <w:rStyle w:val="string1"/>
            <w:sz w:val="18"/>
            <w:rPrChange w:id="14325" w:author="shorny" w:date="2014-06-09T17:30:00Z">
              <w:rPr>
                <w:rStyle w:val="string1"/>
              </w:rPr>
            </w:rPrChange>
          </w:rPr>
          <w:t>'Timor-Leste'</w:t>
        </w:r>
        <w:r w:rsidRPr="00022ABB">
          <w:rPr>
            <w:sz w:val="18"/>
            <w:rPrChange w:id="14326" w:author="shorny" w:date="2014-06-09T17:30:00Z">
              <w:rPr/>
            </w:rPrChange>
          </w:rPr>
          <w:t>),</w:t>
        </w:r>
      </w:ins>
    </w:p>
    <w:p w14:paraId="65BA08AC" w14:textId="77777777" w:rsidR="00022ABB" w:rsidRPr="00022ABB" w:rsidRDefault="00022ABB">
      <w:pPr>
        <w:pStyle w:val="HTMLPreformatted"/>
        <w:divId w:val="585384335"/>
        <w:rPr>
          <w:ins w:id="14327" w:author="shorny" w:date="2014-06-09T17:29:00Z"/>
          <w:sz w:val="18"/>
          <w:rPrChange w:id="14328" w:author="shorny" w:date="2014-06-09T17:30:00Z">
            <w:rPr>
              <w:ins w:id="14329" w:author="shorny" w:date="2014-06-09T17:29:00Z"/>
            </w:rPr>
          </w:rPrChange>
        </w:rPr>
      </w:pPr>
      <w:ins w:id="14330" w:author="shorny" w:date="2014-06-09T17:29:00Z">
        <w:r w:rsidRPr="00022ABB">
          <w:rPr>
            <w:sz w:val="18"/>
            <w:rPrChange w:id="14331" w:author="shorny" w:date="2014-06-09T17:30:00Z">
              <w:rPr/>
            </w:rPrChange>
          </w:rPr>
          <w:t>(</w:t>
        </w:r>
        <w:r w:rsidRPr="00022ABB">
          <w:rPr>
            <w:rStyle w:val="string1"/>
            <w:sz w:val="18"/>
            <w:rPrChange w:id="14332" w:author="shorny" w:date="2014-06-09T17:30:00Z">
              <w:rPr>
                <w:rStyle w:val="string1"/>
              </w:rPr>
            </w:rPrChange>
          </w:rPr>
          <w:t>'TM'</w:t>
        </w:r>
        <w:r w:rsidRPr="00022ABB">
          <w:rPr>
            <w:sz w:val="18"/>
            <w:rPrChange w:id="14333" w:author="shorny" w:date="2014-06-09T17:30:00Z">
              <w:rPr/>
            </w:rPrChange>
          </w:rPr>
          <w:t xml:space="preserve">, </w:t>
        </w:r>
        <w:r w:rsidRPr="00022ABB">
          <w:rPr>
            <w:rStyle w:val="string1"/>
            <w:sz w:val="18"/>
            <w:rPrChange w:id="14334" w:author="shorny" w:date="2014-06-09T17:30:00Z">
              <w:rPr>
                <w:rStyle w:val="string1"/>
              </w:rPr>
            </w:rPrChange>
          </w:rPr>
          <w:t>'Turkmenistan'</w:t>
        </w:r>
        <w:r w:rsidRPr="00022ABB">
          <w:rPr>
            <w:sz w:val="18"/>
            <w:rPrChange w:id="14335" w:author="shorny" w:date="2014-06-09T17:30:00Z">
              <w:rPr/>
            </w:rPrChange>
          </w:rPr>
          <w:t>),</w:t>
        </w:r>
      </w:ins>
    </w:p>
    <w:p w14:paraId="2CEBA386" w14:textId="77777777" w:rsidR="00022ABB" w:rsidRPr="00022ABB" w:rsidRDefault="00022ABB">
      <w:pPr>
        <w:pStyle w:val="HTMLPreformatted"/>
        <w:divId w:val="585384335"/>
        <w:rPr>
          <w:ins w:id="14336" w:author="shorny" w:date="2014-06-09T17:29:00Z"/>
          <w:sz w:val="18"/>
          <w:rPrChange w:id="14337" w:author="shorny" w:date="2014-06-09T17:30:00Z">
            <w:rPr>
              <w:ins w:id="14338" w:author="shorny" w:date="2014-06-09T17:29:00Z"/>
            </w:rPr>
          </w:rPrChange>
        </w:rPr>
      </w:pPr>
      <w:ins w:id="14339" w:author="shorny" w:date="2014-06-09T17:29:00Z">
        <w:r w:rsidRPr="00022ABB">
          <w:rPr>
            <w:sz w:val="18"/>
            <w:rPrChange w:id="14340" w:author="shorny" w:date="2014-06-09T17:30:00Z">
              <w:rPr/>
            </w:rPrChange>
          </w:rPr>
          <w:t>(</w:t>
        </w:r>
        <w:r w:rsidRPr="00022ABB">
          <w:rPr>
            <w:rStyle w:val="string1"/>
            <w:sz w:val="18"/>
            <w:rPrChange w:id="14341" w:author="shorny" w:date="2014-06-09T17:30:00Z">
              <w:rPr>
                <w:rStyle w:val="string1"/>
              </w:rPr>
            </w:rPrChange>
          </w:rPr>
          <w:t>'TN'</w:t>
        </w:r>
        <w:r w:rsidRPr="00022ABB">
          <w:rPr>
            <w:sz w:val="18"/>
            <w:rPrChange w:id="14342" w:author="shorny" w:date="2014-06-09T17:30:00Z">
              <w:rPr/>
            </w:rPrChange>
          </w:rPr>
          <w:t xml:space="preserve">, </w:t>
        </w:r>
        <w:r w:rsidRPr="00022ABB">
          <w:rPr>
            <w:rStyle w:val="string1"/>
            <w:sz w:val="18"/>
            <w:rPrChange w:id="14343" w:author="shorny" w:date="2014-06-09T17:30:00Z">
              <w:rPr>
                <w:rStyle w:val="string1"/>
              </w:rPr>
            </w:rPrChange>
          </w:rPr>
          <w:t>'Tunisia'</w:t>
        </w:r>
        <w:r w:rsidRPr="00022ABB">
          <w:rPr>
            <w:sz w:val="18"/>
            <w:rPrChange w:id="14344" w:author="shorny" w:date="2014-06-09T17:30:00Z">
              <w:rPr/>
            </w:rPrChange>
          </w:rPr>
          <w:t>),</w:t>
        </w:r>
      </w:ins>
    </w:p>
    <w:p w14:paraId="66ED1AE0" w14:textId="77777777" w:rsidR="00022ABB" w:rsidRPr="00022ABB" w:rsidRDefault="00022ABB">
      <w:pPr>
        <w:pStyle w:val="HTMLPreformatted"/>
        <w:divId w:val="585384335"/>
        <w:rPr>
          <w:ins w:id="14345" w:author="shorny" w:date="2014-06-09T17:29:00Z"/>
          <w:sz w:val="18"/>
          <w:rPrChange w:id="14346" w:author="shorny" w:date="2014-06-09T17:30:00Z">
            <w:rPr>
              <w:ins w:id="14347" w:author="shorny" w:date="2014-06-09T17:29:00Z"/>
            </w:rPr>
          </w:rPrChange>
        </w:rPr>
      </w:pPr>
      <w:ins w:id="14348" w:author="shorny" w:date="2014-06-09T17:29:00Z">
        <w:r w:rsidRPr="00022ABB">
          <w:rPr>
            <w:sz w:val="18"/>
            <w:rPrChange w:id="14349" w:author="shorny" w:date="2014-06-09T17:30:00Z">
              <w:rPr/>
            </w:rPrChange>
          </w:rPr>
          <w:t>(</w:t>
        </w:r>
        <w:r w:rsidRPr="00022ABB">
          <w:rPr>
            <w:rStyle w:val="string1"/>
            <w:sz w:val="18"/>
            <w:rPrChange w:id="14350" w:author="shorny" w:date="2014-06-09T17:30:00Z">
              <w:rPr>
                <w:rStyle w:val="string1"/>
              </w:rPr>
            </w:rPrChange>
          </w:rPr>
          <w:t>'TO'</w:t>
        </w:r>
        <w:r w:rsidRPr="00022ABB">
          <w:rPr>
            <w:sz w:val="18"/>
            <w:rPrChange w:id="14351" w:author="shorny" w:date="2014-06-09T17:30:00Z">
              <w:rPr/>
            </w:rPrChange>
          </w:rPr>
          <w:t xml:space="preserve">, </w:t>
        </w:r>
        <w:r w:rsidRPr="00022ABB">
          <w:rPr>
            <w:rStyle w:val="string1"/>
            <w:sz w:val="18"/>
            <w:rPrChange w:id="14352" w:author="shorny" w:date="2014-06-09T17:30:00Z">
              <w:rPr>
                <w:rStyle w:val="string1"/>
              </w:rPr>
            </w:rPrChange>
          </w:rPr>
          <w:t>'Tonga'</w:t>
        </w:r>
        <w:r w:rsidRPr="00022ABB">
          <w:rPr>
            <w:sz w:val="18"/>
            <w:rPrChange w:id="14353" w:author="shorny" w:date="2014-06-09T17:30:00Z">
              <w:rPr/>
            </w:rPrChange>
          </w:rPr>
          <w:t>),</w:t>
        </w:r>
      </w:ins>
    </w:p>
    <w:p w14:paraId="312D035B" w14:textId="77777777" w:rsidR="00022ABB" w:rsidRPr="00022ABB" w:rsidRDefault="00022ABB">
      <w:pPr>
        <w:pStyle w:val="HTMLPreformatted"/>
        <w:divId w:val="585384335"/>
        <w:rPr>
          <w:ins w:id="14354" w:author="shorny" w:date="2014-06-09T17:29:00Z"/>
          <w:sz w:val="18"/>
          <w:rPrChange w:id="14355" w:author="shorny" w:date="2014-06-09T17:30:00Z">
            <w:rPr>
              <w:ins w:id="14356" w:author="shorny" w:date="2014-06-09T17:29:00Z"/>
            </w:rPr>
          </w:rPrChange>
        </w:rPr>
      </w:pPr>
      <w:ins w:id="14357" w:author="shorny" w:date="2014-06-09T17:29:00Z">
        <w:r w:rsidRPr="00022ABB">
          <w:rPr>
            <w:sz w:val="18"/>
            <w:rPrChange w:id="14358" w:author="shorny" w:date="2014-06-09T17:30:00Z">
              <w:rPr/>
            </w:rPrChange>
          </w:rPr>
          <w:t>(</w:t>
        </w:r>
        <w:r w:rsidRPr="00022ABB">
          <w:rPr>
            <w:rStyle w:val="string1"/>
            <w:sz w:val="18"/>
            <w:rPrChange w:id="14359" w:author="shorny" w:date="2014-06-09T17:30:00Z">
              <w:rPr>
                <w:rStyle w:val="string1"/>
              </w:rPr>
            </w:rPrChange>
          </w:rPr>
          <w:t>'TR'</w:t>
        </w:r>
        <w:r w:rsidRPr="00022ABB">
          <w:rPr>
            <w:sz w:val="18"/>
            <w:rPrChange w:id="14360" w:author="shorny" w:date="2014-06-09T17:30:00Z">
              <w:rPr/>
            </w:rPrChange>
          </w:rPr>
          <w:t xml:space="preserve">, </w:t>
        </w:r>
        <w:r w:rsidRPr="00022ABB">
          <w:rPr>
            <w:rStyle w:val="string1"/>
            <w:sz w:val="18"/>
            <w:rPrChange w:id="14361" w:author="shorny" w:date="2014-06-09T17:30:00Z">
              <w:rPr>
                <w:rStyle w:val="string1"/>
              </w:rPr>
            </w:rPrChange>
          </w:rPr>
          <w:t>'Turkey'</w:t>
        </w:r>
        <w:r w:rsidRPr="00022ABB">
          <w:rPr>
            <w:sz w:val="18"/>
            <w:rPrChange w:id="14362" w:author="shorny" w:date="2014-06-09T17:30:00Z">
              <w:rPr/>
            </w:rPrChange>
          </w:rPr>
          <w:t>),</w:t>
        </w:r>
      </w:ins>
    </w:p>
    <w:p w14:paraId="26E676D4" w14:textId="77777777" w:rsidR="00022ABB" w:rsidRPr="00022ABB" w:rsidRDefault="00022ABB">
      <w:pPr>
        <w:pStyle w:val="HTMLPreformatted"/>
        <w:divId w:val="585384335"/>
        <w:rPr>
          <w:ins w:id="14363" w:author="shorny" w:date="2014-06-09T17:29:00Z"/>
          <w:sz w:val="18"/>
          <w:rPrChange w:id="14364" w:author="shorny" w:date="2014-06-09T17:30:00Z">
            <w:rPr>
              <w:ins w:id="14365" w:author="shorny" w:date="2014-06-09T17:29:00Z"/>
            </w:rPr>
          </w:rPrChange>
        </w:rPr>
      </w:pPr>
      <w:ins w:id="14366" w:author="shorny" w:date="2014-06-09T17:29:00Z">
        <w:r w:rsidRPr="00022ABB">
          <w:rPr>
            <w:sz w:val="18"/>
            <w:rPrChange w:id="14367" w:author="shorny" w:date="2014-06-09T17:30:00Z">
              <w:rPr/>
            </w:rPrChange>
          </w:rPr>
          <w:t>(</w:t>
        </w:r>
        <w:r w:rsidRPr="00022ABB">
          <w:rPr>
            <w:rStyle w:val="string1"/>
            <w:sz w:val="18"/>
            <w:rPrChange w:id="14368" w:author="shorny" w:date="2014-06-09T17:30:00Z">
              <w:rPr>
                <w:rStyle w:val="string1"/>
              </w:rPr>
            </w:rPrChange>
          </w:rPr>
          <w:t>'TT'</w:t>
        </w:r>
        <w:r w:rsidRPr="00022ABB">
          <w:rPr>
            <w:sz w:val="18"/>
            <w:rPrChange w:id="14369" w:author="shorny" w:date="2014-06-09T17:30:00Z">
              <w:rPr/>
            </w:rPrChange>
          </w:rPr>
          <w:t xml:space="preserve">, </w:t>
        </w:r>
        <w:r w:rsidRPr="00022ABB">
          <w:rPr>
            <w:rStyle w:val="string1"/>
            <w:sz w:val="18"/>
            <w:rPrChange w:id="14370" w:author="shorny" w:date="2014-06-09T17:30:00Z">
              <w:rPr>
                <w:rStyle w:val="string1"/>
              </w:rPr>
            </w:rPrChange>
          </w:rPr>
          <w:t>'Trinidad and Tobago'</w:t>
        </w:r>
        <w:r w:rsidRPr="00022ABB">
          <w:rPr>
            <w:sz w:val="18"/>
            <w:rPrChange w:id="14371" w:author="shorny" w:date="2014-06-09T17:30:00Z">
              <w:rPr/>
            </w:rPrChange>
          </w:rPr>
          <w:t>),</w:t>
        </w:r>
      </w:ins>
    </w:p>
    <w:p w14:paraId="72696267" w14:textId="77777777" w:rsidR="00022ABB" w:rsidRPr="00022ABB" w:rsidRDefault="00022ABB">
      <w:pPr>
        <w:pStyle w:val="HTMLPreformatted"/>
        <w:divId w:val="585384335"/>
        <w:rPr>
          <w:ins w:id="14372" w:author="shorny" w:date="2014-06-09T17:29:00Z"/>
          <w:sz w:val="18"/>
          <w:rPrChange w:id="14373" w:author="shorny" w:date="2014-06-09T17:30:00Z">
            <w:rPr>
              <w:ins w:id="14374" w:author="shorny" w:date="2014-06-09T17:29:00Z"/>
            </w:rPr>
          </w:rPrChange>
        </w:rPr>
      </w:pPr>
      <w:ins w:id="14375" w:author="shorny" w:date="2014-06-09T17:29:00Z">
        <w:r w:rsidRPr="00022ABB">
          <w:rPr>
            <w:sz w:val="18"/>
            <w:rPrChange w:id="14376" w:author="shorny" w:date="2014-06-09T17:30:00Z">
              <w:rPr/>
            </w:rPrChange>
          </w:rPr>
          <w:t>(</w:t>
        </w:r>
        <w:r w:rsidRPr="00022ABB">
          <w:rPr>
            <w:rStyle w:val="string1"/>
            <w:sz w:val="18"/>
            <w:rPrChange w:id="14377" w:author="shorny" w:date="2014-06-09T17:30:00Z">
              <w:rPr>
                <w:rStyle w:val="string1"/>
              </w:rPr>
            </w:rPrChange>
          </w:rPr>
          <w:t>'TV'</w:t>
        </w:r>
        <w:r w:rsidRPr="00022ABB">
          <w:rPr>
            <w:sz w:val="18"/>
            <w:rPrChange w:id="14378" w:author="shorny" w:date="2014-06-09T17:30:00Z">
              <w:rPr/>
            </w:rPrChange>
          </w:rPr>
          <w:t xml:space="preserve">, </w:t>
        </w:r>
        <w:r w:rsidRPr="00022ABB">
          <w:rPr>
            <w:rStyle w:val="string1"/>
            <w:sz w:val="18"/>
            <w:rPrChange w:id="14379" w:author="shorny" w:date="2014-06-09T17:30:00Z">
              <w:rPr>
                <w:rStyle w:val="string1"/>
              </w:rPr>
            </w:rPrChange>
          </w:rPr>
          <w:t>'Tuvalu'</w:t>
        </w:r>
        <w:r w:rsidRPr="00022ABB">
          <w:rPr>
            <w:sz w:val="18"/>
            <w:rPrChange w:id="14380" w:author="shorny" w:date="2014-06-09T17:30:00Z">
              <w:rPr/>
            </w:rPrChange>
          </w:rPr>
          <w:t>),</w:t>
        </w:r>
      </w:ins>
    </w:p>
    <w:p w14:paraId="4FF0FCE2" w14:textId="77777777" w:rsidR="00022ABB" w:rsidRPr="00022ABB" w:rsidRDefault="00022ABB">
      <w:pPr>
        <w:pStyle w:val="HTMLPreformatted"/>
        <w:divId w:val="585384335"/>
        <w:rPr>
          <w:ins w:id="14381" w:author="shorny" w:date="2014-06-09T17:29:00Z"/>
          <w:sz w:val="18"/>
          <w:rPrChange w:id="14382" w:author="shorny" w:date="2014-06-09T17:30:00Z">
            <w:rPr>
              <w:ins w:id="14383" w:author="shorny" w:date="2014-06-09T17:29:00Z"/>
            </w:rPr>
          </w:rPrChange>
        </w:rPr>
      </w:pPr>
      <w:ins w:id="14384" w:author="shorny" w:date="2014-06-09T17:29:00Z">
        <w:r w:rsidRPr="00022ABB">
          <w:rPr>
            <w:sz w:val="18"/>
            <w:rPrChange w:id="14385" w:author="shorny" w:date="2014-06-09T17:30:00Z">
              <w:rPr/>
            </w:rPrChange>
          </w:rPr>
          <w:t>(</w:t>
        </w:r>
        <w:r w:rsidRPr="00022ABB">
          <w:rPr>
            <w:rStyle w:val="string1"/>
            <w:sz w:val="18"/>
            <w:rPrChange w:id="14386" w:author="shorny" w:date="2014-06-09T17:30:00Z">
              <w:rPr>
                <w:rStyle w:val="string1"/>
              </w:rPr>
            </w:rPrChange>
          </w:rPr>
          <w:t>'TW'</w:t>
        </w:r>
        <w:r w:rsidRPr="00022ABB">
          <w:rPr>
            <w:sz w:val="18"/>
            <w:rPrChange w:id="14387" w:author="shorny" w:date="2014-06-09T17:30:00Z">
              <w:rPr/>
            </w:rPrChange>
          </w:rPr>
          <w:t xml:space="preserve">, </w:t>
        </w:r>
        <w:r w:rsidRPr="00022ABB">
          <w:rPr>
            <w:rStyle w:val="string1"/>
            <w:sz w:val="18"/>
            <w:rPrChange w:id="14388" w:author="shorny" w:date="2014-06-09T17:30:00Z">
              <w:rPr>
                <w:rStyle w:val="string1"/>
              </w:rPr>
            </w:rPrChange>
          </w:rPr>
          <w:t>'Taiwan, Province of China'</w:t>
        </w:r>
        <w:r w:rsidRPr="00022ABB">
          <w:rPr>
            <w:sz w:val="18"/>
            <w:rPrChange w:id="14389" w:author="shorny" w:date="2014-06-09T17:30:00Z">
              <w:rPr/>
            </w:rPrChange>
          </w:rPr>
          <w:t>),</w:t>
        </w:r>
      </w:ins>
    </w:p>
    <w:p w14:paraId="6B22407E" w14:textId="77777777" w:rsidR="00022ABB" w:rsidRPr="00022ABB" w:rsidRDefault="00022ABB">
      <w:pPr>
        <w:pStyle w:val="HTMLPreformatted"/>
        <w:divId w:val="585384335"/>
        <w:rPr>
          <w:ins w:id="14390" w:author="shorny" w:date="2014-06-09T17:29:00Z"/>
          <w:sz w:val="18"/>
          <w:rPrChange w:id="14391" w:author="shorny" w:date="2014-06-09T17:30:00Z">
            <w:rPr>
              <w:ins w:id="14392" w:author="shorny" w:date="2014-06-09T17:29:00Z"/>
            </w:rPr>
          </w:rPrChange>
        </w:rPr>
      </w:pPr>
      <w:ins w:id="14393" w:author="shorny" w:date="2014-06-09T17:29:00Z">
        <w:r w:rsidRPr="00022ABB">
          <w:rPr>
            <w:sz w:val="18"/>
            <w:rPrChange w:id="14394" w:author="shorny" w:date="2014-06-09T17:30:00Z">
              <w:rPr/>
            </w:rPrChange>
          </w:rPr>
          <w:t>(</w:t>
        </w:r>
        <w:r w:rsidRPr="00022ABB">
          <w:rPr>
            <w:rStyle w:val="string1"/>
            <w:sz w:val="18"/>
            <w:rPrChange w:id="14395" w:author="shorny" w:date="2014-06-09T17:30:00Z">
              <w:rPr>
                <w:rStyle w:val="string1"/>
              </w:rPr>
            </w:rPrChange>
          </w:rPr>
          <w:t>'TZ'</w:t>
        </w:r>
        <w:r w:rsidRPr="00022ABB">
          <w:rPr>
            <w:sz w:val="18"/>
            <w:rPrChange w:id="14396" w:author="shorny" w:date="2014-06-09T17:30:00Z">
              <w:rPr/>
            </w:rPrChange>
          </w:rPr>
          <w:t xml:space="preserve">, </w:t>
        </w:r>
        <w:r w:rsidRPr="00022ABB">
          <w:rPr>
            <w:rStyle w:val="string1"/>
            <w:sz w:val="18"/>
            <w:rPrChange w:id="14397" w:author="shorny" w:date="2014-06-09T17:30:00Z">
              <w:rPr>
                <w:rStyle w:val="string1"/>
              </w:rPr>
            </w:rPrChange>
          </w:rPr>
          <w:t>'Tanzania, United Republic of'</w:t>
        </w:r>
        <w:r w:rsidRPr="00022ABB">
          <w:rPr>
            <w:sz w:val="18"/>
            <w:rPrChange w:id="14398" w:author="shorny" w:date="2014-06-09T17:30:00Z">
              <w:rPr/>
            </w:rPrChange>
          </w:rPr>
          <w:t>),</w:t>
        </w:r>
      </w:ins>
    </w:p>
    <w:p w14:paraId="1C110C2D" w14:textId="77777777" w:rsidR="00022ABB" w:rsidRPr="00022ABB" w:rsidRDefault="00022ABB">
      <w:pPr>
        <w:pStyle w:val="HTMLPreformatted"/>
        <w:divId w:val="585384335"/>
        <w:rPr>
          <w:ins w:id="14399" w:author="shorny" w:date="2014-06-09T17:29:00Z"/>
          <w:sz w:val="18"/>
          <w:rPrChange w:id="14400" w:author="shorny" w:date="2014-06-09T17:30:00Z">
            <w:rPr>
              <w:ins w:id="14401" w:author="shorny" w:date="2014-06-09T17:29:00Z"/>
            </w:rPr>
          </w:rPrChange>
        </w:rPr>
      </w:pPr>
      <w:ins w:id="14402" w:author="shorny" w:date="2014-06-09T17:29:00Z">
        <w:r w:rsidRPr="00022ABB">
          <w:rPr>
            <w:sz w:val="18"/>
            <w:rPrChange w:id="14403" w:author="shorny" w:date="2014-06-09T17:30:00Z">
              <w:rPr/>
            </w:rPrChange>
          </w:rPr>
          <w:t>(</w:t>
        </w:r>
        <w:r w:rsidRPr="00022ABB">
          <w:rPr>
            <w:rStyle w:val="string1"/>
            <w:sz w:val="18"/>
            <w:rPrChange w:id="14404" w:author="shorny" w:date="2014-06-09T17:30:00Z">
              <w:rPr>
                <w:rStyle w:val="string1"/>
              </w:rPr>
            </w:rPrChange>
          </w:rPr>
          <w:t>'UA'</w:t>
        </w:r>
        <w:r w:rsidRPr="00022ABB">
          <w:rPr>
            <w:sz w:val="18"/>
            <w:rPrChange w:id="14405" w:author="shorny" w:date="2014-06-09T17:30:00Z">
              <w:rPr/>
            </w:rPrChange>
          </w:rPr>
          <w:t xml:space="preserve">, </w:t>
        </w:r>
        <w:r w:rsidRPr="00022ABB">
          <w:rPr>
            <w:rStyle w:val="string1"/>
            <w:sz w:val="18"/>
            <w:rPrChange w:id="14406" w:author="shorny" w:date="2014-06-09T17:30:00Z">
              <w:rPr>
                <w:rStyle w:val="string1"/>
              </w:rPr>
            </w:rPrChange>
          </w:rPr>
          <w:t>'Ukraine'</w:t>
        </w:r>
        <w:r w:rsidRPr="00022ABB">
          <w:rPr>
            <w:sz w:val="18"/>
            <w:rPrChange w:id="14407" w:author="shorny" w:date="2014-06-09T17:30:00Z">
              <w:rPr/>
            </w:rPrChange>
          </w:rPr>
          <w:t>),</w:t>
        </w:r>
      </w:ins>
    </w:p>
    <w:p w14:paraId="550CCB20" w14:textId="77777777" w:rsidR="00022ABB" w:rsidRPr="00022ABB" w:rsidRDefault="00022ABB">
      <w:pPr>
        <w:pStyle w:val="HTMLPreformatted"/>
        <w:divId w:val="585384335"/>
        <w:rPr>
          <w:ins w:id="14408" w:author="shorny" w:date="2014-06-09T17:29:00Z"/>
          <w:sz w:val="18"/>
          <w:rPrChange w:id="14409" w:author="shorny" w:date="2014-06-09T17:30:00Z">
            <w:rPr>
              <w:ins w:id="14410" w:author="shorny" w:date="2014-06-09T17:29:00Z"/>
            </w:rPr>
          </w:rPrChange>
        </w:rPr>
      </w:pPr>
      <w:ins w:id="14411" w:author="shorny" w:date="2014-06-09T17:29:00Z">
        <w:r w:rsidRPr="00022ABB">
          <w:rPr>
            <w:sz w:val="18"/>
            <w:rPrChange w:id="14412" w:author="shorny" w:date="2014-06-09T17:30:00Z">
              <w:rPr/>
            </w:rPrChange>
          </w:rPr>
          <w:t>(</w:t>
        </w:r>
        <w:r w:rsidRPr="00022ABB">
          <w:rPr>
            <w:rStyle w:val="string1"/>
            <w:sz w:val="18"/>
            <w:rPrChange w:id="14413" w:author="shorny" w:date="2014-06-09T17:30:00Z">
              <w:rPr>
                <w:rStyle w:val="string1"/>
              </w:rPr>
            </w:rPrChange>
          </w:rPr>
          <w:t>'UG'</w:t>
        </w:r>
        <w:r w:rsidRPr="00022ABB">
          <w:rPr>
            <w:sz w:val="18"/>
            <w:rPrChange w:id="14414" w:author="shorny" w:date="2014-06-09T17:30:00Z">
              <w:rPr/>
            </w:rPrChange>
          </w:rPr>
          <w:t xml:space="preserve">, </w:t>
        </w:r>
        <w:r w:rsidRPr="00022ABB">
          <w:rPr>
            <w:rStyle w:val="string1"/>
            <w:sz w:val="18"/>
            <w:rPrChange w:id="14415" w:author="shorny" w:date="2014-06-09T17:30:00Z">
              <w:rPr>
                <w:rStyle w:val="string1"/>
              </w:rPr>
            </w:rPrChange>
          </w:rPr>
          <w:t>'Uganda'</w:t>
        </w:r>
        <w:r w:rsidRPr="00022ABB">
          <w:rPr>
            <w:sz w:val="18"/>
            <w:rPrChange w:id="14416" w:author="shorny" w:date="2014-06-09T17:30:00Z">
              <w:rPr/>
            </w:rPrChange>
          </w:rPr>
          <w:t>),</w:t>
        </w:r>
      </w:ins>
    </w:p>
    <w:p w14:paraId="66D96DFA" w14:textId="77777777" w:rsidR="00022ABB" w:rsidRPr="00022ABB" w:rsidRDefault="00022ABB">
      <w:pPr>
        <w:pStyle w:val="HTMLPreformatted"/>
        <w:divId w:val="585384335"/>
        <w:rPr>
          <w:ins w:id="14417" w:author="shorny" w:date="2014-06-09T17:29:00Z"/>
          <w:sz w:val="18"/>
          <w:rPrChange w:id="14418" w:author="shorny" w:date="2014-06-09T17:30:00Z">
            <w:rPr>
              <w:ins w:id="14419" w:author="shorny" w:date="2014-06-09T17:29:00Z"/>
            </w:rPr>
          </w:rPrChange>
        </w:rPr>
      </w:pPr>
      <w:ins w:id="14420" w:author="shorny" w:date="2014-06-09T17:29:00Z">
        <w:r w:rsidRPr="00022ABB">
          <w:rPr>
            <w:sz w:val="18"/>
            <w:rPrChange w:id="14421" w:author="shorny" w:date="2014-06-09T17:30:00Z">
              <w:rPr/>
            </w:rPrChange>
          </w:rPr>
          <w:t>(</w:t>
        </w:r>
        <w:r w:rsidRPr="00022ABB">
          <w:rPr>
            <w:rStyle w:val="string1"/>
            <w:sz w:val="18"/>
            <w:rPrChange w:id="14422" w:author="shorny" w:date="2014-06-09T17:30:00Z">
              <w:rPr>
                <w:rStyle w:val="string1"/>
              </w:rPr>
            </w:rPrChange>
          </w:rPr>
          <w:t>'UM'</w:t>
        </w:r>
        <w:r w:rsidRPr="00022ABB">
          <w:rPr>
            <w:sz w:val="18"/>
            <w:rPrChange w:id="14423" w:author="shorny" w:date="2014-06-09T17:30:00Z">
              <w:rPr/>
            </w:rPrChange>
          </w:rPr>
          <w:t xml:space="preserve">, </w:t>
        </w:r>
        <w:r w:rsidRPr="00022ABB">
          <w:rPr>
            <w:rStyle w:val="string1"/>
            <w:sz w:val="18"/>
            <w:rPrChange w:id="14424" w:author="shorny" w:date="2014-06-09T17:30:00Z">
              <w:rPr>
                <w:rStyle w:val="string1"/>
              </w:rPr>
            </w:rPrChange>
          </w:rPr>
          <w:t>'United States Minor Outlying Islands'</w:t>
        </w:r>
        <w:r w:rsidRPr="00022ABB">
          <w:rPr>
            <w:sz w:val="18"/>
            <w:rPrChange w:id="14425" w:author="shorny" w:date="2014-06-09T17:30:00Z">
              <w:rPr/>
            </w:rPrChange>
          </w:rPr>
          <w:t>),</w:t>
        </w:r>
      </w:ins>
    </w:p>
    <w:p w14:paraId="3E5D0A7A" w14:textId="77777777" w:rsidR="00022ABB" w:rsidRPr="00022ABB" w:rsidRDefault="00022ABB">
      <w:pPr>
        <w:pStyle w:val="HTMLPreformatted"/>
        <w:divId w:val="585384335"/>
        <w:rPr>
          <w:ins w:id="14426" w:author="shorny" w:date="2014-06-09T17:29:00Z"/>
          <w:sz w:val="18"/>
          <w:rPrChange w:id="14427" w:author="shorny" w:date="2014-06-09T17:30:00Z">
            <w:rPr>
              <w:ins w:id="14428" w:author="shorny" w:date="2014-06-09T17:29:00Z"/>
            </w:rPr>
          </w:rPrChange>
        </w:rPr>
      </w:pPr>
      <w:ins w:id="14429" w:author="shorny" w:date="2014-06-09T17:29:00Z">
        <w:r w:rsidRPr="00022ABB">
          <w:rPr>
            <w:sz w:val="18"/>
            <w:rPrChange w:id="14430" w:author="shorny" w:date="2014-06-09T17:30:00Z">
              <w:rPr/>
            </w:rPrChange>
          </w:rPr>
          <w:t>(</w:t>
        </w:r>
        <w:r w:rsidRPr="00022ABB">
          <w:rPr>
            <w:rStyle w:val="string1"/>
            <w:sz w:val="18"/>
            <w:rPrChange w:id="14431" w:author="shorny" w:date="2014-06-09T17:30:00Z">
              <w:rPr>
                <w:rStyle w:val="string1"/>
              </w:rPr>
            </w:rPrChange>
          </w:rPr>
          <w:t>'US'</w:t>
        </w:r>
        <w:r w:rsidRPr="00022ABB">
          <w:rPr>
            <w:sz w:val="18"/>
            <w:rPrChange w:id="14432" w:author="shorny" w:date="2014-06-09T17:30:00Z">
              <w:rPr/>
            </w:rPrChange>
          </w:rPr>
          <w:t xml:space="preserve">, </w:t>
        </w:r>
        <w:r w:rsidRPr="00022ABB">
          <w:rPr>
            <w:rStyle w:val="string1"/>
            <w:sz w:val="18"/>
            <w:rPrChange w:id="14433" w:author="shorny" w:date="2014-06-09T17:30:00Z">
              <w:rPr>
                <w:rStyle w:val="string1"/>
              </w:rPr>
            </w:rPrChange>
          </w:rPr>
          <w:t>'United States'</w:t>
        </w:r>
        <w:r w:rsidRPr="00022ABB">
          <w:rPr>
            <w:sz w:val="18"/>
            <w:rPrChange w:id="14434" w:author="shorny" w:date="2014-06-09T17:30:00Z">
              <w:rPr/>
            </w:rPrChange>
          </w:rPr>
          <w:t>),</w:t>
        </w:r>
      </w:ins>
    </w:p>
    <w:p w14:paraId="1267D16D" w14:textId="77777777" w:rsidR="00022ABB" w:rsidRPr="00022ABB" w:rsidRDefault="00022ABB">
      <w:pPr>
        <w:pStyle w:val="HTMLPreformatted"/>
        <w:divId w:val="585384335"/>
        <w:rPr>
          <w:ins w:id="14435" w:author="shorny" w:date="2014-06-09T17:29:00Z"/>
          <w:sz w:val="18"/>
          <w:rPrChange w:id="14436" w:author="shorny" w:date="2014-06-09T17:30:00Z">
            <w:rPr>
              <w:ins w:id="14437" w:author="shorny" w:date="2014-06-09T17:29:00Z"/>
            </w:rPr>
          </w:rPrChange>
        </w:rPr>
      </w:pPr>
      <w:ins w:id="14438" w:author="shorny" w:date="2014-06-09T17:29:00Z">
        <w:r w:rsidRPr="00022ABB">
          <w:rPr>
            <w:sz w:val="18"/>
            <w:rPrChange w:id="14439" w:author="shorny" w:date="2014-06-09T17:30:00Z">
              <w:rPr/>
            </w:rPrChange>
          </w:rPr>
          <w:t>(</w:t>
        </w:r>
        <w:r w:rsidRPr="00022ABB">
          <w:rPr>
            <w:rStyle w:val="string1"/>
            <w:sz w:val="18"/>
            <w:rPrChange w:id="14440" w:author="shorny" w:date="2014-06-09T17:30:00Z">
              <w:rPr>
                <w:rStyle w:val="string1"/>
              </w:rPr>
            </w:rPrChange>
          </w:rPr>
          <w:t>'UY'</w:t>
        </w:r>
        <w:r w:rsidRPr="00022ABB">
          <w:rPr>
            <w:sz w:val="18"/>
            <w:rPrChange w:id="14441" w:author="shorny" w:date="2014-06-09T17:30:00Z">
              <w:rPr/>
            </w:rPrChange>
          </w:rPr>
          <w:t xml:space="preserve">, </w:t>
        </w:r>
        <w:r w:rsidRPr="00022ABB">
          <w:rPr>
            <w:rStyle w:val="string1"/>
            <w:sz w:val="18"/>
            <w:rPrChange w:id="14442" w:author="shorny" w:date="2014-06-09T17:30:00Z">
              <w:rPr>
                <w:rStyle w:val="string1"/>
              </w:rPr>
            </w:rPrChange>
          </w:rPr>
          <w:t>'Uruguay'</w:t>
        </w:r>
        <w:r w:rsidRPr="00022ABB">
          <w:rPr>
            <w:sz w:val="18"/>
            <w:rPrChange w:id="14443" w:author="shorny" w:date="2014-06-09T17:30:00Z">
              <w:rPr/>
            </w:rPrChange>
          </w:rPr>
          <w:t>),</w:t>
        </w:r>
      </w:ins>
    </w:p>
    <w:p w14:paraId="33D9F3AD" w14:textId="77777777" w:rsidR="00022ABB" w:rsidRPr="00022ABB" w:rsidRDefault="00022ABB">
      <w:pPr>
        <w:pStyle w:val="HTMLPreformatted"/>
        <w:divId w:val="585384335"/>
        <w:rPr>
          <w:ins w:id="14444" w:author="shorny" w:date="2014-06-09T17:29:00Z"/>
          <w:sz w:val="18"/>
          <w:rPrChange w:id="14445" w:author="shorny" w:date="2014-06-09T17:30:00Z">
            <w:rPr>
              <w:ins w:id="14446" w:author="shorny" w:date="2014-06-09T17:29:00Z"/>
            </w:rPr>
          </w:rPrChange>
        </w:rPr>
      </w:pPr>
      <w:ins w:id="14447" w:author="shorny" w:date="2014-06-09T17:29:00Z">
        <w:r w:rsidRPr="00022ABB">
          <w:rPr>
            <w:sz w:val="18"/>
            <w:rPrChange w:id="14448" w:author="shorny" w:date="2014-06-09T17:30:00Z">
              <w:rPr/>
            </w:rPrChange>
          </w:rPr>
          <w:t>(</w:t>
        </w:r>
        <w:r w:rsidRPr="00022ABB">
          <w:rPr>
            <w:rStyle w:val="string1"/>
            <w:sz w:val="18"/>
            <w:rPrChange w:id="14449" w:author="shorny" w:date="2014-06-09T17:30:00Z">
              <w:rPr>
                <w:rStyle w:val="string1"/>
              </w:rPr>
            </w:rPrChange>
          </w:rPr>
          <w:t>'UZ'</w:t>
        </w:r>
        <w:r w:rsidRPr="00022ABB">
          <w:rPr>
            <w:sz w:val="18"/>
            <w:rPrChange w:id="14450" w:author="shorny" w:date="2014-06-09T17:30:00Z">
              <w:rPr/>
            </w:rPrChange>
          </w:rPr>
          <w:t xml:space="preserve">, </w:t>
        </w:r>
        <w:r w:rsidRPr="00022ABB">
          <w:rPr>
            <w:rStyle w:val="string1"/>
            <w:sz w:val="18"/>
            <w:rPrChange w:id="14451" w:author="shorny" w:date="2014-06-09T17:30:00Z">
              <w:rPr>
                <w:rStyle w:val="string1"/>
              </w:rPr>
            </w:rPrChange>
          </w:rPr>
          <w:t>'Uzbekistan'</w:t>
        </w:r>
        <w:r w:rsidRPr="00022ABB">
          <w:rPr>
            <w:sz w:val="18"/>
            <w:rPrChange w:id="14452" w:author="shorny" w:date="2014-06-09T17:30:00Z">
              <w:rPr/>
            </w:rPrChange>
          </w:rPr>
          <w:t>),</w:t>
        </w:r>
      </w:ins>
    </w:p>
    <w:p w14:paraId="4B660CB6" w14:textId="77777777" w:rsidR="00022ABB" w:rsidRPr="00022ABB" w:rsidRDefault="00022ABB">
      <w:pPr>
        <w:pStyle w:val="HTMLPreformatted"/>
        <w:divId w:val="585384335"/>
        <w:rPr>
          <w:ins w:id="14453" w:author="shorny" w:date="2014-06-09T17:29:00Z"/>
          <w:sz w:val="18"/>
          <w:rPrChange w:id="14454" w:author="shorny" w:date="2014-06-09T17:30:00Z">
            <w:rPr>
              <w:ins w:id="14455" w:author="shorny" w:date="2014-06-09T17:29:00Z"/>
            </w:rPr>
          </w:rPrChange>
        </w:rPr>
      </w:pPr>
      <w:ins w:id="14456" w:author="shorny" w:date="2014-06-09T17:29:00Z">
        <w:r w:rsidRPr="00022ABB">
          <w:rPr>
            <w:sz w:val="18"/>
            <w:rPrChange w:id="14457" w:author="shorny" w:date="2014-06-09T17:30:00Z">
              <w:rPr/>
            </w:rPrChange>
          </w:rPr>
          <w:t>(</w:t>
        </w:r>
        <w:r w:rsidRPr="00022ABB">
          <w:rPr>
            <w:rStyle w:val="string1"/>
            <w:sz w:val="18"/>
            <w:rPrChange w:id="14458" w:author="shorny" w:date="2014-06-09T17:30:00Z">
              <w:rPr>
                <w:rStyle w:val="string1"/>
              </w:rPr>
            </w:rPrChange>
          </w:rPr>
          <w:t>'VA'</w:t>
        </w:r>
        <w:r w:rsidRPr="00022ABB">
          <w:rPr>
            <w:sz w:val="18"/>
            <w:rPrChange w:id="14459" w:author="shorny" w:date="2014-06-09T17:30:00Z">
              <w:rPr/>
            </w:rPrChange>
          </w:rPr>
          <w:t xml:space="preserve">, </w:t>
        </w:r>
        <w:r w:rsidRPr="00022ABB">
          <w:rPr>
            <w:rStyle w:val="string1"/>
            <w:sz w:val="18"/>
            <w:rPrChange w:id="14460" w:author="shorny" w:date="2014-06-09T17:30:00Z">
              <w:rPr>
                <w:rStyle w:val="string1"/>
              </w:rPr>
            </w:rPrChange>
          </w:rPr>
          <w:t>'Holy See (Vatican City State)'</w:t>
        </w:r>
        <w:r w:rsidRPr="00022ABB">
          <w:rPr>
            <w:sz w:val="18"/>
            <w:rPrChange w:id="14461" w:author="shorny" w:date="2014-06-09T17:30:00Z">
              <w:rPr/>
            </w:rPrChange>
          </w:rPr>
          <w:t>),</w:t>
        </w:r>
      </w:ins>
    </w:p>
    <w:p w14:paraId="25028C4B" w14:textId="77777777" w:rsidR="00022ABB" w:rsidRPr="00022ABB" w:rsidRDefault="00022ABB">
      <w:pPr>
        <w:pStyle w:val="HTMLPreformatted"/>
        <w:divId w:val="585384335"/>
        <w:rPr>
          <w:ins w:id="14462" w:author="shorny" w:date="2014-06-09T17:29:00Z"/>
          <w:sz w:val="18"/>
          <w:rPrChange w:id="14463" w:author="shorny" w:date="2014-06-09T17:30:00Z">
            <w:rPr>
              <w:ins w:id="14464" w:author="shorny" w:date="2014-06-09T17:29:00Z"/>
            </w:rPr>
          </w:rPrChange>
        </w:rPr>
      </w:pPr>
      <w:ins w:id="14465" w:author="shorny" w:date="2014-06-09T17:29:00Z">
        <w:r w:rsidRPr="00022ABB">
          <w:rPr>
            <w:sz w:val="18"/>
            <w:rPrChange w:id="14466" w:author="shorny" w:date="2014-06-09T17:30:00Z">
              <w:rPr/>
            </w:rPrChange>
          </w:rPr>
          <w:t>(</w:t>
        </w:r>
        <w:r w:rsidRPr="00022ABB">
          <w:rPr>
            <w:rStyle w:val="string1"/>
            <w:sz w:val="18"/>
            <w:rPrChange w:id="14467" w:author="shorny" w:date="2014-06-09T17:30:00Z">
              <w:rPr>
                <w:rStyle w:val="string1"/>
              </w:rPr>
            </w:rPrChange>
          </w:rPr>
          <w:t>'VC'</w:t>
        </w:r>
        <w:r w:rsidRPr="00022ABB">
          <w:rPr>
            <w:sz w:val="18"/>
            <w:rPrChange w:id="14468" w:author="shorny" w:date="2014-06-09T17:30:00Z">
              <w:rPr/>
            </w:rPrChange>
          </w:rPr>
          <w:t xml:space="preserve">, </w:t>
        </w:r>
        <w:r w:rsidRPr="00022ABB">
          <w:rPr>
            <w:rStyle w:val="string1"/>
            <w:sz w:val="18"/>
            <w:rPrChange w:id="14469" w:author="shorny" w:date="2014-06-09T17:30:00Z">
              <w:rPr>
                <w:rStyle w:val="string1"/>
              </w:rPr>
            </w:rPrChange>
          </w:rPr>
          <w:t>'Saint Vincent and the Grenadines'</w:t>
        </w:r>
        <w:r w:rsidRPr="00022ABB">
          <w:rPr>
            <w:sz w:val="18"/>
            <w:rPrChange w:id="14470" w:author="shorny" w:date="2014-06-09T17:30:00Z">
              <w:rPr/>
            </w:rPrChange>
          </w:rPr>
          <w:t>),</w:t>
        </w:r>
      </w:ins>
    </w:p>
    <w:p w14:paraId="6DCCDB7B" w14:textId="77777777" w:rsidR="00022ABB" w:rsidRPr="00022ABB" w:rsidRDefault="00022ABB">
      <w:pPr>
        <w:pStyle w:val="HTMLPreformatted"/>
        <w:divId w:val="585384335"/>
        <w:rPr>
          <w:ins w:id="14471" w:author="shorny" w:date="2014-06-09T17:29:00Z"/>
          <w:sz w:val="18"/>
          <w:rPrChange w:id="14472" w:author="shorny" w:date="2014-06-09T17:30:00Z">
            <w:rPr>
              <w:ins w:id="14473" w:author="shorny" w:date="2014-06-09T17:29:00Z"/>
            </w:rPr>
          </w:rPrChange>
        </w:rPr>
      </w:pPr>
      <w:ins w:id="14474" w:author="shorny" w:date="2014-06-09T17:29:00Z">
        <w:r w:rsidRPr="00022ABB">
          <w:rPr>
            <w:sz w:val="18"/>
            <w:rPrChange w:id="14475" w:author="shorny" w:date="2014-06-09T17:30:00Z">
              <w:rPr/>
            </w:rPrChange>
          </w:rPr>
          <w:t>(</w:t>
        </w:r>
        <w:r w:rsidRPr="00022ABB">
          <w:rPr>
            <w:rStyle w:val="string1"/>
            <w:sz w:val="18"/>
            <w:rPrChange w:id="14476" w:author="shorny" w:date="2014-06-09T17:30:00Z">
              <w:rPr>
                <w:rStyle w:val="string1"/>
              </w:rPr>
            </w:rPrChange>
          </w:rPr>
          <w:t>'VE'</w:t>
        </w:r>
        <w:r w:rsidRPr="00022ABB">
          <w:rPr>
            <w:sz w:val="18"/>
            <w:rPrChange w:id="14477" w:author="shorny" w:date="2014-06-09T17:30:00Z">
              <w:rPr/>
            </w:rPrChange>
          </w:rPr>
          <w:t xml:space="preserve">, </w:t>
        </w:r>
        <w:r w:rsidRPr="00022ABB">
          <w:rPr>
            <w:rStyle w:val="string1"/>
            <w:sz w:val="18"/>
            <w:rPrChange w:id="14478" w:author="shorny" w:date="2014-06-09T17:30:00Z">
              <w:rPr>
                <w:rStyle w:val="string1"/>
              </w:rPr>
            </w:rPrChange>
          </w:rPr>
          <w:t>'Venezuela, Bolivarian Republic of'</w:t>
        </w:r>
        <w:r w:rsidRPr="00022ABB">
          <w:rPr>
            <w:sz w:val="18"/>
            <w:rPrChange w:id="14479" w:author="shorny" w:date="2014-06-09T17:30:00Z">
              <w:rPr/>
            </w:rPrChange>
          </w:rPr>
          <w:t>),</w:t>
        </w:r>
      </w:ins>
    </w:p>
    <w:p w14:paraId="670CED66" w14:textId="77777777" w:rsidR="00022ABB" w:rsidRPr="00022ABB" w:rsidRDefault="00022ABB">
      <w:pPr>
        <w:pStyle w:val="HTMLPreformatted"/>
        <w:divId w:val="585384335"/>
        <w:rPr>
          <w:ins w:id="14480" w:author="shorny" w:date="2014-06-09T17:29:00Z"/>
          <w:sz w:val="18"/>
          <w:rPrChange w:id="14481" w:author="shorny" w:date="2014-06-09T17:30:00Z">
            <w:rPr>
              <w:ins w:id="14482" w:author="shorny" w:date="2014-06-09T17:29:00Z"/>
            </w:rPr>
          </w:rPrChange>
        </w:rPr>
      </w:pPr>
      <w:ins w:id="14483" w:author="shorny" w:date="2014-06-09T17:29:00Z">
        <w:r w:rsidRPr="00022ABB">
          <w:rPr>
            <w:sz w:val="18"/>
            <w:rPrChange w:id="14484" w:author="shorny" w:date="2014-06-09T17:30:00Z">
              <w:rPr/>
            </w:rPrChange>
          </w:rPr>
          <w:t>(</w:t>
        </w:r>
        <w:r w:rsidRPr="00022ABB">
          <w:rPr>
            <w:rStyle w:val="string1"/>
            <w:sz w:val="18"/>
            <w:rPrChange w:id="14485" w:author="shorny" w:date="2014-06-09T17:30:00Z">
              <w:rPr>
                <w:rStyle w:val="string1"/>
              </w:rPr>
            </w:rPrChange>
          </w:rPr>
          <w:t>'VG'</w:t>
        </w:r>
        <w:r w:rsidRPr="00022ABB">
          <w:rPr>
            <w:sz w:val="18"/>
            <w:rPrChange w:id="14486" w:author="shorny" w:date="2014-06-09T17:30:00Z">
              <w:rPr/>
            </w:rPrChange>
          </w:rPr>
          <w:t xml:space="preserve">, </w:t>
        </w:r>
        <w:r w:rsidRPr="00022ABB">
          <w:rPr>
            <w:rStyle w:val="string1"/>
            <w:sz w:val="18"/>
            <w:rPrChange w:id="14487" w:author="shorny" w:date="2014-06-09T17:30:00Z">
              <w:rPr>
                <w:rStyle w:val="string1"/>
              </w:rPr>
            </w:rPrChange>
          </w:rPr>
          <w:t>'Virgin Islands, British'</w:t>
        </w:r>
        <w:r w:rsidRPr="00022ABB">
          <w:rPr>
            <w:sz w:val="18"/>
            <w:rPrChange w:id="14488" w:author="shorny" w:date="2014-06-09T17:30:00Z">
              <w:rPr/>
            </w:rPrChange>
          </w:rPr>
          <w:t>),</w:t>
        </w:r>
      </w:ins>
    </w:p>
    <w:p w14:paraId="75FC5BA9" w14:textId="77777777" w:rsidR="00022ABB" w:rsidRPr="00022ABB" w:rsidRDefault="00022ABB">
      <w:pPr>
        <w:pStyle w:val="HTMLPreformatted"/>
        <w:divId w:val="585384335"/>
        <w:rPr>
          <w:ins w:id="14489" w:author="shorny" w:date="2014-06-09T17:29:00Z"/>
          <w:sz w:val="18"/>
          <w:rPrChange w:id="14490" w:author="shorny" w:date="2014-06-09T17:30:00Z">
            <w:rPr>
              <w:ins w:id="14491" w:author="shorny" w:date="2014-06-09T17:29:00Z"/>
            </w:rPr>
          </w:rPrChange>
        </w:rPr>
      </w:pPr>
      <w:ins w:id="14492" w:author="shorny" w:date="2014-06-09T17:29:00Z">
        <w:r w:rsidRPr="00022ABB">
          <w:rPr>
            <w:sz w:val="18"/>
            <w:rPrChange w:id="14493" w:author="shorny" w:date="2014-06-09T17:30:00Z">
              <w:rPr/>
            </w:rPrChange>
          </w:rPr>
          <w:t>(</w:t>
        </w:r>
        <w:r w:rsidRPr="00022ABB">
          <w:rPr>
            <w:rStyle w:val="string1"/>
            <w:sz w:val="18"/>
            <w:rPrChange w:id="14494" w:author="shorny" w:date="2014-06-09T17:30:00Z">
              <w:rPr>
                <w:rStyle w:val="string1"/>
              </w:rPr>
            </w:rPrChange>
          </w:rPr>
          <w:t>'VI'</w:t>
        </w:r>
        <w:r w:rsidRPr="00022ABB">
          <w:rPr>
            <w:sz w:val="18"/>
            <w:rPrChange w:id="14495" w:author="shorny" w:date="2014-06-09T17:30:00Z">
              <w:rPr/>
            </w:rPrChange>
          </w:rPr>
          <w:t xml:space="preserve">, </w:t>
        </w:r>
        <w:r w:rsidRPr="00022ABB">
          <w:rPr>
            <w:rStyle w:val="string1"/>
            <w:sz w:val="18"/>
            <w:rPrChange w:id="14496" w:author="shorny" w:date="2014-06-09T17:30:00Z">
              <w:rPr>
                <w:rStyle w:val="string1"/>
              </w:rPr>
            </w:rPrChange>
          </w:rPr>
          <w:t>'Virgin Islands, U.S.'</w:t>
        </w:r>
        <w:r w:rsidRPr="00022ABB">
          <w:rPr>
            <w:sz w:val="18"/>
            <w:rPrChange w:id="14497" w:author="shorny" w:date="2014-06-09T17:30:00Z">
              <w:rPr/>
            </w:rPrChange>
          </w:rPr>
          <w:t>),</w:t>
        </w:r>
      </w:ins>
    </w:p>
    <w:p w14:paraId="6D555B07" w14:textId="77777777" w:rsidR="00022ABB" w:rsidRPr="00022ABB" w:rsidRDefault="00022ABB">
      <w:pPr>
        <w:pStyle w:val="HTMLPreformatted"/>
        <w:divId w:val="585384335"/>
        <w:rPr>
          <w:ins w:id="14498" w:author="shorny" w:date="2014-06-09T17:29:00Z"/>
          <w:sz w:val="18"/>
          <w:rPrChange w:id="14499" w:author="shorny" w:date="2014-06-09T17:30:00Z">
            <w:rPr>
              <w:ins w:id="14500" w:author="shorny" w:date="2014-06-09T17:29:00Z"/>
            </w:rPr>
          </w:rPrChange>
        </w:rPr>
      </w:pPr>
      <w:ins w:id="14501" w:author="shorny" w:date="2014-06-09T17:29:00Z">
        <w:r w:rsidRPr="00022ABB">
          <w:rPr>
            <w:sz w:val="18"/>
            <w:rPrChange w:id="14502" w:author="shorny" w:date="2014-06-09T17:30:00Z">
              <w:rPr/>
            </w:rPrChange>
          </w:rPr>
          <w:t>(</w:t>
        </w:r>
        <w:r w:rsidRPr="00022ABB">
          <w:rPr>
            <w:rStyle w:val="string1"/>
            <w:sz w:val="18"/>
            <w:rPrChange w:id="14503" w:author="shorny" w:date="2014-06-09T17:30:00Z">
              <w:rPr>
                <w:rStyle w:val="string1"/>
              </w:rPr>
            </w:rPrChange>
          </w:rPr>
          <w:t>'VN'</w:t>
        </w:r>
        <w:r w:rsidRPr="00022ABB">
          <w:rPr>
            <w:sz w:val="18"/>
            <w:rPrChange w:id="14504" w:author="shorny" w:date="2014-06-09T17:30:00Z">
              <w:rPr/>
            </w:rPrChange>
          </w:rPr>
          <w:t xml:space="preserve">, </w:t>
        </w:r>
        <w:r w:rsidRPr="00022ABB">
          <w:rPr>
            <w:rStyle w:val="string1"/>
            <w:sz w:val="18"/>
            <w:rPrChange w:id="14505" w:author="shorny" w:date="2014-06-09T17:30:00Z">
              <w:rPr>
                <w:rStyle w:val="string1"/>
              </w:rPr>
            </w:rPrChange>
          </w:rPr>
          <w:t>'Viet Nam'</w:t>
        </w:r>
        <w:r w:rsidRPr="00022ABB">
          <w:rPr>
            <w:sz w:val="18"/>
            <w:rPrChange w:id="14506" w:author="shorny" w:date="2014-06-09T17:30:00Z">
              <w:rPr/>
            </w:rPrChange>
          </w:rPr>
          <w:t>),</w:t>
        </w:r>
      </w:ins>
    </w:p>
    <w:p w14:paraId="7E920650" w14:textId="77777777" w:rsidR="00022ABB" w:rsidRPr="00022ABB" w:rsidRDefault="00022ABB">
      <w:pPr>
        <w:pStyle w:val="HTMLPreformatted"/>
        <w:divId w:val="585384335"/>
        <w:rPr>
          <w:ins w:id="14507" w:author="shorny" w:date="2014-06-09T17:29:00Z"/>
          <w:sz w:val="18"/>
          <w:rPrChange w:id="14508" w:author="shorny" w:date="2014-06-09T17:30:00Z">
            <w:rPr>
              <w:ins w:id="14509" w:author="shorny" w:date="2014-06-09T17:29:00Z"/>
            </w:rPr>
          </w:rPrChange>
        </w:rPr>
      </w:pPr>
      <w:ins w:id="14510" w:author="shorny" w:date="2014-06-09T17:29:00Z">
        <w:r w:rsidRPr="00022ABB">
          <w:rPr>
            <w:sz w:val="18"/>
            <w:rPrChange w:id="14511" w:author="shorny" w:date="2014-06-09T17:30:00Z">
              <w:rPr/>
            </w:rPrChange>
          </w:rPr>
          <w:t>(</w:t>
        </w:r>
        <w:r w:rsidRPr="00022ABB">
          <w:rPr>
            <w:rStyle w:val="string1"/>
            <w:sz w:val="18"/>
            <w:rPrChange w:id="14512" w:author="shorny" w:date="2014-06-09T17:30:00Z">
              <w:rPr>
                <w:rStyle w:val="string1"/>
              </w:rPr>
            </w:rPrChange>
          </w:rPr>
          <w:t>'VU'</w:t>
        </w:r>
        <w:r w:rsidRPr="00022ABB">
          <w:rPr>
            <w:sz w:val="18"/>
            <w:rPrChange w:id="14513" w:author="shorny" w:date="2014-06-09T17:30:00Z">
              <w:rPr/>
            </w:rPrChange>
          </w:rPr>
          <w:t xml:space="preserve">, </w:t>
        </w:r>
        <w:r w:rsidRPr="00022ABB">
          <w:rPr>
            <w:rStyle w:val="string1"/>
            <w:sz w:val="18"/>
            <w:rPrChange w:id="14514" w:author="shorny" w:date="2014-06-09T17:30:00Z">
              <w:rPr>
                <w:rStyle w:val="string1"/>
              </w:rPr>
            </w:rPrChange>
          </w:rPr>
          <w:t>'Vanuatu'</w:t>
        </w:r>
        <w:r w:rsidRPr="00022ABB">
          <w:rPr>
            <w:sz w:val="18"/>
            <w:rPrChange w:id="14515" w:author="shorny" w:date="2014-06-09T17:30:00Z">
              <w:rPr/>
            </w:rPrChange>
          </w:rPr>
          <w:t>),</w:t>
        </w:r>
      </w:ins>
    </w:p>
    <w:p w14:paraId="4309251F" w14:textId="77777777" w:rsidR="00022ABB" w:rsidRPr="00022ABB" w:rsidRDefault="00022ABB">
      <w:pPr>
        <w:pStyle w:val="HTMLPreformatted"/>
        <w:divId w:val="585384335"/>
        <w:rPr>
          <w:ins w:id="14516" w:author="shorny" w:date="2014-06-09T17:29:00Z"/>
          <w:sz w:val="18"/>
          <w:rPrChange w:id="14517" w:author="shorny" w:date="2014-06-09T17:30:00Z">
            <w:rPr>
              <w:ins w:id="14518" w:author="shorny" w:date="2014-06-09T17:29:00Z"/>
            </w:rPr>
          </w:rPrChange>
        </w:rPr>
      </w:pPr>
      <w:ins w:id="14519" w:author="shorny" w:date="2014-06-09T17:29:00Z">
        <w:r w:rsidRPr="00022ABB">
          <w:rPr>
            <w:sz w:val="18"/>
            <w:rPrChange w:id="14520" w:author="shorny" w:date="2014-06-09T17:30:00Z">
              <w:rPr/>
            </w:rPrChange>
          </w:rPr>
          <w:t>(</w:t>
        </w:r>
        <w:r w:rsidRPr="00022ABB">
          <w:rPr>
            <w:rStyle w:val="string1"/>
            <w:sz w:val="18"/>
            <w:rPrChange w:id="14521" w:author="shorny" w:date="2014-06-09T17:30:00Z">
              <w:rPr>
                <w:rStyle w:val="string1"/>
              </w:rPr>
            </w:rPrChange>
          </w:rPr>
          <w:t>'WF'</w:t>
        </w:r>
        <w:r w:rsidRPr="00022ABB">
          <w:rPr>
            <w:sz w:val="18"/>
            <w:rPrChange w:id="14522" w:author="shorny" w:date="2014-06-09T17:30:00Z">
              <w:rPr/>
            </w:rPrChange>
          </w:rPr>
          <w:t xml:space="preserve">, </w:t>
        </w:r>
        <w:r w:rsidRPr="00022ABB">
          <w:rPr>
            <w:rStyle w:val="string1"/>
            <w:sz w:val="18"/>
            <w:rPrChange w:id="14523" w:author="shorny" w:date="2014-06-09T17:30:00Z">
              <w:rPr>
                <w:rStyle w:val="string1"/>
              </w:rPr>
            </w:rPrChange>
          </w:rPr>
          <w:t>'Wallis and Futuna'</w:t>
        </w:r>
        <w:r w:rsidRPr="00022ABB">
          <w:rPr>
            <w:sz w:val="18"/>
            <w:rPrChange w:id="14524" w:author="shorny" w:date="2014-06-09T17:30:00Z">
              <w:rPr/>
            </w:rPrChange>
          </w:rPr>
          <w:t>),</w:t>
        </w:r>
      </w:ins>
    </w:p>
    <w:p w14:paraId="50E1EC0E" w14:textId="77777777" w:rsidR="00022ABB" w:rsidRPr="00022ABB" w:rsidRDefault="00022ABB">
      <w:pPr>
        <w:pStyle w:val="HTMLPreformatted"/>
        <w:divId w:val="585384335"/>
        <w:rPr>
          <w:ins w:id="14525" w:author="shorny" w:date="2014-06-09T17:29:00Z"/>
          <w:sz w:val="18"/>
          <w:rPrChange w:id="14526" w:author="shorny" w:date="2014-06-09T17:30:00Z">
            <w:rPr>
              <w:ins w:id="14527" w:author="shorny" w:date="2014-06-09T17:29:00Z"/>
            </w:rPr>
          </w:rPrChange>
        </w:rPr>
      </w:pPr>
      <w:ins w:id="14528" w:author="shorny" w:date="2014-06-09T17:29:00Z">
        <w:r w:rsidRPr="00022ABB">
          <w:rPr>
            <w:sz w:val="18"/>
            <w:rPrChange w:id="14529" w:author="shorny" w:date="2014-06-09T17:30:00Z">
              <w:rPr/>
            </w:rPrChange>
          </w:rPr>
          <w:t>(</w:t>
        </w:r>
        <w:r w:rsidRPr="00022ABB">
          <w:rPr>
            <w:rStyle w:val="string1"/>
            <w:sz w:val="18"/>
            <w:rPrChange w:id="14530" w:author="shorny" w:date="2014-06-09T17:30:00Z">
              <w:rPr>
                <w:rStyle w:val="string1"/>
              </w:rPr>
            </w:rPrChange>
          </w:rPr>
          <w:t>'WS'</w:t>
        </w:r>
        <w:r w:rsidRPr="00022ABB">
          <w:rPr>
            <w:sz w:val="18"/>
            <w:rPrChange w:id="14531" w:author="shorny" w:date="2014-06-09T17:30:00Z">
              <w:rPr/>
            </w:rPrChange>
          </w:rPr>
          <w:t xml:space="preserve">, </w:t>
        </w:r>
        <w:r w:rsidRPr="00022ABB">
          <w:rPr>
            <w:rStyle w:val="string1"/>
            <w:sz w:val="18"/>
            <w:rPrChange w:id="14532" w:author="shorny" w:date="2014-06-09T17:30:00Z">
              <w:rPr>
                <w:rStyle w:val="string1"/>
              </w:rPr>
            </w:rPrChange>
          </w:rPr>
          <w:t>'Samoa'</w:t>
        </w:r>
        <w:r w:rsidRPr="00022ABB">
          <w:rPr>
            <w:sz w:val="18"/>
            <w:rPrChange w:id="14533" w:author="shorny" w:date="2014-06-09T17:30:00Z">
              <w:rPr/>
            </w:rPrChange>
          </w:rPr>
          <w:t>),</w:t>
        </w:r>
      </w:ins>
    </w:p>
    <w:p w14:paraId="0629AE1B" w14:textId="77777777" w:rsidR="00022ABB" w:rsidRPr="00022ABB" w:rsidRDefault="00022ABB">
      <w:pPr>
        <w:pStyle w:val="HTMLPreformatted"/>
        <w:divId w:val="585384335"/>
        <w:rPr>
          <w:ins w:id="14534" w:author="shorny" w:date="2014-06-09T17:29:00Z"/>
          <w:sz w:val="18"/>
          <w:rPrChange w:id="14535" w:author="shorny" w:date="2014-06-09T17:30:00Z">
            <w:rPr>
              <w:ins w:id="14536" w:author="shorny" w:date="2014-06-09T17:29:00Z"/>
            </w:rPr>
          </w:rPrChange>
        </w:rPr>
      </w:pPr>
      <w:ins w:id="14537" w:author="shorny" w:date="2014-06-09T17:29:00Z">
        <w:r w:rsidRPr="00022ABB">
          <w:rPr>
            <w:sz w:val="18"/>
            <w:rPrChange w:id="14538" w:author="shorny" w:date="2014-06-09T17:30:00Z">
              <w:rPr/>
            </w:rPrChange>
          </w:rPr>
          <w:t>(</w:t>
        </w:r>
        <w:r w:rsidRPr="00022ABB">
          <w:rPr>
            <w:rStyle w:val="string1"/>
            <w:sz w:val="18"/>
            <w:rPrChange w:id="14539" w:author="shorny" w:date="2014-06-09T17:30:00Z">
              <w:rPr>
                <w:rStyle w:val="string1"/>
              </w:rPr>
            </w:rPrChange>
          </w:rPr>
          <w:t>'YE'</w:t>
        </w:r>
        <w:r w:rsidRPr="00022ABB">
          <w:rPr>
            <w:sz w:val="18"/>
            <w:rPrChange w:id="14540" w:author="shorny" w:date="2014-06-09T17:30:00Z">
              <w:rPr/>
            </w:rPrChange>
          </w:rPr>
          <w:t xml:space="preserve">, </w:t>
        </w:r>
        <w:r w:rsidRPr="00022ABB">
          <w:rPr>
            <w:rStyle w:val="string1"/>
            <w:sz w:val="18"/>
            <w:rPrChange w:id="14541" w:author="shorny" w:date="2014-06-09T17:30:00Z">
              <w:rPr>
                <w:rStyle w:val="string1"/>
              </w:rPr>
            </w:rPrChange>
          </w:rPr>
          <w:t>'Yemen'</w:t>
        </w:r>
        <w:r w:rsidRPr="00022ABB">
          <w:rPr>
            <w:sz w:val="18"/>
            <w:rPrChange w:id="14542" w:author="shorny" w:date="2014-06-09T17:30:00Z">
              <w:rPr/>
            </w:rPrChange>
          </w:rPr>
          <w:t>),</w:t>
        </w:r>
      </w:ins>
    </w:p>
    <w:p w14:paraId="0808ED32" w14:textId="77777777" w:rsidR="00022ABB" w:rsidRPr="00022ABB" w:rsidRDefault="00022ABB">
      <w:pPr>
        <w:pStyle w:val="HTMLPreformatted"/>
        <w:divId w:val="585384335"/>
        <w:rPr>
          <w:ins w:id="14543" w:author="shorny" w:date="2014-06-09T17:29:00Z"/>
          <w:sz w:val="18"/>
          <w:rPrChange w:id="14544" w:author="shorny" w:date="2014-06-09T17:30:00Z">
            <w:rPr>
              <w:ins w:id="14545" w:author="shorny" w:date="2014-06-09T17:29:00Z"/>
            </w:rPr>
          </w:rPrChange>
        </w:rPr>
      </w:pPr>
      <w:ins w:id="14546" w:author="shorny" w:date="2014-06-09T17:29:00Z">
        <w:r w:rsidRPr="00022ABB">
          <w:rPr>
            <w:sz w:val="18"/>
            <w:rPrChange w:id="14547" w:author="shorny" w:date="2014-06-09T17:30:00Z">
              <w:rPr/>
            </w:rPrChange>
          </w:rPr>
          <w:t>(</w:t>
        </w:r>
        <w:r w:rsidRPr="00022ABB">
          <w:rPr>
            <w:rStyle w:val="string1"/>
            <w:sz w:val="18"/>
            <w:rPrChange w:id="14548" w:author="shorny" w:date="2014-06-09T17:30:00Z">
              <w:rPr>
                <w:rStyle w:val="string1"/>
              </w:rPr>
            </w:rPrChange>
          </w:rPr>
          <w:t>'YT'</w:t>
        </w:r>
        <w:r w:rsidRPr="00022ABB">
          <w:rPr>
            <w:sz w:val="18"/>
            <w:rPrChange w:id="14549" w:author="shorny" w:date="2014-06-09T17:30:00Z">
              <w:rPr/>
            </w:rPrChange>
          </w:rPr>
          <w:t xml:space="preserve">, </w:t>
        </w:r>
        <w:r w:rsidRPr="00022ABB">
          <w:rPr>
            <w:rStyle w:val="string1"/>
            <w:sz w:val="18"/>
            <w:rPrChange w:id="14550" w:author="shorny" w:date="2014-06-09T17:30:00Z">
              <w:rPr>
                <w:rStyle w:val="string1"/>
              </w:rPr>
            </w:rPrChange>
          </w:rPr>
          <w:t>'Mayotte'</w:t>
        </w:r>
        <w:r w:rsidRPr="00022ABB">
          <w:rPr>
            <w:sz w:val="18"/>
            <w:rPrChange w:id="14551" w:author="shorny" w:date="2014-06-09T17:30:00Z">
              <w:rPr/>
            </w:rPrChange>
          </w:rPr>
          <w:t>),</w:t>
        </w:r>
      </w:ins>
    </w:p>
    <w:p w14:paraId="59805128" w14:textId="77777777" w:rsidR="00022ABB" w:rsidRPr="00022ABB" w:rsidRDefault="00022ABB">
      <w:pPr>
        <w:pStyle w:val="HTMLPreformatted"/>
        <w:divId w:val="585384335"/>
        <w:rPr>
          <w:ins w:id="14552" w:author="shorny" w:date="2014-06-09T17:29:00Z"/>
          <w:sz w:val="18"/>
          <w:rPrChange w:id="14553" w:author="shorny" w:date="2014-06-09T17:30:00Z">
            <w:rPr>
              <w:ins w:id="14554" w:author="shorny" w:date="2014-06-09T17:29:00Z"/>
            </w:rPr>
          </w:rPrChange>
        </w:rPr>
      </w:pPr>
      <w:ins w:id="14555" w:author="shorny" w:date="2014-06-09T17:29:00Z">
        <w:r w:rsidRPr="00022ABB">
          <w:rPr>
            <w:sz w:val="18"/>
            <w:rPrChange w:id="14556" w:author="shorny" w:date="2014-06-09T17:30:00Z">
              <w:rPr/>
            </w:rPrChange>
          </w:rPr>
          <w:t>(</w:t>
        </w:r>
        <w:r w:rsidRPr="00022ABB">
          <w:rPr>
            <w:rStyle w:val="string1"/>
            <w:sz w:val="18"/>
            <w:rPrChange w:id="14557" w:author="shorny" w:date="2014-06-09T17:30:00Z">
              <w:rPr>
                <w:rStyle w:val="string1"/>
              </w:rPr>
            </w:rPrChange>
          </w:rPr>
          <w:t>'ZA'</w:t>
        </w:r>
        <w:r w:rsidRPr="00022ABB">
          <w:rPr>
            <w:sz w:val="18"/>
            <w:rPrChange w:id="14558" w:author="shorny" w:date="2014-06-09T17:30:00Z">
              <w:rPr/>
            </w:rPrChange>
          </w:rPr>
          <w:t xml:space="preserve">, </w:t>
        </w:r>
        <w:r w:rsidRPr="00022ABB">
          <w:rPr>
            <w:rStyle w:val="string1"/>
            <w:sz w:val="18"/>
            <w:rPrChange w:id="14559" w:author="shorny" w:date="2014-06-09T17:30:00Z">
              <w:rPr>
                <w:rStyle w:val="string1"/>
              </w:rPr>
            </w:rPrChange>
          </w:rPr>
          <w:t>'South Africa'</w:t>
        </w:r>
        <w:r w:rsidRPr="00022ABB">
          <w:rPr>
            <w:sz w:val="18"/>
            <w:rPrChange w:id="14560" w:author="shorny" w:date="2014-06-09T17:30:00Z">
              <w:rPr/>
            </w:rPrChange>
          </w:rPr>
          <w:t>),</w:t>
        </w:r>
      </w:ins>
    </w:p>
    <w:p w14:paraId="2AB65C00" w14:textId="77777777" w:rsidR="00022ABB" w:rsidRPr="00022ABB" w:rsidRDefault="00022ABB">
      <w:pPr>
        <w:pStyle w:val="HTMLPreformatted"/>
        <w:divId w:val="585384335"/>
        <w:rPr>
          <w:ins w:id="14561" w:author="shorny" w:date="2014-06-09T17:29:00Z"/>
          <w:sz w:val="18"/>
          <w:rPrChange w:id="14562" w:author="shorny" w:date="2014-06-09T17:30:00Z">
            <w:rPr>
              <w:ins w:id="14563" w:author="shorny" w:date="2014-06-09T17:29:00Z"/>
            </w:rPr>
          </w:rPrChange>
        </w:rPr>
      </w:pPr>
      <w:ins w:id="14564" w:author="shorny" w:date="2014-06-09T17:29:00Z">
        <w:r w:rsidRPr="00022ABB">
          <w:rPr>
            <w:sz w:val="18"/>
            <w:rPrChange w:id="14565" w:author="shorny" w:date="2014-06-09T17:30:00Z">
              <w:rPr/>
            </w:rPrChange>
          </w:rPr>
          <w:t>(</w:t>
        </w:r>
        <w:r w:rsidRPr="00022ABB">
          <w:rPr>
            <w:rStyle w:val="string1"/>
            <w:sz w:val="18"/>
            <w:rPrChange w:id="14566" w:author="shorny" w:date="2014-06-09T17:30:00Z">
              <w:rPr>
                <w:rStyle w:val="string1"/>
              </w:rPr>
            </w:rPrChange>
          </w:rPr>
          <w:t>'ZM'</w:t>
        </w:r>
        <w:r w:rsidRPr="00022ABB">
          <w:rPr>
            <w:sz w:val="18"/>
            <w:rPrChange w:id="14567" w:author="shorny" w:date="2014-06-09T17:30:00Z">
              <w:rPr/>
            </w:rPrChange>
          </w:rPr>
          <w:t xml:space="preserve">, </w:t>
        </w:r>
        <w:r w:rsidRPr="00022ABB">
          <w:rPr>
            <w:rStyle w:val="string1"/>
            <w:sz w:val="18"/>
            <w:rPrChange w:id="14568" w:author="shorny" w:date="2014-06-09T17:30:00Z">
              <w:rPr>
                <w:rStyle w:val="string1"/>
              </w:rPr>
            </w:rPrChange>
          </w:rPr>
          <w:t>'Zambia'</w:t>
        </w:r>
        <w:r w:rsidRPr="00022ABB">
          <w:rPr>
            <w:sz w:val="18"/>
            <w:rPrChange w:id="14569" w:author="shorny" w:date="2014-06-09T17:30:00Z">
              <w:rPr/>
            </w:rPrChange>
          </w:rPr>
          <w:t>),</w:t>
        </w:r>
      </w:ins>
    </w:p>
    <w:p w14:paraId="30F43821" w14:textId="77777777" w:rsidR="00022ABB" w:rsidRDefault="00022ABB">
      <w:pPr>
        <w:pStyle w:val="HTMLPreformatted"/>
        <w:divId w:val="585384335"/>
        <w:rPr>
          <w:ins w:id="14570" w:author="shorny" w:date="2014-06-09T17:29:00Z"/>
        </w:rPr>
      </w:pPr>
      <w:ins w:id="14571" w:author="shorny" w:date="2014-06-09T17:29:00Z">
        <w:r w:rsidRPr="00022ABB">
          <w:rPr>
            <w:sz w:val="18"/>
            <w:rPrChange w:id="14572" w:author="shorny" w:date="2014-06-09T17:30:00Z">
              <w:rPr/>
            </w:rPrChange>
          </w:rPr>
          <w:t>(</w:t>
        </w:r>
        <w:r w:rsidRPr="00022ABB">
          <w:rPr>
            <w:rStyle w:val="string1"/>
            <w:sz w:val="18"/>
            <w:rPrChange w:id="14573" w:author="shorny" w:date="2014-06-09T17:30:00Z">
              <w:rPr>
                <w:rStyle w:val="string1"/>
              </w:rPr>
            </w:rPrChange>
          </w:rPr>
          <w:t>'ZW'</w:t>
        </w:r>
        <w:r w:rsidRPr="00022ABB">
          <w:rPr>
            <w:sz w:val="18"/>
            <w:rPrChange w:id="14574" w:author="shorny" w:date="2014-06-09T17:30:00Z">
              <w:rPr/>
            </w:rPrChange>
          </w:rPr>
          <w:t xml:space="preserve">, </w:t>
        </w:r>
        <w:r w:rsidRPr="00022ABB">
          <w:rPr>
            <w:rStyle w:val="string1"/>
            <w:sz w:val="18"/>
            <w:rPrChange w:id="14575" w:author="shorny" w:date="2014-06-09T17:30:00Z">
              <w:rPr>
                <w:rStyle w:val="string1"/>
              </w:rPr>
            </w:rPrChange>
          </w:rPr>
          <w:t>'Zimbabwe'</w:t>
        </w:r>
        <w:r w:rsidRPr="00022ABB">
          <w:rPr>
            <w:sz w:val="18"/>
            <w:rPrChange w:id="14576" w:author="shorny" w:date="2014-06-09T17:30:00Z">
              <w:rPr/>
            </w:rPrChange>
          </w:rPr>
          <w:t>);</w:t>
        </w:r>
      </w:ins>
    </w:p>
    <w:p w14:paraId="09E14A1D" w14:textId="7140DFB2" w:rsidR="00022ABB" w:rsidRPr="00022ABB" w:rsidRDefault="00022ABB">
      <w:pPr>
        <w:rPr>
          <w:ins w:id="14577" w:author="shorny" w:date="2014-06-09T17:26:00Z"/>
          <w:lang w:eastAsia="en-AU"/>
          <w:rPrChange w:id="14578" w:author="shorny" w:date="2014-06-09T17:29:00Z">
            <w:rPr>
              <w:ins w:id="14579" w:author="shorny" w:date="2014-06-09T17:26:00Z"/>
            </w:rPr>
          </w:rPrChange>
        </w:rPr>
        <w:pPrChange w:id="14580" w:author="shorny" w:date="2014-06-09T17:29:00Z">
          <w:pPr>
            <w:pStyle w:val="Heading1"/>
            <w:numPr>
              <w:numId w:val="17"/>
            </w:numPr>
          </w:pPr>
        </w:pPrChange>
      </w:pPr>
    </w:p>
    <w:p w14:paraId="67271B6E" w14:textId="1FD9994E" w:rsidR="002F00CA" w:rsidRDefault="002F00CA">
      <w:pPr>
        <w:pStyle w:val="Heading2"/>
        <w:rPr>
          <w:ins w:id="14581" w:author="shorny" w:date="2014-06-09T17:31:00Z"/>
        </w:rPr>
        <w:pPrChange w:id="14582" w:author="shorny" w:date="2014-06-09T17:26:00Z">
          <w:pPr>
            <w:pStyle w:val="Heading1"/>
            <w:numPr>
              <w:numId w:val="17"/>
            </w:numPr>
          </w:pPr>
        </w:pPrChange>
      </w:pPr>
      <w:bookmarkStart w:id="14583" w:name="_Toc390273939"/>
      <w:ins w:id="14584" w:author="shorny" w:date="2014-06-09T17:26:00Z">
        <w:r>
          <w:t xml:space="preserve">Populate </w:t>
        </w:r>
        <w:r w:rsidR="00A53BCB">
          <w:t>lookup relations</w:t>
        </w:r>
      </w:ins>
      <w:bookmarkEnd w:id="14583"/>
    </w:p>
    <w:p w14:paraId="25335CF4" w14:textId="77777777" w:rsidR="00DF4DCE" w:rsidRDefault="00DF4DCE">
      <w:pPr>
        <w:pStyle w:val="HTMLPreformatted"/>
        <w:divId w:val="605889992"/>
        <w:rPr>
          <w:ins w:id="14585" w:author="shorny" w:date="2014-06-09T18:42:00Z"/>
        </w:rPr>
      </w:pPr>
    </w:p>
    <w:p w14:paraId="3E81CE50" w14:textId="77777777" w:rsidR="00DF4DCE" w:rsidRPr="00DF4DCE" w:rsidRDefault="00DF4DCE">
      <w:pPr>
        <w:pStyle w:val="HTMLPreformatted"/>
        <w:divId w:val="605889992"/>
        <w:rPr>
          <w:ins w:id="14586" w:author="shorny" w:date="2014-06-09T18:42:00Z"/>
          <w:sz w:val="18"/>
          <w:rPrChange w:id="14587" w:author="shorny" w:date="2014-06-09T18:43:00Z">
            <w:rPr>
              <w:ins w:id="14588" w:author="shorny" w:date="2014-06-09T18:42:00Z"/>
            </w:rPr>
          </w:rPrChange>
        </w:rPr>
      </w:pPr>
      <w:ins w:id="14589" w:author="shorny" w:date="2014-06-09T18:42:00Z">
        <w:r w:rsidRPr="00DF4DCE">
          <w:rPr>
            <w:rStyle w:val="keyword1"/>
            <w:sz w:val="18"/>
            <w:rPrChange w:id="14590" w:author="shorny" w:date="2014-06-09T18:43:00Z">
              <w:rPr>
                <w:rStyle w:val="keyword1"/>
              </w:rPr>
            </w:rPrChange>
          </w:rPr>
          <w:t>SELECT</w:t>
        </w:r>
        <w:r w:rsidRPr="00DF4DCE">
          <w:rPr>
            <w:sz w:val="18"/>
            <w:rPrChange w:id="14591" w:author="shorny" w:date="2014-06-09T18:43:00Z">
              <w:rPr/>
            </w:rPrChange>
          </w:rPr>
          <w:t xml:space="preserve"> "Loading populate_lookups.</w:t>
        </w:r>
        <w:r w:rsidRPr="00DF4DCE">
          <w:rPr>
            <w:rStyle w:val="keyword1"/>
            <w:sz w:val="18"/>
            <w:rPrChange w:id="14592" w:author="shorny" w:date="2014-06-09T18:43:00Z">
              <w:rPr>
                <w:rStyle w:val="keyword1"/>
              </w:rPr>
            </w:rPrChange>
          </w:rPr>
          <w:t>sql</w:t>
        </w:r>
        <w:r w:rsidRPr="00DF4DCE">
          <w:rPr>
            <w:sz w:val="18"/>
            <w:rPrChange w:id="14593" w:author="shorny" w:date="2014-06-09T18:43:00Z">
              <w:rPr/>
            </w:rPrChange>
          </w:rPr>
          <w:t>" ;</w:t>
        </w:r>
      </w:ins>
    </w:p>
    <w:p w14:paraId="14D4AC74" w14:textId="77777777" w:rsidR="00DF4DCE" w:rsidRPr="00DF4DCE" w:rsidRDefault="00DF4DCE">
      <w:pPr>
        <w:pStyle w:val="HTMLPreformatted"/>
        <w:divId w:val="605889992"/>
        <w:rPr>
          <w:ins w:id="14594" w:author="shorny" w:date="2014-06-09T18:42:00Z"/>
          <w:sz w:val="18"/>
          <w:rPrChange w:id="14595" w:author="shorny" w:date="2014-06-09T18:43:00Z">
            <w:rPr>
              <w:ins w:id="14596" w:author="shorny" w:date="2014-06-09T18:42:00Z"/>
            </w:rPr>
          </w:rPrChange>
        </w:rPr>
      </w:pPr>
    </w:p>
    <w:p w14:paraId="3DE8AC5E" w14:textId="77777777" w:rsidR="00DF4DCE" w:rsidRPr="00DF4DCE" w:rsidRDefault="00DF4DCE">
      <w:pPr>
        <w:pStyle w:val="HTMLPreformatted"/>
        <w:divId w:val="605889992"/>
        <w:rPr>
          <w:ins w:id="14597" w:author="shorny" w:date="2014-06-09T18:42:00Z"/>
          <w:rStyle w:val="comment1"/>
          <w:sz w:val="18"/>
          <w:rPrChange w:id="14598" w:author="shorny" w:date="2014-06-09T18:43:00Z">
            <w:rPr>
              <w:ins w:id="14599" w:author="shorny" w:date="2014-06-09T18:42:00Z"/>
              <w:rStyle w:val="comment1"/>
            </w:rPr>
          </w:rPrChange>
        </w:rPr>
      </w:pPr>
      <w:ins w:id="14600" w:author="shorny" w:date="2014-06-09T18:42:00Z">
        <w:r w:rsidRPr="00DF4DCE">
          <w:rPr>
            <w:rStyle w:val="comment1"/>
            <w:sz w:val="18"/>
            <w:rPrChange w:id="14601" w:author="shorny" w:date="2014-06-09T18:43:00Z">
              <w:rPr>
                <w:rStyle w:val="comment1"/>
              </w:rPr>
            </w:rPrChange>
          </w:rPr>
          <w:t>-- -----------------------------------------------------------------------------</w:t>
        </w:r>
      </w:ins>
    </w:p>
    <w:p w14:paraId="22295DE7" w14:textId="77777777" w:rsidR="00DF4DCE" w:rsidRPr="00DF4DCE" w:rsidRDefault="00DF4DCE">
      <w:pPr>
        <w:pStyle w:val="HTMLPreformatted"/>
        <w:divId w:val="605889992"/>
        <w:rPr>
          <w:ins w:id="14602" w:author="shorny" w:date="2014-06-09T18:42:00Z"/>
          <w:rStyle w:val="comment1"/>
          <w:sz w:val="18"/>
          <w:rPrChange w:id="14603" w:author="shorny" w:date="2014-06-09T18:43:00Z">
            <w:rPr>
              <w:ins w:id="14604" w:author="shorny" w:date="2014-06-09T18:42:00Z"/>
              <w:rStyle w:val="comment1"/>
            </w:rPr>
          </w:rPrChange>
        </w:rPr>
      </w:pPr>
      <w:ins w:id="14605" w:author="shorny" w:date="2014-06-09T18:42:00Z">
        <w:r w:rsidRPr="00DF4DCE">
          <w:rPr>
            <w:rStyle w:val="comment1"/>
            <w:sz w:val="18"/>
            <w:rPrChange w:id="14606" w:author="shorny" w:date="2014-06-09T18:43:00Z">
              <w:rPr>
                <w:rStyle w:val="comment1"/>
              </w:rPr>
            </w:rPrChange>
          </w:rPr>
          <w:t>-- ApplicationStatus</w:t>
        </w:r>
      </w:ins>
    </w:p>
    <w:p w14:paraId="280432E6" w14:textId="77777777" w:rsidR="00DF4DCE" w:rsidRPr="00DF4DCE" w:rsidRDefault="00DF4DCE">
      <w:pPr>
        <w:pStyle w:val="HTMLPreformatted"/>
        <w:divId w:val="605889992"/>
        <w:rPr>
          <w:ins w:id="14607" w:author="shorny" w:date="2014-06-09T18:42:00Z"/>
          <w:rStyle w:val="comment1"/>
          <w:sz w:val="18"/>
          <w:rPrChange w:id="14608" w:author="shorny" w:date="2014-06-09T18:43:00Z">
            <w:rPr>
              <w:ins w:id="14609" w:author="shorny" w:date="2014-06-09T18:42:00Z"/>
              <w:rStyle w:val="comment1"/>
            </w:rPr>
          </w:rPrChange>
        </w:rPr>
      </w:pPr>
      <w:ins w:id="14610" w:author="shorny" w:date="2014-06-09T18:42:00Z">
        <w:r w:rsidRPr="00DF4DCE">
          <w:rPr>
            <w:rStyle w:val="comment1"/>
            <w:sz w:val="18"/>
            <w:rPrChange w:id="14611" w:author="shorny" w:date="2014-06-09T18:43:00Z">
              <w:rPr>
                <w:rStyle w:val="comment1"/>
              </w:rPr>
            </w:rPrChange>
          </w:rPr>
          <w:t>-- [10000..10499] reserved for all kinds of ongoing statuses</w:t>
        </w:r>
      </w:ins>
    </w:p>
    <w:p w14:paraId="44215C13" w14:textId="77777777" w:rsidR="00DF4DCE" w:rsidRPr="00DF4DCE" w:rsidRDefault="00DF4DCE">
      <w:pPr>
        <w:pStyle w:val="HTMLPreformatted"/>
        <w:divId w:val="605889992"/>
        <w:rPr>
          <w:ins w:id="14612" w:author="shorny" w:date="2014-06-09T18:42:00Z"/>
          <w:rStyle w:val="comment1"/>
          <w:sz w:val="18"/>
          <w:rPrChange w:id="14613" w:author="shorny" w:date="2014-06-09T18:43:00Z">
            <w:rPr>
              <w:ins w:id="14614" w:author="shorny" w:date="2014-06-09T18:42:00Z"/>
              <w:rStyle w:val="comment1"/>
            </w:rPr>
          </w:rPrChange>
        </w:rPr>
      </w:pPr>
      <w:ins w:id="14615" w:author="shorny" w:date="2014-06-09T18:42:00Z">
        <w:r w:rsidRPr="00DF4DCE">
          <w:rPr>
            <w:rStyle w:val="comment1"/>
            <w:sz w:val="18"/>
            <w:rPrChange w:id="14616" w:author="shorny" w:date="2014-06-09T18:43:00Z">
              <w:rPr>
                <w:rStyle w:val="comment1"/>
              </w:rPr>
            </w:rPrChange>
          </w:rPr>
          <w:t>-- [10500..10999] reserved for all kinds of completed statuses</w:t>
        </w:r>
      </w:ins>
    </w:p>
    <w:p w14:paraId="4ED6196C" w14:textId="77777777" w:rsidR="00DF4DCE" w:rsidRPr="00DF4DCE" w:rsidRDefault="00DF4DCE">
      <w:pPr>
        <w:pStyle w:val="HTMLPreformatted"/>
        <w:divId w:val="605889992"/>
        <w:rPr>
          <w:ins w:id="14617" w:author="shorny" w:date="2014-06-09T18:42:00Z"/>
          <w:sz w:val="18"/>
          <w:rPrChange w:id="14618" w:author="shorny" w:date="2014-06-09T18:43:00Z">
            <w:rPr>
              <w:ins w:id="14619" w:author="shorny" w:date="2014-06-09T18:42:00Z"/>
            </w:rPr>
          </w:rPrChange>
        </w:rPr>
      </w:pPr>
      <w:ins w:id="14620" w:author="shorny" w:date="2014-06-09T18:42:00Z">
        <w:r w:rsidRPr="00DF4DCE">
          <w:rPr>
            <w:rStyle w:val="keyword1"/>
            <w:sz w:val="18"/>
            <w:rPrChange w:id="14621" w:author="shorny" w:date="2014-06-09T18:43:00Z">
              <w:rPr>
                <w:rStyle w:val="keyword1"/>
              </w:rPr>
            </w:rPrChange>
          </w:rPr>
          <w:t>INSERT</w:t>
        </w:r>
        <w:r w:rsidRPr="00DF4DCE">
          <w:rPr>
            <w:sz w:val="18"/>
            <w:rPrChange w:id="14622" w:author="shorny" w:date="2014-06-09T18:43:00Z">
              <w:rPr/>
            </w:rPrChange>
          </w:rPr>
          <w:t xml:space="preserve"> </w:t>
        </w:r>
        <w:r w:rsidRPr="00DF4DCE">
          <w:rPr>
            <w:rStyle w:val="keyword1"/>
            <w:sz w:val="18"/>
            <w:rPrChange w:id="14623" w:author="shorny" w:date="2014-06-09T18:43:00Z">
              <w:rPr>
                <w:rStyle w:val="keyword1"/>
              </w:rPr>
            </w:rPrChange>
          </w:rPr>
          <w:t>INTO</w:t>
        </w:r>
        <w:r w:rsidRPr="00DF4DCE">
          <w:rPr>
            <w:sz w:val="18"/>
            <w:rPrChange w:id="14624" w:author="shorny" w:date="2014-06-09T18:43:00Z">
              <w:rPr/>
            </w:rPrChange>
          </w:rPr>
          <w:t xml:space="preserve"> `Application Status` (ApplicationStatusID, Status, Description)</w:t>
        </w:r>
      </w:ins>
    </w:p>
    <w:p w14:paraId="069A19E2" w14:textId="77777777" w:rsidR="00DF4DCE" w:rsidRPr="00DF4DCE" w:rsidRDefault="00DF4DCE">
      <w:pPr>
        <w:pStyle w:val="HTMLPreformatted"/>
        <w:divId w:val="605889992"/>
        <w:rPr>
          <w:ins w:id="14625" w:author="shorny" w:date="2014-06-09T18:42:00Z"/>
          <w:sz w:val="18"/>
          <w:rPrChange w:id="14626" w:author="shorny" w:date="2014-06-09T18:43:00Z">
            <w:rPr>
              <w:ins w:id="14627" w:author="shorny" w:date="2014-06-09T18:42:00Z"/>
            </w:rPr>
          </w:rPrChange>
        </w:rPr>
      </w:pPr>
      <w:ins w:id="14628" w:author="shorny" w:date="2014-06-09T18:42:00Z">
        <w:r w:rsidRPr="00DF4DCE">
          <w:rPr>
            <w:rStyle w:val="keyword1"/>
            <w:sz w:val="18"/>
            <w:rPrChange w:id="14629" w:author="shorny" w:date="2014-06-09T18:43:00Z">
              <w:rPr>
                <w:rStyle w:val="keyword1"/>
              </w:rPr>
            </w:rPrChange>
          </w:rPr>
          <w:lastRenderedPageBreak/>
          <w:t>VALUES</w:t>
        </w:r>
        <w:r w:rsidRPr="00DF4DCE">
          <w:rPr>
            <w:sz w:val="18"/>
            <w:rPrChange w:id="14630" w:author="shorny" w:date="2014-06-09T18:43:00Z">
              <w:rPr/>
            </w:rPrChange>
          </w:rPr>
          <w:t xml:space="preserve"> (10000, </w:t>
        </w:r>
        <w:r w:rsidRPr="00DF4DCE">
          <w:rPr>
            <w:rStyle w:val="string1"/>
            <w:sz w:val="18"/>
            <w:rPrChange w:id="14631" w:author="shorny" w:date="2014-06-09T18:43:00Z">
              <w:rPr>
                <w:rStyle w:val="string1"/>
              </w:rPr>
            </w:rPrChange>
          </w:rPr>
          <w:t>'ongoing'</w:t>
        </w:r>
        <w:r w:rsidRPr="00DF4DCE">
          <w:rPr>
            <w:sz w:val="18"/>
            <w:rPrChange w:id="14632" w:author="shorny" w:date="2014-06-09T18:43:00Z">
              <w:rPr/>
            </w:rPrChange>
          </w:rPr>
          <w:t>,</w:t>
        </w:r>
      </w:ins>
    </w:p>
    <w:p w14:paraId="60DF97D1" w14:textId="77777777" w:rsidR="00DF4DCE" w:rsidRPr="00DF4DCE" w:rsidRDefault="00DF4DCE">
      <w:pPr>
        <w:pStyle w:val="HTMLPreformatted"/>
        <w:divId w:val="605889992"/>
        <w:rPr>
          <w:ins w:id="14633" w:author="shorny" w:date="2014-06-09T18:42:00Z"/>
          <w:sz w:val="18"/>
          <w:rPrChange w:id="14634" w:author="shorny" w:date="2014-06-09T18:43:00Z">
            <w:rPr>
              <w:ins w:id="14635" w:author="shorny" w:date="2014-06-09T18:42:00Z"/>
            </w:rPr>
          </w:rPrChange>
        </w:rPr>
      </w:pPr>
      <w:ins w:id="14636" w:author="shorny" w:date="2014-06-09T18:42:00Z">
        <w:r w:rsidRPr="00DF4DCE">
          <w:rPr>
            <w:rStyle w:val="string1"/>
            <w:sz w:val="18"/>
            <w:rPrChange w:id="14637" w:author="shorny" w:date="2014-06-09T18:43:00Z">
              <w:rPr>
                <w:rStyle w:val="string1"/>
              </w:rPr>
            </w:rPrChange>
          </w:rPr>
          <w:t>'Application/information gathering is currently ongoing'</w:t>
        </w:r>
        <w:r w:rsidRPr="00DF4DCE">
          <w:rPr>
            <w:sz w:val="18"/>
            <w:rPrChange w:id="14638" w:author="shorny" w:date="2014-06-09T18:43:00Z">
              <w:rPr/>
            </w:rPrChange>
          </w:rPr>
          <w:t xml:space="preserve"> ) ;</w:t>
        </w:r>
      </w:ins>
    </w:p>
    <w:p w14:paraId="7CD006E9" w14:textId="77777777" w:rsidR="00DF4DCE" w:rsidRPr="00DF4DCE" w:rsidRDefault="00DF4DCE">
      <w:pPr>
        <w:pStyle w:val="HTMLPreformatted"/>
        <w:divId w:val="605889992"/>
        <w:rPr>
          <w:ins w:id="14639" w:author="shorny" w:date="2014-06-09T18:42:00Z"/>
          <w:sz w:val="18"/>
          <w:rPrChange w:id="14640" w:author="shorny" w:date="2014-06-09T18:43:00Z">
            <w:rPr>
              <w:ins w:id="14641" w:author="shorny" w:date="2014-06-09T18:42:00Z"/>
            </w:rPr>
          </w:rPrChange>
        </w:rPr>
      </w:pPr>
    </w:p>
    <w:p w14:paraId="53A61E9E" w14:textId="77777777" w:rsidR="00DF4DCE" w:rsidRPr="00DF4DCE" w:rsidRDefault="00DF4DCE">
      <w:pPr>
        <w:pStyle w:val="HTMLPreformatted"/>
        <w:divId w:val="605889992"/>
        <w:rPr>
          <w:ins w:id="14642" w:author="shorny" w:date="2014-06-09T18:42:00Z"/>
          <w:sz w:val="18"/>
          <w:rPrChange w:id="14643" w:author="shorny" w:date="2014-06-09T18:43:00Z">
            <w:rPr>
              <w:ins w:id="14644" w:author="shorny" w:date="2014-06-09T18:42:00Z"/>
            </w:rPr>
          </w:rPrChange>
        </w:rPr>
      </w:pPr>
      <w:ins w:id="14645" w:author="shorny" w:date="2014-06-09T18:42:00Z">
        <w:r w:rsidRPr="00DF4DCE">
          <w:rPr>
            <w:rStyle w:val="keyword1"/>
            <w:sz w:val="18"/>
            <w:rPrChange w:id="14646" w:author="shorny" w:date="2014-06-09T18:43:00Z">
              <w:rPr>
                <w:rStyle w:val="keyword1"/>
              </w:rPr>
            </w:rPrChange>
          </w:rPr>
          <w:t>INSERT</w:t>
        </w:r>
        <w:r w:rsidRPr="00DF4DCE">
          <w:rPr>
            <w:sz w:val="18"/>
            <w:rPrChange w:id="14647" w:author="shorny" w:date="2014-06-09T18:43:00Z">
              <w:rPr/>
            </w:rPrChange>
          </w:rPr>
          <w:t xml:space="preserve"> </w:t>
        </w:r>
        <w:r w:rsidRPr="00DF4DCE">
          <w:rPr>
            <w:rStyle w:val="keyword1"/>
            <w:sz w:val="18"/>
            <w:rPrChange w:id="14648" w:author="shorny" w:date="2014-06-09T18:43:00Z">
              <w:rPr>
                <w:rStyle w:val="keyword1"/>
              </w:rPr>
            </w:rPrChange>
          </w:rPr>
          <w:t>INTO</w:t>
        </w:r>
        <w:r w:rsidRPr="00DF4DCE">
          <w:rPr>
            <w:sz w:val="18"/>
            <w:rPrChange w:id="14649" w:author="shorny" w:date="2014-06-09T18:43:00Z">
              <w:rPr/>
            </w:rPrChange>
          </w:rPr>
          <w:t xml:space="preserve"> `Application Status` (ApplicationStatusID, Status, Description)</w:t>
        </w:r>
      </w:ins>
    </w:p>
    <w:p w14:paraId="26F1648C" w14:textId="77777777" w:rsidR="00DF4DCE" w:rsidRPr="00DF4DCE" w:rsidRDefault="00DF4DCE">
      <w:pPr>
        <w:pStyle w:val="HTMLPreformatted"/>
        <w:divId w:val="605889992"/>
        <w:rPr>
          <w:ins w:id="14650" w:author="shorny" w:date="2014-06-09T18:42:00Z"/>
          <w:sz w:val="18"/>
          <w:rPrChange w:id="14651" w:author="shorny" w:date="2014-06-09T18:43:00Z">
            <w:rPr>
              <w:ins w:id="14652" w:author="shorny" w:date="2014-06-09T18:42:00Z"/>
            </w:rPr>
          </w:rPrChange>
        </w:rPr>
      </w:pPr>
      <w:ins w:id="14653" w:author="shorny" w:date="2014-06-09T18:42:00Z">
        <w:r w:rsidRPr="00DF4DCE">
          <w:rPr>
            <w:rStyle w:val="keyword1"/>
            <w:sz w:val="18"/>
            <w:rPrChange w:id="14654" w:author="shorny" w:date="2014-06-09T18:43:00Z">
              <w:rPr>
                <w:rStyle w:val="keyword1"/>
              </w:rPr>
            </w:rPrChange>
          </w:rPr>
          <w:t>VALUES</w:t>
        </w:r>
        <w:r w:rsidRPr="00DF4DCE">
          <w:rPr>
            <w:sz w:val="18"/>
            <w:rPrChange w:id="14655" w:author="shorny" w:date="2014-06-09T18:43:00Z">
              <w:rPr/>
            </w:rPrChange>
          </w:rPr>
          <w:t xml:space="preserve"> (10500, </w:t>
        </w:r>
        <w:r w:rsidRPr="00DF4DCE">
          <w:rPr>
            <w:rStyle w:val="string1"/>
            <w:sz w:val="18"/>
            <w:rPrChange w:id="14656" w:author="shorny" w:date="2014-06-09T18:43:00Z">
              <w:rPr>
                <w:rStyle w:val="string1"/>
              </w:rPr>
            </w:rPrChange>
          </w:rPr>
          <w:t>'complete.accepted'</w:t>
        </w:r>
        <w:r w:rsidRPr="00DF4DCE">
          <w:rPr>
            <w:sz w:val="18"/>
            <w:rPrChange w:id="14657" w:author="shorny" w:date="2014-06-09T18:43:00Z">
              <w:rPr/>
            </w:rPrChange>
          </w:rPr>
          <w:t>,</w:t>
        </w:r>
      </w:ins>
    </w:p>
    <w:p w14:paraId="15AB1DD6" w14:textId="77777777" w:rsidR="00DF4DCE" w:rsidRPr="00DF4DCE" w:rsidRDefault="00DF4DCE">
      <w:pPr>
        <w:pStyle w:val="HTMLPreformatted"/>
        <w:divId w:val="605889992"/>
        <w:rPr>
          <w:ins w:id="14658" w:author="shorny" w:date="2014-06-09T18:42:00Z"/>
          <w:sz w:val="18"/>
          <w:rPrChange w:id="14659" w:author="shorny" w:date="2014-06-09T18:43:00Z">
            <w:rPr>
              <w:ins w:id="14660" w:author="shorny" w:date="2014-06-09T18:42:00Z"/>
            </w:rPr>
          </w:rPrChange>
        </w:rPr>
      </w:pPr>
      <w:ins w:id="14661" w:author="shorny" w:date="2014-06-09T18:42:00Z">
        <w:r w:rsidRPr="00DF4DCE">
          <w:rPr>
            <w:rStyle w:val="string1"/>
            <w:sz w:val="18"/>
            <w:rPrChange w:id="14662" w:author="shorny" w:date="2014-06-09T18:43:00Z">
              <w:rPr>
                <w:rStyle w:val="string1"/>
              </w:rPr>
            </w:rPrChange>
          </w:rPr>
          <w:t>'Application accepted. Elevated to RHD office.'</w:t>
        </w:r>
        <w:r w:rsidRPr="00DF4DCE">
          <w:rPr>
            <w:sz w:val="18"/>
            <w:rPrChange w:id="14663" w:author="shorny" w:date="2014-06-09T18:43:00Z">
              <w:rPr/>
            </w:rPrChange>
          </w:rPr>
          <w:t xml:space="preserve"> ) ;</w:t>
        </w:r>
      </w:ins>
    </w:p>
    <w:p w14:paraId="60A45F73" w14:textId="77777777" w:rsidR="00DF4DCE" w:rsidRPr="00DF4DCE" w:rsidRDefault="00DF4DCE">
      <w:pPr>
        <w:pStyle w:val="HTMLPreformatted"/>
        <w:divId w:val="605889992"/>
        <w:rPr>
          <w:ins w:id="14664" w:author="shorny" w:date="2014-06-09T18:42:00Z"/>
          <w:sz w:val="18"/>
          <w:rPrChange w:id="14665" w:author="shorny" w:date="2014-06-09T18:43:00Z">
            <w:rPr>
              <w:ins w:id="14666" w:author="shorny" w:date="2014-06-09T18:42:00Z"/>
            </w:rPr>
          </w:rPrChange>
        </w:rPr>
      </w:pPr>
    </w:p>
    <w:p w14:paraId="1CEEAE46" w14:textId="77777777" w:rsidR="00DF4DCE" w:rsidRPr="00DF4DCE" w:rsidRDefault="00DF4DCE">
      <w:pPr>
        <w:pStyle w:val="HTMLPreformatted"/>
        <w:divId w:val="605889992"/>
        <w:rPr>
          <w:ins w:id="14667" w:author="shorny" w:date="2014-06-09T18:42:00Z"/>
          <w:sz w:val="18"/>
          <w:rPrChange w:id="14668" w:author="shorny" w:date="2014-06-09T18:43:00Z">
            <w:rPr>
              <w:ins w:id="14669" w:author="shorny" w:date="2014-06-09T18:42:00Z"/>
            </w:rPr>
          </w:rPrChange>
        </w:rPr>
      </w:pPr>
      <w:ins w:id="14670" w:author="shorny" w:date="2014-06-09T18:42:00Z">
        <w:r w:rsidRPr="00DF4DCE">
          <w:rPr>
            <w:rStyle w:val="keyword1"/>
            <w:sz w:val="18"/>
            <w:rPrChange w:id="14671" w:author="shorny" w:date="2014-06-09T18:43:00Z">
              <w:rPr>
                <w:rStyle w:val="keyword1"/>
              </w:rPr>
            </w:rPrChange>
          </w:rPr>
          <w:t>INSERT</w:t>
        </w:r>
        <w:r w:rsidRPr="00DF4DCE">
          <w:rPr>
            <w:sz w:val="18"/>
            <w:rPrChange w:id="14672" w:author="shorny" w:date="2014-06-09T18:43:00Z">
              <w:rPr/>
            </w:rPrChange>
          </w:rPr>
          <w:t xml:space="preserve"> </w:t>
        </w:r>
        <w:r w:rsidRPr="00DF4DCE">
          <w:rPr>
            <w:rStyle w:val="keyword1"/>
            <w:sz w:val="18"/>
            <w:rPrChange w:id="14673" w:author="shorny" w:date="2014-06-09T18:43:00Z">
              <w:rPr>
                <w:rStyle w:val="keyword1"/>
              </w:rPr>
            </w:rPrChange>
          </w:rPr>
          <w:t>INTO</w:t>
        </w:r>
        <w:r w:rsidRPr="00DF4DCE">
          <w:rPr>
            <w:sz w:val="18"/>
            <w:rPrChange w:id="14674" w:author="shorny" w:date="2014-06-09T18:43:00Z">
              <w:rPr/>
            </w:rPrChange>
          </w:rPr>
          <w:t xml:space="preserve"> `Application Status` (ApplicationStatusID, Status, Description)</w:t>
        </w:r>
      </w:ins>
    </w:p>
    <w:p w14:paraId="0BA071B3" w14:textId="77777777" w:rsidR="00DF4DCE" w:rsidRPr="00DF4DCE" w:rsidRDefault="00DF4DCE">
      <w:pPr>
        <w:pStyle w:val="HTMLPreformatted"/>
        <w:divId w:val="605889992"/>
        <w:rPr>
          <w:ins w:id="14675" w:author="shorny" w:date="2014-06-09T18:42:00Z"/>
          <w:sz w:val="18"/>
          <w:rPrChange w:id="14676" w:author="shorny" w:date="2014-06-09T18:43:00Z">
            <w:rPr>
              <w:ins w:id="14677" w:author="shorny" w:date="2014-06-09T18:42:00Z"/>
            </w:rPr>
          </w:rPrChange>
        </w:rPr>
      </w:pPr>
      <w:ins w:id="14678" w:author="shorny" w:date="2014-06-09T18:42:00Z">
        <w:r w:rsidRPr="00DF4DCE">
          <w:rPr>
            <w:rStyle w:val="keyword1"/>
            <w:sz w:val="18"/>
            <w:rPrChange w:id="14679" w:author="shorny" w:date="2014-06-09T18:43:00Z">
              <w:rPr>
                <w:rStyle w:val="keyword1"/>
              </w:rPr>
            </w:rPrChange>
          </w:rPr>
          <w:t>VALUES</w:t>
        </w:r>
        <w:r w:rsidRPr="00DF4DCE">
          <w:rPr>
            <w:sz w:val="18"/>
            <w:rPrChange w:id="14680" w:author="shorny" w:date="2014-06-09T18:43:00Z">
              <w:rPr/>
            </w:rPrChange>
          </w:rPr>
          <w:t xml:space="preserve"> (10501, </w:t>
        </w:r>
        <w:r w:rsidRPr="00DF4DCE">
          <w:rPr>
            <w:rStyle w:val="string1"/>
            <w:sz w:val="18"/>
            <w:rPrChange w:id="14681" w:author="shorny" w:date="2014-06-09T18:43:00Z">
              <w:rPr>
                <w:rStyle w:val="string1"/>
              </w:rPr>
            </w:rPrChange>
          </w:rPr>
          <w:t>'complete.declined'</w:t>
        </w:r>
        <w:r w:rsidRPr="00DF4DCE">
          <w:rPr>
            <w:sz w:val="18"/>
            <w:rPrChange w:id="14682" w:author="shorny" w:date="2014-06-09T18:43:00Z">
              <w:rPr/>
            </w:rPrChange>
          </w:rPr>
          <w:t>,</w:t>
        </w:r>
      </w:ins>
    </w:p>
    <w:p w14:paraId="25369155" w14:textId="77777777" w:rsidR="00DF4DCE" w:rsidRPr="00DF4DCE" w:rsidRDefault="00DF4DCE">
      <w:pPr>
        <w:pStyle w:val="HTMLPreformatted"/>
        <w:divId w:val="605889992"/>
        <w:rPr>
          <w:ins w:id="14683" w:author="shorny" w:date="2014-06-09T18:42:00Z"/>
          <w:sz w:val="18"/>
          <w:rPrChange w:id="14684" w:author="shorny" w:date="2014-06-09T18:43:00Z">
            <w:rPr>
              <w:ins w:id="14685" w:author="shorny" w:date="2014-06-09T18:42:00Z"/>
            </w:rPr>
          </w:rPrChange>
        </w:rPr>
      </w:pPr>
      <w:ins w:id="14686" w:author="shorny" w:date="2014-06-09T18:42:00Z">
        <w:r w:rsidRPr="00DF4DCE">
          <w:rPr>
            <w:rStyle w:val="string1"/>
            <w:sz w:val="18"/>
            <w:rPrChange w:id="14687" w:author="shorny" w:date="2014-06-09T18:43:00Z">
              <w:rPr>
                <w:rStyle w:val="string1"/>
              </w:rPr>
            </w:rPrChange>
          </w:rPr>
          <w:t>'Application declined. School chooses not to pursue.'</w:t>
        </w:r>
        <w:r w:rsidRPr="00DF4DCE">
          <w:rPr>
            <w:sz w:val="18"/>
            <w:rPrChange w:id="14688" w:author="shorny" w:date="2014-06-09T18:43:00Z">
              <w:rPr/>
            </w:rPrChange>
          </w:rPr>
          <w:t xml:space="preserve"> ) ;</w:t>
        </w:r>
      </w:ins>
    </w:p>
    <w:p w14:paraId="39723149" w14:textId="77777777" w:rsidR="00DF4DCE" w:rsidRPr="00DF4DCE" w:rsidRDefault="00DF4DCE">
      <w:pPr>
        <w:pStyle w:val="HTMLPreformatted"/>
        <w:divId w:val="605889992"/>
        <w:rPr>
          <w:ins w:id="14689" w:author="shorny" w:date="2014-06-09T18:42:00Z"/>
          <w:sz w:val="18"/>
          <w:rPrChange w:id="14690" w:author="shorny" w:date="2014-06-09T18:43:00Z">
            <w:rPr>
              <w:ins w:id="14691" w:author="shorny" w:date="2014-06-09T18:42:00Z"/>
            </w:rPr>
          </w:rPrChange>
        </w:rPr>
      </w:pPr>
    </w:p>
    <w:p w14:paraId="6CD99B54" w14:textId="77777777" w:rsidR="00DF4DCE" w:rsidRPr="00DF4DCE" w:rsidRDefault="00DF4DCE">
      <w:pPr>
        <w:pStyle w:val="HTMLPreformatted"/>
        <w:divId w:val="605889992"/>
        <w:rPr>
          <w:ins w:id="14692" w:author="shorny" w:date="2014-06-09T18:42:00Z"/>
          <w:sz w:val="18"/>
          <w:rPrChange w:id="14693" w:author="shorny" w:date="2014-06-09T18:43:00Z">
            <w:rPr>
              <w:ins w:id="14694" w:author="shorny" w:date="2014-06-09T18:42:00Z"/>
            </w:rPr>
          </w:rPrChange>
        </w:rPr>
      </w:pPr>
      <w:ins w:id="14695" w:author="shorny" w:date="2014-06-09T18:42:00Z">
        <w:r w:rsidRPr="00DF4DCE">
          <w:rPr>
            <w:rStyle w:val="keyword1"/>
            <w:sz w:val="18"/>
            <w:rPrChange w:id="14696" w:author="shorny" w:date="2014-06-09T18:43:00Z">
              <w:rPr>
                <w:rStyle w:val="keyword1"/>
              </w:rPr>
            </w:rPrChange>
          </w:rPr>
          <w:t>INSERT</w:t>
        </w:r>
        <w:r w:rsidRPr="00DF4DCE">
          <w:rPr>
            <w:sz w:val="18"/>
            <w:rPrChange w:id="14697" w:author="shorny" w:date="2014-06-09T18:43:00Z">
              <w:rPr/>
            </w:rPrChange>
          </w:rPr>
          <w:t xml:space="preserve"> </w:t>
        </w:r>
        <w:r w:rsidRPr="00DF4DCE">
          <w:rPr>
            <w:rStyle w:val="keyword1"/>
            <w:sz w:val="18"/>
            <w:rPrChange w:id="14698" w:author="shorny" w:date="2014-06-09T18:43:00Z">
              <w:rPr>
                <w:rStyle w:val="keyword1"/>
              </w:rPr>
            </w:rPrChange>
          </w:rPr>
          <w:t>INTO</w:t>
        </w:r>
        <w:r w:rsidRPr="00DF4DCE">
          <w:rPr>
            <w:sz w:val="18"/>
            <w:rPrChange w:id="14699" w:author="shorny" w:date="2014-06-09T18:43:00Z">
              <w:rPr/>
            </w:rPrChange>
          </w:rPr>
          <w:t xml:space="preserve"> `Application Status` (ApplicationStatusID, Status, Description)</w:t>
        </w:r>
      </w:ins>
    </w:p>
    <w:p w14:paraId="7328CF3D" w14:textId="77777777" w:rsidR="00DF4DCE" w:rsidRPr="00DF4DCE" w:rsidRDefault="00DF4DCE">
      <w:pPr>
        <w:pStyle w:val="HTMLPreformatted"/>
        <w:divId w:val="605889992"/>
        <w:rPr>
          <w:ins w:id="14700" w:author="shorny" w:date="2014-06-09T18:42:00Z"/>
          <w:sz w:val="18"/>
          <w:rPrChange w:id="14701" w:author="shorny" w:date="2014-06-09T18:43:00Z">
            <w:rPr>
              <w:ins w:id="14702" w:author="shorny" w:date="2014-06-09T18:42:00Z"/>
            </w:rPr>
          </w:rPrChange>
        </w:rPr>
      </w:pPr>
      <w:ins w:id="14703" w:author="shorny" w:date="2014-06-09T18:42:00Z">
        <w:r w:rsidRPr="00DF4DCE">
          <w:rPr>
            <w:rStyle w:val="keyword1"/>
            <w:sz w:val="18"/>
            <w:rPrChange w:id="14704" w:author="shorny" w:date="2014-06-09T18:43:00Z">
              <w:rPr>
                <w:rStyle w:val="keyword1"/>
              </w:rPr>
            </w:rPrChange>
          </w:rPr>
          <w:t>VALUES</w:t>
        </w:r>
        <w:r w:rsidRPr="00DF4DCE">
          <w:rPr>
            <w:sz w:val="18"/>
            <w:rPrChange w:id="14705" w:author="shorny" w:date="2014-06-09T18:43:00Z">
              <w:rPr/>
            </w:rPrChange>
          </w:rPr>
          <w:t xml:space="preserve"> (10502, </w:t>
        </w:r>
        <w:r w:rsidRPr="00DF4DCE">
          <w:rPr>
            <w:rStyle w:val="string1"/>
            <w:sz w:val="18"/>
            <w:rPrChange w:id="14706" w:author="shorny" w:date="2014-06-09T18:43:00Z">
              <w:rPr>
                <w:rStyle w:val="string1"/>
              </w:rPr>
            </w:rPrChange>
          </w:rPr>
          <w:t>'complete.withdrawn'</w:t>
        </w:r>
        <w:r w:rsidRPr="00DF4DCE">
          <w:rPr>
            <w:sz w:val="18"/>
            <w:rPrChange w:id="14707" w:author="shorny" w:date="2014-06-09T18:43:00Z">
              <w:rPr/>
            </w:rPrChange>
          </w:rPr>
          <w:t xml:space="preserve">, </w:t>
        </w:r>
        <w:r w:rsidRPr="00DF4DCE">
          <w:rPr>
            <w:rStyle w:val="string1"/>
            <w:sz w:val="18"/>
            <w:rPrChange w:id="14708" w:author="shorny" w:date="2014-06-09T18:43:00Z">
              <w:rPr>
                <w:rStyle w:val="string1"/>
              </w:rPr>
            </w:rPrChange>
          </w:rPr>
          <w:t>'Application withdrawn by applicant.'</w:t>
        </w:r>
        <w:r w:rsidRPr="00DF4DCE">
          <w:rPr>
            <w:sz w:val="18"/>
            <w:rPrChange w:id="14709" w:author="shorny" w:date="2014-06-09T18:43:00Z">
              <w:rPr/>
            </w:rPrChange>
          </w:rPr>
          <w:t xml:space="preserve"> ) ;</w:t>
        </w:r>
      </w:ins>
    </w:p>
    <w:p w14:paraId="7FA33C62" w14:textId="77777777" w:rsidR="00DF4DCE" w:rsidRPr="00DF4DCE" w:rsidRDefault="00DF4DCE">
      <w:pPr>
        <w:pStyle w:val="HTMLPreformatted"/>
        <w:divId w:val="605889992"/>
        <w:rPr>
          <w:ins w:id="14710" w:author="shorny" w:date="2014-06-09T18:42:00Z"/>
          <w:sz w:val="18"/>
          <w:rPrChange w:id="14711" w:author="shorny" w:date="2014-06-09T18:43:00Z">
            <w:rPr>
              <w:ins w:id="14712" w:author="shorny" w:date="2014-06-09T18:42:00Z"/>
            </w:rPr>
          </w:rPrChange>
        </w:rPr>
      </w:pPr>
    </w:p>
    <w:p w14:paraId="34508B17" w14:textId="77777777" w:rsidR="00DF4DCE" w:rsidRPr="00DF4DCE" w:rsidRDefault="00DF4DCE">
      <w:pPr>
        <w:pStyle w:val="HTMLPreformatted"/>
        <w:divId w:val="605889992"/>
        <w:rPr>
          <w:ins w:id="14713" w:author="shorny" w:date="2014-06-09T18:42:00Z"/>
          <w:sz w:val="18"/>
          <w:rPrChange w:id="14714" w:author="shorny" w:date="2014-06-09T18:43:00Z">
            <w:rPr>
              <w:ins w:id="14715" w:author="shorny" w:date="2014-06-09T18:42:00Z"/>
            </w:rPr>
          </w:rPrChange>
        </w:rPr>
      </w:pPr>
      <w:ins w:id="14716" w:author="shorny" w:date="2014-06-09T18:42:00Z">
        <w:r w:rsidRPr="00DF4DCE">
          <w:rPr>
            <w:rStyle w:val="keyword1"/>
            <w:sz w:val="18"/>
            <w:rPrChange w:id="14717" w:author="shorny" w:date="2014-06-09T18:43:00Z">
              <w:rPr>
                <w:rStyle w:val="keyword1"/>
              </w:rPr>
            </w:rPrChange>
          </w:rPr>
          <w:t>INSERT</w:t>
        </w:r>
        <w:r w:rsidRPr="00DF4DCE">
          <w:rPr>
            <w:sz w:val="18"/>
            <w:rPrChange w:id="14718" w:author="shorny" w:date="2014-06-09T18:43:00Z">
              <w:rPr/>
            </w:rPrChange>
          </w:rPr>
          <w:t xml:space="preserve"> </w:t>
        </w:r>
        <w:r w:rsidRPr="00DF4DCE">
          <w:rPr>
            <w:rStyle w:val="keyword1"/>
            <w:sz w:val="18"/>
            <w:rPrChange w:id="14719" w:author="shorny" w:date="2014-06-09T18:43:00Z">
              <w:rPr>
                <w:rStyle w:val="keyword1"/>
              </w:rPr>
            </w:rPrChange>
          </w:rPr>
          <w:t>INTO</w:t>
        </w:r>
        <w:r w:rsidRPr="00DF4DCE">
          <w:rPr>
            <w:sz w:val="18"/>
            <w:rPrChange w:id="14720" w:author="shorny" w:date="2014-06-09T18:43:00Z">
              <w:rPr/>
            </w:rPrChange>
          </w:rPr>
          <w:t xml:space="preserve"> `Application Status` (ApplicationStatusID, Status, Description)</w:t>
        </w:r>
      </w:ins>
    </w:p>
    <w:p w14:paraId="10F4C534" w14:textId="77777777" w:rsidR="00DF4DCE" w:rsidRPr="00DF4DCE" w:rsidRDefault="00DF4DCE">
      <w:pPr>
        <w:pStyle w:val="HTMLPreformatted"/>
        <w:divId w:val="605889992"/>
        <w:rPr>
          <w:ins w:id="14721" w:author="shorny" w:date="2014-06-09T18:42:00Z"/>
          <w:sz w:val="18"/>
          <w:rPrChange w:id="14722" w:author="shorny" w:date="2014-06-09T18:43:00Z">
            <w:rPr>
              <w:ins w:id="14723" w:author="shorny" w:date="2014-06-09T18:42:00Z"/>
            </w:rPr>
          </w:rPrChange>
        </w:rPr>
      </w:pPr>
      <w:ins w:id="14724" w:author="shorny" w:date="2014-06-09T18:42:00Z">
        <w:r w:rsidRPr="00DF4DCE">
          <w:rPr>
            <w:rStyle w:val="keyword1"/>
            <w:sz w:val="18"/>
            <w:rPrChange w:id="14725" w:author="shorny" w:date="2014-06-09T18:43:00Z">
              <w:rPr>
                <w:rStyle w:val="keyword1"/>
              </w:rPr>
            </w:rPrChange>
          </w:rPr>
          <w:t>VALUES</w:t>
        </w:r>
        <w:r w:rsidRPr="00DF4DCE">
          <w:rPr>
            <w:sz w:val="18"/>
            <w:rPrChange w:id="14726" w:author="shorny" w:date="2014-06-09T18:43:00Z">
              <w:rPr/>
            </w:rPrChange>
          </w:rPr>
          <w:t xml:space="preserve"> (10503, </w:t>
        </w:r>
        <w:r w:rsidRPr="00DF4DCE">
          <w:rPr>
            <w:rStyle w:val="string1"/>
            <w:sz w:val="18"/>
            <w:rPrChange w:id="14727" w:author="shorny" w:date="2014-06-09T18:43:00Z">
              <w:rPr>
                <w:rStyle w:val="string1"/>
              </w:rPr>
            </w:rPrChange>
          </w:rPr>
          <w:t>'complete.lapsed'</w:t>
        </w:r>
        <w:r w:rsidRPr="00DF4DCE">
          <w:rPr>
            <w:sz w:val="18"/>
            <w:rPrChange w:id="14728" w:author="shorny" w:date="2014-06-09T18:43:00Z">
              <w:rPr/>
            </w:rPrChange>
          </w:rPr>
          <w:t xml:space="preserve">, </w:t>
        </w:r>
        <w:r w:rsidRPr="00DF4DCE">
          <w:rPr>
            <w:rStyle w:val="string1"/>
            <w:sz w:val="18"/>
            <w:rPrChange w:id="14729" w:author="shorny" w:date="2014-06-09T18:43:00Z">
              <w:rPr>
                <w:rStyle w:val="string1"/>
              </w:rPr>
            </w:rPrChange>
          </w:rPr>
          <w:t>'No activity for a significant period.'</w:t>
        </w:r>
        <w:r w:rsidRPr="00DF4DCE">
          <w:rPr>
            <w:sz w:val="18"/>
            <w:rPrChange w:id="14730" w:author="shorny" w:date="2014-06-09T18:43:00Z">
              <w:rPr/>
            </w:rPrChange>
          </w:rPr>
          <w:t xml:space="preserve"> ) ;</w:t>
        </w:r>
      </w:ins>
    </w:p>
    <w:p w14:paraId="193E192F" w14:textId="77777777" w:rsidR="00DF4DCE" w:rsidRPr="00DF4DCE" w:rsidRDefault="00DF4DCE">
      <w:pPr>
        <w:pStyle w:val="HTMLPreformatted"/>
        <w:divId w:val="605889992"/>
        <w:rPr>
          <w:ins w:id="14731" w:author="shorny" w:date="2014-06-09T18:42:00Z"/>
          <w:sz w:val="18"/>
          <w:rPrChange w:id="14732" w:author="shorny" w:date="2014-06-09T18:43:00Z">
            <w:rPr>
              <w:ins w:id="14733" w:author="shorny" w:date="2014-06-09T18:42:00Z"/>
            </w:rPr>
          </w:rPrChange>
        </w:rPr>
      </w:pPr>
    </w:p>
    <w:p w14:paraId="7E58E9E0" w14:textId="77777777" w:rsidR="00DF4DCE" w:rsidRPr="00DF4DCE" w:rsidRDefault="00DF4DCE">
      <w:pPr>
        <w:pStyle w:val="HTMLPreformatted"/>
        <w:divId w:val="605889992"/>
        <w:rPr>
          <w:ins w:id="14734" w:author="shorny" w:date="2014-06-09T18:42:00Z"/>
          <w:sz w:val="18"/>
          <w:rPrChange w:id="14735" w:author="shorny" w:date="2014-06-09T18:43:00Z">
            <w:rPr>
              <w:ins w:id="14736" w:author="shorny" w:date="2014-06-09T18:42:00Z"/>
            </w:rPr>
          </w:rPrChange>
        </w:rPr>
      </w:pPr>
    </w:p>
    <w:p w14:paraId="3411335B" w14:textId="77777777" w:rsidR="00DF4DCE" w:rsidRPr="00DF4DCE" w:rsidRDefault="00DF4DCE">
      <w:pPr>
        <w:pStyle w:val="HTMLPreformatted"/>
        <w:divId w:val="605889992"/>
        <w:rPr>
          <w:ins w:id="14737" w:author="shorny" w:date="2014-06-09T18:42:00Z"/>
          <w:rStyle w:val="comment1"/>
          <w:sz w:val="18"/>
          <w:rPrChange w:id="14738" w:author="shorny" w:date="2014-06-09T18:43:00Z">
            <w:rPr>
              <w:ins w:id="14739" w:author="shorny" w:date="2014-06-09T18:42:00Z"/>
              <w:rStyle w:val="comment1"/>
            </w:rPr>
          </w:rPrChange>
        </w:rPr>
      </w:pPr>
      <w:ins w:id="14740" w:author="shorny" w:date="2014-06-09T18:42:00Z">
        <w:r w:rsidRPr="00DF4DCE">
          <w:rPr>
            <w:rStyle w:val="comment1"/>
            <w:sz w:val="18"/>
            <w:rPrChange w:id="14741" w:author="shorny" w:date="2014-06-09T18:43:00Z">
              <w:rPr>
                <w:rStyle w:val="comment1"/>
              </w:rPr>
            </w:rPrChange>
          </w:rPr>
          <w:t>-- -----------------------------------------------------------------------------</w:t>
        </w:r>
      </w:ins>
    </w:p>
    <w:p w14:paraId="12EC0300" w14:textId="77777777" w:rsidR="00DF4DCE" w:rsidRPr="00DF4DCE" w:rsidRDefault="00DF4DCE">
      <w:pPr>
        <w:pStyle w:val="HTMLPreformatted"/>
        <w:divId w:val="605889992"/>
        <w:rPr>
          <w:ins w:id="14742" w:author="shorny" w:date="2014-06-09T18:42:00Z"/>
          <w:rStyle w:val="comment1"/>
          <w:sz w:val="18"/>
          <w:rPrChange w:id="14743" w:author="shorny" w:date="2014-06-09T18:43:00Z">
            <w:rPr>
              <w:ins w:id="14744" w:author="shorny" w:date="2014-06-09T18:42:00Z"/>
              <w:rStyle w:val="comment1"/>
            </w:rPr>
          </w:rPrChange>
        </w:rPr>
      </w:pPr>
      <w:ins w:id="14745" w:author="shorny" w:date="2014-06-09T18:42:00Z">
        <w:r w:rsidRPr="00DF4DCE">
          <w:rPr>
            <w:rStyle w:val="comment1"/>
            <w:sz w:val="18"/>
            <w:rPrChange w:id="14746" w:author="shorny" w:date="2014-06-09T18:43:00Z">
              <w:rPr>
                <w:rStyle w:val="comment1"/>
              </w:rPr>
            </w:rPrChange>
          </w:rPr>
          <w:t>-- DocumentType</w:t>
        </w:r>
      </w:ins>
    </w:p>
    <w:p w14:paraId="033BE1C8" w14:textId="77777777" w:rsidR="00DF4DCE" w:rsidRPr="00DF4DCE" w:rsidRDefault="00DF4DCE">
      <w:pPr>
        <w:pStyle w:val="HTMLPreformatted"/>
        <w:divId w:val="605889992"/>
        <w:rPr>
          <w:ins w:id="14747" w:author="shorny" w:date="2014-06-09T18:42:00Z"/>
          <w:sz w:val="18"/>
          <w:rPrChange w:id="14748" w:author="shorny" w:date="2014-06-09T18:43:00Z">
            <w:rPr>
              <w:ins w:id="14749" w:author="shorny" w:date="2014-06-09T18:42:00Z"/>
            </w:rPr>
          </w:rPrChange>
        </w:rPr>
      </w:pPr>
      <w:ins w:id="14750" w:author="shorny" w:date="2014-06-09T18:42:00Z">
        <w:r w:rsidRPr="00DF4DCE">
          <w:rPr>
            <w:rStyle w:val="keyword1"/>
            <w:sz w:val="18"/>
            <w:rPrChange w:id="14751" w:author="shorny" w:date="2014-06-09T18:43:00Z">
              <w:rPr>
                <w:rStyle w:val="keyword1"/>
              </w:rPr>
            </w:rPrChange>
          </w:rPr>
          <w:t>INSERT</w:t>
        </w:r>
        <w:r w:rsidRPr="00DF4DCE">
          <w:rPr>
            <w:sz w:val="18"/>
            <w:rPrChange w:id="14752" w:author="shorny" w:date="2014-06-09T18:43:00Z">
              <w:rPr/>
            </w:rPrChange>
          </w:rPr>
          <w:t xml:space="preserve"> </w:t>
        </w:r>
        <w:r w:rsidRPr="00DF4DCE">
          <w:rPr>
            <w:rStyle w:val="keyword1"/>
            <w:sz w:val="18"/>
            <w:rPrChange w:id="14753" w:author="shorny" w:date="2014-06-09T18:43:00Z">
              <w:rPr>
                <w:rStyle w:val="keyword1"/>
              </w:rPr>
            </w:rPrChange>
          </w:rPr>
          <w:t>INTO</w:t>
        </w:r>
        <w:r w:rsidRPr="00DF4DCE">
          <w:rPr>
            <w:sz w:val="18"/>
            <w:rPrChange w:id="14754" w:author="shorny" w:date="2014-06-09T18:43:00Z">
              <w:rPr/>
            </w:rPrChange>
          </w:rPr>
          <w:t xml:space="preserve"> `Document </w:t>
        </w:r>
        <w:r w:rsidRPr="00DF4DCE">
          <w:rPr>
            <w:rStyle w:val="keyword1"/>
            <w:sz w:val="18"/>
            <w:rPrChange w:id="14755" w:author="shorny" w:date="2014-06-09T18:43:00Z">
              <w:rPr>
                <w:rStyle w:val="keyword1"/>
              </w:rPr>
            </w:rPrChange>
          </w:rPr>
          <w:t>Type</w:t>
        </w:r>
        <w:r w:rsidRPr="00DF4DCE">
          <w:rPr>
            <w:sz w:val="18"/>
            <w:rPrChange w:id="14756" w:author="shorny" w:date="2014-06-09T18:43:00Z">
              <w:rPr/>
            </w:rPrChange>
          </w:rPr>
          <w:t xml:space="preserve">` (DocTypeID, </w:t>
        </w:r>
        <w:r w:rsidRPr="00DF4DCE">
          <w:rPr>
            <w:rStyle w:val="keyword1"/>
            <w:sz w:val="18"/>
            <w:rPrChange w:id="14757" w:author="shorny" w:date="2014-06-09T18:43:00Z">
              <w:rPr>
                <w:rStyle w:val="keyword1"/>
              </w:rPr>
            </w:rPrChange>
          </w:rPr>
          <w:t>Type</w:t>
        </w:r>
        <w:r w:rsidRPr="00DF4DCE">
          <w:rPr>
            <w:sz w:val="18"/>
            <w:rPrChange w:id="14758" w:author="shorny" w:date="2014-06-09T18:43:00Z">
              <w:rPr/>
            </w:rPrChange>
          </w:rPr>
          <w:t>, Description)</w:t>
        </w:r>
      </w:ins>
    </w:p>
    <w:p w14:paraId="2B5173C6" w14:textId="77777777" w:rsidR="00DF4DCE" w:rsidRPr="00DF4DCE" w:rsidRDefault="00DF4DCE">
      <w:pPr>
        <w:pStyle w:val="HTMLPreformatted"/>
        <w:divId w:val="605889992"/>
        <w:rPr>
          <w:ins w:id="14759" w:author="shorny" w:date="2014-06-09T18:42:00Z"/>
          <w:sz w:val="18"/>
          <w:rPrChange w:id="14760" w:author="shorny" w:date="2014-06-09T18:43:00Z">
            <w:rPr>
              <w:ins w:id="14761" w:author="shorny" w:date="2014-06-09T18:42:00Z"/>
            </w:rPr>
          </w:rPrChange>
        </w:rPr>
      </w:pPr>
      <w:ins w:id="14762" w:author="shorny" w:date="2014-06-09T18:42:00Z">
        <w:r w:rsidRPr="00DF4DCE">
          <w:rPr>
            <w:rStyle w:val="keyword1"/>
            <w:sz w:val="18"/>
            <w:rPrChange w:id="14763" w:author="shorny" w:date="2014-06-09T18:43:00Z">
              <w:rPr>
                <w:rStyle w:val="keyword1"/>
              </w:rPr>
            </w:rPrChange>
          </w:rPr>
          <w:t>VALUES</w:t>
        </w:r>
        <w:r w:rsidRPr="00DF4DCE">
          <w:rPr>
            <w:sz w:val="18"/>
            <w:rPrChange w:id="14764" w:author="shorny" w:date="2014-06-09T18:43:00Z">
              <w:rPr/>
            </w:rPrChange>
          </w:rPr>
          <w:t xml:space="preserve"> (20000, </w:t>
        </w:r>
        <w:r w:rsidRPr="00DF4DCE">
          <w:rPr>
            <w:rStyle w:val="string1"/>
            <w:sz w:val="18"/>
            <w:rPrChange w:id="14765" w:author="shorny" w:date="2014-06-09T18:43:00Z">
              <w:rPr>
                <w:rStyle w:val="string1"/>
              </w:rPr>
            </w:rPrChange>
          </w:rPr>
          <w:t>'application'</w:t>
        </w:r>
        <w:r w:rsidRPr="00DF4DCE">
          <w:rPr>
            <w:sz w:val="18"/>
            <w:rPrChange w:id="14766" w:author="shorny" w:date="2014-06-09T18:43:00Z">
              <w:rPr/>
            </w:rPrChange>
          </w:rPr>
          <w:t xml:space="preserve">, </w:t>
        </w:r>
        <w:r w:rsidRPr="00DF4DCE">
          <w:rPr>
            <w:rStyle w:val="string1"/>
            <w:sz w:val="18"/>
            <w:rPrChange w:id="14767" w:author="shorny" w:date="2014-06-09T18:43:00Z">
              <w:rPr>
                <w:rStyle w:val="string1"/>
              </w:rPr>
            </w:rPrChange>
          </w:rPr>
          <w:t>'A completed RHD application form.'</w:t>
        </w:r>
        <w:r w:rsidRPr="00DF4DCE">
          <w:rPr>
            <w:sz w:val="18"/>
            <w:rPrChange w:id="14768" w:author="shorny" w:date="2014-06-09T18:43:00Z">
              <w:rPr/>
            </w:rPrChange>
          </w:rPr>
          <w:t>) ;</w:t>
        </w:r>
      </w:ins>
    </w:p>
    <w:p w14:paraId="6ED33CA9" w14:textId="77777777" w:rsidR="00DF4DCE" w:rsidRPr="00DF4DCE" w:rsidRDefault="00DF4DCE">
      <w:pPr>
        <w:pStyle w:val="HTMLPreformatted"/>
        <w:divId w:val="605889992"/>
        <w:rPr>
          <w:ins w:id="14769" w:author="shorny" w:date="2014-06-09T18:42:00Z"/>
          <w:sz w:val="18"/>
          <w:rPrChange w:id="14770" w:author="shorny" w:date="2014-06-09T18:43:00Z">
            <w:rPr>
              <w:ins w:id="14771" w:author="shorny" w:date="2014-06-09T18:42:00Z"/>
            </w:rPr>
          </w:rPrChange>
        </w:rPr>
      </w:pPr>
    </w:p>
    <w:p w14:paraId="38CB060C" w14:textId="77777777" w:rsidR="00DF4DCE" w:rsidRPr="00DF4DCE" w:rsidRDefault="00DF4DCE">
      <w:pPr>
        <w:pStyle w:val="HTMLPreformatted"/>
        <w:divId w:val="605889992"/>
        <w:rPr>
          <w:ins w:id="14772" w:author="shorny" w:date="2014-06-09T18:42:00Z"/>
          <w:sz w:val="18"/>
          <w:rPrChange w:id="14773" w:author="shorny" w:date="2014-06-09T18:43:00Z">
            <w:rPr>
              <w:ins w:id="14774" w:author="shorny" w:date="2014-06-09T18:42:00Z"/>
            </w:rPr>
          </w:rPrChange>
        </w:rPr>
      </w:pPr>
      <w:ins w:id="14775" w:author="shorny" w:date="2014-06-09T18:42:00Z">
        <w:r w:rsidRPr="00DF4DCE">
          <w:rPr>
            <w:rStyle w:val="keyword1"/>
            <w:sz w:val="18"/>
            <w:rPrChange w:id="14776" w:author="shorny" w:date="2014-06-09T18:43:00Z">
              <w:rPr>
                <w:rStyle w:val="keyword1"/>
              </w:rPr>
            </w:rPrChange>
          </w:rPr>
          <w:t>INSERT</w:t>
        </w:r>
        <w:r w:rsidRPr="00DF4DCE">
          <w:rPr>
            <w:sz w:val="18"/>
            <w:rPrChange w:id="14777" w:author="shorny" w:date="2014-06-09T18:43:00Z">
              <w:rPr/>
            </w:rPrChange>
          </w:rPr>
          <w:t xml:space="preserve"> </w:t>
        </w:r>
        <w:r w:rsidRPr="00DF4DCE">
          <w:rPr>
            <w:rStyle w:val="keyword1"/>
            <w:sz w:val="18"/>
            <w:rPrChange w:id="14778" w:author="shorny" w:date="2014-06-09T18:43:00Z">
              <w:rPr>
                <w:rStyle w:val="keyword1"/>
              </w:rPr>
            </w:rPrChange>
          </w:rPr>
          <w:t>INTO</w:t>
        </w:r>
        <w:r w:rsidRPr="00DF4DCE">
          <w:rPr>
            <w:sz w:val="18"/>
            <w:rPrChange w:id="14779" w:author="shorny" w:date="2014-06-09T18:43:00Z">
              <w:rPr/>
            </w:rPrChange>
          </w:rPr>
          <w:t xml:space="preserve"> `Document </w:t>
        </w:r>
        <w:r w:rsidRPr="00DF4DCE">
          <w:rPr>
            <w:rStyle w:val="keyword1"/>
            <w:sz w:val="18"/>
            <w:rPrChange w:id="14780" w:author="shorny" w:date="2014-06-09T18:43:00Z">
              <w:rPr>
                <w:rStyle w:val="keyword1"/>
              </w:rPr>
            </w:rPrChange>
          </w:rPr>
          <w:t>Type</w:t>
        </w:r>
        <w:r w:rsidRPr="00DF4DCE">
          <w:rPr>
            <w:sz w:val="18"/>
            <w:rPrChange w:id="14781" w:author="shorny" w:date="2014-06-09T18:43:00Z">
              <w:rPr/>
            </w:rPrChange>
          </w:rPr>
          <w:t xml:space="preserve">` (DocTypeID, </w:t>
        </w:r>
        <w:r w:rsidRPr="00DF4DCE">
          <w:rPr>
            <w:rStyle w:val="keyword1"/>
            <w:sz w:val="18"/>
            <w:rPrChange w:id="14782" w:author="shorny" w:date="2014-06-09T18:43:00Z">
              <w:rPr>
                <w:rStyle w:val="keyword1"/>
              </w:rPr>
            </w:rPrChange>
          </w:rPr>
          <w:t>Type</w:t>
        </w:r>
        <w:r w:rsidRPr="00DF4DCE">
          <w:rPr>
            <w:sz w:val="18"/>
            <w:rPrChange w:id="14783" w:author="shorny" w:date="2014-06-09T18:43:00Z">
              <w:rPr/>
            </w:rPrChange>
          </w:rPr>
          <w:t>, Description)</w:t>
        </w:r>
      </w:ins>
    </w:p>
    <w:p w14:paraId="5FB3CE5A" w14:textId="77777777" w:rsidR="00DF4DCE" w:rsidRPr="00DF4DCE" w:rsidRDefault="00DF4DCE">
      <w:pPr>
        <w:pStyle w:val="HTMLPreformatted"/>
        <w:divId w:val="605889992"/>
        <w:rPr>
          <w:ins w:id="14784" w:author="shorny" w:date="2014-06-09T18:42:00Z"/>
          <w:sz w:val="18"/>
          <w:rPrChange w:id="14785" w:author="shorny" w:date="2014-06-09T18:43:00Z">
            <w:rPr>
              <w:ins w:id="14786" w:author="shorny" w:date="2014-06-09T18:42:00Z"/>
            </w:rPr>
          </w:rPrChange>
        </w:rPr>
      </w:pPr>
      <w:ins w:id="14787" w:author="shorny" w:date="2014-06-09T18:42:00Z">
        <w:r w:rsidRPr="00DF4DCE">
          <w:rPr>
            <w:rStyle w:val="keyword1"/>
            <w:sz w:val="18"/>
            <w:rPrChange w:id="14788" w:author="shorny" w:date="2014-06-09T18:43:00Z">
              <w:rPr>
                <w:rStyle w:val="keyword1"/>
              </w:rPr>
            </w:rPrChange>
          </w:rPr>
          <w:t>VALUES</w:t>
        </w:r>
        <w:r w:rsidRPr="00DF4DCE">
          <w:rPr>
            <w:sz w:val="18"/>
            <w:rPrChange w:id="14789" w:author="shorny" w:date="2014-06-09T18:43:00Z">
              <w:rPr/>
            </w:rPrChange>
          </w:rPr>
          <w:t xml:space="preserve"> (20001, </w:t>
        </w:r>
        <w:r w:rsidRPr="00DF4DCE">
          <w:rPr>
            <w:rStyle w:val="string1"/>
            <w:sz w:val="18"/>
            <w:rPrChange w:id="14790" w:author="shorny" w:date="2014-06-09T18:43:00Z">
              <w:rPr>
                <w:rStyle w:val="string1"/>
              </w:rPr>
            </w:rPrChange>
          </w:rPr>
          <w:t>'cv'</w:t>
        </w:r>
        <w:r w:rsidRPr="00DF4DCE">
          <w:rPr>
            <w:sz w:val="18"/>
            <w:rPrChange w:id="14791" w:author="shorny" w:date="2014-06-09T18:43:00Z">
              <w:rPr/>
            </w:rPrChange>
          </w:rPr>
          <w:t xml:space="preserve">, </w:t>
        </w:r>
        <w:r w:rsidRPr="00DF4DCE">
          <w:rPr>
            <w:rStyle w:val="string1"/>
            <w:sz w:val="18"/>
            <w:rPrChange w:id="14792" w:author="shorny" w:date="2014-06-09T18:43:00Z">
              <w:rPr>
                <w:rStyle w:val="string1"/>
              </w:rPr>
            </w:rPrChange>
          </w:rPr>
          <w:t>'CV'</w:t>
        </w:r>
        <w:r w:rsidRPr="00DF4DCE">
          <w:rPr>
            <w:sz w:val="18"/>
            <w:rPrChange w:id="14793" w:author="shorny" w:date="2014-06-09T18:43:00Z">
              <w:rPr/>
            </w:rPrChange>
          </w:rPr>
          <w:t>) ;</w:t>
        </w:r>
      </w:ins>
    </w:p>
    <w:p w14:paraId="1000444A" w14:textId="77777777" w:rsidR="00DF4DCE" w:rsidRPr="00DF4DCE" w:rsidRDefault="00DF4DCE">
      <w:pPr>
        <w:pStyle w:val="HTMLPreformatted"/>
        <w:divId w:val="605889992"/>
        <w:rPr>
          <w:ins w:id="14794" w:author="shorny" w:date="2014-06-09T18:42:00Z"/>
          <w:sz w:val="18"/>
          <w:rPrChange w:id="14795" w:author="shorny" w:date="2014-06-09T18:43:00Z">
            <w:rPr>
              <w:ins w:id="14796" w:author="shorny" w:date="2014-06-09T18:42:00Z"/>
            </w:rPr>
          </w:rPrChange>
        </w:rPr>
      </w:pPr>
    </w:p>
    <w:p w14:paraId="75488C71" w14:textId="77777777" w:rsidR="00DF4DCE" w:rsidRPr="00DF4DCE" w:rsidRDefault="00DF4DCE">
      <w:pPr>
        <w:pStyle w:val="HTMLPreformatted"/>
        <w:divId w:val="605889992"/>
        <w:rPr>
          <w:ins w:id="14797" w:author="shorny" w:date="2014-06-09T18:42:00Z"/>
          <w:sz w:val="18"/>
          <w:rPrChange w:id="14798" w:author="shorny" w:date="2014-06-09T18:43:00Z">
            <w:rPr>
              <w:ins w:id="14799" w:author="shorny" w:date="2014-06-09T18:42:00Z"/>
            </w:rPr>
          </w:rPrChange>
        </w:rPr>
      </w:pPr>
      <w:ins w:id="14800" w:author="shorny" w:date="2014-06-09T18:42:00Z">
        <w:r w:rsidRPr="00DF4DCE">
          <w:rPr>
            <w:rStyle w:val="keyword1"/>
            <w:sz w:val="18"/>
            <w:rPrChange w:id="14801" w:author="shorny" w:date="2014-06-09T18:43:00Z">
              <w:rPr>
                <w:rStyle w:val="keyword1"/>
              </w:rPr>
            </w:rPrChange>
          </w:rPr>
          <w:t>INSERT</w:t>
        </w:r>
        <w:r w:rsidRPr="00DF4DCE">
          <w:rPr>
            <w:sz w:val="18"/>
            <w:rPrChange w:id="14802" w:author="shorny" w:date="2014-06-09T18:43:00Z">
              <w:rPr/>
            </w:rPrChange>
          </w:rPr>
          <w:t xml:space="preserve"> </w:t>
        </w:r>
        <w:r w:rsidRPr="00DF4DCE">
          <w:rPr>
            <w:rStyle w:val="keyword1"/>
            <w:sz w:val="18"/>
            <w:rPrChange w:id="14803" w:author="shorny" w:date="2014-06-09T18:43:00Z">
              <w:rPr>
                <w:rStyle w:val="keyword1"/>
              </w:rPr>
            </w:rPrChange>
          </w:rPr>
          <w:t>INTO</w:t>
        </w:r>
        <w:r w:rsidRPr="00DF4DCE">
          <w:rPr>
            <w:sz w:val="18"/>
            <w:rPrChange w:id="14804" w:author="shorny" w:date="2014-06-09T18:43:00Z">
              <w:rPr/>
            </w:rPrChange>
          </w:rPr>
          <w:t xml:space="preserve"> `Document </w:t>
        </w:r>
        <w:r w:rsidRPr="00DF4DCE">
          <w:rPr>
            <w:rStyle w:val="keyword1"/>
            <w:sz w:val="18"/>
            <w:rPrChange w:id="14805" w:author="shorny" w:date="2014-06-09T18:43:00Z">
              <w:rPr>
                <w:rStyle w:val="keyword1"/>
              </w:rPr>
            </w:rPrChange>
          </w:rPr>
          <w:t>Type</w:t>
        </w:r>
        <w:r w:rsidRPr="00DF4DCE">
          <w:rPr>
            <w:sz w:val="18"/>
            <w:rPrChange w:id="14806" w:author="shorny" w:date="2014-06-09T18:43:00Z">
              <w:rPr/>
            </w:rPrChange>
          </w:rPr>
          <w:t xml:space="preserve">` (DocTypeID, </w:t>
        </w:r>
        <w:r w:rsidRPr="00DF4DCE">
          <w:rPr>
            <w:rStyle w:val="keyword1"/>
            <w:sz w:val="18"/>
            <w:rPrChange w:id="14807" w:author="shorny" w:date="2014-06-09T18:43:00Z">
              <w:rPr>
                <w:rStyle w:val="keyword1"/>
              </w:rPr>
            </w:rPrChange>
          </w:rPr>
          <w:t>Type</w:t>
        </w:r>
        <w:r w:rsidRPr="00DF4DCE">
          <w:rPr>
            <w:sz w:val="18"/>
            <w:rPrChange w:id="14808" w:author="shorny" w:date="2014-06-09T18:43:00Z">
              <w:rPr/>
            </w:rPrChange>
          </w:rPr>
          <w:t>, Description)</w:t>
        </w:r>
      </w:ins>
    </w:p>
    <w:p w14:paraId="7B40C8C7" w14:textId="77777777" w:rsidR="00DF4DCE" w:rsidRPr="00DF4DCE" w:rsidRDefault="00DF4DCE">
      <w:pPr>
        <w:pStyle w:val="HTMLPreformatted"/>
        <w:divId w:val="605889992"/>
        <w:rPr>
          <w:ins w:id="14809" w:author="shorny" w:date="2014-06-09T18:42:00Z"/>
          <w:sz w:val="18"/>
          <w:rPrChange w:id="14810" w:author="shorny" w:date="2014-06-09T18:43:00Z">
            <w:rPr>
              <w:ins w:id="14811" w:author="shorny" w:date="2014-06-09T18:42:00Z"/>
            </w:rPr>
          </w:rPrChange>
        </w:rPr>
      </w:pPr>
      <w:ins w:id="14812" w:author="shorny" w:date="2014-06-09T18:42:00Z">
        <w:r w:rsidRPr="00DF4DCE">
          <w:rPr>
            <w:rStyle w:val="keyword1"/>
            <w:sz w:val="18"/>
            <w:rPrChange w:id="14813" w:author="shorny" w:date="2014-06-09T18:43:00Z">
              <w:rPr>
                <w:rStyle w:val="keyword1"/>
              </w:rPr>
            </w:rPrChange>
          </w:rPr>
          <w:t>VALUES</w:t>
        </w:r>
        <w:r w:rsidRPr="00DF4DCE">
          <w:rPr>
            <w:sz w:val="18"/>
            <w:rPrChange w:id="14814" w:author="shorny" w:date="2014-06-09T18:43:00Z">
              <w:rPr/>
            </w:rPrChange>
          </w:rPr>
          <w:t xml:space="preserve"> (20002, </w:t>
        </w:r>
        <w:r w:rsidRPr="00DF4DCE">
          <w:rPr>
            <w:rStyle w:val="string1"/>
            <w:sz w:val="18"/>
            <w:rPrChange w:id="14815" w:author="shorny" w:date="2014-06-09T18:43:00Z">
              <w:rPr>
                <w:rStyle w:val="string1"/>
              </w:rPr>
            </w:rPrChange>
          </w:rPr>
          <w:t>'resume'</w:t>
        </w:r>
        <w:r w:rsidRPr="00DF4DCE">
          <w:rPr>
            <w:sz w:val="18"/>
            <w:rPrChange w:id="14816" w:author="shorny" w:date="2014-06-09T18:43:00Z">
              <w:rPr/>
            </w:rPrChange>
          </w:rPr>
          <w:t xml:space="preserve">, </w:t>
        </w:r>
        <w:r w:rsidRPr="00DF4DCE">
          <w:rPr>
            <w:rStyle w:val="string1"/>
            <w:sz w:val="18"/>
            <w:rPrChange w:id="14817" w:author="shorny" w:date="2014-06-09T18:43:00Z">
              <w:rPr>
                <w:rStyle w:val="string1"/>
              </w:rPr>
            </w:rPrChange>
          </w:rPr>
          <w:t>'resume'</w:t>
        </w:r>
        <w:r w:rsidRPr="00DF4DCE">
          <w:rPr>
            <w:sz w:val="18"/>
            <w:rPrChange w:id="14818" w:author="shorny" w:date="2014-06-09T18:43:00Z">
              <w:rPr/>
            </w:rPrChange>
          </w:rPr>
          <w:t>) ;</w:t>
        </w:r>
      </w:ins>
    </w:p>
    <w:p w14:paraId="7F63728D" w14:textId="77777777" w:rsidR="00DF4DCE" w:rsidRPr="00DF4DCE" w:rsidRDefault="00DF4DCE">
      <w:pPr>
        <w:pStyle w:val="HTMLPreformatted"/>
        <w:divId w:val="605889992"/>
        <w:rPr>
          <w:ins w:id="14819" w:author="shorny" w:date="2014-06-09T18:42:00Z"/>
          <w:sz w:val="18"/>
          <w:rPrChange w:id="14820" w:author="shorny" w:date="2014-06-09T18:43:00Z">
            <w:rPr>
              <w:ins w:id="14821" w:author="shorny" w:date="2014-06-09T18:42:00Z"/>
            </w:rPr>
          </w:rPrChange>
        </w:rPr>
      </w:pPr>
    </w:p>
    <w:p w14:paraId="252E7998" w14:textId="77777777" w:rsidR="00DF4DCE" w:rsidRPr="00DF4DCE" w:rsidRDefault="00DF4DCE">
      <w:pPr>
        <w:pStyle w:val="HTMLPreformatted"/>
        <w:divId w:val="605889992"/>
        <w:rPr>
          <w:ins w:id="14822" w:author="shorny" w:date="2014-06-09T18:42:00Z"/>
          <w:sz w:val="18"/>
          <w:rPrChange w:id="14823" w:author="shorny" w:date="2014-06-09T18:43:00Z">
            <w:rPr>
              <w:ins w:id="14824" w:author="shorny" w:date="2014-06-09T18:42:00Z"/>
            </w:rPr>
          </w:rPrChange>
        </w:rPr>
      </w:pPr>
      <w:ins w:id="14825" w:author="shorny" w:date="2014-06-09T18:42:00Z">
        <w:r w:rsidRPr="00DF4DCE">
          <w:rPr>
            <w:rStyle w:val="keyword1"/>
            <w:sz w:val="18"/>
            <w:rPrChange w:id="14826" w:author="shorny" w:date="2014-06-09T18:43:00Z">
              <w:rPr>
                <w:rStyle w:val="keyword1"/>
              </w:rPr>
            </w:rPrChange>
          </w:rPr>
          <w:t>INSERT</w:t>
        </w:r>
        <w:r w:rsidRPr="00DF4DCE">
          <w:rPr>
            <w:sz w:val="18"/>
            <w:rPrChange w:id="14827" w:author="shorny" w:date="2014-06-09T18:43:00Z">
              <w:rPr/>
            </w:rPrChange>
          </w:rPr>
          <w:t xml:space="preserve"> </w:t>
        </w:r>
        <w:r w:rsidRPr="00DF4DCE">
          <w:rPr>
            <w:rStyle w:val="keyword1"/>
            <w:sz w:val="18"/>
            <w:rPrChange w:id="14828" w:author="shorny" w:date="2014-06-09T18:43:00Z">
              <w:rPr>
                <w:rStyle w:val="keyword1"/>
              </w:rPr>
            </w:rPrChange>
          </w:rPr>
          <w:t>INTO</w:t>
        </w:r>
        <w:r w:rsidRPr="00DF4DCE">
          <w:rPr>
            <w:sz w:val="18"/>
            <w:rPrChange w:id="14829" w:author="shorny" w:date="2014-06-09T18:43:00Z">
              <w:rPr/>
            </w:rPrChange>
          </w:rPr>
          <w:t xml:space="preserve"> `Document </w:t>
        </w:r>
        <w:r w:rsidRPr="00DF4DCE">
          <w:rPr>
            <w:rStyle w:val="keyword1"/>
            <w:sz w:val="18"/>
            <w:rPrChange w:id="14830" w:author="shorny" w:date="2014-06-09T18:43:00Z">
              <w:rPr>
                <w:rStyle w:val="keyword1"/>
              </w:rPr>
            </w:rPrChange>
          </w:rPr>
          <w:t>Type</w:t>
        </w:r>
        <w:r w:rsidRPr="00DF4DCE">
          <w:rPr>
            <w:sz w:val="18"/>
            <w:rPrChange w:id="14831" w:author="shorny" w:date="2014-06-09T18:43:00Z">
              <w:rPr/>
            </w:rPrChange>
          </w:rPr>
          <w:t xml:space="preserve">` (DocTypeID, </w:t>
        </w:r>
        <w:r w:rsidRPr="00DF4DCE">
          <w:rPr>
            <w:rStyle w:val="keyword1"/>
            <w:sz w:val="18"/>
            <w:rPrChange w:id="14832" w:author="shorny" w:date="2014-06-09T18:43:00Z">
              <w:rPr>
                <w:rStyle w:val="keyword1"/>
              </w:rPr>
            </w:rPrChange>
          </w:rPr>
          <w:t>Type</w:t>
        </w:r>
        <w:r w:rsidRPr="00DF4DCE">
          <w:rPr>
            <w:sz w:val="18"/>
            <w:rPrChange w:id="14833" w:author="shorny" w:date="2014-06-09T18:43:00Z">
              <w:rPr/>
            </w:rPrChange>
          </w:rPr>
          <w:t>, Description)</w:t>
        </w:r>
      </w:ins>
    </w:p>
    <w:p w14:paraId="02FB8521" w14:textId="77777777" w:rsidR="00DF4DCE" w:rsidRPr="00DF4DCE" w:rsidRDefault="00DF4DCE">
      <w:pPr>
        <w:pStyle w:val="HTMLPreformatted"/>
        <w:divId w:val="605889992"/>
        <w:rPr>
          <w:ins w:id="14834" w:author="shorny" w:date="2014-06-09T18:42:00Z"/>
          <w:sz w:val="18"/>
          <w:rPrChange w:id="14835" w:author="shorny" w:date="2014-06-09T18:43:00Z">
            <w:rPr>
              <w:ins w:id="14836" w:author="shorny" w:date="2014-06-09T18:42:00Z"/>
            </w:rPr>
          </w:rPrChange>
        </w:rPr>
      </w:pPr>
      <w:ins w:id="14837" w:author="shorny" w:date="2014-06-09T18:42:00Z">
        <w:r w:rsidRPr="00DF4DCE">
          <w:rPr>
            <w:rStyle w:val="keyword1"/>
            <w:sz w:val="18"/>
            <w:rPrChange w:id="14838" w:author="shorny" w:date="2014-06-09T18:43:00Z">
              <w:rPr>
                <w:rStyle w:val="keyword1"/>
              </w:rPr>
            </w:rPrChange>
          </w:rPr>
          <w:t>VALUES</w:t>
        </w:r>
        <w:r w:rsidRPr="00DF4DCE">
          <w:rPr>
            <w:sz w:val="18"/>
            <w:rPrChange w:id="14839" w:author="shorny" w:date="2014-06-09T18:43:00Z">
              <w:rPr/>
            </w:rPrChange>
          </w:rPr>
          <w:t xml:space="preserve"> (20003, </w:t>
        </w:r>
        <w:r w:rsidRPr="00DF4DCE">
          <w:rPr>
            <w:rStyle w:val="string1"/>
            <w:sz w:val="18"/>
            <w:rPrChange w:id="14840" w:author="shorny" w:date="2014-06-09T18:43:00Z">
              <w:rPr>
                <w:rStyle w:val="string1"/>
              </w:rPr>
            </w:rPrChange>
          </w:rPr>
          <w:t>'faculty_assessment_memo'</w:t>
        </w:r>
        <w:r w:rsidRPr="00DF4DCE">
          <w:rPr>
            <w:sz w:val="18"/>
            <w:rPrChange w:id="14841" w:author="shorny" w:date="2014-06-09T18:43:00Z">
              <w:rPr/>
            </w:rPrChange>
          </w:rPr>
          <w:t xml:space="preserve">, </w:t>
        </w:r>
        <w:r w:rsidRPr="00DF4DCE">
          <w:rPr>
            <w:rStyle w:val="string1"/>
            <w:sz w:val="18"/>
            <w:rPrChange w:id="14842" w:author="shorny" w:date="2014-06-09T18:43:00Z">
              <w:rPr>
                <w:rStyle w:val="string1"/>
              </w:rPr>
            </w:rPrChange>
          </w:rPr>
          <w:t>'Faculty assessment memo'</w:t>
        </w:r>
        <w:r w:rsidRPr="00DF4DCE">
          <w:rPr>
            <w:sz w:val="18"/>
            <w:rPrChange w:id="14843" w:author="shorny" w:date="2014-06-09T18:43:00Z">
              <w:rPr/>
            </w:rPrChange>
          </w:rPr>
          <w:t>) ;</w:t>
        </w:r>
      </w:ins>
    </w:p>
    <w:p w14:paraId="062EEC5A" w14:textId="77777777" w:rsidR="00DF4DCE" w:rsidRPr="00DF4DCE" w:rsidRDefault="00DF4DCE">
      <w:pPr>
        <w:pStyle w:val="HTMLPreformatted"/>
        <w:divId w:val="605889992"/>
        <w:rPr>
          <w:ins w:id="14844" w:author="shorny" w:date="2014-06-09T18:42:00Z"/>
          <w:sz w:val="18"/>
          <w:rPrChange w:id="14845" w:author="shorny" w:date="2014-06-09T18:43:00Z">
            <w:rPr>
              <w:ins w:id="14846" w:author="shorny" w:date="2014-06-09T18:42:00Z"/>
            </w:rPr>
          </w:rPrChange>
        </w:rPr>
      </w:pPr>
    </w:p>
    <w:p w14:paraId="512DF65D" w14:textId="77777777" w:rsidR="00DF4DCE" w:rsidRPr="00DF4DCE" w:rsidRDefault="00DF4DCE">
      <w:pPr>
        <w:pStyle w:val="HTMLPreformatted"/>
        <w:divId w:val="605889992"/>
        <w:rPr>
          <w:ins w:id="14847" w:author="shorny" w:date="2014-06-09T18:42:00Z"/>
          <w:sz w:val="18"/>
          <w:rPrChange w:id="14848" w:author="shorny" w:date="2014-06-09T18:43:00Z">
            <w:rPr>
              <w:ins w:id="14849" w:author="shorny" w:date="2014-06-09T18:42:00Z"/>
            </w:rPr>
          </w:rPrChange>
        </w:rPr>
      </w:pPr>
      <w:ins w:id="14850" w:author="shorny" w:date="2014-06-09T18:42:00Z">
        <w:r w:rsidRPr="00DF4DCE">
          <w:rPr>
            <w:rStyle w:val="keyword1"/>
            <w:sz w:val="18"/>
            <w:rPrChange w:id="14851" w:author="shorny" w:date="2014-06-09T18:43:00Z">
              <w:rPr>
                <w:rStyle w:val="keyword1"/>
              </w:rPr>
            </w:rPrChange>
          </w:rPr>
          <w:t>INSERT</w:t>
        </w:r>
        <w:r w:rsidRPr="00DF4DCE">
          <w:rPr>
            <w:sz w:val="18"/>
            <w:rPrChange w:id="14852" w:author="shorny" w:date="2014-06-09T18:43:00Z">
              <w:rPr/>
            </w:rPrChange>
          </w:rPr>
          <w:t xml:space="preserve"> </w:t>
        </w:r>
        <w:r w:rsidRPr="00DF4DCE">
          <w:rPr>
            <w:rStyle w:val="keyword1"/>
            <w:sz w:val="18"/>
            <w:rPrChange w:id="14853" w:author="shorny" w:date="2014-06-09T18:43:00Z">
              <w:rPr>
                <w:rStyle w:val="keyword1"/>
              </w:rPr>
            </w:rPrChange>
          </w:rPr>
          <w:t>INTO</w:t>
        </w:r>
        <w:r w:rsidRPr="00DF4DCE">
          <w:rPr>
            <w:sz w:val="18"/>
            <w:rPrChange w:id="14854" w:author="shorny" w:date="2014-06-09T18:43:00Z">
              <w:rPr/>
            </w:rPrChange>
          </w:rPr>
          <w:t xml:space="preserve"> `Document </w:t>
        </w:r>
        <w:r w:rsidRPr="00DF4DCE">
          <w:rPr>
            <w:rStyle w:val="keyword1"/>
            <w:sz w:val="18"/>
            <w:rPrChange w:id="14855" w:author="shorny" w:date="2014-06-09T18:43:00Z">
              <w:rPr>
                <w:rStyle w:val="keyword1"/>
              </w:rPr>
            </w:rPrChange>
          </w:rPr>
          <w:t>Type</w:t>
        </w:r>
        <w:r w:rsidRPr="00DF4DCE">
          <w:rPr>
            <w:sz w:val="18"/>
            <w:rPrChange w:id="14856" w:author="shorny" w:date="2014-06-09T18:43:00Z">
              <w:rPr/>
            </w:rPrChange>
          </w:rPr>
          <w:t xml:space="preserve">` (DocTypeID, </w:t>
        </w:r>
        <w:r w:rsidRPr="00DF4DCE">
          <w:rPr>
            <w:rStyle w:val="keyword1"/>
            <w:sz w:val="18"/>
            <w:rPrChange w:id="14857" w:author="shorny" w:date="2014-06-09T18:43:00Z">
              <w:rPr>
                <w:rStyle w:val="keyword1"/>
              </w:rPr>
            </w:rPrChange>
          </w:rPr>
          <w:t>Type</w:t>
        </w:r>
        <w:r w:rsidRPr="00DF4DCE">
          <w:rPr>
            <w:sz w:val="18"/>
            <w:rPrChange w:id="14858" w:author="shorny" w:date="2014-06-09T18:43:00Z">
              <w:rPr/>
            </w:rPrChange>
          </w:rPr>
          <w:t>, Description)</w:t>
        </w:r>
      </w:ins>
    </w:p>
    <w:p w14:paraId="6B512B10" w14:textId="77777777" w:rsidR="00DF4DCE" w:rsidRPr="00DF4DCE" w:rsidRDefault="00DF4DCE">
      <w:pPr>
        <w:pStyle w:val="HTMLPreformatted"/>
        <w:divId w:val="605889992"/>
        <w:rPr>
          <w:ins w:id="14859" w:author="shorny" w:date="2014-06-09T18:42:00Z"/>
          <w:sz w:val="18"/>
          <w:rPrChange w:id="14860" w:author="shorny" w:date="2014-06-09T18:43:00Z">
            <w:rPr>
              <w:ins w:id="14861" w:author="shorny" w:date="2014-06-09T18:42:00Z"/>
            </w:rPr>
          </w:rPrChange>
        </w:rPr>
      </w:pPr>
      <w:ins w:id="14862" w:author="shorny" w:date="2014-06-09T18:42:00Z">
        <w:r w:rsidRPr="00DF4DCE">
          <w:rPr>
            <w:rStyle w:val="keyword1"/>
            <w:sz w:val="18"/>
            <w:rPrChange w:id="14863" w:author="shorny" w:date="2014-06-09T18:43:00Z">
              <w:rPr>
                <w:rStyle w:val="keyword1"/>
              </w:rPr>
            </w:rPrChange>
          </w:rPr>
          <w:t>VALUES</w:t>
        </w:r>
        <w:r w:rsidRPr="00DF4DCE">
          <w:rPr>
            <w:sz w:val="18"/>
            <w:rPrChange w:id="14864" w:author="shorny" w:date="2014-06-09T18:43:00Z">
              <w:rPr/>
            </w:rPrChange>
          </w:rPr>
          <w:t xml:space="preserve"> (20004, </w:t>
        </w:r>
        <w:r w:rsidRPr="00DF4DCE">
          <w:rPr>
            <w:rStyle w:val="string1"/>
            <w:sz w:val="18"/>
            <w:rPrChange w:id="14865" w:author="shorny" w:date="2014-06-09T18:43:00Z">
              <w:rPr>
                <w:rStyle w:val="string1"/>
              </w:rPr>
            </w:rPrChange>
          </w:rPr>
          <w:t>'certificate'</w:t>
        </w:r>
        <w:r w:rsidRPr="00DF4DCE">
          <w:rPr>
            <w:sz w:val="18"/>
            <w:rPrChange w:id="14866" w:author="shorny" w:date="2014-06-09T18:43:00Z">
              <w:rPr/>
            </w:rPrChange>
          </w:rPr>
          <w:t xml:space="preserve">, </w:t>
        </w:r>
        <w:r w:rsidRPr="00DF4DCE">
          <w:rPr>
            <w:rStyle w:val="string1"/>
            <w:sz w:val="18"/>
            <w:rPrChange w:id="14867" w:author="shorny" w:date="2014-06-09T18:43:00Z">
              <w:rPr>
                <w:rStyle w:val="string1"/>
              </w:rPr>
            </w:rPrChange>
          </w:rPr>
          <w:t>'A certificate of a previous degree.'</w:t>
        </w:r>
        <w:r w:rsidRPr="00DF4DCE">
          <w:rPr>
            <w:sz w:val="18"/>
            <w:rPrChange w:id="14868" w:author="shorny" w:date="2014-06-09T18:43:00Z">
              <w:rPr/>
            </w:rPrChange>
          </w:rPr>
          <w:t>) ;</w:t>
        </w:r>
      </w:ins>
    </w:p>
    <w:p w14:paraId="23EE02D8" w14:textId="77777777" w:rsidR="00DF4DCE" w:rsidRPr="00DF4DCE" w:rsidRDefault="00DF4DCE">
      <w:pPr>
        <w:pStyle w:val="HTMLPreformatted"/>
        <w:divId w:val="605889992"/>
        <w:rPr>
          <w:ins w:id="14869" w:author="shorny" w:date="2014-06-09T18:42:00Z"/>
          <w:sz w:val="18"/>
          <w:rPrChange w:id="14870" w:author="shorny" w:date="2014-06-09T18:43:00Z">
            <w:rPr>
              <w:ins w:id="14871" w:author="shorny" w:date="2014-06-09T18:42:00Z"/>
            </w:rPr>
          </w:rPrChange>
        </w:rPr>
      </w:pPr>
    </w:p>
    <w:p w14:paraId="7CEFDFDF" w14:textId="77777777" w:rsidR="00DF4DCE" w:rsidRPr="00DF4DCE" w:rsidRDefault="00DF4DCE">
      <w:pPr>
        <w:pStyle w:val="HTMLPreformatted"/>
        <w:divId w:val="605889992"/>
        <w:rPr>
          <w:ins w:id="14872" w:author="shorny" w:date="2014-06-09T18:42:00Z"/>
          <w:sz w:val="18"/>
          <w:rPrChange w:id="14873" w:author="shorny" w:date="2014-06-09T18:43:00Z">
            <w:rPr>
              <w:ins w:id="14874" w:author="shorny" w:date="2014-06-09T18:42:00Z"/>
            </w:rPr>
          </w:rPrChange>
        </w:rPr>
      </w:pPr>
      <w:ins w:id="14875" w:author="shorny" w:date="2014-06-09T18:42:00Z">
        <w:r w:rsidRPr="00DF4DCE">
          <w:rPr>
            <w:rStyle w:val="keyword1"/>
            <w:sz w:val="18"/>
            <w:rPrChange w:id="14876" w:author="shorny" w:date="2014-06-09T18:43:00Z">
              <w:rPr>
                <w:rStyle w:val="keyword1"/>
              </w:rPr>
            </w:rPrChange>
          </w:rPr>
          <w:t>INSERT</w:t>
        </w:r>
        <w:r w:rsidRPr="00DF4DCE">
          <w:rPr>
            <w:sz w:val="18"/>
            <w:rPrChange w:id="14877" w:author="shorny" w:date="2014-06-09T18:43:00Z">
              <w:rPr/>
            </w:rPrChange>
          </w:rPr>
          <w:t xml:space="preserve"> </w:t>
        </w:r>
        <w:r w:rsidRPr="00DF4DCE">
          <w:rPr>
            <w:rStyle w:val="keyword1"/>
            <w:sz w:val="18"/>
            <w:rPrChange w:id="14878" w:author="shorny" w:date="2014-06-09T18:43:00Z">
              <w:rPr>
                <w:rStyle w:val="keyword1"/>
              </w:rPr>
            </w:rPrChange>
          </w:rPr>
          <w:t>INTO</w:t>
        </w:r>
        <w:r w:rsidRPr="00DF4DCE">
          <w:rPr>
            <w:sz w:val="18"/>
            <w:rPrChange w:id="14879" w:author="shorny" w:date="2014-06-09T18:43:00Z">
              <w:rPr/>
            </w:rPrChange>
          </w:rPr>
          <w:t xml:space="preserve"> `Document </w:t>
        </w:r>
        <w:r w:rsidRPr="00DF4DCE">
          <w:rPr>
            <w:rStyle w:val="keyword1"/>
            <w:sz w:val="18"/>
            <w:rPrChange w:id="14880" w:author="shorny" w:date="2014-06-09T18:43:00Z">
              <w:rPr>
                <w:rStyle w:val="keyword1"/>
              </w:rPr>
            </w:rPrChange>
          </w:rPr>
          <w:t>Type</w:t>
        </w:r>
        <w:r w:rsidRPr="00DF4DCE">
          <w:rPr>
            <w:sz w:val="18"/>
            <w:rPrChange w:id="14881" w:author="shorny" w:date="2014-06-09T18:43:00Z">
              <w:rPr/>
            </w:rPrChange>
          </w:rPr>
          <w:t xml:space="preserve">` (DocTypeID, </w:t>
        </w:r>
        <w:r w:rsidRPr="00DF4DCE">
          <w:rPr>
            <w:rStyle w:val="keyword1"/>
            <w:sz w:val="18"/>
            <w:rPrChange w:id="14882" w:author="shorny" w:date="2014-06-09T18:43:00Z">
              <w:rPr>
                <w:rStyle w:val="keyword1"/>
              </w:rPr>
            </w:rPrChange>
          </w:rPr>
          <w:t>Type</w:t>
        </w:r>
        <w:r w:rsidRPr="00DF4DCE">
          <w:rPr>
            <w:sz w:val="18"/>
            <w:rPrChange w:id="14883" w:author="shorny" w:date="2014-06-09T18:43:00Z">
              <w:rPr/>
            </w:rPrChange>
          </w:rPr>
          <w:t>, Description)</w:t>
        </w:r>
      </w:ins>
    </w:p>
    <w:p w14:paraId="196C7230" w14:textId="77777777" w:rsidR="00DF4DCE" w:rsidRPr="00DF4DCE" w:rsidRDefault="00DF4DCE">
      <w:pPr>
        <w:pStyle w:val="HTMLPreformatted"/>
        <w:divId w:val="605889992"/>
        <w:rPr>
          <w:ins w:id="14884" w:author="shorny" w:date="2014-06-09T18:42:00Z"/>
          <w:sz w:val="18"/>
          <w:rPrChange w:id="14885" w:author="shorny" w:date="2014-06-09T18:43:00Z">
            <w:rPr>
              <w:ins w:id="14886" w:author="shorny" w:date="2014-06-09T18:42:00Z"/>
            </w:rPr>
          </w:rPrChange>
        </w:rPr>
      </w:pPr>
      <w:ins w:id="14887" w:author="shorny" w:date="2014-06-09T18:42:00Z">
        <w:r w:rsidRPr="00DF4DCE">
          <w:rPr>
            <w:rStyle w:val="keyword1"/>
            <w:sz w:val="18"/>
            <w:rPrChange w:id="14888" w:author="shorny" w:date="2014-06-09T18:43:00Z">
              <w:rPr>
                <w:rStyle w:val="keyword1"/>
              </w:rPr>
            </w:rPrChange>
          </w:rPr>
          <w:t>VALUES</w:t>
        </w:r>
        <w:r w:rsidRPr="00DF4DCE">
          <w:rPr>
            <w:sz w:val="18"/>
            <w:rPrChange w:id="14889" w:author="shorny" w:date="2014-06-09T18:43:00Z">
              <w:rPr/>
            </w:rPrChange>
          </w:rPr>
          <w:t xml:space="preserve"> (20005, </w:t>
        </w:r>
        <w:r w:rsidRPr="00DF4DCE">
          <w:rPr>
            <w:rStyle w:val="string1"/>
            <w:sz w:val="18"/>
            <w:rPrChange w:id="14890" w:author="shorny" w:date="2014-06-09T18:43:00Z">
              <w:rPr>
                <w:rStyle w:val="string1"/>
              </w:rPr>
            </w:rPrChange>
          </w:rPr>
          <w:t>'transcript'</w:t>
        </w:r>
        <w:r w:rsidRPr="00DF4DCE">
          <w:rPr>
            <w:sz w:val="18"/>
            <w:rPrChange w:id="14891" w:author="shorny" w:date="2014-06-09T18:43:00Z">
              <w:rPr/>
            </w:rPrChange>
          </w:rPr>
          <w:t xml:space="preserve">, </w:t>
        </w:r>
        <w:r w:rsidRPr="00DF4DCE">
          <w:rPr>
            <w:rStyle w:val="string1"/>
            <w:sz w:val="18"/>
            <w:rPrChange w:id="14892" w:author="shorny" w:date="2014-06-09T18:43:00Z">
              <w:rPr>
                <w:rStyle w:val="string1"/>
              </w:rPr>
            </w:rPrChange>
          </w:rPr>
          <w:t>'An academic transcript of a previous degree.'</w:t>
        </w:r>
        <w:r w:rsidRPr="00DF4DCE">
          <w:rPr>
            <w:sz w:val="18"/>
            <w:rPrChange w:id="14893" w:author="shorny" w:date="2014-06-09T18:43:00Z">
              <w:rPr/>
            </w:rPrChange>
          </w:rPr>
          <w:t>) ;</w:t>
        </w:r>
      </w:ins>
    </w:p>
    <w:p w14:paraId="70655ECC" w14:textId="77777777" w:rsidR="00DF4DCE" w:rsidRPr="00DF4DCE" w:rsidRDefault="00DF4DCE">
      <w:pPr>
        <w:pStyle w:val="HTMLPreformatted"/>
        <w:divId w:val="605889992"/>
        <w:rPr>
          <w:ins w:id="14894" w:author="shorny" w:date="2014-06-09T18:42:00Z"/>
          <w:sz w:val="18"/>
          <w:rPrChange w:id="14895" w:author="shorny" w:date="2014-06-09T18:43:00Z">
            <w:rPr>
              <w:ins w:id="14896" w:author="shorny" w:date="2014-06-09T18:42:00Z"/>
            </w:rPr>
          </w:rPrChange>
        </w:rPr>
      </w:pPr>
    </w:p>
    <w:p w14:paraId="7BF29D42" w14:textId="77777777" w:rsidR="00DF4DCE" w:rsidRPr="00DF4DCE" w:rsidRDefault="00DF4DCE">
      <w:pPr>
        <w:pStyle w:val="HTMLPreformatted"/>
        <w:divId w:val="605889992"/>
        <w:rPr>
          <w:ins w:id="14897" w:author="shorny" w:date="2014-06-09T18:42:00Z"/>
          <w:sz w:val="18"/>
          <w:rPrChange w:id="14898" w:author="shorny" w:date="2014-06-09T18:43:00Z">
            <w:rPr>
              <w:ins w:id="14899" w:author="shorny" w:date="2014-06-09T18:42:00Z"/>
            </w:rPr>
          </w:rPrChange>
        </w:rPr>
      </w:pPr>
      <w:ins w:id="14900" w:author="shorny" w:date="2014-06-09T18:42:00Z">
        <w:r w:rsidRPr="00DF4DCE">
          <w:rPr>
            <w:rStyle w:val="keyword1"/>
            <w:sz w:val="18"/>
            <w:rPrChange w:id="14901" w:author="shorny" w:date="2014-06-09T18:43:00Z">
              <w:rPr>
                <w:rStyle w:val="keyword1"/>
              </w:rPr>
            </w:rPrChange>
          </w:rPr>
          <w:t>INSERT</w:t>
        </w:r>
        <w:r w:rsidRPr="00DF4DCE">
          <w:rPr>
            <w:sz w:val="18"/>
            <w:rPrChange w:id="14902" w:author="shorny" w:date="2014-06-09T18:43:00Z">
              <w:rPr/>
            </w:rPrChange>
          </w:rPr>
          <w:t xml:space="preserve"> </w:t>
        </w:r>
        <w:r w:rsidRPr="00DF4DCE">
          <w:rPr>
            <w:rStyle w:val="keyword1"/>
            <w:sz w:val="18"/>
            <w:rPrChange w:id="14903" w:author="shorny" w:date="2014-06-09T18:43:00Z">
              <w:rPr>
                <w:rStyle w:val="keyword1"/>
              </w:rPr>
            </w:rPrChange>
          </w:rPr>
          <w:t>INTO</w:t>
        </w:r>
        <w:r w:rsidRPr="00DF4DCE">
          <w:rPr>
            <w:sz w:val="18"/>
            <w:rPrChange w:id="14904" w:author="shorny" w:date="2014-06-09T18:43:00Z">
              <w:rPr/>
            </w:rPrChange>
          </w:rPr>
          <w:t xml:space="preserve"> `Document </w:t>
        </w:r>
        <w:r w:rsidRPr="00DF4DCE">
          <w:rPr>
            <w:rStyle w:val="keyword1"/>
            <w:sz w:val="18"/>
            <w:rPrChange w:id="14905" w:author="shorny" w:date="2014-06-09T18:43:00Z">
              <w:rPr>
                <w:rStyle w:val="keyword1"/>
              </w:rPr>
            </w:rPrChange>
          </w:rPr>
          <w:t>Type</w:t>
        </w:r>
        <w:r w:rsidRPr="00DF4DCE">
          <w:rPr>
            <w:sz w:val="18"/>
            <w:rPrChange w:id="14906" w:author="shorny" w:date="2014-06-09T18:43:00Z">
              <w:rPr/>
            </w:rPrChange>
          </w:rPr>
          <w:t xml:space="preserve">` (DocTypeID, </w:t>
        </w:r>
        <w:r w:rsidRPr="00DF4DCE">
          <w:rPr>
            <w:rStyle w:val="keyword1"/>
            <w:sz w:val="18"/>
            <w:rPrChange w:id="14907" w:author="shorny" w:date="2014-06-09T18:43:00Z">
              <w:rPr>
                <w:rStyle w:val="keyword1"/>
              </w:rPr>
            </w:rPrChange>
          </w:rPr>
          <w:t>Type</w:t>
        </w:r>
        <w:r w:rsidRPr="00DF4DCE">
          <w:rPr>
            <w:sz w:val="18"/>
            <w:rPrChange w:id="14908" w:author="shorny" w:date="2014-06-09T18:43:00Z">
              <w:rPr/>
            </w:rPrChange>
          </w:rPr>
          <w:t>, Description)</w:t>
        </w:r>
      </w:ins>
    </w:p>
    <w:p w14:paraId="2587F56C" w14:textId="77777777" w:rsidR="00DF4DCE" w:rsidRPr="00DF4DCE" w:rsidRDefault="00DF4DCE">
      <w:pPr>
        <w:pStyle w:val="HTMLPreformatted"/>
        <w:divId w:val="605889992"/>
        <w:rPr>
          <w:ins w:id="14909" w:author="shorny" w:date="2014-06-09T18:42:00Z"/>
          <w:sz w:val="18"/>
          <w:rPrChange w:id="14910" w:author="shorny" w:date="2014-06-09T18:43:00Z">
            <w:rPr>
              <w:ins w:id="14911" w:author="shorny" w:date="2014-06-09T18:42:00Z"/>
            </w:rPr>
          </w:rPrChange>
        </w:rPr>
      </w:pPr>
      <w:ins w:id="14912" w:author="shorny" w:date="2014-06-09T18:42:00Z">
        <w:r w:rsidRPr="00DF4DCE">
          <w:rPr>
            <w:rStyle w:val="keyword1"/>
            <w:sz w:val="18"/>
            <w:rPrChange w:id="14913" w:author="shorny" w:date="2014-06-09T18:43:00Z">
              <w:rPr>
                <w:rStyle w:val="keyword1"/>
              </w:rPr>
            </w:rPrChange>
          </w:rPr>
          <w:t>VALUES</w:t>
        </w:r>
        <w:r w:rsidRPr="00DF4DCE">
          <w:rPr>
            <w:sz w:val="18"/>
            <w:rPrChange w:id="14914" w:author="shorny" w:date="2014-06-09T18:43:00Z">
              <w:rPr/>
            </w:rPrChange>
          </w:rPr>
          <w:t xml:space="preserve"> (20006, </w:t>
        </w:r>
        <w:r w:rsidRPr="00DF4DCE">
          <w:rPr>
            <w:rStyle w:val="string1"/>
            <w:sz w:val="18"/>
            <w:rPrChange w:id="14915" w:author="shorny" w:date="2014-06-09T18:43:00Z">
              <w:rPr>
                <w:rStyle w:val="string1"/>
              </w:rPr>
            </w:rPrChange>
          </w:rPr>
          <w:t>'thesis'</w:t>
        </w:r>
        <w:r w:rsidRPr="00DF4DCE">
          <w:rPr>
            <w:sz w:val="18"/>
            <w:rPrChange w:id="14916" w:author="shorny" w:date="2014-06-09T18:43:00Z">
              <w:rPr/>
            </w:rPrChange>
          </w:rPr>
          <w:t xml:space="preserve">, </w:t>
        </w:r>
        <w:r w:rsidRPr="00DF4DCE">
          <w:rPr>
            <w:rStyle w:val="string1"/>
            <w:sz w:val="18"/>
            <w:rPrChange w:id="14917" w:author="shorny" w:date="2014-06-09T18:43:00Z">
              <w:rPr>
                <w:rStyle w:val="string1"/>
              </w:rPr>
            </w:rPrChange>
          </w:rPr>
          <w:t>'An previous degree major work.'</w:t>
        </w:r>
        <w:r w:rsidRPr="00DF4DCE">
          <w:rPr>
            <w:sz w:val="18"/>
            <w:rPrChange w:id="14918" w:author="shorny" w:date="2014-06-09T18:43:00Z">
              <w:rPr/>
            </w:rPrChange>
          </w:rPr>
          <w:t>) ;</w:t>
        </w:r>
      </w:ins>
    </w:p>
    <w:p w14:paraId="6BDF013B" w14:textId="77777777" w:rsidR="00DF4DCE" w:rsidRPr="00DF4DCE" w:rsidRDefault="00DF4DCE">
      <w:pPr>
        <w:pStyle w:val="HTMLPreformatted"/>
        <w:divId w:val="605889992"/>
        <w:rPr>
          <w:ins w:id="14919" w:author="shorny" w:date="2014-06-09T18:42:00Z"/>
          <w:sz w:val="18"/>
          <w:rPrChange w:id="14920" w:author="shorny" w:date="2014-06-09T18:43:00Z">
            <w:rPr>
              <w:ins w:id="14921" w:author="shorny" w:date="2014-06-09T18:42:00Z"/>
            </w:rPr>
          </w:rPrChange>
        </w:rPr>
      </w:pPr>
    </w:p>
    <w:p w14:paraId="653F1BD5" w14:textId="77777777" w:rsidR="00DF4DCE" w:rsidRPr="00DF4DCE" w:rsidRDefault="00DF4DCE">
      <w:pPr>
        <w:pStyle w:val="HTMLPreformatted"/>
        <w:divId w:val="605889992"/>
        <w:rPr>
          <w:ins w:id="14922" w:author="shorny" w:date="2014-06-09T18:42:00Z"/>
          <w:sz w:val="18"/>
          <w:rPrChange w:id="14923" w:author="shorny" w:date="2014-06-09T18:43:00Z">
            <w:rPr>
              <w:ins w:id="14924" w:author="shorny" w:date="2014-06-09T18:42:00Z"/>
            </w:rPr>
          </w:rPrChange>
        </w:rPr>
      </w:pPr>
      <w:ins w:id="14925" w:author="shorny" w:date="2014-06-09T18:42:00Z">
        <w:r w:rsidRPr="00DF4DCE">
          <w:rPr>
            <w:rStyle w:val="keyword1"/>
            <w:sz w:val="18"/>
            <w:rPrChange w:id="14926" w:author="shorny" w:date="2014-06-09T18:43:00Z">
              <w:rPr>
                <w:rStyle w:val="keyword1"/>
              </w:rPr>
            </w:rPrChange>
          </w:rPr>
          <w:t>INSERT</w:t>
        </w:r>
        <w:r w:rsidRPr="00DF4DCE">
          <w:rPr>
            <w:sz w:val="18"/>
            <w:rPrChange w:id="14927" w:author="shorny" w:date="2014-06-09T18:43:00Z">
              <w:rPr/>
            </w:rPrChange>
          </w:rPr>
          <w:t xml:space="preserve"> </w:t>
        </w:r>
        <w:r w:rsidRPr="00DF4DCE">
          <w:rPr>
            <w:rStyle w:val="keyword1"/>
            <w:sz w:val="18"/>
            <w:rPrChange w:id="14928" w:author="shorny" w:date="2014-06-09T18:43:00Z">
              <w:rPr>
                <w:rStyle w:val="keyword1"/>
              </w:rPr>
            </w:rPrChange>
          </w:rPr>
          <w:t>INTO</w:t>
        </w:r>
        <w:r w:rsidRPr="00DF4DCE">
          <w:rPr>
            <w:sz w:val="18"/>
            <w:rPrChange w:id="14929" w:author="shorny" w:date="2014-06-09T18:43:00Z">
              <w:rPr/>
            </w:rPrChange>
          </w:rPr>
          <w:t xml:space="preserve"> `Document </w:t>
        </w:r>
        <w:r w:rsidRPr="00DF4DCE">
          <w:rPr>
            <w:rStyle w:val="keyword1"/>
            <w:sz w:val="18"/>
            <w:rPrChange w:id="14930" w:author="shorny" w:date="2014-06-09T18:43:00Z">
              <w:rPr>
                <w:rStyle w:val="keyword1"/>
              </w:rPr>
            </w:rPrChange>
          </w:rPr>
          <w:t>Type</w:t>
        </w:r>
        <w:r w:rsidRPr="00DF4DCE">
          <w:rPr>
            <w:sz w:val="18"/>
            <w:rPrChange w:id="14931" w:author="shorny" w:date="2014-06-09T18:43:00Z">
              <w:rPr/>
            </w:rPrChange>
          </w:rPr>
          <w:t xml:space="preserve">` (DocTypeID, </w:t>
        </w:r>
        <w:r w:rsidRPr="00DF4DCE">
          <w:rPr>
            <w:rStyle w:val="keyword1"/>
            <w:sz w:val="18"/>
            <w:rPrChange w:id="14932" w:author="shorny" w:date="2014-06-09T18:43:00Z">
              <w:rPr>
                <w:rStyle w:val="keyword1"/>
              </w:rPr>
            </w:rPrChange>
          </w:rPr>
          <w:t>Type</w:t>
        </w:r>
        <w:r w:rsidRPr="00DF4DCE">
          <w:rPr>
            <w:sz w:val="18"/>
            <w:rPrChange w:id="14933" w:author="shorny" w:date="2014-06-09T18:43:00Z">
              <w:rPr/>
            </w:rPrChange>
          </w:rPr>
          <w:t>, Description)</w:t>
        </w:r>
      </w:ins>
    </w:p>
    <w:p w14:paraId="411BADB2" w14:textId="77777777" w:rsidR="00DF4DCE" w:rsidRPr="00DF4DCE" w:rsidRDefault="00DF4DCE">
      <w:pPr>
        <w:pStyle w:val="HTMLPreformatted"/>
        <w:divId w:val="605889992"/>
        <w:rPr>
          <w:ins w:id="14934" w:author="shorny" w:date="2014-06-09T18:42:00Z"/>
          <w:sz w:val="18"/>
          <w:rPrChange w:id="14935" w:author="shorny" w:date="2014-06-09T18:43:00Z">
            <w:rPr>
              <w:ins w:id="14936" w:author="shorny" w:date="2014-06-09T18:42:00Z"/>
            </w:rPr>
          </w:rPrChange>
        </w:rPr>
      </w:pPr>
      <w:ins w:id="14937" w:author="shorny" w:date="2014-06-09T18:42:00Z">
        <w:r w:rsidRPr="00DF4DCE">
          <w:rPr>
            <w:rStyle w:val="keyword1"/>
            <w:sz w:val="18"/>
            <w:rPrChange w:id="14938" w:author="shorny" w:date="2014-06-09T18:43:00Z">
              <w:rPr>
                <w:rStyle w:val="keyword1"/>
              </w:rPr>
            </w:rPrChange>
          </w:rPr>
          <w:t>VALUES</w:t>
        </w:r>
        <w:r w:rsidRPr="00DF4DCE">
          <w:rPr>
            <w:sz w:val="18"/>
            <w:rPrChange w:id="14939" w:author="shorny" w:date="2014-06-09T18:43:00Z">
              <w:rPr/>
            </w:rPrChange>
          </w:rPr>
          <w:t xml:space="preserve"> (20007, </w:t>
        </w:r>
        <w:r w:rsidRPr="00DF4DCE">
          <w:rPr>
            <w:rStyle w:val="string1"/>
            <w:sz w:val="18"/>
            <w:rPrChange w:id="14940" w:author="shorny" w:date="2014-06-09T18:43:00Z">
              <w:rPr>
                <w:rStyle w:val="string1"/>
              </w:rPr>
            </w:rPrChange>
          </w:rPr>
          <w:t>'proposal'</w:t>
        </w:r>
        <w:r w:rsidRPr="00DF4DCE">
          <w:rPr>
            <w:sz w:val="18"/>
            <w:rPrChange w:id="14941" w:author="shorny" w:date="2014-06-09T18:43:00Z">
              <w:rPr/>
            </w:rPrChange>
          </w:rPr>
          <w:t xml:space="preserve">, </w:t>
        </w:r>
        <w:r w:rsidRPr="00DF4DCE">
          <w:rPr>
            <w:rStyle w:val="string1"/>
            <w:sz w:val="18"/>
            <w:rPrChange w:id="14942" w:author="shorny" w:date="2014-06-09T18:43:00Z">
              <w:rPr>
                <w:rStyle w:val="string1"/>
              </w:rPr>
            </w:rPrChange>
          </w:rPr>
          <w:t>'An application proposal.'</w:t>
        </w:r>
        <w:r w:rsidRPr="00DF4DCE">
          <w:rPr>
            <w:sz w:val="18"/>
            <w:rPrChange w:id="14943" w:author="shorny" w:date="2014-06-09T18:43:00Z">
              <w:rPr/>
            </w:rPrChange>
          </w:rPr>
          <w:t>) ;</w:t>
        </w:r>
      </w:ins>
    </w:p>
    <w:p w14:paraId="5DE34E0B" w14:textId="77777777" w:rsidR="00DF4DCE" w:rsidRPr="00DF4DCE" w:rsidRDefault="00DF4DCE">
      <w:pPr>
        <w:pStyle w:val="HTMLPreformatted"/>
        <w:divId w:val="605889992"/>
        <w:rPr>
          <w:ins w:id="14944" w:author="shorny" w:date="2014-06-09T18:42:00Z"/>
          <w:sz w:val="18"/>
          <w:rPrChange w:id="14945" w:author="shorny" w:date="2014-06-09T18:43:00Z">
            <w:rPr>
              <w:ins w:id="14946" w:author="shorny" w:date="2014-06-09T18:42:00Z"/>
            </w:rPr>
          </w:rPrChange>
        </w:rPr>
      </w:pPr>
    </w:p>
    <w:p w14:paraId="7435E7AA" w14:textId="77777777" w:rsidR="00DF4DCE" w:rsidRPr="00DF4DCE" w:rsidRDefault="00DF4DCE">
      <w:pPr>
        <w:pStyle w:val="HTMLPreformatted"/>
        <w:divId w:val="605889992"/>
        <w:rPr>
          <w:ins w:id="14947" w:author="shorny" w:date="2014-06-09T18:42:00Z"/>
          <w:sz w:val="18"/>
          <w:rPrChange w:id="14948" w:author="shorny" w:date="2014-06-09T18:43:00Z">
            <w:rPr>
              <w:ins w:id="14949" w:author="shorny" w:date="2014-06-09T18:42:00Z"/>
            </w:rPr>
          </w:rPrChange>
        </w:rPr>
      </w:pPr>
      <w:ins w:id="14950" w:author="shorny" w:date="2014-06-09T18:42:00Z">
        <w:r w:rsidRPr="00DF4DCE">
          <w:rPr>
            <w:rStyle w:val="keyword1"/>
            <w:sz w:val="18"/>
            <w:rPrChange w:id="14951" w:author="shorny" w:date="2014-06-09T18:43:00Z">
              <w:rPr>
                <w:rStyle w:val="keyword1"/>
              </w:rPr>
            </w:rPrChange>
          </w:rPr>
          <w:t>INSERT</w:t>
        </w:r>
        <w:r w:rsidRPr="00DF4DCE">
          <w:rPr>
            <w:sz w:val="18"/>
            <w:rPrChange w:id="14952" w:author="shorny" w:date="2014-06-09T18:43:00Z">
              <w:rPr/>
            </w:rPrChange>
          </w:rPr>
          <w:t xml:space="preserve"> </w:t>
        </w:r>
        <w:r w:rsidRPr="00DF4DCE">
          <w:rPr>
            <w:rStyle w:val="keyword1"/>
            <w:sz w:val="18"/>
            <w:rPrChange w:id="14953" w:author="shorny" w:date="2014-06-09T18:43:00Z">
              <w:rPr>
                <w:rStyle w:val="keyword1"/>
              </w:rPr>
            </w:rPrChange>
          </w:rPr>
          <w:t>INTO</w:t>
        </w:r>
        <w:r w:rsidRPr="00DF4DCE">
          <w:rPr>
            <w:sz w:val="18"/>
            <w:rPrChange w:id="14954" w:author="shorny" w:date="2014-06-09T18:43:00Z">
              <w:rPr/>
            </w:rPrChange>
          </w:rPr>
          <w:t xml:space="preserve"> `Document </w:t>
        </w:r>
        <w:r w:rsidRPr="00DF4DCE">
          <w:rPr>
            <w:rStyle w:val="keyword1"/>
            <w:sz w:val="18"/>
            <w:rPrChange w:id="14955" w:author="shorny" w:date="2014-06-09T18:43:00Z">
              <w:rPr>
                <w:rStyle w:val="keyword1"/>
              </w:rPr>
            </w:rPrChange>
          </w:rPr>
          <w:t>Type</w:t>
        </w:r>
        <w:r w:rsidRPr="00DF4DCE">
          <w:rPr>
            <w:sz w:val="18"/>
            <w:rPrChange w:id="14956" w:author="shorny" w:date="2014-06-09T18:43:00Z">
              <w:rPr/>
            </w:rPrChange>
          </w:rPr>
          <w:t xml:space="preserve">` (DocTypeID, </w:t>
        </w:r>
        <w:r w:rsidRPr="00DF4DCE">
          <w:rPr>
            <w:rStyle w:val="keyword1"/>
            <w:sz w:val="18"/>
            <w:rPrChange w:id="14957" w:author="shorny" w:date="2014-06-09T18:43:00Z">
              <w:rPr>
                <w:rStyle w:val="keyword1"/>
              </w:rPr>
            </w:rPrChange>
          </w:rPr>
          <w:t>Type</w:t>
        </w:r>
        <w:r w:rsidRPr="00DF4DCE">
          <w:rPr>
            <w:sz w:val="18"/>
            <w:rPrChange w:id="14958" w:author="shorny" w:date="2014-06-09T18:43:00Z">
              <w:rPr/>
            </w:rPrChange>
          </w:rPr>
          <w:t>, Description)</w:t>
        </w:r>
      </w:ins>
    </w:p>
    <w:p w14:paraId="530565A2" w14:textId="77777777" w:rsidR="00DF4DCE" w:rsidRPr="00DF4DCE" w:rsidRDefault="00DF4DCE">
      <w:pPr>
        <w:pStyle w:val="HTMLPreformatted"/>
        <w:divId w:val="605889992"/>
        <w:rPr>
          <w:ins w:id="14959" w:author="shorny" w:date="2014-06-09T18:42:00Z"/>
          <w:sz w:val="18"/>
          <w:rPrChange w:id="14960" w:author="shorny" w:date="2014-06-09T18:43:00Z">
            <w:rPr>
              <w:ins w:id="14961" w:author="shorny" w:date="2014-06-09T18:42:00Z"/>
            </w:rPr>
          </w:rPrChange>
        </w:rPr>
      </w:pPr>
      <w:ins w:id="14962" w:author="shorny" w:date="2014-06-09T18:42:00Z">
        <w:r w:rsidRPr="00DF4DCE">
          <w:rPr>
            <w:rStyle w:val="keyword1"/>
            <w:sz w:val="18"/>
            <w:rPrChange w:id="14963" w:author="shorny" w:date="2014-06-09T18:43:00Z">
              <w:rPr>
                <w:rStyle w:val="keyword1"/>
              </w:rPr>
            </w:rPrChange>
          </w:rPr>
          <w:t>VALUES</w:t>
        </w:r>
        <w:r w:rsidRPr="00DF4DCE">
          <w:rPr>
            <w:sz w:val="18"/>
            <w:rPrChange w:id="14964" w:author="shorny" w:date="2014-06-09T18:43:00Z">
              <w:rPr/>
            </w:rPrChange>
          </w:rPr>
          <w:t xml:space="preserve"> (20008, </w:t>
        </w:r>
        <w:r w:rsidRPr="00DF4DCE">
          <w:rPr>
            <w:rStyle w:val="string1"/>
            <w:sz w:val="18"/>
            <w:rPrChange w:id="14965" w:author="shorny" w:date="2014-06-09T18:43:00Z">
              <w:rPr>
                <w:rStyle w:val="string1"/>
              </w:rPr>
            </w:rPrChange>
          </w:rPr>
          <w:t>'reference'</w:t>
        </w:r>
        <w:r w:rsidRPr="00DF4DCE">
          <w:rPr>
            <w:sz w:val="18"/>
            <w:rPrChange w:id="14966" w:author="shorny" w:date="2014-06-09T18:43:00Z">
              <w:rPr/>
            </w:rPrChange>
          </w:rPr>
          <w:t>,</w:t>
        </w:r>
      </w:ins>
    </w:p>
    <w:p w14:paraId="1118E1E1" w14:textId="77777777" w:rsidR="00DF4DCE" w:rsidRPr="00DF4DCE" w:rsidRDefault="00DF4DCE">
      <w:pPr>
        <w:pStyle w:val="HTMLPreformatted"/>
        <w:divId w:val="605889992"/>
        <w:rPr>
          <w:ins w:id="14967" w:author="shorny" w:date="2014-06-09T18:42:00Z"/>
          <w:sz w:val="18"/>
          <w:rPrChange w:id="14968" w:author="shorny" w:date="2014-06-09T18:43:00Z">
            <w:rPr>
              <w:ins w:id="14969" w:author="shorny" w:date="2014-06-09T18:42:00Z"/>
            </w:rPr>
          </w:rPrChange>
        </w:rPr>
      </w:pPr>
      <w:ins w:id="14970" w:author="shorny" w:date="2014-06-09T18:42:00Z">
        <w:r w:rsidRPr="00DF4DCE">
          <w:rPr>
            <w:rStyle w:val="string1"/>
            <w:sz w:val="18"/>
            <w:rPrChange w:id="14971" w:author="shorny" w:date="2014-06-09T18:43:00Z">
              <w:rPr>
                <w:rStyle w:val="string1"/>
              </w:rPr>
            </w:rPrChange>
          </w:rPr>
          <w:t>'A character/academic reference of the applicant.'</w:t>
        </w:r>
        <w:r w:rsidRPr="00DF4DCE">
          <w:rPr>
            <w:sz w:val="18"/>
            <w:rPrChange w:id="14972" w:author="shorny" w:date="2014-06-09T18:43:00Z">
              <w:rPr/>
            </w:rPrChange>
          </w:rPr>
          <w:t>) ;</w:t>
        </w:r>
      </w:ins>
    </w:p>
    <w:p w14:paraId="029E290B" w14:textId="77777777" w:rsidR="00DF4DCE" w:rsidRPr="00DF4DCE" w:rsidRDefault="00DF4DCE">
      <w:pPr>
        <w:pStyle w:val="HTMLPreformatted"/>
        <w:divId w:val="605889992"/>
        <w:rPr>
          <w:ins w:id="14973" w:author="shorny" w:date="2014-06-09T18:42:00Z"/>
          <w:sz w:val="18"/>
          <w:rPrChange w:id="14974" w:author="shorny" w:date="2014-06-09T18:43:00Z">
            <w:rPr>
              <w:ins w:id="14975" w:author="shorny" w:date="2014-06-09T18:42:00Z"/>
            </w:rPr>
          </w:rPrChange>
        </w:rPr>
      </w:pPr>
    </w:p>
    <w:p w14:paraId="0899363C" w14:textId="77777777" w:rsidR="00DF4DCE" w:rsidRPr="00DF4DCE" w:rsidRDefault="00DF4DCE">
      <w:pPr>
        <w:pStyle w:val="HTMLPreformatted"/>
        <w:divId w:val="605889992"/>
        <w:rPr>
          <w:ins w:id="14976" w:author="shorny" w:date="2014-06-09T18:42:00Z"/>
          <w:sz w:val="18"/>
          <w:rPrChange w:id="14977" w:author="shorny" w:date="2014-06-09T18:43:00Z">
            <w:rPr>
              <w:ins w:id="14978" w:author="shorny" w:date="2014-06-09T18:42:00Z"/>
            </w:rPr>
          </w:rPrChange>
        </w:rPr>
      </w:pPr>
      <w:ins w:id="14979" w:author="shorny" w:date="2014-06-09T18:42:00Z">
        <w:r w:rsidRPr="00DF4DCE">
          <w:rPr>
            <w:rStyle w:val="keyword1"/>
            <w:sz w:val="18"/>
            <w:rPrChange w:id="14980" w:author="shorny" w:date="2014-06-09T18:43:00Z">
              <w:rPr>
                <w:rStyle w:val="keyword1"/>
              </w:rPr>
            </w:rPrChange>
          </w:rPr>
          <w:t>INSERT</w:t>
        </w:r>
        <w:r w:rsidRPr="00DF4DCE">
          <w:rPr>
            <w:sz w:val="18"/>
            <w:rPrChange w:id="14981" w:author="shorny" w:date="2014-06-09T18:43:00Z">
              <w:rPr/>
            </w:rPrChange>
          </w:rPr>
          <w:t xml:space="preserve"> </w:t>
        </w:r>
        <w:r w:rsidRPr="00DF4DCE">
          <w:rPr>
            <w:rStyle w:val="keyword1"/>
            <w:sz w:val="18"/>
            <w:rPrChange w:id="14982" w:author="shorny" w:date="2014-06-09T18:43:00Z">
              <w:rPr>
                <w:rStyle w:val="keyword1"/>
              </w:rPr>
            </w:rPrChange>
          </w:rPr>
          <w:t>INTO</w:t>
        </w:r>
        <w:r w:rsidRPr="00DF4DCE">
          <w:rPr>
            <w:sz w:val="18"/>
            <w:rPrChange w:id="14983" w:author="shorny" w:date="2014-06-09T18:43:00Z">
              <w:rPr/>
            </w:rPrChange>
          </w:rPr>
          <w:t xml:space="preserve"> `Document </w:t>
        </w:r>
        <w:r w:rsidRPr="00DF4DCE">
          <w:rPr>
            <w:rStyle w:val="keyword1"/>
            <w:sz w:val="18"/>
            <w:rPrChange w:id="14984" w:author="shorny" w:date="2014-06-09T18:43:00Z">
              <w:rPr>
                <w:rStyle w:val="keyword1"/>
              </w:rPr>
            </w:rPrChange>
          </w:rPr>
          <w:t>Type</w:t>
        </w:r>
        <w:r w:rsidRPr="00DF4DCE">
          <w:rPr>
            <w:sz w:val="18"/>
            <w:rPrChange w:id="14985" w:author="shorny" w:date="2014-06-09T18:43:00Z">
              <w:rPr/>
            </w:rPrChange>
          </w:rPr>
          <w:t xml:space="preserve">` (DocTypeID, </w:t>
        </w:r>
        <w:r w:rsidRPr="00DF4DCE">
          <w:rPr>
            <w:rStyle w:val="keyword1"/>
            <w:sz w:val="18"/>
            <w:rPrChange w:id="14986" w:author="shorny" w:date="2014-06-09T18:43:00Z">
              <w:rPr>
                <w:rStyle w:val="keyword1"/>
              </w:rPr>
            </w:rPrChange>
          </w:rPr>
          <w:t>Type</w:t>
        </w:r>
        <w:r w:rsidRPr="00DF4DCE">
          <w:rPr>
            <w:sz w:val="18"/>
            <w:rPrChange w:id="14987" w:author="shorny" w:date="2014-06-09T18:43:00Z">
              <w:rPr/>
            </w:rPrChange>
          </w:rPr>
          <w:t>, Description)</w:t>
        </w:r>
      </w:ins>
    </w:p>
    <w:p w14:paraId="78C247DB" w14:textId="77777777" w:rsidR="00DF4DCE" w:rsidRPr="00DF4DCE" w:rsidRDefault="00DF4DCE">
      <w:pPr>
        <w:pStyle w:val="HTMLPreformatted"/>
        <w:divId w:val="605889992"/>
        <w:rPr>
          <w:ins w:id="14988" w:author="shorny" w:date="2014-06-09T18:42:00Z"/>
          <w:sz w:val="18"/>
          <w:rPrChange w:id="14989" w:author="shorny" w:date="2014-06-09T18:43:00Z">
            <w:rPr>
              <w:ins w:id="14990" w:author="shorny" w:date="2014-06-09T18:42:00Z"/>
            </w:rPr>
          </w:rPrChange>
        </w:rPr>
      </w:pPr>
      <w:ins w:id="14991" w:author="shorny" w:date="2014-06-09T18:42:00Z">
        <w:r w:rsidRPr="00DF4DCE">
          <w:rPr>
            <w:rStyle w:val="keyword1"/>
            <w:sz w:val="18"/>
            <w:rPrChange w:id="14992" w:author="shorny" w:date="2014-06-09T18:43:00Z">
              <w:rPr>
                <w:rStyle w:val="keyword1"/>
              </w:rPr>
            </w:rPrChange>
          </w:rPr>
          <w:t>VALUES</w:t>
        </w:r>
        <w:r w:rsidRPr="00DF4DCE">
          <w:rPr>
            <w:sz w:val="18"/>
            <w:rPrChange w:id="14993" w:author="shorny" w:date="2014-06-09T18:43:00Z">
              <w:rPr/>
            </w:rPrChange>
          </w:rPr>
          <w:t xml:space="preserve"> (20009, </w:t>
        </w:r>
        <w:r w:rsidRPr="00DF4DCE">
          <w:rPr>
            <w:rStyle w:val="string1"/>
            <w:sz w:val="18"/>
            <w:rPrChange w:id="14994" w:author="shorny" w:date="2014-06-09T18:43:00Z">
              <w:rPr>
                <w:rStyle w:val="string1"/>
              </w:rPr>
            </w:rPrChange>
          </w:rPr>
          <w:t>'publication'</w:t>
        </w:r>
        <w:r w:rsidRPr="00DF4DCE">
          <w:rPr>
            <w:sz w:val="18"/>
            <w:rPrChange w:id="14995" w:author="shorny" w:date="2014-06-09T18:43:00Z">
              <w:rPr/>
            </w:rPrChange>
          </w:rPr>
          <w:t>,</w:t>
        </w:r>
      </w:ins>
    </w:p>
    <w:p w14:paraId="504B85E6" w14:textId="77777777" w:rsidR="00DF4DCE" w:rsidRPr="00DF4DCE" w:rsidRDefault="00DF4DCE">
      <w:pPr>
        <w:pStyle w:val="HTMLPreformatted"/>
        <w:divId w:val="605889992"/>
        <w:rPr>
          <w:ins w:id="14996" w:author="shorny" w:date="2014-06-09T18:42:00Z"/>
          <w:sz w:val="18"/>
          <w:rPrChange w:id="14997" w:author="shorny" w:date="2014-06-09T18:43:00Z">
            <w:rPr>
              <w:ins w:id="14998" w:author="shorny" w:date="2014-06-09T18:42:00Z"/>
            </w:rPr>
          </w:rPrChange>
        </w:rPr>
      </w:pPr>
      <w:ins w:id="14999" w:author="shorny" w:date="2014-06-09T18:42:00Z">
        <w:r w:rsidRPr="00DF4DCE">
          <w:rPr>
            <w:rStyle w:val="string1"/>
            <w:sz w:val="18"/>
            <w:rPrChange w:id="15000" w:author="shorny" w:date="2014-06-09T18:43:00Z">
              <w:rPr>
                <w:rStyle w:val="string1"/>
              </w:rPr>
            </w:rPrChange>
          </w:rPr>
          <w:t>'A scientific publication authored by the applicant.'</w:t>
        </w:r>
        <w:r w:rsidRPr="00DF4DCE">
          <w:rPr>
            <w:sz w:val="18"/>
            <w:rPrChange w:id="15001" w:author="shorny" w:date="2014-06-09T18:43:00Z">
              <w:rPr/>
            </w:rPrChange>
          </w:rPr>
          <w:t>) ;</w:t>
        </w:r>
      </w:ins>
    </w:p>
    <w:p w14:paraId="7C5CA1F1" w14:textId="77777777" w:rsidR="00DF4DCE" w:rsidRPr="00DF4DCE" w:rsidRDefault="00DF4DCE">
      <w:pPr>
        <w:pStyle w:val="HTMLPreformatted"/>
        <w:divId w:val="605889992"/>
        <w:rPr>
          <w:ins w:id="15002" w:author="shorny" w:date="2014-06-09T18:42:00Z"/>
          <w:sz w:val="18"/>
          <w:rPrChange w:id="15003" w:author="shorny" w:date="2014-06-09T18:43:00Z">
            <w:rPr>
              <w:ins w:id="15004" w:author="shorny" w:date="2014-06-09T18:42:00Z"/>
            </w:rPr>
          </w:rPrChange>
        </w:rPr>
      </w:pPr>
    </w:p>
    <w:p w14:paraId="08BD8F25" w14:textId="77777777" w:rsidR="00DF4DCE" w:rsidRPr="00DF4DCE" w:rsidRDefault="00DF4DCE">
      <w:pPr>
        <w:pStyle w:val="HTMLPreformatted"/>
        <w:divId w:val="605889992"/>
        <w:rPr>
          <w:ins w:id="15005" w:author="shorny" w:date="2014-06-09T18:42:00Z"/>
          <w:sz w:val="18"/>
          <w:rPrChange w:id="15006" w:author="shorny" w:date="2014-06-09T18:43:00Z">
            <w:rPr>
              <w:ins w:id="15007" w:author="shorny" w:date="2014-06-09T18:42:00Z"/>
            </w:rPr>
          </w:rPrChange>
        </w:rPr>
      </w:pPr>
      <w:ins w:id="15008" w:author="shorny" w:date="2014-06-09T18:42:00Z">
        <w:r w:rsidRPr="00DF4DCE">
          <w:rPr>
            <w:rStyle w:val="keyword1"/>
            <w:sz w:val="18"/>
            <w:rPrChange w:id="15009" w:author="shorny" w:date="2014-06-09T18:43:00Z">
              <w:rPr>
                <w:rStyle w:val="keyword1"/>
              </w:rPr>
            </w:rPrChange>
          </w:rPr>
          <w:t>INSERT</w:t>
        </w:r>
        <w:r w:rsidRPr="00DF4DCE">
          <w:rPr>
            <w:sz w:val="18"/>
            <w:rPrChange w:id="15010" w:author="shorny" w:date="2014-06-09T18:43:00Z">
              <w:rPr/>
            </w:rPrChange>
          </w:rPr>
          <w:t xml:space="preserve"> </w:t>
        </w:r>
        <w:r w:rsidRPr="00DF4DCE">
          <w:rPr>
            <w:rStyle w:val="keyword1"/>
            <w:sz w:val="18"/>
            <w:rPrChange w:id="15011" w:author="shorny" w:date="2014-06-09T18:43:00Z">
              <w:rPr>
                <w:rStyle w:val="keyword1"/>
              </w:rPr>
            </w:rPrChange>
          </w:rPr>
          <w:t>INTO</w:t>
        </w:r>
        <w:r w:rsidRPr="00DF4DCE">
          <w:rPr>
            <w:sz w:val="18"/>
            <w:rPrChange w:id="15012" w:author="shorny" w:date="2014-06-09T18:43:00Z">
              <w:rPr/>
            </w:rPrChange>
          </w:rPr>
          <w:t xml:space="preserve"> `Document </w:t>
        </w:r>
        <w:r w:rsidRPr="00DF4DCE">
          <w:rPr>
            <w:rStyle w:val="keyword1"/>
            <w:sz w:val="18"/>
            <w:rPrChange w:id="15013" w:author="shorny" w:date="2014-06-09T18:43:00Z">
              <w:rPr>
                <w:rStyle w:val="keyword1"/>
              </w:rPr>
            </w:rPrChange>
          </w:rPr>
          <w:t>Type</w:t>
        </w:r>
        <w:r w:rsidRPr="00DF4DCE">
          <w:rPr>
            <w:sz w:val="18"/>
            <w:rPrChange w:id="15014" w:author="shorny" w:date="2014-06-09T18:43:00Z">
              <w:rPr/>
            </w:rPrChange>
          </w:rPr>
          <w:t xml:space="preserve">` (DocTypeID, </w:t>
        </w:r>
        <w:r w:rsidRPr="00DF4DCE">
          <w:rPr>
            <w:rStyle w:val="keyword1"/>
            <w:sz w:val="18"/>
            <w:rPrChange w:id="15015" w:author="shorny" w:date="2014-06-09T18:43:00Z">
              <w:rPr>
                <w:rStyle w:val="keyword1"/>
              </w:rPr>
            </w:rPrChange>
          </w:rPr>
          <w:t>Type</w:t>
        </w:r>
        <w:r w:rsidRPr="00DF4DCE">
          <w:rPr>
            <w:sz w:val="18"/>
            <w:rPrChange w:id="15016" w:author="shorny" w:date="2014-06-09T18:43:00Z">
              <w:rPr/>
            </w:rPrChange>
          </w:rPr>
          <w:t>, Description)</w:t>
        </w:r>
      </w:ins>
    </w:p>
    <w:p w14:paraId="6B2923D4" w14:textId="77777777" w:rsidR="00DF4DCE" w:rsidRPr="00DF4DCE" w:rsidRDefault="00DF4DCE">
      <w:pPr>
        <w:pStyle w:val="HTMLPreformatted"/>
        <w:divId w:val="605889992"/>
        <w:rPr>
          <w:ins w:id="15017" w:author="shorny" w:date="2014-06-09T18:42:00Z"/>
          <w:sz w:val="18"/>
          <w:rPrChange w:id="15018" w:author="shorny" w:date="2014-06-09T18:43:00Z">
            <w:rPr>
              <w:ins w:id="15019" w:author="shorny" w:date="2014-06-09T18:42:00Z"/>
            </w:rPr>
          </w:rPrChange>
        </w:rPr>
      </w:pPr>
      <w:ins w:id="15020" w:author="shorny" w:date="2014-06-09T18:42:00Z">
        <w:r w:rsidRPr="00DF4DCE">
          <w:rPr>
            <w:rStyle w:val="keyword1"/>
            <w:sz w:val="18"/>
            <w:rPrChange w:id="15021" w:author="shorny" w:date="2014-06-09T18:43:00Z">
              <w:rPr>
                <w:rStyle w:val="keyword1"/>
              </w:rPr>
            </w:rPrChange>
          </w:rPr>
          <w:t>VALUES</w:t>
        </w:r>
        <w:r w:rsidRPr="00DF4DCE">
          <w:rPr>
            <w:sz w:val="18"/>
            <w:rPrChange w:id="15022" w:author="shorny" w:date="2014-06-09T18:43:00Z">
              <w:rPr/>
            </w:rPrChange>
          </w:rPr>
          <w:t xml:space="preserve"> (20010, </w:t>
        </w:r>
        <w:r w:rsidRPr="00DF4DCE">
          <w:rPr>
            <w:rStyle w:val="string1"/>
            <w:sz w:val="18"/>
            <w:rPrChange w:id="15023" w:author="shorny" w:date="2014-06-09T18:43:00Z">
              <w:rPr>
                <w:rStyle w:val="string1"/>
              </w:rPr>
            </w:rPrChange>
          </w:rPr>
          <w:t>'financial'</w:t>
        </w:r>
        <w:r w:rsidRPr="00DF4DCE">
          <w:rPr>
            <w:sz w:val="18"/>
            <w:rPrChange w:id="15024" w:author="shorny" w:date="2014-06-09T18:43:00Z">
              <w:rPr/>
            </w:rPrChange>
          </w:rPr>
          <w:t>,</w:t>
        </w:r>
      </w:ins>
    </w:p>
    <w:p w14:paraId="24506E5C" w14:textId="77777777" w:rsidR="00DF4DCE" w:rsidRPr="00DF4DCE" w:rsidRDefault="00DF4DCE">
      <w:pPr>
        <w:pStyle w:val="HTMLPreformatted"/>
        <w:divId w:val="605889992"/>
        <w:rPr>
          <w:ins w:id="15025" w:author="shorny" w:date="2014-06-09T18:42:00Z"/>
          <w:sz w:val="18"/>
          <w:rPrChange w:id="15026" w:author="shorny" w:date="2014-06-09T18:43:00Z">
            <w:rPr>
              <w:ins w:id="15027" w:author="shorny" w:date="2014-06-09T18:42:00Z"/>
            </w:rPr>
          </w:rPrChange>
        </w:rPr>
      </w:pPr>
      <w:ins w:id="15028" w:author="shorny" w:date="2014-06-09T18:42:00Z">
        <w:r w:rsidRPr="00DF4DCE">
          <w:rPr>
            <w:rStyle w:val="string1"/>
            <w:sz w:val="18"/>
            <w:rPrChange w:id="15029" w:author="shorny" w:date="2014-06-09T18:43:00Z">
              <w:rPr>
                <w:rStyle w:val="string1"/>
              </w:rPr>
            </w:rPrChange>
          </w:rPr>
          <w:t>'A document relating to how the RHD place is to be funded.'</w:t>
        </w:r>
        <w:r w:rsidRPr="00DF4DCE">
          <w:rPr>
            <w:sz w:val="18"/>
            <w:rPrChange w:id="15030" w:author="shorny" w:date="2014-06-09T18:43:00Z">
              <w:rPr/>
            </w:rPrChange>
          </w:rPr>
          <w:t>) ;</w:t>
        </w:r>
      </w:ins>
    </w:p>
    <w:p w14:paraId="3CA679F1" w14:textId="77777777" w:rsidR="00DF4DCE" w:rsidRPr="00DF4DCE" w:rsidRDefault="00DF4DCE">
      <w:pPr>
        <w:pStyle w:val="HTMLPreformatted"/>
        <w:divId w:val="605889992"/>
        <w:rPr>
          <w:ins w:id="15031" w:author="shorny" w:date="2014-06-09T18:42:00Z"/>
          <w:sz w:val="18"/>
          <w:rPrChange w:id="15032" w:author="shorny" w:date="2014-06-09T18:43:00Z">
            <w:rPr>
              <w:ins w:id="15033" w:author="shorny" w:date="2014-06-09T18:42:00Z"/>
            </w:rPr>
          </w:rPrChange>
        </w:rPr>
      </w:pPr>
    </w:p>
    <w:p w14:paraId="59A0E712" w14:textId="77777777" w:rsidR="00DF4DCE" w:rsidRPr="00DF4DCE" w:rsidRDefault="00DF4DCE">
      <w:pPr>
        <w:pStyle w:val="HTMLPreformatted"/>
        <w:divId w:val="605889992"/>
        <w:rPr>
          <w:ins w:id="15034" w:author="shorny" w:date="2014-06-09T18:42:00Z"/>
          <w:sz w:val="18"/>
          <w:rPrChange w:id="15035" w:author="shorny" w:date="2014-06-09T18:43:00Z">
            <w:rPr>
              <w:ins w:id="15036" w:author="shorny" w:date="2014-06-09T18:42:00Z"/>
            </w:rPr>
          </w:rPrChange>
        </w:rPr>
      </w:pPr>
      <w:ins w:id="15037" w:author="shorny" w:date="2014-06-09T18:42:00Z">
        <w:r w:rsidRPr="00DF4DCE">
          <w:rPr>
            <w:rStyle w:val="keyword1"/>
            <w:sz w:val="18"/>
            <w:rPrChange w:id="15038" w:author="shorny" w:date="2014-06-09T18:43:00Z">
              <w:rPr>
                <w:rStyle w:val="keyword1"/>
              </w:rPr>
            </w:rPrChange>
          </w:rPr>
          <w:t>INSERT</w:t>
        </w:r>
        <w:r w:rsidRPr="00DF4DCE">
          <w:rPr>
            <w:sz w:val="18"/>
            <w:rPrChange w:id="15039" w:author="shorny" w:date="2014-06-09T18:43:00Z">
              <w:rPr/>
            </w:rPrChange>
          </w:rPr>
          <w:t xml:space="preserve"> </w:t>
        </w:r>
        <w:r w:rsidRPr="00DF4DCE">
          <w:rPr>
            <w:rStyle w:val="keyword1"/>
            <w:sz w:val="18"/>
            <w:rPrChange w:id="15040" w:author="shorny" w:date="2014-06-09T18:43:00Z">
              <w:rPr>
                <w:rStyle w:val="keyword1"/>
              </w:rPr>
            </w:rPrChange>
          </w:rPr>
          <w:t>INTO</w:t>
        </w:r>
        <w:r w:rsidRPr="00DF4DCE">
          <w:rPr>
            <w:sz w:val="18"/>
            <w:rPrChange w:id="15041" w:author="shorny" w:date="2014-06-09T18:43:00Z">
              <w:rPr/>
            </w:rPrChange>
          </w:rPr>
          <w:t xml:space="preserve"> `Document </w:t>
        </w:r>
        <w:r w:rsidRPr="00DF4DCE">
          <w:rPr>
            <w:rStyle w:val="keyword1"/>
            <w:sz w:val="18"/>
            <w:rPrChange w:id="15042" w:author="shorny" w:date="2014-06-09T18:43:00Z">
              <w:rPr>
                <w:rStyle w:val="keyword1"/>
              </w:rPr>
            </w:rPrChange>
          </w:rPr>
          <w:t>Type</w:t>
        </w:r>
        <w:r w:rsidRPr="00DF4DCE">
          <w:rPr>
            <w:sz w:val="18"/>
            <w:rPrChange w:id="15043" w:author="shorny" w:date="2014-06-09T18:43:00Z">
              <w:rPr/>
            </w:rPrChange>
          </w:rPr>
          <w:t xml:space="preserve">` (DocTypeID, </w:t>
        </w:r>
        <w:r w:rsidRPr="00DF4DCE">
          <w:rPr>
            <w:rStyle w:val="keyword1"/>
            <w:sz w:val="18"/>
            <w:rPrChange w:id="15044" w:author="shorny" w:date="2014-06-09T18:43:00Z">
              <w:rPr>
                <w:rStyle w:val="keyword1"/>
              </w:rPr>
            </w:rPrChange>
          </w:rPr>
          <w:t>Type</w:t>
        </w:r>
        <w:r w:rsidRPr="00DF4DCE">
          <w:rPr>
            <w:sz w:val="18"/>
            <w:rPrChange w:id="15045" w:author="shorny" w:date="2014-06-09T18:43:00Z">
              <w:rPr/>
            </w:rPrChange>
          </w:rPr>
          <w:t>, Description)</w:t>
        </w:r>
      </w:ins>
    </w:p>
    <w:p w14:paraId="0CCD7330" w14:textId="77777777" w:rsidR="00DF4DCE" w:rsidRPr="00DF4DCE" w:rsidRDefault="00DF4DCE">
      <w:pPr>
        <w:pStyle w:val="HTMLPreformatted"/>
        <w:divId w:val="605889992"/>
        <w:rPr>
          <w:ins w:id="15046" w:author="shorny" w:date="2014-06-09T18:42:00Z"/>
          <w:sz w:val="18"/>
          <w:rPrChange w:id="15047" w:author="shorny" w:date="2014-06-09T18:43:00Z">
            <w:rPr>
              <w:ins w:id="15048" w:author="shorny" w:date="2014-06-09T18:42:00Z"/>
            </w:rPr>
          </w:rPrChange>
        </w:rPr>
      </w:pPr>
      <w:ins w:id="15049" w:author="shorny" w:date="2014-06-09T18:42:00Z">
        <w:r w:rsidRPr="00DF4DCE">
          <w:rPr>
            <w:rStyle w:val="keyword1"/>
            <w:sz w:val="18"/>
            <w:rPrChange w:id="15050" w:author="shorny" w:date="2014-06-09T18:43:00Z">
              <w:rPr>
                <w:rStyle w:val="keyword1"/>
              </w:rPr>
            </w:rPrChange>
          </w:rPr>
          <w:t>VALUES</w:t>
        </w:r>
        <w:r w:rsidRPr="00DF4DCE">
          <w:rPr>
            <w:sz w:val="18"/>
            <w:rPrChange w:id="15051" w:author="shorny" w:date="2014-06-09T18:43:00Z">
              <w:rPr/>
            </w:rPrChange>
          </w:rPr>
          <w:t xml:space="preserve"> (20011, </w:t>
        </w:r>
        <w:r w:rsidRPr="00DF4DCE">
          <w:rPr>
            <w:rStyle w:val="string1"/>
            <w:sz w:val="18"/>
            <w:rPrChange w:id="15052" w:author="shorny" w:date="2014-06-09T18:43:00Z">
              <w:rPr>
                <w:rStyle w:val="string1"/>
              </w:rPr>
            </w:rPrChange>
          </w:rPr>
          <w:t>'general'</w:t>
        </w:r>
        <w:r w:rsidRPr="00DF4DCE">
          <w:rPr>
            <w:sz w:val="18"/>
            <w:rPrChange w:id="15053" w:author="shorny" w:date="2014-06-09T18:43:00Z">
              <w:rPr/>
            </w:rPrChange>
          </w:rPr>
          <w:t xml:space="preserve">, </w:t>
        </w:r>
        <w:r w:rsidRPr="00DF4DCE">
          <w:rPr>
            <w:rStyle w:val="string1"/>
            <w:sz w:val="18"/>
            <w:rPrChange w:id="15054" w:author="shorny" w:date="2014-06-09T18:43:00Z">
              <w:rPr>
                <w:rStyle w:val="string1"/>
              </w:rPr>
            </w:rPrChange>
          </w:rPr>
          <w:t>'A type of document other than decribed above.'</w:t>
        </w:r>
        <w:r w:rsidRPr="00DF4DCE">
          <w:rPr>
            <w:sz w:val="18"/>
            <w:rPrChange w:id="15055" w:author="shorny" w:date="2014-06-09T18:43:00Z">
              <w:rPr/>
            </w:rPrChange>
          </w:rPr>
          <w:t>) ;</w:t>
        </w:r>
      </w:ins>
    </w:p>
    <w:p w14:paraId="40C89D27" w14:textId="77777777" w:rsidR="00DF4DCE" w:rsidRPr="00DF4DCE" w:rsidRDefault="00DF4DCE">
      <w:pPr>
        <w:pStyle w:val="HTMLPreformatted"/>
        <w:divId w:val="605889992"/>
        <w:rPr>
          <w:ins w:id="15056" w:author="shorny" w:date="2014-06-09T18:42:00Z"/>
          <w:sz w:val="18"/>
          <w:rPrChange w:id="15057" w:author="shorny" w:date="2014-06-09T18:43:00Z">
            <w:rPr>
              <w:ins w:id="15058" w:author="shorny" w:date="2014-06-09T18:42:00Z"/>
            </w:rPr>
          </w:rPrChange>
        </w:rPr>
      </w:pPr>
    </w:p>
    <w:p w14:paraId="6B41BB28" w14:textId="77777777" w:rsidR="00DF4DCE" w:rsidRPr="00DF4DCE" w:rsidRDefault="00DF4DCE">
      <w:pPr>
        <w:pStyle w:val="HTMLPreformatted"/>
        <w:divId w:val="605889992"/>
        <w:rPr>
          <w:ins w:id="15059" w:author="shorny" w:date="2014-06-09T18:42:00Z"/>
          <w:sz w:val="18"/>
          <w:rPrChange w:id="15060" w:author="shorny" w:date="2014-06-09T18:43:00Z">
            <w:rPr>
              <w:ins w:id="15061" w:author="shorny" w:date="2014-06-09T18:42:00Z"/>
            </w:rPr>
          </w:rPrChange>
        </w:rPr>
      </w:pPr>
    </w:p>
    <w:p w14:paraId="53B5CD24" w14:textId="77777777" w:rsidR="00DF4DCE" w:rsidRPr="00DF4DCE" w:rsidRDefault="00DF4DCE">
      <w:pPr>
        <w:pStyle w:val="HTMLPreformatted"/>
        <w:divId w:val="605889992"/>
        <w:rPr>
          <w:ins w:id="15062" w:author="shorny" w:date="2014-06-09T18:42:00Z"/>
          <w:rStyle w:val="comment1"/>
          <w:sz w:val="18"/>
          <w:rPrChange w:id="15063" w:author="shorny" w:date="2014-06-09T18:43:00Z">
            <w:rPr>
              <w:ins w:id="15064" w:author="shorny" w:date="2014-06-09T18:42:00Z"/>
              <w:rStyle w:val="comment1"/>
            </w:rPr>
          </w:rPrChange>
        </w:rPr>
      </w:pPr>
      <w:ins w:id="15065" w:author="shorny" w:date="2014-06-09T18:42:00Z">
        <w:r w:rsidRPr="00DF4DCE">
          <w:rPr>
            <w:rStyle w:val="comment1"/>
            <w:sz w:val="18"/>
            <w:rPrChange w:id="15066" w:author="shorny" w:date="2014-06-09T18:43:00Z">
              <w:rPr>
                <w:rStyle w:val="comment1"/>
              </w:rPr>
            </w:rPrChange>
          </w:rPr>
          <w:t>-- -----------------------------------------------------------------------------</w:t>
        </w:r>
      </w:ins>
    </w:p>
    <w:p w14:paraId="008BAF3B" w14:textId="77777777" w:rsidR="00DF4DCE" w:rsidRPr="00DF4DCE" w:rsidRDefault="00DF4DCE">
      <w:pPr>
        <w:pStyle w:val="HTMLPreformatted"/>
        <w:divId w:val="605889992"/>
        <w:rPr>
          <w:ins w:id="15067" w:author="shorny" w:date="2014-06-09T18:42:00Z"/>
          <w:rStyle w:val="comment1"/>
          <w:sz w:val="18"/>
          <w:rPrChange w:id="15068" w:author="shorny" w:date="2014-06-09T18:43:00Z">
            <w:rPr>
              <w:ins w:id="15069" w:author="shorny" w:date="2014-06-09T18:42:00Z"/>
              <w:rStyle w:val="comment1"/>
            </w:rPr>
          </w:rPrChange>
        </w:rPr>
      </w:pPr>
      <w:ins w:id="15070" w:author="shorny" w:date="2014-06-09T18:42:00Z">
        <w:r w:rsidRPr="00DF4DCE">
          <w:rPr>
            <w:rStyle w:val="comment1"/>
            <w:sz w:val="18"/>
            <w:rPrChange w:id="15071" w:author="shorny" w:date="2014-06-09T18:43:00Z">
              <w:rPr>
                <w:rStyle w:val="comment1"/>
              </w:rPr>
            </w:rPrChange>
          </w:rPr>
          <w:t>-- DocumentStatus</w:t>
        </w:r>
      </w:ins>
    </w:p>
    <w:p w14:paraId="09CE130C" w14:textId="77777777" w:rsidR="00DF4DCE" w:rsidRPr="00DF4DCE" w:rsidRDefault="00DF4DCE">
      <w:pPr>
        <w:pStyle w:val="HTMLPreformatted"/>
        <w:divId w:val="605889992"/>
        <w:rPr>
          <w:ins w:id="15072" w:author="shorny" w:date="2014-06-09T18:42:00Z"/>
          <w:sz w:val="18"/>
          <w:rPrChange w:id="15073" w:author="shorny" w:date="2014-06-09T18:43:00Z">
            <w:rPr>
              <w:ins w:id="15074" w:author="shorny" w:date="2014-06-09T18:42:00Z"/>
            </w:rPr>
          </w:rPrChange>
        </w:rPr>
      </w:pPr>
      <w:ins w:id="15075" w:author="shorny" w:date="2014-06-09T18:42:00Z">
        <w:r w:rsidRPr="00DF4DCE">
          <w:rPr>
            <w:rStyle w:val="keyword1"/>
            <w:sz w:val="18"/>
            <w:rPrChange w:id="15076" w:author="shorny" w:date="2014-06-09T18:43:00Z">
              <w:rPr>
                <w:rStyle w:val="keyword1"/>
              </w:rPr>
            </w:rPrChange>
          </w:rPr>
          <w:t>INSERT</w:t>
        </w:r>
        <w:r w:rsidRPr="00DF4DCE">
          <w:rPr>
            <w:sz w:val="18"/>
            <w:rPrChange w:id="15077" w:author="shorny" w:date="2014-06-09T18:43:00Z">
              <w:rPr/>
            </w:rPrChange>
          </w:rPr>
          <w:t xml:space="preserve"> </w:t>
        </w:r>
        <w:r w:rsidRPr="00DF4DCE">
          <w:rPr>
            <w:rStyle w:val="keyword1"/>
            <w:sz w:val="18"/>
            <w:rPrChange w:id="15078" w:author="shorny" w:date="2014-06-09T18:43:00Z">
              <w:rPr>
                <w:rStyle w:val="keyword1"/>
              </w:rPr>
            </w:rPrChange>
          </w:rPr>
          <w:t>INTO</w:t>
        </w:r>
        <w:r w:rsidRPr="00DF4DCE">
          <w:rPr>
            <w:sz w:val="18"/>
            <w:rPrChange w:id="15079" w:author="shorny" w:date="2014-06-09T18:43:00Z">
              <w:rPr/>
            </w:rPrChange>
          </w:rPr>
          <w:t xml:space="preserve"> `Document Status` (DocStatusID, Status, Description)</w:t>
        </w:r>
      </w:ins>
    </w:p>
    <w:p w14:paraId="41BD7812" w14:textId="77777777" w:rsidR="00DF4DCE" w:rsidRPr="00DF4DCE" w:rsidRDefault="00DF4DCE">
      <w:pPr>
        <w:pStyle w:val="HTMLPreformatted"/>
        <w:divId w:val="605889992"/>
        <w:rPr>
          <w:ins w:id="15080" w:author="shorny" w:date="2014-06-09T18:42:00Z"/>
          <w:sz w:val="18"/>
          <w:rPrChange w:id="15081" w:author="shorny" w:date="2014-06-09T18:43:00Z">
            <w:rPr>
              <w:ins w:id="15082" w:author="shorny" w:date="2014-06-09T18:42:00Z"/>
            </w:rPr>
          </w:rPrChange>
        </w:rPr>
      </w:pPr>
      <w:ins w:id="15083" w:author="shorny" w:date="2014-06-09T18:42:00Z">
        <w:r w:rsidRPr="00DF4DCE">
          <w:rPr>
            <w:rStyle w:val="keyword1"/>
            <w:sz w:val="18"/>
            <w:rPrChange w:id="15084" w:author="shorny" w:date="2014-06-09T18:43:00Z">
              <w:rPr>
                <w:rStyle w:val="keyword1"/>
              </w:rPr>
            </w:rPrChange>
          </w:rPr>
          <w:t>VALUES</w:t>
        </w:r>
        <w:r w:rsidRPr="00DF4DCE">
          <w:rPr>
            <w:sz w:val="18"/>
            <w:rPrChange w:id="15085" w:author="shorny" w:date="2014-06-09T18:43:00Z">
              <w:rPr/>
            </w:rPrChange>
          </w:rPr>
          <w:t xml:space="preserve"> (30000, </w:t>
        </w:r>
        <w:r w:rsidRPr="00DF4DCE">
          <w:rPr>
            <w:rStyle w:val="string1"/>
            <w:sz w:val="18"/>
            <w:rPrChange w:id="15086" w:author="shorny" w:date="2014-06-09T18:43:00Z">
              <w:rPr>
                <w:rStyle w:val="string1"/>
              </w:rPr>
            </w:rPrChange>
          </w:rPr>
          <w:t>'original.english'</w:t>
        </w:r>
        <w:r w:rsidRPr="00DF4DCE">
          <w:rPr>
            <w:sz w:val="18"/>
            <w:rPrChange w:id="15087" w:author="shorny" w:date="2014-06-09T18:43:00Z">
              <w:rPr/>
            </w:rPrChange>
          </w:rPr>
          <w:t xml:space="preserve">, </w:t>
        </w:r>
        <w:r w:rsidRPr="00DF4DCE">
          <w:rPr>
            <w:rStyle w:val="string1"/>
            <w:sz w:val="18"/>
            <w:rPrChange w:id="15088" w:author="shorny" w:date="2014-06-09T18:43:00Z">
              <w:rPr>
                <w:rStyle w:val="string1"/>
              </w:rPr>
            </w:rPrChange>
          </w:rPr>
          <w:t>'Original document in English'</w:t>
        </w:r>
        <w:r w:rsidRPr="00DF4DCE">
          <w:rPr>
            <w:sz w:val="18"/>
            <w:rPrChange w:id="15089" w:author="shorny" w:date="2014-06-09T18:43:00Z">
              <w:rPr/>
            </w:rPrChange>
          </w:rPr>
          <w:t>);</w:t>
        </w:r>
      </w:ins>
    </w:p>
    <w:p w14:paraId="1CB41F2C" w14:textId="77777777" w:rsidR="00DF4DCE" w:rsidRPr="00DF4DCE" w:rsidRDefault="00DF4DCE">
      <w:pPr>
        <w:pStyle w:val="HTMLPreformatted"/>
        <w:divId w:val="605889992"/>
        <w:rPr>
          <w:ins w:id="15090" w:author="shorny" w:date="2014-06-09T18:42:00Z"/>
          <w:sz w:val="18"/>
          <w:rPrChange w:id="15091" w:author="shorny" w:date="2014-06-09T18:43:00Z">
            <w:rPr>
              <w:ins w:id="15092" w:author="shorny" w:date="2014-06-09T18:42:00Z"/>
            </w:rPr>
          </w:rPrChange>
        </w:rPr>
      </w:pPr>
    </w:p>
    <w:p w14:paraId="451CA7F0" w14:textId="77777777" w:rsidR="00DF4DCE" w:rsidRPr="00DF4DCE" w:rsidRDefault="00DF4DCE">
      <w:pPr>
        <w:pStyle w:val="HTMLPreformatted"/>
        <w:divId w:val="605889992"/>
        <w:rPr>
          <w:ins w:id="15093" w:author="shorny" w:date="2014-06-09T18:42:00Z"/>
          <w:sz w:val="18"/>
          <w:rPrChange w:id="15094" w:author="shorny" w:date="2014-06-09T18:43:00Z">
            <w:rPr>
              <w:ins w:id="15095" w:author="shorny" w:date="2014-06-09T18:42:00Z"/>
            </w:rPr>
          </w:rPrChange>
        </w:rPr>
      </w:pPr>
      <w:ins w:id="15096" w:author="shorny" w:date="2014-06-09T18:42:00Z">
        <w:r w:rsidRPr="00DF4DCE">
          <w:rPr>
            <w:rStyle w:val="keyword1"/>
            <w:sz w:val="18"/>
            <w:rPrChange w:id="15097" w:author="shorny" w:date="2014-06-09T18:43:00Z">
              <w:rPr>
                <w:rStyle w:val="keyword1"/>
              </w:rPr>
            </w:rPrChange>
          </w:rPr>
          <w:t>INSERT</w:t>
        </w:r>
        <w:r w:rsidRPr="00DF4DCE">
          <w:rPr>
            <w:sz w:val="18"/>
            <w:rPrChange w:id="15098" w:author="shorny" w:date="2014-06-09T18:43:00Z">
              <w:rPr/>
            </w:rPrChange>
          </w:rPr>
          <w:t xml:space="preserve"> </w:t>
        </w:r>
        <w:r w:rsidRPr="00DF4DCE">
          <w:rPr>
            <w:rStyle w:val="keyword1"/>
            <w:sz w:val="18"/>
            <w:rPrChange w:id="15099" w:author="shorny" w:date="2014-06-09T18:43:00Z">
              <w:rPr>
                <w:rStyle w:val="keyword1"/>
              </w:rPr>
            </w:rPrChange>
          </w:rPr>
          <w:t>INTO</w:t>
        </w:r>
        <w:r w:rsidRPr="00DF4DCE">
          <w:rPr>
            <w:sz w:val="18"/>
            <w:rPrChange w:id="15100" w:author="shorny" w:date="2014-06-09T18:43:00Z">
              <w:rPr/>
            </w:rPrChange>
          </w:rPr>
          <w:t xml:space="preserve"> `Document Status` (DocStatusID, Status, Description)</w:t>
        </w:r>
      </w:ins>
    </w:p>
    <w:p w14:paraId="77636A91" w14:textId="77777777" w:rsidR="00DF4DCE" w:rsidRPr="00DF4DCE" w:rsidRDefault="00DF4DCE">
      <w:pPr>
        <w:pStyle w:val="HTMLPreformatted"/>
        <w:divId w:val="605889992"/>
        <w:rPr>
          <w:ins w:id="15101" w:author="shorny" w:date="2014-06-09T18:42:00Z"/>
          <w:sz w:val="18"/>
          <w:rPrChange w:id="15102" w:author="shorny" w:date="2014-06-09T18:43:00Z">
            <w:rPr>
              <w:ins w:id="15103" w:author="shorny" w:date="2014-06-09T18:42:00Z"/>
            </w:rPr>
          </w:rPrChange>
        </w:rPr>
      </w:pPr>
      <w:ins w:id="15104" w:author="shorny" w:date="2014-06-09T18:42:00Z">
        <w:r w:rsidRPr="00DF4DCE">
          <w:rPr>
            <w:rStyle w:val="keyword1"/>
            <w:sz w:val="18"/>
            <w:rPrChange w:id="15105" w:author="shorny" w:date="2014-06-09T18:43:00Z">
              <w:rPr>
                <w:rStyle w:val="keyword1"/>
              </w:rPr>
            </w:rPrChange>
          </w:rPr>
          <w:t>VALUES</w:t>
        </w:r>
        <w:r w:rsidRPr="00DF4DCE">
          <w:rPr>
            <w:sz w:val="18"/>
            <w:rPrChange w:id="15106" w:author="shorny" w:date="2014-06-09T18:43:00Z">
              <w:rPr/>
            </w:rPrChange>
          </w:rPr>
          <w:t xml:space="preserve"> (30001, </w:t>
        </w:r>
        <w:r w:rsidRPr="00DF4DCE">
          <w:rPr>
            <w:rStyle w:val="string1"/>
            <w:sz w:val="18"/>
            <w:rPrChange w:id="15107" w:author="shorny" w:date="2014-06-09T18:43:00Z">
              <w:rPr>
                <w:rStyle w:val="string1"/>
              </w:rPr>
            </w:rPrChange>
          </w:rPr>
          <w:t>'original.lote'</w:t>
        </w:r>
        <w:r w:rsidRPr="00DF4DCE">
          <w:rPr>
            <w:sz w:val="18"/>
            <w:rPrChange w:id="15108" w:author="shorny" w:date="2014-06-09T18:43:00Z">
              <w:rPr/>
            </w:rPrChange>
          </w:rPr>
          <w:t xml:space="preserve">, </w:t>
        </w:r>
        <w:r w:rsidRPr="00DF4DCE">
          <w:rPr>
            <w:rStyle w:val="string1"/>
            <w:sz w:val="18"/>
            <w:rPrChange w:id="15109" w:author="shorny" w:date="2014-06-09T18:43:00Z">
              <w:rPr>
                <w:rStyle w:val="string1"/>
              </w:rPr>
            </w:rPrChange>
          </w:rPr>
          <w:t>'Original document in a language other than English.'</w:t>
        </w:r>
        <w:r w:rsidRPr="00DF4DCE">
          <w:rPr>
            <w:sz w:val="18"/>
            <w:rPrChange w:id="15110" w:author="shorny" w:date="2014-06-09T18:43:00Z">
              <w:rPr/>
            </w:rPrChange>
          </w:rPr>
          <w:t>);</w:t>
        </w:r>
      </w:ins>
    </w:p>
    <w:p w14:paraId="3BFC2859" w14:textId="77777777" w:rsidR="00DF4DCE" w:rsidRPr="00DF4DCE" w:rsidRDefault="00DF4DCE">
      <w:pPr>
        <w:pStyle w:val="HTMLPreformatted"/>
        <w:divId w:val="605889992"/>
        <w:rPr>
          <w:ins w:id="15111" w:author="shorny" w:date="2014-06-09T18:42:00Z"/>
          <w:sz w:val="18"/>
          <w:rPrChange w:id="15112" w:author="shorny" w:date="2014-06-09T18:43:00Z">
            <w:rPr>
              <w:ins w:id="15113" w:author="shorny" w:date="2014-06-09T18:42:00Z"/>
            </w:rPr>
          </w:rPrChange>
        </w:rPr>
      </w:pPr>
    </w:p>
    <w:p w14:paraId="53A4B8EB" w14:textId="77777777" w:rsidR="00DF4DCE" w:rsidRPr="00DF4DCE" w:rsidRDefault="00DF4DCE">
      <w:pPr>
        <w:pStyle w:val="HTMLPreformatted"/>
        <w:divId w:val="605889992"/>
        <w:rPr>
          <w:ins w:id="15114" w:author="shorny" w:date="2014-06-09T18:42:00Z"/>
          <w:sz w:val="18"/>
          <w:rPrChange w:id="15115" w:author="shorny" w:date="2014-06-09T18:43:00Z">
            <w:rPr>
              <w:ins w:id="15116" w:author="shorny" w:date="2014-06-09T18:42:00Z"/>
            </w:rPr>
          </w:rPrChange>
        </w:rPr>
      </w:pPr>
      <w:ins w:id="15117" w:author="shorny" w:date="2014-06-09T18:42:00Z">
        <w:r w:rsidRPr="00DF4DCE">
          <w:rPr>
            <w:rStyle w:val="keyword1"/>
            <w:sz w:val="18"/>
            <w:rPrChange w:id="15118" w:author="shorny" w:date="2014-06-09T18:43:00Z">
              <w:rPr>
                <w:rStyle w:val="keyword1"/>
              </w:rPr>
            </w:rPrChange>
          </w:rPr>
          <w:t>INSERT</w:t>
        </w:r>
        <w:r w:rsidRPr="00DF4DCE">
          <w:rPr>
            <w:sz w:val="18"/>
            <w:rPrChange w:id="15119" w:author="shorny" w:date="2014-06-09T18:43:00Z">
              <w:rPr/>
            </w:rPrChange>
          </w:rPr>
          <w:t xml:space="preserve"> </w:t>
        </w:r>
        <w:r w:rsidRPr="00DF4DCE">
          <w:rPr>
            <w:rStyle w:val="keyword1"/>
            <w:sz w:val="18"/>
            <w:rPrChange w:id="15120" w:author="shorny" w:date="2014-06-09T18:43:00Z">
              <w:rPr>
                <w:rStyle w:val="keyword1"/>
              </w:rPr>
            </w:rPrChange>
          </w:rPr>
          <w:t>INTO</w:t>
        </w:r>
        <w:r w:rsidRPr="00DF4DCE">
          <w:rPr>
            <w:sz w:val="18"/>
            <w:rPrChange w:id="15121" w:author="shorny" w:date="2014-06-09T18:43:00Z">
              <w:rPr/>
            </w:rPrChange>
          </w:rPr>
          <w:t xml:space="preserve"> `Document Status` (DocStatusID, Status, Description)</w:t>
        </w:r>
      </w:ins>
    </w:p>
    <w:p w14:paraId="7157005C" w14:textId="77777777" w:rsidR="00DF4DCE" w:rsidRPr="00DF4DCE" w:rsidRDefault="00DF4DCE">
      <w:pPr>
        <w:pStyle w:val="HTMLPreformatted"/>
        <w:divId w:val="605889992"/>
        <w:rPr>
          <w:ins w:id="15122" w:author="shorny" w:date="2014-06-09T18:42:00Z"/>
          <w:sz w:val="18"/>
          <w:rPrChange w:id="15123" w:author="shorny" w:date="2014-06-09T18:43:00Z">
            <w:rPr>
              <w:ins w:id="15124" w:author="shorny" w:date="2014-06-09T18:42:00Z"/>
            </w:rPr>
          </w:rPrChange>
        </w:rPr>
      </w:pPr>
      <w:ins w:id="15125" w:author="shorny" w:date="2014-06-09T18:42:00Z">
        <w:r w:rsidRPr="00DF4DCE">
          <w:rPr>
            <w:rStyle w:val="keyword1"/>
            <w:sz w:val="18"/>
            <w:rPrChange w:id="15126" w:author="shorny" w:date="2014-06-09T18:43:00Z">
              <w:rPr>
                <w:rStyle w:val="keyword1"/>
              </w:rPr>
            </w:rPrChange>
          </w:rPr>
          <w:t>VALUES</w:t>
        </w:r>
        <w:r w:rsidRPr="00DF4DCE">
          <w:rPr>
            <w:sz w:val="18"/>
            <w:rPrChange w:id="15127" w:author="shorny" w:date="2014-06-09T18:43:00Z">
              <w:rPr/>
            </w:rPrChange>
          </w:rPr>
          <w:t xml:space="preserve"> (30002, </w:t>
        </w:r>
        <w:r w:rsidRPr="00DF4DCE">
          <w:rPr>
            <w:rStyle w:val="string1"/>
            <w:sz w:val="18"/>
            <w:rPrChange w:id="15128" w:author="shorny" w:date="2014-06-09T18:43:00Z">
              <w:rPr>
                <w:rStyle w:val="string1"/>
              </w:rPr>
            </w:rPrChange>
          </w:rPr>
          <w:t>'translation'</w:t>
        </w:r>
        <w:r w:rsidRPr="00DF4DCE">
          <w:rPr>
            <w:sz w:val="18"/>
            <w:rPrChange w:id="15129" w:author="shorny" w:date="2014-06-09T18:43:00Z">
              <w:rPr/>
            </w:rPrChange>
          </w:rPr>
          <w:t xml:space="preserve">, </w:t>
        </w:r>
        <w:r w:rsidRPr="00DF4DCE">
          <w:rPr>
            <w:rStyle w:val="string1"/>
            <w:sz w:val="18"/>
            <w:rPrChange w:id="15130" w:author="shorny" w:date="2014-06-09T18:43:00Z">
              <w:rPr>
                <w:rStyle w:val="string1"/>
              </w:rPr>
            </w:rPrChange>
          </w:rPr>
          <w:t>'Official translation into English of original document'</w:t>
        </w:r>
        <w:r w:rsidRPr="00DF4DCE">
          <w:rPr>
            <w:sz w:val="18"/>
            <w:rPrChange w:id="15131" w:author="shorny" w:date="2014-06-09T18:43:00Z">
              <w:rPr/>
            </w:rPrChange>
          </w:rPr>
          <w:t>);</w:t>
        </w:r>
      </w:ins>
    </w:p>
    <w:p w14:paraId="31B5C654" w14:textId="77777777" w:rsidR="00DF4DCE" w:rsidRPr="00DF4DCE" w:rsidRDefault="00DF4DCE">
      <w:pPr>
        <w:pStyle w:val="HTMLPreformatted"/>
        <w:divId w:val="605889992"/>
        <w:rPr>
          <w:ins w:id="15132" w:author="shorny" w:date="2014-06-09T18:42:00Z"/>
          <w:sz w:val="18"/>
          <w:rPrChange w:id="15133" w:author="shorny" w:date="2014-06-09T18:43:00Z">
            <w:rPr>
              <w:ins w:id="15134" w:author="shorny" w:date="2014-06-09T18:42:00Z"/>
            </w:rPr>
          </w:rPrChange>
        </w:rPr>
      </w:pPr>
    </w:p>
    <w:p w14:paraId="25865690" w14:textId="77777777" w:rsidR="00DF4DCE" w:rsidRPr="00DF4DCE" w:rsidRDefault="00DF4DCE">
      <w:pPr>
        <w:pStyle w:val="HTMLPreformatted"/>
        <w:divId w:val="605889992"/>
        <w:rPr>
          <w:ins w:id="15135" w:author="shorny" w:date="2014-06-09T18:42:00Z"/>
          <w:sz w:val="18"/>
          <w:rPrChange w:id="15136" w:author="shorny" w:date="2014-06-09T18:43:00Z">
            <w:rPr>
              <w:ins w:id="15137" w:author="shorny" w:date="2014-06-09T18:42:00Z"/>
            </w:rPr>
          </w:rPrChange>
        </w:rPr>
      </w:pPr>
      <w:ins w:id="15138" w:author="shorny" w:date="2014-06-09T18:42:00Z">
        <w:r w:rsidRPr="00DF4DCE">
          <w:rPr>
            <w:rStyle w:val="keyword1"/>
            <w:sz w:val="18"/>
            <w:rPrChange w:id="15139" w:author="shorny" w:date="2014-06-09T18:43:00Z">
              <w:rPr>
                <w:rStyle w:val="keyword1"/>
              </w:rPr>
            </w:rPrChange>
          </w:rPr>
          <w:t>INSERT</w:t>
        </w:r>
        <w:r w:rsidRPr="00DF4DCE">
          <w:rPr>
            <w:sz w:val="18"/>
            <w:rPrChange w:id="15140" w:author="shorny" w:date="2014-06-09T18:43:00Z">
              <w:rPr/>
            </w:rPrChange>
          </w:rPr>
          <w:t xml:space="preserve"> </w:t>
        </w:r>
        <w:r w:rsidRPr="00DF4DCE">
          <w:rPr>
            <w:rStyle w:val="keyword1"/>
            <w:sz w:val="18"/>
            <w:rPrChange w:id="15141" w:author="shorny" w:date="2014-06-09T18:43:00Z">
              <w:rPr>
                <w:rStyle w:val="keyword1"/>
              </w:rPr>
            </w:rPrChange>
          </w:rPr>
          <w:t>INTO</w:t>
        </w:r>
        <w:r w:rsidRPr="00DF4DCE">
          <w:rPr>
            <w:sz w:val="18"/>
            <w:rPrChange w:id="15142" w:author="shorny" w:date="2014-06-09T18:43:00Z">
              <w:rPr/>
            </w:rPrChange>
          </w:rPr>
          <w:t xml:space="preserve"> `Document Status` (DocStatusID, Status, Description)</w:t>
        </w:r>
      </w:ins>
    </w:p>
    <w:p w14:paraId="2DB3A82F" w14:textId="77777777" w:rsidR="00DF4DCE" w:rsidRPr="00DF4DCE" w:rsidRDefault="00DF4DCE">
      <w:pPr>
        <w:pStyle w:val="HTMLPreformatted"/>
        <w:divId w:val="605889992"/>
        <w:rPr>
          <w:ins w:id="15143" w:author="shorny" w:date="2014-06-09T18:42:00Z"/>
          <w:sz w:val="18"/>
          <w:rPrChange w:id="15144" w:author="shorny" w:date="2014-06-09T18:43:00Z">
            <w:rPr>
              <w:ins w:id="15145" w:author="shorny" w:date="2014-06-09T18:42:00Z"/>
            </w:rPr>
          </w:rPrChange>
        </w:rPr>
      </w:pPr>
      <w:ins w:id="15146" w:author="shorny" w:date="2014-06-09T18:42:00Z">
        <w:r w:rsidRPr="00DF4DCE">
          <w:rPr>
            <w:rStyle w:val="keyword1"/>
            <w:sz w:val="18"/>
            <w:rPrChange w:id="15147" w:author="shorny" w:date="2014-06-09T18:43:00Z">
              <w:rPr>
                <w:rStyle w:val="keyword1"/>
              </w:rPr>
            </w:rPrChange>
          </w:rPr>
          <w:t>VALUES</w:t>
        </w:r>
        <w:r w:rsidRPr="00DF4DCE">
          <w:rPr>
            <w:sz w:val="18"/>
            <w:rPrChange w:id="15148" w:author="shorny" w:date="2014-06-09T18:43:00Z">
              <w:rPr/>
            </w:rPrChange>
          </w:rPr>
          <w:t xml:space="preserve"> (30003, </w:t>
        </w:r>
        <w:r w:rsidRPr="00DF4DCE">
          <w:rPr>
            <w:rStyle w:val="string1"/>
            <w:sz w:val="18"/>
            <w:rPrChange w:id="15149" w:author="shorny" w:date="2014-06-09T18:43:00Z">
              <w:rPr>
                <w:rStyle w:val="string1"/>
              </w:rPr>
            </w:rPrChange>
          </w:rPr>
          <w:t>'summary'</w:t>
        </w:r>
        <w:r w:rsidRPr="00DF4DCE">
          <w:rPr>
            <w:sz w:val="18"/>
            <w:rPrChange w:id="15150" w:author="shorny" w:date="2014-06-09T18:43:00Z">
              <w:rPr/>
            </w:rPrChange>
          </w:rPr>
          <w:t xml:space="preserve">, </w:t>
        </w:r>
        <w:r w:rsidRPr="00DF4DCE">
          <w:rPr>
            <w:rStyle w:val="string1"/>
            <w:sz w:val="18"/>
            <w:rPrChange w:id="15151" w:author="shorny" w:date="2014-06-09T18:43:00Z">
              <w:rPr>
                <w:rStyle w:val="string1"/>
              </w:rPr>
            </w:rPrChange>
          </w:rPr>
          <w:t>'Not an original source document.'</w:t>
        </w:r>
        <w:r w:rsidRPr="00DF4DCE">
          <w:rPr>
            <w:sz w:val="18"/>
            <w:rPrChange w:id="15152" w:author="shorny" w:date="2014-06-09T18:43:00Z">
              <w:rPr/>
            </w:rPrChange>
          </w:rPr>
          <w:t>);</w:t>
        </w:r>
      </w:ins>
    </w:p>
    <w:p w14:paraId="6047CCB1" w14:textId="77777777" w:rsidR="00DF4DCE" w:rsidRPr="00DF4DCE" w:rsidRDefault="00DF4DCE">
      <w:pPr>
        <w:pStyle w:val="HTMLPreformatted"/>
        <w:divId w:val="605889992"/>
        <w:rPr>
          <w:ins w:id="15153" w:author="shorny" w:date="2014-06-09T18:42:00Z"/>
          <w:sz w:val="18"/>
          <w:rPrChange w:id="15154" w:author="shorny" w:date="2014-06-09T18:43:00Z">
            <w:rPr>
              <w:ins w:id="15155" w:author="shorny" w:date="2014-06-09T18:42:00Z"/>
            </w:rPr>
          </w:rPrChange>
        </w:rPr>
      </w:pPr>
    </w:p>
    <w:p w14:paraId="3D84964A" w14:textId="77777777" w:rsidR="00DF4DCE" w:rsidRPr="00DF4DCE" w:rsidRDefault="00DF4DCE">
      <w:pPr>
        <w:pStyle w:val="HTMLPreformatted"/>
        <w:divId w:val="605889992"/>
        <w:rPr>
          <w:ins w:id="15156" w:author="shorny" w:date="2014-06-09T18:42:00Z"/>
          <w:sz w:val="18"/>
          <w:rPrChange w:id="15157" w:author="shorny" w:date="2014-06-09T18:43:00Z">
            <w:rPr>
              <w:ins w:id="15158" w:author="shorny" w:date="2014-06-09T18:42:00Z"/>
            </w:rPr>
          </w:rPrChange>
        </w:rPr>
      </w:pPr>
    </w:p>
    <w:p w14:paraId="2286759E" w14:textId="77777777" w:rsidR="00DF4DCE" w:rsidRPr="00DF4DCE" w:rsidRDefault="00DF4DCE">
      <w:pPr>
        <w:pStyle w:val="HTMLPreformatted"/>
        <w:divId w:val="605889992"/>
        <w:rPr>
          <w:ins w:id="15159" w:author="shorny" w:date="2014-06-09T18:42:00Z"/>
          <w:rStyle w:val="comment1"/>
          <w:sz w:val="18"/>
          <w:rPrChange w:id="15160" w:author="shorny" w:date="2014-06-09T18:43:00Z">
            <w:rPr>
              <w:ins w:id="15161" w:author="shorny" w:date="2014-06-09T18:42:00Z"/>
              <w:rStyle w:val="comment1"/>
            </w:rPr>
          </w:rPrChange>
        </w:rPr>
      </w:pPr>
      <w:ins w:id="15162" w:author="shorny" w:date="2014-06-09T18:42:00Z">
        <w:r w:rsidRPr="00DF4DCE">
          <w:rPr>
            <w:rStyle w:val="comment1"/>
            <w:sz w:val="18"/>
            <w:rPrChange w:id="15163" w:author="shorny" w:date="2014-06-09T18:43:00Z">
              <w:rPr>
                <w:rStyle w:val="comment1"/>
              </w:rPr>
            </w:rPrChange>
          </w:rPr>
          <w:t>-- -----------------------------------------------------------------------------</w:t>
        </w:r>
      </w:ins>
    </w:p>
    <w:p w14:paraId="1B5AF4FC" w14:textId="77777777" w:rsidR="00DF4DCE" w:rsidRPr="00DF4DCE" w:rsidRDefault="00DF4DCE">
      <w:pPr>
        <w:pStyle w:val="HTMLPreformatted"/>
        <w:divId w:val="605889992"/>
        <w:rPr>
          <w:ins w:id="15164" w:author="shorny" w:date="2014-06-09T18:42:00Z"/>
          <w:rStyle w:val="comment1"/>
          <w:sz w:val="18"/>
          <w:rPrChange w:id="15165" w:author="shorny" w:date="2014-06-09T18:43:00Z">
            <w:rPr>
              <w:ins w:id="15166" w:author="shorny" w:date="2014-06-09T18:42:00Z"/>
              <w:rStyle w:val="comment1"/>
            </w:rPr>
          </w:rPrChange>
        </w:rPr>
      </w:pPr>
      <w:ins w:id="15167" w:author="shorny" w:date="2014-06-09T18:42:00Z">
        <w:r w:rsidRPr="00DF4DCE">
          <w:rPr>
            <w:rStyle w:val="comment1"/>
            <w:sz w:val="18"/>
            <w:rPrChange w:id="15168" w:author="shorny" w:date="2014-06-09T18:43:00Z">
              <w:rPr>
                <w:rStyle w:val="comment1"/>
              </w:rPr>
            </w:rPrChange>
          </w:rPr>
          <w:t>-- AwardType</w:t>
        </w:r>
      </w:ins>
    </w:p>
    <w:p w14:paraId="0B751F13" w14:textId="77777777" w:rsidR="00DF4DCE" w:rsidRPr="00DF4DCE" w:rsidRDefault="00DF4DCE">
      <w:pPr>
        <w:pStyle w:val="HTMLPreformatted"/>
        <w:divId w:val="605889992"/>
        <w:rPr>
          <w:ins w:id="15169" w:author="shorny" w:date="2014-06-09T18:42:00Z"/>
          <w:sz w:val="18"/>
          <w:rPrChange w:id="15170" w:author="shorny" w:date="2014-06-09T18:43:00Z">
            <w:rPr>
              <w:ins w:id="15171" w:author="shorny" w:date="2014-06-09T18:42:00Z"/>
            </w:rPr>
          </w:rPrChange>
        </w:rPr>
      </w:pPr>
      <w:ins w:id="15172" w:author="shorny" w:date="2014-06-09T18:42:00Z">
        <w:r w:rsidRPr="00DF4DCE">
          <w:rPr>
            <w:rStyle w:val="keyword1"/>
            <w:sz w:val="18"/>
            <w:rPrChange w:id="15173" w:author="shorny" w:date="2014-06-09T18:43:00Z">
              <w:rPr>
                <w:rStyle w:val="keyword1"/>
              </w:rPr>
            </w:rPrChange>
          </w:rPr>
          <w:t>INSERT</w:t>
        </w:r>
        <w:r w:rsidRPr="00DF4DCE">
          <w:rPr>
            <w:sz w:val="18"/>
            <w:rPrChange w:id="15174" w:author="shorny" w:date="2014-06-09T18:43:00Z">
              <w:rPr/>
            </w:rPrChange>
          </w:rPr>
          <w:t xml:space="preserve"> </w:t>
        </w:r>
        <w:r w:rsidRPr="00DF4DCE">
          <w:rPr>
            <w:rStyle w:val="keyword1"/>
            <w:sz w:val="18"/>
            <w:rPrChange w:id="15175" w:author="shorny" w:date="2014-06-09T18:43:00Z">
              <w:rPr>
                <w:rStyle w:val="keyword1"/>
              </w:rPr>
            </w:rPrChange>
          </w:rPr>
          <w:t>INTO</w:t>
        </w:r>
        <w:r w:rsidRPr="00DF4DCE">
          <w:rPr>
            <w:sz w:val="18"/>
            <w:rPrChange w:id="15176" w:author="shorny" w:date="2014-06-09T18:43:00Z">
              <w:rPr/>
            </w:rPrChange>
          </w:rPr>
          <w:t xml:space="preserve"> `Award </w:t>
        </w:r>
        <w:r w:rsidRPr="00DF4DCE">
          <w:rPr>
            <w:rStyle w:val="keyword1"/>
            <w:sz w:val="18"/>
            <w:rPrChange w:id="15177" w:author="shorny" w:date="2014-06-09T18:43:00Z">
              <w:rPr>
                <w:rStyle w:val="keyword1"/>
              </w:rPr>
            </w:rPrChange>
          </w:rPr>
          <w:t>Type</w:t>
        </w:r>
        <w:r w:rsidRPr="00DF4DCE">
          <w:rPr>
            <w:sz w:val="18"/>
            <w:rPrChange w:id="15178" w:author="shorny" w:date="2014-06-09T18:43:00Z">
              <w:rPr/>
            </w:rPrChange>
          </w:rPr>
          <w:t xml:space="preserve">` (AwardID, </w:t>
        </w:r>
        <w:r w:rsidRPr="00DF4DCE">
          <w:rPr>
            <w:rStyle w:val="keyword1"/>
            <w:sz w:val="18"/>
            <w:rPrChange w:id="15179" w:author="shorny" w:date="2014-06-09T18:43:00Z">
              <w:rPr>
                <w:rStyle w:val="keyword1"/>
              </w:rPr>
            </w:rPrChange>
          </w:rPr>
          <w:t>Type</w:t>
        </w:r>
        <w:r w:rsidRPr="00DF4DCE">
          <w:rPr>
            <w:sz w:val="18"/>
            <w:rPrChange w:id="15180" w:author="shorny" w:date="2014-06-09T18:43:00Z">
              <w:rPr/>
            </w:rPrChange>
          </w:rPr>
          <w:t>, Description)</w:t>
        </w:r>
      </w:ins>
    </w:p>
    <w:p w14:paraId="2735BFDF" w14:textId="77777777" w:rsidR="00DF4DCE" w:rsidRPr="00DF4DCE" w:rsidRDefault="00DF4DCE">
      <w:pPr>
        <w:pStyle w:val="HTMLPreformatted"/>
        <w:divId w:val="605889992"/>
        <w:rPr>
          <w:ins w:id="15181" w:author="shorny" w:date="2014-06-09T18:42:00Z"/>
          <w:sz w:val="18"/>
          <w:rPrChange w:id="15182" w:author="shorny" w:date="2014-06-09T18:43:00Z">
            <w:rPr>
              <w:ins w:id="15183" w:author="shorny" w:date="2014-06-09T18:42:00Z"/>
            </w:rPr>
          </w:rPrChange>
        </w:rPr>
      </w:pPr>
      <w:ins w:id="15184" w:author="shorny" w:date="2014-06-09T18:42:00Z">
        <w:r w:rsidRPr="00DF4DCE">
          <w:rPr>
            <w:rStyle w:val="keyword1"/>
            <w:sz w:val="18"/>
            <w:rPrChange w:id="15185" w:author="shorny" w:date="2014-06-09T18:43:00Z">
              <w:rPr>
                <w:rStyle w:val="keyword1"/>
              </w:rPr>
            </w:rPrChange>
          </w:rPr>
          <w:t>VALUES</w:t>
        </w:r>
        <w:r w:rsidRPr="00DF4DCE">
          <w:rPr>
            <w:sz w:val="18"/>
            <w:rPrChange w:id="15186" w:author="shorny" w:date="2014-06-09T18:43:00Z">
              <w:rPr/>
            </w:rPrChange>
          </w:rPr>
          <w:t xml:space="preserve"> (40000, </w:t>
        </w:r>
        <w:r w:rsidRPr="00DF4DCE">
          <w:rPr>
            <w:rStyle w:val="string1"/>
            <w:sz w:val="18"/>
            <w:rPrChange w:id="15187" w:author="shorny" w:date="2014-06-09T18:43:00Z">
              <w:rPr>
                <w:rStyle w:val="string1"/>
              </w:rPr>
            </w:rPrChange>
          </w:rPr>
          <w:t>'PhD'</w:t>
        </w:r>
        <w:r w:rsidRPr="00DF4DCE">
          <w:rPr>
            <w:sz w:val="18"/>
            <w:rPrChange w:id="15188" w:author="shorny" w:date="2014-06-09T18:43:00Z">
              <w:rPr/>
            </w:rPrChange>
          </w:rPr>
          <w:t xml:space="preserve">, </w:t>
        </w:r>
        <w:r w:rsidRPr="00DF4DCE">
          <w:rPr>
            <w:rStyle w:val="string1"/>
            <w:sz w:val="18"/>
            <w:rPrChange w:id="15189" w:author="shorny" w:date="2014-06-09T18:43:00Z">
              <w:rPr>
                <w:rStyle w:val="string1"/>
              </w:rPr>
            </w:rPrChange>
          </w:rPr>
          <w:t>'PhD in any field in the school'</w:t>
        </w:r>
        <w:r w:rsidRPr="00DF4DCE">
          <w:rPr>
            <w:sz w:val="18"/>
            <w:rPrChange w:id="15190" w:author="shorny" w:date="2014-06-09T18:43:00Z">
              <w:rPr/>
            </w:rPrChange>
          </w:rPr>
          <w:t>);</w:t>
        </w:r>
      </w:ins>
    </w:p>
    <w:p w14:paraId="540E88AE" w14:textId="77777777" w:rsidR="00DF4DCE" w:rsidRPr="00DF4DCE" w:rsidRDefault="00DF4DCE">
      <w:pPr>
        <w:pStyle w:val="HTMLPreformatted"/>
        <w:divId w:val="605889992"/>
        <w:rPr>
          <w:ins w:id="15191" w:author="shorny" w:date="2014-06-09T18:42:00Z"/>
          <w:sz w:val="18"/>
          <w:rPrChange w:id="15192" w:author="shorny" w:date="2014-06-09T18:43:00Z">
            <w:rPr>
              <w:ins w:id="15193" w:author="shorny" w:date="2014-06-09T18:42:00Z"/>
            </w:rPr>
          </w:rPrChange>
        </w:rPr>
      </w:pPr>
    </w:p>
    <w:p w14:paraId="4C9E5DAB" w14:textId="77777777" w:rsidR="00DF4DCE" w:rsidRPr="00DF4DCE" w:rsidRDefault="00DF4DCE">
      <w:pPr>
        <w:pStyle w:val="HTMLPreformatted"/>
        <w:divId w:val="605889992"/>
        <w:rPr>
          <w:ins w:id="15194" w:author="shorny" w:date="2014-06-09T18:42:00Z"/>
          <w:sz w:val="18"/>
          <w:rPrChange w:id="15195" w:author="shorny" w:date="2014-06-09T18:43:00Z">
            <w:rPr>
              <w:ins w:id="15196" w:author="shorny" w:date="2014-06-09T18:42:00Z"/>
            </w:rPr>
          </w:rPrChange>
        </w:rPr>
      </w:pPr>
      <w:ins w:id="15197" w:author="shorny" w:date="2014-06-09T18:42:00Z">
        <w:r w:rsidRPr="00DF4DCE">
          <w:rPr>
            <w:rStyle w:val="keyword1"/>
            <w:sz w:val="18"/>
            <w:rPrChange w:id="15198" w:author="shorny" w:date="2014-06-09T18:43:00Z">
              <w:rPr>
                <w:rStyle w:val="keyword1"/>
              </w:rPr>
            </w:rPrChange>
          </w:rPr>
          <w:t>INSERT</w:t>
        </w:r>
        <w:r w:rsidRPr="00DF4DCE">
          <w:rPr>
            <w:sz w:val="18"/>
            <w:rPrChange w:id="15199" w:author="shorny" w:date="2014-06-09T18:43:00Z">
              <w:rPr/>
            </w:rPrChange>
          </w:rPr>
          <w:t xml:space="preserve"> </w:t>
        </w:r>
        <w:r w:rsidRPr="00DF4DCE">
          <w:rPr>
            <w:rStyle w:val="keyword1"/>
            <w:sz w:val="18"/>
            <w:rPrChange w:id="15200" w:author="shorny" w:date="2014-06-09T18:43:00Z">
              <w:rPr>
                <w:rStyle w:val="keyword1"/>
              </w:rPr>
            </w:rPrChange>
          </w:rPr>
          <w:t>INTO</w:t>
        </w:r>
        <w:r w:rsidRPr="00DF4DCE">
          <w:rPr>
            <w:sz w:val="18"/>
            <w:rPrChange w:id="15201" w:author="shorny" w:date="2014-06-09T18:43:00Z">
              <w:rPr/>
            </w:rPrChange>
          </w:rPr>
          <w:t xml:space="preserve"> `Award </w:t>
        </w:r>
        <w:r w:rsidRPr="00DF4DCE">
          <w:rPr>
            <w:rStyle w:val="keyword1"/>
            <w:sz w:val="18"/>
            <w:rPrChange w:id="15202" w:author="shorny" w:date="2014-06-09T18:43:00Z">
              <w:rPr>
                <w:rStyle w:val="keyword1"/>
              </w:rPr>
            </w:rPrChange>
          </w:rPr>
          <w:t>Type</w:t>
        </w:r>
        <w:r w:rsidRPr="00DF4DCE">
          <w:rPr>
            <w:sz w:val="18"/>
            <w:rPrChange w:id="15203" w:author="shorny" w:date="2014-06-09T18:43:00Z">
              <w:rPr/>
            </w:rPrChange>
          </w:rPr>
          <w:t xml:space="preserve">` (AwardID, </w:t>
        </w:r>
        <w:r w:rsidRPr="00DF4DCE">
          <w:rPr>
            <w:rStyle w:val="keyword1"/>
            <w:sz w:val="18"/>
            <w:rPrChange w:id="15204" w:author="shorny" w:date="2014-06-09T18:43:00Z">
              <w:rPr>
                <w:rStyle w:val="keyword1"/>
              </w:rPr>
            </w:rPrChange>
          </w:rPr>
          <w:t>Type</w:t>
        </w:r>
        <w:r w:rsidRPr="00DF4DCE">
          <w:rPr>
            <w:sz w:val="18"/>
            <w:rPrChange w:id="15205" w:author="shorny" w:date="2014-06-09T18:43:00Z">
              <w:rPr/>
            </w:rPrChange>
          </w:rPr>
          <w:t>, Description)</w:t>
        </w:r>
      </w:ins>
    </w:p>
    <w:p w14:paraId="727C3685" w14:textId="77777777" w:rsidR="00DF4DCE" w:rsidRPr="00DF4DCE" w:rsidRDefault="00DF4DCE">
      <w:pPr>
        <w:pStyle w:val="HTMLPreformatted"/>
        <w:divId w:val="605889992"/>
        <w:rPr>
          <w:ins w:id="15206" w:author="shorny" w:date="2014-06-09T18:42:00Z"/>
          <w:sz w:val="18"/>
          <w:rPrChange w:id="15207" w:author="shorny" w:date="2014-06-09T18:43:00Z">
            <w:rPr>
              <w:ins w:id="15208" w:author="shorny" w:date="2014-06-09T18:42:00Z"/>
            </w:rPr>
          </w:rPrChange>
        </w:rPr>
      </w:pPr>
      <w:ins w:id="15209" w:author="shorny" w:date="2014-06-09T18:42:00Z">
        <w:r w:rsidRPr="00DF4DCE">
          <w:rPr>
            <w:rStyle w:val="keyword1"/>
            <w:sz w:val="18"/>
            <w:rPrChange w:id="15210" w:author="shorny" w:date="2014-06-09T18:43:00Z">
              <w:rPr>
                <w:rStyle w:val="keyword1"/>
              </w:rPr>
            </w:rPrChange>
          </w:rPr>
          <w:t>VALUES</w:t>
        </w:r>
        <w:r w:rsidRPr="00DF4DCE">
          <w:rPr>
            <w:sz w:val="18"/>
            <w:rPrChange w:id="15211" w:author="shorny" w:date="2014-06-09T18:43:00Z">
              <w:rPr/>
            </w:rPrChange>
          </w:rPr>
          <w:t xml:space="preserve"> (40001, </w:t>
        </w:r>
        <w:r w:rsidRPr="00DF4DCE">
          <w:rPr>
            <w:rStyle w:val="string1"/>
            <w:sz w:val="18"/>
            <w:rPrChange w:id="15212" w:author="shorny" w:date="2014-06-09T18:43:00Z">
              <w:rPr>
                <w:rStyle w:val="string1"/>
              </w:rPr>
            </w:rPrChange>
          </w:rPr>
          <w:t>'PhD (Comp Sc)'</w:t>
        </w:r>
        <w:r w:rsidRPr="00DF4DCE">
          <w:rPr>
            <w:sz w:val="18"/>
            <w:rPrChange w:id="15213" w:author="shorny" w:date="2014-06-09T18:43:00Z">
              <w:rPr/>
            </w:rPrChange>
          </w:rPr>
          <w:t xml:space="preserve">, </w:t>
        </w:r>
        <w:r w:rsidRPr="00DF4DCE">
          <w:rPr>
            <w:rStyle w:val="string1"/>
            <w:sz w:val="18"/>
            <w:rPrChange w:id="15214" w:author="shorny" w:date="2014-06-09T18:43:00Z">
              <w:rPr>
                <w:rStyle w:val="string1"/>
              </w:rPr>
            </w:rPrChange>
          </w:rPr>
          <w:t>'PhD in Computer Science'</w:t>
        </w:r>
        <w:r w:rsidRPr="00DF4DCE">
          <w:rPr>
            <w:sz w:val="18"/>
            <w:rPrChange w:id="15215" w:author="shorny" w:date="2014-06-09T18:43:00Z">
              <w:rPr/>
            </w:rPrChange>
          </w:rPr>
          <w:t>);</w:t>
        </w:r>
      </w:ins>
    </w:p>
    <w:p w14:paraId="22447E82" w14:textId="77777777" w:rsidR="00DF4DCE" w:rsidRPr="00DF4DCE" w:rsidRDefault="00DF4DCE">
      <w:pPr>
        <w:pStyle w:val="HTMLPreformatted"/>
        <w:divId w:val="605889992"/>
        <w:rPr>
          <w:ins w:id="15216" w:author="shorny" w:date="2014-06-09T18:42:00Z"/>
          <w:sz w:val="18"/>
          <w:rPrChange w:id="15217" w:author="shorny" w:date="2014-06-09T18:43:00Z">
            <w:rPr>
              <w:ins w:id="15218" w:author="shorny" w:date="2014-06-09T18:42:00Z"/>
            </w:rPr>
          </w:rPrChange>
        </w:rPr>
      </w:pPr>
    </w:p>
    <w:p w14:paraId="38B6142C" w14:textId="77777777" w:rsidR="00DF4DCE" w:rsidRPr="00DF4DCE" w:rsidRDefault="00DF4DCE">
      <w:pPr>
        <w:pStyle w:val="HTMLPreformatted"/>
        <w:divId w:val="605889992"/>
        <w:rPr>
          <w:ins w:id="15219" w:author="shorny" w:date="2014-06-09T18:42:00Z"/>
          <w:sz w:val="18"/>
          <w:rPrChange w:id="15220" w:author="shorny" w:date="2014-06-09T18:43:00Z">
            <w:rPr>
              <w:ins w:id="15221" w:author="shorny" w:date="2014-06-09T18:42:00Z"/>
            </w:rPr>
          </w:rPrChange>
        </w:rPr>
      </w:pPr>
      <w:ins w:id="15222" w:author="shorny" w:date="2014-06-09T18:42:00Z">
        <w:r w:rsidRPr="00DF4DCE">
          <w:rPr>
            <w:rStyle w:val="keyword1"/>
            <w:sz w:val="18"/>
            <w:rPrChange w:id="15223" w:author="shorny" w:date="2014-06-09T18:43:00Z">
              <w:rPr>
                <w:rStyle w:val="keyword1"/>
              </w:rPr>
            </w:rPrChange>
          </w:rPr>
          <w:t>INSERT</w:t>
        </w:r>
        <w:r w:rsidRPr="00DF4DCE">
          <w:rPr>
            <w:sz w:val="18"/>
            <w:rPrChange w:id="15224" w:author="shorny" w:date="2014-06-09T18:43:00Z">
              <w:rPr/>
            </w:rPrChange>
          </w:rPr>
          <w:t xml:space="preserve"> </w:t>
        </w:r>
        <w:r w:rsidRPr="00DF4DCE">
          <w:rPr>
            <w:rStyle w:val="keyword1"/>
            <w:sz w:val="18"/>
            <w:rPrChange w:id="15225" w:author="shorny" w:date="2014-06-09T18:43:00Z">
              <w:rPr>
                <w:rStyle w:val="keyword1"/>
              </w:rPr>
            </w:rPrChange>
          </w:rPr>
          <w:t>INTO</w:t>
        </w:r>
        <w:r w:rsidRPr="00DF4DCE">
          <w:rPr>
            <w:sz w:val="18"/>
            <w:rPrChange w:id="15226" w:author="shorny" w:date="2014-06-09T18:43:00Z">
              <w:rPr/>
            </w:rPrChange>
          </w:rPr>
          <w:t xml:space="preserve"> `Award </w:t>
        </w:r>
        <w:r w:rsidRPr="00DF4DCE">
          <w:rPr>
            <w:rStyle w:val="keyword1"/>
            <w:sz w:val="18"/>
            <w:rPrChange w:id="15227" w:author="shorny" w:date="2014-06-09T18:43:00Z">
              <w:rPr>
                <w:rStyle w:val="keyword1"/>
              </w:rPr>
            </w:rPrChange>
          </w:rPr>
          <w:t>Type</w:t>
        </w:r>
        <w:r w:rsidRPr="00DF4DCE">
          <w:rPr>
            <w:sz w:val="18"/>
            <w:rPrChange w:id="15228" w:author="shorny" w:date="2014-06-09T18:43:00Z">
              <w:rPr/>
            </w:rPrChange>
          </w:rPr>
          <w:t xml:space="preserve">` (AwardID, </w:t>
        </w:r>
        <w:r w:rsidRPr="00DF4DCE">
          <w:rPr>
            <w:rStyle w:val="keyword1"/>
            <w:sz w:val="18"/>
            <w:rPrChange w:id="15229" w:author="shorny" w:date="2014-06-09T18:43:00Z">
              <w:rPr>
                <w:rStyle w:val="keyword1"/>
              </w:rPr>
            </w:rPrChange>
          </w:rPr>
          <w:t>Type</w:t>
        </w:r>
        <w:r w:rsidRPr="00DF4DCE">
          <w:rPr>
            <w:sz w:val="18"/>
            <w:rPrChange w:id="15230" w:author="shorny" w:date="2014-06-09T18:43:00Z">
              <w:rPr/>
            </w:rPrChange>
          </w:rPr>
          <w:t>, Description)</w:t>
        </w:r>
      </w:ins>
    </w:p>
    <w:p w14:paraId="3C30B8BF" w14:textId="77777777" w:rsidR="00DF4DCE" w:rsidRPr="00DF4DCE" w:rsidRDefault="00DF4DCE">
      <w:pPr>
        <w:pStyle w:val="HTMLPreformatted"/>
        <w:divId w:val="605889992"/>
        <w:rPr>
          <w:ins w:id="15231" w:author="shorny" w:date="2014-06-09T18:42:00Z"/>
          <w:sz w:val="18"/>
          <w:rPrChange w:id="15232" w:author="shorny" w:date="2014-06-09T18:43:00Z">
            <w:rPr>
              <w:ins w:id="15233" w:author="shorny" w:date="2014-06-09T18:42:00Z"/>
            </w:rPr>
          </w:rPrChange>
        </w:rPr>
      </w:pPr>
      <w:ins w:id="15234" w:author="shorny" w:date="2014-06-09T18:42:00Z">
        <w:r w:rsidRPr="00DF4DCE">
          <w:rPr>
            <w:rStyle w:val="keyword1"/>
            <w:sz w:val="18"/>
            <w:rPrChange w:id="15235" w:author="shorny" w:date="2014-06-09T18:43:00Z">
              <w:rPr>
                <w:rStyle w:val="keyword1"/>
              </w:rPr>
            </w:rPrChange>
          </w:rPr>
          <w:t>VALUES</w:t>
        </w:r>
        <w:r w:rsidRPr="00DF4DCE">
          <w:rPr>
            <w:sz w:val="18"/>
            <w:rPrChange w:id="15236" w:author="shorny" w:date="2014-06-09T18:43:00Z">
              <w:rPr/>
            </w:rPrChange>
          </w:rPr>
          <w:t xml:space="preserve"> (40002, </w:t>
        </w:r>
        <w:r w:rsidRPr="00DF4DCE">
          <w:rPr>
            <w:rStyle w:val="string1"/>
            <w:sz w:val="18"/>
            <w:rPrChange w:id="15237" w:author="shorny" w:date="2014-06-09T18:43:00Z">
              <w:rPr>
                <w:rStyle w:val="string1"/>
              </w:rPr>
            </w:rPrChange>
          </w:rPr>
          <w:t>'masters'</w:t>
        </w:r>
        <w:r w:rsidRPr="00DF4DCE">
          <w:rPr>
            <w:sz w:val="18"/>
            <w:rPrChange w:id="15238" w:author="shorny" w:date="2014-06-09T18:43:00Z">
              <w:rPr/>
            </w:rPrChange>
          </w:rPr>
          <w:t xml:space="preserve">, </w:t>
        </w:r>
        <w:r w:rsidRPr="00DF4DCE">
          <w:rPr>
            <w:rStyle w:val="string1"/>
            <w:sz w:val="18"/>
            <w:rPrChange w:id="15239" w:author="shorny" w:date="2014-06-09T18:43:00Z">
              <w:rPr>
                <w:rStyle w:val="string1"/>
              </w:rPr>
            </w:rPrChange>
          </w:rPr>
          <w:t>'Masters by research in any field in the school'</w:t>
        </w:r>
        <w:r w:rsidRPr="00DF4DCE">
          <w:rPr>
            <w:sz w:val="18"/>
            <w:rPrChange w:id="15240" w:author="shorny" w:date="2014-06-09T18:43:00Z">
              <w:rPr/>
            </w:rPrChange>
          </w:rPr>
          <w:t>);</w:t>
        </w:r>
      </w:ins>
    </w:p>
    <w:p w14:paraId="342C4C48" w14:textId="77777777" w:rsidR="00DF4DCE" w:rsidRPr="00DF4DCE" w:rsidRDefault="00DF4DCE">
      <w:pPr>
        <w:pStyle w:val="HTMLPreformatted"/>
        <w:divId w:val="605889992"/>
        <w:rPr>
          <w:ins w:id="15241" w:author="shorny" w:date="2014-06-09T18:42:00Z"/>
          <w:sz w:val="18"/>
          <w:rPrChange w:id="15242" w:author="shorny" w:date="2014-06-09T18:43:00Z">
            <w:rPr>
              <w:ins w:id="15243" w:author="shorny" w:date="2014-06-09T18:42:00Z"/>
            </w:rPr>
          </w:rPrChange>
        </w:rPr>
      </w:pPr>
    </w:p>
    <w:p w14:paraId="22773848" w14:textId="77777777" w:rsidR="00DF4DCE" w:rsidRPr="00DF4DCE" w:rsidRDefault="00DF4DCE">
      <w:pPr>
        <w:pStyle w:val="HTMLPreformatted"/>
        <w:divId w:val="605889992"/>
        <w:rPr>
          <w:ins w:id="15244" w:author="shorny" w:date="2014-06-09T18:42:00Z"/>
          <w:sz w:val="18"/>
          <w:rPrChange w:id="15245" w:author="shorny" w:date="2014-06-09T18:43:00Z">
            <w:rPr>
              <w:ins w:id="15246" w:author="shorny" w:date="2014-06-09T18:42:00Z"/>
            </w:rPr>
          </w:rPrChange>
        </w:rPr>
      </w:pPr>
      <w:ins w:id="15247" w:author="shorny" w:date="2014-06-09T18:42:00Z">
        <w:r w:rsidRPr="00DF4DCE">
          <w:rPr>
            <w:rStyle w:val="keyword1"/>
            <w:sz w:val="18"/>
            <w:rPrChange w:id="15248" w:author="shorny" w:date="2014-06-09T18:43:00Z">
              <w:rPr>
                <w:rStyle w:val="keyword1"/>
              </w:rPr>
            </w:rPrChange>
          </w:rPr>
          <w:t>INSERT</w:t>
        </w:r>
        <w:r w:rsidRPr="00DF4DCE">
          <w:rPr>
            <w:sz w:val="18"/>
            <w:rPrChange w:id="15249" w:author="shorny" w:date="2014-06-09T18:43:00Z">
              <w:rPr/>
            </w:rPrChange>
          </w:rPr>
          <w:t xml:space="preserve"> </w:t>
        </w:r>
        <w:r w:rsidRPr="00DF4DCE">
          <w:rPr>
            <w:rStyle w:val="keyword1"/>
            <w:sz w:val="18"/>
            <w:rPrChange w:id="15250" w:author="shorny" w:date="2014-06-09T18:43:00Z">
              <w:rPr>
                <w:rStyle w:val="keyword1"/>
              </w:rPr>
            </w:rPrChange>
          </w:rPr>
          <w:t>INTO</w:t>
        </w:r>
        <w:r w:rsidRPr="00DF4DCE">
          <w:rPr>
            <w:sz w:val="18"/>
            <w:rPrChange w:id="15251" w:author="shorny" w:date="2014-06-09T18:43:00Z">
              <w:rPr/>
            </w:rPrChange>
          </w:rPr>
          <w:t xml:space="preserve"> `Award </w:t>
        </w:r>
        <w:r w:rsidRPr="00DF4DCE">
          <w:rPr>
            <w:rStyle w:val="keyword1"/>
            <w:sz w:val="18"/>
            <w:rPrChange w:id="15252" w:author="shorny" w:date="2014-06-09T18:43:00Z">
              <w:rPr>
                <w:rStyle w:val="keyword1"/>
              </w:rPr>
            </w:rPrChange>
          </w:rPr>
          <w:t>Type</w:t>
        </w:r>
        <w:r w:rsidRPr="00DF4DCE">
          <w:rPr>
            <w:sz w:val="18"/>
            <w:rPrChange w:id="15253" w:author="shorny" w:date="2014-06-09T18:43:00Z">
              <w:rPr/>
            </w:rPrChange>
          </w:rPr>
          <w:t xml:space="preserve">` (AwardID, </w:t>
        </w:r>
        <w:r w:rsidRPr="00DF4DCE">
          <w:rPr>
            <w:rStyle w:val="keyword1"/>
            <w:sz w:val="18"/>
            <w:rPrChange w:id="15254" w:author="shorny" w:date="2014-06-09T18:43:00Z">
              <w:rPr>
                <w:rStyle w:val="keyword1"/>
              </w:rPr>
            </w:rPrChange>
          </w:rPr>
          <w:t>Type</w:t>
        </w:r>
        <w:r w:rsidRPr="00DF4DCE">
          <w:rPr>
            <w:sz w:val="18"/>
            <w:rPrChange w:id="15255" w:author="shorny" w:date="2014-06-09T18:43:00Z">
              <w:rPr/>
            </w:rPrChange>
          </w:rPr>
          <w:t>, Description)</w:t>
        </w:r>
      </w:ins>
    </w:p>
    <w:p w14:paraId="52B6D8A1" w14:textId="77777777" w:rsidR="00DF4DCE" w:rsidRPr="00DF4DCE" w:rsidRDefault="00DF4DCE">
      <w:pPr>
        <w:pStyle w:val="HTMLPreformatted"/>
        <w:divId w:val="605889992"/>
        <w:rPr>
          <w:ins w:id="15256" w:author="shorny" w:date="2014-06-09T18:42:00Z"/>
          <w:sz w:val="18"/>
          <w:rPrChange w:id="15257" w:author="shorny" w:date="2014-06-09T18:43:00Z">
            <w:rPr>
              <w:ins w:id="15258" w:author="shorny" w:date="2014-06-09T18:42:00Z"/>
            </w:rPr>
          </w:rPrChange>
        </w:rPr>
      </w:pPr>
      <w:ins w:id="15259" w:author="shorny" w:date="2014-06-09T18:42:00Z">
        <w:r w:rsidRPr="00DF4DCE">
          <w:rPr>
            <w:rStyle w:val="keyword1"/>
            <w:sz w:val="18"/>
            <w:rPrChange w:id="15260" w:author="shorny" w:date="2014-06-09T18:43:00Z">
              <w:rPr>
                <w:rStyle w:val="keyword1"/>
              </w:rPr>
            </w:rPrChange>
          </w:rPr>
          <w:t>VALUES</w:t>
        </w:r>
        <w:r w:rsidRPr="00DF4DCE">
          <w:rPr>
            <w:sz w:val="18"/>
            <w:rPrChange w:id="15261" w:author="shorny" w:date="2014-06-09T18:43:00Z">
              <w:rPr/>
            </w:rPrChange>
          </w:rPr>
          <w:t xml:space="preserve"> (40003, </w:t>
        </w:r>
        <w:r w:rsidRPr="00DF4DCE">
          <w:rPr>
            <w:rStyle w:val="string1"/>
            <w:sz w:val="18"/>
            <w:rPrChange w:id="15262" w:author="shorny" w:date="2014-06-09T18:43:00Z">
              <w:rPr>
                <w:rStyle w:val="string1"/>
              </w:rPr>
            </w:rPrChange>
          </w:rPr>
          <w:t>'MIT'</w:t>
        </w:r>
        <w:r w:rsidRPr="00DF4DCE">
          <w:rPr>
            <w:sz w:val="18"/>
            <w:rPrChange w:id="15263" w:author="shorny" w:date="2014-06-09T18:43:00Z">
              <w:rPr/>
            </w:rPrChange>
          </w:rPr>
          <w:t xml:space="preserve">, </w:t>
        </w:r>
        <w:r w:rsidRPr="00DF4DCE">
          <w:rPr>
            <w:rStyle w:val="string1"/>
            <w:sz w:val="18"/>
            <w:rPrChange w:id="15264" w:author="shorny" w:date="2014-06-09T18:43:00Z">
              <w:rPr>
                <w:rStyle w:val="string1"/>
              </w:rPr>
            </w:rPrChange>
          </w:rPr>
          <w:t>'Masters IT'</w:t>
        </w:r>
        <w:r w:rsidRPr="00DF4DCE">
          <w:rPr>
            <w:sz w:val="18"/>
            <w:rPrChange w:id="15265" w:author="shorny" w:date="2014-06-09T18:43:00Z">
              <w:rPr/>
            </w:rPrChange>
          </w:rPr>
          <w:t>);</w:t>
        </w:r>
      </w:ins>
    </w:p>
    <w:p w14:paraId="4BA1745A" w14:textId="77777777" w:rsidR="00DF4DCE" w:rsidRPr="00DF4DCE" w:rsidRDefault="00DF4DCE">
      <w:pPr>
        <w:pStyle w:val="HTMLPreformatted"/>
        <w:divId w:val="605889992"/>
        <w:rPr>
          <w:ins w:id="15266" w:author="shorny" w:date="2014-06-09T18:42:00Z"/>
          <w:sz w:val="18"/>
          <w:rPrChange w:id="15267" w:author="shorny" w:date="2014-06-09T18:43:00Z">
            <w:rPr>
              <w:ins w:id="15268" w:author="shorny" w:date="2014-06-09T18:42:00Z"/>
            </w:rPr>
          </w:rPrChange>
        </w:rPr>
      </w:pPr>
    </w:p>
    <w:p w14:paraId="0BF96EB3" w14:textId="77777777" w:rsidR="00DF4DCE" w:rsidRPr="00DF4DCE" w:rsidRDefault="00DF4DCE">
      <w:pPr>
        <w:pStyle w:val="HTMLPreformatted"/>
        <w:divId w:val="605889992"/>
        <w:rPr>
          <w:ins w:id="15269" w:author="shorny" w:date="2014-06-09T18:42:00Z"/>
          <w:sz w:val="18"/>
          <w:rPrChange w:id="15270" w:author="shorny" w:date="2014-06-09T18:43:00Z">
            <w:rPr>
              <w:ins w:id="15271" w:author="shorny" w:date="2014-06-09T18:42:00Z"/>
            </w:rPr>
          </w:rPrChange>
        </w:rPr>
      </w:pPr>
    </w:p>
    <w:p w14:paraId="7B187FDF" w14:textId="77777777" w:rsidR="00DF4DCE" w:rsidRPr="00DF4DCE" w:rsidRDefault="00DF4DCE">
      <w:pPr>
        <w:pStyle w:val="HTMLPreformatted"/>
        <w:divId w:val="605889992"/>
        <w:rPr>
          <w:ins w:id="15272" w:author="shorny" w:date="2014-06-09T18:42:00Z"/>
          <w:rStyle w:val="comment1"/>
          <w:sz w:val="18"/>
          <w:rPrChange w:id="15273" w:author="shorny" w:date="2014-06-09T18:43:00Z">
            <w:rPr>
              <w:ins w:id="15274" w:author="shorny" w:date="2014-06-09T18:42:00Z"/>
              <w:rStyle w:val="comment1"/>
            </w:rPr>
          </w:rPrChange>
        </w:rPr>
      </w:pPr>
      <w:ins w:id="15275" w:author="shorny" w:date="2014-06-09T18:42:00Z">
        <w:r w:rsidRPr="00DF4DCE">
          <w:rPr>
            <w:rStyle w:val="comment1"/>
            <w:sz w:val="18"/>
            <w:rPrChange w:id="15276" w:author="shorny" w:date="2014-06-09T18:43:00Z">
              <w:rPr>
                <w:rStyle w:val="comment1"/>
              </w:rPr>
            </w:rPrChange>
          </w:rPr>
          <w:t>-- -----------------------------------------------------------------------------</w:t>
        </w:r>
      </w:ins>
    </w:p>
    <w:p w14:paraId="75EE8CB6" w14:textId="77777777" w:rsidR="00DF4DCE" w:rsidRPr="00DF4DCE" w:rsidRDefault="00DF4DCE">
      <w:pPr>
        <w:pStyle w:val="HTMLPreformatted"/>
        <w:divId w:val="605889992"/>
        <w:rPr>
          <w:ins w:id="15277" w:author="shorny" w:date="2014-06-09T18:42:00Z"/>
          <w:rStyle w:val="comment1"/>
          <w:sz w:val="18"/>
          <w:rPrChange w:id="15278" w:author="shorny" w:date="2014-06-09T18:43:00Z">
            <w:rPr>
              <w:ins w:id="15279" w:author="shorny" w:date="2014-06-09T18:42:00Z"/>
              <w:rStyle w:val="comment1"/>
            </w:rPr>
          </w:rPrChange>
        </w:rPr>
      </w:pPr>
      <w:ins w:id="15280" w:author="shorny" w:date="2014-06-09T18:42:00Z">
        <w:r w:rsidRPr="00DF4DCE">
          <w:rPr>
            <w:rStyle w:val="comment1"/>
            <w:sz w:val="18"/>
            <w:rPrChange w:id="15281" w:author="shorny" w:date="2014-06-09T18:43:00Z">
              <w:rPr>
                <w:rStyle w:val="comment1"/>
              </w:rPr>
            </w:rPrChange>
          </w:rPr>
          <w:t>-- ResearchArea</w:t>
        </w:r>
      </w:ins>
    </w:p>
    <w:p w14:paraId="5B992850" w14:textId="77777777" w:rsidR="00DF4DCE" w:rsidRPr="00DF4DCE" w:rsidRDefault="00DF4DCE">
      <w:pPr>
        <w:pStyle w:val="HTMLPreformatted"/>
        <w:divId w:val="605889992"/>
        <w:rPr>
          <w:ins w:id="15282" w:author="shorny" w:date="2014-06-09T18:42:00Z"/>
          <w:sz w:val="18"/>
          <w:rPrChange w:id="15283" w:author="shorny" w:date="2014-06-09T18:43:00Z">
            <w:rPr>
              <w:ins w:id="15284" w:author="shorny" w:date="2014-06-09T18:42:00Z"/>
            </w:rPr>
          </w:rPrChange>
        </w:rPr>
      </w:pPr>
      <w:ins w:id="15285" w:author="shorny" w:date="2014-06-09T18:42:00Z">
        <w:r w:rsidRPr="00DF4DCE">
          <w:rPr>
            <w:rStyle w:val="keyword1"/>
            <w:sz w:val="18"/>
            <w:rPrChange w:id="15286" w:author="shorny" w:date="2014-06-09T18:43:00Z">
              <w:rPr>
                <w:rStyle w:val="keyword1"/>
              </w:rPr>
            </w:rPrChange>
          </w:rPr>
          <w:t>INSERT</w:t>
        </w:r>
        <w:r w:rsidRPr="00DF4DCE">
          <w:rPr>
            <w:sz w:val="18"/>
            <w:rPrChange w:id="15287" w:author="shorny" w:date="2014-06-09T18:43:00Z">
              <w:rPr/>
            </w:rPrChange>
          </w:rPr>
          <w:t xml:space="preserve"> </w:t>
        </w:r>
        <w:r w:rsidRPr="00DF4DCE">
          <w:rPr>
            <w:rStyle w:val="keyword1"/>
            <w:sz w:val="18"/>
            <w:rPrChange w:id="15288" w:author="shorny" w:date="2014-06-09T18:43:00Z">
              <w:rPr>
                <w:rStyle w:val="keyword1"/>
              </w:rPr>
            </w:rPrChange>
          </w:rPr>
          <w:t>INTO</w:t>
        </w:r>
        <w:r w:rsidRPr="00DF4DCE">
          <w:rPr>
            <w:sz w:val="18"/>
            <w:rPrChange w:id="15289" w:author="shorny" w:date="2014-06-09T18:43:00Z">
              <w:rPr/>
            </w:rPrChange>
          </w:rPr>
          <w:t xml:space="preserve"> `Research Area` (FORCode, Description, ResearchArea, GeneralArea)</w:t>
        </w:r>
      </w:ins>
    </w:p>
    <w:p w14:paraId="1DAC6B31" w14:textId="77777777" w:rsidR="00DF4DCE" w:rsidRPr="00DF4DCE" w:rsidRDefault="00DF4DCE">
      <w:pPr>
        <w:pStyle w:val="HTMLPreformatted"/>
        <w:divId w:val="605889992"/>
        <w:rPr>
          <w:ins w:id="15290" w:author="shorny" w:date="2014-06-09T18:42:00Z"/>
          <w:sz w:val="18"/>
          <w:rPrChange w:id="15291" w:author="shorny" w:date="2014-06-09T18:43:00Z">
            <w:rPr>
              <w:ins w:id="15292" w:author="shorny" w:date="2014-06-09T18:42:00Z"/>
            </w:rPr>
          </w:rPrChange>
        </w:rPr>
      </w:pPr>
      <w:ins w:id="15293" w:author="shorny" w:date="2014-06-09T18:42:00Z">
        <w:r w:rsidRPr="00DF4DCE">
          <w:rPr>
            <w:rStyle w:val="keyword1"/>
            <w:sz w:val="18"/>
            <w:rPrChange w:id="15294" w:author="shorny" w:date="2014-06-09T18:43:00Z">
              <w:rPr>
                <w:rStyle w:val="keyword1"/>
              </w:rPr>
            </w:rPrChange>
          </w:rPr>
          <w:t>VALUES</w:t>
        </w:r>
        <w:r w:rsidRPr="00DF4DCE">
          <w:rPr>
            <w:sz w:val="18"/>
            <w:rPrChange w:id="15295" w:author="shorny" w:date="2014-06-09T18:43:00Z">
              <w:rPr/>
            </w:rPrChange>
          </w:rPr>
          <w:t xml:space="preserve"> (100503, </w:t>
        </w:r>
        <w:r w:rsidRPr="00DF4DCE">
          <w:rPr>
            <w:rStyle w:val="string1"/>
            <w:sz w:val="18"/>
            <w:rPrChange w:id="15296" w:author="shorny" w:date="2014-06-09T18:43:00Z">
              <w:rPr>
                <w:rStyle w:val="string1"/>
              </w:rPr>
            </w:rPrChange>
          </w:rPr>
          <w:t>'computer communication networks'</w:t>
        </w:r>
        <w:r w:rsidRPr="00DF4DCE">
          <w:rPr>
            <w:sz w:val="18"/>
            <w:rPrChange w:id="15297" w:author="shorny" w:date="2014-06-09T18:43:00Z">
              <w:rPr/>
            </w:rPrChange>
          </w:rPr>
          <w:t xml:space="preserve">, </w:t>
        </w:r>
        <w:r w:rsidRPr="00DF4DCE">
          <w:rPr>
            <w:rStyle w:val="string1"/>
            <w:sz w:val="18"/>
            <w:rPrChange w:id="15298" w:author="shorny" w:date="2014-06-09T18:43:00Z">
              <w:rPr>
                <w:rStyle w:val="string1"/>
              </w:rPr>
            </w:rPrChange>
          </w:rPr>
          <w:t>''</w:t>
        </w:r>
        <w:r w:rsidRPr="00DF4DCE">
          <w:rPr>
            <w:sz w:val="18"/>
            <w:rPrChange w:id="15299" w:author="shorny" w:date="2014-06-09T18:43:00Z">
              <w:rPr/>
            </w:rPrChange>
          </w:rPr>
          <w:t xml:space="preserve">, </w:t>
        </w:r>
        <w:r w:rsidRPr="00DF4DCE">
          <w:rPr>
            <w:rStyle w:val="string1"/>
            <w:sz w:val="18"/>
            <w:rPrChange w:id="15300" w:author="shorny" w:date="2014-06-09T18:43:00Z">
              <w:rPr>
                <w:rStyle w:val="string1"/>
              </w:rPr>
            </w:rPrChange>
          </w:rPr>
          <w:t>''</w:t>
        </w:r>
        <w:r w:rsidRPr="00DF4DCE">
          <w:rPr>
            <w:sz w:val="18"/>
            <w:rPrChange w:id="15301" w:author="shorny" w:date="2014-06-09T18:43:00Z">
              <w:rPr/>
            </w:rPrChange>
          </w:rPr>
          <w:t>);</w:t>
        </w:r>
      </w:ins>
    </w:p>
    <w:p w14:paraId="7A990061" w14:textId="77777777" w:rsidR="00DF4DCE" w:rsidRPr="00DF4DCE" w:rsidRDefault="00DF4DCE">
      <w:pPr>
        <w:pStyle w:val="HTMLPreformatted"/>
        <w:divId w:val="605889992"/>
        <w:rPr>
          <w:ins w:id="15302" w:author="shorny" w:date="2014-06-09T18:42:00Z"/>
          <w:sz w:val="18"/>
          <w:rPrChange w:id="15303" w:author="shorny" w:date="2014-06-09T18:43:00Z">
            <w:rPr>
              <w:ins w:id="15304" w:author="shorny" w:date="2014-06-09T18:42:00Z"/>
            </w:rPr>
          </w:rPrChange>
        </w:rPr>
      </w:pPr>
    </w:p>
    <w:p w14:paraId="5AB07150" w14:textId="77777777" w:rsidR="00DF4DCE" w:rsidRPr="00DF4DCE" w:rsidRDefault="00DF4DCE">
      <w:pPr>
        <w:pStyle w:val="HTMLPreformatted"/>
        <w:divId w:val="605889992"/>
        <w:rPr>
          <w:ins w:id="15305" w:author="shorny" w:date="2014-06-09T18:42:00Z"/>
          <w:sz w:val="18"/>
          <w:rPrChange w:id="15306" w:author="shorny" w:date="2014-06-09T18:43:00Z">
            <w:rPr>
              <w:ins w:id="15307" w:author="shorny" w:date="2014-06-09T18:42:00Z"/>
            </w:rPr>
          </w:rPrChange>
        </w:rPr>
      </w:pPr>
      <w:ins w:id="15308" w:author="shorny" w:date="2014-06-09T18:42:00Z">
        <w:r w:rsidRPr="00DF4DCE">
          <w:rPr>
            <w:rStyle w:val="keyword1"/>
            <w:sz w:val="18"/>
            <w:rPrChange w:id="15309" w:author="shorny" w:date="2014-06-09T18:43:00Z">
              <w:rPr>
                <w:rStyle w:val="keyword1"/>
              </w:rPr>
            </w:rPrChange>
          </w:rPr>
          <w:t>INSERT</w:t>
        </w:r>
        <w:r w:rsidRPr="00DF4DCE">
          <w:rPr>
            <w:sz w:val="18"/>
            <w:rPrChange w:id="15310" w:author="shorny" w:date="2014-06-09T18:43:00Z">
              <w:rPr/>
            </w:rPrChange>
          </w:rPr>
          <w:t xml:space="preserve"> </w:t>
        </w:r>
        <w:r w:rsidRPr="00DF4DCE">
          <w:rPr>
            <w:rStyle w:val="keyword1"/>
            <w:sz w:val="18"/>
            <w:rPrChange w:id="15311" w:author="shorny" w:date="2014-06-09T18:43:00Z">
              <w:rPr>
                <w:rStyle w:val="keyword1"/>
              </w:rPr>
            </w:rPrChange>
          </w:rPr>
          <w:t>INTO</w:t>
        </w:r>
        <w:r w:rsidRPr="00DF4DCE">
          <w:rPr>
            <w:sz w:val="18"/>
            <w:rPrChange w:id="15312" w:author="shorny" w:date="2014-06-09T18:43:00Z">
              <w:rPr/>
            </w:rPrChange>
          </w:rPr>
          <w:t xml:space="preserve"> `Research Area` (FORCode, Description, ResearchArea, GeneralArea)</w:t>
        </w:r>
      </w:ins>
    </w:p>
    <w:p w14:paraId="3DF7EF71" w14:textId="77777777" w:rsidR="00DF4DCE" w:rsidRPr="00DF4DCE" w:rsidRDefault="00DF4DCE">
      <w:pPr>
        <w:pStyle w:val="HTMLPreformatted"/>
        <w:divId w:val="605889992"/>
        <w:rPr>
          <w:ins w:id="15313" w:author="shorny" w:date="2014-06-09T18:42:00Z"/>
          <w:sz w:val="18"/>
          <w:rPrChange w:id="15314" w:author="shorny" w:date="2014-06-09T18:43:00Z">
            <w:rPr>
              <w:ins w:id="15315" w:author="shorny" w:date="2014-06-09T18:42:00Z"/>
            </w:rPr>
          </w:rPrChange>
        </w:rPr>
      </w:pPr>
      <w:ins w:id="15316" w:author="shorny" w:date="2014-06-09T18:42:00Z">
        <w:r w:rsidRPr="00DF4DCE">
          <w:rPr>
            <w:rStyle w:val="keyword1"/>
            <w:sz w:val="18"/>
            <w:rPrChange w:id="15317" w:author="shorny" w:date="2014-06-09T18:43:00Z">
              <w:rPr>
                <w:rStyle w:val="keyword1"/>
              </w:rPr>
            </w:rPrChange>
          </w:rPr>
          <w:t>VALUES</w:t>
        </w:r>
        <w:r w:rsidRPr="00DF4DCE">
          <w:rPr>
            <w:sz w:val="18"/>
            <w:rPrChange w:id="15318" w:author="shorny" w:date="2014-06-09T18:43:00Z">
              <w:rPr/>
            </w:rPrChange>
          </w:rPr>
          <w:t xml:space="preserve"> (080199, </w:t>
        </w:r>
        <w:r w:rsidRPr="00DF4DCE">
          <w:rPr>
            <w:rStyle w:val="string1"/>
            <w:sz w:val="18"/>
            <w:rPrChange w:id="15319" w:author="shorny" w:date="2014-06-09T18:43:00Z">
              <w:rPr>
                <w:rStyle w:val="string1"/>
              </w:rPr>
            </w:rPrChange>
          </w:rPr>
          <w:t>'artificial intelligence and image processing not elsewhere classified'</w:t>
        </w:r>
        <w:r w:rsidRPr="00DF4DCE">
          <w:rPr>
            <w:sz w:val="18"/>
            <w:rPrChange w:id="15320" w:author="shorny" w:date="2014-06-09T18:43:00Z">
              <w:rPr/>
            </w:rPrChange>
          </w:rPr>
          <w:t xml:space="preserve">, </w:t>
        </w:r>
        <w:r w:rsidRPr="00DF4DCE">
          <w:rPr>
            <w:rStyle w:val="string1"/>
            <w:sz w:val="18"/>
            <w:rPrChange w:id="15321" w:author="shorny" w:date="2014-06-09T18:43:00Z">
              <w:rPr>
                <w:rStyle w:val="string1"/>
              </w:rPr>
            </w:rPrChange>
          </w:rPr>
          <w:t>''</w:t>
        </w:r>
        <w:r w:rsidRPr="00DF4DCE">
          <w:rPr>
            <w:sz w:val="18"/>
            <w:rPrChange w:id="15322" w:author="shorny" w:date="2014-06-09T18:43:00Z">
              <w:rPr/>
            </w:rPrChange>
          </w:rPr>
          <w:t xml:space="preserve">, </w:t>
        </w:r>
        <w:r w:rsidRPr="00DF4DCE">
          <w:rPr>
            <w:rStyle w:val="string1"/>
            <w:sz w:val="18"/>
            <w:rPrChange w:id="15323" w:author="shorny" w:date="2014-06-09T18:43:00Z">
              <w:rPr>
                <w:rStyle w:val="string1"/>
              </w:rPr>
            </w:rPrChange>
          </w:rPr>
          <w:t>''</w:t>
        </w:r>
        <w:r w:rsidRPr="00DF4DCE">
          <w:rPr>
            <w:sz w:val="18"/>
            <w:rPrChange w:id="15324" w:author="shorny" w:date="2014-06-09T18:43:00Z">
              <w:rPr/>
            </w:rPrChange>
          </w:rPr>
          <w:t>);</w:t>
        </w:r>
      </w:ins>
    </w:p>
    <w:p w14:paraId="6BA992AC" w14:textId="77777777" w:rsidR="00DF4DCE" w:rsidRPr="00DF4DCE" w:rsidRDefault="00DF4DCE">
      <w:pPr>
        <w:pStyle w:val="HTMLPreformatted"/>
        <w:divId w:val="605889992"/>
        <w:rPr>
          <w:ins w:id="15325" w:author="shorny" w:date="2014-06-09T18:42:00Z"/>
          <w:sz w:val="18"/>
          <w:rPrChange w:id="15326" w:author="shorny" w:date="2014-06-09T18:43:00Z">
            <w:rPr>
              <w:ins w:id="15327" w:author="shorny" w:date="2014-06-09T18:42:00Z"/>
            </w:rPr>
          </w:rPrChange>
        </w:rPr>
      </w:pPr>
    </w:p>
    <w:p w14:paraId="636CBB68" w14:textId="77777777" w:rsidR="00DF4DCE" w:rsidRPr="00DF4DCE" w:rsidRDefault="00DF4DCE">
      <w:pPr>
        <w:pStyle w:val="HTMLPreformatted"/>
        <w:divId w:val="605889992"/>
        <w:rPr>
          <w:ins w:id="15328" w:author="shorny" w:date="2014-06-09T18:42:00Z"/>
          <w:sz w:val="18"/>
          <w:rPrChange w:id="15329" w:author="shorny" w:date="2014-06-09T18:43:00Z">
            <w:rPr>
              <w:ins w:id="15330" w:author="shorny" w:date="2014-06-09T18:42:00Z"/>
            </w:rPr>
          </w:rPrChange>
        </w:rPr>
      </w:pPr>
      <w:ins w:id="15331" w:author="shorny" w:date="2014-06-09T18:42:00Z">
        <w:r w:rsidRPr="00DF4DCE">
          <w:rPr>
            <w:rStyle w:val="keyword1"/>
            <w:sz w:val="18"/>
            <w:rPrChange w:id="15332" w:author="shorny" w:date="2014-06-09T18:43:00Z">
              <w:rPr>
                <w:rStyle w:val="keyword1"/>
              </w:rPr>
            </w:rPrChange>
          </w:rPr>
          <w:t>INSERT</w:t>
        </w:r>
        <w:r w:rsidRPr="00DF4DCE">
          <w:rPr>
            <w:sz w:val="18"/>
            <w:rPrChange w:id="15333" w:author="shorny" w:date="2014-06-09T18:43:00Z">
              <w:rPr/>
            </w:rPrChange>
          </w:rPr>
          <w:t xml:space="preserve"> </w:t>
        </w:r>
        <w:r w:rsidRPr="00DF4DCE">
          <w:rPr>
            <w:rStyle w:val="keyword1"/>
            <w:sz w:val="18"/>
            <w:rPrChange w:id="15334" w:author="shorny" w:date="2014-06-09T18:43:00Z">
              <w:rPr>
                <w:rStyle w:val="keyword1"/>
              </w:rPr>
            </w:rPrChange>
          </w:rPr>
          <w:t>INTO</w:t>
        </w:r>
        <w:r w:rsidRPr="00DF4DCE">
          <w:rPr>
            <w:sz w:val="18"/>
            <w:rPrChange w:id="15335" w:author="shorny" w:date="2014-06-09T18:43:00Z">
              <w:rPr/>
            </w:rPrChange>
          </w:rPr>
          <w:t xml:space="preserve"> `Research Area` (FORCode, Description, ResearchArea, GeneralArea)</w:t>
        </w:r>
      </w:ins>
    </w:p>
    <w:p w14:paraId="5D5E6669" w14:textId="77777777" w:rsidR="00DF4DCE" w:rsidRPr="00DF4DCE" w:rsidRDefault="00DF4DCE">
      <w:pPr>
        <w:pStyle w:val="HTMLPreformatted"/>
        <w:divId w:val="605889992"/>
        <w:rPr>
          <w:ins w:id="15336" w:author="shorny" w:date="2014-06-09T18:42:00Z"/>
          <w:sz w:val="18"/>
          <w:rPrChange w:id="15337" w:author="shorny" w:date="2014-06-09T18:43:00Z">
            <w:rPr>
              <w:ins w:id="15338" w:author="shorny" w:date="2014-06-09T18:42:00Z"/>
            </w:rPr>
          </w:rPrChange>
        </w:rPr>
      </w:pPr>
      <w:ins w:id="15339" w:author="shorny" w:date="2014-06-09T18:42:00Z">
        <w:r w:rsidRPr="00DF4DCE">
          <w:rPr>
            <w:rStyle w:val="keyword1"/>
            <w:sz w:val="18"/>
            <w:rPrChange w:id="15340" w:author="shorny" w:date="2014-06-09T18:43:00Z">
              <w:rPr>
                <w:rStyle w:val="keyword1"/>
              </w:rPr>
            </w:rPrChange>
          </w:rPr>
          <w:t>VALUES</w:t>
        </w:r>
        <w:r w:rsidRPr="00DF4DCE">
          <w:rPr>
            <w:sz w:val="18"/>
            <w:rPrChange w:id="15341" w:author="shorny" w:date="2014-06-09T18:43:00Z">
              <w:rPr/>
            </w:rPrChange>
          </w:rPr>
          <w:t xml:space="preserve"> (080399, </w:t>
        </w:r>
        <w:r w:rsidRPr="00DF4DCE">
          <w:rPr>
            <w:rStyle w:val="string1"/>
            <w:sz w:val="18"/>
            <w:rPrChange w:id="15342" w:author="shorny" w:date="2014-06-09T18:43:00Z">
              <w:rPr>
                <w:rStyle w:val="string1"/>
              </w:rPr>
            </w:rPrChange>
          </w:rPr>
          <w:t>'computer software not elsewhere classified'</w:t>
        </w:r>
        <w:r w:rsidRPr="00DF4DCE">
          <w:rPr>
            <w:sz w:val="18"/>
            <w:rPrChange w:id="15343" w:author="shorny" w:date="2014-06-09T18:43:00Z">
              <w:rPr/>
            </w:rPrChange>
          </w:rPr>
          <w:t xml:space="preserve">, </w:t>
        </w:r>
        <w:r w:rsidRPr="00DF4DCE">
          <w:rPr>
            <w:rStyle w:val="string1"/>
            <w:sz w:val="18"/>
            <w:rPrChange w:id="15344" w:author="shorny" w:date="2014-06-09T18:43:00Z">
              <w:rPr>
                <w:rStyle w:val="string1"/>
              </w:rPr>
            </w:rPrChange>
          </w:rPr>
          <w:t>''</w:t>
        </w:r>
        <w:r w:rsidRPr="00DF4DCE">
          <w:rPr>
            <w:sz w:val="18"/>
            <w:rPrChange w:id="15345" w:author="shorny" w:date="2014-06-09T18:43:00Z">
              <w:rPr/>
            </w:rPrChange>
          </w:rPr>
          <w:t xml:space="preserve">, </w:t>
        </w:r>
        <w:r w:rsidRPr="00DF4DCE">
          <w:rPr>
            <w:rStyle w:val="string1"/>
            <w:sz w:val="18"/>
            <w:rPrChange w:id="15346" w:author="shorny" w:date="2014-06-09T18:43:00Z">
              <w:rPr>
                <w:rStyle w:val="string1"/>
              </w:rPr>
            </w:rPrChange>
          </w:rPr>
          <w:t>''</w:t>
        </w:r>
        <w:r w:rsidRPr="00DF4DCE">
          <w:rPr>
            <w:sz w:val="18"/>
            <w:rPrChange w:id="15347" w:author="shorny" w:date="2014-06-09T18:43:00Z">
              <w:rPr/>
            </w:rPrChange>
          </w:rPr>
          <w:t>);</w:t>
        </w:r>
      </w:ins>
    </w:p>
    <w:p w14:paraId="098BBDFD" w14:textId="77777777" w:rsidR="00DF4DCE" w:rsidRPr="00DF4DCE" w:rsidRDefault="00DF4DCE">
      <w:pPr>
        <w:pStyle w:val="HTMLPreformatted"/>
        <w:divId w:val="605889992"/>
        <w:rPr>
          <w:ins w:id="15348" w:author="shorny" w:date="2014-06-09T18:42:00Z"/>
          <w:sz w:val="18"/>
          <w:rPrChange w:id="15349" w:author="shorny" w:date="2014-06-09T18:43:00Z">
            <w:rPr>
              <w:ins w:id="15350" w:author="shorny" w:date="2014-06-09T18:42:00Z"/>
            </w:rPr>
          </w:rPrChange>
        </w:rPr>
      </w:pPr>
    </w:p>
    <w:p w14:paraId="51043F58" w14:textId="77777777" w:rsidR="00DF4DCE" w:rsidRPr="00DF4DCE" w:rsidRDefault="00DF4DCE">
      <w:pPr>
        <w:pStyle w:val="HTMLPreformatted"/>
        <w:divId w:val="605889992"/>
        <w:rPr>
          <w:ins w:id="15351" w:author="shorny" w:date="2014-06-09T18:42:00Z"/>
          <w:sz w:val="18"/>
          <w:rPrChange w:id="15352" w:author="shorny" w:date="2014-06-09T18:43:00Z">
            <w:rPr>
              <w:ins w:id="15353" w:author="shorny" w:date="2014-06-09T18:42:00Z"/>
            </w:rPr>
          </w:rPrChange>
        </w:rPr>
      </w:pPr>
      <w:ins w:id="15354" w:author="shorny" w:date="2014-06-09T18:42:00Z">
        <w:r w:rsidRPr="00DF4DCE">
          <w:rPr>
            <w:rStyle w:val="keyword1"/>
            <w:sz w:val="18"/>
            <w:rPrChange w:id="15355" w:author="shorny" w:date="2014-06-09T18:43:00Z">
              <w:rPr>
                <w:rStyle w:val="keyword1"/>
              </w:rPr>
            </w:rPrChange>
          </w:rPr>
          <w:t>INSERT</w:t>
        </w:r>
        <w:r w:rsidRPr="00DF4DCE">
          <w:rPr>
            <w:sz w:val="18"/>
            <w:rPrChange w:id="15356" w:author="shorny" w:date="2014-06-09T18:43:00Z">
              <w:rPr/>
            </w:rPrChange>
          </w:rPr>
          <w:t xml:space="preserve"> </w:t>
        </w:r>
        <w:r w:rsidRPr="00DF4DCE">
          <w:rPr>
            <w:rStyle w:val="keyword1"/>
            <w:sz w:val="18"/>
            <w:rPrChange w:id="15357" w:author="shorny" w:date="2014-06-09T18:43:00Z">
              <w:rPr>
                <w:rStyle w:val="keyword1"/>
              </w:rPr>
            </w:rPrChange>
          </w:rPr>
          <w:t>INTO</w:t>
        </w:r>
        <w:r w:rsidRPr="00DF4DCE">
          <w:rPr>
            <w:sz w:val="18"/>
            <w:rPrChange w:id="15358" w:author="shorny" w:date="2014-06-09T18:43:00Z">
              <w:rPr/>
            </w:rPrChange>
          </w:rPr>
          <w:t xml:space="preserve"> `Research Area` (FORCode, Description, ResearchArea, GeneralArea)</w:t>
        </w:r>
      </w:ins>
    </w:p>
    <w:p w14:paraId="2AFEE1CC" w14:textId="77777777" w:rsidR="00DF4DCE" w:rsidRPr="00DF4DCE" w:rsidRDefault="00DF4DCE">
      <w:pPr>
        <w:pStyle w:val="HTMLPreformatted"/>
        <w:divId w:val="605889992"/>
        <w:rPr>
          <w:ins w:id="15359" w:author="shorny" w:date="2014-06-09T18:42:00Z"/>
          <w:sz w:val="18"/>
          <w:rPrChange w:id="15360" w:author="shorny" w:date="2014-06-09T18:43:00Z">
            <w:rPr>
              <w:ins w:id="15361" w:author="shorny" w:date="2014-06-09T18:42:00Z"/>
            </w:rPr>
          </w:rPrChange>
        </w:rPr>
      </w:pPr>
      <w:ins w:id="15362" w:author="shorny" w:date="2014-06-09T18:42:00Z">
        <w:r w:rsidRPr="00DF4DCE">
          <w:rPr>
            <w:rStyle w:val="keyword1"/>
            <w:sz w:val="18"/>
            <w:rPrChange w:id="15363" w:author="shorny" w:date="2014-06-09T18:43:00Z">
              <w:rPr>
                <w:rStyle w:val="keyword1"/>
              </w:rPr>
            </w:rPrChange>
          </w:rPr>
          <w:t>VALUES</w:t>
        </w:r>
        <w:r w:rsidRPr="00DF4DCE">
          <w:rPr>
            <w:sz w:val="18"/>
            <w:rPrChange w:id="15364" w:author="shorny" w:date="2014-06-09T18:43:00Z">
              <w:rPr/>
            </w:rPrChange>
          </w:rPr>
          <w:t xml:space="preserve"> (080499, </w:t>
        </w:r>
        <w:r w:rsidRPr="00DF4DCE">
          <w:rPr>
            <w:rStyle w:val="string1"/>
            <w:sz w:val="18"/>
            <w:rPrChange w:id="15365" w:author="shorny" w:date="2014-06-09T18:43:00Z">
              <w:rPr>
                <w:rStyle w:val="string1"/>
              </w:rPr>
            </w:rPrChange>
          </w:rPr>
          <w:t>'data format not elsewhere classified'</w:t>
        </w:r>
        <w:r w:rsidRPr="00DF4DCE">
          <w:rPr>
            <w:sz w:val="18"/>
            <w:rPrChange w:id="15366" w:author="shorny" w:date="2014-06-09T18:43:00Z">
              <w:rPr/>
            </w:rPrChange>
          </w:rPr>
          <w:t xml:space="preserve">, </w:t>
        </w:r>
        <w:r w:rsidRPr="00DF4DCE">
          <w:rPr>
            <w:rStyle w:val="string1"/>
            <w:sz w:val="18"/>
            <w:rPrChange w:id="15367" w:author="shorny" w:date="2014-06-09T18:43:00Z">
              <w:rPr>
                <w:rStyle w:val="string1"/>
              </w:rPr>
            </w:rPrChange>
          </w:rPr>
          <w:t>''</w:t>
        </w:r>
        <w:r w:rsidRPr="00DF4DCE">
          <w:rPr>
            <w:sz w:val="18"/>
            <w:rPrChange w:id="15368" w:author="shorny" w:date="2014-06-09T18:43:00Z">
              <w:rPr/>
            </w:rPrChange>
          </w:rPr>
          <w:t xml:space="preserve">, </w:t>
        </w:r>
        <w:r w:rsidRPr="00DF4DCE">
          <w:rPr>
            <w:rStyle w:val="string1"/>
            <w:sz w:val="18"/>
            <w:rPrChange w:id="15369" w:author="shorny" w:date="2014-06-09T18:43:00Z">
              <w:rPr>
                <w:rStyle w:val="string1"/>
              </w:rPr>
            </w:rPrChange>
          </w:rPr>
          <w:t>''</w:t>
        </w:r>
        <w:r w:rsidRPr="00DF4DCE">
          <w:rPr>
            <w:sz w:val="18"/>
            <w:rPrChange w:id="15370" w:author="shorny" w:date="2014-06-09T18:43:00Z">
              <w:rPr/>
            </w:rPrChange>
          </w:rPr>
          <w:t>);</w:t>
        </w:r>
      </w:ins>
    </w:p>
    <w:p w14:paraId="0F2905E3" w14:textId="77777777" w:rsidR="00DF4DCE" w:rsidRPr="00DF4DCE" w:rsidRDefault="00DF4DCE">
      <w:pPr>
        <w:pStyle w:val="HTMLPreformatted"/>
        <w:divId w:val="605889992"/>
        <w:rPr>
          <w:ins w:id="15371" w:author="shorny" w:date="2014-06-09T18:42:00Z"/>
          <w:sz w:val="18"/>
          <w:rPrChange w:id="15372" w:author="shorny" w:date="2014-06-09T18:43:00Z">
            <w:rPr>
              <w:ins w:id="15373" w:author="shorny" w:date="2014-06-09T18:42:00Z"/>
            </w:rPr>
          </w:rPrChange>
        </w:rPr>
      </w:pPr>
    </w:p>
    <w:p w14:paraId="33D3807A" w14:textId="77777777" w:rsidR="00DF4DCE" w:rsidRPr="00DF4DCE" w:rsidRDefault="00DF4DCE">
      <w:pPr>
        <w:pStyle w:val="HTMLPreformatted"/>
        <w:divId w:val="605889992"/>
        <w:rPr>
          <w:ins w:id="15374" w:author="shorny" w:date="2014-06-09T18:42:00Z"/>
          <w:sz w:val="18"/>
          <w:rPrChange w:id="15375" w:author="shorny" w:date="2014-06-09T18:43:00Z">
            <w:rPr>
              <w:ins w:id="15376" w:author="shorny" w:date="2014-06-09T18:42:00Z"/>
            </w:rPr>
          </w:rPrChange>
        </w:rPr>
      </w:pPr>
      <w:ins w:id="15377" w:author="shorny" w:date="2014-06-09T18:42:00Z">
        <w:r w:rsidRPr="00DF4DCE">
          <w:rPr>
            <w:rStyle w:val="keyword1"/>
            <w:sz w:val="18"/>
            <w:rPrChange w:id="15378" w:author="shorny" w:date="2014-06-09T18:43:00Z">
              <w:rPr>
                <w:rStyle w:val="keyword1"/>
              </w:rPr>
            </w:rPrChange>
          </w:rPr>
          <w:t>INSERT</w:t>
        </w:r>
        <w:r w:rsidRPr="00DF4DCE">
          <w:rPr>
            <w:sz w:val="18"/>
            <w:rPrChange w:id="15379" w:author="shorny" w:date="2014-06-09T18:43:00Z">
              <w:rPr/>
            </w:rPrChange>
          </w:rPr>
          <w:t xml:space="preserve"> </w:t>
        </w:r>
        <w:r w:rsidRPr="00DF4DCE">
          <w:rPr>
            <w:rStyle w:val="keyword1"/>
            <w:sz w:val="18"/>
            <w:rPrChange w:id="15380" w:author="shorny" w:date="2014-06-09T18:43:00Z">
              <w:rPr>
                <w:rStyle w:val="keyword1"/>
              </w:rPr>
            </w:rPrChange>
          </w:rPr>
          <w:t>INTO</w:t>
        </w:r>
        <w:r w:rsidRPr="00DF4DCE">
          <w:rPr>
            <w:sz w:val="18"/>
            <w:rPrChange w:id="15381" w:author="shorny" w:date="2014-06-09T18:43:00Z">
              <w:rPr/>
            </w:rPrChange>
          </w:rPr>
          <w:t xml:space="preserve"> `Research Area` (FORCode, Description, ResearchArea, GeneralArea)</w:t>
        </w:r>
      </w:ins>
    </w:p>
    <w:p w14:paraId="53F485D6" w14:textId="77777777" w:rsidR="00DF4DCE" w:rsidRPr="00DF4DCE" w:rsidRDefault="00DF4DCE">
      <w:pPr>
        <w:pStyle w:val="HTMLPreformatted"/>
        <w:divId w:val="605889992"/>
        <w:rPr>
          <w:ins w:id="15382" w:author="shorny" w:date="2014-06-09T18:42:00Z"/>
          <w:sz w:val="18"/>
          <w:rPrChange w:id="15383" w:author="shorny" w:date="2014-06-09T18:43:00Z">
            <w:rPr>
              <w:ins w:id="15384" w:author="shorny" w:date="2014-06-09T18:42:00Z"/>
            </w:rPr>
          </w:rPrChange>
        </w:rPr>
      </w:pPr>
      <w:ins w:id="15385" w:author="shorny" w:date="2014-06-09T18:42:00Z">
        <w:r w:rsidRPr="00DF4DCE">
          <w:rPr>
            <w:rStyle w:val="keyword1"/>
            <w:sz w:val="18"/>
            <w:rPrChange w:id="15386" w:author="shorny" w:date="2014-06-09T18:43:00Z">
              <w:rPr>
                <w:rStyle w:val="keyword1"/>
              </w:rPr>
            </w:rPrChange>
          </w:rPr>
          <w:t>VALUES</w:t>
        </w:r>
        <w:r w:rsidRPr="00DF4DCE">
          <w:rPr>
            <w:sz w:val="18"/>
            <w:rPrChange w:id="15387" w:author="shorny" w:date="2014-06-09T18:43:00Z">
              <w:rPr/>
            </w:rPrChange>
          </w:rPr>
          <w:t xml:space="preserve"> (080699, </w:t>
        </w:r>
        <w:r w:rsidRPr="00DF4DCE">
          <w:rPr>
            <w:rStyle w:val="string1"/>
            <w:sz w:val="18"/>
            <w:rPrChange w:id="15388" w:author="shorny" w:date="2014-06-09T18:43:00Z">
              <w:rPr>
                <w:rStyle w:val="string1"/>
              </w:rPr>
            </w:rPrChange>
          </w:rPr>
          <w:t>'information systems not elsewhere classified'</w:t>
        </w:r>
        <w:r w:rsidRPr="00DF4DCE">
          <w:rPr>
            <w:sz w:val="18"/>
            <w:rPrChange w:id="15389" w:author="shorny" w:date="2014-06-09T18:43:00Z">
              <w:rPr/>
            </w:rPrChange>
          </w:rPr>
          <w:t xml:space="preserve">, </w:t>
        </w:r>
        <w:r w:rsidRPr="00DF4DCE">
          <w:rPr>
            <w:rStyle w:val="string1"/>
            <w:sz w:val="18"/>
            <w:rPrChange w:id="15390" w:author="shorny" w:date="2014-06-09T18:43:00Z">
              <w:rPr>
                <w:rStyle w:val="string1"/>
              </w:rPr>
            </w:rPrChange>
          </w:rPr>
          <w:t>''</w:t>
        </w:r>
        <w:r w:rsidRPr="00DF4DCE">
          <w:rPr>
            <w:sz w:val="18"/>
            <w:rPrChange w:id="15391" w:author="shorny" w:date="2014-06-09T18:43:00Z">
              <w:rPr/>
            </w:rPrChange>
          </w:rPr>
          <w:t xml:space="preserve">, </w:t>
        </w:r>
        <w:r w:rsidRPr="00DF4DCE">
          <w:rPr>
            <w:rStyle w:val="string1"/>
            <w:sz w:val="18"/>
            <w:rPrChange w:id="15392" w:author="shorny" w:date="2014-06-09T18:43:00Z">
              <w:rPr>
                <w:rStyle w:val="string1"/>
              </w:rPr>
            </w:rPrChange>
          </w:rPr>
          <w:t>''</w:t>
        </w:r>
        <w:r w:rsidRPr="00DF4DCE">
          <w:rPr>
            <w:sz w:val="18"/>
            <w:rPrChange w:id="15393" w:author="shorny" w:date="2014-06-09T18:43:00Z">
              <w:rPr/>
            </w:rPrChange>
          </w:rPr>
          <w:t>);</w:t>
        </w:r>
      </w:ins>
    </w:p>
    <w:p w14:paraId="66BF4173" w14:textId="77777777" w:rsidR="00DF4DCE" w:rsidRPr="00DF4DCE" w:rsidRDefault="00DF4DCE">
      <w:pPr>
        <w:pStyle w:val="HTMLPreformatted"/>
        <w:divId w:val="605889992"/>
        <w:rPr>
          <w:ins w:id="15394" w:author="shorny" w:date="2014-06-09T18:42:00Z"/>
          <w:sz w:val="18"/>
          <w:rPrChange w:id="15395" w:author="shorny" w:date="2014-06-09T18:43:00Z">
            <w:rPr>
              <w:ins w:id="15396" w:author="shorny" w:date="2014-06-09T18:42:00Z"/>
            </w:rPr>
          </w:rPrChange>
        </w:rPr>
      </w:pPr>
    </w:p>
    <w:p w14:paraId="523EC965" w14:textId="77777777" w:rsidR="00DF4DCE" w:rsidRPr="00DF4DCE" w:rsidRDefault="00DF4DCE">
      <w:pPr>
        <w:pStyle w:val="HTMLPreformatted"/>
        <w:divId w:val="605889992"/>
        <w:rPr>
          <w:ins w:id="15397" w:author="shorny" w:date="2014-06-09T18:42:00Z"/>
          <w:sz w:val="18"/>
          <w:rPrChange w:id="15398" w:author="shorny" w:date="2014-06-09T18:43:00Z">
            <w:rPr>
              <w:ins w:id="15399" w:author="shorny" w:date="2014-06-09T18:42:00Z"/>
            </w:rPr>
          </w:rPrChange>
        </w:rPr>
      </w:pPr>
      <w:ins w:id="15400" w:author="shorny" w:date="2014-06-09T18:42:00Z">
        <w:r w:rsidRPr="00DF4DCE">
          <w:rPr>
            <w:rStyle w:val="keyword1"/>
            <w:sz w:val="18"/>
            <w:rPrChange w:id="15401" w:author="shorny" w:date="2014-06-09T18:43:00Z">
              <w:rPr>
                <w:rStyle w:val="keyword1"/>
              </w:rPr>
            </w:rPrChange>
          </w:rPr>
          <w:t>INSERT</w:t>
        </w:r>
        <w:r w:rsidRPr="00DF4DCE">
          <w:rPr>
            <w:sz w:val="18"/>
            <w:rPrChange w:id="15402" w:author="shorny" w:date="2014-06-09T18:43:00Z">
              <w:rPr/>
            </w:rPrChange>
          </w:rPr>
          <w:t xml:space="preserve"> </w:t>
        </w:r>
        <w:r w:rsidRPr="00DF4DCE">
          <w:rPr>
            <w:rStyle w:val="keyword1"/>
            <w:sz w:val="18"/>
            <w:rPrChange w:id="15403" w:author="shorny" w:date="2014-06-09T18:43:00Z">
              <w:rPr>
                <w:rStyle w:val="keyword1"/>
              </w:rPr>
            </w:rPrChange>
          </w:rPr>
          <w:t>INTO</w:t>
        </w:r>
        <w:r w:rsidRPr="00DF4DCE">
          <w:rPr>
            <w:sz w:val="18"/>
            <w:rPrChange w:id="15404" w:author="shorny" w:date="2014-06-09T18:43:00Z">
              <w:rPr/>
            </w:rPrChange>
          </w:rPr>
          <w:t xml:space="preserve"> `Research Area` (FORCode, Description, ResearchArea, GeneralArea)</w:t>
        </w:r>
      </w:ins>
    </w:p>
    <w:p w14:paraId="4DC101C1" w14:textId="77777777" w:rsidR="00DF4DCE" w:rsidRPr="00DF4DCE" w:rsidRDefault="00DF4DCE">
      <w:pPr>
        <w:pStyle w:val="HTMLPreformatted"/>
        <w:divId w:val="605889992"/>
        <w:rPr>
          <w:ins w:id="15405" w:author="shorny" w:date="2014-06-09T18:42:00Z"/>
          <w:sz w:val="18"/>
          <w:rPrChange w:id="15406" w:author="shorny" w:date="2014-06-09T18:43:00Z">
            <w:rPr>
              <w:ins w:id="15407" w:author="shorny" w:date="2014-06-09T18:42:00Z"/>
            </w:rPr>
          </w:rPrChange>
        </w:rPr>
      </w:pPr>
      <w:ins w:id="15408" w:author="shorny" w:date="2014-06-09T18:42:00Z">
        <w:r w:rsidRPr="00DF4DCE">
          <w:rPr>
            <w:rStyle w:val="keyword1"/>
            <w:sz w:val="18"/>
            <w:rPrChange w:id="15409" w:author="shorny" w:date="2014-06-09T18:43:00Z">
              <w:rPr>
                <w:rStyle w:val="keyword1"/>
              </w:rPr>
            </w:rPrChange>
          </w:rPr>
          <w:t>VALUES</w:t>
        </w:r>
        <w:r w:rsidRPr="00DF4DCE">
          <w:rPr>
            <w:sz w:val="18"/>
            <w:rPrChange w:id="15410" w:author="shorny" w:date="2014-06-09T18:43:00Z">
              <w:rPr/>
            </w:rPrChange>
          </w:rPr>
          <w:t xml:space="preserve"> (089999, </w:t>
        </w:r>
        <w:r w:rsidRPr="00DF4DCE">
          <w:rPr>
            <w:rStyle w:val="string1"/>
            <w:sz w:val="18"/>
            <w:rPrChange w:id="15411" w:author="shorny" w:date="2014-06-09T18:43:00Z">
              <w:rPr>
                <w:rStyle w:val="string1"/>
              </w:rPr>
            </w:rPrChange>
          </w:rPr>
          <w:t>'information and computing sciences not elsewhere classified'</w:t>
        </w:r>
        <w:r w:rsidRPr="00DF4DCE">
          <w:rPr>
            <w:sz w:val="18"/>
            <w:rPrChange w:id="15412" w:author="shorny" w:date="2014-06-09T18:43:00Z">
              <w:rPr/>
            </w:rPrChange>
          </w:rPr>
          <w:t xml:space="preserve">, </w:t>
        </w:r>
        <w:r w:rsidRPr="00DF4DCE">
          <w:rPr>
            <w:rStyle w:val="string1"/>
            <w:sz w:val="18"/>
            <w:rPrChange w:id="15413" w:author="shorny" w:date="2014-06-09T18:43:00Z">
              <w:rPr>
                <w:rStyle w:val="string1"/>
              </w:rPr>
            </w:rPrChange>
          </w:rPr>
          <w:t>''</w:t>
        </w:r>
        <w:r w:rsidRPr="00DF4DCE">
          <w:rPr>
            <w:sz w:val="18"/>
            <w:rPrChange w:id="15414" w:author="shorny" w:date="2014-06-09T18:43:00Z">
              <w:rPr/>
            </w:rPrChange>
          </w:rPr>
          <w:t xml:space="preserve">, </w:t>
        </w:r>
        <w:r w:rsidRPr="00DF4DCE">
          <w:rPr>
            <w:rStyle w:val="string1"/>
            <w:sz w:val="18"/>
            <w:rPrChange w:id="15415" w:author="shorny" w:date="2014-06-09T18:43:00Z">
              <w:rPr>
                <w:rStyle w:val="string1"/>
              </w:rPr>
            </w:rPrChange>
          </w:rPr>
          <w:t>''</w:t>
        </w:r>
        <w:r w:rsidRPr="00DF4DCE">
          <w:rPr>
            <w:sz w:val="18"/>
            <w:rPrChange w:id="15416" w:author="shorny" w:date="2014-06-09T18:43:00Z">
              <w:rPr/>
            </w:rPrChange>
          </w:rPr>
          <w:t>);</w:t>
        </w:r>
      </w:ins>
    </w:p>
    <w:p w14:paraId="006D2FB2" w14:textId="77777777" w:rsidR="00DF4DCE" w:rsidRPr="00DF4DCE" w:rsidRDefault="00DF4DCE">
      <w:pPr>
        <w:pStyle w:val="HTMLPreformatted"/>
        <w:divId w:val="605889992"/>
        <w:rPr>
          <w:ins w:id="15417" w:author="shorny" w:date="2014-06-09T18:42:00Z"/>
          <w:sz w:val="18"/>
          <w:rPrChange w:id="15418" w:author="shorny" w:date="2014-06-09T18:43:00Z">
            <w:rPr>
              <w:ins w:id="15419" w:author="shorny" w:date="2014-06-09T18:42:00Z"/>
            </w:rPr>
          </w:rPrChange>
        </w:rPr>
      </w:pPr>
    </w:p>
    <w:p w14:paraId="77CB6653" w14:textId="77777777" w:rsidR="00DF4DCE" w:rsidRPr="00DF4DCE" w:rsidRDefault="00DF4DCE">
      <w:pPr>
        <w:pStyle w:val="HTMLPreformatted"/>
        <w:divId w:val="605889992"/>
        <w:rPr>
          <w:ins w:id="15420" w:author="shorny" w:date="2014-06-09T18:42:00Z"/>
          <w:sz w:val="18"/>
          <w:rPrChange w:id="15421" w:author="shorny" w:date="2014-06-09T18:43:00Z">
            <w:rPr>
              <w:ins w:id="15422" w:author="shorny" w:date="2014-06-09T18:42:00Z"/>
            </w:rPr>
          </w:rPrChange>
        </w:rPr>
      </w:pPr>
    </w:p>
    <w:p w14:paraId="512173DD" w14:textId="77777777" w:rsidR="00DF4DCE" w:rsidRPr="00DF4DCE" w:rsidRDefault="00DF4DCE">
      <w:pPr>
        <w:pStyle w:val="HTMLPreformatted"/>
        <w:divId w:val="605889992"/>
        <w:rPr>
          <w:ins w:id="15423" w:author="shorny" w:date="2014-06-09T18:42:00Z"/>
          <w:rStyle w:val="comment1"/>
          <w:sz w:val="18"/>
          <w:rPrChange w:id="15424" w:author="shorny" w:date="2014-06-09T18:43:00Z">
            <w:rPr>
              <w:ins w:id="15425" w:author="shorny" w:date="2014-06-09T18:42:00Z"/>
              <w:rStyle w:val="comment1"/>
            </w:rPr>
          </w:rPrChange>
        </w:rPr>
      </w:pPr>
      <w:ins w:id="15426" w:author="shorny" w:date="2014-06-09T18:42:00Z">
        <w:r w:rsidRPr="00DF4DCE">
          <w:rPr>
            <w:rStyle w:val="comment1"/>
            <w:sz w:val="18"/>
            <w:rPrChange w:id="15427" w:author="shorny" w:date="2014-06-09T18:43:00Z">
              <w:rPr>
                <w:rStyle w:val="comment1"/>
              </w:rPr>
            </w:rPrChange>
          </w:rPr>
          <w:t>-- -----------------------------------------------------------------------------</w:t>
        </w:r>
      </w:ins>
    </w:p>
    <w:p w14:paraId="0B66D84E" w14:textId="77777777" w:rsidR="00DF4DCE" w:rsidRPr="00DF4DCE" w:rsidRDefault="00DF4DCE">
      <w:pPr>
        <w:pStyle w:val="HTMLPreformatted"/>
        <w:divId w:val="605889992"/>
        <w:rPr>
          <w:ins w:id="15428" w:author="shorny" w:date="2014-06-09T18:42:00Z"/>
          <w:rStyle w:val="comment1"/>
          <w:sz w:val="18"/>
          <w:rPrChange w:id="15429" w:author="shorny" w:date="2014-06-09T18:43:00Z">
            <w:rPr>
              <w:ins w:id="15430" w:author="shorny" w:date="2014-06-09T18:42:00Z"/>
              <w:rStyle w:val="comment1"/>
            </w:rPr>
          </w:rPrChange>
        </w:rPr>
      </w:pPr>
      <w:ins w:id="15431" w:author="shorny" w:date="2014-06-09T18:42:00Z">
        <w:r w:rsidRPr="00DF4DCE">
          <w:rPr>
            <w:rStyle w:val="comment1"/>
            <w:sz w:val="18"/>
            <w:rPrChange w:id="15432" w:author="shorny" w:date="2014-06-09T18:43:00Z">
              <w:rPr>
                <w:rStyle w:val="comment1"/>
              </w:rPr>
            </w:rPrChange>
          </w:rPr>
          <w:t>-- DecisionTypes</w:t>
        </w:r>
      </w:ins>
    </w:p>
    <w:p w14:paraId="0384D4D9" w14:textId="77777777" w:rsidR="00DF4DCE" w:rsidRPr="00DF4DCE" w:rsidRDefault="00DF4DCE">
      <w:pPr>
        <w:pStyle w:val="HTMLPreformatted"/>
        <w:divId w:val="605889992"/>
        <w:rPr>
          <w:ins w:id="15433" w:author="shorny" w:date="2014-06-09T18:42:00Z"/>
          <w:sz w:val="18"/>
          <w:rPrChange w:id="15434" w:author="shorny" w:date="2014-06-09T18:43:00Z">
            <w:rPr>
              <w:ins w:id="15435" w:author="shorny" w:date="2014-06-09T18:42:00Z"/>
            </w:rPr>
          </w:rPrChange>
        </w:rPr>
      </w:pPr>
      <w:ins w:id="15436" w:author="shorny" w:date="2014-06-09T18:42:00Z">
        <w:r w:rsidRPr="00DF4DCE">
          <w:rPr>
            <w:rStyle w:val="keyword1"/>
            <w:sz w:val="18"/>
            <w:rPrChange w:id="15437" w:author="shorny" w:date="2014-06-09T18:43:00Z">
              <w:rPr>
                <w:rStyle w:val="keyword1"/>
              </w:rPr>
            </w:rPrChange>
          </w:rPr>
          <w:t>INSERT</w:t>
        </w:r>
        <w:r w:rsidRPr="00DF4DCE">
          <w:rPr>
            <w:sz w:val="18"/>
            <w:rPrChange w:id="15438" w:author="shorny" w:date="2014-06-09T18:43:00Z">
              <w:rPr/>
            </w:rPrChange>
          </w:rPr>
          <w:t xml:space="preserve"> </w:t>
        </w:r>
        <w:r w:rsidRPr="00DF4DCE">
          <w:rPr>
            <w:rStyle w:val="keyword1"/>
            <w:sz w:val="18"/>
            <w:rPrChange w:id="15439" w:author="shorny" w:date="2014-06-09T18:43:00Z">
              <w:rPr>
                <w:rStyle w:val="keyword1"/>
              </w:rPr>
            </w:rPrChange>
          </w:rPr>
          <w:t>INTO</w:t>
        </w:r>
        <w:r w:rsidRPr="00DF4DCE">
          <w:rPr>
            <w:sz w:val="18"/>
            <w:rPrChange w:id="15440" w:author="shorny" w:date="2014-06-09T18:43:00Z">
              <w:rPr/>
            </w:rPrChange>
          </w:rPr>
          <w:t xml:space="preserve"> `Decision </w:t>
        </w:r>
        <w:r w:rsidRPr="00DF4DCE">
          <w:rPr>
            <w:rStyle w:val="keyword1"/>
            <w:sz w:val="18"/>
            <w:rPrChange w:id="15441" w:author="shorny" w:date="2014-06-09T18:43:00Z">
              <w:rPr>
                <w:rStyle w:val="keyword1"/>
              </w:rPr>
            </w:rPrChange>
          </w:rPr>
          <w:t>Type</w:t>
        </w:r>
        <w:r w:rsidRPr="00DF4DCE">
          <w:rPr>
            <w:sz w:val="18"/>
            <w:rPrChange w:id="15442" w:author="shorny" w:date="2014-06-09T18:43:00Z">
              <w:rPr/>
            </w:rPrChange>
          </w:rPr>
          <w:t xml:space="preserve">` (DecisionTypeID, </w:t>
        </w:r>
        <w:r w:rsidRPr="00DF4DCE">
          <w:rPr>
            <w:rStyle w:val="keyword1"/>
            <w:sz w:val="18"/>
            <w:rPrChange w:id="15443" w:author="shorny" w:date="2014-06-09T18:43:00Z">
              <w:rPr>
                <w:rStyle w:val="keyword1"/>
              </w:rPr>
            </w:rPrChange>
          </w:rPr>
          <w:t>type</w:t>
        </w:r>
        <w:r w:rsidRPr="00DF4DCE">
          <w:rPr>
            <w:sz w:val="18"/>
            <w:rPrChange w:id="15444" w:author="shorny" w:date="2014-06-09T18:43:00Z">
              <w:rPr/>
            </w:rPrChange>
          </w:rPr>
          <w:t>)</w:t>
        </w:r>
      </w:ins>
    </w:p>
    <w:p w14:paraId="19E63844" w14:textId="77777777" w:rsidR="00DF4DCE" w:rsidRPr="00DF4DCE" w:rsidRDefault="00DF4DCE">
      <w:pPr>
        <w:pStyle w:val="HTMLPreformatted"/>
        <w:divId w:val="605889992"/>
        <w:rPr>
          <w:ins w:id="15445" w:author="shorny" w:date="2014-06-09T18:42:00Z"/>
          <w:sz w:val="18"/>
          <w:rPrChange w:id="15446" w:author="shorny" w:date="2014-06-09T18:43:00Z">
            <w:rPr>
              <w:ins w:id="15447" w:author="shorny" w:date="2014-06-09T18:42:00Z"/>
            </w:rPr>
          </w:rPrChange>
        </w:rPr>
      </w:pPr>
      <w:ins w:id="15448" w:author="shorny" w:date="2014-06-09T18:42:00Z">
        <w:r w:rsidRPr="00DF4DCE">
          <w:rPr>
            <w:rStyle w:val="keyword1"/>
            <w:sz w:val="18"/>
            <w:rPrChange w:id="15449" w:author="shorny" w:date="2014-06-09T18:43:00Z">
              <w:rPr>
                <w:rStyle w:val="keyword1"/>
              </w:rPr>
            </w:rPrChange>
          </w:rPr>
          <w:t>VALUES</w:t>
        </w:r>
        <w:r w:rsidRPr="00DF4DCE">
          <w:rPr>
            <w:sz w:val="18"/>
            <w:rPrChange w:id="15450" w:author="shorny" w:date="2014-06-09T18:43:00Z">
              <w:rPr/>
            </w:rPrChange>
          </w:rPr>
          <w:t xml:space="preserve"> (50000, </w:t>
        </w:r>
        <w:r w:rsidRPr="00DF4DCE">
          <w:rPr>
            <w:rStyle w:val="string1"/>
            <w:sz w:val="18"/>
            <w:rPrChange w:id="15451" w:author="shorny" w:date="2014-06-09T18:43:00Z">
              <w:rPr>
                <w:rStyle w:val="string1"/>
              </w:rPr>
            </w:rPrChange>
          </w:rPr>
          <w:t>'GPA too low'</w:t>
        </w:r>
        <w:r w:rsidRPr="00DF4DCE">
          <w:rPr>
            <w:sz w:val="18"/>
            <w:rPrChange w:id="15452" w:author="shorny" w:date="2014-06-09T18:43:00Z">
              <w:rPr/>
            </w:rPrChange>
          </w:rPr>
          <w:t>);</w:t>
        </w:r>
      </w:ins>
    </w:p>
    <w:p w14:paraId="30093B5B" w14:textId="77777777" w:rsidR="00DF4DCE" w:rsidRPr="00DF4DCE" w:rsidRDefault="00DF4DCE">
      <w:pPr>
        <w:pStyle w:val="HTMLPreformatted"/>
        <w:divId w:val="605889992"/>
        <w:rPr>
          <w:ins w:id="15453" w:author="shorny" w:date="2014-06-09T18:42:00Z"/>
          <w:sz w:val="18"/>
          <w:rPrChange w:id="15454" w:author="shorny" w:date="2014-06-09T18:43:00Z">
            <w:rPr>
              <w:ins w:id="15455" w:author="shorny" w:date="2014-06-09T18:42:00Z"/>
            </w:rPr>
          </w:rPrChange>
        </w:rPr>
      </w:pPr>
    </w:p>
    <w:p w14:paraId="6D36E3CE" w14:textId="77777777" w:rsidR="00DF4DCE" w:rsidRPr="00DF4DCE" w:rsidRDefault="00DF4DCE">
      <w:pPr>
        <w:pStyle w:val="HTMLPreformatted"/>
        <w:divId w:val="605889992"/>
        <w:rPr>
          <w:ins w:id="15456" w:author="shorny" w:date="2014-06-09T18:42:00Z"/>
          <w:sz w:val="18"/>
          <w:rPrChange w:id="15457" w:author="shorny" w:date="2014-06-09T18:43:00Z">
            <w:rPr>
              <w:ins w:id="15458" w:author="shorny" w:date="2014-06-09T18:42:00Z"/>
            </w:rPr>
          </w:rPrChange>
        </w:rPr>
      </w:pPr>
      <w:ins w:id="15459" w:author="shorny" w:date="2014-06-09T18:42:00Z">
        <w:r w:rsidRPr="00DF4DCE">
          <w:rPr>
            <w:rStyle w:val="keyword1"/>
            <w:sz w:val="18"/>
            <w:rPrChange w:id="15460" w:author="shorny" w:date="2014-06-09T18:43:00Z">
              <w:rPr>
                <w:rStyle w:val="keyword1"/>
              </w:rPr>
            </w:rPrChange>
          </w:rPr>
          <w:t>INSERT</w:t>
        </w:r>
        <w:r w:rsidRPr="00DF4DCE">
          <w:rPr>
            <w:sz w:val="18"/>
            <w:rPrChange w:id="15461" w:author="shorny" w:date="2014-06-09T18:43:00Z">
              <w:rPr/>
            </w:rPrChange>
          </w:rPr>
          <w:t xml:space="preserve"> </w:t>
        </w:r>
        <w:r w:rsidRPr="00DF4DCE">
          <w:rPr>
            <w:rStyle w:val="keyword1"/>
            <w:sz w:val="18"/>
            <w:rPrChange w:id="15462" w:author="shorny" w:date="2014-06-09T18:43:00Z">
              <w:rPr>
                <w:rStyle w:val="keyword1"/>
              </w:rPr>
            </w:rPrChange>
          </w:rPr>
          <w:t>INTO</w:t>
        </w:r>
        <w:r w:rsidRPr="00DF4DCE">
          <w:rPr>
            <w:sz w:val="18"/>
            <w:rPrChange w:id="15463" w:author="shorny" w:date="2014-06-09T18:43:00Z">
              <w:rPr/>
            </w:rPrChange>
          </w:rPr>
          <w:t xml:space="preserve"> `Decision </w:t>
        </w:r>
        <w:r w:rsidRPr="00DF4DCE">
          <w:rPr>
            <w:rStyle w:val="keyword1"/>
            <w:sz w:val="18"/>
            <w:rPrChange w:id="15464" w:author="shorny" w:date="2014-06-09T18:43:00Z">
              <w:rPr>
                <w:rStyle w:val="keyword1"/>
              </w:rPr>
            </w:rPrChange>
          </w:rPr>
          <w:t>Type</w:t>
        </w:r>
        <w:r w:rsidRPr="00DF4DCE">
          <w:rPr>
            <w:sz w:val="18"/>
            <w:rPrChange w:id="15465" w:author="shorny" w:date="2014-06-09T18:43:00Z">
              <w:rPr/>
            </w:rPrChange>
          </w:rPr>
          <w:t xml:space="preserve">` (DecisionTypeID, </w:t>
        </w:r>
        <w:r w:rsidRPr="00DF4DCE">
          <w:rPr>
            <w:rStyle w:val="keyword1"/>
            <w:sz w:val="18"/>
            <w:rPrChange w:id="15466" w:author="shorny" w:date="2014-06-09T18:43:00Z">
              <w:rPr>
                <w:rStyle w:val="keyword1"/>
              </w:rPr>
            </w:rPrChange>
          </w:rPr>
          <w:t>type</w:t>
        </w:r>
        <w:r w:rsidRPr="00DF4DCE">
          <w:rPr>
            <w:sz w:val="18"/>
            <w:rPrChange w:id="15467" w:author="shorny" w:date="2014-06-09T18:43:00Z">
              <w:rPr/>
            </w:rPrChange>
          </w:rPr>
          <w:t>)</w:t>
        </w:r>
      </w:ins>
    </w:p>
    <w:p w14:paraId="6DCE3631" w14:textId="77777777" w:rsidR="00DF4DCE" w:rsidRPr="00DF4DCE" w:rsidRDefault="00DF4DCE">
      <w:pPr>
        <w:pStyle w:val="HTMLPreformatted"/>
        <w:divId w:val="605889992"/>
        <w:rPr>
          <w:ins w:id="15468" w:author="shorny" w:date="2014-06-09T18:42:00Z"/>
          <w:sz w:val="18"/>
          <w:rPrChange w:id="15469" w:author="shorny" w:date="2014-06-09T18:43:00Z">
            <w:rPr>
              <w:ins w:id="15470" w:author="shorny" w:date="2014-06-09T18:42:00Z"/>
            </w:rPr>
          </w:rPrChange>
        </w:rPr>
      </w:pPr>
      <w:ins w:id="15471" w:author="shorny" w:date="2014-06-09T18:42:00Z">
        <w:r w:rsidRPr="00DF4DCE">
          <w:rPr>
            <w:rStyle w:val="keyword1"/>
            <w:sz w:val="18"/>
            <w:rPrChange w:id="15472" w:author="shorny" w:date="2014-06-09T18:43:00Z">
              <w:rPr>
                <w:rStyle w:val="keyword1"/>
              </w:rPr>
            </w:rPrChange>
          </w:rPr>
          <w:t>VALUES</w:t>
        </w:r>
        <w:r w:rsidRPr="00DF4DCE">
          <w:rPr>
            <w:sz w:val="18"/>
            <w:rPrChange w:id="15473" w:author="shorny" w:date="2014-06-09T18:43:00Z">
              <w:rPr/>
            </w:rPrChange>
          </w:rPr>
          <w:t xml:space="preserve"> (50001, </w:t>
        </w:r>
        <w:r w:rsidRPr="00DF4DCE">
          <w:rPr>
            <w:rStyle w:val="string1"/>
            <w:sz w:val="18"/>
            <w:rPrChange w:id="15474" w:author="shorny" w:date="2014-06-09T18:43:00Z">
              <w:rPr>
                <w:rStyle w:val="string1"/>
              </w:rPr>
            </w:rPrChange>
          </w:rPr>
          <w:t>'TOEFL/IELTS score too low'</w:t>
        </w:r>
        <w:r w:rsidRPr="00DF4DCE">
          <w:rPr>
            <w:sz w:val="18"/>
            <w:rPrChange w:id="15475" w:author="shorny" w:date="2014-06-09T18:43:00Z">
              <w:rPr/>
            </w:rPrChange>
          </w:rPr>
          <w:t>);</w:t>
        </w:r>
      </w:ins>
    </w:p>
    <w:p w14:paraId="1B01E645" w14:textId="77777777" w:rsidR="00DF4DCE" w:rsidRPr="00DF4DCE" w:rsidRDefault="00DF4DCE">
      <w:pPr>
        <w:pStyle w:val="HTMLPreformatted"/>
        <w:divId w:val="605889992"/>
        <w:rPr>
          <w:ins w:id="15476" w:author="shorny" w:date="2014-06-09T18:42:00Z"/>
          <w:sz w:val="18"/>
          <w:rPrChange w:id="15477" w:author="shorny" w:date="2014-06-09T18:43:00Z">
            <w:rPr>
              <w:ins w:id="15478" w:author="shorny" w:date="2014-06-09T18:42:00Z"/>
            </w:rPr>
          </w:rPrChange>
        </w:rPr>
      </w:pPr>
    </w:p>
    <w:p w14:paraId="32EBB145" w14:textId="77777777" w:rsidR="00DF4DCE" w:rsidRPr="00DF4DCE" w:rsidRDefault="00DF4DCE">
      <w:pPr>
        <w:pStyle w:val="HTMLPreformatted"/>
        <w:divId w:val="605889992"/>
        <w:rPr>
          <w:ins w:id="15479" w:author="shorny" w:date="2014-06-09T18:42:00Z"/>
          <w:sz w:val="18"/>
          <w:rPrChange w:id="15480" w:author="shorny" w:date="2014-06-09T18:43:00Z">
            <w:rPr>
              <w:ins w:id="15481" w:author="shorny" w:date="2014-06-09T18:42:00Z"/>
            </w:rPr>
          </w:rPrChange>
        </w:rPr>
      </w:pPr>
      <w:ins w:id="15482" w:author="shorny" w:date="2014-06-09T18:42:00Z">
        <w:r w:rsidRPr="00DF4DCE">
          <w:rPr>
            <w:rStyle w:val="keyword1"/>
            <w:sz w:val="18"/>
            <w:rPrChange w:id="15483" w:author="shorny" w:date="2014-06-09T18:43:00Z">
              <w:rPr>
                <w:rStyle w:val="keyword1"/>
              </w:rPr>
            </w:rPrChange>
          </w:rPr>
          <w:t>INSERT</w:t>
        </w:r>
        <w:r w:rsidRPr="00DF4DCE">
          <w:rPr>
            <w:sz w:val="18"/>
            <w:rPrChange w:id="15484" w:author="shorny" w:date="2014-06-09T18:43:00Z">
              <w:rPr/>
            </w:rPrChange>
          </w:rPr>
          <w:t xml:space="preserve"> </w:t>
        </w:r>
        <w:r w:rsidRPr="00DF4DCE">
          <w:rPr>
            <w:rStyle w:val="keyword1"/>
            <w:sz w:val="18"/>
            <w:rPrChange w:id="15485" w:author="shorny" w:date="2014-06-09T18:43:00Z">
              <w:rPr>
                <w:rStyle w:val="keyword1"/>
              </w:rPr>
            </w:rPrChange>
          </w:rPr>
          <w:t>INTO</w:t>
        </w:r>
        <w:r w:rsidRPr="00DF4DCE">
          <w:rPr>
            <w:sz w:val="18"/>
            <w:rPrChange w:id="15486" w:author="shorny" w:date="2014-06-09T18:43:00Z">
              <w:rPr/>
            </w:rPrChange>
          </w:rPr>
          <w:t xml:space="preserve"> `Decision </w:t>
        </w:r>
        <w:r w:rsidRPr="00DF4DCE">
          <w:rPr>
            <w:rStyle w:val="keyword1"/>
            <w:sz w:val="18"/>
            <w:rPrChange w:id="15487" w:author="shorny" w:date="2014-06-09T18:43:00Z">
              <w:rPr>
                <w:rStyle w:val="keyword1"/>
              </w:rPr>
            </w:rPrChange>
          </w:rPr>
          <w:t>Type</w:t>
        </w:r>
        <w:r w:rsidRPr="00DF4DCE">
          <w:rPr>
            <w:sz w:val="18"/>
            <w:rPrChange w:id="15488" w:author="shorny" w:date="2014-06-09T18:43:00Z">
              <w:rPr/>
            </w:rPrChange>
          </w:rPr>
          <w:t xml:space="preserve">` (DecisionTypeID, </w:t>
        </w:r>
        <w:r w:rsidRPr="00DF4DCE">
          <w:rPr>
            <w:rStyle w:val="keyword1"/>
            <w:sz w:val="18"/>
            <w:rPrChange w:id="15489" w:author="shorny" w:date="2014-06-09T18:43:00Z">
              <w:rPr>
                <w:rStyle w:val="keyword1"/>
              </w:rPr>
            </w:rPrChange>
          </w:rPr>
          <w:t>type</w:t>
        </w:r>
        <w:r w:rsidRPr="00DF4DCE">
          <w:rPr>
            <w:sz w:val="18"/>
            <w:rPrChange w:id="15490" w:author="shorny" w:date="2014-06-09T18:43:00Z">
              <w:rPr/>
            </w:rPrChange>
          </w:rPr>
          <w:t>)</w:t>
        </w:r>
      </w:ins>
    </w:p>
    <w:p w14:paraId="16FC737E" w14:textId="77777777" w:rsidR="00DF4DCE" w:rsidRPr="00DF4DCE" w:rsidRDefault="00DF4DCE">
      <w:pPr>
        <w:pStyle w:val="HTMLPreformatted"/>
        <w:divId w:val="605889992"/>
        <w:rPr>
          <w:ins w:id="15491" w:author="shorny" w:date="2014-06-09T18:42:00Z"/>
          <w:sz w:val="18"/>
          <w:rPrChange w:id="15492" w:author="shorny" w:date="2014-06-09T18:43:00Z">
            <w:rPr>
              <w:ins w:id="15493" w:author="shorny" w:date="2014-06-09T18:42:00Z"/>
            </w:rPr>
          </w:rPrChange>
        </w:rPr>
      </w:pPr>
      <w:ins w:id="15494" w:author="shorny" w:date="2014-06-09T18:42:00Z">
        <w:r w:rsidRPr="00DF4DCE">
          <w:rPr>
            <w:rStyle w:val="keyword1"/>
            <w:sz w:val="18"/>
            <w:rPrChange w:id="15495" w:author="shorny" w:date="2014-06-09T18:43:00Z">
              <w:rPr>
                <w:rStyle w:val="keyword1"/>
              </w:rPr>
            </w:rPrChange>
          </w:rPr>
          <w:t>VALUES</w:t>
        </w:r>
        <w:r w:rsidRPr="00DF4DCE">
          <w:rPr>
            <w:sz w:val="18"/>
            <w:rPrChange w:id="15496" w:author="shorny" w:date="2014-06-09T18:43:00Z">
              <w:rPr/>
            </w:rPrChange>
          </w:rPr>
          <w:t xml:space="preserve"> (50002, </w:t>
        </w:r>
        <w:r w:rsidRPr="00DF4DCE">
          <w:rPr>
            <w:rStyle w:val="string1"/>
            <w:sz w:val="18"/>
            <w:rPrChange w:id="15497" w:author="shorny" w:date="2014-06-09T18:43:00Z">
              <w:rPr>
                <w:rStyle w:val="string1"/>
              </w:rPr>
            </w:rPrChange>
          </w:rPr>
          <w:t>'Hand over'</w:t>
        </w:r>
        <w:r w:rsidRPr="00DF4DCE">
          <w:rPr>
            <w:sz w:val="18"/>
            <w:rPrChange w:id="15498" w:author="shorny" w:date="2014-06-09T18:43:00Z">
              <w:rPr/>
            </w:rPrChange>
          </w:rPr>
          <w:t>);</w:t>
        </w:r>
      </w:ins>
    </w:p>
    <w:p w14:paraId="6DE770ED" w14:textId="77777777" w:rsidR="00DF4DCE" w:rsidRPr="00DF4DCE" w:rsidRDefault="00DF4DCE">
      <w:pPr>
        <w:pStyle w:val="HTMLPreformatted"/>
        <w:divId w:val="605889992"/>
        <w:rPr>
          <w:ins w:id="15499" w:author="shorny" w:date="2014-06-09T18:42:00Z"/>
          <w:sz w:val="18"/>
          <w:rPrChange w:id="15500" w:author="shorny" w:date="2014-06-09T18:43:00Z">
            <w:rPr>
              <w:ins w:id="15501" w:author="shorny" w:date="2014-06-09T18:42:00Z"/>
            </w:rPr>
          </w:rPrChange>
        </w:rPr>
      </w:pPr>
    </w:p>
    <w:p w14:paraId="62E4313A" w14:textId="77777777" w:rsidR="00DF4DCE" w:rsidRPr="00DF4DCE" w:rsidRDefault="00DF4DCE">
      <w:pPr>
        <w:pStyle w:val="HTMLPreformatted"/>
        <w:divId w:val="605889992"/>
        <w:rPr>
          <w:ins w:id="15502" w:author="shorny" w:date="2014-06-09T18:42:00Z"/>
          <w:sz w:val="18"/>
          <w:rPrChange w:id="15503" w:author="shorny" w:date="2014-06-09T18:43:00Z">
            <w:rPr>
              <w:ins w:id="15504" w:author="shorny" w:date="2014-06-09T18:42:00Z"/>
            </w:rPr>
          </w:rPrChange>
        </w:rPr>
      </w:pPr>
      <w:ins w:id="15505" w:author="shorny" w:date="2014-06-09T18:42:00Z">
        <w:r w:rsidRPr="00DF4DCE">
          <w:rPr>
            <w:rStyle w:val="keyword1"/>
            <w:sz w:val="18"/>
            <w:rPrChange w:id="15506" w:author="shorny" w:date="2014-06-09T18:43:00Z">
              <w:rPr>
                <w:rStyle w:val="keyword1"/>
              </w:rPr>
            </w:rPrChange>
          </w:rPr>
          <w:t>INSERT</w:t>
        </w:r>
        <w:r w:rsidRPr="00DF4DCE">
          <w:rPr>
            <w:sz w:val="18"/>
            <w:rPrChange w:id="15507" w:author="shorny" w:date="2014-06-09T18:43:00Z">
              <w:rPr/>
            </w:rPrChange>
          </w:rPr>
          <w:t xml:space="preserve"> </w:t>
        </w:r>
        <w:r w:rsidRPr="00DF4DCE">
          <w:rPr>
            <w:rStyle w:val="keyword1"/>
            <w:sz w:val="18"/>
            <w:rPrChange w:id="15508" w:author="shorny" w:date="2014-06-09T18:43:00Z">
              <w:rPr>
                <w:rStyle w:val="keyword1"/>
              </w:rPr>
            </w:rPrChange>
          </w:rPr>
          <w:t>INTO</w:t>
        </w:r>
        <w:r w:rsidRPr="00DF4DCE">
          <w:rPr>
            <w:sz w:val="18"/>
            <w:rPrChange w:id="15509" w:author="shorny" w:date="2014-06-09T18:43:00Z">
              <w:rPr/>
            </w:rPrChange>
          </w:rPr>
          <w:t xml:space="preserve"> `Decision </w:t>
        </w:r>
        <w:r w:rsidRPr="00DF4DCE">
          <w:rPr>
            <w:rStyle w:val="keyword1"/>
            <w:sz w:val="18"/>
            <w:rPrChange w:id="15510" w:author="shorny" w:date="2014-06-09T18:43:00Z">
              <w:rPr>
                <w:rStyle w:val="keyword1"/>
              </w:rPr>
            </w:rPrChange>
          </w:rPr>
          <w:t>Type</w:t>
        </w:r>
        <w:r w:rsidRPr="00DF4DCE">
          <w:rPr>
            <w:sz w:val="18"/>
            <w:rPrChange w:id="15511" w:author="shorny" w:date="2014-06-09T18:43:00Z">
              <w:rPr/>
            </w:rPrChange>
          </w:rPr>
          <w:t xml:space="preserve">` (DecisionTypeID, </w:t>
        </w:r>
        <w:r w:rsidRPr="00DF4DCE">
          <w:rPr>
            <w:rStyle w:val="keyword1"/>
            <w:sz w:val="18"/>
            <w:rPrChange w:id="15512" w:author="shorny" w:date="2014-06-09T18:43:00Z">
              <w:rPr>
                <w:rStyle w:val="keyword1"/>
              </w:rPr>
            </w:rPrChange>
          </w:rPr>
          <w:t>type</w:t>
        </w:r>
        <w:r w:rsidRPr="00DF4DCE">
          <w:rPr>
            <w:sz w:val="18"/>
            <w:rPrChange w:id="15513" w:author="shorny" w:date="2014-06-09T18:43:00Z">
              <w:rPr/>
            </w:rPrChange>
          </w:rPr>
          <w:t>)</w:t>
        </w:r>
      </w:ins>
    </w:p>
    <w:p w14:paraId="674164F2" w14:textId="77777777" w:rsidR="00DF4DCE" w:rsidRPr="00DF4DCE" w:rsidRDefault="00DF4DCE">
      <w:pPr>
        <w:pStyle w:val="HTMLPreformatted"/>
        <w:divId w:val="605889992"/>
        <w:rPr>
          <w:ins w:id="15514" w:author="shorny" w:date="2014-06-09T18:42:00Z"/>
          <w:sz w:val="18"/>
          <w:rPrChange w:id="15515" w:author="shorny" w:date="2014-06-09T18:43:00Z">
            <w:rPr>
              <w:ins w:id="15516" w:author="shorny" w:date="2014-06-09T18:42:00Z"/>
            </w:rPr>
          </w:rPrChange>
        </w:rPr>
      </w:pPr>
      <w:ins w:id="15517" w:author="shorny" w:date="2014-06-09T18:42:00Z">
        <w:r w:rsidRPr="00DF4DCE">
          <w:rPr>
            <w:rStyle w:val="keyword1"/>
            <w:sz w:val="18"/>
            <w:rPrChange w:id="15518" w:author="shorny" w:date="2014-06-09T18:43:00Z">
              <w:rPr>
                <w:rStyle w:val="keyword1"/>
              </w:rPr>
            </w:rPrChange>
          </w:rPr>
          <w:t>VALUES</w:t>
        </w:r>
        <w:r w:rsidRPr="00DF4DCE">
          <w:rPr>
            <w:sz w:val="18"/>
            <w:rPrChange w:id="15519" w:author="shorny" w:date="2014-06-09T18:43:00Z">
              <w:rPr/>
            </w:rPrChange>
          </w:rPr>
          <w:t xml:space="preserve"> (50003, </w:t>
        </w:r>
        <w:r w:rsidRPr="00DF4DCE">
          <w:rPr>
            <w:rStyle w:val="string1"/>
            <w:sz w:val="18"/>
            <w:rPrChange w:id="15520" w:author="shorny" w:date="2014-06-09T18:43:00Z">
              <w:rPr>
                <w:rStyle w:val="string1"/>
              </w:rPr>
            </w:rPrChange>
          </w:rPr>
          <w:t>'RFI'</w:t>
        </w:r>
        <w:r w:rsidRPr="00DF4DCE">
          <w:rPr>
            <w:sz w:val="18"/>
            <w:rPrChange w:id="15521" w:author="shorny" w:date="2014-06-09T18:43:00Z">
              <w:rPr/>
            </w:rPrChange>
          </w:rPr>
          <w:t>);</w:t>
        </w:r>
      </w:ins>
    </w:p>
    <w:p w14:paraId="52CA80D0" w14:textId="77777777" w:rsidR="00DF4DCE" w:rsidRPr="00DF4DCE" w:rsidRDefault="00DF4DCE">
      <w:pPr>
        <w:pStyle w:val="HTMLPreformatted"/>
        <w:divId w:val="605889992"/>
        <w:rPr>
          <w:ins w:id="15522" w:author="shorny" w:date="2014-06-09T18:42:00Z"/>
          <w:sz w:val="18"/>
          <w:rPrChange w:id="15523" w:author="shorny" w:date="2014-06-09T18:43:00Z">
            <w:rPr>
              <w:ins w:id="15524" w:author="shorny" w:date="2014-06-09T18:42:00Z"/>
            </w:rPr>
          </w:rPrChange>
        </w:rPr>
      </w:pPr>
    </w:p>
    <w:p w14:paraId="3DBC90CB" w14:textId="77777777" w:rsidR="00DF4DCE" w:rsidRPr="00DF4DCE" w:rsidRDefault="00DF4DCE">
      <w:pPr>
        <w:pStyle w:val="HTMLPreformatted"/>
        <w:divId w:val="605889992"/>
        <w:rPr>
          <w:ins w:id="15525" w:author="shorny" w:date="2014-06-09T18:42:00Z"/>
          <w:sz w:val="18"/>
          <w:rPrChange w:id="15526" w:author="shorny" w:date="2014-06-09T18:43:00Z">
            <w:rPr>
              <w:ins w:id="15527" w:author="shorny" w:date="2014-06-09T18:42:00Z"/>
            </w:rPr>
          </w:rPrChange>
        </w:rPr>
      </w:pPr>
      <w:ins w:id="15528" w:author="shorny" w:date="2014-06-09T18:42:00Z">
        <w:r w:rsidRPr="00DF4DCE">
          <w:rPr>
            <w:rStyle w:val="keyword1"/>
            <w:sz w:val="18"/>
            <w:rPrChange w:id="15529" w:author="shorny" w:date="2014-06-09T18:43:00Z">
              <w:rPr>
                <w:rStyle w:val="keyword1"/>
              </w:rPr>
            </w:rPrChange>
          </w:rPr>
          <w:t>INSERT</w:t>
        </w:r>
        <w:r w:rsidRPr="00DF4DCE">
          <w:rPr>
            <w:sz w:val="18"/>
            <w:rPrChange w:id="15530" w:author="shorny" w:date="2014-06-09T18:43:00Z">
              <w:rPr/>
            </w:rPrChange>
          </w:rPr>
          <w:t xml:space="preserve"> </w:t>
        </w:r>
        <w:r w:rsidRPr="00DF4DCE">
          <w:rPr>
            <w:rStyle w:val="keyword1"/>
            <w:sz w:val="18"/>
            <w:rPrChange w:id="15531" w:author="shorny" w:date="2014-06-09T18:43:00Z">
              <w:rPr>
                <w:rStyle w:val="keyword1"/>
              </w:rPr>
            </w:rPrChange>
          </w:rPr>
          <w:t>INTO</w:t>
        </w:r>
        <w:r w:rsidRPr="00DF4DCE">
          <w:rPr>
            <w:sz w:val="18"/>
            <w:rPrChange w:id="15532" w:author="shorny" w:date="2014-06-09T18:43:00Z">
              <w:rPr/>
            </w:rPrChange>
          </w:rPr>
          <w:t xml:space="preserve"> `Decision </w:t>
        </w:r>
        <w:r w:rsidRPr="00DF4DCE">
          <w:rPr>
            <w:rStyle w:val="keyword1"/>
            <w:sz w:val="18"/>
            <w:rPrChange w:id="15533" w:author="shorny" w:date="2014-06-09T18:43:00Z">
              <w:rPr>
                <w:rStyle w:val="keyword1"/>
              </w:rPr>
            </w:rPrChange>
          </w:rPr>
          <w:t>Type</w:t>
        </w:r>
        <w:r w:rsidRPr="00DF4DCE">
          <w:rPr>
            <w:sz w:val="18"/>
            <w:rPrChange w:id="15534" w:author="shorny" w:date="2014-06-09T18:43:00Z">
              <w:rPr/>
            </w:rPrChange>
          </w:rPr>
          <w:t xml:space="preserve">` (DecisionTypeID, </w:t>
        </w:r>
        <w:r w:rsidRPr="00DF4DCE">
          <w:rPr>
            <w:rStyle w:val="keyword1"/>
            <w:sz w:val="18"/>
            <w:rPrChange w:id="15535" w:author="shorny" w:date="2014-06-09T18:43:00Z">
              <w:rPr>
                <w:rStyle w:val="keyword1"/>
              </w:rPr>
            </w:rPrChange>
          </w:rPr>
          <w:t>type</w:t>
        </w:r>
        <w:r w:rsidRPr="00DF4DCE">
          <w:rPr>
            <w:sz w:val="18"/>
            <w:rPrChange w:id="15536" w:author="shorny" w:date="2014-06-09T18:43:00Z">
              <w:rPr/>
            </w:rPrChange>
          </w:rPr>
          <w:t>)</w:t>
        </w:r>
      </w:ins>
    </w:p>
    <w:p w14:paraId="060B7E70" w14:textId="77777777" w:rsidR="00DF4DCE" w:rsidRPr="00DF4DCE" w:rsidRDefault="00DF4DCE">
      <w:pPr>
        <w:pStyle w:val="HTMLPreformatted"/>
        <w:divId w:val="605889992"/>
        <w:rPr>
          <w:ins w:id="15537" w:author="shorny" w:date="2014-06-09T18:42:00Z"/>
          <w:sz w:val="18"/>
          <w:rPrChange w:id="15538" w:author="shorny" w:date="2014-06-09T18:43:00Z">
            <w:rPr>
              <w:ins w:id="15539" w:author="shorny" w:date="2014-06-09T18:42:00Z"/>
            </w:rPr>
          </w:rPrChange>
        </w:rPr>
      </w:pPr>
      <w:ins w:id="15540" w:author="shorny" w:date="2014-06-09T18:42:00Z">
        <w:r w:rsidRPr="00DF4DCE">
          <w:rPr>
            <w:rStyle w:val="keyword1"/>
            <w:sz w:val="18"/>
            <w:rPrChange w:id="15541" w:author="shorny" w:date="2014-06-09T18:43:00Z">
              <w:rPr>
                <w:rStyle w:val="keyword1"/>
              </w:rPr>
            </w:rPrChange>
          </w:rPr>
          <w:t>VALUES</w:t>
        </w:r>
        <w:r w:rsidRPr="00DF4DCE">
          <w:rPr>
            <w:sz w:val="18"/>
            <w:rPrChange w:id="15542" w:author="shorny" w:date="2014-06-09T18:43:00Z">
              <w:rPr/>
            </w:rPrChange>
          </w:rPr>
          <w:t xml:space="preserve"> (50500, </w:t>
        </w:r>
        <w:r w:rsidRPr="00DF4DCE">
          <w:rPr>
            <w:rStyle w:val="string1"/>
            <w:sz w:val="18"/>
            <w:rPrChange w:id="15543" w:author="shorny" w:date="2014-06-09T18:43:00Z">
              <w:rPr>
                <w:rStyle w:val="string1"/>
              </w:rPr>
            </w:rPrChange>
          </w:rPr>
          <w:t>'change.research_area.addition'</w:t>
        </w:r>
        <w:r w:rsidRPr="00DF4DCE">
          <w:rPr>
            <w:sz w:val="18"/>
            <w:rPrChange w:id="15544" w:author="shorny" w:date="2014-06-09T18:43:00Z">
              <w:rPr/>
            </w:rPrChange>
          </w:rPr>
          <w:t>);</w:t>
        </w:r>
      </w:ins>
    </w:p>
    <w:p w14:paraId="01FE3521" w14:textId="77777777" w:rsidR="00DF4DCE" w:rsidRPr="00DF4DCE" w:rsidRDefault="00DF4DCE">
      <w:pPr>
        <w:pStyle w:val="HTMLPreformatted"/>
        <w:divId w:val="605889992"/>
        <w:rPr>
          <w:ins w:id="15545" w:author="shorny" w:date="2014-06-09T18:42:00Z"/>
          <w:sz w:val="18"/>
          <w:rPrChange w:id="15546" w:author="shorny" w:date="2014-06-09T18:43:00Z">
            <w:rPr>
              <w:ins w:id="15547" w:author="shorny" w:date="2014-06-09T18:42:00Z"/>
            </w:rPr>
          </w:rPrChange>
        </w:rPr>
      </w:pPr>
    </w:p>
    <w:p w14:paraId="1048ED70" w14:textId="77777777" w:rsidR="00DF4DCE" w:rsidRPr="00DF4DCE" w:rsidRDefault="00DF4DCE">
      <w:pPr>
        <w:pStyle w:val="HTMLPreformatted"/>
        <w:divId w:val="605889992"/>
        <w:rPr>
          <w:ins w:id="15548" w:author="shorny" w:date="2014-06-09T18:42:00Z"/>
          <w:sz w:val="18"/>
          <w:rPrChange w:id="15549" w:author="shorny" w:date="2014-06-09T18:43:00Z">
            <w:rPr>
              <w:ins w:id="15550" w:author="shorny" w:date="2014-06-09T18:42:00Z"/>
            </w:rPr>
          </w:rPrChange>
        </w:rPr>
      </w:pPr>
      <w:ins w:id="15551" w:author="shorny" w:date="2014-06-09T18:42:00Z">
        <w:r w:rsidRPr="00DF4DCE">
          <w:rPr>
            <w:rStyle w:val="keyword1"/>
            <w:sz w:val="18"/>
            <w:rPrChange w:id="15552" w:author="shorny" w:date="2014-06-09T18:43:00Z">
              <w:rPr>
                <w:rStyle w:val="keyword1"/>
              </w:rPr>
            </w:rPrChange>
          </w:rPr>
          <w:t>INSERT</w:t>
        </w:r>
        <w:r w:rsidRPr="00DF4DCE">
          <w:rPr>
            <w:sz w:val="18"/>
            <w:rPrChange w:id="15553" w:author="shorny" w:date="2014-06-09T18:43:00Z">
              <w:rPr/>
            </w:rPrChange>
          </w:rPr>
          <w:t xml:space="preserve"> </w:t>
        </w:r>
        <w:r w:rsidRPr="00DF4DCE">
          <w:rPr>
            <w:rStyle w:val="keyword1"/>
            <w:sz w:val="18"/>
            <w:rPrChange w:id="15554" w:author="shorny" w:date="2014-06-09T18:43:00Z">
              <w:rPr>
                <w:rStyle w:val="keyword1"/>
              </w:rPr>
            </w:rPrChange>
          </w:rPr>
          <w:t>INTO</w:t>
        </w:r>
        <w:r w:rsidRPr="00DF4DCE">
          <w:rPr>
            <w:sz w:val="18"/>
            <w:rPrChange w:id="15555" w:author="shorny" w:date="2014-06-09T18:43:00Z">
              <w:rPr/>
            </w:rPrChange>
          </w:rPr>
          <w:t xml:space="preserve"> `Decision </w:t>
        </w:r>
        <w:r w:rsidRPr="00DF4DCE">
          <w:rPr>
            <w:rStyle w:val="keyword1"/>
            <w:sz w:val="18"/>
            <w:rPrChange w:id="15556" w:author="shorny" w:date="2014-06-09T18:43:00Z">
              <w:rPr>
                <w:rStyle w:val="keyword1"/>
              </w:rPr>
            </w:rPrChange>
          </w:rPr>
          <w:t>Type</w:t>
        </w:r>
        <w:r w:rsidRPr="00DF4DCE">
          <w:rPr>
            <w:sz w:val="18"/>
            <w:rPrChange w:id="15557" w:author="shorny" w:date="2014-06-09T18:43:00Z">
              <w:rPr/>
            </w:rPrChange>
          </w:rPr>
          <w:t xml:space="preserve">` (DecisionTypeID, </w:t>
        </w:r>
        <w:r w:rsidRPr="00DF4DCE">
          <w:rPr>
            <w:rStyle w:val="keyword1"/>
            <w:sz w:val="18"/>
            <w:rPrChange w:id="15558" w:author="shorny" w:date="2014-06-09T18:43:00Z">
              <w:rPr>
                <w:rStyle w:val="keyword1"/>
              </w:rPr>
            </w:rPrChange>
          </w:rPr>
          <w:t>type</w:t>
        </w:r>
        <w:r w:rsidRPr="00DF4DCE">
          <w:rPr>
            <w:sz w:val="18"/>
            <w:rPrChange w:id="15559" w:author="shorny" w:date="2014-06-09T18:43:00Z">
              <w:rPr/>
            </w:rPrChange>
          </w:rPr>
          <w:t>)</w:t>
        </w:r>
      </w:ins>
    </w:p>
    <w:p w14:paraId="58C988E0" w14:textId="77777777" w:rsidR="00DF4DCE" w:rsidRPr="00DF4DCE" w:rsidRDefault="00DF4DCE">
      <w:pPr>
        <w:pStyle w:val="HTMLPreformatted"/>
        <w:divId w:val="605889992"/>
        <w:rPr>
          <w:ins w:id="15560" w:author="shorny" w:date="2014-06-09T18:42:00Z"/>
          <w:sz w:val="18"/>
          <w:rPrChange w:id="15561" w:author="shorny" w:date="2014-06-09T18:43:00Z">
            <w:rPr>
              <w:ins w:id="15562" w:author="shorny" w:date="2014-06-09T18:42:00Z"/>
            </w:rPr>
          </w:rPrChange>
        </w:rPr>
      </w:pPr>
      <w:ins w:id="15563" w:author="shorny" w:date="2014-06-09T18:42:00Z">
        <w:r w:rsidRPr="00DF4DCE">
          <w:rPr>
            <w:rStyle w:val="keyword1"/>
            <w:sz w:val="18"/>
            <w:rPrChange w:id="15564" w:author="shorny" w:date="2014-06-09T18:43:00Z">
              <w:rPr>
                <w:rStyle w:val="keyword1"/>
              </w:rPr>
            </w:rPrChange>
          </w:rPr>
          <w:t>VALUES</w:t>
        </w:r>
        <w:r w:rsidRPr="00DF4DCE">
          <w:rPr>
            <w:sz w:val="18"/>
            <w:rPrChange w:id="15565" w:author="shorny" w:date="2014-06-09T18:43:00Z">
              <w:rPr/>
            </w:rPrChange>
          </w:rPr>
          <w:t xml:space="preserve"> (50501, </w:t>
        </w:r>
        <w:r w:rsidRPr="00DF4DCE">
          <w:rPr>
            <w:rStyle w:val="string1"/>
            <w:sz w:val="18"/>
            <w:rPrChange w:id="15566" w:author="shorny" w:date="2014-06-09T18:43:00Z">
              <w:rPr>
                <w:rStyle w:val="string1"/>
              </w:rPr>
            </w:rPrChange>
          </w:rPr>
          <w:t>'change.research_area.deletion'</w:t>
        </w:r>
        <w:r w:rsidRPr="00DF4DCE">
          <w:rPr>
            <w:sz w:val="18"/>
            <w:rPrChange w:id="15567" w:author="shorny" w:date="2014-06-09T18:43:00Z">
              <w:rPr/>
            </w:rPrChange>
          </w:rPr>
          <w:t>);</w:t>
        </w:r>
      </w:ins>
    </w:p>
    <w:p w14:paraId="4694EA24" w14:textId="77777777" w:rsidR="00DF4DCE" w:rsidRPr="00DF4DCE" w:rsidRDefault="00DF4DCE">
      <w:pPr>
        <w:pStyle w:val="HTMLPreformatted"/>
        <w:divId w:val="605889992"/>
        <w:rPr>
          <w:ins w:id="15568" w:author="shorny" w:date="2014-06-09T18:42:00Z"/>
          <w:sz w:val="18"/>
          <w:rPrChange w:id="15569" w:author="shorny" w:date="2014-06-09T18:43:00Z">
            <w:rPr>
              <w:ins w:id="15570" w:author="shorny" w:date="2014-06-09T18:42:00Z"/>
            </w:rPr>
          </w:rPrChange>
        </w:rPr>
      </w:pPr>
    </w:p>
    <w:p w14:paraId="59E74F14" w14:textId="77777777" w:rsidR="00DF4DCE" w:rsidRPr="00DF4DCE" w:rsidRDefault="00DF4DCE">
      <w:pPr>
        <w:pStyle w:val="HTMLPreformatted"/>
        <w:divId w:val="605889992"/>
        <w:rPr>
          <w:ins w:id="15571" w:author="shorny" w:date="2014-06-09T18:42:00Z"/>
          <w:sz w:val="18"/>
          <w:rPrChange w:id="15572" w:author="shorny" w:date="2014-06-09T18:43:00Z">
            <w:rPr>
              <w:ins w:id="15573" w:author="shorny" w:date="2014-06-09T18:42:00Z"/>
            </w:rPr>
          </w:rPrChange>
        </w:rPr>
      </w:pPr>
      <w:ins w:id="15574" w:author="shorny" w:date="2014-06-09T18:42:00Z">
        <w:r w:rsidRPr="00DF4DCE">
          <w:rPr>
            <w:rStyle w:val="keyword1"/>
            <w:sz w:val="18"/>
            <w:rPrChange w:id="15575" w:author="shorny" w:date="2014-06-09T18:43:00Z">
              <w:rPr>
                <w:rStyle w:val="keyword1"/>
              </w:rPr>
            </w:rPrChange>
          </w:rPr>
          <w:t>INSERT</w:t>
        </w:r>
        <w:r w:rsidRPr="00DF4DCE">
          <w:rPr>
            <w:sz w:val="18"/>
            <w:rPrChange w:id="15576" w:author="shorny" w:date="2014-06-09T18:43:00Z">
              <w:rPr/>
            </w:rPrChange>
          </w:rPr>
          <w:t xml:space="preserve"> </w:t>
        </w:r>
        <w:r w:rsidRPr="00DF4DCE">
          <w:rPr>
            <w:rStyle w:val="keyword1"/>
            <w:sz w:val="18"/>
            <w:rPrChange w:id="15577" w:author="shorny" w:date="2014-06-09T18:43:00Z">
              <w:rPr>
                <w:rStyle w:val="keyword1"/>
              </w:rPr>
            </w:rPrChange>
          </w:rPr>
          <w:t>INTO</w:t>
        </w:r>
        <w:r w:rsidRPr="00DF4DCE">
          <w:rPr>
            <w:sz w:val="18"/>
            <w:rPrChange w:id="15578" w:author="shorny" w:date="2014-06-09T18:43:00Z">
              <w:rPr/>
            </w:rPrChange>
          </w:rPr>
          <w:t xml:space="preserve"> `Decision </w:t>
        </w:r>
        <w:r w:rsidRPr="00DF4DCE">
          <w:rPr>
            <w:rStyle w:val="keyword1"/>
            <w:sz w:val="18"/>
            <w:rPrChange w:id="15579" w:author="shorny" w:date="2014-06-09T18:43:00Z">
              <w:rPr>
                <w:rStyle w:val="keyword1"/>
              </w:rPr>
            </w:rPrChange>
          </w:rPr>
          <w:t>Type</w:t>
        </w:r>
        <w:r w:rsidRPr="00DF4DCE">
          <w:rPr>
            <w:sz w:val="18"/>
            <w:rPrChange w:id="15580" w:author="shorny" w:date="2014-06-09T18:43:00Z">
              <w:rPr/>
            </w:rPrChange>
          </w:rPr>
          <w:t xml:space="preserve">` (DecisionTypeID, </w:t>
        </w:r>
        <w:r w:rsidRPr="00DF4DCE">
          <w:rPr>
            <w:rStyle w:val="keyword1"/>
            <w:sz w:val="18"/>
            <w:rPrChange w:id="15581" w:author="shorny" w:date="2014-06-09T18:43:00Z">
              <w:rPr>
                <w:rStyle w:val="keyword1"/>
              </w:rPr>
            </w:rPrChange>
          </w:rPr>
          <w:t>type</w:t>
        </w:r>
        <w:r w:rsidRPr="00DF4DCE">
          <w:rPr>
            <w:sz w:val="18"/>
            <w:rPrChange w:id="15582" w:author="shorny" w:date="2014-06-09T18:43:00Z">
              <w:rPr/>
            </w:rPrChange>
          </w:rPr>
          <w:t>)</w:t>
        </w:r>
      </w:ins>
    </w:p>
    <w:p w14:paraId="19D1909A" w14:textId="77777777" w:rsidR="00DF4DCE" w:rsidRPr="00DF4DCE" w:rsidRDefault="00DF4DCE">
      <w:pPr>
        <w:pStyle w:val="HTMLPreformatted"/>
        <w:divId w:val="605889992"/>
        <w:rPr>
          <w:ins w:id="15583" w:author="shorny" w:date="2014-06-09T18:42:00Z"/>
          <w:sz w:val="18"/>
          <w:rPrChange w:id="15584" w:author="shorny" w:date="2014-06-09T18:43:00Z">
            <w:rPr>
              <w:ins w:id="15585" w:author="shorny" w:date="2014-06-09T18:42:00Z"/>
            </w:rPr>
          </w:rPrChange>
        </w:rPr>
      </w:pPr>
      <w:ins w:id="15586" w:author="shorny" w:date="2014-06-09T18:42:00Z">
        <w:r w:rsidRPr="00DF4DCE">
          <w:rPr>
            <w:rStyle w:val="keyword1"/>
            <w:sz w:val="18"/>
            <w:rPrChange w:id="15587" w:author="shorny" w:date="2014-06-09T18:43:00Z">
              <w:rPr>
                <w:rStyle w:val="keyword1"/>
              </w:rPr>
            </w:rPrChange>
          </w:rPr>
          <w:lastRenderedPageBreak/>
          <w:t>VALUES</w:t>
        </w:r>
        <w:r w:rsidRPr="00DF4DCE">
          <w:rPr>
            <w:sz w:val="18"/>
            <w:rPrChange w:id="15588" w:author="shorny" w:date="2014-06-09T18:43:00Z">
              <w:rPr/>
            </w:rPrChange>
          </w:rPr>
          <w:t xml:space="preserve"> (50502, </w:t>
        </w:r>
        <w:r w:rsidRPr="00DF4DCE">
          <w:rPr>
            <w:rStyle w:val="string1"/>
            <w:sz w:val="18"/>
            <w:rPrChange w:id="15589" w:author="shorny" w:date="2014-06-09T18:43:00Z">
              <w:rPr>
                <w:rStyle w:val="string1"/>
              </w:rPr>
            </w:rPrChange>
          </w:rPr>
          <w:t>'change.research_area_oversees.addition'</w:t>
        </w:r>
        <w:r w:rsidRPr="00DF4DCE">
          <w:rPr>
            <w:sz w:val="18"/>
            <w:rPrChange w:id="15590" w:author="shorny" w:date="2014-06-09T18:43:00Z">
              <w:rPr/>
            </w:rPrChange>
          </w:rPr>
          <w:t>);</w:t>
        </w:r>
      </w:ins>
    </w:p>
    <w:p w14:paraId="17A531B9" w14:textId="77777777" w:rsidR="00DF4DCE" w:rsidRPr="00DF4DCE" w:rsidRDefault="00DF4DCE">
      <w:pPr>
        <w:pStyle w:val="HTMLPreformatted"/>
        <w:divId w:val="605889992"/>
        <w:rPr>
          <w:ins w:id="15591" w:author="shorny" w:date="2014-06-09T18:42:00Z"/>
          <w:sz w:val="18"/>
          <w:rPrChange w:id="15592" w:author="shorny" w:date="2014-06-09T18:43:00Z">
            <w:rPr>
              <w:ins w:id="15593" w:author="shorny" w:date="2014-06-09T18:42:00Z"/>
            </w:rPr>
          </w:rPrChange>
        </w:rPr>
      </w:pPr>
    </w:p>
    <w:p w14:paraId="37714E84" w14:textId="77777777" w:rsidR="00DF4DCE" w:rsidRPr="00DF4DCE" w:rsidRDefault="00DF4DCE">
      <w:pPr>
        <w:pStyle w:val="HTMLPreformatted"/>
        <w:divId w:val="605889992"/>
        <w:rPr>
          <w:ins w:id="15594" w:author="shorny" w:date="2014-06-09T18:42:00Z"/>
          <w:sz w:val="18"/>
          <w:rPrChange w:id="15595" w:author="shorny" w:date="2014-06-09T18:43:00Z">
            <w:rPr>
              <w:ins w:id="15596" w:author="shorny" w:date="2014-06-09T18:42:00Z"/>
            </w:rPr>
          </w:rPrChange>
        </w:rPr>
      </w:pPr>
      <w:ins w:id="15597" w:author="shorny" w:date="2014-06-09T18:42:00Z">
        <w:r w:rsidRPr="00DF4DCE">
          <w:rPr>
            <w:rStyle w:val="keyword1"/>
            <w:sz w:val="18"/>
            <w:rPrChange w:id="15598" w:author="shorny" w:date="2014-06-09T18:43:00Z">
              <w:rPr>
                <w:rStyle w:val="keyword1"/>
              </w:rPr>
            </w:rPrChange>
          </w:rPr>
          <w:t>INSERT</w:t>
        </w:r>
        <w:r w:rsidRPr="00DF4DCE">
          <w:rPr>
            <w:sz w:val="18"/>
            <w:rPrChange w:id="15599" w:author="shorny" w:date="2014-06-09T18:43:00Z">
              <w:rPr/>
            </w:rPrChange>
          </w:rPr>
          <w:t xml:space="preserve"> </w:t>
        </w:r>
        <w:r w:rsidRPr="00DF4DCE">
          <w:rPr>
            <w:rStyle w:val="keyword1"/>
            <w:sz w:val="18"/>
            <w:rPrChange w:id="15600" w:author="shorny" w:date="2014-06-09T18:43:00Z">
              <w:rPr>
                <w:rStyle w:val="keyword1"/>
              </w:rPr>
            </w:rPrChange>
          </w:rPr>
          <w:t>INTO</w:t>
        </w:r>
        <w:r w:rsidRPr="00DF4DCE">
          <w:rPr>
            <w:sz w:val="18"/>
            <w:rPrChange w:id="15601" w:author="shorny" w:date="2014-06-09T18:43:00Z">
              <w:rPr/>
            </w:rPrChange>
          </w:rPr>
          <w:t xml:space="preserve"> `Decision </w:t>
        </w:r>
        <w:r w:rsidRPr="00DF4DCE">
          <w:rPr>
            <w:rStyle w:val="keyword1"/>
            <w:sz w:val="18"/>
            <w:rPrChange w:id="15602" w:author="shorny" w:date="2014-06-09T18:43:00Z">
              <w:rPr>
                <w:rStyle w:val="keyword1"/>
              </w:rPr>
            </w:rPrChange>
          </w:rPr>
          <w:t>Type</w:t>
        </w:r>
        <w:r w:rsidRPr="00DF4DCE">
          <w:rPr>
            <w:sz w:val="18"/>
            <w:rPrChange w:id="15603" w:author="shorny" w:date="2014-06-09T18:43:00Z">
              <w:rPr/>
            </w:rPrChange>
          </w:rPr>
          <w:t xml:space="preserve">` (DecisionTypeID, </w:t>
        </w:r>
        <w:r w:rsidRPr="00DF4DCE">
          <w:rPr>
            <w:rStyle w:val="keyword1"/>
            <w:sz w:val="18"/>
            <w:rPrChange w:id="15604" w:author="shorny" w:date="2014-06-09T18:43:00Z">
              <w:rPr>
                <w:rStyle w:val="keyword1"/>
              </w:rPr>
            </w:rPrChange>
          </w:rPr>
          <w:t>type</w:t>
        </w:r>
        <w:r w:rsidRPr="00DF4DCE">
          <w:rPr>
            <w:sz w:val="18"/>
            <w:rPrChange w:id="15605" w:author="shorny" w:date="2014-06-09T18:43:00Z">
              <w:rPr/>
            </w:rPrChange>
          </w:rPr>
          <w:t>)</w:t>
        </w:r>
      </w:ins>
    </w:p>
    <w:p w14:paraId="10DDDC4C" w14:textId="77777777" w:rsidR="00DF4DCE" w:rsidRPr="00DF4DCE" w:rsidRDefault="00DF4DCE">
      <w:pPr>
        <w:pStyle w:val="HTMLPreformatted"/>
        <w:divId w:val="605889992"/>
        <w:rPr>
          <w:ins w:id="15606" w:author="shorny" w:date="2014-06-09T18:42:00Z"/>
          <w:sz w:val="18"/>
          <w:rPrChange w:id="15607" w:author="shorny" w:date="2014-06-09T18:43:00Z">
            <w:rPr>
              <w:ins w:id="15608" w:author="shorny" w:date="2014-06-09T18:42:00Z"/>
            </w:rPr>
          </w:rPrChange>
        </w:rPr>
      </w:pPr>
      <w:ins w:id="15609" w:author="shorny" w:date="2014-06-09T18:42:00Z">
        <w:r w:rsidRPr="00DF4DCE">
          <w:rPr>
            <w:rStyle w:val="keyword1"/>
            <w:sz w:val="18"/>
            <w:rPrChange w:id="15610" w:author="shorny" w:date="2014-06-09T18:43:00Z">
              <w:rPr>
                <w:rStyle w:val="keyword1"/>
              </w:rPr>
            </w:rPrChange>
          </w:rPr>
          <w:t>VALUES</w:t>
        </w:r>
        <w:r w:rsidRPr="00DF4DCE">
          <w:rPr>
            <w:sz w:val="18"/>
            <w:rPrChange w:id="15611" w:author="shorny" w:date="2014-06-09T18:43:00Z">
              <w:rPr/>
            </w:rPrChange>
          </w:rPr>
          <w:t xml:space="preserve"> (50503, </w:t>
        </w:r>
        <w:r w:rsidRPr="00DF4DCE">
          <w:rPr>
            <w:rStyle w:val="string1"/>
            <w:sz w:val="18"/>
            <w:rPrChange w:id="15612" w:author="shorny" w:date="2014-06-09T18:43:00Z">
              <w:rPr>
                <w:rStyle w:val="string1"/>
              </w:rPr>
            </w:rPrChange>
          </w:rPr>
          <w:t>'change.research_area_oversees.deletion'</w:t>
        </w:r>
        <w:r w:rsidRPr="00DF4DCE">
          <w:rPr>
            <w:sz w:val="18"/>
            <w:rPrChange w:id="15613" w:author="shorny" w:date="2014-06-09T18:43:00Z">
              <w:rPr/>
            </w:rPrChange>
          </w:rPr>
          <w:t>);</w:t>
        </w:r>
      </w:ins>
    </w:p>
    <w:p w14:paraId="2A5907E2" w14:textId="77777777" w:rsidR="00DF4DCE" w:rsidRPr="00DF4DCE" w:rsidRDefault="00DF4DCE">
      <w:pPr>
        <w:pStyle w:val="HTMLPreformatted"/>
        <w:divId w:val="605889992"/>
        <w:rPr>
          <w:ins w:id="15614" w:author="shorny" w:date="2014-06-09T18:42:00Z"/>
          <w:sz w:val="18"/>
          <w:rPrChange w:id="15615" w:author="shorny" w:date="2014-06-09T18:43:00Z">
            <w:rPr>
              <w:ins w:id="15616" w:author="shorny" w:date="2014-06-09T18:42:00Z"/>
            </w:rPr>
          </w:rPrChange>
        </w:rPr>
      </w:pPr>
    </w:p>
    <w:p w14:paraId="34902C63" w14:textId="77777777" w:rsidR="00DF4DCE" w:rsidRPr="00DF4DCE" w:rsidRDefault="00DF4DCE">
      <w:pPr>
        <w:pStyle w:val="HTMLPreformatted"/>
        <w:divId w:val="605889992"/>
        <w:rPr>
          <w:ins w:id="15617" w:author="shorny" w:date="2014-06-09T18:42:00Z"/>
          <w:sz w:val="18"/>
          <w:rPrChange w:id="15618" w:author="shorny" w:date="2014-06-09T18:43:00Z">
            <w:rPr>
              <w:ins w:id="15619" w:author="shorny" w:date="2014-06-09T18:42:00Z"/>
            </w:rPr>
          </w:rPrChange>
        </w:rPr>
      </w:pPr>
      <w:ins w:id="15620" w:author="shorny" w:date="2014-06-09T18:42:00Z">
        <w:r w:rsidRPr="00DF4DCE">
          <w:rPr>
            <w:rStyle w:val="keyword1"/>
            <w:sz w:val="18"/>
            <w:rPrChange w:id="15621" w:author="shorny" w:date="2014-06-09T18:43:00Z">
              <w:rPr>
                <w:rStyle w:val="keyword1"/>
              </w:rPr>
            </w:rPrChange>
          </w:rPr>
          <w:t>INSERT</w:t>
        </w:r>
        <w:r w:rsidRPr="00DF4DCE">
          <w:rPr>
            <w:sz w:val="18"/>
            <w:rPrChange w:id="15622" w:author="shorny" w:date="2014-06-09T18:43:00Z">
              <w:rPr/>
            </w:rPrChange>
          </w:rPr>
          <w:t xml:space="preserve"> </w:t>
        </w:r>
        <w:r w:rsidRPr="00DF4DCE">
          <w:rPr>
            <w:rStyle w:val="keyword1"/>
            <w:sz w:val="18"/>
            <w:rPrChange w:id="15623" w:author="shorny" w:date="2014-06-09T18:43:00Z">
              <w:rPr>
                <w:rStyle w:val="keyword1"/>
              </w:rPr>
            </w:rPrChange>
          </w:rPr>
          <w:t>INTO</w:t>
        </w:r>
        <w:r w:rsidRPr="00DF4DCE">
          <w:rPr>
            <w:sz w:val="18"/>
            <w:rPrChange w:id="15624" w:author="shorny" w:date="2014-06-09T18:43:00Z">
              <w:rPr/>
            </w:rPrChange>
          </w:rPr>
          <w:t xml:space="preserve"> `Decision </w:t>
        </w:r>
        <w:r w:rsidRPr="00DF4DCE">
          <w:rPr>
            <w:rStyle w:val="keyword1"/>
            <w:sz w:val="18"/>
            <w:rPrChange w:id="15625" w:author="shorny" w:date="2014-06-09T18:43:00Z">
              <w:rPr>
                <w:rStyle w:val="keyword1"/>
              </w:rPr>
            </w:rPrChange>
          </w:rPr>
          <w:t>Type</w:t>
        </w:r>
        <w:r w:rsidRPr="00DF4DCE">
          <w:rPr>
            <w:sz w:val="18"/>
            <w:rPrChange w:id="15626" w:author="shorny" w:date="2014-06-09T18:43:00Z">
              <w:rPr/>
            </w:rPrChange>
          </w:rPr>
          <w:t xml:space="preserve">` (DecisionTypeID, </w:t>
        </w:r>
        <w:r w:rsidRPr="00DF4DCE">
          <w:rPr>
            <w:rStyle w:val="keyword1"/>
            <w:sz w:val="18"/>
            <w:rPrChange w:id="15627" w:author="shorny" w:date="2014-06-09T18:43:00Z">
              <w:rPr>
                <w:rStyle w:val="keyword1"/>
              </w:rPr>
            </w:rPrChange>
          </w:rPr>
          <w:t>type</w:t>
        </w:r>
        <w:r w:rsidRPr="00DF4DCE">
          <w:rPr>
            <w:sz w:val="18"/>
            <w:rPrChange w:id="15628" w:author="shorny" w:date="2014-06-09T18:43:00Z">
              <w:rPr/>
            </w:rPrChange>
          </w:rPr>
          <w:t>)</w:t>
        </w:r>
      </w:ins>
    </w:p>
    <w:p w14:paraId="1A03B027" w14:textId="77777777" w:rsidR="00DF4DCE" w:rsidRPr="00DF4DCE" w:rsidRDefault="00DF4DCE">
      <w:pPr>
        <w:pStyle w:val="HTMLPreformatted"/>
        <w:divId w:val="605889992"/>
        <w:rPr>
          <w:ins w:id="15629" w:author="shorny" w:date="2014-06-09T18:42:00Z"/>
          <w:sz w:val="18"/>
          <w:rPrChange w:id="15630" w:author="shorny" w:date="2014-06-09T18:43:00Z">
            <w:rPr>
              <w:ins w:id="15631" w:author="shorny" w:date="2014-06-09T18:42:00Z"/>
            </w:rPr>
          </w:rPrChange>
        </w:rPr>
      </w:pPr>
      <w:ins w:id="15632" w:author="shorny" w:date="2014-06-09T18:42:00Z">
        <w:r w:rsidRPr="00DF4DCE">
          <w:rPr>
            <w:rStyle w:val="keyword1"/>
            <w:sz w:val="18"/>
            <w:rPrChange w:id="15633" w:author="shorny" w:date="2014-06-09T18:43:00Z">
              <w:rPr>
                <w:rStyle w:val="keyword1"/>
              </w:rPr>
            </w:rPrChange>
          </w:rPr>
          <w:t>VALUES</w:t>
        </w:r>
        <w:r w:rsidRPr="00DF4DCE">
          <w:rPr>
            <w:sz w:val="18"/>
            <w:rPrChange w:id="15634" w:author="shorny" w:date="2014-06-09T18:43:00Z">
              <w:rPr/>
            </w:rPrChange>
          </w:rPr>
          <w:t xml:space="preserve"> (50504, </w:t>
        </w:r>
        <w:r w:rsidRPr="00DF4DCE">
          <w:rPr>
            <w:rStyle w:val="string1"/>
            <w:sz w:val="18"/>
            <w:rPrChange w:id="15635" w:author="shorny" w:date="2014-06-09T18:43:00Z">
              <w:rPr>
                <w:rStyle w:val="string1"/>
              </w:rPr>
            </w:rPrChange>
          </w:rPr>
          <w:t>'change.supervisor.addition'</w:t>
        </w:r>
        <w:r w:rsidRPr="00DF4DCE">
          <w:rPr>
            <w:sz w:val="18"/>
            <w:rPrChange w:id="15636" w:author="shorny" w:date="2014-06-09T18:43:00Z">
              <w:rPr/>
            </w:rPrChange>
          </w:rPr>
          <w:t>);</w:t>
        </w:r>
      </w:ins>
    </w:p>
    <w:p w14:paraId="1A898802" w14:textId="77777777" w:rsidR="00DF4DCE" w:rsidRPr="00DF4DCE" w:rsidRDefault="00DF4DCE">
      <w:pPr>
        <w:pStyle w:val="HTMLPreformatted"/>
        <w:divId w:val="605889992"/>
        <w:rPr>
          <w:ins w:id="15637" w:author="shorny" w:date="2014-06-09T18:42:00Z"/>
          <w:sz w:val="18"/>
          <w:rPrChange w:id="15638" w:author="shorny" w:date="2014-06-09T18:43:00Z">
            <w:rPr>
              <w:ins w:id="15639" w:author="shorny" w:date="2014-06-09T18:42:00Z"/>
            </w:rPr>
          </w:rPrChange>
        </w:rPr>
      </w:pPr>
    </w:p>
    <w:p w14:paraId="29338547" w14:textId="77777777" w:rsidR="00DF4DCE" w:rsidRPr="00DF4DCE" w:rsidRDefault="00DF4DCE">
      <w:pPr>
        <w:pStyle w:val="HTMLPreformatted"/>
        <w:divId w:val="605889992"/>
        <w:rPr>
          <w:ins w:id="15640" w:author="shorny" w:date="2014-06-09T18:42:00Z"/>
          <w:sz w:val="18"/>
          <w:rPrChange w:id="15641" w:author="shorny" w:date="2014-06-09T18:43:00Z">
            <w:rPr>
              <w:ins w:id="15642" w:author="shorny" w:date="2014-06-09T18:42:00Z"/>
            </w:rPr>
          </w:rPrChange>
        </w:rPr>
      </w:pPr>
      <w:ins w:id="15643" w:author="shorny" w:date="2014-06-09T18:42:00Z">
        <w:r w:rsidRPr="00DF4DCE">
          <w:rPr>
            <w:rStyle w:val="keyword1"/>
            <w:sz w:val="18"/>
            <w:rPrChange w:id="15644" w:author="shorny" w:date="2014-06-09T18:43:00Z">
              <w:rPr>
                <w:rStyle w:val="keyword1"/>
              </w:rPr>
            </w:rPrChange>
          </w:rPr>
          <w:t>INSERT</w:t>
        </w:r>
        <w:r w:rsidRPr="00DF4DCE">
          <w:rPr>
            <w:sz w:val="18"/>
            <w:rPrChange w:id="15645" w:author="shorny" w:date="2014-06-09T18:43:00Z">
              <w:rPr/>
            </w:rPrChange>
          </w:rPr>
          <w:t xml:space="preserve"> </w:t>
        </w:r>
        <w:r w:rsidRPr="00DF4DCE">
          <w:rPr>
            <w:rStyle w:val="keyword1"/>
            <w:sz w:val="18"/>
            <w:rPrChange w:id="15646" w:author="shorny" w:date="2014-06-09T18:43:00Z">
              <w:rPr>
                <w:rStyle w:val="keyword1"/>
              </w:rPr>
            </w:rPrChange>
          </w:rPr>
          <w:t>INTO</w:t>
        </w:r>
        <w:r w:rsidRPr="00DF4DCE">
          <w:rPr>
            <w:sz w:val="18"/>
            <w:rPrChange w:id="15647" w:author="shorny" w:date="2014-06-09T18:43:00Z">
              <w:rPr/>
            </w:rPrChange>
          </w:rPr>
          <w:t xml:space="preserve"> `Decision </w:t>
        </w:r>
        <w:r w:rsidRPr="00DF4DCE">
          <w:rPr>
            <w:rStyle w:val="keyword1"/>
            <w:sz w:val="18"/>
            <w:rPrChange w:id="15648" w:author="shorny" w:date="2014-06-09T18:43:00Z">
              <w:rPr>
                <w:rStyle w:val="keyword1"/>
              </w:rPr>
            </w:rPrChange>
          </w:rPr>
          <w:t>Type</w:t>
        </w:r>
        <w:r w:rsidRPr="00DF4DCE">
          <w:rPr>
            <w:sz w:val="18"/>
            <w:rPrChange w:id="15649" w:author="shorny" w:date="2014-06-09T18:43:00Z">
              <w:rPr/>
            </w:rPrChange>
          </w:rPr>
          <w:t xml:space="preserve">` (DecisionTypeID, </w:t>
        </w:r>
        <w:r w:rsidRPr="00DF4DCE">
          <w:rPr>
            <w:rStyle w:val="keyword1"/>
            <w:sz w:val="18"/>
            <w:rPrChange w:id="15650" w:author="shorny" w:date="2014-06-09T18:43:00Z">
              <w:rPr>
                <w:rStyle w:val="keyword1"/>
              </w:rPr>
            </w:rPrChange>
          </w:rPr>
          <w:t>type</w:t>
        </w:r>
        <w:r w:rsidRPr="00DF4DCE">
          <w:rPr>
            <w:sz w:val="18"/>
            <w:rPrChange w:id="15651" w:author="shorny" w:date="2014-06-09T18:43:00Z">
              <w:rPr/>
            </w:rPrChange>
          </w:rPr>
          <w:t>)</w:t>
        </w:r>
      </w:ins>
    </w:p>
    <w:p w14:paraId="388CB263" w14:textId="77777777" w:rsidR="00DF4DCE" w:rsidRPr="00DF4DCE" w:rsidRDefault="00DF4DCE">
      <w:pPr>
        <w:pStyle w:val="HTMLPreformatted"/>
        <w:divId w:val="605889992"/>
        <w:rPr>
          <w:ins w:id="15652" w:author="shorny" w:date="2014-06-09T18:42:00Z"/>
          <w:sz w:val="18"/>
          <w:rPrChange w:id="15653" w:author="shorny" w:date="2014-06-09T18:43:00Z">
            <w:rPr>
              <w:ins w:id="15654" w:author="shorny" w:date="2014-06-09T18:42:00Z"/>
            </w:rPr>
          </w:rPrChange>
        </w:rPr>
      </w:pPr>
      <w:ins w:id="15655" w:author="shorny" w:date="2014-06-09T18:42:00Z">
        <w:r w:rsidRPr="00DF4DCE">
          <w:rPr>
            <w:rStyle w:val="keyword1"/>
            <w:sz w:val="18"/>
            <w:rPrChange w:id="15656" w:author="shorny" w:date="2014-06-09T18:43:00Z">
              <w:rPr>
                <w:rStyle w:val="keyword1"/>
              </w:rPr>
            </w:rPrChange>
          </w:rPr>
          <w:t>VALUES</w:t>
        </w:r>
        <w:r w:rsidRPr="00DF4DCE">
          <w:rPr>
            <w:sz w:val="18"/>
            <w:rPrChange w:id="15657" w:author="shorny" w:date="2014-06-09T18:43:00Z">
              <w:rPr/>
            </w:rPrChange>
          </w:rPr>
          <w:t xml:space="preserve"> (50505, </w:t>
        </w:r>
        <w:r w:rsidRPr="00DF4DCE">
          <w:rPr>
            <w:rStyle w:val="string1"/>
            <w:sz w:val="18"/>
            <w:rPrChange w:id="15658" w:author="shorny" w:date="2014-06-09T18:43:00Z">
              <w:rPr>
                <w:rStyle w:val="string1"/>
              </w:rPr>
            </w:rPrChange>
          </w:rPr>
          <w:t>'change.supervisor.deletion'</w:t>
        </w:r>
        <w:r w:rsidRPr="00DF4DCE">
          <w:rPr>
            <w:sz w:val="18"/>
            <w:rPrChange w:id="15659" w:author="shorny" w:date="2014-06-09T18:43:00Z">
              <w:rPr/>
            </w:rPrChange>
          </w:rPr>
          <w:t>);</w:t>
        </w:r>
      </w:ins>
    </w:p>
    <w:p w14:paraId="08A43F48" w14:textId="77777777" w:rsidR="00DF4DCE" w:rsidRPr="00DF4DCE" w:rsidRDefault="00DF4DCE">
      <w:pPr>
        <w:pStyle w:val="HTMLPreformatted"/>
        <w:divId w:val="605889992"/>
        <w:rPr>
          <w:ins w:id="15660" w:author="shorny" w:date="2014-06-09T18:42:00Z"/>
          <w:sz w:val="18"/>
          <w:rPrChange w:id="15661" w:author="shorny" w:date="2014-06-09T18:43:00Z">
            <w:rPr>
              <w:ins w:id="15662" w:author="shorny" w:date="2014-06-09T18:42:00Z"/>
            </w:rPr>
          </w:rPrChange>
        </w:rPr>
      </w:pPr>
    </w:p>
    <w:p w14:paraId="201C734B" w14:textId="77777777" w:rsidR="00DF4DCE" w:rsidRPr="00DF4DCE" w:rsidRDefault="00DF4DCE">
      <w:pPr>
        <w:pStyle w:val="HTMLPreformatted"/>
        <w:divId w:val="605889992"/>
        <w:rPr>
          <w:ins w:id="15663" w:author="shorny" w:date="2014-06-09T18:42:00Z"/>
          <w:sz w:val="18"/>
          <w:rPrChange w:id="15664" w:author="shorny" w:date="2014-06-09T18:43:00Z">
            <w:rPr>
              <w:ins w:id="15665" w:author="shorny" w:date="2014-06-09T18:42:00Z"/>
            </w:rPr>
          </w:rPrChange>
        </w:rPr>
      </w:pPr>
      <w:ins w:id="15666" w:author="shorny" w:date="2014-06-09T18:42:00Z">
        <w:r w:rsidRPr="00DF4DCE">
          <w:rPr>
            <w:rStyle w:val="keyword1"/>
            <w:sz w:val="18"/>
            <w:rPrChange w:id="15667" w:author="shorny" w:date="2014-06-09T18:43:00Z">
              <w:rPr>
                <w:rStyle w:val="keyword1"/>
              </w:rPr>
            </w:rPrChange>
          </w:rPr>
          <w:t>INSERT</w:t>
        </w:r>
        <w:r w:rsidRPr="00DF4DCE">
          <w:rPr>
            <w:sz w:val="18"/>
            <w:rPrChange w:id="15668" w:author="shorny" w:date="2014-06-09T18:43:00Z">
              <w:rPr/>
            </w:rPrChange>
          </w:rPr>
          <w:t xml:space="preserve"> </w:t>
        </w:r>
        <w:r w:rsidRPr="00DF4DCE">
          <w:rPr>
            <w:rStyle w:val="keyword1"/>
            <w:sz w:val="18"/>
            <w:rPrChange w:id="15669" w:author="shorny" w:date="2014-06-09T18:43:00Z">
              <w:rPr>
                <w:rStyle w:val="keyword1"/>
              </w:rPr>
            </w:rPrChange>
          </w:rPr>
          <w:t>INTO</w:t>
        </w:r>
        <w:r w:rsidRPr="00DF4DCE">
          <w:rPr>
            <w:sz w:val="18"/>
            <w:rPrChange w:id="15670" w:author="shorny" w:date="2014-06-09T18:43:00Z">
              <w:rPr/>
            </w:rPrChange>
          </w:rPr>
          <w:t xml:space="preserve"> `Decision </w:t>
        </w:r>
        <w:r w:rsidRPr="00DF4DCE">
          <w:rPr>
            <w:rStyle w:val="keyword1"/>
            <w:sz w:val="18"/>
            <w:rPrChange w:id="15671" w:author="shorny" w:date="2014-06-09T18:43:00Z">
              <w:rPr>
                <w:rStyle w:val="keyword1"/>
              </w:rPr>
            </w:rPrChange>
          </w:rPr>
          <w:t>Type</w:t>
        </w:r>
        <w:r w:rsidRPr="00DF4DCE">
          <w:rPr>
            <w:sz w:val="18"/>
            <w:rPrChange w:id="15672" w:author="shorny" w:date="2014-06-09T18:43:00Z">
              <w:rPr/>
            </w:rPrChange>
          </w:rPr>
          <w:t xml:space="preserve">` (DecisionTypeID, </w:t>
        </w:r>
        <w:r w:rsidRPr="00DF4DCE">
          <w:rPr>
            <w:rStyle w:val="keyword1"/>
            <w:sz w:val="18"/>
            <w:rPrChange w:id="15673" w:author="shorny" w:date="2014-06-09T18:43:00Z">
              <w:rPr>
                <w:rStyle w:val="keyword1"/>
              </w:rPr>
            </w:rPrChange>
          </w:rPr>
          <w:t>type</w:t>
        </w:r>
        <w:r w:rsidRPr="00DF4DCE">
          <w:rPr>
            <w:sz w:val="18"/>
            <w:rPrChange w:id="15674" w:author="shorny" w:date="2014-06-09T18:43:00Z">
              <w:rPr/>
            </w:rPrChange>
          </w:rPr>
          <w:t>)</w:t>
        </w:r>
      </w:ins>
    </w:p>
    <w:p w14:paraId="7E7FB851" w14:textId="77777777" w:rsidR="00DF4DCE" w:rsidRPr="00DF4DCE" w:rsidRDefault="00DF4DCE">
      <w:pPr>
        <w:pStyle w:val="HTMLPreformatted"/>
        <w:divId w:val="605889992"/>
        <w:rPr>
          <w:ins w:id="15675" w:author="shorny" w:date="2014-06-09T18:42:00Z"/>
          <w:sz w:val="18"/>
          <w:rPrChange w:id="15676" w:author="shorny" w:date="2014-06-09T18:43:00Z">
            <w:rPr>
              <w:ins w:id="15677" w:author="shorny" w:date="2014-06-09T18:42:00Z"/>
            </w:rPr>
          </w:rPrChange>
        </w:rPr>
      </w:pPr>
      <w:ins w:id="15678" w:author="shorny" w:date="2014-06-09T18:42:00Z">
        <w:r w:rsidRPr="00DF4DCE">
          <w:rPr>
            <w:rStyle w:val="keyword1"/>
            <w:sz w:val="18"/>
            <w:rPrChange w:id="15679" w:author="shorny" w:date="2014-06-09T18:43:00Z">
              <w:rPr>
                <w:rStyle w:val="keyword1"/>
              </w:rPr>
            </w:rPrChange>
          </w:rPr>
          <w:t>VALUES</w:t>
        </w:r>
        <w:r w:rsidRPr="00DF4DCE">
          <w:rPr>
            <w:sz w:val="18"/>
            <w:rPrChange w:id="15680" w:author="shorny" w:date="2014-06-09T18:43:00Z">
              <w:rPr/>
            </w:rPrChange>
          </w:rPr>
          <w:t xml:space="preserve"> (50506, </w:t>
        </w:r>
        <w:r w:rsidRPr="00DF4DCE">
          <w:rPr>
            <w:rStyle w:val="string1"/>
            <w:sz w:val="18"/>
            <w:rPrChange w:id="15681" w:author="shorny" w:date="2014-06-09T18:43:00Z">
              <w:rPr>
                <w:rStyle w:val="string1"/>
              </w:rPr>
            </w:rPrChange>
          </w:rPr>
          <w:t>'change.flag.addition'</w:t>
        </w:r>
        <w:r w:rsidRPr="00DF4DCE">
          <w:rPr>
            <w:sz w:val="18"/>
            <w:rPrChange w:id="15682" w:author="shorny" w:date="2014-06-09T18:43:00Z">
              <w:rPr/>
            </w:rPrChange>
          </w:rPr>
          <w:t>);</w:t>
        </w:r>
      </w:ins>
    </w:p>
    <w:p w14:paraId="04CF04D9" w14:textId="77777777" w:rsidR="00DF4DCE" w:rsidRPr="00DF4DCE" w:rsidRDefault="00DF4DCE">
      <w:pPr>
        <w:pStyle w:val="HTMLPreformatted"/>
        <w:divId w:val="605889992"/>
        <w:rPr>
          <w:ins w:id="15683" w:author="shorny" w:date="2014-06-09T18:42:00Z"/>
          <w:sz w:val="18"/>
          <w:rPrChange w:id="15684" w:author="shorny" w:date="2014-06-09T18:43:00Z">
            <w:rPr>
              <w:ins w:id="15685" w:author="shorny" w:date="2014-06-09T18:42:00Z"/>
            </w:rPr>
          </w:rPrChange>
        </w:rPr>
      </w:pPr>
    </w:p>
    <w:p w14:paraId="14F9B142" w14:textId="77777777" w:rsidR="00DF4DCE" w:rsidRPr="00DF4DCE" w:rsidRDefault="00DF4DCE">
      <w:pPr>
        <w:pStyle w:val="HTMLPreformatted"/>
        <w:divId w:val="605889992"/>
        <w:rPr>
          <w:ins w:id="15686" w:author="shorny" w:date="2014-06-09T18:42:00Z"/>
          <w:sz w:val="18"/>
          <w:rPrChange w:id="15687" w:author="shorny" w:date="2014-06-09T18:43:00Z">
            <w:rPr>
              <w:ins w:id="15688" w:author="shorny" w:date="2014-06-09T18:42:00Z"/>
            </w:rPr>
          </w:rPrChange>
        </w:rPr>
      </w:pPr>
      <w:ins w:id="15689" w:author="shorny" w:date="2014-06-09T18:42:00Z">
        <w:r w:rsidRPr="00DF4DCE">
          <w:rPr>
            <w:rStyle w:val="keyword1"/>
            <w:sz w:val="18"/>
            <w:rPrChange w:id="15690" w:author="shorny" w:date="2014-06-09T18:43:00Z">
              <w:rPr>
                <w:rStyle w:val="keyword1"/>
              </w:rPr>
            </w:rPrChange>
          </w:rPr>
          <w:t>INSERT</w:t>
        </w:r>
        <w:r w:rsidRPr="00DF4DCE">
          <w:rPr>
            <w:sz w:val="18"/>
            <w:rPrChange w:id="15691" w:author="shorny" w:date="2014-06-09T18:43:00Z">
              <w:rPr/>
            </w:rPrChange>
          </w:rPr>
          <w:t xml:space="preserve"> </w:t>
        </w:r>
        <w:r w:rsidRPr="00DF4DCE">
          <w:rPr>
            <w:rStyle w:val="keyword1"/>
            <w:sz w:val="18"/>
            <w:rPrChange w:id="15692" w:author="shorny" w:date="2014-06-09T18:43:00Z">
              <w:rPr>
                <w:rStyle w:val="keyword1"/>
              </w:rPr>
            </w:rPrChange>
          </w:rPr>
          <w:t>INTO</w:t>
        </w:r>
        <w:r w:rsidRPr="00DF4DCE">
          <w:rPr>
            <w:sz w:val="18"/>
            <w:rPrChange w:id="15693" w:author="shorny" w:date="2014-06-09T18:43:00Z">
              <w:rPr/>
            </w:rPrChange>
          </w:rPr>
          <w:t xml:space="preserve"> `Decision </w:t>
        </w:r>
        <w:r w:rsidRPr="00DF4DCE">
          <w:rPr>
            <w:rStyle w:val="keyword1"/>
            <w:sz w:val="18"/>
            <w:rPrChange w:id="15694" w:author="shorny" w:date="2014-06-09T18:43:00Z">
              <w:rPr>
                <w:rStyle w:val="keyword1"/>
              </w:rPr>
            </w:rPrChange>
          </w:rPr>
          <w:t>Type</w:t>
        </w:r>
        <w:r w:rsidRPr="00DF4DCE">
          <w:rPr>
            <w:sz w:val="18"/>
            <w:rPrChange w:id="15695" w:author="shorny" w:date="2014-06-09T18:43:00Z">
              <w:rPr/>
            </w:rPrChange>
          </w:rPr>
          <w:t xml:space="preserve">` (DecisionTypeID, </w:t>
        </w:r>
        <w:r w:rsidRPr="00DF4DCE">
          <w:rPr>
            <w:rStyle w:val="keyword1"/>
            <w:sz w:val="18"/>
            <w:rPrChange w:id="15696" w:author="shorny" w:date="2014-06-09T18:43:00Z">
              <w:rPr>
                <w:rStyle w:val="keyword1"/>
              </w:rPr>
            </w:rPrChange>
          </w:rPr>
          <w:t>type</w:t>
        </w:r>
        <w:r w:rsidRPr="00DF4DCE">
          <w:rPr>
            <w:sz w:val="18"/>
            <w:rPrChange w:id="15697" w:author="shorny" w:date="2014-06-09T18:43:00Z">
              <w:rPr/>
            </w:rPrChange>
          </w:rPr>
          <w:t>)</w:t>
        </w:r>
      </w:ins>
    </w:p>
    <w:p w14:paraId="4A11DBD6" w14:textId="77777777" w:rsidR="00DF4DCE" w:rsidRPr="00DF4DCE" w:rsidRDefault="00DF4DCE">
      <w:pPr>
        <w:pStyle w:val="HTMLPreformatted"/>
        <w:divId w:val="605889992"/>
        <w:rPr>
          <w:ins w:id="15698" w:author="shorny" w:date="2014-06-09T18:42:00Z"/>
          <w:sz w:val="18"/>
          <w:rPrChange w:id="15699" w:author="shorny" w:date="2014-06-09T18:43:00Z">
            <w:rPr>
              <w:ins w:id="15700" w:author="shorny" w:date="2014-06-09T18:42:00Z"/>
            </w:rPr>
          </w:rPrChange>
        </w:rPr>
      </w:pPr>
      <w:ins w:id="15701" w:author="shorny" w:date="2014-06-09T18:42:00Z">
        <w:r w:rsidRPr="00DF4DCE">
          <w:rPr>
            <w:rStyle w:val="keyword1"/>
            <w:sz w:val="18"/>
            <w:rPrChange w:id="15702" w:author="shorny" w:date="2014-06-09T18:43:00Z">
              <w:rPr>
                <w:rStyle w:val="keyword1"/>
              </w:rPr>
            </w:rPrChange>
          </w:rPr>
          <w:t>VALUES</w:t>
        </w:r>
        <w:r w:rsidRPr="00DF4DCE">
          <w:rPr>
            <w:sz w:val="18"/>
            <w:rPrChange w:id="15703" w:author="shorny" w:date="2014-06-09T18:43:00Z">
              <w:rPr/>
            </w:rPrChange>
          </w:rPr>
          <w:t xml:space="preserve"> (50507, </w:t>
        </w:r>
        <w:r w:rsidRPr="00DF4DCE">
          <w:rPr>
            <w:rStyle w:val="string1"/>
            <w:sz w:val="18"/>
            <w:rPrChange w:id="15704" w:author="shorny" w:date="2014-06-09T18:43:00Z">
              <w:rPr>
                <w:rStyle w:val="string1"/>
              </w:rPr>
            </w:rPrChange>
          </w:rPr>
          <w:t>'change.flag.deletion'</w:t>
        </w:r>
        <w:r w:rsidRPr="00DF4DCE">
          <w:rPr>
            <w:sz w:val="18"/>
            <w:rPrChange w:id="15705" w:author="shorny" w:date="2014-06-09T18:43:00Z">
              <w:rPr/>
            </w:rPrChange>
          </w:rPr>
          <w:t>);</w:t>
        </w:r>
      </w:ins>
    </w:p>
    <w:p w14:paraId="2A2B76B0" w14:textId="77777777" w:rsidR="00DF4DCE" w:rsidRPr="00DF4DCE" w:rsidRDefault="00DF4DCE">
      <w:pPr>
        <w:pStyle w:val="HTMLPreformatted"/>
        <w:divId w:val="605889992"/>
        <w:rPr>
          <w:ins w:id="15706" w:author="shorny" w:date="2014-06-09T18:42:00Z"/>
          <w:sz w:val="18"/>
          <w:rPrChange w:id="15707" w:author="shorny" w:date="2014-06-09T18:43:00Z">
            <w:rPr>
              <w:ins w:id="15708" w:author="shorny" w:date="2014-06-09T18:42:00Z"/>
            </w:rPr>
          </w:rPrChange>
        </w:rPr>
      </w:pPr>
    </w:p>
    <w:p w14:paraId="6074FE86" w14:textId="77777777" w:rsidR="00DF4DCE" w:rsidRPr="00DF4DCE" w:rsidRDefault="00DF4DCE">
      <w:pPr>
        <w:pStyle w:val="HTMLPreformatted"/>
        <w:divId w:val="605889992"/>
        <w:rPr>
          <w:ins w:id="15709" w:author="shorny" w:date="2014-06-09T18:42:00Z"/>
          <w:sz w:val="18"/>
          <w:rPrChange w:id="15710" w:author="shorny" w:date="2014-06-09T18:43:00Z">
            <w:rPr>
              <w:ins w:id="15711" w:author="shorny" w:date="2014-06-09T18:42:00Z"/>
            </w:rPr>
          </w:rPrChange>
        </w:rPr>
      </w:pPr>
    </w:p>
    <w:p w14:paraId="03554A8D" w14:textId="77777777" w:rsidR="00DF4DCE" w:rsidRPr="00DF4DCE" w:rsidRDefault="00DF4DCE">
      <w:pPr>
        <w:pStyle w:val="HTMLPreformatted"/>
        <w:divId w:val="605889992"/>
        <w:rPr>
          <w:ins w:id="15712" w:author="shorny" w:date="2014-06-09T18:42:00Z"/>
          <w:rStyle w:val="comment1"/>
          <w:sz w:val="18"/>
          <w:rPrChange w:id="15713" w:author="shorny" w:date="2014-06-09T18:43:00Z">
            <w:rPr>
              <w:ins w:id="15714" w:author="shorny" w:date="2014-06-09T18:42:00Z"/>
              <w:rStyle w:val="comment1"/>
            </w:rPr>
          </w:rPrChange>
        </w:rPr>
      </w:pPr>
      <w:ins w:id="15715" w:author="shorny" w:date="2014-06-09T18:42:00Z">
        <w:r w:rsidRPr="00DF4DCE">
          <w:rPr>
            <w:rStyle w:val="comment1"/>
            <w:sz w:val="18"/>
            <w:rPrChange w:id="15716" w:author="shorny" w:date="2014-06-09T18:43:00Z">
              <w:rPr>
                <w:rStyle w:val="comment1"/>
              </w:rPr>
            </w:rPrChange>
          </w:rPr>
          <w:t>-- -----------------------------------------------------------------------------</w:t>
        </w:r>
      </w:ins>
    </w:p>
    <w:p w14:paraId="7A19BDF7" w14:textId="77777777" w:rsidR="00DF4DCE" w:rsidRPr="00DF4DCE" w:rsidRDefault="00DF4DCE">
      <w:pPr>
        <w:pStyle w:val="HTMLPreformatted"/>
        <w:divId w:val="605889992"/>
        <w:rPr>
          <w:ins w:id="15717" w:author="shorny" w:date="2014-06-09T18:42:00Z"/>
          <w:rStyle w:val="comment1"/>
          <w:sz w:val="18"/>
          <w:rPrChange w:id="15718" w:author="shorny" w:date="2014-06-09T18:43:00Z">
            <w:rPr>
              <w:ins w:id="15719" w:author="shorny" w:date="2014-06-09T18:42:00Z"/>
              <w:rStyle w:val="comment1"/>
            </w:rPr>
          </w:rPrChange>
        </w:rPr>
      </w:pPr>
      <w:ins w:id="15720" w:author="shorny" w:date="2014-06-09T18:42:00Z">
        <w:r w:rsidRPr="00DF4DCE">
          <w:rPr>
            <w:rStyle w:val="comment1"/>
            <w:sz w:val="18"/>
            <w:rPrChange w:id="15721" w:author="shorny" w:date="2014-06-09T18:43:00Z">
              <w:rPr>
                <w:rStyle w:val="comment1"/>
              </w:rPr>
            </w:rPrChange>
          </w:rPr>
          <w:t>-- CorrespondenceMethod</w:t>
        </w:r>
      </w:ins>
    </w:p>
    <w:p w14:paraId="48999628" w14:textId="77777777" w:rsidR="00DF4DCE" w:rsidRPr="00DF4DCE" w:rsidRDefault="00DF4DCE">
      <w:pPr>
        <w:pStyle w:val="HTMLPreformatted"/>
        <w:divId w:val="605889992"/>
        <w:rPr>
          <w:ins w:id="15722" w:author="shorny" w:date="2014-06-09T18:42:00Z"/>
          <w:sz w:val="18"/>
          <w:rPrChange w:id="15723" w:author="shorny" w:date="2014-06-09T18:43:00Z">
            <w:rPr>
              <w:ins w:id="15724" w:author="shorny" w:date="2014-06-09T18:42:00Z"/>
            </w:rPr>
          </w:rPrChange>
        </w:rPr>
      </w:pPr>
      <w:ins w:id="15725" w:author="shorny" w:date="2014-06-09T18:42:00Z">
        <w:r w:rsidRPr="00DF4DCE">
          <w:rPr>
            <w:rStyle w:val="keyword1"/>
            <w:sz w:val="18"/>
            <w:rPrChange w:id="15726" w:author="shorny" w:date="2014-06-09T18:43:00Z">
              <w:rPr>
                <w:rStyle w:val="keyword1"/>
              </w:rPr>
            </w:rPrChange>
          </w:rPr>
          <w:t>INSERT</w:t>
        </w:r>
        <w:r w:rsidRPr="00DF4DCE">
          <w:rPr>
            <w:sz w:val="18"/>
            <w:rPrChange w:id="15727" w:author="shorny" w:date="2014-06-09T18:43:00Z">
              <w:rPr/>
            </w:rPrChange>
          </w:rPr>
          <w:t xml:space="preserve"> </w:t>
        </w:r>
        <w:r w:rsidRPr="00DF4DCE">
          <w:rPr>
            <w:rStyle w:val="keyword1"/>
            <w:sz w:val="18"/>
            <w:rPrChange w:id="15728" w:author="shorny" w:date="2014-06-09T18:43:00Z">
              <w:rPr>
                <w:rStyle w:val="keyword1"/>
              </w:rPr>
            </w:rPrChange>
          </w:rPr>
          <w:t>INTO</w:t>
        </w:r>
        <w:r w:rsidRPr="00DF4DCE">
          <w:rPr>
            <w:sz w:val="18"/>
            <w:rPrChange w:id="15729" w:author="shorny" w:date="2014-06-09T18:43:00Z">
              <w:rPr/>
            </w:rPrChange>
          </w:rPr>
          <w:t xml:space="preserve"> `Correspondence </w:t>
        </w:r>
        <w:r w:rsidRPr="00DF4DCE">
          <w:rPr>
            <w:rStyle w:val="keyword1"/>
            <w:sz w:val="18"/>
            <w:rPrChange w:id="15730" w:author="shorny" w:date="2014-06-09T18:43:00Z">
              <w:rPr>
                <w:rStyle w:val="keyword1"/>
              </w:rPr>
            </w:rPrChange>
          </w:rPr>
          <w:t>Method</w:t>
        </w:r>
        <w:r w:rsidRPr="00DF4DCE">
          <w:rPr>
            <w:sz w:val="18"/>
            <w:rPrChange w:id="15731" w:author="shorny" w:date="2014-06-09T18:43:00Z">
              <w:rPr/>
            </w:rPrChange>
          </w:rPr>
          <w:t xml:space="preserve">` (CorrMethodID, </w:t>
        </w:r>
        <w:r w:rsidRPr="00DF4DCE">
          <w:rPr>
            <w:rStyle w:val="keyword1"/>
            <w:sz w:val="18"/>
            <w:rPrChange w:id="15732" w:author="shorny" w:date="2014-06-09T18:43:00Z">
              <w:rPr>
                <w:rStyle w:val="keyword1"/>
              </w:rPr>
            </w:rPrChange>
          </w:rPr>
          <w:t>Method</w:t>
        </w:r>
        <w:r w:rsidRPr="00DF4DCE">
          <w:rPr>
            <w:sz w:val="18"/>
            <w:rPrChange w:id="15733" w:author="shorny" w:date="2014-06-09T18:43:00Z">
              <w:rPr/>
            </w:rPrChange>
          </w:rPr>
          <w:t>)</w:t>
        </w:r>
      </w:ins>
    </w:p>
    <w:p w14:paraId="47225CD0" w14:textId="77777777" w:rsidR="00DF4DCE" w:rsidRPr="00DF4DCE" w:rsidRDefault="00DF4DCE">
      <w:pPr>
        <w:pStyle w:val="HTMLPreformatted"/>
        <w:divId w:val="605889992"/>
        <w:rPr>
          <w:ins w:id="15734" w:author="shorny" w:date="2014-06-09T18:42:00Z"/>
          <w:sz w:val="18"/>
          <w:rPrChange w:id="15735" w:author="shorny" w:date="2014-06-09T18:43:00Z">
            <w:rPr>
              <w:ins w:id="15736" w:author="shorny" w:date="2014-06-09T18:42:00Z"/>
            </w:rPr>
          </w:rPrChange>
        </w:rPr>
      </w:pPr>
      <w:ins w:id="15737" w:author="shorny" w:date="2014-06-09T18:42:00Z">
        <w:r w:rsidRPr="00DF4DCE">
          <w:rPr>
            <w:rStyle w:val="keyword1"/>
            <w:sz w:val="18"/>
            <w:rPrChange w:id="15738" w:author="shorny" w:date="2014-06-09T18:43:00Z">
              <w:rPr>
                <w:rStyle w:val="keyword1"/>
              </w:rPr>
            </w:rPrChange>
          </w:rPr>
          <w:t>VALUES</w:t>
        </w:r>
        <w:r w:rsidRPr="00DF4DCE">
          <w:rPr>
            <w:sz w:val="18"/>
            <w:rPrChange w:id="15739" w:author="shorny" w:date="2014-06-09T18:43:00Z">
              <w:rPr/>
            </w:rPrChange>
          </w:rPr>
          <w:t xml:space="preserve"> (60000, </w:t>
        </w:r>
        <w:r w:rsidRPr="00DF4DCE">
          <w:rPr>
            <w:rStyle w:val="string1"/>
            <w:sz w:val="18"/>
            <w:rPrChange w:id="15740" w:author="shorny" w:date="2014-06-09T18:43:00Z">
              <w:rPr>
                <w:rStyle w:val="string1"/>
              </w:rPr>
            </w:rPrChange>
          </w:rPr>
          <w:t>'email'</w:t>
        </w:r>
        <w:r w:rsidRPr="00DF4DCE">
          <w:rPr>
            <w:sz w:val="18"/>
            <w:rPrChange w:id="15741" w:author="shorny" w:date="2014-06-09T18:43:00Z">
              <w:rPr/>
            </w:rPrChange>
          </w:rPr>
          <w:t>);</w:t>
        </w:r>
      </w:ins>
    </w:p>
    <w:p w14:paraId="0C4F8111" w14:textId="77777777" w:rsidR="00DF4DCE" w:rsidRPr="00DF4DCE" w:rsidRDefault="00DF4DCE">
      <w:pPr>
        <w:pStyle w:val="HTMLPreformatted"/>
        <w:divId w:val="605889992"/>
        <w:rPr>
          <w:ins w:id="15742" w:author="shorny" w:date="2014-06-09T18:42:00Z"/>
          <w:sz w:val="18"/>
          <w:rPrChange w:id="15743" w:author="shorny" w:date="2014-06-09T18:43:00Z">
            <w:rPr>
              <w:ins w:id="15744" w:author="shorny" w:date="2014-06-09T18:42:00Z"/>
            </w:rPr>
          </w:rPrChange>
        </w:rPr>
      </w:pPr>
    </w:p>
    <w:p w14:paraId="6117130F" w14:textId="77777777" w:rsidR="00DF4DCE" w:rsidRPr="00DF4DCE" w:rsidRDefault="00DF4DCE">
      <w:pPr>
        <w:pStyle w:val="HTMLPreformatted"/>
        <w:divId w:val="605889992"/>
        <w:rPr>
          <w:ins w:id="15745" w:author="shorny" w:date="2014-06-09T18:42:00Z"/>
          <w:sz w:val="18"/>
          <w:rPrChange w:id="15746" w:author="shorny" w:date="2014-06-09T18:43:00Z">
            <w:rPr>
              <w:ins w:id="15747" w:author="shorny" w:date="2014-06-09T18:42:00Z"/>
            </w:rPr>
          </w:rPrChange>
        </w:rPr>
      </w:pPr>
      <w:ins w:id="15748" w:author="shorny" w:date="2014-06-09T18:42:00Z">
        <w:r w:rsidRPr="00DF4DCE">
          <w:rPr>
            <w:rStyle w:val="keyword1"/>
            <w:sz w:val="18"/>
            <w:rPrChange w:id="15749" w:author="shorny" w:date="2014-06-09T18:43:00Z">
              <w:rPr>
                <w:rStyle w:val="keyword1"/>
              </w:rPr>
            </w:rPrChange>
          </w:rPr>
          <w:t>INSERT</w:t>
        </w:r>
        <w:r w:rsidRPr="00DF4DCE">
          <w:rPr>
            <w:sz w:val="18"/>
            <w:rPrChange w:id="15750" w:author="shorny" w:date="2014-06-09T18:43:00Z">
              <w:rPr/>
            </w:rPrChange>
          </w:rPr>
          <w:t xml:space="preserve"> </w:t>
        </w:r>
        <w:r w:rsidRPr="00DF4DCE">
          <w:rPr>
            <w:rStyle w:val="keyword1"/>
            <w:sz w:val="18"/>
            <w:rPrChange w:id="15751" w:author="shorny" w:date="2014-06-09T18:43:00Z">
              <w:rPr>
                <w:rStyle w:val="keyword1"/>
              </w:rPr>
            </w:rPrChange>
          </w:rPr>
          <w:t>INTO</w:t>
        </w:r>
        <w:r w:rsidRPr="00DF4DCE">
          <w:rPr>
            <w:sz w:val="18"/>
            <w:rPrChange w:id="15752" w:author="shorny" w:date="2014-06-09T18:43:00Z">
              <w:rPr/>
            </w:rPrChange>
          </w:rPr>
          <w:t xml:space="preserve"> `Correspondence </w:t>
        </w:r>
        <w:r w:rsidRPr="00DF4DCE">
          <w:rPr>
            <w:rStyle w:val="keyword1"/>
            <w:sz w:val="18"/>
            <w:rPrChange w:id="15753" w:author="shorny" w:date="2014-06-09T18:43:00Z">
              <w:rPr>
                <w:rStyle w:val="keyword1"/>
              </w:rPr>
            </w:rPrChange>
          </w:rPr>
          <w:t>Method</w:t>
        </w:r>
        <w:r w:rsidRPr="00DF4DCE">
          <w:rPr>
            <w:sz w:val="18"/>
            <w:rPrChange w:id="15754" w:author="shorny" w:date="2014-06-09T18:43:00Z">
              <w:rPr/>
            </w:rPrChange>
          </w:rPr>
          <w:t xml:space="preserve">` (CorrMethodID, </w:t>
        </w:r>
        <w:r w:rsidRPr="00DF4DCE">
          <w:rPr>
            <w:rStyle w:val="keyword1"/>
            <w:sz w:val="18"/>
            <w:rPrChange w:id="15755" w:author="shorny" w:date="2014-06-09T18:43:00Z">
              <w:rPr>
                <w:rStyle w:val="keyword1"/>
              </w:rPr>
            </w:rPrChange>
          </w:rPr>
          <w:t>Method</w:t>
        </w:r>
        <w:r w:rsidRPr="00DF4DCE">
          <w:rPr>
            <w:sz w:val="18"/>
            <w:rPrChange w:id="15756" w:author="shorny" w:date="2014-06-09T18:43:00Z">
              <w:rPr/>
            </w:rPrChange>
          </w:rPr>
          <w:t>)</w:t>
        </w:r>
      </w:ins>
    </w:p>
    <w:p w14:paraId="4D4314E5" w14:textId="77777777" w:rsidR="00DF4DCE" w:rsidRPr="00DF4DCE" w:rsidRDefault="00DF4DCE">
      <w:pPr>
        <w:pStyle w:val="HTMLPreformatted"/>
        <w:divId w:val="605889992"/>
        <w:rPr>
          <w:ins w:id="15757" w:author="shorny" w:date="2014-06-09T18:42:00Z"/>
          <w:sz w:val="18"/>
          <w:rPrChange w:id="15758" w:author="shorny" w:date="2014-06-09T18:43:00Z">
            <w:rPr>
              <w:ins w:id="15759" w:author="shorny" w:date="2014-06-09T18:42:00Z"/>
            </w:rPr>
          </w:rPrChange>
        </w:rPr>
      </w:pPr>
      <w:ins w:id="15760" w:author="shorny" w:date="2014-06-09T18:42:00Z">
        <w:r w:rsidRPr="00DF4DCE">
          <w:rPr>
            <w:rStyle w:val="keyword1"/>
            <w:sz w:val="18"/>
            <w:rPrChange w:id="15761" w:author="shorny" w:date="2014-06-09T18:43:00Z">
              <w:rPr>
                <w:rStyle w:val="keyword1"/>
              </w:rPr>
            </w:rPrChange>
          </w:rPr>
          <w:t>VALUES</w:t>
        </w:r>
        <w:r w:rsidRPr="00DF4DCE">
          <w:rPr>
            <w:sz w:val="18"/>
            <w:rPrChange w:id="15762" w:author="shorny" w:date="2014-06-09T18:43:00Z">
              <w:rPr/>
            </w:rPrChange>
          </w:rPr>
          <w:t xml:space="preserve"> (60001, </w:t>
        </w:r>
        <w:r w:rsidRPr="00DF4DCE">
          <w:rPr>
            <w:rStyle w:val="string1"/>
            <w:sz w:val="18"/>
            <w:rPrChange w:id="15763" w:author="shorny" w:date="2014-06-09T18:43:00Z">
              <w:rPr>
                <w:rStyle w:val="string1"/>
              </w:rPr>
            </w:rPrChange>
          </w:rPr>
          <w:t>'telephone'</w:t>
        </w:r>
        <w:r w:rsidRPr="00DF4DCE">
          <w:rPr>
            <w:sz w:val="18"/>
            <w:rPrChange w:id="15764" w:author="shorny" w:date="2014-06-09T18:43:00Z">
              <w:rPr/>
            </w:rPrChange>
          </w:rPr>
          <w:t>);</w:t>
        </w:r>
      </w:ins>
    </w:p>
    <w:p w14:paraId="218564FE" w14:textId="77777777" w:rsidR="00DF4DCE" w:rsidRPr="00DF4DCE" w:rsidRDefault="00DF4DCE">
      <w:pPr>
        <w:pStyle w:val="HTMLPreformatted"/>
        <w:divId w:val="605889992"/>
        <w:rPr>
          <w:ins w:id="15765" w:author="shorny" w:date="2014-06-09T18:42:00Z"/>
          <w:sz w:val="18"/>
          <w:rPrChange w:id="15766" w:author="shorny" w:date="2014-06-09T18:43:00Z">
            <w:rPr>
              <w:ins w:id="15767" w:author="shorny" w:date="2014-06-09T18:42:00Z"/>
            </w:rPr>
          </w:rPrChange>
        </w:rPr>
      </w:pPr>
    </w:p>
    <w:p w14:paraId="158028E9" w14:textId="77777777" w:rsidR="00DF4DCE" w:rsidRPr="00DF4DCE" w:rsidRDefault="00DF4DCE">
      <w:pPr>
        <w:pStyle w:val="HTMLPreformatted"/>
        <w:divId w:val="605889992"/>
        <w:rPr>
          <w:ins w:id="15768" w:author="shorny" w:date="2014-06-09T18:42:00Z"/>
          <w:sz w:val="18"/>
          <w:rPrChange w:id="15769" w:author="shorny" w:date="2014-06-09T18:43:00Z">
            <w:rPr>
              <w:ins w:id="15770" w:author="shorny" w:date="2014-06-09T18:42:00Z"/>
            </w:rPr>
          </w:rPrChange>
        </w:rPr>
      </w:pPr>
      <w:ins w:id="15771" w:author="shorny" w:date="2014-06-09T18:42:00Z">
        <w:r w:rsidRPr="00DF4DCE">
          <w:rPr>
            <w:rStyle w:val="keyword1"/>
            <w:sz w:val="18"/>
            <w:rPrChange w:id="15772" w:author="shorny" w:date="2014-06-09T18:43:00Z">
              <w:rPr>
                <w:rStyle w:val="keyword1"/>
              </w:rPr>
            </w:rPrChange>
          </w:rPr>
          <w:t>INSERT</w:t>
        </w:r>
        <w:r w:rsidRPr="00DF4DCE">
          <w:rPr>
            <w:sz w:val="18"/>
            <w:rPrChange w:id="15773" w:author="shorny" w:date="2014-06-09T18:43:00Z">
              <w:rPr/>
            </w:rPrChange>
          </w:rPr>
          <w:t xml:space="preserve"> </w:t>
        </w:r>
        <w:r w:rsidRPr="00DF4DCE">
          <w:rPr>
            <w:rStyle w:val="keyword1"/>
            <w:sz w:val="18"/>
            <w:rPrChange w:id="15774" w:author="shorny" w:date="2014-06-09T18:43:00Z">
              <w:rPr>
                <w:rStyle w:val="keyword1"/>
              </w:rPr>
            </w:rPrChange>
          </w:rPr>
          <w:t>INTO</w:t>
        </w:r>
        <w:r w:rsidRPr="00DF4DCE">
          <w:rPr>
            <w:sz w:val="18"/>
            <w:rPrChange w:id="15775" w:author="shorny" w:date="2014-06-09T18:43:00Z">
              <w:rPr/>
            </w:rPrChange>
          </w:rPr>
          <w:t xml:space="preserve"> `Correspondence </w:t>
        </w:r>
        <w:r w:rsidRPr="00DF4DCE">
          <w:rPr>
            <w:rStyle w:val="keyword1"/>
            <w:sz w:val="18"/>
            <w:rPrChange w:id="15776" w:author="shorny" w:date="2014-06-09T18:43:00Z">
              <w:rPr>
                <w:rStyle w:val="keyword1"/>
              </w:rPr>
            </w:rPrChange>
          </w:rPr>
          <w:t>Method</w:t>
        </w:r>
        <w:r w:rsidRPr="00DF4DCE">
          <w:rPr>
            <w:sz w:val="18"/>
            <w:rPrChange w:id="15777" w:author="shorny" w:date="2014-06-09T18:43:00Z">
              <w:rPr/>
            </w:rPrChange>
          </w:rPr>
          <w:t xml:space="preserve">` (CorrMethodID, </w:t>
        </w:r>
        <w:r w:rsidRPr="00DF4DCE">
          <w:rPr>
            <w:rStyle w:val="keyword1"/>
            <w:sz w:val="18"/>
            <w:rPrChange w:id="15778" w:author="shorny" w:date="2014-06-09T18:43:00Z">
              <w:rPr>
                <w:rStyle w:val="keyword1"/>
              </w:rPr>
            </w:rPrChange>
          </w:rPr>
          <w:t>Method</w:t>
        </w:r>
        <w:r w:rsidRPr="00DF4DCE">
          <w:rPr>
            <w:sz w:val="18"/>
            <w:rPrChange w:id="15779" w:author="shorny" w:date="2014-06-09T18:43:00Z">
              <w:rPr/>
            </w:rPrChange>
          </w:rPr>
          <w:t>)</w:t>
        </w:r>
      </w:ins>
    </w:p>
    <w:p w14:paraId="70AE34CE" w14:textId="77777777" w:rsidR="00DF4DCE" w:rsidRPr="00DF4DCE" w:rsidRDefault="00DF4DCE">
      <w:pPr>
        <w:pStyle w:val="HTMLPreformatted"/>
        <w:divId w:val="605889992"/>
        <w:rPr>
          <w:ins w:id="15780" w:author="shorny" w:date="2014-06-09T18:42:00Z"/>
          <w:sz w:val="18"/>
          <w:rPrChange w:id="15781" w:author="shorny" w:date="2014-06-09T18:43:00Z">
            <w:rPr>
              <w:ins w:id="15782" w:author="shorny" w:date="2014-06-09T18:42:00Z"/>
            </w:rPr>
          </w:rPrChange>
        </w:rPr>
      </w:pPr>
      <w:ins w:id="15783" w:author="shorny" w:date="2014-06-09T18:42:00Z">
        <w:r w:rsidRPr="00DF4DCE">
          <w:rPr>
            <w:rStyle w:val="keyword1"/>
            <w:sz w:val="18"/>
            <w:rPrChange w:id="15784" w:author="shorny" w:date="2014-06-09T18:43:00Z">
              <w:rPr>
                <w:rStyle w:val="keyword1"/>
              </w:rPr>
            </w:rPrChange>
          </w:rPr>
          <w:t>VALUES</w:t>
        </w:r>
        <w:r w:rsidRPr="00DF4DCE">
          <w:rPr>
            <w:sz w:val="18"/>
            <w:rPrChange w:id="15785" w:author="shorny" w:date="2014-06-09T18:43:00Z">
              <w:rPr/>
            </w:rPrChange>
          </w:rPr>
          <w:t xml:space="preserve"> (60002, </w:t>
        </w:r>
        <w:r w:rsidRPr="00DF4DCE">
          <w:rPr>
            <w:rStyle w:val="string1"/>
            <w:sz w:val="18"/>
            <w:rPrChange w:id="15786" w:author="shorny" w:date="2014-06-09T18:43:00Z">
              <w:rPr>
                <w:rStyle w:val="string1"/>
              </w:rPr>
            </w:rPrChange>
          </w:rPr>
          <w:t>'carrier pigeon'</w:t>
        </w:r>
        <w:r w:rsidRPr="00DF4DCE">
          <w:rPr>
            <w:sz w:val="18"/>
            <w:rPrChange w:id="15787" w:author="shorny" w:date="2014-06-09T18:43:00Z">
              <w:rPr/>
            </w:rPrChange>
          </w:rPr>
          <w:t>);</w:t>
        </w:r>
      </w:ins>
    </w:p>
    <w:p w14:paraId="662CAB95" w14:textId="77777777" w:rsidR="00DF4DCE" w:rsidRPr="00DF4DCE" w:rsidRDefault="00DF4DCE">
      <w:pPr>
        <w:pStyle w:val="HTMLPreformatted"/>
        <w:divId w:val="605889992"/>
        <w:rPr>
          <w:ins w:id="15788" w:author="shorny" w:date="2014-06-09T18:42:00Z"/>
          <w:sz w:val="18"/>
          <w:rPrChange w:id="15789" w:author="shorny" w:date="2014-06-09T18:43:00Z">
            <w:rPr>
              <w:ins w:id="15790" w:author="shorny" w:date="2014-06-09T18:42:00Z"/>
            </w:rPr>
          </w:rPrChange>
        </w:rPr>
      </w:pPr>
    </w:p>
    <w:p w14:paraId="5ABF70C8" w14:textId="77777777" w:rsidR="00DF4DCE" w:rsidRPr="00DF4DCE" w:rsidRDefault="00DF4DCE">
      <w:pPr>
        <w:pStyle w:val="HTMLPreformatted"/>
        <w:divId w:val="605889992"/>
        <w:rPr>
          <w:ins w:id="15791" w:author="shorny" w:date="2014-06-09T18:42:00Z"/>
          <w:sz w:val="18"/>
          <w:rPrChange w:id="15792" w:author="shorny" w:date="2014-06-09T18:43:00Z">
            <w:rPr>
              <w:ins w:id="15793" w:author="shorny" w:date="2014-06-09T18:42:00Z"/>
            </w:rPr>
          </w:rPrChange>
        </w:rPr>
      </w:pPr>
      <w:ins w:id="15794" w:author="shorny" w:date="2014-06-09T18:42:00Z">
        <w:r w:rsidRPr="00DF4DCE">
          <w:rPr>
            <w:rStyle w:val="keyword1"/>
            <w:sz w:val="18"/>
            <w:rPrChange w:id="15795" w:author="shorny" w:date="2014-06-09T18:43:00Z">
              <w:rPr>
                <w:rStyle w:val="keyword1"/>
              </w:rPr>
            </w:rPrChange>
          </w:rPr>
          <w:t>INSERT</w:t>
        </w:r>
        <w:r w:rsidRPr="00DF4DCE">
          <w:rPr>
            <w:sz w:val="18"/>
            <w:rPrChange w:id="15796" w:author="shorny" w:date="2014-06-09T18:43:00Z">
              <w:rPr/>
            </w:rPrChange>
          </w:rPr>
          <w:t xml:space="preserve"> </w:t>
        </w:r>
        <w:r w:rsidRPr="00DF4DCE">
          <w:rPr>
            <w:rStyle w:val="keyword1"/>
            <w:sz w:val="18"/>
            <w:rPrChange w:id="15797" w:author="shorny" w:date="2014-06-09T18:43:00Z">
              <w:rPr>
                <w:rStyle w:val="keyword1"/>
              </w:rPr>
            </w:rPrChange>
          </w:rPr>
          <w:t>INTO</w:t>
        </w:r>
        <w:r w:rsidRPr="00DF4DCE">
          <w:rPr>
            <w:sz w:val="18"/>
            <w:rPrChange w:id="15798" w:author="shorny" w:date="2014-06-09T18:43:00Z">
              <w:rPr/>
            </w:rPrChange>
          </w:rPr>
          <w:t xml:space="preserve"> `Correspondence </w:t>
        </w:r>
        <w:r w:rsidRPr="00DF4DCE">
          <w:rPr>
            <w:rStyle w:val="keyword1"/>
            <w:sz w:val="18"/>
            <w:rPrChange w:id="15799" w:author="shorny" w:date="2014-06-09T18:43:00Z">
              <w:rPr>
                <w:rStyle w:val="keyword1"/>
              </w:rPr>
            </w:rPrChange>
          </w:rPr>
          <w:t>Method</w:t>
        </w:r>
        <w:r w:rsidRPr="00DF4DCE">
          <w:rPr>
            <w:sz w:val="18"/>
            <w:rPrChange w:id="15800" w:author="shorny" w:date="2014-06-09T18:43:00Z">
              <w:rPr/>
            </w:rPrChange>
          </w:rPr>
          <w:t xml:space="preserve">` (CorrMethodID, </w:t>
        </w:r>
        <w:r w:rsidRPr="00DF4DCE">
          <w:rPr>
            <w:rStyle w:val="keyword1"/>
            <w:sz w:val="18"/>
            <w:rPrChange w:id="15801" w:author="shorny" w:date="2014-06-09T18:43:00Z">
              <w:rPr>
                <w:rStyle w:val="keyword1"/>
              </w:rPr>
            </w:rPrChange>
          </w:rPr>
          <w:t>Method</w:t>
        </w:r>
        <w:r w:rsidRPr="00DF4DCE">
          <w:rPr>
            <w:sz w:val="18"/>
            <w:rPrChange w:id="15802" w:author="shorny" w:date="2014-06-09T18:43:00Z">
              <w:rPr/>
            </w:rPrChange>
          </w:rPr>
          <w:t>)</w:t>
        </w:r>
      </w:ins>
    </w:p>
    <w:p w14:paraId="7D5699F2" w14:textId="77777777" w:rsidR="00DF4DCE" w:rsidRPr="00DF4DCE" w:rsidRDefault="00DF4DCE">
      <w:pPr>
        <w:pStyle w:val="HTMLPreformatted"/>
        <w:divId w:val="605889992"/>
        <w:rPr>
          <w:ins w:id="15803" w:author="shorny" w:date="2014-06-09T18:42:00Z"/>
          <w:sz w:val="18"/>
          <w:rPrChange w:id="15804" w:author="shorny" w:date="2014-06-09T18:43:00Z">
            <w:rPr>
              <w:ins w:id="15805" w:author="shorny" w:date="2014-06-09T18:42:00Z"/>
            </w:rPr>
          </w:rPrChange>
        </w:rPr>
      </w:pPr>
      <w:ins w:id="15806" w:author="shorny" w:date="2014-06-09T18:42:00Z">
        <w:r w:rsidRPr="00DF4DCE">
          <w:rPr>
            <w:rStyle w:val="keyword1"/>
            <w:sz w:val="18"/>
            <w:rPrChange w:id="15807" w:author="shorny" w:date="2014-06-09T18:43:00Z">
              <w:rPr>
                <w:rStyle w:val="keyword1"/>
              </w:rPr>
            </w:rPrChange>
          </w:rPr>
          <w:t>VALUES</w:t>
        </w:r>
        <w:r w:rsidRPr="00DF4DCE">
          <w:rPr>
            <w:sz w:val="18"/>
            <w:rPrChange w:id="15808" w:author="shorny" w:date="2014-06-09T18:43:00Z">
              <w:rPr/>
            </w:rPrChange>
          </w:rPr>
          <w:t xml:space="preserve"> (69999, </w:t>
        </w:r>
        <w:r w:rsidRPr="00DF4DCE">
          <w:rPr>
            <w:rStyle w:val="string1"/>
            <w:sz w:val="18"/>
            <w:rPrChange w:id="15809" w:author="shorny" w:date="2014-06-09T18:43:00Z">
              <w:rPr>
                <w:rStyle w:val="string1"/>
              </w:rPr>
            </w:rPrChange>
          </w:rPr>
          <w:t>'other'</w:t>
        </w:r>
        <w:r w:rsidRPr="00DF4DCE">
          <w:rPr>
            <w:sz w:val="18"/>
            <w:rPrChange w:id="15810" w:author="shorny" w:date="2014-06-09T18:43:00Z">
              <w:rPr/>
            </w:rPrChange>
          </w:rPr>
          <w:t>);</w:t>
        </w:r>
      </w:ins>
    </w:p>
    <w:p w14:paraId="7E5CCB53" w14:textId="77777777" w:rsidR="00DF4DCE" w:rsidRPr="00DF4DCE" w:rsidRDefault="00DF4DCE">
      <w:pPr>
        <w:pStyle w:val="HTMLPreformatted"/>
        <w:divId w:val="605889992"/>
        <w:rPr>
          <w:ins w:id="15811" w:author="shorny" w:date="2014-06-09T18:42:00Z"/>
          <w:sz w:val="18"/>
          <w:rPrChange w:id="15812" w:author="shorny" w:date="2014-06-09T18:43:00Z">
            <w:rPr>
              <w:ins w:id="15813" w:author="shorny" w:date="2014-06-09T18:42:00Z"/>
            </w:rPr>
          </w:rPrChange>
        </w:rPr>
      </w:pPr>
    </w:p>
    <w:p w14:paraId="48F13D71" w14:textId="77777777" w:rsidR="00DF4DCE" w:rsidRPr="00DF4DCE" w:rsidRDefault="00DF4DCE">
      <w:pPr>
        <w:pStyle w:val="HTMLPreformatted"/>
        <w:divId w:val="605889992"/>
        <w:rPr>
          <w:ins w:id="15814" w:author="shorny" w:date="2014-06-09T18:42:00Z"/>
          <w:sz w:val="18"/>
          <w:rPrChange w:id="15815" w:author="shorny" w:date="2014-06-09T18:43:00Z">
            <w:rPr>
              <w:ins w:id="15816" w:author="shorny" w:date="2014-06-09T18:42:00Z"/>
            </w:rPr>
          </w:rPrChange>
        </w:rPr>
      </w:pPr>
    </w:p>
    <w:p w14:paraId="69CEEF7D" w14:textId="77777777" w:rsidR="00DF4DCE" w:rsidRPr="00DF4DCE" w:rsidRDefault="00DF4DCE">
      <w:pPr>
        <w:pStyle w:val="HTMLPreformatted"/>
        <w:divId w:val="605889992"/>
        <w:rPr>
          <w:ins w:id="15817" w:author="shorny" w:date="2014-06-09T18:42:00Z"/>
          <w:rStyle w:val="comment1"/>
          <w:sz w:val="18"/>
          <w:rPrChange w:id="15818" w:author="shorny" w:date="2014-06-09T18:43:00Z">
            <w:rPr>
              <w:ins w:id="15819" w:author="shorny" w:date="2014-06-09T18:42:00Z"/>
              <w:rStyle w:val="comment1"/>
            </w:rPr>
          </w:rPrChange>
        </w:rPr>
      </w:pPr>
      <w:ins w:id="15820" w:author="shorny" w:date="2014-06-09T18:42:00Z">
        <w:r w:rsidRPr="00DF4DCE">
          <w:rPr>
            <w:rStyle w:val="comment1"/>
            <w:sz w:val="18"/>
            <w:rPrChange w:id="15821" w:author="shorny" w:date="2014-06-09T18:43:00Z">
              <w:rPr>
                <w:rStyle w:val="comment1"/>
              </w:rPr>
            </w:rPrChange>
          </w:rPr>
          <w:t>-- -----------------------------------------------------------------------------</w:t>
        </w:r>
      </w:ins>
    </w:p>
    <w:p w14:paraId="42C68DA3" w14:textId="77777777" w:rsidR="00DF4DCE" w:rsidRPr="00DF4DCE" w:rsidRDefault="00DF4DCE">
      <w:pPr>
        <w:pStyle w:val="HTMLPreformatted"/>
        <w:divId w:val="605889992"/>
        <w:rPr>
          <w:ins w:id="15822" w:author="shorny" w:date="2014-06-09T18:42:00Z"/>
          <w:rStyle w:val="comment1"/>
          <w:sz w:val="18"/>
          <w:rPrChange w:id="15823" w:author="shorny" w:date="2014-06-09T18:43:00Z">
            <w:rPr>
              <w:ins w:id="15824" w:author="shorny" w:date="2014-06-09T18:42:00Z"/>
              <w:rStyle w:val="comment1"/>
            </w:rPr>
          </w:rPrChange>
        </w:rPr>
      </w:pPr>
      <w:ins w:id="15825" w:author="shorny" w:date="2014-06-09T18:42:00Z">
        <w:r w:rsidRPr="00DF4DCE">
          <w:rPr>
            <w:rStyle w:val="comment1"/>
            <w:sz w:val="18"/>
            <w:rPrChange w:id="15826" w:author="shorny" w:date="2014-06-09T18:43:00Z">
              <w:rPr>
                <w:rStyle w:val="comment1"/>
              </w:rPr>
            </w:rPrChange>
          </w:rPr>
          <w:t>-- Payment Method</w:t>
        </w:r>
      </w:ins>
    </w:p>
    <w:p w14:paraId="56349063" w14:textId="77777777" w:rsidR="00DF4DCE" w:rsidRPr="00DF4DCE" w:rsidRDefault="00DF4DCE">
      <w:pPr>
        <w:pStyle w:val="HTMLPreformatted"/>
        <w:divId w:val="605889992"/>
        <w:rPr>
          <w:ins w:id="15827" w:author="shorny" w:date="2014-06-09T18:42:00Z"/>
          <w:sz w:val="18"/>
          <w:rPrChange w:id="15828" w:author="shorny" w:date="2014-06-09T18:43:00Z">
            <w:rPr>
              <w:ins w:id="15829" w:author="shorny" w:date="2014-06-09T18:42:00Z"/>
            </w:rPr>
          </w:rPrChange>
        </w:rPr>
      </w:pPr>
      <w:ins w:id="15830" w:author="shorny" w:date="2014-06-09T18:42:00Z">
        <w:r w:rsidRPr="00DF4DCE">
          <w:rPr>
            <w:rStyle w:val="keyword1"/>
            <w:sz w:val="18"/>
            <w:rPrChange w:id="15831" w:author="shorny" w:date="2014-06-09T18:43:00Z">
              <w:rPr>
                <w:rStyle w:val="keyword1"/>
              </w:rPr>
            </w:rPrChange>
          </w:rPr>
          <w:t>INSERT</w:t>
        </w:r>
        <w:r w:rsidRPr="00DF4DCE">
          <w:rPr>
            <w:sz w:val="18"/>
            <w:rPrChange w:id="15832" w:author="shorny" w:date="2014-06-09T18:43:00Z">
              <w:rPr/>
            </w:rPrChange>
          </w:rPr>
          <w:t xml:space="preserve"> </w:t>
        </w:r>
        <w:r w:rsidRPr="00DF4DCE">
          <w:rPr>
            <w:rStyle w:val="keyword1"/>
            <w:sz w:val="18"/>
            <w:rPrChange w:id="15833" w:author="shorny" w:date="2014-06-09T18:43:00Z">
              <w:rPr>
                <w:rStyle w:val="keyword1"/>
              </w:rPr>
            </w:rPrChange>
          </w:rPr>
          <w:t>INTO</w:t>
        </w:r>
        <w:r w:rsidRPr="00DF4DCE">
          <w:rPr>
            <w:sz w:val="18"/>
            <w:rPrChange w:id="15834" w:author="shorny" w:date="2014-06-09T18:43:00Z">
              <w:rPr/>
            </w:rPrChange>
          </w:rPr>
          <w:t xml:space="preserve"> `Payment </w:t>
        </w:r>
        <w:r w:rsidRPr="00DF4DCE">
          <w:rPr>
            <w:rStyle w:val="keyword1"/>
            <w:sz w:val="18"/>
            <w:rPrChange w:id="15835" w:author="shorny" w:date="2014-06-09T18:43:00Z">
              <w:rPr>
                <w:rStyle w:val="keyword1"/>
              </w:rPr>
            </w:rPrChange>
          </w:rPr>
          <w:t>Method</w:t>
        </w:r>
        <w:r w:rsidRPr="00DF4DCE">
          <w:rPr>
            <w:sz w:val="18"/>
            <w:rPrChange w:id="15836" w:author="shorny" w:date="2014-06-09T18:43:00Z">
              <w:rPr/>
            </w:rPrChange>
          </w:rPr>
          <w:t xml:space="preserve">` (PayMethodID, </w:t>
        </w:r>
        <w:r w:rsidRPr="00DF4DCE">
          <w:rPr>
            <w:rStyle w:val="keyword1"/>
            <w:sz w:val="18"/>
            <w:rPrChange w:id="15837" w:author="shorny" w:date="2014-06-09T18:43:00Z">
              <w:rPr>
                <w:rStyle w:val="keyword1"/>
              </w:rPr>
            </w:rPrChange>
          </w:rPr>
          <w:t>Method</w:t>
        </w:r>
        <w:r w:rsidRPr="00DF4DCE">
          <w:rPr>
            <w:sz w:val="18"/>
            <w:rPrChange w:id="15838" w:author="shorny" w:date="2014-06-09T18:43:00Z">
              <w:rPr/>
            </w:rPrChange>
          </w:rPr>
          <w:t>)</w:t>
        </w:r>
      </w:ins>
    </w:p>
    <w:p w14:paraId="39940E91" w14:textId="77777777" w:rsidR="00DF4DCE" w:rsidRPr="00DF4DCE" w:rsidRDefault="00DF4DCE">
      <w:pPr>
        <w:pStyle w:val="HTMLPreformatted"/>
        <w:divId w:val="605889992"/>
        <w:rPr>
          <w:ins w:id="15839" w:author="shorny" w:date="2014-06-09T18:42:00Z"/>
          <w:sz w:val="18"/>
          <w:rPrChange w:id="15840" w:author="shorny" w:date="2014-06-09T18:43:00Z">
            <w:rPr>
              <w:ins w:id="15841" w:author="shorny" w:date="2014-06-09T18:42:00Z"/>
            </w:rPr>
          </w:rPrChange>
        </w:rPr>
      </w:pPr>
      <w:ins w:id="15842" w:author="shorny" w:date="2014-06-09T18:42:00Z">
        <w:r w:rsidRPr="00DF4DCE">
          <w:rPr>
            <w:rStyle w:val="keyword1"/>
            <w:sz w:val="18"/>
            <w:rPrChange w:id="15843" w:author="shorny" w:date="2014-06-09T18:43:00Z">
              <w:rPr>
                <w:rStyle w:val="keyword1"/>
              </w:rPr>
            </w:rPrChange>
          </w:rPr>
          <w:t>VALUES</w:t>
        </w:r>
        <w:r w:rsidRPr="00DF4DCE">
          <w:rPr>
            <w:sz w:val="18"/>
            <w:rPrChange w:id="15844" w:author="shorny" w:date="2014-06-09T18:43:00Z">
              <w:rPr/>
            </w:rPrChange>
          </w:rPr>
          <w:t xml:space="preserve"> (70000, </w:t>
        </w:r>
        <w:r w:rsidRPr="00DF4DCE">
          <w:rPr>
            <w:rStyle w:val="string1"/>
            <w:sz w:val="18"/>
            <w:rPrChange w:id="15845" w:author="shorny" w:date="2014-06-09T18:43:00Z">
              <w:rPr>
                <w:rStyle w:val="string1"/>
              </w:rPr>
            </w:rPrChange>
          </w:rPr>
          <w:t>'Savings'</w:t>
        </w:r>
        <w:r w:rsidRPr="00DF4DCE">
          <w:rPr>
            <w:sz w:val="18"/>
            <w:rPrChange w:id="15846" w:author="shorny" w:date="2014-06-09T18:43:00Z">
              <w:rPr/>
            </w:rPrChange>
          </w:rPr>
          <w:t xml:space="preserve">), (70001, </w:t>
        </w:r>
        <w:r w:rsidRPr="00DF4DCE">
          <w:rPr>
            <w:rStyle w:val="string1"/>
            <w:sz w:val="18"/>
            <w:rPrChange w:id="15847" w:author="shorny" w:date="2014-06-09T18:43:00Z">
              <w:rPr>
                <w:rStyle w:val="string1"/>
              </w:rPr>
            </w:rPrChange>
          </w:rPr>
          <w:t>'scholarship'</w:t>
        </w:r>
        <w:r w:rsidRPr="00DF4DCE">
          <w:rPr>
            <w:sz w:val="18"/>
            <w:rPrChange w:id="15848" w:author="shorny" w:date="2014-06-09T18:43:00Z">
              <w:rPr/>
            </w:rPrChange>
          </w:rPr>
          <w:t xml:space="preserve">), (70002, </w:t>
        </w:r>
        <w:r w:rsidRPr="00DF4DCE">
          <w:rPr>
            <w:rStyle w:val="string1"/>
            <w:sz w:val="18"/>
            <w:rPrChange w:id="15849" w:author="shorny" w:date="2014-06-09T18:43:00Z">
              <w:rPr>
                <w:rStyle w:val="string1"/>
              </w:rPr>
            </w:rPrChange>
          </w:rPr>
          <w:t>'HECS-HELP'</w:t>
        </w:r>
        <w:r w:rsidRPr="00DF4DCE">
          <w:rPr>
            <w:sz w:val="18"/>
            <w:rPrChange w:id="15850" w:author="shorny" w:date="2014-06-09T18:43:00Z">
              <w:rPr/>
            </w:rPrChange>
          </w:rPr>
          <w:t xml:space="preserve">), </w:t>
        </w:r>
      </w:ins>
    </w:p>
    <w:p w14:paraId="7FFF9A07" w14:textId="77777777" w:rsidR="00DF4DCE" w:rsidRPr="00DF4DCE" w:rsidRDefault="00DF4DCE">
      <w:pPr>
        <w:pStyle w:val="HTMLPreformatted"/>
        <w:divId w:val="605889992"/>
        <w:rPr>
          <w:ins w:id="15851" w:author="shorny" w:date="2014-06-09T18:42:00Z"/>
          <w:sz w:val="18"/>
          <w:rPrChange w:id="15852" w:author="shorny" w:date="2014-06-09T18:43:00Z">
            <w:rPr>
              <w:ins w:id="15853" w:author="shorny" w:date="2014-06-09T18:42:00Z"/>
            </w:rPr>
          </w:rPrChange>
        </w:rPr>
      </w:pPr>
      <w:ins w:id="15854" w:author="shorny" w:date="2014-06-09T18:42:00Z">
        <w:r w:rsidRPr="00DF4DCE">
          <w:rPr>
            <w:sz w:val="18"/>
            <w:rPrChange w:id="15855" w:author="shorny" w:date="2014-06-09T18:43:00Z">
              <w:rPr/>
            </w:rPrChange>
          </w:rPr>
          <w:t xml:space="preserve">(70003, </w:t>
        </w:r>
        <w:r w:rsidRPr="00DF4DCE">
          <w:rPr>
            <w:rStyle w:val="string1"/>
            <w:sz w:val="18"/>
            <w:rPrChange w:id="15856" w:author="shorny" w:date="2014-06-09T18:43:00Z">
              <w:rPr>
                <w:rStyle w:val="string1"/>
              </w:rPr>
            </w:rPrChange>
          </w:rPr>
          <w:t>'Research Training Scheme (RTS)'</w:t>
        </w:r>
        <w:r w:rsidRPr="00DF4DCE">
          <w:rPr>
            <w:sz w:val="18"/>
            <w:rPrChange w:id="15857" w:author="shorny" w:date="2014-06-09T18:43:00Z">
              <w:rPr/>
            </w:rPrChange>
          </w:rPr>
          <w:t>);</w:t>
        </w:r>
      </w:ins>
    </w:p>
    <w:p w14:paraId="0BC4F815" w14:textId="77777777" w:rsidR="00DF4DCE" w:rsidRPr="00DF4DCE" w:rsidRDefault="00DF4DCE">
      <w:pPr>
        <w:pStyle w:val="HTMLPreformatted"/>
        <w:divId w:val="605889992"/>
        <w:rPr>
          <w:ins w:id="15858" w:author="shorny" w:date="2014-06-09T18:42:00Z"/>
          <w:sz w:val="18"/>
          <w:rPrChange w:id="15859" w:author="shorny" w:date="2014-06-09T18:43:00Z">
            <w:rPr>
              <w:ins w:id="15860" w:author="shorny" w:date="2014-06-09T18:42:00Z"/>
            </w:rPr>
          </w:rPrChange>
        </w:rPr>
      </w:pPr>
    </w:p>
    <w:p w14:paraId="1E6DE292" w14:textId="77777777" w:rsidR="00DF4DCE" w:rsidRPr="00DF4DCE" w:rsidRDefault="00DF4DCE">
      <w:pPr>
        <w:pStyle w:val="HTMLPreformatted"/>
        <w:divId w:val="605889992"/>
        <w:rPr>
          <w:ins w:id="15861" w:author="shorny" w:date="2014-06-09T18:42:00Z"/>
          <w:sz w:val="18"/>
          <w:rPrChange w:id="15862" w:author="shorny" w:date="2014-06-09T18:43:00Z">
            <w:rPr>
              <w:ins w:id="15863" w:author="shorny" w:date="2014-06-09T18:42:00Z"/>
            </w:rPr>
          </w:rPrChange>
        </w:rPr>
      </w:pPr>
    </w:p>
    <w:p w14:paraId="7899C391" w14:textId="77777777" w:rsidR="00DF4DCE" w:rsidRPr="00DF4DCE" w:rsidRDefault="00DF4DCE">
      <w:pPr>
        <w:pStyle w:val="HTMLPreformatted"/>
        <w:divId w:val="605889992"/>
        <w:rPr>
          <w:ins w:id="15864" w:author="shorny" w:date="2014-06-09T18:42:00Z"/>
          <w:rStyle w:val="comment1"/>
          <w:sz w:val="18"/>
          <w:rPrChange w:id="15865" w:author="shorny" w:date="2014-06-09T18:43:00Z">
            <w:rPr>
              <w:ins w:id="15866" w:author="shorny" w:date="2014-06-09T18:42:00Z"/>
              <w:rStyle w:val="comment1"/>
            </w:rPr>
          </w:rPrChange>
        </w:rPr>
      </w:pPr>
      <w:ins w:id="15867" w:author="shorny" w:date="2014-06-09T18:42:00Z">
        <w:r w:rsidRPr="00DF4DCE">
          <w:rPr>
            <w:rStyle w:val="comment1"/>
            <w:sz w:val="18"/>
            <w:rPrChange w:id="15868" w:author="shorny" w:date="2014-06-09T18:43:00Z">
              <w:rPr>
                <w:rStyle w:val="comment1"/>
              </w:rPr>
            </w:rPrChange>
          </w:rPr>
          <w:t>-- -----------------------------------------------------------------------------</w:t>
        </w:r>
      </w:ins>
    </w:p>
    <w:p w14:paraId="3DF08B49" w14:textId="77777777" w:rsidR="00DF4DCE" w:rsidRPr="00DF4DCE" w:rsidRDefault="00DF4DCE">
      <w:pPr>
        <w:pStyle w:val="HTMLPreformatted"/>
        <w:divId w:val="605889992"/>
        <w:rPr>
          <w:ins w:id="15869" w:author="shorny" w:date="2014-06-09T18:42:00Z"/>
          <w:rStyle w:val="comment1"/>
          <w:sz w:val="18"/>
          <w:rPrChange w:id="15870" w:author="shorny" w:date="2014-06-09T18:43:00Z">
            <w:rPr>
              <w:ins w:id="15871" w:author="shorny" w:date="2014-06-09T18:42:00Z"/>
              <w:rStyle w:val="comment1"/>
            </w:rPr>
          </w:rPrChange>
        </w:rPr>
      </w:pPr>
      <w:ins w:id="15872" w:author="shorny" w:date="2014-06-09T18:42:00Z">
        <w:r w:rsidRPr="00DF4DCE">
          <w:rPr>
            <w:rStyle w:val="comment1"/>
            <w:sz w:val="18"/>
            <w:rPrChange w:id="15873" w:author="shorny" w:date="2014-06-09T18:43:00Z">
              <w:rPr>
                <w:rStyle w:val="comment1"/>
              </w:rPr>
            </w:rPrChange>
          </w:rPr>
          <w:t>-- Visa Status</w:t>
        </w:r>
      </w:ins>
    </w:p>
    <w:p w14:paraId="501C41DD" w14:textId="77777777" w:rsidR="00DF4DCE" w:rsidRPr="00DF4DCE" w:rsidRDefault="00DF4DCE">
      <w:pPr>
        <w:pStyle w:val="HTMLPreformatted"/>
        <w:divId w:val="605889992"/>
        <w:rPr>
          <w:ins w:id="15874" w:author="shorny" w:date="2014-06-09T18:42:00Z"/>
          <w:sz w:val="18"/>
          <w:rPrChange w:id="15875" w:author="shorny" w:date="2014-06-09T18:43:00Z">
            <w:rPr>
              <w:ins w:id="15876" w:author="shorny" w:date="2014-06-09T18:42:00Z"/>
            </w:rPr>
          </w:rPrChange>
        </w:rPr>
      </w:pPr>
      <w:ins w:id="15877" w:author="shorny" w:date="2014-06-09T18:42:00Z">
        <w:r w:rsidRPr="00DF4DCE">
          <w:rPr>
            <w:rStyle w:val="keyword1"/>
            <w:sz w:val="18"/>
            <w:rPrChange w:id="15878" w:author="shorny" w:date="2014-06-09T18:43:00Z">
              <w:rPr>
                <w:rStyle w:val="keyword1"/>
              </w:rPr>
            </w:rPrChange>
          </w:rPr>
          <w:t>INSERT</w:t>
        </w:r>
        <w:r w:rsidRPr="00DF4DCE">
          <w:rPr>
            <w:sz w:val="18"/>
            <w:rPrChange w:id="15879" w:author="shorny" w:date="2014-06-09T18:43:00Z">
              <w:rPr/>
            </w:rPrChange>
          </w:rPr>
          <w:t xml:space="preserve"> </w:t>
        </w:r>
        <w:r w:rsidRPr="00DF4DCE">
          <w:rPr>
            <w:rStyle w:val="keyword1"/>
            <w:sz w:val="18"/>
            <w:rPrChange w:id="15880" w:author="shorny" w:date="2014-06-09T18:43:00Z">
              <w:rPr>
                <w:rStyle w:val="keyword1"/>
              </w:rPr>
            </w:rPrChange>
          </w:rPr>
          <w:t>INTO</w:t>
        </w:r>
        <w:r w:rsidRPr="00DF4DCE">
          <w:rPr>
            <w:sz w:val="18"/>
            <w:rPrChange w:id="15881" w:author="shorny" w:date="2014-06-09T18:43:00Z">
              <w:rPr/>
            </w:rPrChange>
          </w:rPr>
          <w:t xml:space="preserve"> `Visa Status` (VisaStatusID, Status, description)</w:t>
        </w:r>
      </w:ins>
    </w:p>
    <w:p w14:paraId="6717AD06" w14:textId="77777777" w:rsidR="00DF4DCE" w:rsidRPr="00DF4DCE" w:rsidRDefault="00DF4DCE">
      <w:pPr>
        <w:pStyle w:val="HTMLPreformatted"/>
        <w:divId w:val="605889992"/>
        <w:rPr>
          <w:ins w:id="15882" w:author="shorny" w:date="2014-06-09T18:42:00Z"/>
          <w:sz w:val="18"/>
          <w:rPrChange w:id="15883" w:author="shorny" w:date="2014-06-09T18:43:00Z">
            <w:rPr>
              <w:ins w:id="15884" w:author="shorny" w:date="2014-06-09T18:42:00Z"/>
            </w:rPr>
          </w:rPrChange>
        </w:rPr>
      </w:pPr>
      <w:ins w:id="15885" w:author="shorny" w:date="2014-06-09T18:42:00Z">
        <w:r w:rsidRPr="00DF4DCE">
          <w:rPr>
            <w:rStyle w:val="keyword1"/>
            <w:sz w:val="18"/>
            <w:rPrChange w:id="15886" w:author="shorny" w:date="2014-06-09T18:43:00Z">
              <w:rPr>
                <w:rStyle w:val="keyword1"/>
              </w:rPr>
            </w:rPrChange>
          </w:rPr>
          <w:t>VALUES</w:t>
        </w:r>
        <w:r w:rsidRPr="00DF4DCE">
          <w:rPr>
            <w:sz w:val="18"/>
            <w:rPrChange w:id="15887" w:author="shorny" w:date="2014-06-09T18:43:00Z">
              <w:rPr/>
            </w:rPrChange>
          </w:rPr>
          <w:t xml:space="preserve"> (80000,</w:t>
        </w:r>
        <w:r w:rsidRPr="00DF4DCE">
          <w:rPr>
            <w:rStyle w:val="string1"/>
            <w:sz w:val="18"/>
            <w:rPrChange w:id="15888" w:author="shorny" w:date="2014-06-09T18:43:00Z">
              <w:rPr>
                <w:rStyle w:val="string1"/>
              </w:rPr>
            </w:rPrChange>
          </w:rPr>
          <w:t>'not required'</w:t>
        </w:r>
        <w:r w:rsidRPr="00DF4DCE">
          <w:rPr>
            <w:sz w:val="18"/>
            <w:rPrChange w:id="15889" w:author="shorny" w:date="2014-06-09T18:43:00Z">
              <w:rPr/>
            </w:rPrChange>
          </w:rPr>
          <w:t xml:space="preserve">, </w:t>
        </w:r>
        <w:r w:rsidRPr="00DF4DCE">
          <w:rPr>
            <w:rStyle w:val="string1"/>
            <w:sz w:val="18"/>
            <w:rPrChange w:id="15890" w:author="shorny" w:date="2014-06-09T18:43:00Z">
              <w:rPr>
                <w:rStyle w:val="string1"/>
              </w:rPr>
            </w:rPrChange>
          </w:rPr>
          <w:t>'the applicant is an australian/NZ resident and does not require a visa'</w:t>
        </w:r>
        <w:r w:rsidRPr="00DF4DCE">
          <w:rPr>
            <w:sz w:val="18"/>
            <w:rPrChange w:id="15891" w:author="shorny" w:date="2014-06-09T18:43:00Z">
              <w:rPr/>
            </w:rPrChange>
          </w:rPr>
          <w:t>),</w:t>
        </w:r>
      </w:ins>
    </w:p>
    <w:p w14:paraId="1255B50C" w14:textId="77777777" w:rsidR="00DF4DCE" w:rsidRPr="00DF4DCE" w:rsidRDefault="00DF4DCE">
      <w:pPr>
        <w:pStyle w:val="HTMLPreformatted"/>
        <w:divId w:val="605889992"/>
        <w:rPr>
          <w:ins w:id="15892" w:author="shorny" w:date="2014-06-09T18:42:00Z"/>
          <w:sz w:val="18"/>
          <w:rPrChange w:id="15893" w:author="shorny" w:date="2014-06-09T18:43:00Z">
            <w:rPr>
              <w:ins w:id="15894" w:author="shorny" w:date="2014-06-09T18:42:00Z"/>
            </w:rPr>
          </w:rPrChange>
        </w:rPr>
      </w:pPr>
      <w:ins w:id="15895" w:author="shorny" w:date="2014-06-09T18:42:00Z">
        <w:r w:rsidRPr="00DF4DCE">
          <w:rPr>
            <w:sz w:val="18"/>
            <w:rPrChange w:id="15896" w:author="shorny" w:date="2014-06-09T18:43:00Z">
              <w:rPr/>
            </w:rPrChange>
          </w:rPr>
          <w:t>(80001,</w:t>
        </w:r>
        <w:r w:rsidRPr="00DF4DCE">
          <w:rPr>
            <w:rStyle w:val="string1"/>
            <w:sz w:val="18"/>
            <w:rPrChange w:id="15897" w:author="shorny" w:date="2014-06-09T18:43:00Z">
              <w:rPr>
                <w:rStyle w:val="string1"/>
              </w:rPr>
            </w:rPrChange>
          </w:rPr>
          <w:t>'unknown'</w:t>
        </w:r>
        <w:r w:rsidRPr="00DF4DCE">
          <w:rPr>
            <w:sz w:val="18"/>
            <w:rPrChange w:id="15898" w:author="shorny" w:date="2014-06-09T18:43:00Z">
              <w:rPr/>
            </w:rPrChange>
          </w:rPr>
          <w:t xml:space="preserve">, </w:t>
        </w:r>
        <w:r w:rsidRPr="00DF4DCE">
          <w:rPr>
            <w:rStyle w:val="string1"/>
            <w:sz w:val="18"/>
            <w:rPrChange w:id="15899" w:author="shorny" w:date="2014-06-09T18:43:00Z">
              <w:rPr>
                <w:rStyle w:val="string1"/>
              </w:rPr>
            </w:rPrChange>
          </w:rPr>
          <w:t>'the students visa status is not currently known'</w:t>
        </w:r>
        <w:r w:rsidRPr="00DF4DCE">
          <w:rPr>
            <w:sz w:val="18"/>
            <w:rPrChange w:id="15900" w:author="shorny" w:date="2014-06-09T18:43:00Z">
              <w:rPr/>
            </w:rPrChange>
          </w:rPr>
          <w:t>),</w:t>
        </w:r>
      </w:ins>
    </w:p>
    <w:p w14:paraId="7D0F361E" w14:textId="77777777" w:rsidR="00DF4DCE" w:rsidRPr="00DF4DCE" w:rsidRDefault="00DF4DCE">
      <w:pPr>
        <w:pStyle w:val="HTMLPreformatted"/>
        <w:divId w:val="605889992"/>
        <w:rPr>
          <w:ins w:id="15901" w:author="shorny" w:date="2014-06-09T18:42:00Z"/>
          <w:sz w:val="18"/>
          <w:rPrChange w:id="15902" w:author="shorny" w:date="2014-06-09T18:43:00Z">
            <w:rPr>
              <w:ins w:id="15903" w:author="shorny" w:date="2014-06-09T18:42:00Z"/>
            </w:rPr>
          </w:rPrChange>
        </w:rPr>
      </w:pPr>
      <w:ins w:id="15904" w:author="shorny" w:date="2014-06-09T18:42:00Z">
        <w:r w:rsidRPr="00DF4DCE">
          <w:rPr>
            <w:sz w:val="18"/>
            <w:rPrChange w:id="15905" w:author="shorny" w:date="2014-06-09T18:43:00Z">
              <w:rPr/>
            </w:rPrChange>
          </w:rPr>
          <w:t xml:space="preserve">(80002, </w:t>
        </w:r>
        <w:r w:rsidRPr="00DF4DCE">
          <w:rPr>
            <w:rStyle w:val="string1"/>
            <w:sz w:val="18"/>
            <w:rPrChange w:id="15906" w:author="shorny" w:date="2014-06-09T18:43:00Z">
              <w:rPr>
                <w:rStyle w:val="string1"/>
              </w:rPr>
            </w:rPrChange>
          </w:rPr>
          <w:t>'approved-nodoc'</w:t>
        </w:r>
        <w:r w:rsidRPr="00DF4DCE">
          <w:rPr>
            <w:sz w:val="18"/>
            <w:rPrChange w:id="15907" w:author="shorny" w:date="2014-06-09T18:43:00Z">
              <w:rPr/>
            </w:rPrChange>
          </w:rPr>
          <w:t xml:space="preserve">, </w:t>
        </w:r>
        <w:r w:rsidRPr="00DF4DCE">
          <w:rPr>
            <w:rStyle w:val="string1"/>
            <w:sz w:val="18"/>
            <w:rPrChange w:id="15908" w:author="shorny" w:date="2014-06-09T18:43:00Z">
              <w:rPr>
                <w:rStyle w:val="string1"/>
              </w:rPr>
            </w:rPrChange>
          </w:rPr>
          <w:t>'Stated the visa has been approved but has not supplied a document to that effect'</w:t>
        </w:r>
        <w:r w:rsidRPr="00DF4DCE">
          <w:rPr>
            <w:sz w:val="18"/>
            <w:rPrChange w:id="15909" w:author="shorny" w:date="2014-06-09T18:43:00Z">
              <w:rPr/>
            </w:rPrChange>
          </w:rPr>
          <w:t>),</w:t>
        </w:r>
      </w:ins>
    </w:p>
    <w:p w14:paraId="4B9C15E8" w14:textId="77777777" w:rsidR="00DF4DCE" w:rsidRPr="00DF4DCE" w:rsidRDefault="00DF4DCE">
      <w:pPr>
        <w:pStyle w:val="HTMLPreformatted"/>
        <w:divId w:val="605889992"/>
        <w:rPr>
          <w:ins w:id="15910" w:author="shorny" w:date="2014-06-09T18:42:00Z"/>
          <w:sz w:val="18"/>
          <w:rPrChange w:id="15911" w:author="shorny" w:date="2014-06-09T18:43:00Z">
            <w:rPr>
              <w:ins w:id="15912" w:author="shorny" w:date="2014-06-09T18:42:00Z"/>
            </w:rPr>
          </w:rPrChange>
        </w:rPr>
      </w:pPr>
      <w:ins w:id="15913" w:author="shorny" w:date="2014-06-09T18:42:00Z">
        <w:r w:rsidRPr="00DF4DCE">
          <w:rPr>
            <w:sz w:val="18"/>
            <w:rPrChange w:id="15914" w:author="shorny" w:date="2014-06-09T18:43:00Z">
              <w:rPr/>
            </w:rPrChange>
          </w:rPr>
          <w:t xml:space="preserve">(80003, </w:t>
        </w:r>
        <w:r w:rsidRPr="00DF4DCE">
          <w:rPr>
            <w:rStyle w:val="string1"/>
            <w:sz w:val="18"/>
            <w:rPrChange w:id="15915" w:author="shorny" w:date="2014-06-09T18:43:00Z">
              <w:rPr>
                <w:rStyle w:val="string1"/>
              </w:rPr>
            </w:rPrChange>
          </w:rPr>
          <w:t>'approved-doc'</w:t>
        </w:r>
        <w:r w:rsidRPr="00DF4DCE">
          <w:rPr>
            <w:sz w:val="18"/>
            <w:rPrChange w:id="15916" w:author="shorny" w:date="2014-06-09T18:43:00Z">
              <w:rPr/>
            </w:rPrChange>
          </w:rPr>
          <w:t xml:space="preserve">, </w:t>
        </w:r>
        <w:r w:rsidRPr="00DF4DCE">
          <w:rPr>
            <w:rStyle w:val="string1"/>
            <w:sz w:val="18"/>
            <w:rPrChange w:id="15917" w:author="shorny" w:date="2014-06-09T18:43:00Z">
              <w:rPr>
                <w:rStyle w:val="string1"/>
              </w:rPr>
            </w:rPrChange>
          </w:rPr>
          <w:t>'The visa has been approved and has supplied a document that proves it'</w:t>
        </w:r>
        <w:r w:rsidRPr="00DF4DCE">
          <w:rPr>
            <w:sz w:val="18"/>
            <w:rPrChange w:id="15918" w:author="shorny" w:date="2014-06-09T18:43:00Z">
              <w:rPr/>
            </w:rPrChange>
          </w:rPr>
          <w:t>),</w:t>
        </w:r>
      </w:ins>
    </w:p>
    <w:p w14:paraId="3E014C9C" w14:textId="77777777" w:rsidR="00DF4DCE" w:rsidRPr="00DF4DCE" w:rsidRDefault="00DF4DCE">
      <w:pPr>
        <w:pStyle w:val="HTMLPreformatted"/>
        <w:divId w:val="605889992"/>
        <w:rPr>
          <w:ins w:id="15919" w:author="shorny" w:date="2014-06-09T18:42:00Z"/>
          <w:sz w:val="18"/>
          <w:rPrChange w:id="15920" w:author="shorny" w:date="2014-06-09T18:43:00Z">
            <w:rPr>
              <w:ins w:id="15921" w:author="shorny" w:date="2014-06-09T18:42:00Z"/>
            </w:rPr>
          </w:rPrChange>
        </w:rPr>
      </w:pPr>
      <w:ins w:id="15922" w:author="shorny" w:date="2014-06-09T18:42:00Z">
        <w:r w:rsidRPr="00DF4DCE">
          <w:rPr>
            <w:sz w:val="18"/>
            <w:rPrChange w:id="15923" w:author="shorny" w:date="2014-06-09T18:43:00Z">
              <w:rPr/>
            </w:rPrChange>
          </w:rPr>
          <w:t xml:space="preserve">(80004, </w:t>
        </w:r>
        <w:r w:rsidRPr="00DF4DCE">
          <w:rPr>
            <w:rStyle w:val="string1"/>
            <w:sz w:val="18"/>
            <w:rPrChange w:id="15924" w:author="shorny" w:date="2014-06-09T18:43:00Z">
              <w:rPr>
                <w:rStyle w:val="string1"/>
              </w:rPr>
            </w:rPrChange>
          </w:rPr>
          <w:t>'submitted'</w:t>
        </w:r>
        <w:r w:rsidRPr="00DF4DCE">
          <w:rPr>
            <w:sz w:val="18"/>
            <w:rPrChange w:id="15925" w:author="shorny" w:date="2014-06-09T18:43:00Z">
              <w:rPr/>
            </w:rPrChange>
          </w:rPr>
          <w:t xml:space="preserve">, </w:t>
        </w:r>
        <w:r w:rsidRPr="00DF4DCE">
          <w:rPr>
            <w:rStyle w:val="string1"/>
            <w:sz w:val="18"/>
            <w:rPrChange w:id="15926" w:author="shorny" w:date="2014-06-09T18:43:00Z">
              <w:rPr>
                <w:rStyle w:val="string1"/>
              </w:rPr>
            </w:rPrChange>
          </w:rPr>
          <w:t>'an application has been submitted and is currently being processed'</w:t>
        </w:r>
        <w:r w:rsidRPr="00DF4DCE">
          <w:rPr>
            <w:sz w:val="18"/>
            <w:rPrChange w:id="15927" w:author="shorny" w:date="2014-06-09T18:43:00Z">
              <w:rPr/>
            </w:rPrChange>
          </w:rPr>
          <w:t>);</w:t>
        </w:r>
      </w:ins>
    </w:p>
    <w:p w14:paraId="52E4C2A7" w14:textId="77777777" w:rsidR="00DF4DCE" w:rsidRDefault="00DF4DCE">
      <w:pPr>
        <w:pStyle w:val="HTMLPreformatted"/>
        <w:divId w:val="605889992"/>
        <w:rPr>
          <w:ins w:id="15928" w:author="shorny" w:date="2014-06-09T18:42:00Z"/>
        </w:rPr>
      </w:pPr>
    </w:p>
    <w:p w14:paraId="44FA006A" w14:textId="77777777" w:rsidR="006442F4" w:rsidRPr="006442F4" w:rsidRDefault="006442F4">
      <w:pPr>
        <w:rPr>
          <w:ins w:id="15929" w:author="shorny" w:date="2014-06-09T17:26:00Z"/>
          <w:lang w:eastAsia="en-AU"/>
          <w:rPrChange w:id="15930" w:author="shorny" w:date="2014-06-09T17:31:00Z">
            <w:rPr>
              <w:ins w:id="15931" w:author="shorny" w:date="2014-06-09T17:26:00Z"/>
            </w:rPr>
          </w:rPrChange>
        </w:rPr>
        <w:pPrChange w:id="15932" w:author="shorny" w:date="2014-06-09T17:31:00Z">
          <w:pPr>
            <w:pStyle w:val="Heading1"/>
            <w:numPr>
              <w:numId w:val="17"/>
            </w:numPr>
          </w:pPr>
        </w:pPrChange>
      </w:pPr>
    </w:p>
    <w:p w14:paraId="2989A05B" w14:textId="59CAB699" w:rsidR="00A53BCB" w:rsidRDefault="00EC0A94">
      <w:pPr>
        <w:pStyle w:val="Heading2"/>
        <w:rPr>
          <w:ins w:id="15933" w:author="shorny" w:date="2014-06-09T18:43:00Z"/>
        </w:rPr>
        <w:pPrChange w:id="15934" w:author="shorny" w:date="2014-06-09T17:26:00Z">
          <w:pPr>
            <w:pStyle w:val="Heading1"/>
            <w:numPr>
              <w:numId w:val="17"/>
            </w:numPr>
          </w:pPr>
        </w:pPrChange>
      </w:pPr>
      <w:bookmarkStart w:id="15935" w:name="_Toc390273940"/>
      <w:ins w:id="15936" w:author="shorny" w:date="2014-06-09T17:28:00Z">
        <w:r>
          <w:t xml:space="preserve">Populate </w:t>
        </w:r>
        <w:r w:rsidR="00B31F60">
          <w:t>staff information</w:t>
        </w:r>
      </w:ins>
      <w:bookmarkEnd w:id="15935"/>
    </w:p>
    <w:p w14:paraId="07D41A45" w14:textId="77777777" w:rsidR="00905A86" w:rsidRDefault="00905A86">
      <w:pPr>
        <w:pStyle w:val="HTMLPreformatted"/>
        <w:divId w:val="950892533"/>
        <w:rPr>
          <w:ins w:id="15937" w:author="shorny" w:date="2014-06-09T18:45:00Z"/>
        </w:rPr>
      </w:pPr>
    </w:p>
    <w:p w14:paraId="6F006DB4" w14:textId="77777777" w:rsidR="00905A86" w:rsidRPr="00905A86" w:rsidRDefault="00905A86">
      <w:pPr>
        <w:pStyle w:val="HTMLPreformatted"/>
        <w:divId w:val="950892533"/>
        <w:rPr>
          <w:ins w:id="15938" w:author="shorny" w:date="2014-06-09T18:45:00Z"/>
          <w:rStyle w:val="comment1"/>
          <w:sz w:val="18"/>
          <w:rPrChange w:id="15939" w:author="shorny" w:date="2014-06-09T18:45:00Z">
            <w:rPr>
              <w:ins w:id="15940" w:author="shorny" w:date="2014-06-09T18:45:00Z"/>
              <w:rStyle w:val="comment1"/>
            </w:rPr>
          </w:rPrChange>
        </w:rPr>
      </w:pPr>
      <w:ins w:id="15941" w:author="shorny" w:date="2014-06-09T18:45:00Z">
        <w:r w:rsidRPr="00905A86">
          <w:rPr>
            <w:rStyle w:val="comment1"/>
            <w:sz w:val="18"/>
            <w:rPrChange w:id="15942" w:author="shorny" w:date="2014-06-09T18:45:00Z">
              <w:rPr>
                <w:rStyle w:val="comment1"/>
              </w:rPr>
            </w:rPrChange>
          </w:rPr>
          <w:t>-- -----------------------------------------------------------------------------</w:t>
        </w:r>
      </w:ins>
    </w:p>
    <w:p w14:paraId="7E7D8BC5" w14:textId="77777777" w:rsidR="00905A86" w:rsidRPr="00905A86" w:rsidRDefault="00905A86">
      <w:pPr>
        <w:pStyle w:val="HTMLPreformatted"/>
        <w:divId w:val="950892533"/>
        <w:rPr>
          <w:ins w:id="15943" w:author="shorny" w:date="2014-06-09T18:45:00Z"/>
          <w:rStyle w:val="comment1"/>
          <w:sz w:val="18"/>
          <w:rPrChange w:id="15944" w:author="shorny" w:date="2014-06-09T18:45:00Z">
            <w:rPr>
              <w:ins w:id="15945" w:author="shorny" w:date="2014-06-09T18:45:00Z"/>
              <w:rStyle w:val="comment1"/>
            </w:rPr>
          </w:rPrChange>
        </w:rPr>
      </w:pPr>
      <w:ins w:id="15946" w:author="shorny" w:date="2014-06-09T18:45:00Z">
        <w:r w:rsidRPr="00905A86">
          <w:rPr>
            <w:rStyle w:val="comment1"/>
            <w:sz w:val="18"/>
            <w:rPrChange w:id="15947" w:author="shorny" w:date="2014-06-09T18:45:00Z">
              <w:rPr>
                <w:rStyle w:val="comment1"/>
              </w:rPr>
            </w:rPrChange>
          </w:rPr>
          <w:t>-- UNIVERSITY STAFF MEMBERS</w:t>
        </w:r>
      </w:ins>
    </w:p>
    <w:p w14:paraId="31680EA9" w14:textId="77777777" w:rsidR="00905A86" w:rsidRPr="00905A86" w:rsidRDefault="00905A86">
      <w:pPr>
        <w:pStyle w:val="HTMLPreformatted"/>
        <w:divId w:val="950892533"/>
        <w:rPr>
          <w:ins w:id="15948" w:author="shorny" w:date="2014-06-09T18:45:00Z"/>
          <w:rStyle w:val="comment1"/>
          <w:sz w:val="18"/>
          <w:rPrChange w:id="15949" w:author="shorny" w:date="2014-06-09T18:45:00Z">
            <w:rPr>
              <w:ins w:id="15950" w:author="shorny" w:date="2014-06-09T18:45:00Z"/>
              <w:rStyle w:val="comment1"/>
            </w:rPr>
          </w:rPrChange>
        </w:rPr>
      </w:pPr>
      <w:ins w:id="15951" w:author="shorny" w:date="2014-06-09T18:45:00Z">
        <w:r w:rsidRPr="00905A86">
          <w:rPr>
            <w:rStyle w:val="comment1"/>
            <w:sz w:val="18"/>
            <w:rPrChange w:id="15952" w:author="shorny" w:date="2014-06-09T18:45:00Z">
              <w:rPr>
                <w:rStyle w:val="comment1"/>
              </w:rPr>
            </w:rPrChange>
          </w:rPr>
          <w:t>-- -----------------------------------------------------------------------------</w:t>
        </w:r>
      </w:ins>
    </w:p>
    <w:p w14:paraId="00073A3F" w14:textId="77777777" w:rsidR="00905A86" w:rsidRPr="00905A86" w:rsidRDefault="00905A86">
      <w:pPr>
        <w:pStyle w:val="HTMLPreformatted"/>
        <w:divId w:val="950892533"/>
        <w:rPr>
          <w:ins w:id="15953" w:author="shorny" w:date="2014-06-09T18:45:00Z"/>
          <w:sz w:val="18"/>
          <w:rPrChange w:id="15954" w:author="shorny" w:date="2014-06-09T18:45:00Z">
            <w:rPr>
              <w:ins w:id="15955" w:author="shorny" w:date="2014-06-09T18:45:00Z"/>
            </w:rPr>
          </w:rPrChange>
        </w:rPr>
      </w:pPr>
      <w:ins w:id="15956" w:author="shorny" w:date="2014-06-09T18:45:00Z">
        <w:r w:rsidRPr="00905A86">
          <w:rPr>
            <w:rStyle w:val="keyword1"/>
            <w:sz w:val="18"/>
            <w:rPrChange w:id="15957" w:author="shorny" w:date="2014-06-09T18:45:00Z">
              <w:rPr>
                <w:rStyle w:val="keyword1"/>
              </w:rPr>
            </w:rPrChange>
          </w:rPr>
          <w:t>SELECT</w:t>
        </w:r>
        <w:r w:rsidRPr="00905A86">
          <w:rPr>
            <w:sz w:val="18"/>
            <w:rPrChange w:id="15958" w:author="shorny" w:date="2014-06-09T18:45:00Z">
              <w:rPr/>
            </w:rPrChange>
          </w:rPr>
          <w:t xml:space="preserve"> "Loading populate_staff.</w:t>
        </w:r>
        <w:r w:rsidRPr="00905A86">
          <w:rPr>
            <w:rStyle w:val="keyword1"/>
            <w:sz w:val="18"/>
            <w:rPrChange w:id="15959" w:author="shorny" w:date="2014-06-09T18:45:00Z">
              <w:rPr>
                <w:rStyle w:val="keyword1"/>
              </w:rPr>
            </w:rPrChange>
          </w:rPr>
          <w:t>sql</w:t>
        </w:r>
        <w:r w:rsidRPr="00905A86">
          <w:rPr>
            <w:sz w:val="18"/>
            <w:rPrChange w:id="15960" w:author="shorny" w:date="2014-06-09T18:45:00Z">
              <w:rPr/>
            </w:rPrChange>
          </w:rPr>
          <w:t>" ;</w:t>
        </w:r>
      </w:ins>
    </w:p>
    <w:p w14:paraId="305235FD" w14:textId="77777777" w:rsidR="00905A86" w:rsidRPr="00905A86" w:rsidRDefault="00905A86">
      <w:pPr>
        <w:pStyle w:val="HTMLPreformatted"/>
        <w:divId w:val="950892533"/>
        <w:rPr>
          <w:ins w:id="15961" w:author="shorny" w:date="2014-06-09T18:45:00Z"/>
          <w:sz w:val="18"/>
          <w:rPrChange w:id="15962" w:author="shorny" w:date="2014-06-09T18:45:00Z">
            <w:rPr>
              <w:ins w:id="15963" w:author="shorny" w:date="2014-06-09T18:45:00Z"/>
            </w:rPr>
          </w:rPrChange>
        </w:rPr>
      </w:pPr>
    </w:p>
    <w:p w14:paraId="5CEE001B" w14:textId="77777777" w:rsidR="00905A86" w:rsidRPr="00905A86" w:rsidRDefault="00905A86">
      <w:pPr>
        <w:pStyle w:val="HTMLPreformatted"/>
        <w:divId w:val="950892533"/>
        <w:rPr>
          <w:ins w:id="15964" w:author="shorny" w:date="2014-06-09T18:45:00Z"/>
          <w:rStyle w:val="comment1"/>
          <w:sz w:val="18"/>
          <w:rPrChange w:id="15965" w:author="shorny" w:date="2014-06-09T18:45:00Z">
            <w:rPr>
              <w:ins w:id="15966" w:author="shorny" w:date="2014-06-09T18:45:00Z"/>
              <w:rStyle w:val="comment1"/>
            </w:rPr>
          </w:rPrChange>
        </w:rPr>
      </w:pPr>
      <w:ins w:id="15967" w:author="shorny" w:date="2014-06-09T18:45:00Z">
        <w:r w:rsidRPr="00905A86">
          <w:rPr>
            <w:rStyle w:val="comment1"/>
            <w:sz w:val="18"/>
            <w:rPrChange w:id="15968" w:author="shorny" w:date="2014-06-09T18:45:00Z">
              <w:rPr>
                <w:rStyle w:val="comment1"/>
              </w:rPr>
            </w:rPrChange>
          </w:rPr>
          <w:t>-- Denise de Vries</w:t>
        </w:r>
      </w:ins>
    </w:p>
    <w:p w14:paraId="3186E114" w14:textId="77777777" w:rsidR="00905A86" w:rsidRPr="00905A86" w:rsidRDefault="00905A86">
      <w:pPr>
        <w:pStyle w:val="HTMLPreformatted"/>
        <w:divId w:val="950892533"/>
        <w:rPr>
          <w:ins w:id="15969" w:author="shorny" w:date="2014-06-09T18:45:00Z"/>
          <w:sz w:val="18"/>
          <w:rPrChange w:id="15970" w:author="shorny" w:date="2014-06-09T18:45:00Z">
            <w:rPr>
              <w:ins w:id="15971" w:author="shorny" w:date="2014-06-09T18:45:00Z"/>
            </w:rPr>
          </w:rPrChange>
        </w:rPr>
      </w:pPr>
      <w:ins w:id="15972" w:author="shorny" w:date="2014-06-09T18:45:00Z">
        <w:r w:rsidRPr="00905A86">
          <w:rPr>
            <w:rStyle w:val="keyword1"/>
            <w:sz w:val="18"/>
            <w:rPrChange w:id="15973" w:author="shorny" w:date="2014-06-09T18:45:00Z">
              <w:rPr>
                <w:rStyle w:val="keyword1"/>
              </w:rPr>
            </w:rPrChange>
          </w:rPr>
          <w:t>INSERT</w:t>
        </w:r>
        <w:r w:rsidRPr="00905A86">
          <w:rPr>
            <w:sz w:val="18"/>
            <w:rPrChange w:id="15974" w:author="shorny" w:date="2014-06-09T18:45:00Z">
              <w:rPr/>
            </w:rPrChange>
          </w:rPr>
          <w:t xml:space="preserve"> </w:t>
        </w:r>
        <w:r w:rsidRPr="00905A86">
          <w:rPr>
            <w:rStyle w:val="keyword1"/>
            <w:sz w:val="18"/>
            <w:rPrChange w:id="15975" w:author="shorny" w:date="2014-06-09T18:45:00Z">
              <w:rPr>
                <w:rStyle w:val="keyword1"/>
              </w:rPr>
            </w:rPrChange>
          </w:rPr>
          <w:t>INTO</w:t>
        </w:r>
        <w:r w:rsidRPr="00905A86">
          <w:rPr>
            <w:sz w:val="18"/>
            <w:rPrChange w:id="15976" w:author="shorny" w:date="2014-06-09T18:45:00Z">
              <w:rPr/>
            </w:rPrChange>
          </w:rPr>
          <w:t xml:space="preserve"> `University Staff Member` (StaffID, LName, FName, canSupervise,</w:t>
        </w:r>
      </w:ins>
    </w:p>
    <w:p w14:paraId="1E758ADE" w14:textId="77777777" w:rsidR="00905A86" w:rsidRPr="00905A86" w:rsidRDefault="00905A86">
      <w:pPr>
        <w:pStyle w:val="HTMLPreformatted"/>
        <w:divId w:val="950892533"/>
        <w:rPr>
          <w:ins w:id="15977" w:author="shorny" w:date="2014-06-09T18:45:00Z"/>
          <w:sz w:val="18"/>
          <w:rPrChange w:id="15978" w:author="shorny" w:date="2014-06-09T18:45:00Z">
            <w:rPr>
              <w:ins w:id="15979" w:author="shorny" w:date="2014-06-09T18:45:00Z"/>
            </w:rPr>
          </w:rPrChange>
        </w:rPr>
      </w:pPr>
      <w:ins w:id="15980" w:author="shorny" w:date="2014-06-09T18:45:00Z">
        <w:r w:rsidRPr="00905A86">
          <w:rPr>
            <w:sz w:val="18"/>
            <w:rPrChange w:id="15981" w:author="shorny" w:date="2014-06-09T18:45:00Z">
              <w:rPr/>
            </w:rPrChange>
          </w:rPr>
          <w:t>email)</w:t>
        </w:r>
      </w:ins>
    </w:p>
    <w:p w14:paraId="1E5D2EE2" w14:textId="77777777" w:rsidR="00905A86" w:rsidRPr="00905A86" w:rsidRDefault="00905A86">
      <w:pPr>
        <w:pStyle w:val="HTMLPreformatted"/>
        <w:divId w:val="950892533"/>
        <w:rPr>
          <w:ins w:id="15982" w:author="shorny" w:date="2014-06-09T18:45:00Z"/>
          <w:sz w:val="18"/>
          <w:rPrChange w:id="15983" w:author="shorny" w:date="2014-06-09T18:45:00Z">
            <w:rPr>
              <w:ins w:id="15984" w:author="shorny" w:date="2014-06-09T18:45:00Z"/>
            </w:rPr>
          </w:rPrChange>
        </w:rPr>
      </w:pPr>
      <w:ins w:id="15985" w:author="shorny" w:date="2014-06-09T18:45:00Z">
        <w:r w:rsidRPr="00905A86">
          <w:rPr>
            <w:rStyle w:val="keyword1"/>
            <w:sz w:val="18"/>
            <w:rPrChange w:id="15986" w:author="shorny" w:date="2014-06-09T18:45:00Z">
              <w:rPr>
                <w:rStyle w:val="keyword1"/>
              </w:rPr>
            </w:rPrChange>
          </w:rPr>
          <w:t>VALUES</w:t>
        </w:r>
        <w:r w:rsidRPr="00905A86">
          <w:rPr>
            <w:sz w:val="18"/>
            <w:rPrChange w:id="15987" w:author="shorny" w:date="2014-06-09T18:45:00Z">
              <w:rPr/>
            </w:rPrChange>
          </w:rPr>
          <w:t xml:space="preserve"> (1000, </w:t>
        </w:r>
        <w:r w:rsidRPr="00905A86">
          <w:rPr>
            <w:rStyle w:val="string1"/>
            <w:sz w:val="18"/>
            <w:rPrChange w:id="15988" w:author="shorny" w:date="2014-06-09T18:45:00Z">
              <w:rPr>
                <w:rStyle w:val="string1"/>
              </w:rPr>
            </w:rPrChange>
          </w:rPr>
          <w:t>'de Vries'</w:t>
        </w:r>
        <w:r w:rsidRPr="00905A86">
          <w:rPr>
            <w:sz w:val="18"/>
            <w:rPrChange w:id="15989" w:author="shorny" w:date="2014-06-09T18:45:00Z">
              <w:rPr/>
            </w:rPrChange>
          </w:rPr>
          <w:t xml:space="preserve">, </w:t>
        </w:r>
        <w:r w:rsidRPr="00905A86">
          <w:rPr>
            <w:rStyle w:val="string1"/>
            <w:sz w:val="18"/>
            <w:rPrChange w:id="15990" w:author="shorny" w:date="2014-06-09T18:45:00Z">
              <w:rPr>
                <w:rStyle w:val="string1"/>
              </w:rPr>
            </w:rPrChange>
          </w:rPr>
          <w:t>'Denise'</w:t>
        </w:r>
        <w:r w:rsidRPr="00905A86">
          <w:rPr>
            <w:sz w:val="18"/>
            <w:rPrChange w:id="15991" w:author="shorny" w:date="2014-06-09T18:45:00Z">
              <w:rPr/>
            </w:rPrChange>
          </w:rPr>
          <w:t xml:space="preserve">, 1, </w:t>
        </w:r>
        <w:r w:rsidRPr="00905A86">
          <w:rPr>
            <w:rStyle w:val="string1"/>
            <w:sz w:val="18"/>
            <w:rPrChange w:id="15992" w:author="shorny" w:date="2014-06-09T18:45:00Z">
              <w:rPr>
                <w:rStyle w:val="string1"/>
              </w:rPr>
            </w:rPrChange>
          </w:rPr>
          <w:t>'denise.deries@flinders.edu.au'</w:t>
        </w:r>
        <w:r w:rsidRPr="00905A86">
          <w:rPr>
            <w:sz w:val="18"/>
            <w:rPrChange w:id="15993" w:author="shorny" w:date="2014-06-09T18:45:00Z">
              <w:rPr/>
            </w:rPrChange>
          </w:rPr>
          <w:t>);</w:t>
        </w:r>
      </w:ins>
    </w:p>
    <w:p w14:paraId="77DC4B78" w14:textId="77777777" w:rsidR="00905A86" w:rsidRPr="00905A86" w:rsidRDefault="00905A86">
      <w:pPr>
        <w:pStyle w:val="HTMLPreformatted"/>
        <w:divId w:val="950892533"/>
        <w:rPr>
          <w:ins w:id="15994" w:author="shorny" w:date="2014-06-09T18:45:00Z"/>
          <w:sz w:val="18"/>
          <w:rPrChange w:id="15995" w:author="shorny" w:date="2014-06-09T18:45:00Z">
            <w:rPr>
              <w:ins w:id="15996" w:author="shorny" w:date="2014-06-09T18:45:00Z"/>
            </w:rPr>
          </w:rPrChange>
        </w:rPr>
      </w:pPr>
    </w:p>
    <w:p w14:paraId="594843B6" w14:textId="77777777" w:rsidR="00905A86" w:rsidRPr="00905A86" w:rsidRDefault="00905A86">
      <w:pPr>
        <w:pStyle w:val="HTMLPreformatted"/>
        <w:divId w:val="950892533"/>
        <w:rPr>
          <w:ins w:id="15997" w:author="shorny" w:date="2014-06-09T18:45:00Z"/>
          <w:rStyle w:val="comment1"/>
          <w:sz w:val="18"/>
          <w:rPrChange w:id="15998" w:author="shorny" w:date="2014-06-09T18:45:00Z">
            <w:rPr>
              <w:ins w:id="15999" w:author="shorny" w:date="2014-06-09T18:45:00Z"/>
              <w:rStyle w:val="comment1"/>
            </w:rPr>
          </w:rPrChange>
        </w:rPr>
      </w:pPr>
      <w:ins w:id="16000" w:author="shorny" w:date="2014-06-09T18:45:00Z">
        <w:r w:rsidRPr="00905A86">
          <w:rPr>
            <w:rStyle w:val="comment1"/>
            <w:sz w:val="18"/>
            <w:rPrChange w:id="16001" w:author="shorny" w:date="2014-06-09T18:45:00Z">
              <w:rPr>
                <w:rStyle w:val="comment1"/>
              </w:rPr>
            </w:rPrChange>
          </w:rPr>
          <w:t>-- FOR 'computer software not elsewhere classified'</w:t>
        </w:r>
      </w:ins>
    </w:p>
    <w:p w14:paraId="445A8664" w14:textId="77777777" w:rsidR="00905A86" w:rsidRPr="00905A86" w:rsidRDefault="00905A86">
      <w:pPr>
        <w:pStyle w:val="HTMLPreformatted"/>
        <w:divId w:val="950892533"/>
        <w:rPr>
          <w:ins w:id="16002" w:author="shorny" w:date="2014-06-09T18:45:00Z"/>
          <w:sz w:val="18"/>
          <w:rPrChange w:id="16003" w:author="shorny" w:date="2014-06-09T18:45:00Z">
            <w:rPr>
              <w:ins w:id="16004" w:author="shorny" w:date="2014-06-09T18:45:00Z"/>
            </w:rPr>
          </w:rPrChange>
        </w:rPr>
      </w:pPr>
      <w:ins w:id="16005" w:author="shorny" w:date="2014-06-09T18:45:00Z">
        <w:r w:rsidRPr="00905A86">
          <w:rPr>
            <w:rStyle w:val="keyword1"/>
            <w:sz w:val="18"/>
            <w:rPrChange w:id="16006" w:author="shorny" w:date="2014-06-09T18:45:00Z">
              <w:rPr>
                <w:rStyle w:val="keyword1"/>
              </w:rPr>
            </w:rPrChange>
          </w:rPr>
          <w:t>INSERT</w:t>
        </w:r>
        <w:r w:rsidRPr="00905A86">
          <w:rPr>
            <w:sz w:val="18"/>
            <w:rPrChange w:id="16007" w:author="shorny" w:date="2014-06-09T18:45:00Z">
              <w:rPr/>
            </w:rPrChange>
          </w:rPr>
          <w:t xml:space="preserve"> </w:t>
        </w:r>
        <w:r w:rsidRPr="00905A86">
          <w:rPr>
            <w:rStyle w:val="keyword1"/>
            <w:sz w:val="18"/>
            <w:rPrChange w:id="16008" w:author="shorny" w:date="2014-06-09T18:45:00Z">
              <w:rPr>
                <w:rStyle w:val="keyword1"/>
              </w:rPr>
            </w:rPrChange>
          </w:rPr>
          <w:t>INTO</w:t>
        </w:r>
        <w:r w:rsidRPr="00905A86">
          <w:rPr>
            <w:sz w:val="18"/>
            <w:rPrChange w:id="16009" w:author="shorny" w:date="2014-06-09T18:45:00Z">
              <w:rPr/>
            </w:rPrChange>
          </w:rPr>
          <w:t xml:space="preserve"> `University Staff Member_Research Area` (StaffID, FORCode)</w:t>
        </w:r>
      </w:ins>
    </w:p>
    <w:p w14:paraId="5FE28C08" w14:textId="77777777" w:rsidR="00905A86" w:rsidRPr="00905A86" w:rsidRDefault="00905A86">
      <w:pPr>
        <w:pStyle w:val="HTMLPreformatted"/>
        <w:divId w:val="950892533"/>
        <w:rPr>
          <w:ins w:id="16010" w:author="shorny" w:date="2014-06-09T18:45:00Z"/>
          <w:sz w:val="18"/>
          <w:rPrChange w:id="16011" w:author="shorny" w:date="2014-06-09T18:45:00Z">
            <w:rPr>
              <w:ins w:id="16012" w:author="shorny" w:date="2014-06-09T18:45:00Z"/>
            </w:rPr>
          </w:rPrChange>
        </w:rPr>
      </w:pPr>
      <w:ins w:id="16013" w:author="shorny" w:date="2014-06-09T18:45:00Z">
        <w:r w:rsidRPr="00905A86">
          <w:rPr>
            <w:rStyle w:val="keyword1"/>
            <w:sz w:val="18"/>
            <w:rPrChange w:id="16014" w:author="shorny" w:date="2014-06-09T18:45:00Z">
              <w:rPr>
                <w:rStyle w:val="keyword1"/>
              </w:rPr>
            </w:rPrChange>
          </w:rPr>
          <w:t>VALUES</w:t>
        </w:r>
        <w:r w:rsidRPr="00905A86">
          <w:rPr>
            <w:sz w:val="18"/>
            <w:rPrChange w:id="16015" w:author="shorny" w:date="2014-06-09T18:45:00Z">
              <w:rPr/>
            </w:rPrChange>
          </w:rPr>
          <w:t xml:space="preserve"> (1000, 080399);</w:t>
        </w:r>
      </w:ins>
    </w:p>
    <w:p w14:paraId="112309B8" w14:textId="77777777" w:rsidR="00905A86" w:rsidRPr="00905A86" w:rsidRDefault="00905A86">
      <w:pPr>
        <w:pStyle w:val="HTMLPreformatted"/>
        <w:divId w:val="950892533"/>
        <w:rPr>
          <w:ins w:id="16016" w:author="shorny" w:date="2014-06-09T18:45:00Z"/>
          <w:sz w:val="18"/>
          <w:rPrChange w:id="16017" w:author="shorny" w:date="2014-06-09T18:45:00Z">
            <w:rPr>
              <w:ins w:id="16018" w:author="shorny" w:date="2014-06-09T18:45:00Z"/>
            </w:rPr>
          </w:rPrChange>
        </w:rPr>
      </w:pPr>
    </w:p>
    <w:p w14:paraId="08388029" w14:textId="77777777" w:rsidR="00905A86" w:rsidRPr="00905A86" w:rsidRDefault="00905A86">
      <w:pPr>
        <w:pStyle w:val="HTMLPreformatted"/>
        <w:divId w:val="950892533"/>
        <w:rPr>
          <w:ins w:id="16019" w:author="shorny" w:date="2014-06-09T18:45:00Z"/>
          <w:rStyle w:val="comment1"/>
          <w:sz w:val="18"/>
          <w:rPrChange w:id="16020" w:author="shorny" w:date="2014-06-09T18:45:00Z">
            <w:rPr>
              <w:ins w:id="16021" w:author="shorny" w:date="2014-06-09T18:45:00Z"/>
              <w:rStyle w:val="comment1"/>
            </w:rPr>
          </w:rPrChange>
        </w:rPr>
      </w:pPr>
      <w:ins w:id="16022" w:author="shorny" w:date="2014-06-09T18:45:00Z">
        <w:r w:rsidRPr="00905A86">
          <w:rPr>
            <w:rStyle w:val="comment1"/>
            <w:sz w:val="18"/>
            <w:rPrChange w:id="16023" w:author="shorny" w:date="2014-06-09T18:45:00Z">
              <w:rPr>
                <w:rStyle w:val="comment1"/>
              </w:rPr>
            </w:rPrChange>
          </w:rPr>
          <w:t>-- FOR 'data format not elsewhere classified'</w:t>
        </w:r>
      </w:ins>
    </w:p>
    <w:p w14:paraId="7A994DBA" w14:textId="77777777" w:rsidR="00905A86" w:rsidRPr="00905A86" w:rsidRDefault="00905A86">
      <w:pPr>
        <w:pStyle w:val="HTMLPreformatted"/>
        <w:divId w:val="950892533"/>
        <w:rPr>
          <w:ins w:id="16024" w:author="shorny" w:date="2014-06-09T18:45:00Z"/>
          <w:sz w:val="18"/>
          <w:rPrChange w:id="16025" w:author="shorny" w:date="2014-06-09T18:45:00Z">
            <w:rPr>
              <w:ins w:id="16026" w:author="shorny" w:date="2014-06-09T18:45:00Z"/>
            </w:rPr>
          </w:rPrChange>
        </w:rPr>
      </w:pPr>
      <w:ins w:id="16027" w:author="shorny" w:date="2014-06-09T18:45:00Z">
        <w:r w:rsidRPr="00905A86">
          <w:rPr>
            <w:rStyle w:val="keyword1"/>
            <w:sz w:val="18"/>
            <w:rPrChange w:id="16028" w:author="shorny" w:date="2014-06-09T18:45:00Z">
              <w:rPr>
                <w:rStyle w:val="keyword1"/>
              </w:rPr>
            </w:rPrChange>
          </w:rPr>
          <w:t>INSERT</w:t>
        </w:r>
        <w:r w:rsidRPr="00905A86">
          <w:rPr>
            <w:sz w:val="18"/>
            <w:rPrChange w:id="16029" w:author="shorny" w:date="2014-06-09T18:45:00Z">
              <w:rPr/>
            </w:rPrChange>
          </w:rPr>
          <w:t xml:space="preserve"> </w:t>
        </w:r>
        <w:r w:rsidRPr="00905A86">
          <w:rPr>
            <w:rStyle w:val="keyword1"/>
            <w:sz w:val="18"/>
            <w:rPrChange w:id="16030" w:author="shorny" w:date="2014-06-09T18:45:00Z">
              <w:rPr>
                <w:rStyle w:val="keyword1"/>
              </w:rPr>
            </w:rPrChange>
          </w:rPr>
          <w:t>INTO</w:t>
        </w:r>
        <w:r w:rsidRPr="00905A86">
          <w:rPr>
            <w:sz w:val="18"/>
            <w:rPrChange w:id="16031" w:author="shorny" w:date="2014-06-09T18:45:00Z">
              <w:rPr/>
            </w:rPrChange>
          </w:rPr>
          <w:t xml:space="preserve"> `University Staff Member_Research Area` (StaffID, FORCode)</w:t>
        </w:r>
      </w:ins>
    </w:p>
    <w:p w14:paraId="6647D88C" w14:textId="77777777" w:rsidR="00905A86" w:rsidRPr="00905A86" w:rsidRDefault="00905A86">
      <w:pPr>
        <w:pStyle w:val="HTMLPreformatted"/>
        <w:divId w:val="950892533"/>
        <w:rPr>
          <w:ins w:id="16032" w:author="shorny" w:date="2014-06-09T18:45:00Z"/>
          <w:sz w:val="18"/>
          <w:rPrChange w:id="16033" w:author="shorny" w:date="2014-06-09T18:45:00Z">
            <w:rPr>
              <w:ins w:id="16034" w:author="shorny" w:date="2014-06-09T18:45:00Z"/>
            </w:rPr>
          </w:rPrChange>
        </w:rPr>
      </w:pPr>
      <w:ins w:id="16035" w:author="shorny" w:date="2014-06-09T18:45:00Z">
        <w:r w:rsidRPr="00905A86">
          <w:rPr>
            <w:rStyle w:val="keyword1"/>
            <w:sz w:val="18"/>
            <w:rPrChange w:id="16036" w:author="shorny" w:date="2014-06-09T18:45:00Z">
              <w:rPr>
                <w:rStyle w:val="keyword1"/>
              </w:rPr>
            </w:rPrChange>
          </w:rPr>
          <w:t>VALUES</w:t>
        </w:r>
        <w:r w:rsidRPr="00905A86">
          <w:rPr>
            <w:sz w:val="18"/>
            <w:rPrChange w:id="16037" w:author="shorny" w:date="2014-06-09T18:45:00Z">
              <w:rPr/>
            </w:rPrChange>
          </w:rPr>
          <w:t xml:space="preserve"> (1000, 080499);</w:t>
        </w:r>
      </w:ins>
    </w:p>
    <w:p w14:paraId="6D4B55FD" w14:textId="77777777" w:rsidR="00905A86" w:rsidRPr="00905A86" w:rsidRDefault="00905A86">
      <w:pPr>
        <w:pStyle w:val="HTMLPreformatted"/>
        <w:divId w:val="950892533"/>
        <w:rPr>
          <w:ins w:id="16038" w:author="shorny" w:date="2014-06-09T18:45:00Z"/>
          <w:sz w:val="18"/>
          <w:rPrChange w:id="16039" w:author="shorny" w:date="2014-06-09T18:45:00Z">
            <w:rPr>
              <w:ins w:id="16040" w:author="shorny" w:date="2014-06-09T18:45:00Z"/>
            </w:rPr>
          </w:rPrChange>
        </w:rPr>
      </w:pPr>
    </w:p>
    <w:p w14:paraId="7E2EB0A9" w14:textId="77777777" w:rsidR="00905A86" w:rsidRPr="00905A86" w:rsidRDefault="00905A86">
      <w:pPr>
        <w:pStyle w:val="HTMLPreformatted"/>
        <w:divId w:val="950892533"/>
        <w:rPr>
          <w:ins w:id="16041" w:author="shorny" w:date="2014-06-09T18:45:00Z"/>
          <w:rStyle w:val="comment1"/>
          <w:sz w:val="18"/>
          <w:rPrChange w:id="16042" w:author="shorny" w:date="2014-06-09T18:45:00Z">
            <w:rPr>
              <w:ins w:id="16043" w:author="shorny" w:date="2014-06-09T18:45:00Z"/>
              <w:rStyle w:val="comment1"/>
            </w:rPr>
          </w:rPrChange>
        </w:rPr>
      </w:pPr>
      <w:ins w:id="16044" w:author="shorny" w:date="2014-06-09T18:45:00Z">
        <w:r w:rsidRPr="00905A86">
          <w:rPr>
            <w:rStyle w:val="comment1"/>
            <w:sz w:val="18"/>
            <w:rPrChange w:id="16045" w:author="shorny" w:date="2014-06-09T18:45:00Z">
              <w:rPr>
                <w:rStyle w:val="comment1"/>
              </w:rPr>
            </w:rPrChange>
          </w:rPr>
          <w:t>-- FOR 'information systems not elsewhere classified'</w:t>
        </w:r>
      </w:ins>
    </w:p>
    <w:p w14:paraId="603C36DB" w14:textId="77777777" w:rsidR="00905A86" w:rsidRPr="00905A86" w:rsidRDefault="00905A86">
      <w:pPr>
        <w:pStyle w:val="HTMLPreformatted"/>
        <w:divId w:val="950892533"/>
        <w:rPr>
          <w:ins w:id="16046" w:author="shorny" w:date="2014-06-09T18:45:00Z"/>
          <w:sz w:val="18"/>
          <w:rPrChange w:id="16047" w:author="shorny" w:date="2014-06-09T18:45:00Z">
            <w:rPr>
              <w:ins w:id="16048" w:author="shorny" w:date="2014-06-09T18:45:00Z"/>
            </w:rPr>
          </w:rPrChange>
        </w:rPr>
      </w:pPr>
      <w:ins w:id="16049" w:author="shorny" w:date="2014-06-09T18:45:00Z">
        <w:r w:rsidRPr="00905A86">
          <w:rPr>
            <w:rStyle w:val="keyword1"/>
            <w:sz w:val="18"/>
            <w:rPrChange w:id="16050" w:author="shorny" w:date="2014-06-09T18:45:00Z">
              <w:rPr>
                <w:rStyle w:val="keyword1"/>
              </w:rPr>
            </w:rPrChange>
          </w:rPr>
          <w:t>INSERT</w:t>
        </w:r>
        <w:r w:rsidRPr="00905A86">
          <w:rPr>
            <w:sz w:val="18"/>
            <w:rPrChange w:id="16051" w:author="shorny" w:date="2014-06-09T18:45:00Z">
              <w:rPr/>
            </w:rPrChange>
          </w:rPr>
          <w:t xml:space="preserve"> </w:t>
        </w:r>
        <w:r w:rsidRPr="00905A86">
          <w:rPr>
            <w:rStyle w:val="keyword1"/>
            <w:sz w:val="18"/>
            <w:rPrChange w:id="16052" w:author="shorny" w:date="2014-06-09T18:45:00Z">
              <w:rPr>
                <w:rStyle w:val="keyword1"/>
              </w:rPr>
            </w:rPrChange>
          </w:rPr>
          <w:t>INTO</w:t>
        </w:r>
        <w:r w:rsidRPr="00905A86">
          <w:rPr>
            <w:sz w:val="18"/>
            <w:rPrChange w:id="16053" w:author="shorny" w:date="2014-06-09T18:45:00Z">
              <w:rPr/>
            </w:rPrChange>
          </w:rPr>
          <w:t xml:space="preserve"> `University Staff Member_Research Area` (StaffID, FORCode)</w:t>
        </w:r>
      </w:ins>
    </w:p>
    <w:p w14:paraId="01116C52" w14:textId="77777777" w:rsidR="00905A86" w:rsidRPr="00905A86" w:rsidRDefault="00905A86">
      <w:pPr>
        <w:pStyle w:val="HTMLPreformatted"/>
        <w:divId w:val="950892533"/>
        <w:rPr>
          <w:ins w:id="16054" w:author="shorny" w:date="2014-06-09T18:45:00Z"/>
          <w:sz w:val="18"/>
          <w:rPrChange w:id="16055" w:author="shorny" w:date="2014-06-09T18:45:00Z">
            <w:rPr>
              <w:ins w:id="16056" w:author="shorny" w:date="2014-06-09T18:45:00Z"/>
            </w:rPr>
          </w:rPrChange>
        </w:rPr>
      </w:pPr>
      <w:ins w:id="16057" w:author="shorny" w:date="2014-06-09T18:45:00Z">
        <w:r w:rsidRPr="00905A86">
          <w:rPr>
            <w:rStyle w:val="keyword1"/>
            <w:sz w:val="18"/>
            <w:rPrChange w:id="16058" w:author="shorny" w:date="2014-06-09T18:45:00Z">
              <w:rPr>
                <w:rStyle w:val="keyword1"/>
              </w:rPr>
            </w:rPrChange>
          </w:rPr>
          <w:t>VALUES</w:t>
        </w:r>
        <w:r w:rsidRPr="00905A86">
          <w:rPr>
            <w:sz w:val="18"/>
            <w:rPrChange w:id="16059" w:author="shorny" w:date="2014-06-09T18:45:00Z">
              <w:rPr/>
            </w:rPrChange>
          </w:rPr>
          <w:t xml:space="preserve"> (1000, 080699);</w:t>
        </w:r>
      </w:ins>
    </w:p>
    <w:p w14:paraId="14752377" w14:textId="77777777" w:rsidR="00905A86" w:rsidRPr="00905A86" w:rsidRDefault="00905A86">
      <w:pPr>
        <w:pStyle w:val="HTMLPreformatted"/>
        <w:divId w:val="950892533"/>
        <w:rPr>
          <w:ins w:id="16060" w:author="shorny" w:date="2014-06-09T18:45:00Z"/>
          <w:sz w:val="18"/>
          <w:rPrChange w:id="16061" w:author="shorny" w:date="2014-06-09T18:45:00Z">
            <w:rPr>
              <w:ins w:id="16062" w:author="shorny" w:date="2014-06-09T18:45:00Z"/>
            </w:rPr>
          </w:rPrChange>
        </w:rPr>
      </w:pPr>
    </w:p>
    <w:p w14:paraId="6CDE3D02" w14:textId="77777777" w:rsidR="00905A86" w:rsidRPr="00905A86" w:rsidRDefault="00905A86">
      <w:pPr>
        <w:pStyle w:val="HTMLPreformatted"/>
        <w:divId w:val="950892533"/>
        <w:rPr>
          <w:ins w:id="16063" w:author="shorny" w:date="2014-06-09T18:45:00Z"/>
          <w:rStyle w:val="comment1"/>
          <w:sz w:val="18"/>
          <w:rPrChange w:id="16064" w:author="shorny" w:date="2014-06-09T18:45:00Z">
            <w:rPr>
              <w:ins w:id="16065" w:author="shorny" w:date="2014-06-09T18:45:00Z"/>
              <w:rStyle w:val="comment1"/>
            </w:rPr>
          </w:rPrChange>
        </w:rPr>
      </w:pPr>
      <w:ins w:id="16066" w:author="shorny" w:date="2014-06-09T18:45:00Z">
        <w:r w:rsidRPr="00905A86">
          <w:rPr>
            <w:rStyle w:val="comment1"/>
            <w:sz w:val="18"/>
            <w:rPrChange w:id="16067" w:author="shorny" w:date="2014-06-09T18:45:00Z">
              <w:rPr>
                <w:rStyle w:val="comment1"/>
              </w:rPr>
            </w:rPrChange>
          </w:rPr>
          <w:t>-- FOR 'information and computing sciences not elsewhere classified'</w:t>
        </w:r>
      </w:ins>
    </w:p>
    <w:p w14:paraId="24D76496" w14:textId="77777777" w:rsidR="00905A86" w:rsidRPr="00905A86" w:rsidRDefault="00905A86">
      <w:pPr>
        <w:pStyle w:val="HTMLPreformatted"/>
        <w:divId w:val="950892533"/>
        <w:rPr>
          <w:ins w:id="16068" w:author="shorny" w:date="2014-06-09T18:45:00Z"/>
          <w:sz w:val="18"/>
          <w:rPrChange w:id="16069" w:author="shorny" w:date="2014-06-09T18:45:00Z">
            <w:rPr>
              <w:ins w:id="16070" w:author="shorny" w:date="2014-06-09T18:45:00Z"/>
            </w:rPr>
          </w:rPrChange>
        </w:rPr>
      </w:pPr>
      <w:ins w:id="16071" w:author="shorny" w:date="2014-06-09T18:45:00Z">
        <w:r w:rsidRPr="00905A86">
          <w:rPr>
            <w:rStyle w:val="keyword1"/>
            <w:sz w:val="18"/>
            <w:rPrChange w:id="16072" w:author="shorny" w:date="2014-06-09T18:45:00Z">
              <w:rPr>
                <w:rStyle w:val="keyword1"/>
              </w:rPr>
            </w:rPrChange>
          </w:rPr>
          <w:t>INSERT</w:t>
        </w:r>
        <w:r w:rsidRPr="00905A86">
          <w:rPr>
            <w:sz w:val="18"/>
            <w:rPrChange w:id="16073" w:author="shorny" w:date="2014-06-09T18:45:00Z">
              <w:rPr/>
            </w:rPrChange>
          </w:rPr>
          <w:t xml:space="preserve"> </w:t>
        </w:r>
        <w:r w:rsidRPr="00905A86">
          <w:rPr>
            <w:rStyle w:val="keyword1"/>
            <w:sz w:val="18"/>
            <w:rPrChange w:id="16074" w:author="shorny" w:date="2014-06-09T18:45:00Z">
              <w:rPr>
                <w:rStyle w:val="keyword1"/>
              </w:rPr>
            </w:rPrChange>
          </w:rPr>
          <w:t>INTO</w:t>
        </w:r>
        <w:r w:rsidRPr="00905A86">
          <w:rPr>
            <w:sz w:val="18"/>
            <w:rPrChange w:id="16075" w:author="shorny" w:date="2014-06-09T18:45:00Z">
              <w:rPr/>
            </w:rPrChange>
          </w:rPr>
          <w:t xml:space="preserve"> `University Staff Member_Research Area` (StaffID, FORCode)</w:t>
        </w:r>
      </w:ins>
    </w:p>
    <w:p w14:paraId="763A8B1B" w14:textId="77777777" w:rsidR="00905A86" w:rsidRPr="00905A86" w:rsidRDefault="00905A86">
      <w:pPr>
        <w:pStyle w:val="HTMLPreformatted"/>
        <w:divId w:val="950892533"/>
        <w:rPr>
          <w:ins w:id="16076" w:author="shorny" w:date="2014-06-09T18:45:00Z"/>
          <w:sz w:val="18"/>
          <w:rPrChange w:id="16077" w:author="shorny" w:date="2014-06-09T18:45:00Z">
            <w:rPr>
              <w:ins w:id="16078" w:author="shorny" w:date="2014-06-09T18:45:00Z"/>
            </w:rPr>
          </w:rPrChange>
        </w:rPr>
      </w:pPr>
      <w:ins w:id="16079" w:author="shorny" w:date="2014-06-09T18:45:00Z">
        <w:r w:rsidRPr="00905A86">
          <w:rPr>
            <w:rStyle w:val="keyword1"/>
            <w:sz w:val="18"/>
            <w:rPrChange w:id="16080" w:author="shorny" w:date="2014-06-09T18:45:00Z">
              <w:rPr>
                <w:rStyle w:val="keyword1"/>
              </w:rPr>
            </w:rPrChange>
          </w:rPr>
          <w:t>VALUES</w:t>
        </w:r>
        <w:r w:rsidRPr="00905A86">
          <w:rPr>
            <w:sz w:val="18"/>
            <w:rPrChange w:id="16081" w:author="shorny" w:date="2014-06-09T18:45:00Z">
              <w:rPr/>
            </w:rPrChange>
          </w:rPr>
          <w:t xml:space="preserve"> (1000, 089999);</w:t>
        </w:r>
      </w:ins>
    </w:p>
    <w:p w14:paraId="3EF788FD" w14:textId="77777777" w:rsidR="00905A86" w:rsidRPr="00905A86" w:rsidRDefault="00905A86">
      <w:pPr>
        <w:pStyle w:val="HTMLPreformatted"/>
        <w:divId w:val="950892533"/>
        <w:rPr>
          <w:ins w:id="16082" w:author="shorny" w:date="2014-06-09T18:45:00Z"/>
          <w:sz w:val="18"/>
          <w:rPrChange w:id="16083" w:author="shorny" w:date="2014-06-09T18:45:00Z">
            <w:rPr>
              <w:ins w:id="16084" w:author="shorny" w:date="2014-06-09T18:45:00Z"/>
            </w:rPr>
          </w:rPrChange>
        </w:rPr>
      </w:pPr>
    </w:p>
    <w:p w14:paraId="394F2741" w14:textId="77777777" w:rsidR="00905A86" w:rsidRPr="00905A86" w:rsidRDefault="00905A86">
      <w:pPr>
        <w:pStyle w:val="HTMLPreformatted"/>
        <w:divId w:val="950892533"/>
        <w:rPr>
          <w:ins w:id="16085" w:author="shorny" w:date="2014-06-09T18:45:00Z"/>
          <w:rStyle w:val="comment1"/>
          <w:sz w:val="18"/>
          <w:rPrChange w:id="16086" w:author="shorny" w:date="2014-06-09T18:45:00Z">
            <w:rPr>
              <w:ins w:id="16087" w:author="shorny" w:date="2014-06-09T18:45:00Z"/>
              <w:rStyle w:val="comment1"/>
            </w:rPr>
          </w:rPrChange>
        </w:rPr>
      </w:pPr>
      <w:ins w:id="16088" w:author="shorny" w:date="2014-06-09T18:45:00Z">
        <w:r w:rsidRPr="00905A86">
          <w:rPr>
            <w:rStyle w:val="comment1"/>
            <w:sz w:val="18"/>
            <w:rPrChange w:id="16089" w:author="shorny" w:date="2014-06-09T18:45:00Z">
              <w:rPr>
                <w:rStyle w:val="comment1"/>
              </w:rPr>
            </w:rPrChange>
          </w:rPr>
          <w:t>-- Denise oversees data format</w:t>
        </w:r>
      </w:ins>
    </w:p>
    <w:p w14:paraId="2CA1BE2F" w14:textId="77777777" w:rsidR="00905A86" w:rsidRPr="00905A86" w:rsidRDefault="00905A86">
      <w:pPr>
        <w:pStyle w:val="HTMLPreformatted"/>
        <w:divId w:val="950892533"/>
        <w:rPr>
          <w:ins w:id="16090" w:author="shorny" w:date="2014-06-09T18:45:00Z"/>
          <w:sz w:val="18"/>
          <w:rPrChange w:id="16091" w:author="shorny" w:date="2014-06-09T18:45:00Z">
            <w:rPr>
              <w:ins w:id="16092" w:author="shorny" w:date="2014-06-09T18:45:00Z"/>
            </w:rPr>
          </w:rPrChange>
        </w:rPr>
      </w:pPr>
      <w:ins w:id="16093" w:author="shorny" w:date="2014-06-09T18:45:00Z">
        <w:r w:rsidRPr="00905A86">
          <w:rPr>
            <w:rStyle w:val="keyword1"/>
            <w:sz w:val="18"/>
            <w:rPrChange w:id="16094" w:author="shorny" w:date="2014-06-09T18:45:00Z">
              <w:rPr>
                <w:rStyle w:val="keyword1"/>
              </w:rPr>
            </w:rPrChange>
          </w:rPr>
          <w:t>INSERT</w:t>
        </w:r>
        <w:r w:rsidRPr="00905A86">
          <w:rPr>
            <w:sz w:val="18"/>
            <w:rPrChange w:id="16095" w:author="shorny" w:date="2014-06-09T18:45:00Z">
              <w:rPr/>
            </w:rPrChange>
          </w:rPr>
          <w:t xml:space="preserve"> </w:t>
        </w:r>
        <w:r w:rsidRPr="00905A86">
          <w:rPr>
            <w:rStyle w:val="keyword1"/>
            <w:sz w:val="18"/>
            <w:rPrChange w:id="16096" w:author="shorny" w:date="2014-06-09T18:45:00Z">
              <w:rPr>
                <w:rStyle w:val="keyword1"/>
              </w:rPr>
            </w:rPrChange>
          </w:rPr>
          <w:t>INTO</w:t>
        </w:r>
        <w:r w:rsidRPr="00905A86">
          <w:rPr>
            <w:sz w:val="18"/>
            <w:rPrChange w:id="16097" w:author="shorny" w:date="2014-06-09T18:45:00Z">
              <w:rPr/>
            </w:rPrChange>
          </w:rPr>
          <w:t xml:space="preserve"> `University Staff Member_Research Area2` (StaffID, FORCode)</w:t>
        </w:r>
      </w:ins>
    </w:p>
    <w:p w14:paraId="5409D52F" w14:textId="77777777" w:rsidR="00905A86" w:rsidRPr="00905A86" w:rsidRDefault="00905A86">
      <w:pPr>
        <w:pStyle w:val="HTMLPreformatted"/>
        <w:divId w:val="950892533"/>
        <w:rPr>
          <w:ins w:id="16098" w:author="shorny" w:date="2014-06-09T18:45:00Z"/>
          <w:sz w:val="18"/>
          <w:rPrChange w:id="16099" w:author="shorny" w:date="2014-06-09T18:45:00Z">
            <w:rPr>
              <w:ins w:id="16100" w:author="shorny" w:date="2014-06-09T18:45:00Z"/>
            </w:rPr>
          </w:rPrChange>
        </w:rPr>
      </w:pPr>
      <w:ins w:id="16101" w:author="shorny" w:date="2014-06-09T18:45:00Z">
        <w:r w:rsidRPr="00905A86">
          <w:rPr>
            <w:rStyle w:val="keyword1"/>
            <w:sz w:val="18"/>
            <w:rPrChange w:id="16102" w:author="shorny" w:date="2014-06-09T18:45:00Z">
              <w:rPr>
                <w:rStyle w:val="keyword1"/>
              </w:rPr>
            </w:rPrChange>
          </w:rPr>
          <w:t>VALUES</w:t>
        </w:r>
        <w:r w:rsidRPr="00905A86">
          <w:rPr>
            <w:sz w:val="18"/>
            <w:rPrChange w:id="16103" w:author="shorny" w:date="2014-06-09T18:45:00Z">
              <w:rPr/>
            </w:rPrChange>
          </w:rPr>
          <w:t xml:space="preserve"> (1000, 080499);</w:t>
        </w:r>
      </w:ins>
    </w:p>
    <w:p w14:paraId="18444A30" w14:textId="77777777" w:rsidR="00905A86" w:rsidRPr="00905A86" w:rsidRDefault="00905A86">
      <w:pPr>
        <w:pStyle w:val="HTMLPreformatted"/>
        <w:divId w:val="950892533"/>
        <w:rPr>
          <w:ins w:id="16104" w:author="shorny" w:date="2014-06-09T18:45:00Z"/>
          <w:sz w:val="18"/>
          <w:rPrChange w:id="16105" w:author="shorny" w:date="2014-06-09T18:45:00Z">
            <w:rPr>
              <w:ins w:id="16106" w:author="shorny" w:date="2014-06-09T18:45:00Z"/>
            </w:rPr>
          </w:rPrChange>
        </w:rPr>
      </w:pPr>
    </w:p>
    <w:p w14:paraId="0EDECC50" w14:textId="77777777" w:rsidR="00905A86" w:rsidRPr="00905A86" w:rsidRDefault="00905A86">
      <w:pPr>
        <w:pStyle w:val="HTMLPreformatted"/>
        <w:divId w:val="950892533"/>
        <w:rPr>
          <w:ins w:id="16107" w:author="shorny" w:date="2014-06-09T18:45:00Z"/>
          <w:rStyle w:val="comment1"/>
          <w:sz w:val="18"/>
          <w:rPrChange w:id="16108" w:author="shorny" w:date="2014-06-09T18:45:00Z">
            <w:rPr>
              <w:ins w:id="16109" w:author="shorny" w:date="2014-06-09T18:45:00Z"/>
              <w:rStyle w:val="comment1"/>
            </w:rPr>
          </w:rPrChange>
        </w:rPr>
      </w:pPr>
      <w:ins w:id="16110" w:author="shorny" w:date="2014-06-09T18:45:00Z">
        <w:r w:rsidRPr="00905A86">
          <w:rPr>
            <w:rStyle w:val="comment1"/>
            <w:sz w:val="18"/>
            <w:rPrChange w:id="16111" w:author="shorny" w:date="2014-06-09T18:45:00Z">
              <w:rPr>
                <w:rStyle w:val="comment1"/>
              </w:rPr>
            </w:rPrChange>
          </w:rPr>
          <w:t>-- Denise oversees info systems</w:t>
        </w:r>
      </w:ins>
    </w:p>
    <w:p w14:paraId="1450C75F" w14:textId="77777777" w:rsidR="00905A86" w:rsidRPr="00905A86" w:rsidRDefault="00905A86">
      <w:pPr>
        <w:pStyle w:val="HTMLPreformatted"/>
        <w:divId w:val="950892533"/>
        <w:rPr>
          <w:ins w:id="16112" w:author="shorny" w:date="2014-06-09T18:45:00Z"/>
          <w:sz w:val="18"/>
          <w:rPrChange w:id="16113" w:author="shorny" w:date="2014-06-09T18:45:00Z">
            <w:rPr>
              <w:ins w:id="16114" w:author="shorny" w:date="2014-06-09T18:45:00Z"/>
            </w:rPr>
          </w:rPrChange>
        </w:rPr>
      </w:pPr>
      <w:ins w:id="16115" w:author="shorny" w:date="2014-06-09T18:45:00Z">
        <w:r w:rsidRPr="00905A86">
          <w:rPr>
            <w:rStyle w:val="keyword1"/>
            <w:sz w:val="18"/>
            <w:rPrChange w:id="16116" w:author="shorny" w:date="2014-06-09T18:45:00Z">
              <w:rPr>
                <w:rStyle w:val="keyword1"/>
              </w:rPr>
            </w:rPrChange>
          </w:rPr>
          <w:t>INSERT</w:t>
        </w:r>
        <w:r w:rsidRPr="00905A86">
          <w:rPr>
            <w:sz w:val="18"/>
            <w:rPrChange w:id="16117" w:author="shorny" w:date="2014-06-09T18:45:00Z">
              <w:rPr/>
            </w:rPrChange>
          </w:rPr>
          <w:t xml:space="preserve"> </w:t>
        </w:r>
        <w:r w:rsidRPr="00905A86">
          <w:rPr>
            <w:rStyle w:val="keyword1"/>
            <w:sz w:val="18"/>
            <w:rPrChange w:id="16118" w:author="shorny" w:date="2014-06-09T18:45:00Z">
              <w:rPr>
                <w:rStyle w:val="keyword1"/>
              </w:rPr>
            </w:rPrChange>
          </w:rPr>
          <w:t>INTO</w:t>
        </w:r>
        <w:r w:rsidRPr="00905A86">
          <w:rPr>
            <w:sz w:val="18"/>
            <w:rPrChange w:id="16119" w:author="shorny" w:date="2014-06-09T18:45:00Z">
              <w:rPr/>
            </w:rPrChange>
          </w:rPr>
          <w:t xml:space="preserve"> `University Staff Member_Research Area2` (StaffID, FORCode)</w:t>
        </w:r>
      </w:ins>
    </w:p>
    <w:p w14:paraId="79FD44BA" w14:textId="77777777" w:rsidR="00905A86" w:rsidRPr="00905A86" w:rsidRDefault="00905A86">
      <w:pPr>
        <w:pStyle w:val="HTMLPreformatted"/>
        <w:divId w:val="950892533"/>
        <w:rPr>
          <w:ins w:id="16120" w:author="shorny" w:date="2014-06-09T18:45:00Z"/>
          <w:sz w:val="18"/>
          <w:rPrChange w:id="16121" w:author="shorny" w:date="2014-06-09T18:45:00Z">
            <w:rPr>
              <w:ins w:id="16122" w:author="shorny" w:date="2014-06-09T18:45:00Z"/>
            </w:rPr>
          </w:rPrChange>
        </w:rPr>
      </w:pPr>
      <w:ins w:id="16123" w:author="shorny" w:date="2014-06-09T18:45:00Z">
        <w:r w:rsidRPr="00905A86">
          <w:rPr>
            <w:rStyle w:val="keyword1"/>
            <w:sz w:val="18"/>
            <w:rPrChange w:id="16124" w:author="shorny" w:date="2014-06-09T18:45:00Z">
              <w:rPr>
                <w:rStyle w:val="keyword1"/>
              </w:rPr>
            </w:rPrChange>
          </w:rPr>
          <w:t>VALUES</w:t>
        </w:r>
        <w:r w:rsidRPr="00905A86">
          <w:rPr>
            <w:sz w:val="18"/>
            <w:rPrChange w:id="16125" w:author="shorny" w:date="2014-06-09T18:45:00Z">
              <w:rPr/>
            </w:rPrChange>
          </w:rPr>
          <w:t xml:space="preserve"> (1000, 89999);</w:t>
        </w:r>
      </w:ins>
    </w:p>
    <w:p w14:paraId="04427CC6" w14:textId="77777777" w:rsidR="00905A86" w:rsidRPr="00905A86" w:rsidRDefault="00905A86">
      <w:pPr>
        <w:pStyle w:val="HTMLPreformatted"/>
        <w:divId w:val="950892533"/>
        <w:rPr>
          <w:ins w:id="16126" w:author="shorny" w:date="2014-06-09T18:45:00Z"/>
          <w:sz w:val="18"/>
          <w:rPrChange w:id="16127" w:author="shorny" w:date="2014-06-09T18:45:00Z">
            <w:rPr>
              <w:ins w:id="16128" w:author="shorny" w:date="2014-06-09T18:45:00Z"/>
            </w:rPr>
          </w:rPrChange>
        </w:rPr>
      </w:pPr>
    </w:p>
    <w:p w14:paraId="05B96C4F" w14:textId="77777777" w:rsidR="00905A86" w:rsidRPr="00905A86" w:rsidRDefault="00905A86">
      <w:pPr>
        <w:pStyle w:val="HTMLPreformatted"/>
        <w:divId w:val="950892533"/>
        <w:rPr>
          <w:ins w:id="16129" w:author="shorny" w:date="2014-06-09T18:45:00Z"/>
          <w:sz w:val="18"/>
          <w:rPrChange w:id="16130" w:author="shorny" w:date="2014-06-09T18:45:00Z">
            <w:rPr>
              <w:ins w:id="16131" w:author="shorny" w:date="2014-06-09T18:45:00Z"/>
            </w:rPr>
          </w:rPrChange>
        </w:rPr>
      </w:pPr>
    </w:p>
    <w:p w14:paraId="357CC4E7" w14:textId="77777777" w:rsidR="00905A86" w:rsidRPr="00905A86" w:rsidRDefault="00905A86">
      <w:pPr>
        <w:pStyle w:val="HTMLPreformatted"/>
        <w:divId w:val="950892533"/>
        <w:rPr>
          <w:ins w:id="16132" w:author="shorny" w:date="2014-06-09T18:45:00Z"/>
          <w:rStyle w:val="comment1"/>
          <w:sz w:val="18"/>
          <w:rPrChange w:id="16133" w:author="shorny" w:date="2014-06-09T18:45:00Z">
            <w:rPr>
              <w:ins w:id="16134" w:author="shorny" w:date="2014-06-09T18:45:00Z"/>
              <w:rStyle w:val="comment1"/>
            </w:rPr>
          </w:rPrChange>
        </w:rPr>
      </w:pPr>
      <w:ins w:id="16135" w:author="shorny" w:date="2014-06-09T18:45:00Z">
        <w:r w:rsidRPr="00905A86">
          <w:rPr>
            <w:rStyle w:val="comment1"/>
            <w:sz w:val="18"/>
            <w:rPrChange w:id="16136" w:author="shorny" w:date="2014-06-09T18:45:00Z">
              <w:rPr>
                <w:rStyle w:val="comment1"/>
              </w:rPr>
            </w:rPrChange>
          </w:rPr>
          <w:t>-- -----------------------------------------------------------------------------</w:t>
        </w:r>
      </w:ins>
    </w:p>
    <w:p w14:paraId="0E9AA039" w14:textId="77777777" w:rsidR="00905A86" w:rsidRPr="00905A86" w:rsidRDefault="00905A86">
      <w:pPr>
        <w:pStyle w:val="HTMLPreformatted"/>
        <w:divId w:val="950892533"/>
        <w:rPr>
          <w:ins w:id="16137" w:author="shorny" w:date="2014-06-09T18:45:00Z"/>
          <w:rStyle w:val="comment1"/>
          <w:sz w:val="18"/>
          <w:rPrChange w:id="16138" w:author="shorny" w:date="2014-06-09T18:45:00Z">
            <w:rPr>
              <w:ins w:id="16139" w:author="shorny" w:date="2014-06-09T18:45:00Z"/>
              <w:rStyle w:val="comment1"/>
            </w:rPr>
          </w:rPrChange>
        </w:rPr>
      </w:pPr>
      <w:ins w:id="16140" w:author="shorny" w:date="2014-06-09T18:45:00Z">
        <w:r w:rsidRPr="00905A86">
          <w:rPr>
            <w:rStyle w:val="comment1"/>
            <w:sz w:val="18"/>
            <w:rPrChange w:id="16141" w:author="shorny" w:date="2014-06-09T18:45:00Z">
              <w:rPr>
                <w:rStyle w:val="comment1"/>
              </w:rPr>
            </w:rPrChange>
          </w:rPr>
          <w:t>-- Paul Calder</w:t>
        </w:r>
      </w:ins>
    </w:p>
    <w:p w14:paraId="5D015710" w14:textId="77777777" w:rsidR="00905A86" w:rsidRPr="00905A86" w:rsidRDefault="00905A86">
      <w:pPr>
        <w:pStyle w:val="HTMLPreformatted"/>
        <w:divId w:val="950892533"/>
        <w:rPr>
          <w:ins w:id="16142" w:author="shorny" w:date="2014-06-09T18:45:00Z"/>
          <w:sz w:val="18"/>
          <w:rPrChange w:id="16143" w:author="shorny" w:date="2014-06-09T18:45:00Z">
            <w:rPr>
              <w:ins w:id="16144" w:author="shorny" w:date="2014-06-09T18:45:00Z"/>
            </w:rPr>
          </w:rPrChange>
        </w:rPr>
      </w:pPr>
      <w:ins w:id="16145" w:author="shorny" w:date="2014-06-09T18:45:00Z">
        <w:r w:rsidRPr="00905A86">
          <w:rPr>
            <w:rStyle w:val="keyword1"/>
            <w:sz w:val="18"/>
            <w:rPrChange w:id="16146" w:author="shorny" w:date="2014-06-09T18:45:00Z">
              <w:rPr>
                <w:rStyle w:val="keyword1"/>
              </w:rPr>
            </w:rPrChange>
          </w:rPr>
          <w:t>INSERT</w:t>
        </w:r>
        <w:r w:rsidRPr="00905A86">
          <w:rPr>
            <w:sz w:val="18"/>
            <w:rPrChange w:id="16147" w:author="shorny" w:date="2014-06-09T18:45:00Z">
              <w:rPr/>
            </w:rPrChange>
          </w:rPr>
          <w:t xml:space="preserve"> </w:t>
        </w:r>
        <w:r w:rsidRPr="00905A86">
          <w:rPr>
            <w:rStyle w:val="keyword1"/>
            <w:sz w:val="18"/>
            <w:rPrChange w:id="16148" w:author="shorny" w:date="2014-06-09T18:45:00Z">
              <w:rPr>
                <w:rStyle w:val="keyword1"/>
              </w:rPr>
            </w:rPrChange>
          </w:rPr>
          <w:t>INTO</w:t>
        </w:r>
        <w:r w:rsidRPr="00905A86">
          <w:rPr>
            <w:sz w:val="18"/>
            <w:rPrChange w:id="16149" w:author="shorny" w:date="2014-06-09T18:45:00Z">
              <w:rPr/>
            </w:rPrChange>
          </w:rPr>
          <w:t xml:space="preserve"> `University Staff Member` (StaffID, LName, FName, canSupervise,</w:t>
        </w:r>
      </w:ins>
    </w:p>
    <w:p w14:paraId="1775EF09" w14:textId="77777777" w:rsidR="00905A86" w:rsidRPr="00905A86" w:rsidRDefault="00905A86">
      <w:pPr>
        <w:pStyle w:val="HTMLPreformatted"/>
        <w:divId w:val="950892533"/>
        <w:rPr>
          <w:ins w:id="16150" w:author="shorny" w:date="2014-06-09T18:45:00Z"/>
          <w:sz w:val="18"/>
          <w:rPrChange w:id="16151" w:author="shorny" w:date="2014-06-09T18:45:00Z">
            <w:rPr>
              <w:ins w:id="16152" w:author="shorny" w:date="2014-06-09T18:45:00Z"/>
            </w:rPr>
          </w:rPrChange>
        </w:rPr>
      </w:pPr>
      <w:ins w:id="16153" w:author="shorny" w:date="2014-06-09T18:45:00Z">
        <w:r w:rsidRPr="00905A86">
          <w:rPr>
            <w:sz w:val="18"/>
            <w:rPrChange w:id="16154" w:author="shorny" w:date="2014-06-09T18:45:00Z">
              <w:rPr/>
            </w:rPrChange>
          </w:rPr>
          <w:t>email)</w:t>
        </w:r>
      </w:ins>
    </w:p>
    <w:p w14:paraId="225FE72A" w14:textId="77777777" w:rsidR="00905A86" w:rsidRPr="00905A86" w:rsidRDefault="00905A86">
      <w:pPr>
        <w:pStyle w:val="HTMLPreformatted"/>
        <w:divId w:val="950892533"/>
        <w:rPr>
          <w:ins w:id="16155" w:author="shorny" w:date="2014-06-09T18:45:00Z"/>
          <w:sz w:val="18"/>
          <w:rPrChange w:id="16156" w:author="shorny" w:date="2014-06-09T18:45:00Z">
            <w:rPr>
              <w:ins w:id="16157" w:author="shorny" w:date="2014-06-09T18:45:00Z"/>
            </w:rPr>
          </w:rPrChange>
        </w:rPr>
      </w:pPr>
      <w:ins w:id="16158" w:author="shorny" w:date="2014-06-09T18:45:00Z">
        <w:r w:rsidRPr="00905A86">
          <w:rPr>
            <w:rStyle w:val="keyword1"/>
            <w:sz w:val="18"/>
            <w:rPrChange w:id="16159" w:author="shorny" w:date="2014-06-09T18:45:00Z">
              <w:rPr>
                <w:rStyle w:val="keyword1"/>
              </w:rPr>
            </w:rPrChange>
          </w:rPr>
          <w:t>VALUES</w:t>
        </w:r>
        <w:r w:rsidRPr="00905A86">
          <w:rPr>
            <w:sz w:val="18"/>
            <w:rPrChange w:id="16160" w:author="shorny" w:date="2014-06-09T18:45:00Z">
              <w:rPr/>
            </w:rPrChange>
          </w:rPr>
          <w:t xml:space="preserve"> (1001, </w:t>
        </w:r>
        <w:r w:rsidRPr="00905A86">
          <w:rPr>
            <w:rStyle w:val="string1"/>
            <w:sz w:val="18"/>
            <w:rPrChange w:id="16161" w:author="shorny" w:date="2014-06-09T18:45:00Z">
              <w:rPr>
                <w:rStyle w:val="string1"/>
              </w:rPr>
            </w:rPrChange>
          </w:rPr>
          <w:t>'Calder'</w:t>
        </w:r>
        <w:r w:rsidRPr="00905A86">
          <w:rPr>
            <w:sz w:val="18"/>
            <w:rPrChange w:id="16162" w:author="shorny" w:date="2014-06-09T18:45:00Z">
              <w:rPr/>
            </w:rPrChange>
          </w:rPr>
          <w:t xml:space="preserve">, </w:t>
        </w:r>
        <w:r w:rsidRPr="00905A86">
          <w:rPr>
            <w:rStyle w:val="string1"/>
            <w:sz w:val="18"/>
            <w:rPrChange w:id="16163" w:author="shorny" w:date="2014-06-09T18:45:00Z">
              <w:rPr>
                <w:rStyle w:val="string1"/>
              </w:rPr>
            </w:rPrChange>
          </w:rPr>
          <w:t>'Paul'</w:t>
        </w:r>
        <w:r w:rsidRPr="00905A86">
          <w:rPr>
            <w:sz w:val="18"/>
            <w:rPrChange w:id="16164" w:author="shorny" w:date="2014-06-09T18:45:00Z">
              <w:rPr/>
            </w:rPrChange>
          </w:rPr>
          <w:t xml:space="preserve">, 1, </w:t>
        </w:r>
        <w:r w:rsidRPr="00905A86">
          <w:rPr>
            <w:rStyle w:val="string1"/>
            <w:sz w:val="18"/>
            <w:rPrChange w:id="16165" w:author="shorny" w:date="2014-06-09T18:45:00Z">
              <w:rPr>
                <w:rStyle w:val="string1"/>
              </w:rPr>
            </w:rPrChange>
          </w:rPr>
          <w:t>'paul.calder@flinders.edu.au'</w:t>
        </w:r>
        <w:r w:rsidRPr="00905A86">
          <w:rPr>
            <w:sz w:val="18"/>
            <w:rPrChange w:id="16166" w:author="shorny" w:date="2014-06-09T18:45:00Z">
              <w:rPr/>
            </w:rPrChange>
          </w:rPr>
          <w:t>);</w:t>
        </w:r>
      </w:ins>
    </w:p>
    <w:p w14:paraId="54340741" w14:textId="77777777" w:rsidR="00905A86" w:rsidRPr="00905A86" w:rsidRDefault="00905A86">
      <w:pPr>
        <w:pStyle w:val="HTMLPreformatted"/>
        <w:divId w:val="950892533"/>
        <w:rPr>
          <w:ins w:id="16167" w:author="shorny" w:date="2014-06-09T18:45:00Z"/>
          <w:sz w:val="18"/>
          <w:rPrChange w:id="16168" w:author="shorny" w:date="2014-06-09T18:45:00Z">
            <w:rPr>
              <w:ins w:id="16169" w:author="shorny" w:date="2014-06-09T18:45:00Z"/>
            </w:rPr>
          </w:rPrChange>
        </w:rPr>
      </w:pPr>
    </w:p>
    <w:p w14:paraId="6B073003" w14:textId="77777777" w:rsidR="00905A86" w:rsidRPr="00905A86" w:rsidRDefault="00905A86">
      <w:pPr>
        <w:pStyle w:val="HTMLPreformatted"/>
        <w:divId w:val="950892533"/>
        <w:rPr>
          <w:ins w:id="16170" w:author="shorny" w:date="2014-06-09T18:45:00Z"/>
          <w:rStyle w:val="comment1"/>
          <w:sz w:val="18"/>
          <w:rPrChange w:id="16171" w:author="shorny" w:date="2014-06-09T18:45:00Z">
            <w:rPr>
              <w:ins w:id="16172" w:author="shorny" w:date="2014-06-09T18:45:00Z"/>
              <w:rStyle w:val="comment1"/>
            </w:rPr>
          </w:rPrChange>
        </w:rPr>
      </w:pPr>
      <w:ins w:id="16173" w:author="shorny" w:date="2014-06-09T18:45:00Z">
        <w:r w:rsidRPr="00905A86">
          <w:rPr>
            <w:rStyle w:val="comment1"/>
            <w:sz w:val="18"/>
            <w:rPrChange w:id="16174" w:author="shorny" w:date="2014-06-09T18:45:00Z">
              <w:rPr>
                <w:rStyle w:val="comment1"/>
              </w:rPr>
            </w:rPrChange>
          </w:rPr>
          <w:t>-- FOR 'artificial intelligence and image processing not elsewhere classified'</w:t>
        </w:r>
      </w:ins>
    </w:p>
    <w:p w14:paraId="0DC9D668" w14:textId="77777777" w:rsidR="00905A86" w:rsidRPr="00905A86" w:rsidRDefault="00905A86">
      <w:pPr>
        <w:pStyle w:val="HTMLPreformatted"/>
        <w:divId w:val="950892533"/>
        <w:rPr>
          <w:ins w:id="16175" w:author="shorny" w:date="2014-06-09T18:45:00Z"/>
          <w:sz w:val="18"/>
          <w:rPrChange w:id="16176" w:author="shorny" w:date="2014-06-09T18:45:00Z">
            <w:rPr>
              <w:ins w:id="16177" w:author="shorny" w:date="2014-06-09T18:45:00Z"/>
            </w:rPr>
          </w:rPrChange>
        </w:rPr>
      </w:pPr>
      <w:ins w:id="16178" w:author="shorny" w:date="2014-06-09T18:45:00Z">
        <w:r w:rsidRPr="00905A86">
          <w:rPr>
            <w:rStyle w:val="keyword1"/>
            <w:sz w:val="18"/>
            <w:rPrChange w:id="16179" w:author="shorny" w:date="2014-06-09T18:45:00Z">
              <w:rPr>
                <w:rStyle w:val="keyword1"/>
              </w:rPr>
            </w:rPrChange>
          </w:rPr>
          <w:t>INSERT</w:t>
        </w:r>
        <w:r w:rsidRPr="00905A86">
          <w:rPr>
            <w:sz w:val="18"/>
            <w:rPrChange w:id="16180" w:author="shorny" w:date="2014-06-09T18:45:00Z">
              <w:rPr/>
            </w:rPrChange>
          </w:rPr>
          <w:t xml:space="preserve"> </w:t>
        </w:r>
        <w:r w:rsidRPr="00905A86">
          <w:rPr>
            <w:rStyle w:val="keyword1"/>
            <w:sz w:val="18"/>
            <w:rPrChange w:id="16181" w:author="shorny" w:date="2014-06-09T18:45:00Z">
              <w:rPr>
                <w:rStyle w:val="keyword1"/>
              </w:rPr>
            </w:rPrChange>
          </w:rPr>
          <w:t>INTO</w:t>
        </w:r>
        <w:r w:rsidRPr="00905A86">
          <w:rPr>
            <w:sz w:val="18"/>
            <w:rPrChange w:id="16182" w:author="shorny" w:date="2014-06-09T18:45:00Z">
              <w:rPr/>
            </w:rPrChange>
          </w:rPr>
          <w:t xml:space="preserve"> `University Staff Member_Research Area` (StaffID, FORCode)</w:t>
        </w:r>
      </w:ins>
    </w:p>
    <w:p w14:paraId="13331C3D" w14:textId="77777777" w:rsidR="00905A86" w:rsidRPr="00905A86" w:rsidRDefault="00905A86">
      <w:pPr>
        <w:pStyle w:val="HTMLPreformatted"/>
        <w:divId w:val="950892533"/>
        <w:rPr>
          <w:ins w:id="16183" w:author="shorny" w:date="2014-06-09T18:45:00Z"/>
          <w:sz w:val="18"/>
          <w:rPrChange w:id="16184" w:author="shorny" w:date="2014-06-09T18:45:00Z">
            <w:rPr>
              <w:ins w:id="16185" w:author="shorny" w:date="2014-06-09T18:45:00Z"/>
            </w:rPr>
          </w:rPrChange>
        </w:rPr>
      </w:pPr>
      <w:ins w:id="16186" w:author="shorny" w:date="2014-06-09T18:45:00Z">
        <w:r w:rsidRPr="00905A86">
          <w:rPr>
            <w:rStyle w:val="keyword1"/>
            <w:sz w:val="18"/>
            <w:rPrChange w:id="16187" w:author="shorny" w:date="2014-06-09T18:45:00Z">
              <w:rPr>
                <w:rStyle w:val="keyword1"/>
              </w:rPr>
            </w:rPrChange>
          </w:rPr>
          <w:t>VALUES</w:t>
        </w:r>
        <w:r w:rsidRPr="00905A86">
          <w:rPr>
            <w:sz w:val="18"/>
            <w:rPrChange w:id="16188" w:author="shorny" w:date="2014-06-09T18:45:00Z">
              <w:rPr/>
            </w:rPrChange>
          </w:rPr>
          <w:t xml:space="preserve"> (1001, 080199);</w:t>
        </w:r>
      </w:ins>
    </w:p>
    <w:p w14:paraId="2ACF1C70" w14:textId="77777777" w:rsidR="00905A86" w:rsidRPr="00905A86" w:rsidRDefault="00905A86">
      <w:pPr>
        <w:pStyle w:val="HTMLPreformatted"/>
        <w:divId w:val="950892533"/>
        <w:rPr>
          <w:ins w:id="16189" w:author="shorny" w:date="2014-06-09T18:45:00Z"/>
          <w:sz w:val="18"/>
          <w:rPrChange w:id="16190" w:author="shorny" w:date="2014-06-09T18:45:00Z">
            <w:rPr>
              <w:ins w:id="16191" w:author="shorny" w:date="2014-06-09T18:45:00Z"/>
            </w:rPr>
          </w:rPrChange>
        </w:rPr>
      </w:pPr>
    </w:p>
    <w:p w14:paraId="6682CB14" w14:textId="77777777" w:rsidR="00905A86" w:rsidRPr="00905A86" w:rsidRDefault="00905A86">
      <w:pPr>
        <w:pStyle w:val="HTMLPreformatted"/>
        <w:divId w:val="950892533"/>
        <w:rPr>
          <w:ins w:id="16192" w:author="shorny" w:date="2014-06-09T18:45:00Z"/>
          <w:rStyle w:val="comment1"/>
          <w:sz w:val="18"/>
          <w:rPrChange w:id="16193" w:author="shorny" w:date="2014-06-09T18:45:00Z">
            <w:rPr>
              <w:ins w:id="16194" w:author="shorny" w:date="2014-06-09T18:45:00Z"/>
              <w:rStyle w:val="comment1"/>
            </w:rPr>
          </w:rPrChange>
        </w:rPr>
      </w:pPr>
      <w:ins w:id="16195" w:author="shorny" w:date="2014-06-09T18:45:00Z">
        <w:r w:rsidRPr="00905A86">
          <w:rPr>
            <w:rStyle w:val="comment1"/>
            <w:sz w:val="18"/>
            <w:rPrChange w:id="16196" w:author="shorny" w:date="2014-06-09T18:45:00Z">
              <w:rPr>
                <w:rStyle w:val="comment1"/>
              </w:rPr>
            </w:rPrChange>
          </w:rPr>
          <w:t>-- FOR 'computer software not elsewhere classified'</w:t>
        </w:r>
      </w:ins>
    </w:p>
    <w:p w14:paraId="42B5A8AA" w14:textId="77777777" w:rsidR="00905A86" w:rsidRPr="00905A86" w:rsidRDefault="00905A86">
      <w:pPr>
        <w:pStyle w:val="HTMLPreformatted"/>
        <w:divId w:val="950892533"/>
        <w:rPr>
          <w:ins w:id="16197" w:author="shorny" w:date="2014-06-09T18:45:00Z"/>
          <w:sz w:val="18"/>
          <w:rPrChange w:id="16198" w:author="shorny" w:date="2014-06-09T18:45:00Z">
            <w:rPr>
              <w:ins w:id="16199" w:author="shorny" w:date="2014-06-09T18:45:00Z"/>
            </w:rPr>
          </w:rPrChange>
        </w:rPr>
      </w:pPr>
      <w:ins w:id="16200" w:author="shorny" w:date="2014-06-09T18:45:00Z">
        <w:r w:rsidRPr="00905A86">
          <w:rPr>
            <w:rStyle w:val="keyword1"/>
            <w:sz w:val="18"/>
            <w:rPrChange w:id="16201" w:author="shorny" w:date="2014-06-09T18:45:00Z">
              <w:rPr>
                <w:rStyle w:val="keyword1"/>
              </w:rPr>
            </w:rPrChange>
          </w:rPr>
          <w:t>INSERT</w:t>
        </w:r>
        <w:r w:rsidRPr="00905A86">
          <w:rPr>
            <w:sz w:val="18"/>
            <w:rPrChange w:id="16202" w:author="shorny" w:date="2014-06-09T18:45:00Z">
              <w:rPr/>
            </w:rPrChange>
          </w:rPr>
          <w:t xml:space="preserve"> </w:t>
        </w:r>
        <w:r w:rsidRPr="00905A86">
          <w:rPr>
            <w:rStyle w:val="keyword1"/>
            <w:sz w:val="18"/>
            <w:rPrChange w:id="16203" w:author="shorny" w:date="2014-06-09T18:45:00Z">
              <w:rPr>
                <w:rStyle w:val="keyword1"/>
              </w:rPr>
            </w:rPrChange>
          </w:rPr>
          <w:t>INTO</w:t>
        </w:r>
        <w:r w:rsidRPr="00905A86">
          <w:rPr>
            <w:sz w:val="18"/>
            <w:rPrChange w:id="16204" w:author="shorny" w:date="2014-06-09T18:45:00Z">
              <w:rPr/>
            </w:rPrChange>
          </w:rPr>
          <w:t xml:space="preserve"> `University Staff Member_Research Area` (StaffID, FORCode)</w:t>
        </w:r>
      </w:ins>
    </w:p>
    <w:p w14:paraId="4E1458E6" w14:textId="77777777" w:rsidR="00905A86" w:rsidRPr="00905A86" w:rsidRDefault="00905A86">
      <w:pPr>
        <w:pStyle w:val="HTMLPreformatted"/>
        <w:divId w:val="950892533"/>
        <w:rPr>
          <w:ins w:id="16205" w:author="shorny" w:date="2014-06-09T18:45:00Z"/>
          <w:sz w:val="18"/>
          <w:rPrChange w:id="16206" w:author="shorny" w:date="2014-06-09T18:45:00Z">
            <w:rPr>
              <w:ins w:id="16207" w:author="shorny" w:date="2014-06-09T18:45:00Z"/>
            </w:rPr>
          </w:rPrChange>
        </w:rPr>
      </w:pPr>
      <w:ins w:id="16208" w:author="shorny" w:date="2014-06-09T18:45:00Z">
        <w:r w:rsidRPr="00905A86">
          <w:rPr>
            <w:rStyle w:val="keyword1"/>
            <w:sz w:val="18"/>
            <w:rPrChange w:id="16209" w:author="shorny" w:date="2014-06-09T18:45:00Z">
              <w:rPr>
                <w:rStyle w:val="keyword1"/>
              </w:rPr>
            </w:rPrChange>
          </w:rPr>
          <w:t>VALUES</w:t>
        </w:r>
        <w:r w:rsidRPr="00905A86">
          <w:rPr>
            <w:sz w:val="18"/>
            <w:rPrChange w:id="16210" w:author="shorny" w:date="2014-06-09T18:45:00Z">
              <w:rPr/>
            </w:rPrChange>
          </w:rPr>
          <w:t xml:space="preserve"> (1001, 080399);</w:t>
        </w:r>
      </w:ins>
    </w:p>
    <w:p w14:paraId="7DA352E8" w14:textId="77777777" w:rsidR="00905A86" w:rsidRPr="00905A86" w:rsidRDefault="00905A86">
      <w:pPr>
        <w:pStyle w:val="HTMLPreformatted"/>
        <w:divId w:val="950892533"/>
        <w:rPr>
          <w:ins w:id="16211" w:author="shorny" w:date="2014-06-09T18:45:00Z"/>
          <w:sz w:val="18"/>
          <w:rPrChange w:id="16212" w:author="shorny" w:date="2014-06-09T18:45:00Z">
            <w:rPr>
              <w:ins w:id="16213" w:author="shorny" w:date="2014-06-09T18:45:00Z"/>
            </w:rPr>
          </w:rPrChange>
        </w:rPr>
      </w:pPr>
    </w:p>
    <w:p w14:paraId="7DB088EF" w14:textId="77777777" w:rsidR="00905A86" w:rsidRPr="00905A86" w:rsidRDefault="00905A86">
      <w:pPr>
        <w:pStyle w:val="HTMLPreformatted"/>
        <w:divId w:val="950892533"/>
        <w:rPr>
          <w:ins w:id="16214" w:author="shorny" w:date="2014-06-09T18:45:00Z"/>
          <w:rStyle w:val="comment1"/>
          <w:sz w:val="18"/>
          <w:rPrChange w:id="16215" w:author="shorny" w:date="2014-06-09T18:45:00Z">
            <w:rPr>
              <w:ins w:id="16216" w:author="shorny" w:date="2014-06-09T18:45:00Z"/>
              <w:rStyle w:val="comment1"/>
            </w:rPr>
          </w:rPrChange>
        </w:rPr>
      </w:pPr>
      <w:ins w:id="16217" w:author="shorny" w:date="2014-06-09T18:45:00Z">
        <w:r w:rsidRPr="00905A86">
          <w:rPr>
            <w:rStyle w:val="comment1"/>
            <w:sz w:val="18"/>
            <w:rPrChange w:id="16218" w:author="shorny" w:date="2014-06-09T18:45:00Z">
              <w:rPr>
                <w:rStyle w:val="comment1"/>
              </w:rPr>
            </w:rPrChange>
          </w:rPr>
          <w:t>-- FOR 'computer communication networks'</w:t>
        </w:r>
      </w:ins>
    </w:p>
    <w:p w14:paraId="7882465C" w14:textId="77777777" w:rsidR="00905A86" w:rsidRPr="00905A86" w:rsidRDefault="00905A86">
      <w:pPr>
        <w:pStyle w:val="HTMLPreformatted"/>
        <w:divId w:val="950892533"/>
        <w:rPr>
          <w:ins w:id="16219" w:author="shorny" w:date="2014-06-09T18:45:00Z"/>
          <w:sz w:val="18"/>
          <w:rPrChange w:id="16220" w:author="shorny" w:date="2014-06-09T18:45:00Z">
            <w:rPr>
              <w:ins w:id="16221" w:author="shorny" w:date="2014-06-09T18:45:00Z"/>
            </w:rPr>
          </w:rPrChange>
        </w:rPr>
      </w:pPr>
      <w:ins w:id="16222" w:author="shorny" w:date="2014-06-09T18:45:00Z">
        <w:r w:rsidRPr="00905A86">
          <w:rPr>
            <w:rStyle w:val="keyword1"/>
            <w:sz w:val="18"/>
            <w:rPrChange w:id="16223" w:author="shorny" w:date="2014-06-09T18:45:00Z">
              <w:rPr>
                <w:rStyle w:val="keyword1"/>
              </w:rPr>
            </w:rPrChange>
          </w:rPr>
          <w:t>INSERT</w:t>
        </w:r>
        <w:r w:rsidRPr="00905A86">
          <w:rPr>
            <w:sz w:val="18"/>
            <w:rPrChange w:id="16224" w:author="shorny" w:date="2014-06-09T18:45:00Z">
              <w:rPr/>
            </w:rPrChange>
          </w:rPr>
          <w:t xml:space="preserve"> </w:t>
        </w:r>
        <w:r w:rsidRPr="00905A86">
          <w:rPr>
            <w:rStyle w:val="keyword1"/>
            <w:sz w:val="18"/>
            <w:rPrChange w:id="16225" w:author="shorny" w:date="2014-06-09T18:45:00Z">
              <w:rPr>
                <w:rStyle w:val="keyword1"/>
              </w:rPr>
            </w:rPrChange>
          </w:rPr>
          <w:t>INTO</w:t>
        </w:r>
        <w:r w:rsidRPr="00905A86">
          <w:rPr>
            <w:sz w:val="18"/>
            <w:rPrChange w:id="16226" w:author="shorny" w:date="2014-06-09T18:45:00Z">
              <w:rPr/>
            </w:rPrChange>
          </w:rPr>
          <w:t xml:space="preserve"> `University Staff Member_Research Area` (StaffID, FORCode)</w:t>
        </w:r>
      </w:ins>
    </w:p>
    <w:p w14:paraId="38D23C45" w14:textId="77777777" w:rsidR="00905A86" w:rsidRPr="00905A86" w:rsidRDefault="00905A86">
      <w:pPr>
        <w:pStyle w:val="HTMLPreformatted"/>
        <w:divId w:val="950892533"/>
        <w:rPr>
          <w:ins w:id="16227" w:author="shorny" w:date="2014-06-09T18:45:00Z"/>
          <w:sz w:val="18"/>
          <w:rPrChange w:id="16228" w:author="shorny" w:date="2014-06-09T18:45:00Z">
            <w:rPr>
              <w:ins w:id="16229" w:author="shorny" w:date="2014-06-09T18:45:00Z"/>
            </w:rPr>
          </w:rPrChange>
        </w:rPr>
      </w:pPr>
      <w:ins w:id="16230" w:author="shorny" w:date="2014-06-09T18:45:00Z">
        <w:r w:rsidRPr="00905A86">
          <w:rPr>
            <w:rStyle w:val="keyword1"/>
            <w:sz w:val="18"/>
            <w:rPrChange w:id="16231" w:author="shorny" w:date="2014-06-09T18:45:00Z">
              <w:rPr>
                <w:rStyle w:val="keyword1"/>
              </w:rPr>
            </w:rPrChange>
          </w:rPr>
          <w:t>VALUES</w:t>
        </w:r>
        <w:r w:rsidRPr="00905A86">
          <w:rPr>
            <w:sz w:val="18"/>
            <w:rPrChange w:id="16232" w:author="shorny" w:date="2014-06-09T18:45:00Z">
              <w:rPr/>
            </w:rPrChange>
          </w:rPr>
          <w:t xml:space="preserve"> (1001, 100503);</w:t>
        </w:r>
      </w:ins>
    </w:p>
    <w:p w14:paraId="745EFEDA" w14:textId="77777777" w:rsidR="00905A86" w:rsidRPr="00905A86" w:rsidRDefault="00905A86">
      <w:pPr>
        <w:pStyle w:val="HTMLPreformatted"/>
        <w:divId w:val="950892533"/>
        <w:rPr>
          <w:ins w:id="16233" w:author="shorny" w:date="2014-06-09T18:45:00Z"/>
          <w:sz w:val="18"/>
          <w:rPrChange w:id="16234" w:author="shorny" w:date="2014-06-09T18:45:00Z">
            <w:rPr>
              <w:ins w:id="16235" w:author="shorny" w:date="2014-06-09T18:45:00Z"/>
            </w:rPr>
          </w:rPrChange>
        </w:rPr>
      </w:pPr>
    </w:p>
    <w:p w14:paraId="7B63DE96" w14:textId="77777777" w:rsidR="00905A86" w:rsidRPr="00905A86" w:rsidRDefault="00905A86">
      <w:pPr>
        <w:pStyle w:val="HTMLPreformatted"/>
        <w:divId w:val="950892533"/>
        <w:rPr>
          <w:ins w:id="16236" w:author="shorny" w:date="2014-06-09T18:45:00Z"/>
          <w:rStyle w:val="comment1"/>
          <w:sz w:val="18"/>
          <w:rPrChange w:id="16237" w:author="shorny" w:date="2014-06-09T18:45:00Z">
            <w:rPr>
              <w:ins w:id="16238" w:author="shorny" w:date="2014-06-09T18:45:00Z"/>
              <w:rStyle w:val="comment1"/>
            </w:rPr>
          </w:rPrChange>
        </w:rPr>
      </w:pPr>
      <w:ins w:id="16239" w:author="shorny" w:date="2014-06-09T18:45:00Z">
        <w:r w:rsidRPr="00905A86">
          <w:rPr>
            <w:rStyle w:val="comment1"/>
            <w:sz w:val="18"/>
            <w:rPrChange w:id="16240" w:author="shorny" w:date="2014-06-09T18:45:00Z">
              <w:rPr>
                <w:rStyle w:val="comment1"/>
              </w:rPr>
            </w:rPrChange>
          </w:rPr>
          <w:t>-- Paul oversees computer software</w:t>
        </w:r>
      </w:ins>
    </w:p>
    <w:p w14:paraId="415F2830" w14:textId="77777777" w:rsidR="00905A86" w:rsidRPr="00905A86" w:rsidRDefault="00905A86">
      <w:pPr>
        <w:pStyle w:val="HTMLPreformatted"/>
        <w:divId w:val="950892533"/>
        <w:rPr>
          <w:ins w:id="16241" w:author="shorny" w:date="2014-06-09T18:45:00Z"/>
          <w:sz w:val="18"/>
          <w:rPrChange w:id="16242" w:author="shorny" w:date="2014-06-09T18:45:00Z">
            <w:rPr>
              <w:ins w:id="16243" w:author="shorny" w:date="2014-06-09T18:45:00Z"/>
            </w:rPr>
          </w:rPrChange>
        </w:rPr>
      </w:pPr>
      <w:ins w:id="16244" w:author="shorny" w:date="2014-06-09T18:45:00Z">
        <w:r w:rsidRPr="00905A86">
          <w:rPr>
            <w:rStyle w:val="keyword1"/>
            <w:sz w:val="18"/>
            <w:rPrChange w:id="16245" w:author="shorny" w:date="2014-06-09T18:45:00Z">
              <w:rPr>
                <w:rStyle w:val="keyword1"/>
              </w:rPr>
            </w:rPrChange>
          </w:rPr>
          <w:t>INSERT</w:t>
        </w:r>
        <w:r w:rsidRPr="00905A86">
          <w:rPr>
            <w:sz w:val="18"/>
            <w:rPrChange w:id="16246" w:author="shorny" w:date="2014-06-09T18:45:00Z">
              <w:rPr/>
            </w:rPrChange>
          </w:rPr>
          <w:t xml:space="preserve"> </w:t>
        </w:r>
        <w:r w:rsidRPr="00905A86">
          <w:rPr>
            <w:rStyle w:val="keyword1"/>
            <w:sz w:val="18"/>
            <w:rPrChange w:id="16247" w:author="shorny" w:date="2014-06-09T18:45:00Z">
              <w:rPr>
                <w:rStyle w:val="keyword1"/>
              </w:rPr>
            </w:rPrChange>
          </w:rPr>
          <w:t>INTO</w:t>
        </w:r>
        <w:r w:rsidRPr="00905A86">
          <w:rPr>
            <w:sz w:val="18"/>
            <w:rPrChange w:id="16248" w:author="shorny" w:date="2014-06-09T18:45:00Z">
              <w:rPr/>
            </w:rPrChange>
          </w:rPr>
          <w:t xml:space="preserve"> `University Staff Member_Research Area2` (StaffID, FORCode)</w:t>
        </w:r>
      </w:ins>
    </w:p>
    <w:p w14:paraId="7A95917A" w14:textId="77777777" w:rsidR="00905A86" w:rsidRPr="00905A86" w:rsidRDefault="00905A86">
      <w:pPr>
        <w:pStyle w:val="HTMLPreformatted"/>
        <w:divId w:val="950892533"/>
        <w:rPr>
          <w:ins w:id="16249" w:author="shorny" w:date="2014-06-09T18:45:00Z"/>
          <w:sz w:val="18"/>
          <w:rPrChange w:id="16250" w:author="shorny" w:date="2014-06-09T18:45:00Z">
            <w:rPr>
              <w:ins w:id="16251" w:author="shorny" w:date="2014-06-09T18:45:00Z"/>
            </w:rPr>
          </w:rPrChange>
        </w:rPr>
      </w:pPr>
      <w:ins w:id="16252" w:author="shorny" w:date="2014-06-09T18:45:00Z">
        <w:r w:rsidRPr="00905A86">
          <w:rPr>
            <w:rStyle w:val="keyword1"/>
            <w:sz w:val="18"/>
            <w:rPrChange w:id="16253" w:author="shorny" w:date="2014-06-09T18:45:00Z">
              <w:rPr>
                <w:rStyle w:val="keyword1"/>
              </w:rPr>
            </w:rPrChange>
          </w:rPr>
          <w:t>VALUES</w:t>
        </w:r>
        <w:r w:rsidRPr="00905A86">
          <w:rPr>
            <w:sz w:val="18"/>
            <w:rPrChange w:id="16254" w:author="shorny" w:date="2014-06-09T18:45:00Z">
              <w:rPr/>
            </w:rPrChange>
          </w:rPr>
          <w:t xml:space="preserve"> (1001, 080399);</w:t>
        </w:r>
      </w:ins>
    </w:p>
    <w:p w14:paraId="56FADF91" w14:textId="77777777" w:rsidR="00905A86" w:rsidRPr="00905A86" w:rsidRDefault="00905A86">
      <w:pPr>
        <w:pStyle w:val="HTMLPreformatted"/>
        <w:divId w:val="950892533"/>
        <w:rPr>
          <w:ins w:id="16255" w:author="shorny" w:date="2014-06-09T18:45:00Z"/>
          <w:sz w:val="18"/>
          <w:rPrChange w:id="16256" w:author="shorny" w:date="2014-06-09T18:45:00Z">
            <w:rPr>
              <w:ins w:id="16257" w:author="shorny" w:date="2014-06-09T18:45:00Z"/>
            </w:rPr>
          </w:rPrChange>
        </w:rPr>
      </w:pPr>
    </w:p>
    <w:p w14:paraId="715FAD3E" w14:textId="77777777" w:rsidR="00905A86" w:rsidRPr="00905A86" w:rsidRDefault="00905A86">
      <w:pPr>
        <w:pStyle w:val="HTMLPreformatted"/>
        <w:divId w:val="950892533"/>
        <w:rPr>
          <w:ins w:id="16258" w:author="shorny" w:date="2014-06-09T18:45:00Z"/>
          <w:rStyle w:val="comment1"/>
          <w:sz w:val="18"/>
          <w:rPrChange w:id="16259" w:author="shorny" w:date="2014-06-09T18:45:00Z">
            <w:rPr>
              <w:ins w:id="16260" w:author="shorny" w:date="2014-06-09T18:45:00Z"/>
              <w:rStyle w:val="comment1"/>
            </w:rPr>
          </w:rPrChange>
        </w:rPr>
      </w:pPr>
      <w:ins w:id="16261" w:author="shorny" w:date="2014-06-09T18:45:00Z">
        <w:r w:rsidRPr="00905A86">
          <w:rPr>
            <w:rStyle w:val="comment1"/>
            <w:sz w:val="18"/>
            <w:rPrChange w:id="16262" w:author="shorny" w:date="2014-06-09T18:45:00Z">
              <w:rPr>
                <w:rStyle w:val="comment1"/>
              </w:rPr>
            </w:rPrChange>
          </w:rPr>
          <w:t>-- Paul oversees 'computer communication networks'</w:t>
        </w:r>
      </w:ins>
    </w:p>
    <w:p w14:paraId="7E860F1E" w14:textId="77777777" w:rsidR="00905A86" w:rsidRPr="00905A86" w:rsidRDefault="00905A86">
      <w:pPr>
        <w:pStyle w:val="HTMLPreformatted"/>
        <w:divId w:val="950892533"/>
        <w:rPr>
          <w:ins w:id="16263" w:author="shorny" w:date="2014-06-09T18:45:00Z"/>
          <w:sz w:val="18"/>
          <w:rPrChange w:id="16264" w:author="shorny" w:date="2014-06-09T18:45:00Z">
            <w:rPr>
              <w:ins w:id="16265" w:author="shorny" w:date="2014-06-09T18:45:00Z"/>
            </w:rPr>
          </w:rPrChange>
        </w:rPr>
      </w:pPr>
      <w:ins w:id="16266" w:author="shorny" w:date="2014-06-09T18:45:00Z">
        <w:r w:rsidRPr="00905A86">
          <w:rPr>
            <w:rStyle w:val="keyword1"/>
            <w:sz w:val="18"/>
            <w:rPrChange w:id="16267" w:author="shorny" w:date="2014-06-09T18:45:00Z">
              <w:rPr>
                <w:rStyle w:val="keyword1"/>
              </w:rPr>
            </w:rPrChange>
          </w:rPr>
          <w:t>INSERT</w:t>
        </w:r>
        <w:r w:rsidRPr="00905A86">
          <w:rPr>
            <w:sz w:val="18"/>
            <w:rPrChange w:id="16268" w:author="shorny" w:date="2014-06-09T18:45:00Z">
              <w:rPr/>
            </w:rPrChange>
          </w:rPr>
          <w:t xml:space="preserve"> </w:t>
        </w:r>
        <w:r w:rsidRPr="00905A86">
          <w:rPr>
            <w:rStyle w:val="keyword1"/>
            <w:sz w:val="18"/>
            <w:rPrChange w:id="16269" w:author="shorny" w:date="2014-06-09T18:45:00Z">
              <w:rPr>
                <w:rStyle w:val="keyword1"/>
              </w:rPr>
            </w:rPrChange>
          </w:rPr>
          <w:t>INTO</w:t>
        </w:r>
        <w:r w:rsidRPr="00905A86">
          <w:rPr>
            <w:sz w:val="18"/>
            <w:rPrChange w:id="16270" w:author="shorny" w:date="2014-06-09T18:45:00Z">
              <w:rPr/>
            </w:rPrChange>
          </w:rPr>
          <w:t xml:space="preserve"> `University Staff Member_Research Area2` (StaffID, FORCode)</w:t>
        </w:r>
      </w:ins>
    </w:p>
    <w:p w14:paraId="77FEEBCE" w14:textId="77777777" w:rsidR="00905A86" w:rsidRPr="00905A86" w:rsidRDefault="00905A86">
      <w:pPr>
        <w:pStyle w:val="HTMLPreformatted"/>
        <w:divId w:val="950892533"/>
        <w:rPr>
          <w:ins w:id="16271" w:author="shorny" w:date="2014-06-09T18:45:00Z"/>
          <w:sz w:val="18"/>
          <w:rPrChange w:id="16272" w:author="shorny" w:date="2014-06-09T18:45:00Z">
            <w:rPr>
              <w:ins w:id="16273" w:author="shorny" w:date="2014-06-09T18:45:00Z"/>
            </w:rPr>
          </w:rPrChange>
        </w:rPr>
      </w:pPr>
      <w:ins w:id="16274" w:author="shorny" w:date="2014-06-09T18:45:00Z">
        <w:r w:rsidRPr="00905A86">
          <w:rPr>
            <w:rStyle w:val="keyword1"/>
            <w:sz w:val="18"/>
            <w:rPrChange w:id="16275" w:author="shorny" w:date="2014-06-09T18:45:00Z">
              <w:rPr>
                <w:rStyle w:val="keyword1"/>
              </w:rPr>
            </w:rPrChange>
          </w:rPr>
          <w:t>VALUES</w:t>
        </w:r>
        <w:r w:rsidRPr="00905A86">
          <w:rPr>
            <w:sz w:val="18"/>
            <w:rPrChange w:id="16276" w:author="shorny" w:date="2014-06-09T18:45:00Z">
              <w:rPr/>
            </w:rPrChange>
          </w:rPr>
          <w:t xml:space="preserve"> (1001, 100503);</w:t>
        </w:r>
      </w:ins>
    </w:p>
    <w:p w14:paraId="09A92C0F" w14:textId="77777777" w:rsidR="00905A86" w:rsidRPr="00905A86" w:rsidRDefault="00905A86">
      <w:pPr>
        <w:pStyle w:val="HTMLPreformatted"/>
        <w:divId w:val="950892533"/>
        <w:rPr>
          <w:ins w:id="16277" w:author="shorny" w:date="2014-06-09T18:45:00Z"/>
          <w:sz w:val="18"/>
          <w:rPrChange w:id="16278" w:author="shorny" w:date="2014-06-09T18:45:00Z">
            <w:rPr>
              <w:ins w:id="16279" w:author="shorny" w:date="2014-06-09T18:45:00Z"/>
            </w:rPr>
          </w:rPrChange>
        </w:rPr>
      </w:pPr>
    </w:p>
    <w:p w14:paraId="3A0BF66B" w14:textId="77777777" w:rsidR="00905A86" w:rsidRPr="00905A86" w:rsidRDefault="00905A86">
      <w:pPr>
        <w:pStyle w:val="HTMLPreformatted"/>
        <w:divId w:val="950892533"/>
        <w:rPr>
          <w:ins w:id="16280" w:author="shorny" w:date="2014-06-09T18:45:00Z"/>
          <w:rStyle w:val="comment1"/>
          <w:sz w:val="18"/>
          <w:rPrChange w:id="16281" w:author="shorny" w:date="2014-06-09T18:45:00Z">
            <w:rPr>
              <w:ins w:id="16282" w:author="shorny" w:date="2014-06-09T18:45:00Z"/>
              <w:rStyle w:val="comment1"/>
            </w:rPr>
          </w:rPrChange>
        </w:rPr>
      </w:pPr>
      <w:ins w:id="16283" w:author="shorny" w:date="2014-06-09T18:45:00Z">
        <w:r w:rsidRPr="00905A86">
          <w:rPr>
            <w:rStyle w:val="comment1"/>
            <w:sz w:val="18"/>
            <w:rPrChange w:id="16284" w:author="shorny" w:date="2014-06-09T18:45:00Z">
              <w:rPr>
                <w:rStyle w:val="comment1"/>
              </w:rPr>
            </w:rPrChange>
          </w:rPr>
          <w:t>-- -----------------------------------------------------------------------------</w:t>
        </w:r>
      </w:ins>
    </w:p>
    <w:p w14:paraId="77F93ED5" w14:textId="77777777" w:rsidR="00905A86" w:rsidRPr="00905A86" w:rsidRDefault="00905A86">
      <w:pPr>
        <w:pStyle w:val="HTMLPreformatted"/>
        <w:divId w:val="950892533"/>
        <w:rPr>
          <w:ins w:id="16285" w:author="shorny" w:date="2014-06-09T18:45:00Z"/>
          <w:rStyle w:val="comment1"/>
          <w:sz w:val="18"/>
          <w:rPrChange w:id="16286" w:author="shorny" w:date="2014-06-09T18:45:00Z">
            <w:rPr>
              <w:ins w:id="16287" w:author="shorny" w:date="2014-06-09T18:45:00Z"/>
              <w:rStyle w:val="comment1"/>
            </w:rPr>
          </w:rPrChange>
        </w:rPr>
      </w:pPr>
      <w:ins w:id="16288" w:author="shorny" w:date="2014-06-09T18:45:00Z">
        <w:r w:rsidRPr="00905A86">
          <w:rPr>
            <w:rStyle w:val="comment1"/>
            <w:sz w:val="18"/>
            <w:rPrChange w:id="16289" w:author="shorny" w:date="2014-06-09T18:45:00Z">
              <w:rPr>
                <w:rStyle w:val="comment1"/>
              </w:rPr>
            </w:rPrChange>
          </w:rPr>
          <w:t>-- John Roddick</w:t>
        </w:r>
      </w:ins>
    </w:p>
    <w:p w14:paraId="2FEC7B06" w14:textId="77777777" w:rsidR="00905A86" w:rsidRPr="00905A86" w:rsidRDefault="00905A86">
      <w:pPr>
        <w:pStyle w:val="HTMLPreformatted"/>
        <w:divId w:val="950892533"/>
        <w:rPr>
          <w:ins w:id="16290" w:author="shorny" w:date="2014-06-09T18:45:00Z"/>
          <w:sz w:val="18"/>
          <w:rPrChange w:id="16291" w:author="shorny" w:date="2014-06-09T18:45:00Z">
            <w:rPr>
              <w:ins w:id="16292" w:author="shorny" w:date="2014-06-09T18:45:00Z"/>
            </w:rPr>
          </w:rPrChange>
        </w:rPr>
      </w:pPr>
      <w:ins w:id="16293" w:author="shorny" w:date="2014-06-09T18:45:00Z">
        <w:r w:rsidRPr="00905A86">
          <w:rPr>
            <w:rStyle w:val="keyword1"/>
            <w:sz w:val="18"/>
            <w:rPrChange w:id="16294" w:author="shorny" w:date="2014-06-09T18:45:00Z">
              <w:rPr>
                <w:rStyle w:val="keyword1"/>
              </w:rPr>
            </w:rPrChange>
          </w:rPr>
          <w:t>INSERT</w:t>
        </w:r>
        <w:r w:rsidRPr="00905A86">
          <w:rPr>
            <w:sz w:val="18"/>
            <w:rPrChange w:id="16295" w:author="shorny" w:date="2014-06-09T18:45:00Z">
              <w:rPr/>
            </w:rPrChange>
          </w:rPr>
          <w:t xml:space="preserve"> </w:t>
        </w:r>
        <w:r w:rsidRPr="00905A86">
          <w:rPr>
            <w:rStyle w:val="keyword1"/>
            <w:sz w:val="18"/>
            <w:rPrChange w:id="16296" w:author="shorny" w:date="2014-06-09T18:45:00Z">
              <w:rPr>
                <w:rStyle w:val="keyword1"/>
              </w:rPr>
            </w:rPrChange>
          </w:rPr>
          <w:t>INTO</w:t>
        </w:r>
        <w:r w:rsidRPr="00905A86">
          <w:rPr>
            <w:sz w:val="18"/>
            <w:rPrChange w:id="16297" w:author="shorny" w:date="2014-06-09T18:45:00Z">
              <w:rPr/>
            </w:rPrChange>
          </w:rPr>
          <w:t xml:space="preserve"> `University Staff Member` (StaffID, LName, FName, canSupervise,</w:t>
        </w:r>
      </w:ins>
    </w:p>
    <w:p w14:paraId="1E386295" w14:textId="77777777" w:rsidR="00905A86" w:rsidRPr="00905A86" w:rsidRDefault="00905A86">
      <w:pPr>
        <w:pStyle w:val="HTMLPreformatted"/>
        <w:divId w:val="950892533"/>
        <w:rPr>
          <w:ins w:id="16298" w:author="shorny" w:date="2014-06-09T18:45:00Z"/>
          <w:sz w:val="18"/>
          <w:rPrChange w:id="16299" w:author="shorny" w:date="2014-06-09T18:45:00Z">
            <w:rPr>
              <w:ins w:id="16300" w:author="shorny" w:date="2014-06-09T18:45:00Z"/>
            </w:rPr>
          </w:rPrChange>
        </w:rPr>
      </w:pPr>
      <w:ins w:id="16301" w:author="shorny" w:date="2014-06-09T18:45:00Z">
        <w:r w:rsidRPr="00905A86">
          <w:rPr>
            <w:sz w:val="18"/>
            <w:rPrChange w:id="16302" w:author="shorny" w:date="2014-06-09T18:45:00Z">
              <w:rPr/>
            </w:rPrChange>
          </w:rPr>
          <w:t>email)</w:t>
        </w:r>
      </w:ins>
    </w:p>
    <w:p w14:paraId="742AB9F4" w14:textId="77777777" w:rsidR="00905A86" w:rsidRPr="00905A86" w:rsidRDefault="00905A86">
      <w:pPr>
        <w:pStyle w:val="HTMLPreformatted"/>
        <w:divId w:val="950892533"/>
        <w:rPr>
          <w:ins w:id="16303" w:author="shorny" w:date="2014-06-09T18:45:00Z"/>
          <w:sz w:val="18"/>
          <w:rPrChange w:id="16304" w:author="shorny" w:date="2014-06-09T18:45:00Z">
            <w:rPr>
              <w:ins w:id="16305" w:author="shorny" w:date="2014-06-09T18:45:00Z"/>
            </w:rPr>
          </w:rPrChange>
        </w:rPr>
      </w:pPr>
      <w:ins w:id="16306" w:author="shorny" w:date="2014-06-09T18:45:00Z">
        <w:r w:rsidRPr="00905A86">
          <w:rPr>
            <w:rStyle w:val="keyword1"/>
            <w:sz w:val="18"/>
            <w:rPrChange w:id="16307" w:author="shorny" w:date="2014-06-09T18:45:00Z">
              <w:rPr>
                <w:rStyle w:val="keyword1"/>
              </w:rPr>
            </w:rPrChange>
          </w:rPr>
          <w:t>VALUES</w:t>
        </w:r>
        <w:r w:rsidRPr="00905A86">
          <w:rPr>
            <w:sz w:val="18"/>
            <w:rPrChange w:id="16308" w:author="shorny" w:date="2014-06-09T18:45:00Z">
              <w:rPr/>
            </w:rPrChange>
          </w:rPr>
          <w:t xml:space="preserve"> (1002, </w:t>
        </w:r>
        <w:r w:rsidRPr="00905A86">
          <w:rPr>
            <w:rStyle w:val="string1"/>
            <w:sz w:val="18"/>
            <w:rPrChange w:id="16309" w:author="shorny" w:date="2014-06-09T18:45:00Z">
              <w:rPr>
                <w:rStyle w:val="string1"/>
              </w:rPr>
            </w:rPrChange>
          </w:rPr>
          <w:t>'Roddick'</w:t>
        </w:r>
        <w:r w:rsidRPr="00905A86">
          <w:rPr>
            <w:sz w:val="18"/>
            <w:rPrChange w:id="16310" w:author="shorny" w:date="2014-06-09T18:45:00Z">
              <w:rPr/>
            </w:rPrChange>
          </w:rPr>
          <w:t xml:space="preserve">, </w:t>
        </w:r>
        <w:r w:rsidRPr="00905A86">
          <w:rPr>
            <w:rStyle w:val="string1"/>
            <w:sz w:val="18"/>
            <w:rPrChange w:id="16311" w:author="shorny" w:date="2014-06-09T18:45:00Z">
              <w:rPr>
                <w:rStyle w:val="string1"/>
              </w:rPr>
            </w:rPrChange>
          </w:rPr>
          <w:t>'John'</w:t>
        </w:r>
        <w:r w:rsidRPr="00905A86">
          <w:rPr>
            <w:sz w:val="18"/>
            <w:rPrChange w:id="16312" w:author="shorny" w:date="2014-06-09T18:45:00Z">
              <w:rPr/>
            </w:rPrChange>
          </w:rPr>
          <w:t xml:space="preserve">, 1, </w:t>
        </w:r>
        <w:r w:rsidRPr="00905A86">
          <w:rPr>
            <w:rStyle w:val="string1"/>
            <w:sz w:val="18"/>
            <w:rPrChange w:id="16313" w:author="shorny" w:date="2014-06-09T18:45:00Z">
              <w:rPr>
                <w:rStyle w:val="string1"/>
              </w:rPr>
            </w:rPrChange>
          </w:rPr>
          <w:t>'john.roddick@flinders.edu.au'</w:t>
        </w:r>
        <w:r w:rsidRPr="00905A86">
          <w:rPr>
            <w:sz w:val="18"/>
            <w:rPrChange w:id="16314" w:author="shorny" w:date="2014-06-09T18:45:00Z">
              <w:rPr/>
            </w:rPrChange>
          </w:rPr>
          <w:t>);</w:t>
        </w:r>
      </w:ins>
    </w:p>
    <w:p w14:paraId="262CBEF4" w14:textId="77777777" w:rsidR="00905A86" w:rsidRPr="00905A86" w:rsidRDefault="00905A86">
      <w:pPr>
        <w:pStyle w:val="HTMLPreformatted"/>
        <w:divId w:val="950892533"/>
        <w:rPr>
          <w:ins w:id="16315" w:author="shorny" w:date="2014-06-09T18:45:00Z"/>
          <w:sz w:val="18"/>
          <w:rPrChange w:id="16316" w:author="shorny" w:date="2014-06-09T18:45:00Z">
            <w:rPr>
              <w:ins w:id="16317" w:author="shorny" w:date="2014-06-09T18:45:00Z"/>
            </w:rPr>
          </w:rPrChange>
        </w:rPr>
      </w:pPr>
    </w:p>
    <w:p w14:paraId="1DA64D1E" w14:textId="77777777" w:rsidR="00905A86" w:rsidRPr="00905A86" w:rsidRDefault="00905A86">
      <w:pPr>
        <w:pStyle w:val="HTMLPreformatted"/>
        <w:divId w:val="950892533"/>
        <w:rPr>
          <w:ins w:id="16318" w:author="shorny" w:date="2014-06-09T18:45:00Z"/>
          <w:rStyle w:val="comment1"/>
          <w:sz w:val="18"/>
          <w:rPrChange w:id="16319" w:author="shorny" w:date="2014-06-09T18:45:00Z">
            <w:rPr>
              <w:ins w:id="16320" w:author="shorny" w:date="2014-06-09T18:45:00Z"/>
              <w:rStyle w:val="comment1"/>
            </w:rPr>
          </w:rPrChange>
        </w:rPr>
      </w:pPr>
      <w:ins w:id="16321" w:author="shorny" w:date="2014-06-09T18:45:00Z">
        <w:r w:rsidRPr="00905A86">
          <w:rPr>
            <w:rStyle w:val="comment1"/>
            <w:sz w:val="18"/>
            <w:rPrChange w:id="16322" w:author="shorny" w:date="2014-06-09T18:45:00Z">
              <w:rPr>
                <w:rStyle w:val="comment1"/>
              </w:rPr>
            </w:rPrChange>
          </w:rPr>
          <w:t>-- FOR 'artificial intelligence and image processing not elsewhere classified'</w:t>
        </w:r>
      </w:ins>
    </w:p>
    <w:p w14:paraId="0FE92D67" w14:textId="77777777" w:rsidR="00905A86" w:rsidRPr="00905A86" w:rsidRDefault="00905A86">
      <w:pPr>
        <w:pStyle w:val="HTMLPreformatted"/>
        <w:divId w:val="950892533"/>
        <w:rPr>
          <w:ins w:id="16323" w:author="shorny" w:date="2014-06-09T18:45:00Z"/>
          <w:sz w:val="18"/>
          <w:rPrChange w:id="16324" w:author="shorny" w:date="2014-06-09T18:45:00Z">
            <w:rPr>
              <w:ins w:id="16325" w:author="shorny" w:date="2014-06-09T18:45:00Z"/>
            </w:rPr>
          </w:rPrChange>
        </w:rPr>
      </w:pPr>
      <w:ins w:id="16326" w:author="shorny" w:date="2014-06-09T18:45:00Z">
        <w:r w:rsidRPr="00905A86">
          <w:rPr>
            <w:rStyle w:val="keyword1"/>
            <w:sz w:val="18"/>
            <w:rPrChange w:id="16327" w:author="shorny" w:date="2014-06-09T18:45:00Z">
              <w:rPr>
                <w:rStyle w:val="keyword1"/>
              </w:rPr>
            </w:rPrChange>
          </w:rPr>
          <w:t>INSERT</w:t>
        </w:r>
        <w:r w:rsidRPr="00905A86">
          <w:rPr>
            <w:sz w:val="18"/>
            <w:rPrChange w:id="16328" w:author="shorny" w:date="2014-06-09T18:45:00Z">
              <w:rPr/>
            </w:rPrChange>
          </w:rPr>
          <w:t xml:space="preserve"> </w:t>
        </w:r>
        <w:r w:rsidRPr="00905A86">
          <w:rPr>
            <w:rStyle w:val="keyword1"/>
            <w:sz w:val="18"/>
            <w:rPrChange w:id="16329" w:author="shorny" w:date="2014-06-09T18:45:00Z">
              <w:rPr>
                <w:rStyle w:val="keyword1"/>
              </w:rPr>
            </w:rPrChange>
          </w:rPr>
          <w:t>INTO</w:t>
        </w:r>
        <w:r w:rsidRPr="00905A86">
          <w:rPr>
            <w:sz w:val="18"/>
            <w:rPrChange w:id="16330" w:author="shorny" w:date="2014-06-09T18:45:00Z">
              <w:rPr/>
            </w:rPrChange>
          </w:rPr>
          <w:t xml:space="preserve"> `University Staff Member_Research Area` (StaffID, FORCode)</w:t>
        </w:r>
      </w:ins>
    </w:p>
    <w:p w14:paraId="7F7F700D" w14:textId="77777777" w:rsidR="00905A86" w:rsidRPr="00905A86" w:rsidRDefault="00905A86">
      <w:pPr>
        <w:pStyle w:val="HTMLPreformatted"/>
        <w:divId w:val="950892533"/>
        <w:rPr>
          <w:ins w:id="16331" w:author="shorny" w:date="2014-06-09T18:45:00Z"/>
          <w:sz w:val="18"/>
          <w:rPrChange w:id="16332" w:author="shorny" w:date="2014-06-09T18:45:00Z">
            <w:rPr>
              <w:ins w:id="16333" w:author="shorny" w:date="2014-06-09T18:45:00Z"/>
            </w:rPr>
          </w:rPrChange>
        </w:rPr>
      </w:pPr>
      <w:ins w:id="16334" w:author="shorny" w:date="2014-06-09T18:45:00Z">
        <w:r w:rsidRPr="00905A86">
          <w:rPr>
            <w:rStyle w:val="keyword1"/>
            <w:sz w:val="18"/>
            <w:rPrChange w:id="16335" w:author="shorny" w:date="2014-06-09T18:45:00Z">
              <w:rPr>
                <w:rStyle w:val="keyword1"/>
              </w:rPr>
            </w:rPrChange>
          </w:rPr>
          <w:t>VALUES</w:t>
        </w:r>
        <w:r w:rsidRPr="00905A86">
          <w:rPr>
            <w:sz w:val="18"/>
            <w:rPrChange w:id="16336" w:author="shorny" w:date="2014-06-09T18:45:00Z">
              <w:rPr/>
            </w:rPrChange>
          </w:rPr>
          <w:t xml:space="preserve"> (1002, 080199);</w:t>
        </w:r>
      </w:ins>
    </w:p>
    <w:p w14:paraId="56FAA64C" w14:textId="77777777" w:rsidR="00905A86" w:rsidRPr="00905A86" w:rsidRDefault="00905A86">
      <w:pPr>
        <w:pStyle w:val="HTMLPreformatted"/>
        <w:divId w:val="950892533"/>
        <w:rPr>
          <w:ins w:id="16337" w:author="shorny" w:date="2014-06-09T18:45:00Z"/>
          <w:sz w:val="18"/>
          <w:rPrChange w:id="16338" w:author="shorny" w:date="2014-06-09T18:45:00Z">
            <w:rPr>
              <w:ins w:id="16339" w:author="shorny" w:date="2014-06-09T18:45:00Z"/>
            </w:rPr>
          </w:rPrChange>
        </w:rPr>
      </w:pPr>
    </w:p>
    <w:p w14:paraId="68CA89F3" w14:textId="77777777" w:rsidR="00905A86" w:rsidRPr="00905A86" w:rsidRDefault="00905A86">
      <w:pPr>
        <w:pStyle w:val="HTMLPreformatted"/>
        <w:divId w:val="950892533"/>
        <w:rPr>
          <w:ins w:id="16340" w:author="shorny" w:date="2014-06-09T18:45:00Z"/>
          <w:rStyle w:val="comment1"/>
          <w:sz w:val="18"/>
          <w:rPrChange w:id="16341" w:author="shorny" w:date="2014-06-09T18:45:00Z">
            <w:rPr>
              <w:ins w:id="16342" w:author="shorny" w:date="2014-06-09T18:45:00Z"/>
              <w:rStyle w:val="comment1"/>
            </w:rPr>
          </w:rPrChange>
        </w:rPr>
      </w:pPr>
      <w:ins w:id="16343" w:author="shorny" w:date="2014-06-09T18:45:00Z">
        <w:r w:rsidRPr="00905A86">
          <w:rPr>
            <w:rStyle w:val="comment1"/>
            <w:sz w:val="18"/>
            <w:rPrChange w:id="16344" w:author="shorny" w:date="2014-06-09T18:45:00Z">
              <w:rPr>
                <w:rStyle w:val="comment1"/>
              </w:rPr>
            </w:rPrChange>
          </w:rPr>
          <w:t>-- FOR 'information systems not elsewhere classified'</w:t>
        </w:r>
      </w:ins>
    </w:p>
    <w:p w14:paraId="3D1B0F09" w14:textId="77777777" w:rsidR="00905A86" w:rsidRPr="00905A86" w:rsidRDefault="00905A86">
      <w:pPr>
        <w:pStyle w:val="HTMLPreformatted"/>
        <w:divId w:val="950892533"/>
        <w:rPr>
          <w:ins w:id="16345" w:author="shorny" w:date="2014-06-09T18:45:00Z"/>
          <w:sz w:val="18"/>
          <w:rPrChange w:id="16346" w:author="shorny" w:date="2014-06-09T18:45:00Z">
            <w:rPr>
              <w:ins w:id="16347" w:author="shorny" w:date="2014-06-09T18:45:00Z"/>
            </w:rPr>
          </w:rPrChange>
        </w:rPr>
      </w:pPr>
      <w:ins w:id="16348" w:author="shorny" w:date="2014-06-09T18:45:00Z">
        <w:r w:rsidRPr="00905A86">
          <w:rPr>
            <w:rStyle w:val="keyword1"/>
            <w:sz w:val="18"/>
            <w:rPrChange w:id="16349" w:author="shorny" w:date="2014-06-09T18:45:00Z">
              <w:rPr>
                <w:rStyle w:val="keyword1"/>
              </w:rPr>
            </w:rPrChange>
          </w:rPr>
          <w:t>INSERT</w:t>
        </w:r>
        <w:r w:rsidRPr="00905A86">
          <w:rPr>
            <w:sz w:val="18"/>
            <w:rPrChange w:id="16350" w:author="shorny" w:date="2014-06-09T18:45:00Z">
              <w:rPr/>
            </w:rPrChange>
          </w:rPr>
          <w:t xml:space="preserve"> </w:t>
        </w:r>
        <w:r w:rsidRPr="00905A86">
          <w:rPr>
            <w:rStyle w:val="keyword1"/>
            <w:sz w:val="18"/>
            <w:rPrChange w:id="16351" w:author="shorny" w:date="2014-06-09T18:45:00Z">
              <w:rPr>
                <w:rStyle w:val="keyword1"/>
              </w:rPr>
            </w:rPrChange>
          </w:rPr>
          <w:t>INTO</w:t>
        </w:r>
        <w:r w:rsidRPr="00905A86">
          <w:rPr>
            <w:sz w:val="18"/>
            <w:rPrChange w:id="16352" w:author="shorny" w:date="2014-06-09T18:45:00Z">
              <w:rPr/>
            </w:rPrChange>
          </w:rPr>
          <w:t xml:space="preserve"> `University Staff Member_Research Area` (StaffID, FORCode)</w:t>
        </w:r>
      </w:ins>
    </w:p>
    <w:p w14:paraId="521CAB5A" w14:textId="77777777" w:rsidR="00905A86" w:rsidRPr="00905A86" w:rsidRDefault="00905A86">
      <w:pPr>
        <w:pStyle w:val="HTMLPreformatted"/>
        <w:divId w:val="950892533"/>
        <w:rPr>
          <w:ins w:id="16353" w:author="shorny" w:date="2014-06-09T18:45:00Z"/>
          <w:sz w:val="18"/>
          <w:rPrChange w:id="16354" w:author="shorny" w:date="2014-06-09T18:45:00Z">
            <w:rPr>
              <w:ins w:id="16355" w:author="shorny" w:date="2014-06-09T18:45:00Z"/>
            </w:rPr>
          </w:rPrChange>
        </w:rPr>
      </w:pPr>
      <w:ins w:id="16356" w:author="shorny" w:date="2014-06-09T18:45:00Z">
        <w:r w:rsidRPr="00905A86">
          <w:rPr>
            <w:rStyle w:val="keyword1"/>
            <w:sz w:val="18"/>
            <w:rPrChange w:id="16357" w:author="shorny" w:date="2014-06-09T18:45:00Z">
              <w:rPr>
                <w:rStyle w:val="keyword1"/>
              </w:rPr>
            </w:rPrChange>
          </w:rPr>
          <w:t>VALUES</w:t>
        </w:r>
        <w:r w:rsidRPr="00905A86">
          <w:rPr>
            <w:sz w:val="18"/>
            <w:rPrChange w:id="16358" w:author="shorny" w:date="2014-06-09T18:45:00Z">
              <w:rPr/>
            </w:rPrChange>
          </w:rPr>
          <w:t xml:space="preserve"> (1002, 080699);</w:t>
        </w:r>
      </w:ins>
    </w:p>
    <w:p w14:paraId="30E688CB" w14:textId="77777777" w:rsidR="00905A86" w:rsidRPr="00905A86" w:rsidRDefault="00905A86">
      <w:pPr>
        <w:pStyle w:val="HTMLPreformatted"/>
        <w:divId w:val="950892533"/>
        <w:rPr>
          <w:ins w:id="16359" w:author="shorny" w:date="2014-06-09T18:45:00Z"/>
          <w:sz w:val="18"/>
          <w:rPrChange w:id="16360" w:author="shorny" w:date="2014-06-09T18:45:00Z">
            <w:rPr>
              <w:ins w:id="16361" w:author="shorny" w:date="2014-06-09T18:45:00Z"/>
            </w:rPr>
          </w:rPrChange>
        </w:rPr>
      </w:pPr>
    </w:p>
    <w:p w14:paraId="171A9935" w14:textId="77777777" w:rsidR="00905A86" w:rsidRPr="00905A86" w:rsidRDefault="00905A86">
      <w:pPr>
        <w:pStyle w:val="HTMLPreformatted"/>
        <w:divId w:val="950892533"/>
        <w:rPr>
          <w:ins w:id="16362" w:author="shorny" w:date="2014-06-09T18:45:00Z"/>
          <w:rStyle w:val="comment1"/>
          <w:sz w:val="18"/>
          <w:rPrChange w:id="16363" w:author="shorny" w:date="2014-06-09T18:45:00Z">
            <w:rPr>
              <w:ins w:id="16364" w:author="shorny" w:date="2014-06-09T18:45:00Z"/>
              <w:rStyle w:val="comment1"/>
            </w:rPr>
          </w:rPrChange>
        </w:rPr>
      </w:pPr>
      <w:ins w:id="16365" w:author="shorny" w:date="2014-06-09T18:45:00Z">
        <w:r w:rsidRPr="00905A86">
          <w:rPr>
            <w:rStyle w:val="comment1"/>
            <w:sz w:val="18"/>
            <w:rPrChange w:id="16366" w:author="shorny" w:date="2014-06-09T18:45:00Z">
              <w:rPr>
                <w:rStyle w:val="comment1"/>
              </w:rPr>
            </w:rPrChange>
          </w:rPr>
          <w:t>-- John Roddick oversees AI</w:t>
        </w:r>
      </w:ins>
    </w:p>
    <w:p w14:paraId="72744857" w14:textId="77777777" w:rsidR="00905A86" w:rsidRPr="00905A86" w:rsidRDefault="00905A86">
      <w:pPr>
        <w:pStyle w:val="HTMLPreformatted"/>
        <w:divId w:val="950892533"/>
        <w:rPr>
          <w:ins w:id="16367" w:author="shorny" w:date="2014-06-09T18:45:00Z"/>
          <w:sz w:val="18"/>
          <w:rPrChange w:id="16368" w:author="shorny" w:date="2014-06-09T18:45:00Z">
            <w:rPr>
              <w:ins w:id="16369" w:author="shorny" w:date="2014-06-09T18:45:00Z"/>
            </w:rPr>
          </w:rPrChange>
        </w:rPr>
      </w:pPr>
      <w:ins w:id="16370" w:author="shorny" w:date="2014-06-09T18:45:00Z">
        <w:r w:rsidRPr="00905A86">
          <w:rPr>
            <w:rStyle w:val="keyword1"/>
            <w:sz w:val="18"/>
            <w:rPrChange w:id="16371" w:author="shorny" w:date="2014-06-09T18:45:00Z">
              <w:rPr>
                <w:rStyle w:val="keyword1"/>
              </w:rPr>
            </w:rPrChange>
          </w:rPr>
          <w:t>INSERT</w:t>
        </w:r>
        <w:r w:rsidRPr="00905A86">
          <w:rPr>
            <w:sz w:val="18"/>
            <w:rPrChange w:id="16372" w:author="shorny" w:date="2014-06-09T18:45:00Z">
              <w:rPr/>
            </w:rPrChange>
          </w:rPr>
          <w:t xml:space="preserve"> </w:t>
        </w:r>
        <w:r w:rsidRPr="00905A86">
          <w:rPr>
            <w:rStyle w:val="keyword1"/>
            <w:sz w:val="18"/>
            <w:rPrChange w:id="16373" w:author="shorny" w:date="2014-06-09T18:45:00Z">
              <w:rPr>
                <w:rStyle w:val="keyword1"/>
              </w:rPr>
            </w:rPrChange>
          </w:rPr>
          <w:t>INTO</w:t>
        </w:r>
        <w:r w:rsidRPr="00905A86">
          <w:rPr>
            <w:sz w:val="18"/>
            <w:rPrChange w:id="16374" w:author="shorny" w:date="2014-06-09T18:45:00Z">
              <w:rPr/>
            </w:rPrChange>
          </w:rPr>
          <w:t xml:space="preserve"> `University Staff Member_Research Area2` (StaffID, FORCode)</w:t>
        </w:r>
      </w:ins>
    </w:p>
    <w:p w14:paraId="72081362" w14:textId="77777777" w:rsidR="00905A86" w:rsidRPr="00905A86" w:rsidRDefault="00905A86">
      <w:pPr>
        <w:pStyle w:val="HTMLPreformatted"/>
        <w:divId w:val="950892533"/>
        <w:rPr>
          <w:ins w:id="16375" w:author="shorny" w:date="2014-06-09T18:45:00Z"/>
          <w:sz w:val="18"/>
          <w:rPrChange w:id="16376" w:author="shorny" w:date="2014-06-09T18:45:00Z">
            <w:rPr>
              <w:ins w:id="16377" w:author="shorny" w:date="2014-06-09T18:45:00Z"/>
            </w:rPr>
          </w:rPrChange>
        </w:rPr>
      </w:pPr>
      <w:ins w:id="16378" w:author="shorny" w:date="2014-06-09T18:45:00Z">
        <w:r w:rsidRPr="00905A86">
          <w:rPr>
            <w:rStyle w:val="keyword1"/>
            <w:sz w:val="18"/>
            <w:rPrChange w:id="16379" w:author="shorny" w:date="2014-06-09T18:45:00Z">
              <w:rPr>
                <w:rStyle w:val="keyword1"/>
              </w:rPr>
            </w:rPrChange>
          </w:rPr>
          <w:lastRenderedPageBreak/>
          <w:t>VALUES</w:t>
        </w:r>
        <w:r w:rsidRPr="00905A86">
          <w:rPr>
            <w:sz w:val="18"/>
            <w:rPrChange w:id="16380" w:author="shorny" w:date="2014-06-09T18:45:00Z">
              <w:rPr/>
            </w:rPrChange>
          </w:rPr>
          <w:t xml:space="preserve"> (1001, 80199);</w:t>
        </w:r>
      </w:ins>
    </w:p>
    <w:p w14:paraId="3ADC9874" w14:textId="77777777" w:rsidR="00905A86" w:rsidRPr="00905A86" w:rsidRDefault="00905A86">
      <w:pPr>
        <w:pStyle w:val="HTMLPreformatted"/>
        <w:divId w:val="950892533"/>
        <w:rPr>
          <w:ins w:id="16381" w:author="shorny" w:date="2014-06-09T18:45:00Z"/>
          <w:sz w:val="18"/>
          <w:rPrChange w:id="16382" w:author="shorny" w:date="2014-06-09T18:45:00Z">
            <w:rPr>
              <w:ins w:id="16383" w:author="shorny" w:date="2014-06-09T18:45:00Z"/>
            </w:rPr>
          </w:rPrChange>
        </w:rPr>
      </w:pPr>
    </w:p>
    <w:p w14:paraId="3BD16BBD" w14:textId="77777777" w:rsidR="00905A86" w:rsidRPr="00905A86" w:rsidRDefault="00905A86">
      <w:pPr>
        <w:pStyle w:val="HTMLPreformatted"/>
        <w:divId w:val="950892533"/>
        <w:rPr>
          <w:ins w:id="16384" w:author="shorny" w:date="2014-06-09T18:45:00Z"/>
          <w:sz w:val="18"/>
          <w:rPrChange w:id="16385" w:author="shorny" w:date="2014-06-09T18:45:00Z">
            <w:rPr>
              <w:ins w:id="16386" w:author="shorny" w:date="2014-06-09T18:45:00Z"/>
            </w:rPr>
          </w:rPrChange>
        </w:rPr>
      </w:pPr>
    </w:p>
    <w:p w14:paraId="6C1F0414" w14:textId="77777777" w:rsidR="00905A86" w:rsidRPr="00905A86" w:rsidRDefault="00905A86">
      <w:pPr>
        <w:pStyle w:val="HTMLPreformatted"/>
        <w:divId w:val="950892533"/>
        <w:rPr>
          <w:ins w:id="16387" w:author="shorny" w:date="2014-06-09T18:45:00Z"/>
          <w:rStyle w:val="comment1"/>
          <w:sz w:val="18"/>
          <w:rPrChange w:id="16388" w:author="shorny" w:date="2014-06-09T18:45:00Z">
            <w:rPr>
              <w:ins w:id="16389" w:author="shorny" w:date="2014-06-09T18:45:00Z"/>
              <w:rStyle w:val="comment1"/>
            </w:rPr>
          </w:rPrChange>
        </w:rPr>
      </w:pPr>
      <w:ins w:id="16390" w:author="shorny" w:date="2014-06-09T18:45:00Z">
        <w:r w:rsidRPr="00905A86">
          <w:rPr>
            <w:rStyle w:val="comment1"/>
            <w:sz w:val="18"/>
            <w:rPrChange w:id="16391" w:author="shorny" w:date="2014-06-09T18:45:00Z">
              <w:rPr>
                <w:rStyle w:val="comment1"/>
              </w:rPr>
            </w:rPrChange>
          </w:rPr>
          <w:t>-- -----------------------------------------------------------------------------</w:t>
        </w:r>
      </w:ins>
    </w:p>
    <w:p w14:paraId="7CEC6BF9" w14:textId="77777777" w:rsidR="00905A86" w:rsidRPr="00905A86" w:rsidRDefault="00905A86">
      <w:pPr>
        <w:pStyle w:val="HTMLPreformatted"/>
        <w:divId w:val="950892533"/>
        <w:rPr>
          <w:ins w:id="16392" w:author="shorny" w:date="2014-06-09T18:45:00Z"/>
          <w:rStyle w:val="comment1"/>
          <w:sz w:val="18"/>
          <w:rPrChange w:id="16393" w:author="shorny" w:date="2014-06-09T18:45:00Z">
            <w:rPr>
              <w:ins w:id="16394" w:author="shorny" w:date="2014-06-09T18:45:00Z"/>
              <w:rStyle w:val="comment1"/>
            </w:rPr>
          </w:rPrChange>
        </w:rPr>
      </w:pPr>
      <w:ins w:id="16395" w:author="shorny" w:date="2014-06-09T18:45:00Z">
        <w:r w:rsidRPr="00905A86">
          <w:rPr>
            <w:rStyle w:val="comment1"/>
            <w:sz w:val="18"/>
            <w:rPrChange w:id="16396" w:author="shorny" w:date="2014-06-09T18:45:00Z">
              <w:rPr>
                <w:rStyle w:val="comment1"/>
              </w:rPr>
            </w:rPrChange>
          </w:rPr>
          <w:t>-- Jennie Brand</w:t>
        </w:r>
      </w:ins>
    </w:p>
    <w:p w14:paraId="14F72147" w14:textId="77777777" w:rsidR="00905A86" w:rsidRPr="00905A86" w:rsidRDefault="00905A86">
      <w:pPr>
        <w:pStyle w:val="HTMLPreformatted"/>
        <w:divId w:val="950892533"/>
        <w:rPr>
          <w:ins w:id="16397" w:author="shorny" w:date="2014-06-09T18:45:00Z"/>
          <w:sz w:val="18"/>
          <w:rPrChange w:id="16398" w:author="shorny" w:date="2014-06-09T18:45:00Z">
            <w:rPr>
              <w:ins w:id="16399" w:author="shorny" w:date="2014-06-09T18:45:00Z"/>
            </w:rPr>
          </w:rPrChange>
        </w:rPr>
      </w:pPr>
      <w:ins w:id="16400" w:author="shorny" w:date="2014-06-09T18:45:00Z">
        <w:r w:rsidRPr="00905A86">
          <w:rPr>
            <w:rStyle w:val="keyword1"/>
            <w:sz w:val="18"/>
            <w:rPrChange w:id="16401" w:author="shorny" w:date="2014-06-09T18:45:00Z">
              <w:rPr>
                <w:rStyle w:val="keyword1"/>
              </w:rPr>
            </w:rPrChange>
          </w:rPr>
          <w:t>INSERT</w:t>
        </w:r>
        <w:r w:rsidRPr="00905A86">
          <w:rPr>
            <w:sz w:val="18"/>
            <w:rPrChange w:id="16402" w:author="shorny" w:date="2014-06-09T18:45:00Z">
              <w:rPr/>
            </w:rPrChange>
          </w:rPr>
          <w:t xml:space="preserve"> </w:t>
        </w:r>
        <w:r w:rsidRPr="00905A86">
          <w:rPr>
            <w:rStyle w:val="keyword1"/>
            <w:sz w:val="18"/>
            <w:rPrChange w:id="16403" w:author="shorny" w:date="2014-06-09T18:45:00Z">
              <w:rPr>
                <w:rStyle w:val="keyword1"/>
              </w:rPr>
            </w:rPrChange>
          </w:rPr>
          <w:t>INTO</w:t>
        </w:r>
        <w:r w:rsidRPr="00905A86">
          <w:rPr>
            <w:sz w:val="18"/>
            <w:rPrChange w:id="16404" w:author="shorny" w:date="2014-06-09T18:45:00Z">
              <w:rPr/>
            </w:rPrChange>
          </w:rPr>
          <w:t xml:space="preserve"> `University Staff Member` (StaffID, LName, FName, canSupervise,</w:t>
        </w:r>
      </w:ins>
    </w:p>
    <w:p w14:paraId="67C450F8" w14:textId="77777777" w:rsidR="00905A86" w:rsidRPr="00905A86" w:rsidRDefault="00905A86">
      <w:pPr>
        <w:pStyle w:val="HTMLPreformatted"/>
        <w:divId w:val="950892533"/>
        <w:rPr>
          <w:ins w:id="16405" w:author="shorny" w:date="2014-06-09T18:45:00Z"/>
          <w:sz w:val="18"/>
          <w:rPrChange w:id="16406" w:author="shorny" w:date="2014-06-09T18:45:00Z">
            <w:rPr>
              <w:ins w:id="16407" w:author="shorny" w:date="2014-06-09T18:45:00Z"/>
            </w:rPr>
          </w:rPrChange>
        </w:rPr>
      </w:pPr>
      <w:ins w:id="16408" w:author="shorny" w:date="2014-06-09T18:45:00Z">
        <w:r w:rsidRPr="00905A86">
          <w:rPr>
            <w:sz w:val="18"/>
            <w:rPrChange w:id="16409" w:author="shorny" w:date="2014-06-09T18:45:00Z">
              <w:rPr/>
            </w:rPrChange>
          </w:rPr>
          <w:t>email)</w:t>
        </w:r>
      </w:ins>
    </w:p>
    <w:p w14:paraId="7163326D" w14:textId="77777777" w:rsidR="00905A86" w:rsidRPr="00905A86" w:rsidRDefault="00905A86">
      <w:pPr>
        <w:pStyle w:val="HTMLPreformatted"/>
        <w:divId w:val="950892533"/>
        <w:rPr>
          <w:ins w:id="16410" w:author="shorny" w:date="2014-06-09T18:45:00Z"/>
          <w:sz w:val="18"/>
          <w:rPrChange w:id="16411" w:author="shorny" w:date="2014-06-09T18:45:00Z">
            <w:rPr>
              <w:ins w:id="16412" w:author="shorny" w:date="2014-06-09T18:45:00Z"/>
            </w:rPr>
          </w:rPrChange>
        </w:rPr>
      </w:pPr>
      <w:ins w:id="16413" w:author="shorny" w:date="2014-06-09T18:45:00Z">
        <w:r w:rsidRPr="00905A86">
          <w:rPr>
            <w:rStyle w:val="keyword1"/>
            <w:sz w:val="18"/>
            <w:rPrChange w:id="16414" w:author="shorny" w:date="2014-06-09T18:45:00Z">
              <w:rPr>
                <w:rStyle w:val="keyword1"/>
              </w:rPr>
            </w:rPrChange>
          </w:rPr>
          <w:t>VALUES</w:t>
        </w:r>
        <w:r w:rsidRPr="00905A86">
          <w:rPr>
            <w:sz w:val="18"/>
            <w:rPrChange w:id="16415" w:author="shorny" w:date="2014-06-09T18:45:00Z">
              <w:rPr/>
            </w:rPrChange>
          </w:rPr>
          <w:t xml:space="preserve"> (1003, </w:t>
        </w:r>
        <w:r w:rsidRPr="00905A86">
          <w:rPr>
            <w:rStyle w:val="string1"/>
            <w:sz w:val="18"/>
            <w:rPrChange w:id="16416" w:author="shorny" w:date="2014-06-09T18:45:00Z">
              <w:rPr>
                <w:rStyle w:val="string1"/>
              </w:rPr>
            </w:rPrChange>
          </w:rPr>
          <w:t>'Brand'</w:t>
        </w:r>
        <w:r w:rsidRPr="00905A86">
          <w:rPr>
            <w:sz w:val="18"/>
            <w:rPrChange w:id="16417" w:author="shorny" w:date="2014-06-09T18:45:00Z">
              <w:rPr/>
            </w:rPrChange>
          </w:rPr>
          <w:t xml:space="preserve">, </w:t>
        </w:r>
        <w:r w:rsidRPr="00905A86">
          <w:rPr>
            <w:rStyle w:val="string1"/>
            <w:sz w:val="18"/>
            <w:rPrChange w:id="16418" w:author="shorny" w:date="2014-06-09T18:45:00Z">
              <w:rPr>
                <w:rStyle w:val="string1"/>
              </w:rPr>
            </w:rPrChange>
          </w:rPr>
          <w:t>'Jennie'</w:t>
        </w:r>
        <w:r w:rsidRPr="00905A86">
          <w:rPr>
            <w:sz w:val="18"/>
            <w:rPrChange w:id="16419" w:author="shorny" w:date="2014-06-09T18:45:00Z">
              <w:rPr/>
            </w:rPrChange>
          </w:rPr>
          <w:t xml:space="preserve">, 0, </w:t>
        </w:r>
        <w:r w:rsidRPr="00905A86">
          <w:rPr>
            <w:rStyle w:val="string1"/>
            <w:sz w:val="18"/>
            <w:rPrChange w:id="16420" w:author="shorny" w:date="2014-06-09T18:45:00Z">
              <w:rPr>
                <w:rStyle w:val="string1"/>
              </w:rPr>
            </w:rPrChange>
          </w:rPr>
          <w:t>'jennie.brand@flinders.edu.au'</w:t>
        </w:r>
        <w:r w:rsidRPr="00905A86">
          <w:rPr>
            <w:sz w:val="18"/>
            <w:rPrChange w:id="16421" w:author="shorny" w:date="2014-06-09T18:45:00Z">
              <w:rPr/>
            </w:rPrChange>
          </w:rPr>
          <w:t>);</w:t>
        </w:r>
      </w:ins>
    </w:p>
    <w:p w14:paraId="2D0C7389" w14:textId="77777777" w:rsidR="00DF4DCE" w:rsidRPr="00DF4DCE" w:rsidRDefault="00DF4DCE">
      <w:pPr>
        <w:rPr>
          <w:ins w:id="16422" w:author="shorny" w:date="2014-06-09T17:28:00Z"/>
          <w:lang w:eastAsia="en-AU"/>
          <w:rPrChange w:id="16423" w:author="shorny" w:date="2014-06-09T18:43:00Z">
            <w:rPr>
              <w:ins w:id="16424" w:author="shorny" w:date="2014-06-09T17:28:00Z"/>
            </w:rPr>
          </w:rPrChange>
        </w:rPr>
        <w:pPrChange w:id="16425" w:author="shorny" w:date="2014-06-09T18:43:00Z">
          <w:pPr>
            <w:pStyle w:val="Heading1"/>
            <w:numPr>
              <w:numId w:val="17"/>
            </w:numPr>
          </w:pPr>
        </w:pPrChange>
      </w:pPr>
    </w:p>
    <w:p w14:paraId="4E9C35D9" w14:textId="085810B0" w:rsidR="00B31F60" w:rsidRDefault="00B31F60">
      <w:pPr>
        <w:pStyle w:val="Heading2"/>
        <w:rPr>
          <w:ins w:id="16426" w:author="shorny" w:date="2014-06-09T18:45:00Z"/>
        </w:rPr>
        <w:pPrChange w:id="16427" w:author="shorny" w:date="2014-06-09T17:28:00Z">
          <w:pPr>
            <w:pStyle w:val="Heading1"/>
            <w:numPr>
              <w:numId w:val="17"/>
            </w:numPr>
          </w:pPr>
        </w:pPrChange>
      </w:pPr>
      <w:bookmarkStart w:id="16428" w:name="_Toc390273941"/>
      <w:ins w:id="16429" w:author="shorny" w:date="2014-06-09T17:28:00Z">
        <w:r>
          <w:t>Populate applicant and applicant information</w:t>
        </w:r>
      </w:ins>
      <w:bookmarkEnd w:id="16428"/>
    </w:p>
    <w:p w14:paraId="427B80D2" w14:textId="77777777" w:rsidR="00905A86" w:rsidRDefault="00905A86">
      <w:pPr>
        <w:pStyle w:val="HTMLPreformatted"/>
        <w:divId w:val="1587107075"/>
        <w:rPr>
          <w:ins w:id="16430" w:author="shorny" w:date="2014-06-09T18:46:00Z"/>
        </w:rPr>
      </w:pPr>
    </w:p>
    <w:p w14:paraId="1709BFB3" w14:textId="77777777" w:rsidR="00905A86" w:rsidRPr="00905A86" w:rsidRDefault="00905A86">
      <w:pPr>
        <w:pStyle w:val="HTMLPreformatted"/>
        <w:divId w:val="1587107075"/>
        <w:rPr>
          <w:ins w:id="16431" w:author="shorny" w:date="2014-06-09T18:46:00Z"/>
          <w:sz w:val="18"/>
          <w:rPrChange w:id="16432" w:author="shorny" w:date="2014-06-09T18:46:00Z">
            <w:rPr>
              <w:ins w:id="16433" w:author="shorny" w:date="2014-06-09T18:46:00Z"/>
            </w:rPr>
          </w:rPrChange>
        </w:rPr>
      </w:pPr>
      <w:ins w:id="16434" w:author="shorny" w:date="2014-06-09T18:46:00Z">
        <w:r w:rsidRPr="00905A86">
          <w:rPr>
            <w:rStyle w:val="keyword1"/>
            <w:sz w:val="18"/>
            <w:rPrChange w:id="16435" w:author="shorny" w:date="2014-06-09T18:46:00Z">
              <w:rPr>
                <w:rStyle w:val="keyword1"/>
              </w:rPr>
            </w:rPrChange>
          </w:rPr>
          <w:t>SELECT</w:t>
        </w:r>
        <w:r w:rsidRPr="00905A86">
          <w:rPr>
            <w:sz w:val="18"/>
            <w:rPrChange w:id="16436" w:author="shorny" w:date="2014-06-09T18:46:00Z">
              <w:rPr/>
            </w:rPrChange>
          </w:rPr>
          <w:t xml:space="preserve"> "Loading populate_apps.</w:t>
        </w:r>
        <w:r w:rsidRPr="00905A86">
          <w:rPr>
            <w:rStyle w:val="keyword1"/>
            <w:sz w:val="18"/>
            <w:rPrChange w:id="16437" w:author="shorny" w:date="2014-06-09T18:46:00Z">
              <w:rPr>
                <w:rStyle w:val="keyword1"/>
              </w:rPr>
            </w:rPrChange>
          </w:rPr>
          <w:t>sql</w:t>
        </w:r>
        <w:r w:rsidRPr="00905A86">
          <w:rPr>
            <w:sz w:val="18"/>
            <w:rPrChange w:id="16438" w:author="shorny" w:date="2014-06-09T18:46:00Z">
              <w:rPr/>
            </w:rPrChange>
          </w:rPr>
          <w:t>" ;</w:t>
        </w:r>
      </w:ins>
    </w:p>
    <w:p w14:paraId="6C0BED79" w14:textId="77777777" w:rsidR="00905A86" w:rsidRPr="00905A86" w:rsidRDefault="00905A86">
      <w:pPr>
        <w:pStyle w:val="HTMLPreformatted"/>
        <w:divId w:val="1587107075"/>
        <w:rPr>
          <w:ins w:id="16439" w:author="shorny" w:date="2014-06-09T18:46:00Z"/>
          <w:sz w:val="18"/>
          <w:rPrChange w:id="16440" w:author="shorny" w:date="2014-06-09T18:46:00Z">
            <w:rPr>
              <w:ins w:id="16441" w:author="shorny" w:date="2014-06-09T18:46:00Z"/>
            </w:rPr>
          </w:rPrChange>
        </w:rPr>
      </w:pPr>
    </w:p>
    <w:p w14:paraId="20A224AF" w14:textId="77777777" w:rsidR="00905A86" w:rsidRPr="00905A86" w:rsidRDefault="00905A86">
      <w:pPr>
        <w:pStyle w:val="HTMLPreformatted"/>
        <w:divId w:val="1587107075"/>
        <w:rPr>
          <w:ins w:id="16442" w:author="shorny" w:date="2014-06-09T18:46:00Z"/>
          <w:rStyle w:val="comment1"/>
          <w:sz w:val="18"/>
          <w:rPrChange w:id="16443" w:author="shorny" w:date="2014-06-09T18:46:00Z">
            <w:rPr>
              <w:ins w:id="16444" w:author="shorny" w:date="2014-06-09T18:46:00Z"/>
              <w:rStyle w:val="comment1"/>
            </w:rPr>
          </w:rPrChange>
        </w:rPr>
      </w:pPr>
      <w:ins w:id="16445" w:author="shorny" w:date="2014-06-09T18:46:00Z">
        <w:r w:rsidRPr="00905A86">
          <w:rPr>
            <w:rStyle w:val="comment1"/>
            <w:sz w:val="18"/>
            <w:rPrChange w:id="16446" w:author="shorny" w:date="2014-06-09T18:46:00Z">
              <w:rPr>
                <w:rStyle w:val="comment1"/>
              </w:rPr>
            </w:rPrChange>
          </w:rPr>
          <w:t>-- IDs</w:t>
        </w:r>
      </w:ins>
    </w:p>
    <w:p w14:paraId="07660C71" w14:textId="77777777" w:rsidR="00905A86" w:rsidRPr="00905A86" w:rsidRDefault="00905A86">
      <w:pPr>
        <w:pStyle w:val="HTMLPreformatted"/>
        <w:divId w:val="1587107075"/>
        <w:rPr>
          <w:ins w:id="16447" w:author="shorny" w:date="2014-06-09T18:46:00Z"/>
          <w:rStyle w:val="comment1"/>
          <w:sz w:val="18"/>
          <w:rPrChange w:id="16448" w:author="shorny" w:date="2014-06-09T18:46:00Z">
            <w:rPr>
              <w:ins w:id="16449" w:author="shorny" w:date="2014-06-09T18:46:00Z"/>
              <w:rStyle w:val="comment1"/>
            </w:rPr>
          </w:rPrChange>
        </w:rPr>
      </w:pPr>
      <w:ins w:id="16450" w:author="shorny" w:date="2014-06-09T18:46:00Z">
        <w:r w:rsidRPr="00905A86">
          <w:rPr>
            <w:rStyle w:val="comment1"/>
            <w:sz w:val="18"/>
            <w:rPrChange w:id="16451" w:author="shorny" w:date="2014-06-09T18:46:00Z">
              <w:rPr>
                <w:rStyle w:val="comment1"/>
              </w:rPr>
            </w:rPrChange>
          </w:rPr>
          <w:t>--   Applicant 1-9-</w:t>
        </w:r>
      </w:ins>
    </w:p>
    <w:p w14:paraId="70F80DBC" w14:textId="77777777" w:rsidR="00905A86" w:rsidRPr="00905A86" w:rsidRDefault="00905A86">
      <w:pPr>
        <w:pStyle w:val="HTMLPreformatted"/>
        <w:divId w:val="1587107075"/>
        <w:rPr>
          <w:ins w:id="16452" w:author="shorny" w:date="2014-06-09T18:46:00Z"/>
          <w:rStyle w:val="comment1"/>
          <w:sz w:val="18"/>
          <w:rPrChange w:id="16453" w:author="shorny" w:date="2014-06-09T18:46:00Z">
            <w:rPr>
              <w:ins w:id="16454" w:author="shorny" w:date="2014-06-09T18:46:00Z"/>
              <w:rStyle w:val="comment1"/>
            </w:rPr>
          </w:rPrChange>
        </w:rPr>
      </w:pPr>
      <w:ins w:id="16455" w:author="shorny" w:date="2014-06-09T18:46:00Z">
        <w:r w:rsidRPr="00905A86">
          <w:rPr>
            <w:rStyle w:val="comment1"/>
            <w:sz w:val="18"/>
            <w:rPrChange w:id="16456" w:author="shorny" w:date="2014-06-09T18:46:00Z">
              <w:rPr>
                <w:rStyle w:val="comment1"/>
              </w:rPr>
            </w:rPrChange>
          </w:rPr>
          <w:t>--   Application x11 - x19</w:t>
        </w:r>
      </w:ins>
    </w:p>
    <w:p w14:paraId="7733D875" w14:textId="77777777" w:rsidR="00905A86" w:rsidRPr="00905A86" w:rsidRDefault="00905A86">
      <w:pPr>
        <w:pStyle w:val="HTMLPreformatted"/>
        <w:divId w:val="1587107075"/>
        <w:rPr>
          <w:ins w:id="16457" w:author="shorny" w:date="2014-06-09T18:46:00Z"/>
          <w:rStyle w:val="comment1"/>
          <w:sz w:val="18"/>
          <w:rPrChange w:id="16458" w:author="shorny" w:date="2014-06-09T18:46:00Z">
            <w:rPr>
              <w:ins w:id="16459" w:author="shorny" w:date="2014-06-09T18:46:00Z"/>
              <w:rStyle w:val="comment1"/>
            </w:rPr>
          </w:rPrChange>
        </w:rPr>
      </w:pPr>
      <w:ins w:id="16460" w:author="shorny" w:date="2014-06-09T18:46:00Z">
        <w:r w:rsidRPr="00905A86">
          <w:rPr>
            <w:rStyle w:val="comment1"/>
            <w:sz w:val="18"/>
            <w:rPrChange w:id="16461" w:author="shorny" w:date="2014-06-09T18:46:00Z">
              <w:rPr>
                <w:rStyle w:val="comment1"/>
              </w:rPr>
            </w:rPrChange>
          </w:rPr>
          <w:t>--   Degree      x21 - x29</w:t>
        </w:r>
      </w:ins>
    </w:p>
    <w:p w14:paraId="1B0407C1" w14:textId="77777777" w:rsidR="00905A86" w:rsidRPr="00905A86" w:rsidRDefault="00905A86">
      <w:pPr>
        <w:pStyle w:val="HTMLPreformatted"/>
        <w:divId w:val="1587107075"/>
        <w:rPr>
          <w:ins w:id="16462" w:author="shorny" w:date="2014-06-09T18:46:00Z"/>
          <w:rStyle w:val="comment1"/>
          <w:sz w:val="18"/>
          <w:rPrChange w:id="16463" w:author="shorny" w:date="2014-06-09T18:46:00Z">
            <w:rPr>
              <w:ins w:id="16464" w:author="shorny" w:date="2014-06-09T18:46:00Z"/>
              <w:rStyle w:val="comment1"/>
            </w:rPr>
          </w:rPrChange>
        </w:rPr>
      </w:pPr>
      <w:ins w:id="16465" w:author="shorny" w:date="2014-06-09T18:46:00Z">
        <w:r w:rsidRPr="00905A86">
          <w:rPr>
            <w:rStyle w:val="comment1"/>
            <w:sz w:val="18"/>
            <w:rPrChange w:id="16466" w:author="shorny" w:date="2014-06-09T18:46:00Z">
              <w:rPr>
                <w:rStyle w:val="comment1"/>
              </w:rPr>
            </w:rPrChange>
          </w:rPr>
          <w:t>--   Document    x31 - x39</w:t>
        </w:r>
      </w:ins>
    </w:p>
    <w:p w14:paraId="04AA2559" w14:textId="77777777" w:rsidR="00905A86" w:rsidRPr="00905A86" w:rsidRDefault="00905A86">
      <w:pPr>
        <w:pStyle w:val="HTMLPreformatted"/>
        <w:divId w:val="1587107075"/>
        <w:rPr>
          <w:ins w:id="16467" w:author="shorny" w:date="2014-06-09T18:46:00Z"/>
          <w:rStyle w:val="comment1"/>
          <w:sz w:val="18"/>
          <w:rPrChange w:id="16468" w:author="shorny" w:date="2014-06-09T18:46:00Z">
            <w:rPr>
              <w:ins w:id="16469" w:author="shorny" w:date="2014-06-09T18:46:00Z"/>
              <w:rStyle w:val="comment1"/>
            </w:rPr>
          </w:rPrChange>
        </w:rPr>
      </w:pPr>
      <w:ins w:id="16470" w:author="shorny" w:date="2014-06-09T18:46:00Z">
        <w:r w:rsidRPr="00905A86">
          <w:rPr>
            <w:rStyle w:val="comment1"/>
            <w:sz w:val="18"/>
            <w:rPrChange w:id="16471" w:author="shorny" w:date="2014-06-09T18:46:00Z">
              <w:rPr>
                <w:rStyle w:val="comment1"/>
              </w:rPr>
            </w:rPrChange>
          </w:rPr>
          <w:t>--   Correspondence x41 - x49</w:t>
        </w:r>
      </w:ins>
    </w:p>
    <w:p w14:paraId="0E677D95" w14:textId="77777777" w:rsidR="00905A86" w:rsidRPr="00905A86" w:rsidRDefault="00905A86">
      <w:pPr>
        <w:pStyle w:val="HTMLPreformatted"/>
        <w:divId w:val="1587107075"/>
        <w:rPr>
          <w:ins w:id="16472" w:author="shorny" w:date="2014-06-09T18:46:00Z"/>
          <w:sz w:val="18"/>
          <w:rPrChange w:id="16473" w:author="shorny" w:date="2014-06-09T18:46:00Z">
            <w:rPr>
              <w:ins w:id="16474" w:author="shorny" w:date="2014-06-09T18:46:00Z"/>
            </w:rPr>
          </w:rPrChange>
        </w:rPr>
      </w:pPr>
    </w:p>
    <w:p w14:paraId="33498416" w14:textId="77777777" w:rsidR="00905A86" w:rsidRPr="00905A86" w:rsidRDefault="00905A86">
      <w:pPr>
        <w:pStyle w:val="HTMLPreformatted"/>
        <w:divId w:val="1587107075"/>
        <w:rPr>
          <w:ins w:id="16475" w:author="shorny" w:date="2014-06-09T18:46:00Z"/>
          <w:rStyle w:val="comment1"/>
          <w:sz w:val="18"/>
          <w:rPrChange w:id="16476" w:author="shorny" w:date="2014-06-09T18:46:00Z">
            <w:rPr>
              <w:ins w:id="16477" w:author="shorny" w:date="2014-06-09T18:46:00Z"/>
              <w:rStyle w:val="comment1"/>
            </w:rPr>
          </w:rPrChange>
        </w:rPr>
      </w:pPr>
      <w:ins w:id="16478" w:author="shorny" w:date="2014-06-09T18:46:00Z">
        <w:r w:rsidRPr="00905A86">
          <w:rPr>
            <w:rStyle w:val="comment1"/>
            <w:sz w:val="18"/>
            <w:rPrChange w:id="16479" w:author="shorny" w:date="2014-06-09T18:46:00Z">
              <w:rPr>
                <w:rStyle w:val="comment1"/>
              </w:rPr>
            </w:rPrChange>
          </w:rPr>
          <w:t>-- -----------------------------------------------------------------------------</w:t>
        </w:r>
      </w:ins>
    </w:p>
    <w:p w14:paraId="265D1A5C" w14:textId="77777777" w:rsidR="00905A86" w:rsidRPr="00905A86" w:rsidRDefault="00905A86">
      <w:pPr>
        <w:pStyle w:val="HTMLPreformatted"/>
        <w:divId w:val="1587107075"/>
        <w:rPr>
          <w:ins w:id="16480" w:author="shorny" w:date="2014-06-09T18:46:00Z"/>
          <w:rStyle w:val="comment1"/>
          <w:sz w:val="18"/>
          <w:rPrChange w:id="16481" w:author="shorny" w:date="2014-06-09T18:46:00Z">
            <w:rPr>
              <w:ins w:id="16482" w:author="shorny" w:date="2014-06-09T18:46:00Z"/>
              <w:rStyle w:val="comment1"/>
            </w:rPr>
          </w:rPrChange>
        </w:rPr>
      </w:pPr>
      <w:ins w:id="16483" w:author="shorny" w:date="2014-06-09T18:46:00Z">
        <w:r w:rsidRPr="00905A86">
          <w:rPr>
            <w:rStyle w:val="comment1"/>
            <w:sz w:val="18"/>
            <w:rPrChange w:id="16484" w:author="shorny" w:date="2014-06-09T18:46:00Z">
              <w:rPr>
                <w:rStyle w:val="comment1"/>
              </w:rPr>
            </w:rPrChange>
          </w:rPr>
          <w:t>-- Reset tables and import other info</w:t>
        </w:r>
      </w:ins>
    </w:p>
    <w:p w14:paraId="5CC8F125" w14:textId="77777777" w:rsidR="00905A86" w:rsidRPr="00905A86" w:rsidRDefault="00905A86">
      <w:pPr>
        <w:pStyle w:val="HTMLPreformatted"/>
        <w:divId w:val="1587107075"/>
        <w:rPr>
          <w:ins w:id="16485" w:author="shorny" w:date="2014-06-09T18:46:00Z"/>
          <w:sz w:val="18"/>
          <w:rPrChange w:id="16486" w:author="shorny" w:date="2014-06-09T18:46:00Z">
            <w:rPr>
              <w:ins w:id="16487" w:author="shorny" w:date="2014-06-09T18:46:00Z"/>
            </w:rPr>
          </w:rPrChange>
        </w:rPr>
      </w:pPr>
      <w:ins w:id="16488" w:author="shorny" w:date="2014-06-09T18:46:00Z">
        <w:r w:rsidRPr="00905A86">
          <w:rPr>
            <w:rStyle w:val="keyword1"/>
            <w:sz w:val="18"/>
            <w:rPrChange w:id="16489" w:author="shorny" w:date="2014-06-09T18:46:00Z">
              <w:rPr>
                <w:rStyle w:val="keyword1"/>
              </w:rPr>
            </w:rPrChange>
          </w:rPr>
          <w:t>DELETE</w:t>
        </w:r>
        <w:r w:rsidRPr="00905A86">
          <w:rPr>
            <w:sz w:val="18"/>
            <w:rPrChange w:id="16490" w:author="shorny" w:date="2014-06-09T18:46:00Z">
              <w:rPr/>
            </w:rPrChange>
          </w:rPr>
          <w:t xml:space="preserve"> </w:t>
        </w:r>
        <w:r w:rsidRPr="00905A86">
          <w:rPr>
            <w:rStyle w:val="keyword1"/>
            <w:sz w:val="18"/>
            <w:rPrChange w:id="16491" w:author="shorny" w:date="2014-06-09T18:46:00Z">
              <w:rPr>
                <w:rStyle w:val="keyword1"/>
              </w:rPr>
            </w:rPrChange>
          </w:rPr>
          <w:t>FROM</w:t>
        </w:r>
        <w:r w:rsidRPr="00905A86">
          <w:rPr>
            <w:sz w:val="18"/>
            <w:rPrChange w:id="16492" w:author="shorny" w:date="2014-06-09T18:46:00Z">
              <w:rPr/>
            </w:rPrChange>
          </w:rPr>
          <w:t xml:space="preserve"> `Application_Research Area`;</w:t>
        </w:r>
      </w:ins>
    </w:p>
    <w:p w14:paraId="23D7FB59" w14:textId="77777777" w:rsidR="00905A86" w:rsidRPr="00905A86" w:rsidRDefault="00905A86">
      <w:pPr>
        <w:pStyle w:val="HTMLPreformatted"/>
        <w:divId w:val="1587107075"/>
        <w:rPr>
          <w:ins w:id="16493" w:author="shorny" w:date="2014-06-09T18:46:00Z"/>
          <w:sz w:val="18"/>
          <w:rPrChange w:id="16494" w:author="shorny" w:date="2014-06-09T18:46:00Z">
            <w:rPr>
              <w:ins w:id="16495" w:author="shorny" w:date="2014-06-09T18:46:00Z"/>
            </w:rPr>
          </w:rPrChange>
        </w:rPr>
      </w:pPr>
      <w:ins w:id="16496" w:author="shorny" w:date="2014-06-09T18:46:00Z">
        <w:r w:rsidRPr="00905A86">
          <w:rPr>
            <w:rStyle w:val="keyword1"/>
            <w:sz w:val="18"/>
            <w:rPrChange w:id="16497" w:author="shorny" w:date="2014-06-09T18:46:00Z">
              <w:rPr>
                <w:rStyle w:val="keyword1"/>
              </w:rPr>
            </w:rPrChange>
          </w:rPr>
          <w:t>DELETE</w:t>
        </w:r>
        <w:r w:rsidRPr="00905A86">
          <w:rPr>
            <w:sz w:val="18"/>
            <w:rPrChange w:id="16498" w:author="shorny" w:date="2014-06-09T18:46:00Z">
              <w:rPr/>
            </w:rPrChange>
          </w:rPr>
          <w:t xml:space="preserve"> </w:t>
        </w:r>
        <w:r w:rsidRPr="00905A86">
          <w:rPr>
            <w:rStyle w:val="keyword1"/>
            <w:sz w:val="18"/>
            <w:rPrChange w:id="16499" w:author="shorny" w:date="2014-06-09T18:46:00Z">
              <w:rPr>
                <w:rStyle w:val="keyword1"/>
              </w:rPr>
            </w:rPrChange>
          </w:rPr>
          <w:t>FROM</w:t>
        </w:r>
        <w:r w:rsidRPr="00905A86">
          <w:rPr>
            <w:sz w:val="18"/>
            <w:rPrChange w:id="16500" w:author="shorny" w:date="2014-06-09T18:46:00Z">
              <w:rPr/>
            </w:rPrChange>
          </w:rPr>
          <w:t xml:space="preserve"> Decision;</w:t>
        </w:r>
      </w:ins>
    </w:p>
    <w:p w14:paraId="2FD2562E" w14:textId="77777777" w:rsidR="00905A86" w:rsidRPr="00905A86" w:rsidRDefault="00905A86">
      <w:pPr>
        <w:pStyle w:val="HTMLPreformatted"/>
        <w:divId w:val="1587107075"/>
        <w:rPr>
          <w:ins w:id="16501" w:author="shorny" w:date="2014-06-09T18:46:00Z"/>
          <w:sz w:val="18"/>
          <w:rPrChange w:id="16502" w:author="shorny" w:date="2014-06-09T18:46:00Z">
            <w:rPr>
              <w:ins w:id="16503" w:author="shorny" w:date="2014-06-09T18:46:00Z"/>
            </w:rPr>
          </w:rPrChange>
        </w:rPr>
      </w:pPr>
      <w:ins w:id="16504" w:author="shorny" w:date="2014-06-09T18:46:00Z">
        <w:r w:rsidRPr="00905A86">
          <w:rPr>
            <w:rStyle w:val="keyword1"/>
            <w:sz w:val="18"/>
            <w:rPrChange w:id="16505" w:author="shorny" w:date="2014-06-09T18:46:00Z">
              <w:rPr>
                <w:rStyle w:val="keyword1"/>
              </w:rPr>
            </w:rPrChange>
          </w:rPr>
          <w:t>DELETE</w:t>
        </w:r>
        <w:r w:rsidRPr="00905A86">
          <w:rPr>
            <w:sz w:val="18"/>
            <w:rPrChange w:id="16506" w:author="shorny" w:date="2014-06-09T18:46:00Z">
              <w:rPr/>
            </w:rPrChange>
          </w:rPr>
          <w:t xml:space="preserve"> </w:t>
        </w:r>
        <w:r w:rsidRPr="00905A86">
          <w:rPr>
            <w:rStyle w:val="keyword1"/>
            <w:sz w:val="18"/>
            <w:rPrChange w:id="16507" w:author="shorny" w:date="2014-06-09T18:46:00Z">
              <w:rPr>
                <w:rStyle w:val="keyword1"/>
              </w:rPr>
            </w:rPrChange>
          </w:rPr>
          <w:t>FROM</w:t>
        </w:r>
        <w:r w:rsidRPr="00905A86">
          <w:rPr>
            <w:sz w:val="18"/>
            <w:rPrChange w:id="16508" w:author="shorny" w:date="2014-06-09T18:46:00Z">
              <w:rPr/>
            </w:rPrChange>
          </w:rPr>
          <w:t xml:space="preserve"> Degree;</w:t>
        </w:r>
      </w:ins>
    </w:p>
    <w:p w14:paraId="3340FC2D" w14:textId="77777777" w:rsidR="00905A86" w:rsidRPr="00905A86" w:rsidRDefault="00905A86">
      <w:pPr>
        <w:pStyle w:val="HTMLPreformatted"/>
        <w:divId w:val="1587107075"/>
        <w:rPr>
          <w:ins w:id="16509" w:author="shorny" w:date="2014-06-09T18:46:00Z"/>
          <w:sz w:val="18"/>
          <w:rPrChange w:id="16510" w:author="shorny" w:date="2014-06-09T18:46:00Z">
            <w:rPr>
              <w:ins w:id="16511" w:author="shorny" w:date="2014-06-09T18:46:00Z"/>
            </w:rPr>
          </w:rPrChange>
        </w:rPr>
      </w:pPr>
      <w:ins w:id="16512" w:author="shorny" w:date="2014-06-09T18:46:00Z">
        <w:r w:rsidRPr="00905A86">
          <w:rPr>
            <w:rStyle w:val="keyword1"/>
            <w:sz w:val="18"/>
            <w:rPrChange w:id="16513" w:author="shorny" w:date="2014-06-09T18:46:00Z">
              <w:rPr>
                <w:rStyle w:val="keyword1"/>
              </w:rPr>
            </w:rPrChange>
          </w:rPr>
          <w:t>DELETE</w:t>
        </w:r>
        <w:r w:rsidRPr="00905A86">
          <w:rPr>
            <w:sz w:val="18"/>
            <w:rPrChange w:id="16514" w:author="shorny" w:date="2014-06-09T18:46:00Z">
              <w:rPr/>
            </w:rPrChange>
          </w:rPr>
          <w:t xml:space="preserve"> </w:t>
        </w:r>
        <w:r w:rsidRPr="00905A86">
          <w:rPr>
            <w:rStyle w:val="keyword1"/>
            <w:sz w:val="18"/>
            <w:rPrChange w:id="16515" w:author="shorny" w:date="2014-06-09T18:46:00Z">
              <w:rPr>
                <w:rStyle w:val="keyword1"/>
              </w:rPr>
            </w:rPrChange>
          </w:rPr>
          <w:t>FROM</w:t>
        </w:r>
        <w:r w:rsidRPr="00905A86">
          <w:rPr>
            <w:sz w:val="18"/>
            <w:rPrChange w:id="16516" w:author="shorny" w:date="2014-06-09T18:46:00Z">
              <w:rPr/>
            </w:rPrChange>
          </w:rPr>
          <w:t xml:space="preserve"> Document;</w:t>
        </w:r>
      </w:ins>
    </w:p>
    <w:p w14:paraId="5F171F8A" w14:textId="77777777" w:rsidR="00905A86" w:rsidRPr="00905A86" w:rsidRDefault="00905A86">
      <w:pPr>
        <w:pStyle w:val="HTMLPreformatted"/>
        <w:divId w:val="1587107075"/>
        <w:rPr>
          <w:ins w:id="16517" w:author="shorny" w:date="2014-06-09T18:46:00Z"/>
          <w:sz w:val="18"/>
          <w:rPrChange w:id="16518" w:author="shorny" w:date="2014-06-09T18:46:00Z">
            <w:rPr>
              <w:ins w:id="16519" w:author="shorny" w:date="2014-06-09T18:46:00Z"/>
            </w:rPr>
          </w:rPrChange>
        </w:rPr>
      </w:pPr>
      <w:ins w:id="16520" w:author="shorny" w:date="2014-06-09T18:46:00Z">
        <w:r w:rsidRPr="00905A86">
          <w:rPr>
            <w:rStyle w:val="keyword1"/>
            <w:sz w:val="18"/>
            <w:rPrChange w:id="16521" w:author="shorny" w:date="2014-06-09T18:46:00Z">
              <w:rPr>
                <w:rStyle w:val="keyword1"/>
              </w:rPr>
            </w:rPrChange>
          </w:rPr>
          <w:t>DELETE</w:t>
        </w:r>
        <w:r w:rsidRPr="00905A86">
          <w:rPr>
            <w:sz w:val="18"/>
            <w:rPrChange w:id="16522" w:author="shorny" w:date="2014-06-09T18:46:00Z">
              <w:rPr/>
            </w:rPrChange>
          </w:rPr>
          <w:t xml:space="preserve"> </w:t>
        </w:r>
        <w:r w:rsidRPr="00905A86">
          <w:rPr>
            <w:rStyle w:val="keyword1"/>
            <w:sz w:val="18"/>
            <w:rPrChange w:id="16523" w:author="shorny" w:date="2014-06-09T18:46:00Z">
              <w:rPr>
                <w:rStyle w:val="keyword1"/>
              </w:rPr>
            </w:rPrChange>
          </w:rPr>
          <w:t>FROM</w:t>
        </w:r>
        <w:r w:rsidRPr="00905A86">
          <w:rPr>
            <w:sz w:val="18"/>
            <w:rPrChange w:id="16524" w:author="shorny" w:date="2014-06-09T18:46:00Z">
              <w:rPr/>
            </w:rPrChange>
          </w:rPr>
          <w:t xml:space="preserve"> Application;</w:t>
        </w:r>
      </w:ins>
    </w:p>
    <w:p w14:paraId="1521DF21" w14:textId="77777777" w:rsidR="00905A86" w:rsidRPr="00905A86" w:rsidRDefault="00905A86">
      <w:pPr>
        <w:pStyle w:val="HTMLPreformatted"/>
        <w:divId w:val="1587107075"/>
        <w:rPr>
          <w:ins w:id="16525" w:author="shorny" w:date="2014-06-09T18:46:00Z"/>
          <w:sz w:val="18"/>
          <w:rPrChange w:id="16526" w:author="shorny" w:date="2014-06-09T18:46:00Z">
            <w:rPr>
              <w:ins w:id="16527" w:author="shorny" w:date="2014-06-09T18:46:00Z"/>
            </w:rPr>
          </w:rPrChange>
        </w:rPr>
      </w:pPr>
      <w:ins w:id="16528" w:author="shorny" w:date="2014-06-09T18:46:00Z">
        <w:r w:rsidRPr="00905A86">
          <w:rPr>
            <w:rStyle w:val="keyword1"/>
            <w:sz w:val="18"/>
            <w:rPrChange w:id="16529" w:author="shorny" w:date="2014-06-09T18:46:00Z">
              <w:rPr>
                <w:rStyle w:val="keyword1"/>
              </w:rPr>
            </w:rPrChange>
          </w:rPr>
          <w:t>DELETE</w:t>
        </w:r>
        <w:r w:rsidRPr="00905A86">
          <w:rPr>
            <w:sz w:val="18"/>
            <w:rPrChange w:id="16530" w:author="shorny" w:date="2014-06-09T18:46:00Z">
              <w:rPr/>
            </w:rPrChange>
          </w:rPr>
          <w:t xml:space="preserve"> </w:t>
        </w:r>
        <w:r w:rsidRPr="00905A86">
          <w:rPr>
            <w:rStyle w:val="keyword1"/>
            <w:sz w:val="18"/>
            <w:rPrChange w:id="16531" w:author="shorny" w:date="2014-06-09T18:46:00Z">
              <w:rPr>
                <w:rStyle w:val="keyword1"/>
              </w:rPr>
            </w:rPrChange>
          </w:rPr>
          <w:t>FROM</w:t>
        </w:r>
        <w:r w:rsidRPr="00905A86">
          <w:rPr>
            <w:sz w:val="18"/>
            <w:rPrChange w:id="16532" w:author="shorny" w:date="2014-06-09T18:46:00Z">
              <w:rPr/>
            </w:rPrChange>
          </w:rPr>
          <w:t xml:space="preserve"> Applicant;</w:t>
        </w:r>
      </w:ins>
    </w:p>
    <w:p w14:paraId="4F79C157" w14:textId="77777777" w:rsidR="00905A86" w:rsidRPr="00905A86" w:rsidRDefault="00905A86">
      <w:pPr>
        <w:pStyle w:val="HTMLPreformatted"/>
        <w:divId w:val="1587107075"/>
        <w:rPr>
          <w:ins w:id="16533" w:author="shorny" w:date="2014-06-09T18:46:00Z"/>
          <w:sz w:val="18"/>
          <w:rPrChange w:id="16534" w:author="shorny" w:date="2014-06-09T18:46:00Z">
            <w:rPr>
              <w:ins w:id="16535" w:author="shorny" w:date="2014-06-09T18:46:00Z"/>
            </w:rPr>
          </w:rPrChange>
        </w:rPr>
      </w:pPr>
      <w:ins w:id="16536" w:author="shorny" w:date="2014-06-09T18:46:00Z">
        <w:r w:rsidRPr="00905A86">
          <w:rPr>
            <w:rStyle w:val="keyword1"/>
            <w:sz w:val="18"/>
            <w:rPrChange w:id="16537" w:author="shorny" w:date="2014-06-09T18:46:00Z">
              <w:rPr>
                <w:rStyle w:val="keyword1"/>
              </w:rPr>
            </w:rPrChange>
          </w:rPr>
          <w:t>DELETE</w:t>
        </w:r>
        <w:r w:rsidRPr="00905A86">
          <w:rPr>
            <w:sz w:val="18"/>
            <w:rPrChange w:id="16538" w:author="shorny" w:date="2014-06-09T18:46:00Z">
              <w:rPr/>
            </w:rPrChange>
          </w:rPr>
          <w:t xml:space="preserve"> </w:t>
        </w:r>
        <w:r w:rsidRPr="00905A86">
          <w:rPr>
            <w:rStyle w:val="keyword1"/>
            <w:sz w:val="18"/>
            <w:rPrChange w:id="16539" w:author="shorny" w:date="2014-06-09T18:46:00Z">
              <w:rPr>
                <w:rStyle w:val="keyword1"/>
              </w:rPr>
            </w:rPrChange>
          </w:rPr>
          <w:t>FROM</w:t>
        </w:r>
        <w:r w:rsidRPr="00905A86">
          <w:rPr>
            <w:sz w:val="18"/>
            <w:rPrChange w:id="16540" w:author="shorny" w:date="2014-06-09T18:46:00Z">
              <w:rPr/>
            </w:rPrChange>
          </w:rPr>
          <w:t xml:space="preserve"> Correspondence;</w:t>
        </w:r>
      </w:ins>
    </w:p>
    <w:p w14:paraId="0CFB03F8" w14:textId="77777777" w:rsidR="00905A86" w:rsidRPr="00905A86" w:rsidRDefault="00905A86">
      <w:pPr>
        <w:pStyle w:val="HTMLPreformatted"/>
        <w:divId w:val="1587107075"/>
        <w:rPr>
          <w:ins w:id="16541" w:author="shorny" w:date="2014-06-09T18:46:00Z"/>
          <w:sz w:val="18"/>
          <w:rPrChange w:id="16542" w:author="shorny" w:date="2014-06-09T18:46:00Z">
            <w:rPr>
              <w:ins w:id="16543" w:author="shorny" w:date="2014-06-09T18:46:00Z"/>
            </w:rPr>
          </w:rPrChange>
        </w:rPr>
      </w:pPr>
    </w:p>
    <w:p w14:paraId="14D40103" w14:textId="77777777" w:rsidR="00905A86" w:rsidRPr="00905A86" w:rsidRDefault="00905A86">
      <w:pPr>
        <w:pStyle w:val="HTMLPreformatted"/>
        <w:divId w:val="1587107075"/>
        <w:rPr>
          <w:ins w:id="16544" w:author="shorny" w:date="2014-06-09T18:46:00Z"/>
          <w:rStyle w:val="comment1"/>
          <w:sz w:val="18"/>
          <w:rPrChange w:id="16545" w:author="shorny" w:date="2014-06-09T18:46:00Z">
            <w:rPr>
              <w:ins w:id="16546" w:author="shorny" w:date="2014-06-09T18:46:00Z"/>
              <w:rStyle w:val="comment1"/>
            </w:rPr>
          </w:rPrChange>
        </w:rPr>
      </w:pPr>
      <w:ins w:id="16547" w:author="shorny" w:date="2014-06-09T18:46:00Z">
        <w:r w:rsidRPr="00905A86">
          <w:rPr>
            <w:rStyle w:val="comment1"/>
            <w:sz w:val="18"/>
            <w:rPrChange w:id="16548" w:author="shorny" w:date="2014-06-09T18:46:00Z">
              <w:rPr>
                <w:rStyle w:val="comment1"/>
              </w:rPr>
            </w:rPrChange>
          </w:rPr>
          <w:t>-- -----------------------------------------------------------------------------</w:t>
        </w:r>
      </w:ins>
    </w:p>
    <w:p w14:paraId="2437813F" w14:textId="77777777" w:rsidR="00905A86" w:rsidRPr="00905A86" w:rsidRDefault="00905A86">
      <w:pPr>
        <w:pStyle w:val="HTMLPreformatted"/>
        <w:divId w:val="1587107075"/>
        <w:rPr>
          <w:ins w:id="16549" w:author="shorny" w:date="2014-06-09T18:46:00Z"/>
          <w:rStyle w:val="comment1"/>
          <w:sz w:val="18"/>
          <w:rPrChange w:id="16550" w:author="shorny" w:date="2014-06-09T18:46:00Z">
            <w:rPr>
              <w:ins w:id="16551" w:author="shorny" w:date="2014-06-09T18:46:00Z"/>
              <w:rStyle w:val="comment1"/>
            </w:rPr>
          </w:rPrChange>
        </w:rPr>
      </w:pPr>
      <w:ins w:id="16552" w:author="shorny" w:date="2014-06-09T18:46:00Z">
        <w:r w:rsidRPr="00905A86">
          <w:rPr>
            <w:rStyle w:val="comment1"/>
            <w:sz w:val="18"/>
            <w:rPrChange w:id="16553" w:author="shorny" w:date="2014-06-09T18:46:00Z">
              <w:rPr>
                <w:rStyle w:val="comment1"/>
              </w:rPr>
            </w:rPrChange>
          </w:rPr>
          <w:t>-- Application for PhD studies.txt</w:t>
        </w:r>
      </w:ins>
    </w:p>
    <w:p w14:paraId="0066075C" w14:textId="77777777" w:rsidR="00905A86" w:rsidRPr="00905A86" w:rsidRDefault="00905A86">
      <w:pPr>
        <w:pStyle w:val="HTMLPreformatted"/>
        <w:divId w:val="1587107075"/>
        <w:rPr>
          <w:ins w:id="16554" w:author="shorny" w:date="2014-06-09T18:46:00Z"/>
          <w:rStyle w:val="comment1"/>
          <w:sz w:val="18"/>
          <w:rPrChange w:id="16555" w:author="shorny" w:date="2014-06-09T18:46:00Z">
            <w:rPr>
              <w:ins w:id="16556" w:author="shorny" w:date="2014-06-09T18:46:00Z"/>
              <w:rStyle w:val="comment1"/>
            </w:rPr>
          </w:rPrChange>
        </w:rPr>
      </w:pPr>
      <w:ins w:id="16557" w:author="shorny" w:date="2014-06-09T18:46:00Z">
        <w:r w:rsidRPr="00905A86">
          <w:rPr>
            <w:rStyle w:val="comment1"/>
            <w:sz w:val="18"/>
            <w:rPrChange w:id="16558" w:author="shorny" w:date="2014-06-09T18:46:00Z">
              <w:rPr>
                <w:rStyle w:val="comment1"/>
              </w:rPr>
            </w:rPrChange>
          </w:rPr>
          <w:t>-- 01</w:t>
        </w:r>
      </w:ins>
    </w:p>
    <w:p w14:paraId="6535141C" w14:textId="77777777" w:rsidR="00905A86" w:rsidRPr="00905A86" w:rsidRDefault="00905A86">
      <w:pPr>
        <w:pStyle w:val="HTMLPreformatted"/>
        <w:divId w:val="1587107075"/>
        <w:rPr>
          <w:ins w:id="16559" w:author="shorny" w:date="2014-06-09T18:46:00Z"/>
          <w:sz w:val="18"/>
          <w:rPrChange w:id="16560" w:author="shorny" w:date="2014-06-09T18:46:00Z">
            <w:rPr>
              <w:ins w:id="16561" w:author="shorny" w:date="2014-06-09T18:46:00Z"/>
            </w:rPr>
          </w:rPrChange>
        </w:rPr>
      </w:pPr>
      <w:ins w:id="16562" w:author="shorny" w:date="2014-06-09T18:46:00Z">
        <w:r w:rsidRPr="00905A86">
          <w:rPr>
            <w:rStyle w:val="keyword1"/>
            <w:sz w:val="18"/>
            <w:rPrChange w:id="16563" w:author="shorny" w:date="2014-06-09T18:46:00Z">
              <w:rPr>
                <w:rStyle w:val="keyword1"/>
              </w:rPr>
            </w:rPrChange>
          </w:rPr>
          <w:t>SELECT</w:t>
        </w:r>
        <w:r w:rsidRPr="00905A86">
          <w:rPr>
            <w:sz w:val="18"/>
            <w:rPrChange w:id="16564" w:author="shorny" w:date="2014-06-09T18:46:00Z">
              <w:rPr/>
            </w:rPrChange>
          </w:rPr>
          <w:t xml:space="preserve"> "Populating Applicant 1 info" ;</w:t>
        </w:r>
      </w:ins>
    </w:p>
    <w:p w14:paraId="40515F26" w14:textId="77777777" w:rsidR="00905A86" w:rsidRPr="00905A86" w:rsidRDefault="00905A86">
      <w:pPr>
        <w:pStyle w:val="HTMLPreformatted"/>
        <w:divId w:val="1587107075"/>
        <w:rPr>
          <w:ins w:id="16565" w:author="shorny" w:date="2014-06-09T18:46:00Z"/>
          <w:sz w:val="18"/>
          <w:rPrChange w:id="16566" w:author="shorny" w:date="2014-06-09T18:46:00Z">
            <w:rPr>
              <w:ins w:id="16567" w:author="shorny" w:date="2014-06-09T18:46:00Z"/>
            </w:rPr>
          </w:rPrChange>
        </w:rPr>
      </w:pPr>
    </w:p>
    <w:p w14:paraId="0CBC0907" w14:textId="77777777" w:rsidR="00905A86" w:rsidRPr="00905A86" w:rsidRDefault="00905A86">
      <w:pPr>
        <w:pStyle w:val="HTMLPreformatted"/>
        <w:divId w:val="1587107075"/>
        <w:rPr>
          <w:ins w:id="16568" w:author="shorny" w:date="2014-06-09T18:46:00Z"/>
          <w:sz w:val="18"/>
          <w:rPrChange w:id="16569" w:author="shorny" w:date="2014-06-09T18:46:00Z">
            <w:rPr>
              <w:ins w:id="16570" w:author="shorny" w:date="2014-06-09T18:46:00Z"/>
            </w:rPr>
          </w:rPrChange>
        </w:rPr>
      </w:pPr>
      <w:ins w:id="16571" w:author="shorny" w:date="2014-06-09T18:46:00Z">
        <w:r w:rsidRPr="00905A86">
          <w:rPr>
            <w:rStyle w:val="keyword1"/>
            <w:sz w:val="18"/>
            <w:rPrChange w:id="16572" w:author="shorny" w:date="2014-06-09T18:46:00Z">
              <w:rPr>
                <w:rStyle w:val="keyword1"/>
              </w:rPr>
            </w:rPrChange>
          </w:rPr>
          <w:t>INSERT</w:t>
        </w:r>
        <w:r w:rsidRPr="00905A86">
          <w:rPr>
            <w:sz w:val="18"/>
            <w:rPrChange w:id="16573" w:author="shorny" w:date="2014-06-09T18:46:00Z">
              <w:rPr/>
            </w:rPrChange>
          </w:rPr>
          <w:t xml:space="preserve"> </w:t>
        </w:r>
        <w:r w:rsidRPr="00905A86">
          <w:rPr>
            <w:rStyle w:val="keyword1"/>
            <w:sz w:val="18"/>
            <w:rPrChange w:id="16574" w:author="shorny" w:date="2014-06-09T18:46:00Z">
              <w:rPr>
                <w:rStyle w:val="keyword1"/>
              </w:rPr>
            </w:rPrChange>
          </w:rPr>
          <w:t>INTO</w:t>
        </w:r>
        <w:r w:rsidRPr="00905A86">
          <w:rPr>
            <w:sz w:val="18"/>
            <w:rPrChange w:id="16575" w:author="shorny" w:date="2014-06-09T18:46:00Z">
              <w:rPr/>
            </w:rPrChange>
          </w:rPr>
          <w:t xml:space="preserve"> Applicant (ApplicantID, FName, LName, Email, Mobile, StreetAddress,</w:t>
        </w:r>
      </w:ins>
    </w:p>
    <w:p w14:paraId="24B30B51" w14:textId="77777777" w:rsidR="00905A86" w:rsidRPr="00905A86" w:rsidRDefault="00905A86">
      <w:pPr>
        <w:pStyle w:val="HTMLPreformatted"/>
        <w:divId w:val="1587107075"/>
        <w:rPr>
          <w:ins w:id="16576" w:author="shorny" w:date="2014-06-09T18:46:00Z"/>
          <w:sz w:val="18"/>
          <w:rPrChange w:id="16577" w:author="shorny" w:date="2014-06-09T18:46:00Z">
            <w:rPr>
              <w:ins w:id="16578" w:author="shorny" w:date="2014-06-09T18:46:00Z"/>
            </w:rPr>
          </w:rPrChange>
        </w:rPr>
      </w:pPr>
      <w:ins w:id="16579" w:author="shorny" w:date="2014-06-09T18:46:00Z">
        <w:r w:rsidRPr="00905A86">
          <w:rPr>
            <w:sz w:val="18"/>
            <w:rPrChange w:id="16580" w:author="shorny" w:date="2014-06-09T18:46:00Z">
              <w:rPr/>
            </w:rPrChange>
          </w:rPr>
          <w:t>City, Postcode, AddressCountryISOCode, DateAdded, LastModifiedByStaffID)</w:t>
        </w:r>
      </w:ins>
    </w:p>
    <w:p w14:paraId="03C5D7A1" w14:textId="77777777" w:rsidR="00905A86" w:rsidRPr="00905A86" w:rsidRDefault="00905A86">
      <w:pPr>
        <w:pStyle w:val="HTMLPreformatted"/>
        <w:divId w:val="1587107075"/>
        <w:rPr>
          <w:ins w:id="16581" w:author="shorny" w:date="2014-06-09T18:46:00Z"/>
          <w:sz w:val="18"/>
          <w:rPrChange w:id="16582" w:author="shorny" w:date="2014-06-09T18:46:00Z">
            <w:rPr>
              <w:ins w:id="16583" w:author="shorny" w:date="2014-06-09T18:46:00Z"/>
            </w:rPr>
          </w:rPrChange>
        </w:rPr>
      </w:pPr>
      <w:ins w:id="16584" w:author="shorny" w:date="2014-06-09T18:46:00Z">
        <w:r w:rsidRPr="00905A86">
          <w:rPr>
            <w:rStyle w:val="keyword1"/>
            <w:sz w:val="18"/>
            <w:rPrChange w:id="16585" w:author="shorny" w:date="2014-06-09T18:46:00Z">
              <w:rPr>
                <w:rStyle w:val="keyword1"/>
              </w:rPr>
            </w:rPrChange>
          </w:rPr>
          <w:t>VALUES</w:t>
        </w:r>
        <w:r w:rsidRPr="00905A86">
          <w:rPr>
            <w:sz w:val="18"/>
            <w:rPrChange w:id="16586" w:author="shorny" w:date="2014-06-09T18:46:00Z">
              <w:rPr/>
            </w:rPrChange>
          </w:rPr>
          <w:t xml:space="preserve"> (01, </w:t>
        </w:r>
        <w:r w:rsidRPr="00905A86">
          <w:rPr>
            <w:rStyle w:val="string1"/>
            <w:sz w:val="18"/>
            <w:rPrChange w:id="16587" w:author="shorny" w:date="2014-06-09T18:46:00Z">
              <w:rPr>
                <w:rStyle w:val="string1"/>
              </w:rPr>
            </w:rPrChange>
          </w:rPr>
          <w:t>'Shirin'</w:t>
        </w:r>
        <w:r w:rsidRPr="00905A86">
          <w:rPr>
            <w:sz w:val="18"/>
            <w:rPrChange w:id="16588" w:author="shorny" w:date="2014-06-09T18:46:00Z">
              <w:rPr/>
            </w:rPrChange>
          </w:rPr>
          <w:t xml:space="preserve">, </w:t>
        </w:r>
        <w:r w:rsidRPr="00905A86">
          <w:rPr>
            <w:rStyle w:val="string1"/>
            <w:sz w:val="18"/>
            <w:rPrChange w:id="16589" w:author="shorny" w:date="2014-06-09T18:46:00Z">
              <w:rPr>
                <w:rStyle w:val="string1"/>
              </w:rPr>
            </w:rPrChange>
          </w:rPr>
          <w:t>'Ebadi'</w:t>
        </w:r>
        <w:r w:rsidRPr="00905A86">
          <w:rPr>
            <w:sz w:val="18"/>
            <w:rPrChange w:id="16590" w:author="shorny" w:date="2014-06-09T18:46:00Z">
              <w:rPr/>
            </w:rPrChange>
          </w:rPr>
          <w:t xml:space="preserve">, </w:t>
        </w:r>
        <w:r w:rsidRPr="00905A86">
          <w:rPr>
            <w:rStyle w:val="string1"/>
            <w:sz w:val="18"/>
            <w:rPrChange w:id="16591" w:author="shorny" w:date="2014-06-09T18:46:00Z">
              <w:rPr>
                <w:rStyle w:val="string1"/>
              </w:rPr>
            </w:rPrChange>
          </w:rPr>
          <w:t>'shirin.ebadi@keb.com.de'</w:t>
        </w:r>
        <w:r w:rsidRPr="00905A86">
          <w:rPr>
            <w:sz w:val="18"/>
            <w:rPrChange w:id="16592" w:author="shorny" w:date="2014-06-09T18:46:00Z">
              <w:rPr/>
            </w:rPrChange>
          </w:rPr>
          <w:t>,</w:t>
        </w:r>
      </w:ins>
    </w:p>
    <w:p w14:paraId="57EDED9D" w14:textId="77777777" w:rsidR="00905A86" w:rsidRPr="00905A86" w:rsidRDefault="00905A86">
      <w:pPr>
        <w:pStyle w:val="HTMLPreformatted"/>
        <w:divId w:val="1587107075"/>
        <w:rPr>
          <w:ins w:id="16593" w:author="shorny" w:date="2014-06-09T18:46:00Z"/>
          <w:sz w:val="18"/>
          <w:rPrChange w:id="16594" w:author="shorny" w:date="2014-06-09T18:46:00Z">
            <w:rPr>
              <w:ins w:id="16595" w:author="shorny" w:date="2014-06-09T18:46:00Z"/>
            </w:rPr>
          </w:rPrChange>
        </w:rPr>
      </w:pPr>
      <w:ins w:id="16596" w:author="shorny" w:date="2014-06-09T18:46:00Z">
        <w:r w:rsidRPr="00905A86">
          <w:rPr>
            <w:rStyle w:val="string1"/>
            <w:sz w:val="18"/>
            <w:rPrChange w:id="16597" w:author="shorny" w:date="2014-06-09T18:46:00Z">
              <w:rPr>
                <w:rStyle w:val="string1"/>
              </w:rPr>
            </w:rPrChange>
          </w:rPr>
          <w:t>'+49 (176) 6488 9999'</w:t>
        </w:r>
        <w:r w:rsidRPr="00905A86">
          <w:rPr>
            <w:sz w:val="18"/>
            <w:rPrChange w:id="16598" w:author="shorny" w:date="2014-06-09T18:46:00Z">
              <w:rPr/>
            </w:rPrChange>
          </w:rPr>
          <w:t xml:space="preserve">, </w:t>
        </w:r>
        <w:r w:rsidRPr="00905A86">
          <w:rPr>
            <w:rStyle w:val="string1"/>
            <w:sz w:val="18"/>
            <w:rPrChange w:id="16599" w:author="shorny" w:date="2014-06-09T18:46:00Z">
              <w:rPr>
                <w:rStyle w:val="string1"/>
              </w:rPr>
            </w:rPrChange>
          </w:rPr>
          <w:t>'Zwillingstr 99, App 099'</w:t>
        </w:r>
        <w:r w:rsidRPr="00905A86">
          <w:rPr>
            <w:sz w:val="18"/>
            <w:rPrChange w:id="16600" w:author="shorny" w:date="2014-06-09T18:46:00Z">
              <w:rPr/>
            </w:rPrChange>
          </w:rPr>
          <w:t xml:space="preserve">, </w:t>
        </w:r>
        <w:r w:rsidRPr="00905A86">
          <w:rPr>
            <w:rStyle w:val="string1"/>
            <w:sz w:val="18"/>
            <w:rPrChange w:id="16601" w:author="shorny" w:date="2014-06-09T18:46:00Z">
              <w:rPr>
                <w:rStyle w:val="string1"/>
              </w:rPr>
            </w:rPrChange>
          </w:rPr>
          <w:t>'Munich'</w:t>
        </w:r>
        <w:r w:rsidRPr="00905A86">
          <w:rPr>
            <w:sz w:val="18"/>
            <w:rPrChange w:id="16602" w:author="shorny" w:date="2014-06-09T18:46:00Z">
              <w:rPr/>
            </w:rPrChange>
          </w:rPr>
          <w:t xml:space="preserve">, 80807, </w:t>
        </w:r>
        <w:r w:rsidRPr="00905A86">
          <w:rPr>
            <w:rStyle w:val="string1"/>
            <w:sz w:val="18"/>
            <w:rPrChange w:id="16603" w:author="shorny" w:date="2014-06-09T18:46:00Z">
              <w:rPr>
                <w:rStyle w:val="string1"/>
              </w:rPr>
            </w:rPrChange>
          </w:rPr>
          <w:t>'DE'</w:t>
        </w:r>
        <w:r w:rsidRPr="00905A86">
          <w:rPr>
            <w:sz w:val="18"/>
            <w:rPrChange w:id="16604" w:author="shorny" w:date="2014-06-09T18:46:00Z">
              <w:rPr/>
            </w:rPrChange>
          </w:rPr>
          <w:t>,</w:t>
        </w:r>
      </w:ins>
    </w:p>
    <w:p w14:paraId="5DC18DBB" w14:textId="77777777" w:rsidR="00905A86" w:rsidRPr="00905A86" w:rsidRDefault="00905A86">
      <w:pPr>
        <w:pStyle w:val="HTMLPreformatted"/>
        <w:divId w:val="1587107075"/>
        <w:rPr>
          <w:ins w:id="16605" w:author="shorny" w:date="2014-06-09T18:46:00Z"/>
          <w:sz w:val="18"/>
          <w:rPrChange w:id="16606" w:author="shorny" w:date="2014-06-09T18:46:00Z">
            <w:rPr>
              <w:ins w:id="16607" w:author="shorny" w:date="2014-06-09T18:46:00Z"/>
            </w:rPr>
          </w:rPrChange>
        </w:rPr>
      </w:pPr>
      <w:ins w:id="16608" w:author="shorny" w:date="2014-06-09T18:46:00Z">
        <w:r w:rsidRPr="00905A86">
          <w:rPr>
            <w:rStyle w:val="string1"/>
            <w:sz w:val="18"/>
            <w:rPrChange w:id="16609" w:author="shorny" w:date="2014-06-09T18:46:00Z">
              <w:rPr>
                <w:rStyle w:val="string1"/>
              </w:rPr>
            </w:rPrChange>
          </w:rPr>
          <w:t>'2014-05-01'</w:t>
        </w:r>
        <w:r w:rsidRPr="00905A86">
          <w:rPr>
            <w:sz w:val="18"/>
            <w:rPrChange w:id="16610" w:author="shorny" w:date="2014-06-09T18:46:00Z">
              <w:rPr/>
            </w:rPrChange>
          </w:rPr>
          <w:t>, 1001);</w:t>
        </w:r>
      </w:ins>
    </w:p>
    <w:p w14:paraId="656715C6" w14:textId="77777777" w:rsidR="00905A86" w:rsidRPr="00905A86" w:rsidRDefault="00905A86">
      <w:pPr>
        <w:pStyle w:val="HTMLPreformatted"/>
        <w:divId w:val="1587107075"/>
        <w:rPr>
          <w:ins w:id="16611" w:author="shorny" w:date="2014-06-09T18:46:00Z"/>
          <w:sz w:val="18"/>
          <w:rPrChange w:id="16612" w:author="shorny" w:date="2014-06-09T18:46:00Z">
            <w:rPr>
              <w:ins w:id="16613" w:author="shorny" w:date="2014-06-09T18:46:00Z"/>
            </w:rPr>
          </w:rPrChange>
        </w:rPr>
      </w:pPr>
    </w:p>
    <w:p w14:paraId="3EBB3AC6" w14:textId="77777777" w:rsidR="00905A86" w:rsidRPr="00905A86" w:rsidRDefault="00905A86">
      <w:pPr>
        <w:pStyle w:val="HTMLPreformatted"/>
        <w:divId w:val="1587107075"/>
        <w:rPr>
          <w:ins w:id="16614" w:author="shorny" w:date="2014-06-09T18:46:00Z"/>
          <w:sz w:val="18"/>
          <w:rPrChange w:id="16615" w:author="shorny" w:date="2014-06-09T18:46:00Z">
            <w:rPr>
              <w:ins w:id="16616" w:author="shorny" w:date="2014-06-09T18:46:00Z"/>
            </w:rPr>
          </w:rPrChange>
        </w:rPr>
      </w:pPr>
      <w:ins w:id="16617" w:author="shorny" w:date="2014-06-09T18:46:00Z">
        <w:r w:rsidRPr="00905A86">
          <w:rPr>
            <w:rStyle w:val="keyword1"/>
            <w:sz w:val="18"/>
            <w:rPrChange w:id="16618" w:author="shorny" w:date="2014-06-09T18:46:00Z">
              <w:rPr>
                <w:rStyle w:val="keyword1"/>
              </w:rPr>
            </w:rPrChange>
          </w:rPr>
          <w:t>INSERT</w:t>
        </w:r>
        <w:r w:rsidRPr="00905A86">
          <w:rPr>
            <w:sz w:val="18"/>
            <w:rPrChange w:id="16619" w:author="shorny" w:date="2014-06-09T18:46:00Z">
              <w:rPr/>
            </w:rPrChange>
          </w:rPr>
          <w:t xml:space="preserve"> </w:t>
        </w:r>
        <w:r w:rsidRPr="00905A86">
          <w:rPr>
            <w:rStyle w:val="keyword1"/>
            <w:sz w:val="18"/>
            <w:rPrChange w:id="16620" w:author="shorny" w:date="2014-06-09T18:46:00Z">
              <w:rPr>
                <w:rStyle w:val="keyword1"/>
              </w:rPr>
            </w:rPrChange>
          </w:rPr>
          <w:t>INTO</w:t>
        </w:r>
        <w:r w:rsidRPr="00905A86">
          <w:rPr>
            <w:sz w:val="18"/>
            <w:rPrChange w:id="16621" w:author="shorny" w:date="2014-06-09T18:46:00Z">
              <w:rPr/>
            </w:rPrChange>
          </w:rPr>
          <w:t xml:space="preserve"> Degree (DegID, ApplicantID, </w:t>
        </w:r>
        <w:r w:rsidRPr="00905A86">
          <w:rPr>
            <w:rStyle w:val="keyword1"/>
            <w:sz w:val="18"/>
            <w:rPrChange w:id="16622" w:author="shorny" w:date="2014-06-09T18:46:00Z">
              <w:rPr>
                <w:rStyle w:val="keyword1"/>
              </w:rPr>
            </w:rPrChange>
          </w:rPr>
          <w:t>Name</w:t>
        </w:r>
        <w:r w:rsidRPr="00905A86">
          <w:rPr>
            <w:sz w:val="18"/>
            <w:rPrChange w:id="16623" w:author="shorny" w:date="2014-06-09T18:46:00Z">
              <w:rPr/>
            </w:rPrChange>
          </w:rPr>
          <w:t xml:space="preserve">, </w:t>
        </w:r>
        <w:r w:rsidRPr="00905A86">
          <w:rPr>
            <w:rStyle w:val="keyword1"/>
            <w:sz w:val="18"/>
            <w:rPrChange w:id="16624" w:author="shorny" w:date="2014-06-09T18:46:00Z">
              <w:rPr>
                <w:rStyle w:val="keyword1"/>
              </w:rPr>
            </w:rPrChange>
          </w:rPr>
          <w:t>Type</w:t>
        </w:r>
        <w:r w:rsidRPr="00905A86">
          <w:rPr>
            <w:sz w:val="18"/>
            <w:rPrChange w:id="16625" w:author="shorny" w:date="2014-06-09T18:46:00Z">
              <w:rPr/>
            </w:rPrChange>
          </w:rPr>
          <w:t>, YearCompleted,</w:t>
        </w:r>
      </w:ins>
    </w:p>
    <w:p w14:paraId="2FCAA2B6" w14:textId="77777777" w:rsidR="00905A86" w:rsidRPr="00905A86" w:rsidRDefault="00905A86">
      <w:pPr>
        <w:pStyle w:val="HTMLPreformatted"/>
        <w:divId w:val="1587107075"/>
        <w:rPr>
          <w:ins w:id="16626" w:author="shorny" w:date="2014-06-09T18:46:00Z"/>
          <w:sz w:val="18"/>
          <w:rPrChange w:id="16627" w:author="shorny" w:date="2014-06-09T18:46:00Z">
            <w:rPr>
              <w:ins w:id="16628" w:author="shorny" w:date="2014-06-09T18:46:00Z"/>
            </w:rPr>
          </w:rPrChange>
        </w:rPr>
      </w:pPr>
      <w:ins w:id="16629" w:author="shorny" w:date="2014-06-09T18:46:00Z">
        <w:r w:rsidRPr="00905A86">
          <w:rPr>
            <w:sz w:val="18"/>
            <w:rPrChange w:id="16630" w:author="shorny" w:date="2014-06-09T18:46:00Z">
              <w:rPr/>
            </w:rPrChange>
          </w:rPr>
          <w:t>InstitutionName, InstitutionCountryISOCode)</w:t>
        </w:r>
      </w:ins>
    </w:p>
    <w:p w14:paraId="0BD0DF5C" w14:textId="77777777" w:rsidR="00905A86" w:rsidRPr="00905A86" w:rsidRDefault="00905A86">
      <w:pPr>
        <w:pStyle w:val="HTMLPreformatted"/>
        <w:divId w:val="1587107075"/>
        <w:rPr>
          <w:ins w:id="16631" w:author="shorny" w:date="2014-06-09T18:46:00Z"/>
          <w:rStyle w:val="string1"/>
          <w:sz w:val="18"/>
          <w:rPrChange w:id="16632" w:author="shorny" w:date="2014-06-09T18:46:00Z">
            <w:rPr>
              <w:ins w:id="16633" w:author="shorny" w:date="2014-06-09T18:46:00Z"/>
              <w:rStyle w:val="string1"/>
            </w:rPr>
          </w:rPrChange>
        </w:rPr>
      </w:pPr>
      <w:ins w:id="16634" w:author="shorny" w:date="2014-06-09T18:46:00Z">
        <w:r w:rsidRPr="00905A86">
          <w:rPr>
            <w:rStyle w:val="keyword1"/>
            <w:sz w:val="18"/>
            <w:rPrChange w:id="16635" w:author="shorny" w:date="2014-06-09T18:46:00Z">
              <w:rPr>
                <w:rStyle w:val="keyword1"/>
              </w:rPr>
            </w:rPrChange>
          </w:rPr>
          <w:t>VALUES</w:t>
        </w:r>
        <w:r w:rsidRPr="00905A86">
          <w:rPr>
            <w:sz w:val="18"/>
            <w:rPrChange w:id="16636" w:author="shorny" w:date="2014-06-09T18:46:00Z">
              <w:rPr/>
            </w:rPrChange>
          </w:rPr>
          <w:t xml:space="preserve"> (121, 01, </w:t>
        </w:r>
        <w:r w:rsidRPr="00905A86">
          <w:rPr>
            <w:rStyle w:val="string1"/>
            <w:sz w:val="18"/>
            <w:rPrChange w:id="16637" w:author="shorny" w:date="2014-06-09T18:46:00Z">
              <w:rPr>
                <w:rStyle w:val="string1"/>
              </w:rPr>
            </w:rPrChange>
          </w:rPr>
          <w:t>'Electrical Engineering with expertise in Control</w:t>
        </w:r>
      </w:ins>
    </w:p>
    <w:p w14:paraId="67158B96" w14:textId="77777777" w:rsidR="00905A86" w:rsidRPr="00905A86" w:rsidRDefault="00905A86">
      <w:pPr>
        <w:pStyle w:val="HTMLPreformatted"/>
        <w:divId w:val="1587107075"/>
        <w:rPr>
          <w:ins w:id="16638" w:author="shorny" w:date="2014-06-09T18:46:00Z"/>
          <w:sz w:val="18"/>
          <w:rPrChange w:id="16639" w:author="shorny" w:date="2014-06-09T18:46:00Z">
            <w:rPr>
              <w:ins w:id="16640" w:author="shorny" w:date="2014-06-09T18:46:00Z"/>
            </w:rPr>
          </w:rPrChange>
        </w:rPr>
      </w:pPr>
      <w:ins w:id="16641" w:author="shorny" w:date="2014-06-09T18:46:00Z">
        <w:r w:rsidRPr="00905A86">
          <w:rPr>
            <w:rStyle w:val="string1"/>
            <w:sz w:val="18"/>
            <w:rPrChange w:id="16642" w:author="shorny" w:date="2014-06-09T18:46:00Z">
              <w:rPr>
                <w:rStyle w:val="string1"/>
              </w:rPr>
            </w:rPrChange>
          </w:rPr>
          <w:t>Theory and Reat-Time Applications'</w:t>
        </w:r>
        <w:r w:rsidRPr="00905A86">
          <w:rPr>
            <w:sz w:val="18"/>
            <w:rPrChange w:id="16643" w:author="shorny" w:date="2014-06-09T18:46:00Z">
              <w:rPr/>
            </w:rPrChange>
          </w:rPr>
          <w:t xml:space="preserve">, </w:t>
        </w:r>
        <w:r w:rsidRPr="00905A86">
          <w:rPr>
            <w:rStyle w:val="string1"/>
            <w:sz w:val="18"/>
            <w:rPrChange w:id="16644" w:author="shorny" w:date="2014-06-09T18:46:00Z">
              <w:rPr>
                <w:rStyle w:val="string1"/>
              </w:rPr>
            </w:rPrChange>
          </w:rPr>
          <w:t>'bachelor'</w:t>
        </w:r>
        <w:r w:rsidRPr="00905A86">
          <w:rPr>
            <w:sz w:val="18"/>
            <w:rPrChange w:id="16645" w:author="shorny" w:date="2014-06-09T18:46:00Z">
              <w:rPr/>
            </w:rPrChange>
          </w:rPr>
          <w:t xml:space="preserve">, </w:t>
        </w:r>
        <w:r w:rsidRPr="00905A86">
          <w:rPr>
            <w:rStyle w:val="string1"/>
            <w:sz w:val="18"/>
            <w:rPrChange w:id="16646" w:author="shorny" w:date="2014-06-09T18:46:00Z">
              <w:rPr>
                <w:rStyle w:val="string1"/>
              </w:rPr>
            </w:rPrChange>
          </w:rPr>
          <w:t>'2005-12-31'</w:t>
        </w:r>
        <w:r w:rsidRPr="00905A86">
          <w:rPr>
            <w:sz w:val="18"/>
            <w:rPrChange w:id="16647" w:author="shorny" w:date="2014-06-09T18:46:00Z">
              <w:rPr/>
            </w:rPrChange>
          </w:rPr>
          <w:t>,</w:t>
        </w:r>
      </w:ins>
    </w:p>
    <w:p w14:paraId="4098D80D" w14:textId="77777777" w:rsidR="00905A86" w:rsidRPr="00905A86" w:rsidRDefault="00905A86">
      <w:pPr>
        <w:pStyle w:val="HTMLPreformatted"/>
        <w:divId w:val="1587107075"/>
        <w:rPr>
          <w:ins w:id="16648" w:author="shorny" w:date="2014-06-09T18:46:00Z"/>
          <w:sz w:val="18"/>
          <w:rPrChange w:id="16649" w:author="shorny" w:date="2014-06-09T18:46:00Z">
            <w:rPr>
              <w:ins w:id="16650" w:author="shorny" w:date="2014-06-09T18:46:00Z"/>
            </w:rPr>
          </w:rPrChange>
        </w:rPr>
      </w:pPr>
      <w:ins w:id="16651" w:author="shorny" w:date="2014-06-09T18:46:00Z">
        <w:r w:rsidRPr="00905A86">
          <w:rPr>
            <w:rStyle w:val="string1"/>
            <w:sz w:val="18"/>
            <w:rPrChange w:id="16652" w:author="shorny" w:date="2014-06-09T18:46:00Z">
              <w:rPr>
                <w:rStyle w:val="string1"/>
              </w:rPr>
            </w:rPrChange>
          </w:rPr>
          <w:t>'University of Tabriz'</w:t>
        </w:r>
        <w:r w:rsidRPr="00905A86">
          <w:rPr>
            <w:sz w:val="18"/>
            <w:rPrChange w:id="16653" w:author="shorny" w:date="2014-06-09T18:46:00Z">
              <w:rPr/>
            </w:rPrChange>
          </w:rPr>
          <w:t xml:space="preserve">, </w:t>
        </w:r>
        <w:r w:rsidRPr="00905A86">
          <w:rPr>
            <w:rStyle w:val="string1"/>
            <w:sz w:val="18"/>
            <w:rPrChange w:id="16654" w:author="shorny" w:date="2014-06-09T18:46:00Z">
              <w:rPr>
                <w:rStyle w:val="string1"/>
              </w:rPr>
            </w:rPrChange>
          </w:rPr>
          <w:t>'IR'</w:t>
        </w:r>
        <w:r w:rsidRPr="00905A86">
          <w:rPr>
            <w:sz w:val="18"/>
            <w:rPrChange w:id="16655" w:author="shorny" w:date="2014-06-09T18:46:00Z">
              <w:rPr/>
            </w:rPrChange>
          </w:rPr>
          <w:t>) ;</w:t>
        </w:r>
      </w:ins>
    </w:p>
    <w:p w14:paraId="42A54D67" w14:textId="77777777" w:rsidR="00905A86" w:rsidRPr="00905A86" w:rsidRDefault="00905A86">
      <w:pPr>
        <w:pStyle w:val="HTMLPreformatted"/>
        <w:divId w:val="1587107075"/>
        <w:rPr>
          <w:ins w:id="16656" w:author="shorny" w:date="2014-06-09T18:46:00Z"/>
          <w:sz w:val="18"/>
          <w:rPrChange w:id="16657" w:author="shorny" w:date="2014-06-09T18:46:00Z">
            <w:rPr>
              <w:ins w:id="16658" w:author="shorny" w:date="2014-06-09T18:46:00Z"/>
            </w:rPr>
          </w:rPrChange>
        </w:rPr>
      </w:pPr>
    </w:p>
    <w:p w14:paraId="5A974AB9" w14:textId="77777777" w:rsidR="00905A86" w:rsidRPr="00905A86" w:rsidRDefault="00905A86">
      <w:pPr>
        <w:pStyle w:val="HTMLPreformatted"/>
        <w:divId w:val="1587107075"/>
        <w:rPr>
          <w:ins w:id="16659" w:author="shorny" w:date="2014-06-09T18:46:00Z"/>
          <w:sz w:val="18"/>
          <w:rPrChange w:id="16660" w:author="shorny" w:date="2014-06-09T18:46:00Z">
            <w:rPr>
              <w:ins w:id="16661" w:author="shorny" w:date="2014-06-09T18:46:00Z"/>
            </w:rPr>
          </w:rPrChange>
        </w:rPr>
      </w:pPr>
      <w:ins w:id="16662" w:author="shorny" w:date="2014-06-09T18:46:00Z">
        <w:r w:rsidRPr="00905A86">
          <w:rPr>
            <w:rStyle w:val="keyword1"/>
            <w:sz w:val="18"/>
            <w:rPrChange w:id="16663" w:author="shorny" w:date="2014-06-09T18:46:00Z">
              <w:rPr>
                <w:rStyle w:val="keyword1"/>
              </w:rPr>
            </w:rPrChange>
          </w:rPr>
          <w:t>INSERT</w:t>
        </w:r>
        <w:r w:rsidRPr="00905A86">
          <w:rPr>
            <w:sz w:val="18"/>
            <w:rPrChange w:id="16664" w:author="shorny" w:date="2014-06-09T18:46:00Z">
              <w:rPr/>
            </w:rPrChange>
          </w:rPr>
          <w:t xml:space="preserve"> </w:t>
        </w:r>
        <w:r w:rsidRPr="00905A86">
          <w:rPr>
            <w:rStyle w:val="keyword1"/>
            <w:sz w:val="18"/>
            <w:rPrChange w:id="16665" w:author="shorny" w:date="2014-06-09T18:46:00Z">
              <w:rPr>
                <w:rStyle w:val="keyword1"/>
              </w:rPr>
            </w:rPrChange>
          </w:rPr>
          <w:t>INTO</w:t>
        </w:r>
        <w:r w:rsidRPr="00905A86">
          <w:rPr>
            <w:sz w:val="18"/>
            <w:rPrChange w:id="16666" w:author="shorny" w:date="2014-06-09T18:46:00Z">
              <w:rPr/>
            </w:rPrChange>
          </w:rPr>
          <w:t xml:space="preserve"> Degree (DegID, ApplicantID, </w:t>
        </w:r>
        <w:r w:rsidRPr="00905A86">
          <w:rPr>
            <w:rStyle w:val="keyword1"/>
            <w:sz w:val="18"/>
            <w:rPrChange w:id="16667" w:author="shorny" w:date="2014-06-09T18:46:00Z">
              <w:rPr>
                <w:rStyle w:val="keyword1"/>
              </w:rPr>
            </w:rPrChange>
          </w:rPr>
          <w:t>Name</w:t>
        </w:r>
        <w:r w:rsidRPr="00905A86">
          <w:rPr>
            <w:sz w:val="18"/>
            <w:rPrChange w:id="16668" w:author="shorny" w:date="2014-06-09T18:46:00Z">
              <w:rPr/>
            </w:rPrChange>
          </w:rPr>
          <w:t xml:space="preserve">, </w:t>
        </w:r>
        <w:r w:rsidRPr="00905A86">
          <w:rPr>
            <w:rStyle w:val="keyword1"/>
            <w:sz w:val="18"/>
            <w:rPrChange w:id="16669" w:author="shorny" w:date="2014-06-09T18:46:00Z">
              <w:rPr>
                <w:rStyle w:val="keyword1"/>
              </w:rPr>
            </w:rPrChange>
          </w:rPr>
          <w:t>Type</w:t>
        </w:r>
        <w:r w:rsidRPr="00905A86">
          <w:rPr>
            <w:sz w:val="18"/>
            <w:rPrChange w:id="16670" w:author="shorny" w:date="2014-06-09T18:46:00Z">
              <w:rPr/>
            </w:rPrChange>
          </w:rPr>
          <w:t>, YearCompleted,</w:t>
        </w:r>
      </w:ins>
    </w:p>
    <w:p w14:paraId="791A8108" w14:textId="77777777" w:rsidR="00905A86" w:rsidRPr="00905A86" w:rsidRDefault="00905A86">
      <w:pPr>
        <w:pStyle w:val="HTMLPreformatted"/>
        <w:divId w:val="1587107075"/>
        <w:rPr>
          <w:ins w:id="16671" w:author="shorny" w:date="2014-06-09T18:46:00Z"/>
          <w:sz w:val="18"/>
          <w:rPrChange w:id="16672" w:author="shorny" w:date="2014-06-09T18:46:00Z">
            <w:rPr>
              <w:ins w:id="16673" w:author="shorny" w:date="2014-06-09T18:46:00Z"/>
            </w:rPr>
          </w:rPrChange>
        </w:rPr>
      </w:pPr>
      <w:ins w:id="16674" w:author="shorny" w:date="2014-06-09T18:46:00Z">
        <w:r w:rsidRPr="00905A86">
          <w:rPr>
            <w:sz w:val="18"/>
            <w:rPrChange w:id="16675" w:author="shorny" w:date="2014-06-09T18:46:00Z">
              <w:rPr/>
            </w:rPrChange>
          </w:rPr>
          <w:t>InstitutionName, InstitutionCountryISOCode)</w:t>
        </w:r>
      </w:ins>
    </w:p>
    <w:p w14:paraId="08D50A58" w14:textId="77777777" w:rsidR="00905A86" w:rsidRPr="00905A86" w:rsidRDefault="00905A86">
      <w:pPr>
        <w:pStyle w:val="HTMLPreformatted"/>
        <w:divId w:val="1587107075"/>
        <w:rPr>
          <w:ins w:id="16676" w:author="shorny" w:date="2014-06-09T18:46:00Z"/>
          <w:rStyle w:val="string1"/>
          <w:sz w:val="18"/>
          <w:rPrChange w:id="16677" w:author="shorny" w:date="2014-06-09T18:46:00Z">
            <w:rPr>
              <w:ins w:id="16678" w:author="shorny" w:date="2014-06-09T18:46:00Z"/>
              <w:rStyle w:val="string1"/>
            </w:rPr>
          </w:rPrChange>
        </w:rPr>
      </w:pPr>
      <w:ins w:id="16679" w:author="shorny" w:date="2014-06-09T18:46:00Z">
        <w:r w:rsidRPr="00905A86">
          <w:rPr>
            <w:rStyle w:val="keyword1"/>
            <w:sz w:val="18"/>
            <w:rPrChange w:id="16680" w:author="shorny" w:date="2014-06-09T18:46:00Z">
              <w:rPr>
                <w:rStyle w:val="keyword1"/>
              </w:rPr>
            </w:rPrChange>
          </w:rPr>
          <w:t>VALUES</w:t>
        </w:r>
        <w:r w:rsidRPr="00905A86">
          <w:rPr>
            <w:sz w:val="18"/>
            <w:rPrChange w:id="16681" w:author="shorny" w:date="2014-06-09T18:46:00Z">
              <w:rPr/>
            </w:rPrChange>
          </w:rPr>
          <w:t xml:space="preserve"> (122, 01, </w:t>
        </w:r>
        <w:r w:rsidRPr="00905A86">
          <w:rPr>
            <w:rStyle w:val="string1"/>
            <w:sz w:val="18"/>
            <w:rPrChange w:id="16682" w:author="shorny" w:date="2014-06-09T18:46:00Z">
              <w:rPr>
                <w:rStyle w:val="string1"/>
              </w:rPr>
            </w:rPrChange>
          </w:rPr>
          <w:t>'Electrical Engineering with expertise in Control</w:t>
        </w:r>
      </w:ins>
    </w:p>
    <w:p w14:paraId="6FFA7DCD" w14:textId="77777777" w:rsidR="00905A86" w:rsidRPr="00905A86" w:rsidRDefault="00905A86">
      <w:pPr>
        <w:pStyle w:val="HTMLPreformatted"/>
        <w:divId w:val="1587107075"/>
        <w:rPr>
          <w:ins w:id="16683" w:author="shorny" w:date="2014-06-09T18:46:00Z"/>
          <w:sz w:val="18"/>
          <w:rPrChange w:id="16684" w:author="shorny" w:date="2014-06-09T18:46:00Z">
            <w:rPr>
              <w:ins w:id="16685" w:author="shorny" w:date="2014-06-09T18:46:00Z"/>
            </w:rPr>
          </w:rPrChange>
        </w:rPr>
      </w:pPr>
      <w:ins w:id="16686" w:author="shorny" w:date="2014-06-09T18:46:00Z">
        <w:r w:rsidRPr="00905A86">
          <w:rPr>
            <w:rStyle w:val="string1"/>
            <w:sz w:val="18"/>
            <w:rPrChange w:id="16687" w:author="shorny" w:date="2014-06-09T18:46:00Z">
              <w:rPr>
                <w:rStyle w:val="string1"/>
              </w:rPr>
            </w:rPrChange>
          </w:rPr>
          <w:t>Theory and Reat-Time Applications'</w:t>
        </w:r>
        <w:r w:rsidRPr="00905A86">
          <w:rPr>
            <w:sz w:val="18"/>
            <w:rPrChange w:id="16688" w:author="shorny" w:date="2014-06-09T18:46:00Z">
              <w:rPr/>
            </w:rPrChange>
          </w:rPr>
          <w:t xml:space="preserve">, </w:t>
        </w:r>
        <w:r w:rsidRPr="00905A86">
          <w:rPr>
            <w:rStyle w:val="string1"/>
            <w:sz w:val="18"/>
            <w:rPrChange w:id="16689" w:author="shorny" w:date="2014-06-09T18:46:00Z">
              <w:rPr>
                <w:rStyle w:val="string1"/>
              </w:rPr>
            </w:rPrChange>
          </w:rPr>
          <w:t>'masters'</w:t>
        </w:r>
        <w:r w:rsidRPr="00905A86">
          <w:rPr>
            <w:sz w:val="18"/>
            <w:rPrChange w:id="16690" w:author="shorny" w:date="2014-06-09T18:46:00Z">
              <w:rPr/>
            </w:rPrChange>
          </w:rPr>
          <w:t xml:space="preserve">, </w:t>
        </w:r>
        <w:r w:rsidRPr="00905A86">
          <w:rPr>
            <w:rStyle w:val="string1"/>
            <w:sz w:val="18"/>
            <w:rPrChange w:id="16691" w:author="shorny" w:date="2014-06-09T18:46:00Z">
              <w:rPr>
                <w:rStyle w:val="string1"/>
              </w:rPr>
            </w:rPrChange>
          </w:rPr>
          <w:t>'2008-12-31'</w:t>
        </w:r>
        <w:r w:rsidRPr="00905A86">
          <w:rPr>
            <w:sz w:val="18"/>
            <w:rPrChange w:id="16692" w:author="shorny" w:date="2014-06-09T18:46:00Z">
              <w:rPr/>
            </w:rPrChange>
          </w:rPr>
          <w:t>,</w:t>
        </w:r>
      </w:ins>
    </w:p>
    <w:p w14:paraId="77B90546" w14:textId="77777777" w:rsidR="00905A86" w:rsidRPr="00905A86" w:rsidRDefault="00905A86">
      <w:pPr>
        <w:pStyle w:val="HTMLPreformatted"/>
        <w:divId w:val="1587107075"/>
        <w:rPr>
          <w:ins w:id="16693" w:author="shorny" w:date="2014-06-09T18:46:00Z"/>
          <w:sz w:val="18"/>
          <w:rPrChange w:id="16694" w:author="shorny" w:date="2014-06-09T18:46:00Z">
            <w:rPr>
              <w:ins w:id="16695" w:author="shorny" w:date="2014-06-09T18:46:00Z"/>
            </w:rPr>
          </w:rPrChange>
        </w:rPr>
      </w:pPr>
      <w:ins w:id="16696" w:author="shorny" w:date="2014-06-09T18:46:00Z">
        <w:r w:rsidRPr="00905A86">
          <w:rPr>
            <w:rStyle w:val="string1"/>
            <w:sz w:val="18"/>
            <w:rPrChange w:id="16697" w:author="shorny" w:date="2014-06-09T18:46:00Z">
              <w:rPr>
                <w:rStyle w:val="string1"/>
              </w:rPr>
            </w:rPrChange>
          </w:rPr>
          <w:t>'University of Tabriz'</w:t>
        </w:r>
        <w:r w:rsidRPr="00905A86">
          <w:rPr>
            <w:sz w:val="18"/>
            <w:rPrChange w:id="16698" w:author="shorny" w:date="2014-06-09T18:46:00Z">
              <w:rPr/>
            </w:rPrChange>
          </w:rPr>
          <w:t xml:space="preserve">, </w:t>
        </w:r>
        <w:r w:rsidRPr="00905A86">
          <w:rPr>
            <w:rStyle w:val="string1"/>
            <w:sz w:val="18"/>
            <w:rPrChange w:id="16699" w:author="shorny" w:date="2014-06-09T18:46:00Z">
              <w:rPr>
                <w:rStyle w:val="string1"/>
              </w:rPr>
            </w:rPrChange>
          </w:rPr>
          <w:t>'IR'</w:t>
        </w:r>
        <w:r w:rsidRPr="00905A86">
          <w:rPr>
            <w:sz w:val="18"/>
            <w:rPrChange w:id="16700" w:author="shorny" w:date="2014-06-09T18:46:00Z">
              <w:rPr/>
            </w:rPrChange>
          </w:rPr>
          <w:t>) ;</w:t>
        </w:r>
      </w:ins>
    </w:p>
    <w:p w14:paraId="100C4C8A" w14:textId="77777777" w:rsidR="00905A86" w:rsidRPr="00905A86" w:rsidRDefault="00905A86">
      <w:pPr>
        <w:pStyle w:val="HTMLPreformatted"/>
        <w:divId w:val="1587107075"/>
        <w:rPr>
          <w:ins w:id="16701" w:author="shorny" w:date="2014-06-09T18:46:00Z"/>
          <w:sz w:val="18"/>
          <w:rPrChange w:id="16702" w:author="shorny" w:date="2014-06-09T18:46:00Z">
            <w:rPr>
              <w:ins w:id="16703" w:author="shorny" w:date="2014-06-09T18:46:00Z"/>
            </w:rPr>
          </w:rPrChange>
        </w:rPr>
      </w:pPr>
    </w:p>
    <w:p w14:paraId="42E0F238" w14:textId="77777777" w:rsidR="00905A86" w:rsidRPr="00905A86" w:rsidRDefault="00905A86">
      <w:pPr>
        <w:pStyle w:val="HTMLPreformatted"/>
        <w:divId w:val="1587107075"/>
        <w:rPr>
          <w:ins w:id="16704" w:author="shorny" w:date="2014-06-09T18:46:00Z"/>
          <w:sz w:val="18"/>
          <w:rPrChange w:id="16705" w:author="shorny" w:date="2014-06-09T18:46:00Z">
            <w:rPr>
              <w:ins w:id="16706" w:author="shorny" w:date="2014-06-09T18:46:00Z"/>
            </w:rPr>
          </w:rPrChange>
        </w:rPr>
      </w:pPr>
      <w:ins w:id="16707" w:author="shorny" w:date="2014-06-09T18:46:00Z">
        <w:r w:rsidRPr="00905A86">
          <w:rPr>
            <w:rStyle w:val="keyword1"/>
            <w:sz w:val="18"/>
            <w:rPrChange w:id="16708" w:author="shorny" w:date="2014-06-09T18:46:00Z">
              <w:rPr>
                <w:rStyle w:val="keyword1"/>
              </w:rPr>
            </w:rPrChange>
          </w:rPr>
          <w:t>INSERT</w:t>
        </w:r>
        <w:r w:rsidRPr="00905A86">
          <w:rPr>
            <w:sz w:val="18"/>
            <w:rPrChange w:id="16709" w:author="shorny" w:date="2014-06-09T18:46:00Z">
              <w:rPr/>
            </w:rPrChange>
          </w:rPr>
          <w:t xml:space="preserve"> </w:t>
        </w:r>
        <w:r w:rsidRPr="00905A86">
          <w:rPr>
            <w:rStyle w:val="keyword1"/>
            <w:sz w:val="18"/>
            <w:rPrChange w:id="16710" w:author="shorny" w:date="2014-06-09T18:46:00Z">
              <w:rPr>
                <w:rStyle w:val="keyword1"/>
              </w:rPr>
            </w:rPrChange>
          </w:rPr>
          <w:t>INTO</w:t>
        </w:r>
        <w:r w:rsidRPr="00905A86">
          <w:rPr>
            <w:sz w:val="18"/>
            <w:rPrChange w:id="16711" w:author="shorny" w:date="2014-06-09T18:46:00Z">
              <w:rPr/>
            </w:rPrChange>
          </w:rPr>
          <w:t xml:space="preserve"> Application (ApplicationID, ApplicantID, awardID, DateAdded,</w:t>
        </w:r>
      </w:ins>
    </w:p>
    <w:p w14:paraId="4AB92F00" w14:textId="77777777" w:rsidR="00905A86" w:rsidRPr="00905A86" w:rsidRDefault="00905A86">
      <w:pPr>
        <w:pStyle w:val="HTMLPreformatted"/>
        <w:divId w:val="1587107075"/>
        <w:rPr>
          <w:ins w:id="16712" w:author="shorny" w:date="2014-06-09T18:46:00Z"/>
          <w:sz w:val="18"/>
          <w:rPrChange w:id="16713" w:author="shorny" w:date="2014-06-09T18:46:00Z">
            <w:rPr>
              <w:ins w:id="16714" w:author="shorny" w:date="2014-06-09T18:46:00Z"/>
            </w:rPr>
          </w:rPrChange>
        </w:rPr>
      </w:pPr>
      <w:ins w:id="16715" w:author="shorny" w:date="2014-06-09T18:46:00Z">
        <w:r w:rsidRPr="00905A86">
          <w:rPr>
            <w:sz w:val="18"/>
            <w:rPrChange w:id="16716" w:author="shorny" w:date="2014-06-09T18:46:00Z">
              <w:rPr/>
            </w:rPrChange>
          </w:rPr>
          <w:t>DateLastChecked, DateLastModified, LastModifiedByStaffID, applicationStatusID)</w:t>
        </w:r>
      </w:ins>
    </w:p>
    <w:p w14:paraId="3D4CF8FA" w14:textId="77777777" w:rsidR="00905A86" w:rsidRPr="00905A86" w:rsidRDefault="00905A86">
      <w:pPr>
        <w:pStyle w:val="HTMLPreformatted"/>
        <w:divId w:val="1587107075"/>
        <w:rPr>
          <w:ins w:id="16717" w:author="shorny" w:date="2014-06-09T18:46:00Z"/>
          <w:sz w:val="18"/>
          <w:rPrChange w:id="16718" w:author="shorny" w:date="2014-06-09T18:46:00Z">
            <w:rPr>
              <w:ins w:id="16719" w:author="shorny" w:date="2014-06-09T18:46:00Z"/>
            </w:rPr>
          </w:rPrChange>
        </w:rPr>
      </w:pPr>
      <w:ins w:id="16720" w:author="shorny" w:date="2014-06-09T18:46:00Z">
        <w:r w:rsidRPr="00905A86">
          <w:rPr>
            <w:rStyle w:val="keyword1"/>
            <w:sz w:val="18"/>
            <w:rPrChange w:id="16721" w:author="shorny" w:date="2014-06-09T18:46:00Z">
              <w:rPr>
                <w:rStyle w:val="keyword1"/>
              </w:rPr>
            </w:rPrChange>
          </w:rPr>
          <w:t>VALUES</w:t>
        </w:r>
        <w:r w:rsidRPr="00905A86">
          <w:rPr>
            <w:sz w:val="18"/>
            <w:rPrChange w:id="16722" w:author="shorny" w:date="2014-06-09T18:46:00Z">
              <w:rPr/>
            </w:rPrChange>
          </w:rPr>
          <w:t xml:space="preserve"> (111, 01, 40000, </w:t>
        </w:r>
        <w:r w:rsidRPr="00905A86">
          <w:rPr>
            <w:rStyle w:val="string1"/>
            <w:sz w:val="18"/>
            <w:rPrChange w:id="16723" w:author="shorny" w:date="2014-06-09T18:46:00Z">
              <w:rPr>
                <w:rStyle w:val="string1"/>
              </w:rPr>
            </w:rPrChange>
          </w:rPr>
          <w:t>'2014-05-01'</w:t>
        </w:r>
        <w:r w:rsidRPr="00905A86">
          <w:rPr>
            <w:sz w:val="18"/>
            <w:rPrChange w:id="16724" w:author="shorny" w:date="2014-06-09T18:46:00Z">
              <w:rPr/>
            </w:rPrChange>
          </w:rPr>
          <w:t xml:space="preserve">, </w:t>
        </w:r>
        <w:r w:rsidRPr="00905A86">
          <w:rPr>
            <w:rStyle w:val="string1"/>
            <w:sz w:val="18"/>
            <w:rPrChange w:id="16725" w:author="shorny" w:date="2014-06-09T18:46:00Z">
              <w:rPr>
                <w:rStyle w:val="string1"/>
              </w:rPr>
            </w:rPrChange>
          </w:rPr>
          <w:t>'2014-05-01'</w:t>
        </w:r>
        <w:r w:rsidRPr="00905A86">
          <w:rPr>
            <w:sz w:val="18"/>
            <w:rPrChange w:id="16726" w:author="shorny" w:date="2014-06-09T18:46:00Z">
              <w:rPr/>
            </w:rPrChange>
          </w:rPr>
          <w:t xml:space="preserve">, </w:t>
        </w:r>
        <w:r w:rsidRPr="00905A86">
          <w:rPr>
            <w:rStyle w:val="string1"/>
            <w:sz w:val="18"/>
            <w:rPrChange w:id="16727" w:author="shorny" w:date="2014-06-09T18:46:00Z">
              <w:rPr>
                <w:rStyle w:val="string1"/>
              </w:rPr>
            </w:rPrChange>
          </w:rPr>
          <w:t>'2014-05-01'</w:t>
        </w:r>
        <w:r w:rsidRPr="00905A86">
          <w:rPr>
            <w:sz w:val="18"/>
            <w:rPrChange w:id="16728" w:author="shorny" w:date="2014-06-09T18:46:00Z">
              <w:rPr/>
            </w:rPrChange>
          </w:rPr>
          <w:t>, 1002, 10000) ;</w:t>
        </w:r>
      </w:ins>
    </w:p>
    <w:p w14:paraId="4CF870D3" w14:textId="77777777" w:rsidR="00905A86" w:rsidRPr="00905A86" w:rsidRDefault="00905A86">
      <w:pPr>
        <w:pStyle w:val="HTMLPreformatted"/>
        <w:divId w:val="1587107075"/>
        <w:rPr>
          <w:ins w:id="16729" w:author="shorny" w:date="2014-06-09T18:46:00Z"/>
          <w:sz w:val="18"/>
          <w:rPrChange w:id="16730" w:author="shorny" w:date="2014-06-09T18:46:00Z">
            <w:rPr>
              <w:ins w:id="16731" w:author="shorny" w:date="2014-06-09T18:46:00Z"/>
            </w:rPr>
          </w:rPrChange>
        </w:rPr>
      </w:pPr>
    </w:p>
    <w:p w14:paraId="720D3EF8" w14:textId="77777777" w:rsidR="00905A86" w:rsidRPr="00905A86" w:rsidRDefault="00905A86">
      <w:pPr>
        <w:pStyle w:val="HTMLPreformatted"/>
        <w:divId w:val="1587107075"/>
        <w:rPr>
          <w:ins w:id="16732" w:author="shorny" w:date="2014-06-09T18:46:00Z"/>
          <w:sz w:val="18"/>
          <w:rPrChange w:id="16733" w:author="shorny" w:date="2014-06-09T18:46:00Z">
            <w:rPr>
              <w:ins w:id="16734" w:author="shorny" w:date="2014-06-09T18:46:00Z"/>
            </w:rPr>
          </w:rPrChange>
        </w:rPr>
      </w:pPr>
      <w:ins w:id="16735" w:author="shorny" w:date="2014-06-09T18:46:00Z">
        <w:r w:rsidRPr="00905A86">
          <w:rPr>
            <w:rStyle w:val="keyword1"/>
            <w:sz w:val="18"/>
            <w:rPrChange w:id="16736" w:author="shorny" w:date="2014-06-09T18:46:00Z">
              <w:rPr>
                <w:rStyle w:val="keyword1"/>
              </w:rPr>
            </w:rPrChange>
          </w:rPr>
          <w:t>INSERT</w:t>
        </w:r>
        <w:r w:rsidRPr="00905A86">
          <w:rPr>
            <w:sz w:val="18"/>
            <w:rPrChange w:id="16737" w:author="shorny" w:date="2014-06-09T18:46:00Z">
              <w:rPr/>
            </w:rPrChange>
          </w:rPr>
          <w:t xml:space="preserve"> </w:t>
        </w:r>
        <w:r w:rsidRPr="00905A86">
          <w:rPr>
            <w:rStyle w:val="keyword1"/>
            <w:sz w:val="18"/>
            <w:rPrChange w:id="16738" w:author="shorny" w:date="2014-06-09T18:46:00Z">
              <w:rPr>
                <w:rStyle w:val="keyword1"/>
              </w:rPr>
            </w:rPrChange>
          </w:rPr>
          <w:t>INTO</w:t>
        </w:r>
        <w:r w:rsidRPr="00905A86">
          <w:rPr>
            <w:sz w:val="18"/>
            <w:rPrChange w:id="16739" w:author="shorny" w:date="2014-06-09T18:46:00Z">
              <w:rPr/>
            </w:rPrChange>
          </w:rPr>
          <w:t xml:space="preserve"> Document (DocID, UploadLink, ApplicantID, DocTypeID, DocStatusID)</w:t>
        </w:r>
      </w:ins>
    </w:p>
    <w:p w14:paraId="013594A7" w14:textId="77777777" w:rsidR="00905A86" w:rsidRPr="00905A86" w:rsidRDefault="00905A86">
      <w:pPr>
        <w:pStyle w:val="HTMLPreformatted"/>
        <w:divId w:val="1587107075"/>
        <w:rPr>
          <w:ins w:id="16740" w:author="shorny" w:date="2014-06-09T18:46:00Z"/>
          <w:sz w:val="18"/>
          <w:rPrChange w:id="16741" w:author="shorny" w:date="2014-06-09T18:46:00Z">
            <w:rPr>
              <w:ins w:id="16742" w:author="shorny" w:date="2014-06-09T18:46:00Z"/>
            </w:rPr>
          </w:rPrChange>
        </w:rPr>
      </w:pPr>
      <w:ins w:id="16743" w:author="shorny" w:date="2014-06-09T18:46:00Z">
        <w:r w:rsidRPr="00905A86">
          <w:rPr>
            <w:rStyle w:val="keyword1"/>
            <w:sz w:val="18"/>
            <w:rPrChange w:id="16744" w:author="shorny" w:date="2014-06-09T18:46:00Z">
              <w:rPr>
                <w:rStyle w:val="keyword1"/>
              </w:rPr>
            </w:rPrChange>
          </w:rPr>
          <w:t>VALUES</w:t>
        </w:r>
        <w:r w:rsidRPr="00905A86">
          <w:rPr>
            <w:sz w:val="18"/>
            <w:rPrChange w:id="16745" w:author="shorny" w:date="2014-06-09T18:46:00Z">
              <w:rPr/>
            </w:rPrChange>
          </w:rPr>
          <w:t xml:space="preserve"> (131, </w:t>
        </w:r>
        <w:r w:rsidRPr="00905A86">
          <w:rPr>
            <w:rStyle w:val="string1"/>
            <w:sz w:val="18"/>
            <w:rPrChange w:id="16746" w:author="shorny" w:date="2014-06-09T18:46:00Z">
              <w:rPr>
                <w:rStyle w:val="string1"/>
              </w:rPr>
            </w:rPrChange>
          </w:rPr>
          <w:t>'/mnt/data/rhd/01/CV/001.pdf'</w:t>
        </w:r>
        <w:r w:rsidRPr="00905A86">
          <w:rPr>
            <w:sz w:val="18"/>
            <w:rPrChange w:id="16747" w:author="shorny" w:date="2014-06-09T18:46:00Z">
              <w:rPr/>
            </w:rPrChange>
          </w:rPr>
          <w:t>, 01, 20001, 30000);</w:t>
        </w:r>
      </w:ins>
    </w:p>
    <w:p w14:paraId="7F947500" w14:textId="77777777" w:rsidR="00905A86" w:rsidRPr="00905A86" w:rsidRDefault="00905A86">
      <w:pPr>
        <w:pStyle w:val="HTMLPreformatted"/>
        <w:divId w:val="1587107075"/>
        <w:rPr>
          <w:ins w:id="16748" w:author="shorny" w:date="2014-06-09T18:46:00Z"/>
          <w:sz w:val="18"/>
          <w:rPrChange w:id="16749" w:author="shorny" w:date="2014-06-09T18:46:00Z">
            <w:rPr>
              <w:ins w:id="16750" w:author="shorny" w:date="2014-06-09T18:46:00Z"/>
            </w:rPr>
          </w:rPrChange>
        </w:rPr>
      </w:pPr>
    </w:p>
    <w:p w14:paraId="7D5972E4" w14:textId="77777777" w:rsidR="00905A86" w:rsidRPr="00905A86" w:rsidRDefault="00905A86">
      <w:pPr>
        <w:pStyle w:val="HTMLPreformatted"/>
        <w:divId w:val="1587107075"/>
        <w:rPr>
          <w:ins w:id="16751" w:author="shorny" w:date="2014-06-09T18:46:00Z"/>
          <w:rStyle w:val="comment1"/>
          <w:sz w:val="18"/>
          <w:rPrChange w:id="16752" w:author="shorny" w:date="2014-06-09T18:46:00Z">
            <w:rPr>
              <w:ins w:id="16753" w:author="shorny" w:date="2014-06-09T18:46:00Z"/>
              <w:rStyle w:val="comment1"/>
            </w:rPr>
          </w:rPrChange>
        </w:rPr>
      </w:pPr>
      <w:ins w:id="16754" w:author="shorny" w:date="2014-06-09T18:46:00Z">
        <w:r w:rsidRPr="00905A86">
          <w:rPr>
            <w:rStyle w:val="comment1"/>
            <w:sz w:val="18"/>
            <w:rPrChange w:id="16755" w:author="shorny" w:date="2014-06-09T18:46:00Z">
              <w:rPr>
                <w:rStyle w:val="comment1"/>
              </w:rPr>
            </w:rPrChange>
          </w:rPr>
          <w:t>-- Denise to supervise this</w:t>
        </w:r>
      </w:ins>
    </w:p>
    <w:p w14:paraId="6B997DCD" w14:textId="77777777" w:rsidR="00905A86" w:rsidRPr="00905A86" w:rsidRDefault="00905A86">
      <w:pPr>
        <w:pStyle w:val="HTMLPreformatted"/>
        <w:divId w:val="1587107075"/>
        <w:rPr>
          <w:ins w:id="16756" w:author="shorny" w:date="2014-06-09T18:46:00Z"/>
          <w:sz w:val="18"/>
          <w:rPrChange w:id="16757" w:author="shorny" w:date="2014-06-09T18:46:00Z">
            <w:rPr>
              <w:ins w:id="16758" w:author="shorny" w:date="2014-06-09T18:46:00Z"/>
            </w:rPr>
          </w:rPrChange>
        </w:rPr>
      </w:pPr>
      <w:ins w:id="16759" w:author="shorny" w:date="2014-06-09T18:46:00Z">
        <w:r w:rsidRPr="00905A86">
          <w:rPr>
            <w:rStyle w:val="keyword1"/>
            <w:sz w:val="18"/>
            <w:rPrChange w:id="16760" w:author="shorny" w:date="2014-06-09T18:46:00Z">
              <w:rPr>
                <w:rStyle w:val="keyword1"/>
              </w:rPr>
            </w:rPrChange>
          </w:rPr>
          <w:t>INSERT</w:t>
        </w:r>
        <w:r w:rsidRPr="00905A86">
          <w:rPr>
            <w:sz w:val="18"/>
            <w:rPrChange w:id="16761" w:author="shorny" w:date="2014-06-09T18:46:00Z">
              <w:rPr/>
            </w:rPrChange>
          </w:rPr>
          <w:t xml:space="preserve"> </w:t>
        </w:r>
        <w:r w:rsidRPr="00905A86">
          <w:rPr>
            <w:rStyle w:val="keyword1"/>
            <w:sz w:val="18"/>
            <w:rPrChange w:id="16762" w:author="shorny" w:date="2014-06-09T18:46:00Z">
              <w:rPr>
                <w:rStyle w:val="keyword1"/>
              </w:rPr>
            </w:rPrChange>
          </w:rPr>
          <w:t>INTO</w:t>
        </w:r>
        <w:r w:rsidRPr="00905A86">
          <w:rPr>
            <w:sz w:val="18"/>
            <w:rPrChange w:id="16763" w:author="shorny" w:date="2014-06-09T18:46:00Z">
              <w:rPr/>
            </w:rPrChange>
          </w:rPr>
          <w:t xml:space="preserve"> `Supervise </w:t>
        </w:r>
        <w:r w:rsidRPr="00905A86">
          <w:rPr>
            <w:rStyle w:val="keyword1"/>
            <w:sz w:val="18"/>
            <w:rPrChange w:id="16764" w:author="shorny" w:date="2014-06-09T18:46:00Z">
              <w:rPr>
                <w:rStyle w:val="keyword1"/>
              </w:rPr>
            </w:rPrChange>
          </w:rPr>
          <w:t>as</w:t>
        </w:r>
        <w:r w:rsidRPr="00905A86">
          <w:rPr>
            <w:sz w:val="18"/>
            <w:rPrChange w:id="16765" w:author="shorny" w:date="2014-06-09T18:46:00Z">
              <w:rPr/>
            </w:rPrChange>
          </w:rPr>
          <w:t>` (PrimarySupervisor, ApplicationID, StaffID)</w:t>
        </w:r>
      </w:ins>
    </w:p>
    <w:p w14:paraId="7A7C0DBE" w14:textId="77777777" w:rsidR="00905A86" w:rsidRPr="00905A86" w:rsidRDefault="00905A86">
      <w:pPr>
        <w:pStyle w:val="HTMLPreformatted"/>
        <w:divId w:val="1587107075"/>
        <w:rPr>
          <w:ins w:id="16766" w:author="shorny" w:date="2014-06-09T18:46:00Z"/>
          <w:sz w:val="18"/>
          <w:rPrChange w:id="16767" w:author="shorny" w:date="2014-06-09T18:46:00Z">
            <w:rPr>
              <w:ins w:id="16768" w:author="shorny" w:date="2014-06-09T18:46:00Z"/>
            </w:rPr>
          </w:rPrChange>
        </w:rPr>
      </w:pPr>
      <w:ins w:id="16769" w:author="shorny" w:date="2014-06-09T18:46:00Z">
        <w:r w:rsidRPr="00905A86">
          <w:rPr>
            <w:rStyle w:val="keyword1"/>
            <w:sz w:val="18"/>
            <w:rPrChange w:id="16770" w:author="shorny" w:date="2014-06-09T18:46:00Z">
              <w:rPr>
                <w:rStyle w:val="keyword1"/>
              </w:rPr>
            </w:rPrChange>
          </w:rPr>
          <w:t>VALUES</w:t>
        </w:r>
        <w:r w:rsidRPr="00905A86">
          <w:rPr>
            <w:sz w:val="18"/>
            <w:rPrChange w:id="16771" w:author="shorny" w:date="2014-06-09T18:46:00Z">
              <w:rPr/>
            </w:rPrChange>
          </w:rPr>
          <w:t xml:space="preserve"> (1, 111, 1000);</w:t>
        </w:r>
      </w:ins>
    </w:p>
    <w:p w14:paraId="04281E00" w14:textId="77777777" w:rsidR="00905A86" w:rsidRPr="00905A86" w:rsidRDefault="00905A86">
      <w:pPr>
        <w:pStyle w:val="HTMLPreformatted"/>
        <w:divId w:val="1587107075"/>
        <w:rPr>
          <w:ins w:id="16772" w:author="shorny" w:date="2014-06-09T18:46:00Z"/>
          <w:sz w:val="18"/>
          <w:rPrChange w:id="16773" w:author="shorny" w:date="2014-06-09T18:46:00Z">
            <w:rPr>
              <w:ins w:id="16774" w:author="shorny" w:date="2014-06-09T18:46:00Z"/>
            </w:rPr>
          </w:rPrChange>
        </w:rPr>
      </w:pPr>
    </w:p>
    <w:p w14:paraId="12138FBD" w14:textId="77777777" w:rsidR="00905A86" w:rsidRPr="00905A86" w:rsidRDefault="00905A86">
      <w:pPr>
        <w:pStyle w:val="HTMLPreformatted"/>
        <w:divId w:val="1587107075"/>
        <w:rPr>
          <w:ins w:id="16775" w:author="shorny" w:date="2014-06-09T18:46:00Z"/>
          <w:sz w:val="18"/>
          <w:rPrChange w:id="16776" w:author="shorny" w:date="2014-06-09T18:46:00Z">
            <w:rPr>
              <w:ins w:id="16777" w:author="shorny" w:date="2014-06-09T18:46:00Z"/>
            </w:rPr>
          </w:rPrChange>
        </w:rPr>
      </w:pPr>
    </w:p>
    <w:p w14:paraId="137DFFCF" w14:textId="77777777" w:rsidR="00905A86" w:rsidRPr="00905A86" w:rsidRDefault="00905A86">
      <w:pPr>
        <w:pStyle w:val="HTMLPreformatted"/>
        <w:divId w:val="1587107075"/>
        <w:rPr>
          <w:ins w:id="16778" w:author="shorny" w:date="2014-06-09T18:46:00Z"/>
          <w:rStyle w:val="comment1"/>
          <w:sz w:val="18"/>
          <w:rPrChange w:id="16779" w:author="shorny" w:date="2014-06-09T18:46:00Z">
            <w:rPr>
              <w:ins w:id="16780" w:author="shorny" w:date="2014-06-09T18:46:00Z"/>
              <w:rStyle w:val="comment1"/>
            </w:rPr>
          </w:rPrChange>
        </w:rPr>
      </w:pPr>
      <w:ins w:id="16781" w:author="shorny" w:date="2014-06-09T18:46:00Z">
        <w:r w:rsidRPr="00905A86">
          <w:rPr>
            <w:rStyle w:val="comment1"/>
            <w:sz w:val="18"/>
            <w:rPrChange w:id="16782" w:author="shorny" w:date="2014-06-09T18:46:00Z">
              <w:rPr>
                <w:rStyle w:val="comment1"/>
              </w:rPr>
            </w:rPrChange>
          </w:rPr>
          <w:t>-- -----------------------------------------------------------------------------</w:t>
        </w:r>
      </w:ins>
    </w:p>
    <w:p w14:paraId="63CB59E0" w14:textId="77777777" w:rsidR="00905A86" w:rsidRPr="00905A86" w:rsidRDefault="00905A86">
      <w:pPr>
        <w:pStyle w:val="HTMLPreformatted"/>
        <w:divId w:val="1587107075"/>
        <w:rPr>
          <w:ins w:id="16783" w:author="shorny" w:date="2014-06-09T18:46:00Z"/>
          <w:rStyle w:val="comment1"/>
          <w:sz w:val="18"/>
          <w:rPrChange w:id="16784" w:author="shorny" w:date="2014-06-09T18:46:00Z">
            <w:rPr>
              <w:ins w:id="16785" w:author="shorny" w:date="2014-06-09T18:46:00Z"/>
              <w:rStyle w:val="comment1"/>
            </w:rPr>
          </w:rPrChange>
        </w:rPr>
      </w:pPr>
      <w:ins w:id="16786" w:author="shorny" w:date="2014-06-09T18:46:00Z">
        <w:r w:rsidRPr="00905A86">
          <w:rPr>
            <w:rStyle w:val="comment1"/>
            <w:sz w:val="18"/>
            <w:rPrChange w:id="16787" w:author="shorny" w:date="2014-06-09T18:46:00Z">
              <w:rPr>
                <w:rStyle w:val="comment1"/>
              </w:rPr>
            </w:rPrChange>
          </w:rPr>
          <w:lastRenderedPageBreak/>
          <w:t>-- FW Your kind supervision for my intended PhD.txt</w:t>
        </w:r>
      </w:ins>
    </w:p>
    <w:p w14:paraId="0B43D0A0" w14:textId="77777777" w:rsidR="00905A86" w:rsidRPr="00905A86" w:rsidRDefault="00905A86">
      <w:pPr>
        <w:pStyle w:val="HTMLPreformatted"/>
        <w:divId w:val="1587107075"/>
        <w:rPr>
          <w:ins w:id="16788" w:author="shorny" w:date="2014-06-09T18:46:00Z"/>
          <w:rStyle w:val="comment1"/>
          <w:sz w:val="18"/>
          <w:rPrChange w:id="16789" w:author="shorny" w:date="2014-06-09T18:46:00Z">
            <w:rPr>
              <w:ins w:id="16790" w:author="shorny" w:date="2014-06-09T18:46:00Z"/>
              <w:rStyle w:val="comment1"/>
            </w:rPr>
          </w:rPrChange>
        </w:rPr>
      </w:pPr>
      <w:ins w:id="16791" w:author="shorny" w:date="2014-06-09T18:46:00Z">
        <w:r w:rsidRPr="00905A86">
          <w:rPr>
            <w:rStyle w:val="comment1"/>
            <w:sz w:val="18"/>
            <w:rPrChange w:id="16792" w:author="shorny" w:date="2014-06-09T18:46:00Z">
              <w:rPr>
                <w:rStyle w:val="comment1"/>
              </w:rPr>
            </w:rPrChange>
          </w:rPr>
          <w:t>-- 2</w:t>
        </w:r>
      </w:ins>
    </w:p>
    <w:p w14:paraId="43A75354" w14:textId="77777777" w:rsidR="00905A86" w:rsidRPr="00905A86" w:rsidRDefault="00905A86">
      <w:pPr>
        <w:pStyle w:val="HTMLPreformatted"/>
        <w:divId w:val="1587107075"/>
        <w:rPr>
          <w:ins w:id="16793" w:author="shorny" w:date="2014-06-09T18:46:00Z"/>
          <w:sz w:val="18"/>
          <w:rPrChange w:id="16794" w:author="shorny" w:date="2014-06-09T18:46:00Z">
            <w:rPr>
              <w:ins w:id="16795" w:author="shorny" w:date="2014-06-09T18:46:00Z"/>
            </w:rPr>
          </w:rPrChange>
        </w:rPr>
      </w:pPr>
      <w:ins w:id="16796" w:author="shorny" w:date="2014-06-09T18:46:00Z">
        <w:r w:rsidRPr="00905A86">
          <w:rPr>
            <w:rStyle w:val="keyword1"/>
            <w:sz w:val="18"/>
            <w:rPrChange w:id="16797" w:author="shorny" w:date="2014-06-09T18:46:00Z">
              <w:rPr>
                <w:rStyle w:val="keyword1"/>
              </w:rPr>
            </w:rPrChange>
          </w:rPr>
          <w:t>SELECT</w:t>
        </w:r>
        <w:r w:rsidRPr="00905A86">
          <w:rPr>
            <w:sz w:val="18"/>
            <w:rPrChange w:id="16798" w:author="shorny" w:date="2014-06-09T18:46:00Z">
              <w:rPr/>
            </w:rPrChange>
          </w:rPr>
          <w:t xml:space="preserve"> "Populating Applicant 2 info" ;</w:t>
        </w:r>
      </w:ins>
    </w:p>
    <w:p w14:paraId="0534A91E" w14:textId="77777777" w:rsidR="00905A86" w:rsidRPr="00905A86" w:rsidRDefault="00905A86">
      <w:pPr>
        <w:pStyle w:val="HTMLPreformatted"/>
        <w:divId w:val="1587107075"/>
        <w:rPr>
          <w:ins w:id="16799" w:author="shorny" w:date="2014-06-09T18:46:00Z"/>
          <w:sz w:val="18"/>
          <w:rPrChange w:id="16800" w:author="shorny" w:date="2014-06-09T18:46:00Z">
            <w:rPr>
              <w:ins w:id="16801" w:author="shorny" w:date="2014-06-09T18:46:00Z"/>
            </w:rPr>
          </w:rPrChange>
        </w:rPr>
      </w:pPr>
    </w:p>
    <w:p w14:paraId="50489114" w14:textId="77777777" w:rsidR="00905A86" w:rsidRPr="00905A86" w:rsidRDefault="00905A86">
      <w:pPr>
        <w:pStyle w:val="HTMLPreformatted"/>
        <w:divId w:val="1587107075"/>
        <w:rPr>
          <w:ins w:id="16802" w:author="shorny" w:date="2014-06-09T18:46:00Z"/>
          <w:sz w:val="18"/>
          <w:rPrChange w:id="16803" w:author="shorny" w:date="2014-06-09T18:46:00Z">
            <w:rPr>
              <w:ins w:id="16804" w:author="shorny" w:date="2014-06-09T18:46:00Z"/>
            </w:rPr>
          </w:rPrChange>
        </w:rPr>
      </w:pPr>
      <w:ins w:id="16805" w:author="shorny" w:date="2014-06-09T18:46:00Z">
        <w:r w:rsidRPr="00905A86">
          <w:rPr>
            <w:rStyle w:val="keyword1"/>
            <w:sz w:val="18"/>
            <w:rPrChange w:id="16806" w:author="shorny" w:date="2014-06-09T18:46:00Z">
              <w:rPr>
                <w:rStyle w:val="keyword1"/>
              </w:rPr>
            </w:rPrChange>
          </w:rPr>
          <w:t>INSERT</w:t>
        </w:r>
        <w:r w:rsidRPr="00905A86">
          <w:rPr>
            <w:sz w:val="18"/>
            <w:rPrChange w:id="16807" w:author="shorny" w:date="2014-06-09T18:46:00Z">
              <w:rPr/>
            </w:rPrChange>
          </w:rPr>
          <w:t xml:space="preserve"> </w:t>
        </w:r>
        <w:r w:rsidRPr="00905A86">
          <w:rPr>
            <w:rStyle w:val="keyword1"/>
            <w:sz w:val="18"/>
            <w:rPrChange w:id="16808" w:author="shorny" w:date="2014-06-09T18:46:00Z">
              <w:rPr>
                <w:rStyle w:val="keyword1"/>
              </w:rPr>
            </w:rPrChange>
          </w:rPr>
          <w:t>INTO</w:t>
        </w:r>
        <w:r w:rsidRPr="00905A86">
          <w:rPr>
            <w:sz w:val="18"/>
            <w:rPrChange w:id="16809" w:author="shorny" w:date="2014-06-09T18:46:00Z">
              <w:rPr/>
            </w:rPrChange>
          </w:rPr>
          <w:t xml:space="preserve"> Applicant (ApplicantID, FName, LName, Email, Mobile, Phone,</w:t>
        </w:r>
      </w:ins>
    </w:p>
    <w:p w14:paraId="0AF29A6A" w14:textId="77777777" w:rsidR="00905A86" w:rsidRPr="00905A86" w:rsidRDefault="00905A86">
      <w:pPr>
        <w:pStyle w:val="HTMLPreformatted"/>
        <w:divId w:val="1587107075"/>
        <w:rPr>
          <w:ins w:id="16810" w:author="shorny" w:date="2014-06-09T18:46:00Z"/>
          <w:sz w:val="18"/>
          <w:rPrChange w:id="16811" w:author="shorny" w:date="2014-06-09T18:46:00Z">
            <w:rPr>
              <w:ins w:id="16812" w:author="shorny" w:date="2014-06-09T18:46:00Z"/>
            </w:rPr>
          </w:rPrChange>
        </w:rPr>
      </w:pPr>
      <w:ins w:id="16813" w:author="shorny" w:date="2014-06-09T18:46:00Z">
        <w:r w:rsidRPr="00905A86">
          <w:rPr>
            <w:sz w:val="18"/>
            <w:rPrChange w:id="16814" w:author="shorny" w:date="2014-06-09T18:46:00Z">
              <w:rPr/>
            </w:rPrChange>
          </w:rPr>
          <w:t>DateAdded, LastModifiedByStaffID)</w:t>
        </w:r>
      </w:ins>
    </w:p>
    <w:p w14:paraId="181A8870" w14:textId="77777777" w:rsidR="00905A86" w:rsidRPr="00905A86" w:rsidRDefault="00905A86">
      <w:pPr>
        <w:pStyle w:val="HTMLPreformatted"/>
        <w:divId w:val="1587107075"/>
        <w:rPr>
          <w:ins w:id="16815" w:author="shorny" w:date="2014-06-09T18:46:00Z"/>
          <w:sz w:val="18"/>
          <w:rPrChange w:id="16816" w:author="shorny" w:date="2014-06-09T18:46:00Z">
            <w:rPr>
              <w:ins w:id="16817" w:author="shorny" w:date="2014-06-09T18:46:00Z"/>
            </w:rPr>
          </w:rPrChange>
        </w:rPr>
      </w:pPr>
      <w:ins w:id="16818" w:author="shorny" w:date="2014-06-09T18:46:00Z">
        <w:r w:rsidRPr="00905A86">
          <w:rPr>
            <w:rStyle w:val="keyword1"/>
            <w:sz w:val="18"/>
            <w:rPrChange w:id="16819" w:author="shorny" w:date="2014-06-09T18:46:00Z">
              <w:rPr>
                <w:rStyle w:val="keyword1"/>
              </w:rPr>
            </w:rPrChange>
          </w:rPr>
          <w:t>VALUES</w:t>
        </w:r>
        <w:r w:rsidRPr="00905A86">
          <w:rPr>
            <w:sz w:val="18"/>
            <w:rPrChange w:id="16820" w:author="shorny" w:date="2014-06-09T18:46:00Z">
              <w:rPr/>
            </w:rPrChange>
          </w:rPr>
          <w:t xml:space="preserve"> (2, </w:t>
        </w:r>
        <w:r w:rsidRPr="00905A86">
          <w:rPr>
            <w:rStyle w:val="string1"/>
            <w:sz w:val="18"/>
            <w:rPrChange w:id="16821" w:author="shorny" w:date="2014-06-09T18:46:00Z">
              <w:rPr>
                <w:rStyle w:val="string1"/>
              </w:rPr>
            </w:rPrChange>
          </w:rPr>
          <w:t>'Mohammad'</w:t>
        </w:r>
        <w:r w:rsidRPr="00905A86">
          <w:rPr>
            <w:sz w:val="18"/>
            <w:rPrChange w:id="16822" w:author="shorny" w:date="2014-06-09T18:46:00Z">
              <w:rPr/>
            </w:rPrChange>
          </w:rPr>
          <w:t xml:space="preserve">, </w:t>
        </w:r>
        <w:r w:rsidRPr="00905A86">
          <w:rPr>
            <w:rStyle w:val="string1"/>
            <w:sz w:val="18"/>
            <w:rPrChange w:id="16823" w:author="shorny" w:date="2014-06-09T18:46:00Z">
              <w:rPr>
                <w:rStyle w:val="string1"/>
              </w:rPr>
            </w:rPrChange>
          </w:rPr>
          <w:t>'Almalki'</w:t>
        </w:r>
        <w:r w:rsidRPr="00905A86">
          <w:rPr>
            <w:sz w:val="18"/>
            <w:rPrChange w:id="16824" w:author="shorny" w:date="2014-06-09T18:46:00Z">
              <w:rPr/>
            </w:rPrChange>
          </w:rPr>
          <w:t xml:space="preserve">, </w:t>
        </w:r>
        <w:r w:rsidRPr="00905A86">
          <w:rPr>
            <w:rStyle w:val="string1"/>
            <w:sz w:val="18"/>
            <w:rPrChange w:id="16825" w:author="shorny" w:date="2014-06-09T18:46:00Z">
              <w:rPr>
                <w:rStyle w:val="string1"/>
              </w:rPr>
            </w:rPrChange>
          </w:rPr>
          <w:t>'don.memo@hotmail.com'</w:t>
        </w:r>
        <w:r w:rsidRPr="00905A86">
          <w:rPr>
            <w:sz w:val="18"/>
            <w:rPrChange w:id="16826" w:author="shorny" w:date="2014-06-09T18:46:00Z">
              <w:rPr/>
            </w:rPrChange>
          </w:rPr>
          <w:t xml:space="preserve">, </w:t>
        </w:r>
        <w:r w:rsidRPr="00905A86">
          <w:rPr>
            <w:rStyle w:val="string1"/>
            <w:sz w:val="18"/>
            <w:rPrChange w:id="16827" w:author="shorny" w:date="2014-06-09T18:46:00Z">
              <w:rPr>
                <w:rStyle w:val="string1"/>
              </w:rPr>
            </w:rPrChange>
          </w:rPr>
          <w:t>'+966 565907070'</w:t>
        </w:r>
        <w:r w:rsidRPr="00905A86">
          <w:rPr>
            <w:sz w:val="18"/>
            <w:rPrChange w:id="16828" w:author="shorny" w:date="2014-06-09T18:46:00Z">
              <w:rPr/>
            </w:rPrChange>
          </w:rPr>
          <w:t>,</w:t>
        </w:r>
      </w:ins>
    </w:p>
    <w:p w14:paraId="4CF0DF71" w14:textId="77777777" w:rsidR="00905A86" w:rsidRPr="00905A86" w:rsidRDefault="00905A86">
      <w:pPr>
        <w:pStyle w:val="HTMLPreformatted"/>
        <w:divId w:val="1587107075"/>
        <w:rPr>
          <w:ins w:id="16829" w:author="shorny" w:date="2014-06-09T18:46:00Z"/>
          <w:sz w:val="18"/>
          <w:rPrChange w:id="16830" w:author="shorny" w:date="2014-06-09T18:46:00Z">
            <w:rPr>
              <w:ins w:id="16831" w:author="shorny" w:date="2014-06-09T18:46:00Z"/>
            </w:rPr>
          </w:rPrChange>
        </w:rPr>
      </w:pPr>
      <w:ins w:id="16832" w:author="shorny" w:date="2014-06-09T18:46:00Z">
        <w:r w:rsidRPr="00905A86">
          <w:rPr>
            <w:rStyle w:val="string1"/>
            <w:sz w:val="18"/>
            <w:rPrChange w:id="16833" w:author="shorny" w:date="2014-06-09T18:46:00Z">
              <w:rPr>
                <w:rStyle w:val="string1"/>
              </w:rPr>
            </w:rPrChange>
          </w:rPr>
          <w:t>'+966 12 527000000 ext 4951'</w:t>
        </w:r>
        <w:r w:rsidRPr="00905A86">
          <w:rPr>
            <w:sz w:val="18"/>
            <w:rPrChange w:id="16834" w:author="shorny" w:date="2014-06-09T18:46:00Z">
              <w:rPr/>
            </w:rPrChange>
          </w:rPr>
          <w:t xml:space="preserve">, </w:t>
        </w:r>
        <w:r w:rsidRPr="00905A86">
          <w:rPr>
            <w:rStyle w:val="string1"/>
            <w:sz w:val="18"/>
            <w:rPrChange w:id="16835" w:author="shorny" w:date="2014-06-09T18:46:00Z">
              <w:rPr>
                <w:rStyle w:val="string1"/>
              </w:rPr>
            </w:rPrChange>
          </w:rPr>
          <w:t>'2014-05-02'</w:t>
        </w:r>
        <w:r w:rsidRPr="00905A86">
          <w:rPr>
            <w:sz w:val="18"/>
            <w:rPrChange w:id="16836" w:author="shorny" w:date="2014-06-09T18:46:00Z">
              <w:rPr/>
            </w:rPrChange>
          </w:rPr>
          <w:t>, 1003);</w:t>
        </w:r>
      </w:ins>
    </w:p>
    <w:p w14:paraId="4FB8D914" w14:textId="77777777" w:rsidR="00905A86" w:rsidRPr="00905A86" w:rsidRDefault="00905A86">
      <w:pPr>
        <w:pStyle w:val="HTMLPreformatted"/>
        <w:divId w:val="1587107075"/>
        <w:rPr>
          <w:ins w:id="16837" w:author="shorny" w:date="2014-06-09T18:46:00Z"/>
          <w:sz w:val="18"/>
          <w:rPrChange w:id="16838" w:author="shorny" w:date="2014-06-09T18:46:00Z">
            <w:rPr>
              <w:ins w:id="16839" w:author="shorny" w:date="2014-06-09T18:46:00Z"/>
            </w:rPr>
          </w:rPrChange>
        </w:rPr>
      </w:pPr>
    </w:p>
    <w:p w14:paraId="016CA4BE" w14:textId="77777777" w:rsidR="00905A86" w:rsidRPr="00905A86" w:rsidRDefault="00905A86">
      <w:pPr>
        <w:pStyle w:val="HTMLPreformatted"/>
        <w:divId w:val="1587107075"/>
        <w:rPr>
          <w:ins w:id="16840" w:author="shorny" w:date="2014-06-09T18:46:00Z"/>
          <w:sz w:val="18"/>
          <w:rPrChange w:id="16841" w:author="shorny" w:date="2014-06-09T18:46:00Z">
            <w:rPr>
              <w:ins w:id="16842" w:author="shorny" w:date="2014-06-09T18:46:00Z"/>
            </w:rPr>
          </w:rPrChange>
        </w:rPr>
      </w:pPr>
      <w:ins w:id="16843" w:author="shorny" w:date="2014-06-09T18:46:00Z">
        <w:r w:rsidRPr="00905A86">
          <w:rPr>
            <w:rStyle w:val="keyword1"/>
            <w:sz w:val="18"/>
            <w:rPrChange w:id="16844" w:author="shorny" w:date="2014-06-09T18:46:00Z">
              <w:rPr>
                <w:rStyle w:val="keyword1"/>
              </w:rPr>
            </w:rPrChange>
          </w:rPr>
          <w:t>INSERT</w:t>
        </w:r>
        <w:r w:rsidRPr="00905A86">
          <w:rPr>
            <w:sz w:val="18"/>
            <w:rPrChange w:id="16845" w:author="shorny" w:date="2014-06-09T18:46:00Z">
              <w:rPr/>
            </w:rPrChange>
          </w:rPr>
          <w:t xml:space="preserve"> </w:t>
        </w:r>
        <w:r w:rsidRPr="00905A86">
          <w:rPr>
            <w:rStyle w:val="keyword1"/>
            <w:sz w:val="18"/>
            <w:rPrChange w:id="16846" w:author="shorny" w:date="2014-06-09T18:46:00Z">
              <w:rPr>
                <w:rStyle w:val="keyword1"/>
              </w:rPr>
            </w:rPrChange>
          </w:rPr>
          <w:t>INTO</w:t>
        </w:r>
        <w:r w:rsidRPr="00905A86">
          <w:rPr>
            <w:sz w:val="18"/>
            <w:rPrChange w:id="16847" w:author="shorny" w:date="2014-06-09T18:46:00Z">
              <w:rPr/>
            </w:rPrChange>
          </w:rPr>
          <w:t xml:space="preserve"> Application (ApplicantID, ApplicationID, awardID, DateAdded,</w:t>
        </w:r>
      </w:ins>
    </w:p>
    <w:p w14:paraId="3FF8C3A6" w14:textId="77777777" w:rsidR="00905A86" w:rsidRPr="00905A86" w:rsidRDefault="00905A86">
      <w:pPr>
        <w:pStyle w:val="HTMLPreformatted"/>
        <w:divId w:val="1587107075"/>
        <w:rPr>
          <w:ins w:id="16848" w:author="shorny" w:date="2014-06-09T18:46:00Z"/>
          <w:sz w:val="18"/>
          <w:rPrChange w:id="16849" w:author="shorny" w:date="2014-06-09T18:46:00Z">
            <w:rPr>
              <w:ins w:id="16850" w:author="shorny" w:date="2014-06-09T18:46:00Z"/>
            </w:rPr>
          </w:rPrChange>
        </w:rPr>
      </w:pPr>
      <w:ins w:id="16851" w:author="shorny" w:date="2014-06-09T18:46:00Z">
        <w:r w:rsidRPr="00905A86">
          <w:rPr>
            <w:sz w:val="18"/>
            <w:rPrChange w:id="16852" w:author="shorny" w:date="2014-06-09T18:46:00Z">
              <w:rPr/>
            </w:rPrChange>
          </w:rPr>
          <w:t>DateLastChecked, DateLastModified, LastModifiedByStaffID, applicationStatusID)</w:t>
        </w:r>
      </w:ins>
    </w:p>
    <w:p w14:paraId="45767ABE" w14:textId="77777777" w:rsidR="00905A86" w:rsidRPr="00905A86" w:rsidRDefault="00905A86">
      <w:pPr>
        <w:pStyle w:val="HTMLPreformatted"/>
        <w:divId w:val="1587107075"/>
        <w:rPr>
          <w:ins w:id="16853" w:author="shorny" w:date="2014-06-09T18:46:00Z"/>
          <w:sz w:val="18"/>
          <w:rPrChange w:id="16854" w:author="shorny" w:date="2014-06-09T18:46:00Z">
            <w:rPr>
              <w:ins w:id="16855" w:author="shorny" w:date="2014-06-09T18:46:00Z"/>
            </w:rPr>
          </w:rPrChange>
        </w:rPr>
      </w:pPr>
      <w:ins w:id="16856" w:author="shorny" w:date="2014-06-09T18:46:00Z">
        <w:r w:rsidRPr="00905A86">
          <w:rPr>
            <w:rStyle w:val="keyword1"/>
            <w:sz w:val="18"/>
            <w:rPrChange w:id="16857" w:author="shorny" w:date="2014-06-09T18:46:00Z">
              <w:rPr>
                <w:rStyle w:val="keyword1"/>
              </w:rPr>
            </w:rPrChange>
          </w:rPr>
          <w:t>VALUES</w:t>
        </w:r>
        <w:r w:rsidRPr="00905A86">
          <w:rPr>
            <w:sz w:val="18"/>
            <w:rPrChange w:id="16858" w:author="shorny" w:date="2014-06-09T18:46:00Z">
              <w:rPr/>
            </w:rPrChange>
          </w:rPr>
          <w:t xml:space="preserve"> (2, 211, 40000, </w:t>
        </w:r>
        <w:r w:rsidRPr="00905A86">
          <w:rPr>
            <w:rStyle w:val="string1"/>
            <w:sz w:val="18"/>
            <w:rPrChange w:id="16859" w:author="shorny" w:date="2014-06-09T18:46:00Z">
              <w:rPr>
                <w:rStyle w:val="string1"/>
              </w:rPr>
            </w:rPrChange>
          </w:rPr>
          <w:t>'2014-05-02'</w:t>
        </w:r>
        <w:r w:rsidRPr="00905A86">
          <w:rPr>
            <w:sz w:val="18"/>
            <w:rPrChange w:id="16860" w:author="shorny" w:date="2014-06-09T18:46:00Z">
              <w:rPr/>
            </w:rPrChange>
          </w:rPr>
          <w:t xml:space="preserve">, </w:t>
        </w:r>
        <w:r w:rsidRPr="00905A86">
          <w:rPr>
            <w:rStyle w:val="string1"/>
            <w:sz w:val="18"/>
            <w:rPrChange w:id="16861" w:author="shorny" w:date="2014-06-09T18:46:00Z">
              <w:rPr>
                <w:rStyle w:val="string1"/>
              </w:rPr>
            </w:rPrChange>
          </w:rPr>
          <w:t>'2014-05-02'</w:t>
        </w:r>
        <w:r w:rsidRPr="00905A86">
          <w:rPr>
            <w:sz w:val="18"/>
            <w:rPrChange w:id="16862" w:author="shorny" w:date="2014-06-09T18:46:00Z">
              <w:rPr/>
            </w:rPrChange>
          </w:rPr>
          <w:t xml:space="preserve">, </w:t>
        </w:r>
        <w:r w:rsidRPr="00905A86">
          <w:rPr>
            <w:rStyle w:val="string1"/>
            <w:sz w:val="18"/>
            <w:rPrChange w:id="16863" w:author="shorny" w:date="2014-06-09T18:46:00Z">
              <w:rPr>
                <w:rStyle w:val="string1"/>
              </w:rPr>
            </w:rPrChange>
          </w:rPr>
          <w:t>'2014-05-02'</w:t>
        </w:r>
        <w:r w:rsidRPr="00905A86">
          <w:rPr>
            <w:sz w:val="18"/>
            <w:rPrChange w:id="16864" w:author="shorny" w:date="2014-06-09T18:46:00Z">
              <w:rPr/>
            </w:rPrChange>
          </w:rPr>
          <w:t>, 1003, 10000) ;</w:t>
        </w:r>
      </w:ins>
    </w:p>
    <w:p w14:paraId="6D4F9C3E" w14:textId="77777777" w:rsidR="00905A86" w:rsidRPr="00905A86" w:rsidRDefault="00905A86">
      <w:pPr>
        <w:pStyle w:val="HTMLPreformatted"/>
        <w:divId w:val="1587107075"/>
        <w:rPr>
          <w:ins w:id="16865" w:author="shorny" w:date="2014-06-09T18:46:00Z"/>
          <w:sz w:val="18"/>
          <w:rPrChange w:id="16866" w:author="shorny" w:date="2014-06-09T18:46:00Z">
            <w:rPr>
              <w:ins w:id="16867" w:author="shorny" w:date="2014-06-09T18:46:00Z"/>
            </w:rPr>
          </w:rPrChange>
        </w:rPr>
      </w:pPr>
    </w:p>
    <w:p w14:paraId="2229F2D5" w14:textId="77777777" w:rsidR="00905A86" w:rsidRPr="00905A86" w:rsidRDefault="00905A86">
      <w:pPr>
        <w:pStyle w:val="HTMLPreformatted"/>
        <w:divId w:val="1587107075"/>
        <w:rPr>
          <w:ins w:id="16868" w:author="shorny" w:date="2014-06-09T18:46:00Z"/>
          <w:sz w:val="18"/>
          <w:rPrChange w:id="16869" w:author="shorny" w:date="2014-06-09T18:46:00Z">
            <w:rPr>
              <w:ins w:id="16870" w:author="shorny" w:date="2014-06-09T18:46:00Z"/>
            </w:rPr>
          </w:rPrChange>
        </w:rPr>
      </w:pPr>
      <w:ins w:id="16871" w:author="shorny" w:date="2014-06-09T18:46:00Z">
        <w:r w:rsidRPr="00905A86">
          <w:rPr>
            <w:rStyle w:val="keyword1"/>
            <w:sz w:val="18"/>
            <w:rPrChange w:id="16872" w:author="shorny" w:date="2014-06-09T18:46:00Z">
              <w:rPr>
                <w:rStyle w:val="keyword1"/>
              </w:rPr>
            </w:rPrChange>
          </w:rPr>
          <w:t>INSERT</w:t>
        </w:r>
        <w:r w:rsidRPr="00905A86">
          <w:rPr>
            <w:sz w:val="18"/>
            <w:rPrChange w:id="16873" w:author="shorny" w:date="2014-06-09T18:46:00Z">
              <w:rPr/>
            </w:rPrChange>
          </w:rPr>
          <w:t xml:space="preserve"> </w:t>
        </w:r>
        <w:r w:rsidRPr="00905A86">
          <w:rPr>
            <w:rStyle w:val="keyword1"/>
            <w:sz w:val="18"/>
            <w:rPrChange w:id="16874" w:author="shorny" w:date="2014-06-09T18:46:00Z">
              <w:rPr>
                <w:rStyle w:val="keyword1"/>
              </w:rPr>
            </w:rPrChange>
          </w:rPr>
          <w:t>INTO</w:t>
        </w:r>
        <w:r w:rsidRPr="00905A86">
          <w:rPr>
            <w:sz w:val="18"/>
            <w:rPrChange w:id="16875" w:author="shorny" w:date="2014-06-09T18:46:00Z">
              <w:rPr/>
            </w:rPrChange>
          </w:rPr>
          <w:t xml:space="preserve"> Degree (DegID, ApplicantID, </w:t>
        </w:r>
        <w:r w:rsidRPr="00905A86">
          <w:rPr>
            <w:rStyle w:val="keyword1"/>
            <w:sz w:val="18"/>
            <w:rPrChange w:id="16876" w:author="shorny" w:date="2014-06-09T18:46:00Z">
              <w:rPr>
                <w:rStyle w:val="keyword1"/>
              </w:rPr>
            </w:rPrChange>
          </w:rPr>
          <w:t>Name</w:t>
        </w:r>
        <w:r w:rsidRPr="00905A86">
          <w:rPr>
            <w:sz w:val="18"/>
            <w:rPrChange w:id="16877" w:author="shorny" w:date="2014-06-09T18:46:00Z">
              <w:rPr/>
            </w:rPrChange>
          </w:rPr>
          <w:t xml:space="preserve">, </w:t>
        </w:r>
        <w:r w:rsidRPr="00905A86">
          <w:rPr>
            <w:rStyle w:val="keyword1"/>
            <w:sz w:val="18"/>
            <w:rPrChange w:id="16878" w:author="shorny" w:date="2014-06-09T18:46:00Z">
              <w:rPr>
                <w:rStyle w:val="keyword1"/>
              </w:rPr>
            </w:rPrChange>
          </w:rPr>
          <w:t>Type</w:t>
        </w:r>
        <w:r w:rsidRPr="00905A86">
          <w:rPr>
            <w:sz w:val="18"/>
            <w:rPrChange w:id="16879" w:author="shorny" w:date="2014-06-09T18:46:00Z">
              <w:rPr/>
            </w:rPrChange>
          </w:rPr>
          <w:t>, YearCompleted,</w:t>
        </w:r>
      </w:ins>
    </w:p>
    <w:p w14:paraId="3E55960B" w14:textId="77777777" w:rsidR="00905A86" w:rsidRPr="00905A86" w:rsidRDefault="00905A86">
      <w:pPr>
        <w:pStyle w:val="HTMLPreformatted"/>
        <w:divId w:val="1587107075"/>
        <w:rPr>
          <w:ins w:id="16880" w:author="shorny" w:date="2014-06-09T18:46:00Z"/>
          <w:sz w:val="18"/>
          <w:rPrChange w:id="16881" w:author="shorny" w:date="2014-06-09T18:46:00Z">
            <w:rPr>
              <w:ins w:id="16882" w:author="shorny" w:date="2014-06-09T18:46:00Z"/>
            </w:rPr>
          </w:rPrChange>
        </w:rPr>
      </w:pPr>
      <w:ins w:id="16883" w:author="shorny" w:date="2014-06-09T18:46:00Z">
        <w:r w:rsidRPr="00905A86">
          <w:rPr>
            <w:sz w:val="18"/>
            <w:rPrChange w:id="16884" w:author="shorny" w:date="2014-06-09T18:46:00Z">
              <w:rPr/>
            </w:rPrChange>
          </w:rPr>
          <w:t>InstitutionName, InstitutionCountryISOCode)</w:t>
        </w:r>
      </w:ins>
    </w:p>
    <w:p w14:paraId="7469F477" w14:textId="77777777" w:rsidR="00905A86" w:rsidRPr="00905A86" w:rsidRDefault="00905A86">
      <w:pPr>
        <w:pStyle w:val="HTMLPreformatted"/>
        <w:divId w:val="1587107075"/>
        <w:rPr>
          <w:ins w:id="16885" w:author="shorny" w:date="2014-06-09T18:46:00Z"/>
          <w:sz w:val="18"/>
          <w:rPrChange w:id="16886" w:author="shorny" w:date="2014-06-09T18:46:00Z">
            <w:rPr>
              <w:ins w:id="16887" w:author="shorny" w:date="2014-06-09T18:46:00Z"/>
            </w:rPr>
          </w:rPrChange>
        </w:rPr>
      </w:pPr>
      <w:ins w:id="16888" w:author="shorny" w:date="2014-06-09T18:46:00Z">
        <w:r w:rsidRPr="00905A86">
          <w:rPr>
            <w:rStyle w:val="keyword1"/>
            <w:sz w:val="18"/>
            <w:rPrChange w:id="16889" w:author="shorny" w:date="2014-06-09T18:46:00Z">
              <w:rPr>
                <w:rStyle w:val="keyword1"/>
              </w:rPr>
            </w:rPrChange>
          </w:rPr>
          <w:t>VALUES</w:t>
        </w:r>
        <w:r w:rsidRPr="00905A86">
          <w:rPr>
            <w:sz w:val="18"/>
            <w:rPrChange w:id="16890" w:author="shorny" w:date="2014-06-09T18:46:00Z">
              <w:rPr/>
            </w:rPrChange>
          </w:rPr>
          <w:t xml:space="preserve"> (221, 2, </w:t>
        </w:r>
        <w:r w:rsidRPr="00905A86">
          <w:rPr>
            <w:rStyle w:val="string1"/>
            <w:sz w:val="18"/>
            <w:rPrChange w:id="16891" w:author="shorny" w:date="2014-06-09T18:46:00Z">
              <w:rPr>
                <w:rStyle w:val="string1"/>
              </w:rPr>
            </w:rPrChange>
          </w:rPr>
          <w:t>'IT'</w:t>
        </w:r>
        <w:r w:rsidRPr="00905A86">
          <w:rPr>
            <w:sz w:val="18"/>
            <w:rPrChange w:id="16892" w:author="shorny" w:date="2014-06-09T18:46:00Z">
              <w:rPr/>
            </w:rPrChange>
          </w:rPr>
          <w:t xml:space="preserve">, </w:t>
        </w:r>
        <w:r w:rsidRPr="00905A86">
          <w:rPr>
            <w:rStyle w:val="string1"/>
            <w:sz w:val="18"/>
            <w:rPrChange w:id="16893" w:author="shorny" w:date="2014-06-09T18:46:00Z">
              <w:rPr>
                <w:rStyle w:val="string1"/>
              </w:rPr>
            </w:rPrChange>
          </w:rPr>
          <w:t>'master'</w:t>
        </w:r>
        <w:r w:rsidRPr="00905A86">
          <w:rPr>
            <w:sz w:val="18"/>
            <w:rPrChange w:id="16894" w:author="shorny" w:date="2014-06-09T18:46:00Z">
              <w:rPr/>
            </w:rPrChange>
          </w:rPr>
          <w:t xml:space="preserve">, </w:t>
        </w:r>
        <w:r w:rsidRPr="00905A86">
          <w:rPr>
            <w:rStyle w:val="string1"/>
            <w:sz w:val="18"/>
            <w:rPrChange w:id="16895" w:author="shorny" w:date="2014-06-09T18:46:00Z">
              <w:rPr>
                <w:rStyle w:val="string1"/>
              </w:rPr>
            </w:rPrChange>
          </w:rPr>
          <w:t>'2010-12-31'</w:t>
        </w:r>
        <w:r w:rsidRPr="00905A86">
          <w:rPr>
            <w:sz w:val="18"/>
            <w:rPrChange w:id="16896" w:author="shorny" w:date="2014-06-09T18:46:00Z">
              <w:rPr/>
            </w:rPrChange>
          </w:rPr>
          <w:t>,</w:t>
        </w:r>
      </w:ins>
    </w:p>
    <w:p w14:paraId="1FD47C95" w14:textId="77777777" w:rsidR="00905A86" w:rsidRPr="00905A86" w:rsidRDefault="00905A86">
      <w:pPr>
        <w:pStyle w:val="HTMLPreformatted"/>
        <w:divId w:val="1587107075"/>
        <w:rPr>
          <w:ins w:id="16897" w:author="shorny" w:date="2014-06-09T18:46:00Z"/>
          <w:sz w:val="18"/>
          <w:rPrChange w:id="16898" w:author="shorny" w:date="2014-06-09T18:46:00Z">
            <w:rPr>
              <w:ins w:id="16899" w:author="shorny" w:date="2014-06-09T18:46:00Z"/>
            </w:rPr>
          </w:rPrChange>
        </w:rPr>
      </w:pPr>
      <w:ins w:id="16900" w:author="shorny" w:date="2014-06-09T18:46:00Z">
        <w:r w:rsidRPr="00905A86">
          <w:rPr>
            <w:rStyle w:val="string1"/>
            <w:sz w:val="18"/>
            <w:rPrChange w:id="16901" w:author="shorny" w:date="2014-06-09T18:46:00Z">
              <w:rPr>
                <w:rStyle w:val="string1"/>
              </w:rPr>
            </w:rPrChange>
          </w:rPr>
          <w:t>'University of Technology Sydney'</w:t>
        </w:r>
        <w:r w:rsidRPr="00905A86">
          <w:rPr>
            <w:sz w:val="18"/>
            <w:rPrChange w:id="16902" w:author="shorny" w:date="2014-06-09T18:46:00Z">
              <w:rPr/>
            </w:rPrChange>
          </w:rPr>
          <w:t xml:space="preserve">, </w:t>
        </w:r>
        <w:r w:rsidRPr="00905A86">
          <w:rPr>
            <w:rStyle w:val="string1"/>
            <w:sz w:val="18"/>
            <w:rPrChange w:id="16903" w:author="shorny" w:date="2014-06-09T18:46:00Z">
              <w:rPr>
                <w:rStyle w:val="string1"/>
              </w:rPr>
            </w:rPrChange>
          </w:rPr>
          <w:t>'AU'</w:t>
        </w:r>
        <w:r w:rsidRPr="00905A86">
          <w:rPr>
            <w:sz w:val="18"/>
            <w:rPrChange w:id="16904" w:author="shorny" w:date="2014-06-09T18:46:00Z">
              <w:rPr/>
            </w:rPrChange>
          </w:rPr>
          <w:t>) ;</w:t>
        </w:r>
      </w:ins>
    </w:p>
    <w:p w14:paraId="35BC23A4" w14:textId="77777777" w:rsidR="00905A86" w:rsidRPr="00905A86" w:rsidRDefault="00905A86">
      <w:pPr>
        <w:pStyle w:val="HTMLPreformatted"/>
        <w:divId w:val="1587107075"/>
        <w:rPr>
          <w:ins w:id="16905" w:author="shorny" w:date="2014-06-09T18:46:00Z"/>
          <w:sz w:val="18"/>
          <w:rPrChange w:id="16906" w:author="shorny" w:date="2014-06-09T18:46:00Z">
            <w:rPr>
              <w:ins w:id="16907" w:author="shorny" w:date="2014-06-09T18:46:00Z"/>
            </w:rPr>
          </w:rPrChange>
        </w:rPr>
      </w:pPr>
    </w:p>
    <w:p w14:paraId="0DB0174F" w14:textId="77777777" w:rsidR="00905A86" w:rsidRPr="00905A86" w:rsidRDefault="00905A86">
      <w:pPr>
        <w:pStyle w:val="HTMLPreformatted"/>
        <w:divId w:val="1587107075"/>
        <w:rPr>
          <w:ins w:id="16908" w:author="shorny" w:date="2014-06-09T18:46:00Z"/>
          <w:sz w:val="18"/>
          <w:rPrChange w:id="16909" w:author="shorny" w:date="2014-06-09T18:46:00Z">
            <w:rPr>
              <w:ins w:id="16910" w:author="shorny" w:date="2014-06-09T18:46:00Z"/>
            </w:rPr>
          </w:rPrChange>
        </w:rPr>
      </w:pPr>
      <w:ins w:id="16911" w:author="shorny" w:date="2014-06-09T18:46:00Z">
        <w:r w:rsidRPr="00905A86">
          <w:rPr>
            <w:rStyle w:val="keyword1"/>
            <w:sz w:val="18"/>
            <w:rPrChange w:id="16912" w:author="shorny" w:date="2014-06-09T18:46:00Z">
              <w:rPr>
                <w:rStyle w:val="keyword1"/>
              </w:rPr>
            </w:rPrChange>
          </w:rPr>
          <w:t>INSERT</w:t>
        </w:r>
        <w:r w:rsidRPr="00905A86">
          <w:rPr>
            <w:sz w:val="18"/>
            <w:rPrChange w:id="16913" w:author="shorny" w:date="2014-06-09T18:46:00Z">
              <w:rPr/>
            </w:rPrChange>
          </w:rPr>
          <w:t xml:space="preserve"> </w:t>
        </w:r>
        <w:r w:rsidRPr="00905A86">
          <w:rPr>
            <w:rStyle w:val="keyword1"/>
            <w:sz w:val="18"/>
            <w:rPrChange w:id="16914" w:author="shorny" w:date="2014-06-09T18:46:00Z">
              <w:rPr>
                <w:rStyle w:val="keyword1"/>
              </w:rPr>
            </w:rPrChange>
          </w:rPr>
          <w:t>INTO</w:t>
        </w:r>
        <w:r w:rsidRPr="00905A86">
          <w:rPr>
            <w:sz w:val="18"/>
            <w:rPrChange w:id="16915" w:author="shorny" w:date="2014-06-09T18:46:00Z">
              <w:rPr/>
            </w:rPrChange>
          </w:rPr>
          <w:t xml:space="preserve"> Document (UploadLink, ApplicantID, DocTypeID, DocStatusID)</w:t>
        </w:r>
      </w:ins>
    </w:p>
    <w:p w14:paraId="377AE52D" w14:textId="77777777" w:rsidR="00905A86" w:rsidRPr="00905A86" w:rsidRDefault="00905A86">
      <w:pPr>
        <w:pStyle w:val="HTMLPreformatted"/>
        <w:divId w:val="1587107075"/>
        <w:rPr>
          <w:ins w:id="16916" w:author="shorny" w:date="2014-06-09T18:46:00Z"/>
          <w:sz w:val="18"/>
          <w:rPrChange w:id="16917" w:author="shorny" w:date="2014-06-09T18:46:00Z">
            <w:rPr>
              <w:ins w:id="16918" w:author="shorny" w:date="2014-06-09T18:46:00Z"/>
            </w:rPr>
          </w:rPrChange>
        </w:rPr>
      </w:pPr>
      <w:ins w:id="16919" w:author="shorny" w:date="2014-06-09T18:46:00Z">
        <w:r w:rsidRPr="00905A86">
          <w:rPr>
            <w:rStyle w:val="keyword1"/>
            <w:sz w:val="18"/>
            <w:rPrChange w:id="16920" w:author="shorny" w:date="2014-06-09T18:46:00Z">
              <w:rPr>
                <w:rStyle w:val="keyword1"/>
              </w:rPr>
            </w:rPrChange>
          </w:rPr>
          <w:t>VALUES</w:t>
        </w:r>
        <w:r w:rsidRPr="00905A86">
          <w:rPr>
            <w:sz w:val="18"/>
            <w:rPrChange w:id="16921" w:author="shorny" w:date="2014-06-09T18:46:00Z">
              <w:rPr/>
            </w:rPrChange>
          </w:rPr>
          <w:t xml:space="preserve"> (</w:t>
        </w:r>
        <w:r w:rsidRPr="00905A86">
          <w:rPr>
            <w:rStyle w:val="string1"/>
            <w:sz w:val="18"/>
            <w:rPrChange w:id="16922" w:author="shorny" w:date="2014-06-09T18:46:00Z">
              <w:rPr>
                <w:rStyle w:val="string1"/>
              </w:rPr>
            </w:rPrChange>
          </w:rPr>
          <w:t>'/mnt/data/rhd/02/CV/001.pdf'</w:t>
        </w:r>
        <w:r w:rsidRPr="00905A86">
          <w:rPr>
            <w:sz w:val="18"/>
            <w:rPrChange w:id="16923" w:author="shorny" w:date="2014-06-09T18:46:00Z">
              <w:rPr/>
            </w:rPrChange>
          </w:rPr>
          <w:t>,</w:t>
        </w:r>
      </w:ins>
    </w:p>
    <w:p w14:paraId="00B6C106" w14:textId="77777777" w:rsidR="00905A86" w:rsidRPr="00905A86" w:rsidRDefault="00905A86">
      <w:pPr>
        <w:pStyle w:val="HTMLPreformatted"/>
        <w:divId w:val="1587107075"/>
        <w:rPr>
          <w:ins w:id="16924" w:author="shorny" w:date="2014-06-09T18:46:00Z"/>
          <w:sz w:val="18"/>
          <w:rPrChange w:id="16925" w:author="shorny" w:date="2014-06-09T18:46:00Z">
            <w:rPr>
              <w:ins w:id="16926" w:author="shorny" w:date="2014-06-09T18:46:00Z"/>
            </w:rPr>
          </w:rPrChange>
        </w:rPr>
      </w:pPr>
      <w:ins w:id="16927" w:author="shorny" w:date="2014-06-09T18:46:00Z">
        <w:r w:rsidRPr="00905A86">
          <w:rPr>
            <w:sz w:val="18"/>
            <w:rPrChange w:id="16928" w:author="shorny" w:date="2014-06-09T18:46:00Z">
              <w:rPr/>
            </w:rPrChange>
          </w:rPr>
          <w:t>02, 20001, 30000) ;</w:t>
        </w:r>
      </w:ins>
    </w:p>
    <w:p w14:paraId="7E17B634" w14:textId="77777777" w:rsidR="00905A86" w:rsidRPr="00905A86" w:rsidRDefault="00905A86">
      <w:pPr>
        <w:pStyle w:val="HTMLPreformatted"/>
        <w:divId w:val="1587107075"/>
        <w:rPr>
          <w:ins w:id="16929" w:author="shorny" w:date="2014-06-09T18:46:00Z"/>
          <w:sz w:val="18"/>
          <w:rPrChange w:id="16930" w:author="shorny" w:date="2014-06-09T18:46:00Z">
            <w:rPr>
              <w:ins w:id="16931" w:author="shorny" w:date="2014-06-09T18:46:00Z"/>
            </w:rPr>
          </w:rPrChange>
        </w:rPr>
      </w:pPr>
    </w:p>
    <w:p w14:paraId="6EB5DD7A" w14:textId="77777777" w:rsidR="00905A86" w:rsidRPr="00905A86" w:rsidRDefault="00905A86">
      <w:pPr>
        <w:pStyle w:val="HTMLPreformatted"/>
        <w:divId w:val="1587107075"/>
        <w:rPr>
          <w:ins w:id="16932" w:author="shorny" w:date="2014-06-09T18:46:00Z"/>
          <w:sz w:val="18"/>
          <w:rPrChange w:id="16933" w:author="shorny" w:date="2014-06-09T18:46:00Z">
            <w:rPr>
              <w:ins w:id="16934" w:author="shorny" w:date="2014-06-09T18:46:00Z"/>
            </w:rPr>
          </w:rPrChange>
        </w:rPr>
      </w:pPr>
      <w:ins w:id="16935" w:author="shorny" w:date="2014-06-09T18:46:00Z">
        <w:r w:rsidRPr="00905A86">
          <w:rPr>
            <w:rStyle w:val="keyword1"/>
            <w:sz w:val="18"/>
            <w:rPrChange w:id="16936" w:author="shorny" w:date="2014-06-09T18:46:00Z">
              <w:rPr>
                <w:rStyle w:val="keyword1"/>
              </w:rPr>
            </w:rPrChange>
          </w:rPr>
          <w:t>INSERT</w:t>
        </w:r>
        <w:r w:rsidRPr="00905A86">
          <w:rPr>
            <w:sz w:val="18"/>
            <w:rPrChange w:id="16937" w:author="shorny" w:date="2014-06-09T18:46:00Z">
              <w:rPr/>
            </w:rPrChange>
          </w:rPr>
          <w:t xml:space="preserve"> </w:t>
        </w:r>
        <w:r w:rsidRPr="00905A86">
          <w:rPr>
            <w:rStyle w:val="keyword1"/>
            <w:sz w:val="18"/>
            <w:rPrChange w:id="16938" w:author="shorny" w:date="2014-06-09T18:46:00Z">
              <w:rPr>
                <w:rStyle w:val="keyword1"/>
              </w:rPr>
            </w:rPrChange>
          </w:rPr>
          <w:t>INTO</w:t>
        </w:r>
        <w:r w:rsidRPr="00905A86">
          <w:rPr>
            <w:sz w:val="18"/>
            <w:rPrChange w:id="16939" w:author="shorny" w:date="2014-06-09T18:46:00Z">
              <w:rPr/>
            </w:rPrChange>
          </w:rPr>
          <w:t xml:space="preserve"> Document (UploadLink, ApplicantID, DocTypeID, Description,</w:t>
        </w:r>
      </w:ins>
    </w:p>
    <w:p w14:paraId="51FE8EF9" w14:textId="77777777" w:rsidR="00905A86" w:rsidRPr="00905A86" w:rsidRDefault="00905A86">
      <w:pPr>
        <w:pStyle w:val="HTMLPreformatted"/>
        <w:divId w:val="1587107075"/>
        <w:rPr>
          <w:ins w:id="16940" w:author="shorny" w:date="2014-06-09T18:46:00Z"/>
          <w:sz w:val="18"/>
          <w:rPrChange w:id="16941" w:author="shorny" w:date="2014-06-09T18:46:00Z">
            <w:rPr>
              <w:ins w:id="16942" w:author="shorny" w:date="2014-06-09T18:46:00Z"/>
            </w:rPr>
          </w:rPrChange>
        </w:rPr>
      </w:pPr>
      <w:ins w:id="16943" w:author="shorny" w:date="2014-06-09T18:46:00Z">
        <w:r w:rsidRPr="00905A86">
          <w:rPr>
            <w:sz w:val="18"/>
            <w:rPrChange w:id="16944" w:author="shorny" w:date="2014-06-09T18:46:00Z">
              <w:rPr/>
            </w:rPrChange>
          </w:rPr>
          <w:t>DocStatusID)</w:t>
        </w:r>
      </w:ins>
    </w:p>
    <w:p w14:paraId="2DBFD7D3" w14:textId="77777777" w:rsidR="00905A86" w:rsidRPr="00905A86" w:rsidRDefault="00905A86">
      <w:pPr>
        <w:pStyle w:val="HTMLPreformatted"/>
        <w:divId w:val="1587107075"/>
        <w:rPr>
          <w:ins w:id="16945" w:author="shorny" w:date="2014-06-09T18:46:00Z"/>
          <w:sz w:val="18"/>
          <w:rPrChange w:id="16946" w:author="shorny" w:date="2014-06-09T18:46:00Z">
            <w:rPr>
              <w:ins w:id="16947" w:author="shorny" w:date="2014-06-09T18:46:00Z"/>
            </w:rPr>
          </w:rPrChange>
        </w:rPr>
      </w:pPr>
      <w:ins w:id="16948" w:author="shorny" w:date="2014-06-09T18:46:00Z">
        <w:r w:rsidRPr="00905A86">
          <w:rPr>
            <w:rStyle w:val="keyword1"/>
            <w:sz w:val="18"/>
            <w:rPrChange w:id="16949" w:author="shorny" w:date="2014-06-09T18:46:00Z">
              <w:rPr>
                <w:rStyle w:val="keyword1"/>
              </w:rPr>
            </w:rPrChange>
          </w:rPr>
          <w:t>VALUES</w:t>
        </w:r>
        <w:r w:rsidRPr="00905A86">
          <w:rPr>
            <w:sz w:val="18"/>
            <w:rPrChange w:id="16950" w:author="shorny" w:date="2014-06-09T18:46:00Z">
              <w:rPr/>
            </w:rPrChange>
          </w:rPr>
          <w:t xml:space="preserve"> (</w:t>
        </w:r>
        <w:r w:rsidRPr="00905A86">
          <w:rPr>
            <w:rStyle w:val="string1"/>
            <w:sz w:val="18"/>
            <w:rPrChange w:id="16951" w:author="shorny" w:date="2014-06-09T18:46:00Z">
              <w:rPr>
                <w:rStyle w:val="string1"/>
              </w:rPr>
            </w:rPrChange>
          </w:rPr>
          <w:t>'/mnt/data/rhd/02/transcript/001.pdf'</w:t>
        </w:r>
        <w:r w:rsidRPr="00905A86">
          <w:rPr>
            <w:sz w:val="18"/>
            <w:rPrChange w:id="16952" w:author="shorny" w:date="2014-06-09T18:46:00Z">
              <w:rPr/>
            </w:rPrChange>
          </w:rPr>
          <w:t>,</w:t>
        </w:r>
      </w:ins>
    </w:p>
    <w:p w14:paraId="33C78CAD" w14:textId="77777777" w:rsidR="00905A86" w:rsidRPr="00905A86" w:rsidRDefault="00905A86">
      <w:pPr>
        <w:pStyle w:val="HTMLPreformatted"/>
        <w:divId w:val="1587107075"/>
        <w:rPr>
          <w:ins w:id="16953" w:author="shorny" w:date="2014-06-09T18:46:00Z"/>
          <w:sz w:val="18"/>
          <w:rPrChange w:id="16954" w:author="shorny" w:date="2014-06-09T18:46:00Z">
            <w:rPr>
              <w:ins w:id="16955" w:author="shorny" w:date="2014-06-09T18:46:00Z"/>
            </w:rPr>
          </w:rPrChange>
        </w:rPr>
      </w:pPr>
      <w:ins w:id="16956" w:author="shorny" w:date="2014-06-09T18:46:00Z">
        <w:r w:rsidRPr="00905A86">
          <w:rPr>
            <w:sz w:val="18"/>
            <w:rPrChange w:id="16957" w:author="shorny" w:date="2014-06-09T18:46:00Z">
              <w:rPr/>
            </w:rPrChange>
          </w:rPr>
          <w:t xml:space="preserve">02, 20005, </w:t>
        </w:r>
        <w:r w:rsidRPr="00905A86">
          <w:rPr>
            <w:rStyle w:val="string1"/>
            <w:sz w:val="18"/>
            <w:rPrChange w:id="16958" w:author="shorny" w:date="2014-06-09T18:46:00Z">
              <w:rPr>
                <w:rStyle w:val="string1"/>
              </w:rPr>
            </w:rPrChange>
          </w:rPr>
          <w:t>'transcript of masters course'</w:t>
        </w:r>
        <w:r w:rsidRPr="00905A86">
          <w:rPr>
            <w:sz w:val="18"/>
            <w:rPrChange w:id="16959" w:author="shorny" w:date="2014-06-09T18:46:00Z">
              <w:rPr/>
            </w:rPrChange>
          </w:rPr>
          <w:t>, 30000) ;</w:t>
        </w:r>
      </w:ins>
    </w:p>
    <w:p w14:paraId="096C8638" w14:textId="77777777" w:rsidR="00905A86" w:rsidRPr="00905A86" w:rsidRDefault="00905A86">
      <w:pPr>
        <w:pStyle w:val="HTMLPreformatted"/>
        <w:divId w:val="1587107075"/>
        <w:rPr>
          <w:ins w:id="16960" w:author="shorny" w:date="2014-06-09T18:46:00Z"/>
          <w:sz w:val="18"/>
          <w:rPrChange w:id="16961" w:author="shorny" w:date="2014-06-09T18:46:00Z">
            <w:rPr>
              <w:ins w:id="16962" w:author="shorny" w:date="2014-06-09T18:46:00Z"/>
            </w:rPr>
          </w:rPrChange>
        </w:rPr>
      </w:pPr>
    </w:p>
    <w:p w14:paraId="2365BCC1" w14:textId="77777777" w:rsidR="00905A86" w:rsidRPr="00905A86" w:rsidRDefault="00905A86">
      <w:pPr>
        <w:pStyle w:val="HTMLPreformatted"/>
        <w:divId w:val="1587107075"/>
        <w:rPr>
          <w:ins w:id="16963" w:author="shorny" w:date="2014-06-09T18:46:00Z"/>
          <w:sz w:val="18"/>
          <w:rPrChange w:id="16964" w:author="shorny" w:date="2014-06-09T18:46:00Z">
            <w:rPr>
              <w:ins w:id="16965" w:author="shorny" w:date="2014-06-09T18:46:00Z"/>
            </w:rPr>
          </w:rPrChange>
        </w:rPr>
      </w:pPr>
      <w:ins w:id="16966" w:author="shorny" w:date="2014-06-09T18:46:00Z">
        <w:r w:rsidRPr="00905A86">
          <w:rPr>
            <w:rStyle w:val="keyword1"/>
            <w:sz w:val="18"/>
            <w:rPrChange w:id="16967" w:author="shorny" w:date="2014-06-09T18:46:00Z">
              <w:rPr>
                <w:rStyle w:val="keyword1"/>
              </w:rPr>
            </w:rPrChange>
          </w:rPr>
          <w:t>INSERT</w:t>
        </w:r>
        <w:r w:rsidRPr="00905A86">
          <w:rPr>
            <w:sz w:val="18"/>
            <w:rPrChange w:id="16968" w:author="shorny" w:date="2014-06-09T18:46:00Z">
              <w:rPr/>
            </w:rPrChange>
          </w:rPr>
          <w:t xml:space="preserve"> </w:t>
        </w:r>
        <w:r w:rsidRPr="00905A86">
          <w:rPr>
            <w:rStyle w:val="keyword1"/>
            <w:sz w:val="18"/>
            <w:rPrChange w:id="16969" w:author="shorny" w:date="2014-06-09T18:46:00Z">
              <w:rPr>
                <w:rStyle w:val="keyword1"/>
              </w:rPr>
            </w:rPrChange>
          </w:rPr>
          <w:t>INTO</w:t>
        </w:r>
        <w:r w:rsidRPr="00905A86">
          <w:rPr>
            <w:sz w:val="18"/>
            <w:rPrChange w:id="16970" w:author="shorny" w:date="2014-06-09T18:46:00Z">
              <w:rPr/>
            </w:rPrChange>
          </w:rPr>
          <w:t xml:space="preserve"> Document (UploadLink, ApplicantID, DocTypeID, Description,</w:t>
        </w:r>
      </w:ins>
    </w:p>
    <w:p w14:paraId="11070A9D" w14:textId="77777777" w:rsidR="00905A86" w:rsidRPr="00905A86" w:rsidRDefault="00905A86">
      <w:pPr>
        <w:pStyle w:val="HTMLPreformatted"/>
        <w:divId w:val="1587107075"/>
        <w:rPr>
          <w:ins w:id="16971" w:author="shorny" w:date="2014-06-09T18:46:00Z"/>
          <w:sz w:val="18"/>
          <w:rPrChange w:id="16972" w:author="shorny" w:date="2014-06-09T18:46:00Z">
            <w:rPr>
              <w:ins w:id="16973" w:author="shorny" w:date="2014-06-09T18:46:00Z"/>
            </w:rPr>
          </w:rPrChange>
        </w:rPr>
      </w:pPr>
      <w:ins w:id="16974" w:author="shorny" w:date="2014-06-09T18:46:00Z">
        <w:r w:rsidRPr="00905A86">
          <w:rPr>
            <w:sz w:val="18"/>
            <w:rPrChange w:id="16975" w:author="shorny" w:date="2014-06-09T18:46:00Z">
              <w:rPr/>
            </w:rPrChange>
          </w:rPr>
          <w:t>DocStatusID)</w:t>
        </w:r>
      </w:ins>
    </w:p>
    <w:p w14:paraId="562EDBFC" w14:textId="77777777" w:rsidR="00905A86" w:rsidRPr="00905A86" w:rsidRDefault="00905A86">
      <w:pPr>
        <w:pStyle w:val="HTMLPreformatted"/>
        <w:divId w:val="1587107075"/>
        <w:rPr>
          <w:ins w:id="16976" w:author="shorny" w:date="2014-06-09T18:46:00Z"/>
          <w:sz w:val="18"/>
          <w:rPrChange w:id="16977" w:author="shorny" w:date="2014-06-09T18:46:00Z">
            <w:rPr>
              <w:ins w:id="16978" w:author="shorny" w:date="2014-06-09T18:46:00Z"/>
            </w:rPr>
          </w:rPrChange>
        </w:rPr>
      </w:pPr>
      <w:ins w:id="16979" w:author="shorny" w:date="2014-06-09T18:46:00Z">
        <w:r w:rsidRPr="00905A86">
          <w:rPr>
            <w:rStyle w:val="keyword1"/>
            <w:sz w:val="18"/>
            <w:rPrChange w:id="16980" w:author="shorny" w:date="2014-06-09T18:46:00Z">
              <w:rPr>
                <w:rStyle w:val="keyword1"/>
              </w:rPr>
            </w:rPrChange>
          </w:rPr>
          <w:t>VALUES</w:t>
        </w:r>
        <w:r w:rsidRPr="00905A86">
          <w:rPr>
            <w:sz w:val="18"/>
            <w:rPrChange w:id="16981" w:author="shorny" w:date="2014-06-09T18:46:00Z">
              <w:rPr/>
            </w:rPrChange>
          </w:rPr>
          <w:t xml:space="preserve"> (</w:t>
        </w:r>
        <w:r w:rsidRPr="00905A86">
          <w:rPr>
            <w:rStyle w:val="string1"/>
            <w:sz w:val="18"/>
            <w:rPrChange w:id="16982" w:author="shorny" w:date="2014-06-09T18:46:00Z">
              <w:rPr>
                <w:rStyle w:val="string1"/>
              </w:rPr>
            </w:rPrChange>
          </w:rPr>
          <w:t>'/mnt/data/rhd/02/certificate/001.pdf'</w:t>
        </w:r>
        <w:r w:rsidRPr="00905A86">
          <w:rPr>
            <w:sz w:val="18"/>
            <w:rPrChange w:id="16983" w:author="shorny" w:date="2014-06-09T18:46:00Z">
              <w:rPr/>
            </w:rPrChange>
          </w:rPr>
          <w:t>,</w:t>
        </w:r>
      </w:ins>
    </w:p>
    <w:p w14:paraId="5EBA402A" w14:textId="77777777" w:rsidR="00905A86" w:rsidRPr="00905A86" w:rsidRDefault="00905A86">
      <w:pPr>
        <w:pStyle w:val="HTMLPreformatted"/>
        <w:divId w:val="1587107075"/>
        <w:rPr>
          <w:ins w:id="16984" w:author="shorny" w:date="2014-06-09T18:46:00Z"/>
          <w:sz w:val="18"/>
          <w:rPrChange w:id="16985" w:author="shorny" w:date="2014-06-09T18:46:00Z">
            <w:rPr>
              <w:ins w:id="16986" w:author="shorny" w:date="2014-06-09T18:46:00Z"/>
            </w:rPr>
          </w:rPrChange>
        </w:rPr>
      </w:pPr>
      <w:ins w:id="16987" w:author="shorny" w:date="2014-06-09T18:46:00Z">
        <w:r w:rsidRPr="00905A86">
          <w:rPr>
            <w:sz w:val="18"/>
            <w:rPrChange w:id="16988" w:author="shorny" w:date="2014-06-09T18:46:00Z">
              <w:rPr/>
            </w:rPrChange>
          </w:rPr>
          <w:t xml:space="preserve">02, 20004, </w:t>
        </w:r>
        <w:r w:rsidRPr="00905A86">
          <w:rPr>
            <w:rStyle w:val="string1"/>
            <w:sz w:val="18"/>
            <w:rPrChange w:id="16989" w:author="shorny" w:date="2014-06-09T18:46:00Z">
              <w:rPr>
                <w:rStyle w:val="string1"/>
              </w:rPr>
            </w:rPrChange>
          </w:rPr>
          <w:t>'bachelors certificate'</w:t>
        </w:r>
        <w:r w:rsidRPr="00905A86">
          <w:rPr>
            <w:sz w:val="18"/>
            <w:rPrChange w:id="16990" w:author="shorny" w:date="2014-06-09T18:46:00Z">
              <w:rPr/>
            </w:rPrChange>
          </w:rPr>
          <w:t>, 30000) ;</w:t>
        </w:r>
      </w:ins>
    </w:p>
    <w:p w14:paraId="2A3C817F" w14:textId="77777777" w:rsidR="00905A86" w:rsidRPr="00905A86" w:rsidRDefault="00905A86">
      <w:pPr>
        <w:pStyle w:val="HTMLPreformatted"/>
        <w:divId w:val="1587107075"/>
        <w:rPr>
          <w:ins w:id="16991" w:author="shorny" w:date="2014-06-09T18:46:00Z"/>
          <w:sz w:val="18"/>
          <w:rPrChange w:id="16992" w:author="shorny" w:date="2014-06-09T18:46:00Z">
            <w:rPr>
              <w:ins w:id="16993" w:author="shorny" w:date="2014-06-09T18:46:00Z"/>
            </w:rPr>
          </w:rPrChange>
        </w:rPr>
      </w:pPr>
    </w:p>
    <w:p w14:paraId="6E40B0BD" w14:textId="77777777" w:rsidR="00905A86" w:rsidRPr="00905A86" w:rsidRDefault="00905A86">
      <w:pPr>
        <w:pStyle w:val="HTMLPreformatted"/>
        <w:divId w:val="1587107075"/>
        <w:rPr>
          <w:ins w:id="16994" w:author="shorny" w:date="2014-06-09T18:46:00Z"/>
          <w:sz w:val="18"/>
          <w:rPrChange w:id="16995" w:author="shorny" w:date="2014-06-09T18:46:00Z">
            <w:rPr>
              <w:ins w:id="16996" w:author="shorny" w:date="2014-06-09T18:46:00Z"/>
            </w:rPr>
          </w:rPrChange>
        </w:rPr>
      </w:pPr>
      <w:ins w:id="16997" w:author="shorny" w:date="2014-06-09T18:46:00Z">
        <w:r w:rsidRPr="00905A86">
          <w:rPr>
            <w:rStyle w:val="keyword1"/>
            <w:sz w:val="18"/>
            <w:rPrChange w:id="16998" w:author="shorny" w:date="2014-06-09T18:46:00Z">
              <w:rPr>
                <w:rStyle w:val="keyword1"/>
              </w:rPr>
            </w:rPrChange>
          </w:rPr>
          <w:t>INSERT</w:t>
        </w:r>
        <w:r w:rsidRPr="00905A86">
          <w:rPr>
            <w:sz w:val="18"/>
            <w:rPrChange w:id="16999" w:author="shorny" w:date="2014-06-09T18:46:00Z">
              <w:rPr/>
            </w:rPrChange>
          </w:rPr>
          <w:t xml:space="preserve"> </w:t>
        </w:r>
        <w:r w:rsidRPr="00905A86">
          <w:rPr>
            <w:rStyle w:val="keyword1"/>
            <w:sz w:val="18"/>
            <w:rPrChange w:id="17000" w:author="shorny" w:date="2014-06-09T18:46:00Z">
              <w:rPr>
                <w:rStyle w:val="keyword1"/>
              </w:rPr>
            </w:rPrChange>
          </w:rPr>
          <w:t>INTO</w:t>
        </w:r>
        <w:r w:rsidRPr="00905A86">
          <w:rPr>
            <w:sz w:val="18"/>
            <w:rPrChange w:id="17001" w:author="shorny" w:date="2014-06-09T18:46:00Z">
              <w:rPr/>
            </w:rPrChange>
          </w:rPr>
          <w:t xml:space="preserve"> Document (UploadLink, ApplicantID, ApplicationID, DocTypeID,</w:t>
        </w:r>
      </w:ins>
    </w:p>
    <w:p w14:paraId="42C92710" w14:textId="77777777" w:rsidR="00905A86" w:rsidRPr="00905A86" w:rsidRDefault="00905A86">
      <w:pPr>
        <w:pStyle w:val="HTMLPreformatted"/>
        <w:divId w:val="1587107075"/>
        <w:rPr>
          <w:ins w:id="17002" w:author="shorny" w:date="2014-06-09T18:46:00Z"/>
          <w:sz w:val="18"/>
          <w:rPrChange w:id="17003" w:author="shorny" w:date="2014-06-09T18:46:00Z">
            <w:rPr>
              <w:ins w:id="17004" w:author="shorny" w:date="2014-06-09T18:46:00Z"/>
            </w:rPr>
          </w:rPrChange>
        </w:rPr>
      </w:pPr>
      <w:ins w:id="17005" w:author="shorny" w:date="2014-06-09T18:46:00Z">
        <w:r w:rsidRPr="00905A86">
          <w:rPr>
            <w:sz w:val="18"/>
            <w:rPrChange w:id="17006" w:author="shorny" w:date="2014-06-09T18:46:00Z">
              <w:rPr/>
            </w:rPrChange>
          </w:rPr>
          <w:t>DocStatusID)</w:t>
        </w:r>
      </w:ins>
    </w:p>
    <w:p w14:paraId="39EC79F0" w14:textId="77777777" w:rsidR="00905A86" w:rsidRPr="00905A86" w:rsidRDefault="00905A86">
      <w:pPr>
        <w:pStyle w:val="HTMLPreformatted"/>
        <w:divId w:val="1587107075"/>
        <w:rPr>
          <w:ins w:id="17007" w:author="shorny" w:date="2014-06-09T18:46:00Z"/>
          <w:sz w:val="18"/>
          <w:rPrChange w:id="17008" w:author="shorny" w:date="2014-06-09T18:46:00Z">
            <w:rPr>
              <w:ins w:id="17009" w:author="shorny" w:date="2014-06-09T18:46:00Z"/>
            </w:rPr>
          </w:rPrChange>
        </w:rPr>
      </w:pPr>
      <w:ins w:id="17010" w:author="shorny" w:date="2014-06-09T18:46:00Z">
        <w:r w:rsidRPr="00905A86">
          <w:rPr>
            <w:rStyle w:val="keyword1"/>
            <w:sz w:val="18"/>
            <w:rPrChange w:id="17011" w:author="shorny" w:date="2014-06-09T18:46:00Z">
              <w:rPr>
                <w:rStyle w:val="keyword1"/>
              </w:rPr>
            </w:rPrChange>
          </w:rPr>
          <w:t>VALUES</w:t>
        </w:r>
        <w:r w:rsidRPr="00905A86">
          <w:rPr>
            <w:sz w:val="18"/>
            <w:rPrChange w:id="17012" w:author="shorny" w:date="2014-06-09T18:46:00Z">
              <w:rPr/>
            </w:rPrChange>
          </w:rPr>
          <w:t xml:space="preserve"> (</w:t>
        </w:r>
        <w:r w:rsidRPr="00905A86">
          <w:rPr>
            <w:rStyle w:val="string1"/>
            <w:sz w:val="18"/>
            <w:rPrChange w:id="17013" w:author="shorny" w:date="2014-06-09T18:46:00Z">
              <w:rPr>
                <w:rStyle w:val="string1"/>
              </w:rPr>
            </w:rPrChange>
          </w:rPr>
          <w:t>'/mnt/data/rhd/02/proposal/001.pdf'</w:t>
        </w:r>
        <w:r w:rsidRPr="00905A86">
          <w:rPr>
            <w:sz w:val="18"/>
            <w:rPrChange w:id="17014" w:author="shorny" w:date="2014-06-09T18:46:00Z">
              <w:rPr/>
            </w:rPrChange>
          </w:rPr>
          <w:t>,</w:t>
        </w:r>
      </w:ins>
    </w:p>
    <w:p w14:paraId="400EBFF5" w14:textId="77777777" w:rsidR="00905A86" w:rsidRPr="00905A86" w:rsidRDefault="00905A86">
      <w:pPr>
        <w:pStyle w:val="HTMLPreformatted"/>
        <w:divId w:val="1587107075"/>
        <w:rPr>
          <w:ins w:id="17015" w:author="shorny" w:date="2014-06-09T18:46:00Z"/>
          <w:sz w:val="18"/>
          <w:rPrChange w:id="17016" w:author="shorny" w:date="2014-06-09T18:46:00Z">
            <w:rPr>
              <w:ins w:id="17017" w:author="shorny" w:date="2014-06-09T18:46:00Z"/>
            </w:rPr>
          </w:rPrChange>
        </w:rPr>
      </w:pPr>
      <w:ins w:id="17018" w:author="shorny" w:date="2014-06-09T18:46:00Z">
        <w:r w:rsidRPr="00905A86">
          <w:rPr>
            <w:sz w:val="18"/>
            <w:rPrChange w:id="17019" w:author="shorny" w:date="2014-06-09T18:46:00Z">
              <w:rPr/>
            </w:rPrChange>
          </w:rPr>
          <w:t>02, 211, 20007, 30000) ;</w:t>
        </w:r>
      </w:ins>
    </w:p>
    <w:p w14:paraId="10E6F6B2" w14:textId="77777777" w:rsidR="00905A86" w:rsidRPr="00905A86" w:rsidRDefault="00905A86">
      <w:pPr>
        <w:pStyle w:val="HTMLPreformatted"/>
        <w:divId w:val="1587107075"/>
        <w:rPr>
          <w:ins w:id="17020" w:author="shorny" w:date="2014-06-09T18:46:00Z"/>
          <w:sz w:val="18"/>
          <w:rPrChange w:id="17021" w:author="shorny" w:date="2014-06-09T18:46:00Z">
            <w:rPr>
              <w:ins w:id="17022" w:author="shorny" w:date="2014-06-09T18:46:00Z"/>
            </w:rPr>
          </w:rPrChange>
        </w:rPr>
      </w:pPr>
    </w:p>
    <w:p w14:paraId="0792B23B" w14:textId="77777777" w:rsidR="00905A86" w:rsidRPr="00905A86" w:rsidRDefault="00905A86">
      <w:pPr>
        <w:pStyle w:val="HTMLPreformatted"/>
        <w:divId w:val="1587107075"/>
        <w:rPr>
          <w:ins w:id="17023" w:author="shorny" w:date="2014-06-09T18:46:00Z"/>
          <w:rStyle w:val="comment1"/>
          <w:sz w:val="18"/>
          <w:rPrChange w:id="17024" w:author="shorny" w:date="2014-06-09T18:46:00Z">
            <w:rPr>
              <w:ins w:id="17025" w:author="shorny" w:date="2014-06-09T18:46:00Z"/>
              <w:rStyle w:val="comment1"/>
            </w:rPr>
          </w:rPrChange>
        </w:rPr>
      </w:pPr>
      <w:ins w:id="17026" w:author="shorny" w:date="2014-06-09T18:46:00Z">
        <w:r w:rsidRPr="00905A86">
          <w:rPr>
            <w:rStyle w:val="comment1"/>
            <w:sz w:val="18"/>
            <w:rPrChange w:id="17027" w:author="shorny" w:date="2014-06-09T18:46:00Z">
              <w:rPr>
                <w:rStyle w:val="comment1"/>
              </w:rPr>
            </w:rPrChange>
          </w:rPr>
          <w:t>-- Denise to supervise this (associate supervision)</w:t>
        </w:r>
      </w:ins>
    </w:p>
    <w:p w14:paraId="21CC3151" w14:textId="77777777" w:rsidR="00905A86" w:rsidRPr="00905A86" w:rsidRDefault="00905A86">
      <w:pPr>
        <w:pStyle w:val="HTMLPreformatted"/>
        <w:divId w:val="1587107075"/>
        <w:rPr>
          <w:ins w:id="17028" w:author="shorny" w:date="2014-06-09T18:46:00Z"/>
          <w:sz w:val="18"/>
          <w:rPrChange w:id="17029" w:author="shorny" w:date="2014-06-09T18:46:00Z">
            <w:rPr>
              <w:ins w:id="17030" w:author="shorny" w:date="2014-06-09T18:46:00Z"/>
            </w:rPr>
          </w:rPrChange>
        </w:rPr>
      </w:pPr>
      <w:ins w:id="17031" w:author="shorny" w:date="2014-06-09T18:46:00Z">
        <w:r w:rsidRPr="00905A86">
          <w:rPr>
            <w:rStyle w:val="keyword1"/>
            <w:sz w:val="18"/>
            <w:rPrChange w:id="17032" w:author="shorny" w:date="2014-06-09T18:46:00Z">
              <w:rPr>
                <w:rStyle w:val="keyword1"/>
              </w:rPr>
            </w:rPrChange>
          </w:rPr>
          <w:t>INSERT</w:t>
        </w:r>
        <w:r w:rsidRPr="00905A86">
          <w:rPr>
            <w:sz w:val="18"/>
            <w:rPrChange w:id="17033" w:author="shorny" w:date="2014-06-09T18:46:00Z">
              <w:rPr/>
            </w:rPrChange>
          </w:rPr>
          <w:t xml:space="preserve"> </w:t>
        </w:r>
        <w:r w:rsidRPr="00905A86">
          <w:rPr>
            <w:rStyle w:val="keyword1"/>
            <w:sz w:val="18"/>
            <w:rPrChange w:id="17034" w:author="shorny" w:date="2014-06-09T18:46:00Z">
              <w:rPr>
                <w:rStyle w:val="keyword1"/>
              </w:rPr>
            </w:rPrChange>
          </w:rPr>
          <w:t>INTO</w:t>
        </w:r>
        <w:r w:rsidRPr="00905A86">
          <w:rPr>
            <w:sz w:val="18"/>
            <w:rPrChange w:id="17035" w:author="shorny" w:date="2014-06-09T18:46:00Z">
              <w:rPr/>
            </w:rPrChange>
          </w:rPr>
          <w:t xml:space="preserve"> `Supervise </w:t>
        </w:r>
        <w:r w:rsidRPr="00905A86">
          <w:rPr>
            <w:rStyle w:val="keyword1"/>
            <w:sz w:val="18"/>
            <w:rPrChange w:id="17036" w:author="shorny" w:date="2014-06-09T18:46:00Z">
              <w:rPr>
                <w:rStyle w:val="keyword1"/>
              </w:rPr>
            </w:rPrChange>
          </w:rPr>
          <w:t>as</w:t>
        </w:r>
        <w:r w:rsidRPr="00905A86">
          <w:rPr>
            <w:sz w:val="18"/>
            <w:rPrChange w:id="17037" w:author="shorny" w:date="2014-06-09T18:46:00Z">
              <w:rPr/>
            </w:rPrChange>
          </w:rPr>
          <w:t>` (PrimarySupervisor, ApplicationID, StaffID)</w:t>
        </w:r>
      </w:ins>
    </w:p>
    <w:p w14:paraId="318CA686" w14:textId="77777777" w:rsidR="00905A86" w:rsidRPr="00905A86" w:rsidRDefault="00905A86">
      <w:pPr>
        <w:pStyle w:val="HTMLPreformatted"/>
        <w:divId w:val="1587107075"/>
        <w:rPr>
          <w:ins w:id="17038" w:author="shorny" w:date="2014-06-09T18:46:00Z"/>
          <w:sz w:val="18"/>
          <w:rPrChange w:id="17039" w:author="shorny" w:date="2014-06-09T18:46:00Z">
            <w:rPr>
              <w:ins w:id="17040" w:author="shorny" w:date="2014-06-09T18:46:00Z"/>
            </w:rPr>
          </w:rPrChange>
        </w:rPr>
      </w:pPr>
      <w:ins w:id="17041" w:author="shorny" w:date="2014-06-09T18:46:00Z">
        <w:r w:rsidRPr="00905A86">
          <w:rPr>
            <w:rStyle w:val="keyword1"/>
            <w:sz w:val="18"/>
            <w:rPrChange w:id="17042" w:author="shorny" w:date="2014-06-09T18:46:00Z">
              <w:rPr>
                <w:rStyle w:val="keyword1"/>
              </w:rPr>
            </w:rPrChange>
          </w:rPr>
          <w:t>VALUES</w:t>
        </w:r>
        <w:r w:rsidRPr="00905A86">
          <w:rPr>
            <w:sz w:val="18"/>
            <w:rPrChange w:id="17043" w:author="shorny" w:date="2014-06-09T18:46:00Z">
              <w:rPr/>
            </w:rPrChange>
          </w:rPr>
          <w:t xml:space="preserve"> (0, 211, 1000);</w:t>
        </w:r>
      </w:ins>
    </w:p>
    <w:p w14:paraId="7BDD420F" w14:textId="77777777" w:rsidR="00905A86" w:rsidRPr="00905A86" w:rsidRDefault="00905A86">
      <w:pPr>
        <w:pStyle w:val="HTMLPreformatted"/>
        <w:divId w:val="1587107075"/>
        <w:rPr>
          <w:ins w:id="17044" w:author="shorny" w:date="2014-06-09T18:46:00Z"/>
          <w:sz w:val="18"/>
          <w:rPrChange w:id="17045" w:author="shorny" w:date="2014-06-09T18:46:00Z">
            <w:rPr>
              <w:ins w:id="17046" w:author="shorny" w:date="2014-06-09T18:46:00Z"/>
            </w:rPr>
          </w:rPrChange>
        </w:rPr>
      </w:pPr>
    </w:p>
    <w:p w14:paraId="723C426A" w14:textId="77777777" w:rsidR="00905A86" w:rsidRPr="00905A86" w:rsidRDefault="00905A86">
      <w:pPr>
        <w:pStyle w:val="HTMLPreformatted"/>
        <w:divId w:val="1587107075"/>
        <w:rPr>
          <w:ins w:id="17047" w:author="shorny" w:date="2014-06-09T18:46:00Z"/>
          <w:rStyle w:val="comment1"/>
          <w:sz w:val="18"/>
          <w:rPrChange w:id="17048" w:author="shorny" w:date="2014-06-09T18:46:00Z">
            <w:rPr>
              <w:ins w:id="17049" w:author="shorny" w:date="2014-06-09T18:46:00Z"/>
              <w:rStyle w:val="comment1"/>
            </w:rPr>
          </w:rPrChange>
        </w:rPr>
      </w:pPr>
      <w:ins w:id="17050" w:author="shorny" w:date="2014-06-09T18:46:00Z">
        <w:r w:rsidRPr="00905A86">
          <w:rPr>
            <w:rStyle w:val="comment1"/>
            <w:sz w:val="18"/>
            <w:rPrChange w:id="17051" w:author="shorny" w:date="2014-06-09T18:46:00Z">
              <w:rPr>
                <w:rStyle w:val="comment1"/>
              </w:rPr>
            </w:rPrChange>
          </w:rPr>
          <w:t>-- -----------------------------------------------------------------------------</w:t>
        </w:r>
      </w:ins>
    </w:p>
    <w:p w14:paraId="0CCCDE36" w14:textId="77777777" w:rsidR="00905A86" w:rsidRPr="00905A86" w:rsidRDefault="00905A86">
      <w:pPr>
        <w:pStyle w:val="HTMLPreformatted"/>
        <w:divId w:val="1587107075"/>
        <w:rPr>
          <w:ins w:id="17052" w:author="shorny" w:date="2014-06-09T18:46:00Z"/>
          <w:rStyle w:val="comment1"/>
          <w:sz w:val="18"/>
          <w:rPrChange w:id="17053" w:author="shorny" w:date="2014-06-09T18:46:00Z">
            <w:rPr>
              <w:ins w:id="17054" w:author="shorny" w:date="2014-06-09T18:46:00Z"/>
              <w:rStyle w:val="comment1"/>
            </w:rPr>
          </w:rPrChange>
        </w:rPr>
      </w:pPr>
      <w:ins w:id="17055" w:author="shorny" w:date="2014-06-09T18:46:00Z">
        <w:r w:rsidRPr="00905A86">
          <w:rPr>
            <w:rStyle w:val="comment1"/>
            <w:sz w:val="18"/>
            <w:rPrChange w:id="17056" w:author="shorny" w:date="2014-06-09T18:46:00Z">
              <w:rPr>
                <w:rStyle w:val="comment1"/>
              </w:rPr>
            </w:rPrChange>
          </w:rPr>
          <w:t>-- Fwd Flinders Application - PhD (Comp Sc) - Sem 2 2015.txt</w:t>
        </w:r>
      </w:ins>
    </w:p>
    <w:p w14:paraId="2A758147" w14:textId="77777777" w:rsidR="00905A86" w:rsidRPr="00905A86" w:rsidRDefault="00905A86">
      <w:pPr>
        <w:pStyle w:val="HTMLPreformatted"/>
        <w:divId w:val="1587107075"/>
        <w:rPr>
          <w:ins w:id="17057" w:author="shorny" w:date="2014-06-09T18:46:00Z"/>
          <w:rStyle w:val="comment1"/>
          <w:sz w:val="18"/>
          <w:rPrChange w:id="17058" w:author="shorny" w:date="2014-06-09T18:46:00Z">
            <w:rPr>
              <w:ins w:id="17059" w:author="shorny" w:date="2014-06-09T18:46:00Z"/>
              <w:rStyle w:val="comment1"/>
            </w:rPr>
          </w:rPrChange>
        </w:rPr>
      </w:pPr>
      <w:ins w:id="17060" w:author="shorny" w:date="2014-06-09T18:46:00Z">
        <w:r w:rsidRPr="00905A86">
          <w:rPr>
            <w:rStyle w:val="comment1"/>
            <w:sz w:val="18"/>
            <w:rPrChange w:id="17061" w:author="shorny" w:date="2014-06-09T18:46:00Z">
              <w:rPr>
                <w:rStyle w:val="comment1"/>
              </w:rPr>
            </w:rPrChange>
          </w:rPr>
          <w:t>-- 3</w:t>
        </w:r>
      </w:ins>
    </w:p>
    <w:p w14:paraId="78ED5B74" w14:textId="77777777" w:rsidR="00905A86" w:rsidRPr="00905A86" w:rsidRDefault="00905A86">
      <w:pPr>
        <w:pStyle w:val="HTMLPreformatted"/>
        <w:divId w:val="1587107075"/>
        <w:rPr>
          <w:ins w:id="17062" w:author="shorny" w:date="2014-06-09T18:46:00Z"/>
          <w:sz w:val="18"/>
          <w:rPrChange w:id="17063" w:author="shorny" w:date="2014-06-09T18:46:00Z">
            <w:rPr>
              <w:ins w:id="17064" w:author="shorny" w:date="2014-06-09T18:46:00Z"/>
            </w:rPr>
          </w:rPrChange>
        </w:rPr>
      </w:pPr>
      <w:ins w:id="17065" w:author="shorny" w:date="2014-06-09T18:46:00Z">
        <w:r w:rsidRPr="00905A86">
          <w:rPr>
            <w:rStyle w:val="keyword1"/>
            <w:sz w:val="18"/>
            <w:rPrChange w:id="17066" w:author="shorny" w:date="2014-06-09T18:46:00Z">
              <w:rPr>
                <w:rStyle w:val="keyword1"/>
              </w:rPr>
            </w:rPrChange>
          </w:rPr>
          <w:t>SELECT</w:t>
        </w:r>
        <w:r w:rsidRPr="00905A86">
          <w:rPr>
            <w:sz w:val="18"/>
            <w:rPrChange w:id="17067" w:author="shorny" w:date="2014-06-09T18:46:00Z">
              <w:rPr/>
            </w:rPrChange>
          </w:rPr>
          <w:t xml:space="preserve"> "Populating Applicant 3 info" ;</w:t>
        </w:r>
      </w:ins>
    </w:p>
    <w:p w14:paraId="44DA691A" w14:textId="77777777" w:rsidR="00905A86" w:rsidRPr="00905A86" w:rsidRDefault="00905A86">
      <w:pPr>
        <w:pStyle w:val="HTMLPreformatted"/>
        <w:divId w:val="1587107075"/>
        <w:rPr>
          <w:ins w:id="17068" w:author="shorny" w:date="2014-06-09T18:46:00Z"/>
          <w:sz w:val="18"/>
          <w:rPrChange w:id="17069" w:author="shorny" w:date="2014-06-09T18:46:00Z">
            <w:rPr>
              <w:ins w:id="17070" w:author="shorny" w:date="2014-06-09T18:46:00Z"/>
            </w:rPr>
          </w:rPrChange>
        </w:rPr>
      </w:pPr>
    </w:p>
    <w:p w14:paraId="09FEDCF2" w14:textId="77777777" w:rsidR="00905A86" w:rsidRPr="00905A86" w:rsidRDefault="00905A86">
      <w:pPr>
        <w:pStyle w:val="HTMLPreformatted"/>
        <w:divId w:val="1587107075"/>
        <w:rPr>
          <w:ins w:id="17071" w:author="shorny" w:date="2014-06-09T18:46:00Z"/>
          <w:sz w:val="18"/>
          <w:rPrChange w:id="17072" w:author="shorny" w:date="2014-06-09T18:46:00Z">
            <w:rPr>
              <w:ins w:id="17073" w:author="shorny" w:date="2014-06-09T18:46:00Z"/>
            </w:rPr>
          </w:rPrChange>
        </w:rPr>
      </w:pPr>
      <w:ins w:id="17074" w:author="shorny" w:date="2014-06-09T18:46:00Z">
        <w:r w:rsidRPr="00905A86">
          <w:rPr>
            <w:rStyle w:val="keyword1"/>
            <w:sz w:val="18"/>
            <w:rPrChange w:id="17075" w:author="shorny" w:date="2014-06-09T18:46:00Z">
              <w:rPr>
                <w:rStyle w:val="keyword1"/>
              </w:rPr>
            </w:rPrChange>
          </w:rPr>
          <w:t>INSERT</w:t>
        </w:r>
        <w:r w:rsidRPr="00905A86">
          <w:rPr>
            <w:sz w:val="18"/>
            <w:rPrChange w:id="17076" w:author="shorny" w:date="2014-06-09T18:46:00Z">
              <w:rPr/>
            </w:rPrChange>
          </w:rPr>
          <w:t xml:space="preserve"> </w:t>
        </w:r>
        <w:r w:rsidRPr="00905A86">
          <w:rPr>
            <w:rStyle w:val="keyword1"/>
            <w:sz w:val="18"/>
            <w:rPrChange w:id="17077" w:author="shorny" w:date="2014-06-09T18:46:00Z">
              <w:rPr>
                <w:rStyle w:val="keyword1"/>
              </w:rPr>
            </w:rPrChange>
          </w:rPr>
          <w:t>INTO</w:t>
        </w:r>
        <w:r w:rsidRPr="00905A86">
          <w:rPr>
            <w:sz w:val="18"/>
            <w:rPrChange w:id="17078" w:author="shorny" w:date="2014-06-09T18:46:00Z">
              <w:rPr/>
            </w:rPrChange>
          </w:rPr>
          <w:t xml:space="preserve"> Applicant (ApplicantID, FName, LName, StudentID, DateAdded,</w:t>
        </w:r>
      </w:ins>
    </w:p>
    <w:p w14:paraId="116EE2DE" w14:textId="77777777" w:rsidR="00905A86" w:rsidRPr="00905A86" w:rsidRDefault="00905A86">
      <w:pPr>
        <w:pStyle w:val="HTMLPreformatted"/>
        <w:divId w:val="1587107075"/>
        <w:rPr>
          <w:ins w:id="17079" w:author="shorny" w:date="2014-06-09T18:46:00Z"/>
          <w:sz w:val="18"/>
          <w:rPrChange w:id="17080" w:author="shorny" w:date="2014-06-09T18:46:00Z">
            <w:rPr>
              <w:ins w:id="17081" w:author="shorny" w:date="2014-06-09T18:46:00Z"/>
            </w:rPr>
          </w:rPrChange>
        </w:rPr>
      </w:pPr>
      <w:ins w:id="17082" w:author="shorny" w:date="2014-06-09T18:46:00Z">
        <w:r w:rsidRPr="00905A86">
          <w:rPr>
            <w:sz w:val="18"/>
            <w:rPrChange w:id="17083" w:author="shorny" w:date="2014-06-09T18:46:00Z">
              <w:rPr/>
            </w:rPrChange>
          </w:rPr>
          <w:t>LastModifiedByStaffID)</w:t>
        </w:r>
      </w:ins>
    </w:p>
    <w:p w14:paraId="660225E7" w14:textId="77777777" w:rsidR="00905A86" w:rsidRPr="00905A86" w:rsidRDefault="00905A86">
      <w:pPr>
        <w:pStyle w:val="HTMLPreformatted"/>
        <w:divId w:val="1587107075"/>
        <w:rPr>
          <w:ins w:id="17084" w:author="shorny" w:date="2014-06-09T18:46:00Z"/>
          <w:sz w:val="18"/>
          <w:rPrChange w:id="17085" w:author="shorny" w:date="2014-06-09T18:46:00Z">
            <w:rPr>
              <w:ins w:id="17086" w:author="shorny" w:date="2014-06-09T18:46:00Z"/>
            </w:rPr>
          </w:rPrChange>
        </w:rPr>
      </w:pPr>
      <w:ins w:id="17087" w:author="shorny" w:date="2014-06-09T18:46:00Z">
        <w:r w:rsidRPr="00905A86">
          <w:rPr>
            <w:rStyle w:val="keyword1"/>
            <w:sz w:val="18"/>
            <w:rPrChange w:id="17088" w:author="shorny" w:date="2014-06-09T18:46:00Z">
              <w:rPr>
                <w:rStyle w:val="keyword1"/>
              </w:rPr>
            </w:rPrChange>
          </w:rPr>
          <w:t>VALUES</w:t>
        </w:r>
        <w:r w:rsidRPr="00905A86">
          <w:rPr>
            <w:sz w:val="18"/>
            <w:rPrChange w:id="17089" w:author="shorny" w:date="2014-06-09T18:46:00Z">
              <w:rPr/>
            </w:rPrChange>
          </w:rPr>
          <w:t xml:space="preserve"> (03, </w:t>
        </w:r>
        <w:r w:rsidRPr="00905A86">
          <w:rPr>
            <w:rStyle w:val="string1"/>
            <w:sz w:val="18"/>
            <w:rPrChange w:id="17090" w:author="shorny" w:date="2014-06-09T18:46:00Z">
              <w:rPr>
                <w:rStyle w:val="string1"/>
              </w:rPr>
            </w:rPrChange>
          </w:rPr>
          <w:t>'Azzam'</w:t>
        </w:r>
        <w:r w:rsidRPr="00905A86">
          <w:rPr>
            <w:sz w:val="18"/>
            <w:rPrChange w:id="17091" w:author="shorny" w:date="2014-06-09T18:46:00Z">
              <w:rPr/>
            </w:rPrChange>
          </w:rPr>
          <w:t xml:space="preserve">, </w:t>
        </w:r>
        <w:r w:rsidRPr="00905A86">
          <w:rPr>
            <w:rStyle w:val="string1"/>
            <w:sz w:val="18"/>
            <w:rPrChange w:id="17092" w:author="shorny" w:date="2014-06-09T18:46:00Z">
              <w:rPr>
                <w:rStyle w:val="string1"/>
              </w:rPr>
            </w:rPrChange>
          </w:rPr>
          <w:t>'Alwash'</w:t>
        </w:r>
        <w:r w:rsidRPr="00905A86">
          <w:rPr>
            <w:sz w:val="18"/>
            <w:rPrChange w:id="17093" w:author="shorny" w:date="2014-06-09T18:46:00Z">
              <w:rPr/>
            </w:rPrChange>
          </w:rPr>
          <w:t xml:space="preserve">, </w:t>
        </w:r>
        <w:r w:rsidRPr="00905A86">
          <w:rPr>
            <w:rStyle w:val="string1"/>
            <w:sz w:val="18"/>
            <w:rPrChange w:id="17094" w:author="shorny" w:date="2014-06-09T18:46:00Z">
              <w:rPr>
                <w:rStyle w:val="string1"/>
              </w:rPr>
            </w:rPrChange>
          </w:rPr>
          <w:t>'1234567'</w:t>
        </w:r>
        <w:r w:rsidRPr="00905A86">
          <w:rPr>
            <w:sz w:val="18"/>
            <w:rPrChange w:id="17095" w:author="shorny" w:date="2014-06-09T18:46:00Z">
              <w:rPr/>
            </w:rPrChange>
          </w:rPr>
          <w:t xml:space="preserve">, </w:t>
        </w:r>
        <w:r w:rsidRPr="00905A86">
          <w:rPr>
            <w:rStyle w:val="string1"/>
            <w:sz w:val="18"/>
            <w:rPrChange w:id="17096" w:author="shorny" w:date="2014-06-09T18:46:00Z">
              <w:rPr>
                <w:rStyle w:val="string1"/>
              </w:rPr>
            </w:rPrChange>
          </w:rPr>
          <w:t>'2014-05-03'</w:t>
        </w:r>
        <w:r w:rsidRPr="00905A86">
          <w:rPr>
            <w:sz w:val="18"/>
            <w:rPrChange w:id="17097" w:author="shorny" w:date="2014-06-09T18:46:00Z">
              <w:rPr/>
            </w:rPrChange>
          </w:rPr>
          <w:t>, 1003) ;</w:t>
        </w:r>
      </w:ins>
    </w:p>
    <w:p w14:paraId="7B750527" w14:textId="77777777" w:rsidR="00905A86" w:rsidRPr="00905A86" w:rsidRDefault="00905A86">
      <w:pPr>
        <w:pStyle w:val="HTMLPreformatted"/>
        <w:divId w:val="1587107075"/>
        <w:rPr>
          <w:ins w:id="17098" w:author="shorny" w:date="2014-06-09T18:46:00Z"/>
          <w:sz w:val="18"/>
          <w:rPrChange w:id="17099" w:author="shorny" w:date="2014-06-09T18:46:00Z">
            <w:rPr>
              <w:ins w:id="17100" w:author="shorny" w:date="2014-06-09T18:46:00Z"/>
            </w:rPr>
          </w:rPrChange>
        </w:rPr>
      </w:pPr>
    </w:p>
    <w:p w14:paraId="53539B22" w14:textId="77777777" w:rsidR="00905A86" w:rsidRPr="00905A86" w:rsidRDefault="00905A86">
      <w:pPr>
        <w:pStyle w:val="HTMLPreformatted"/>
        <w:divId w:val="1587107075"/>
        <w:rPr>
          <w:ins w:id="17101" w:author="shorny" w:date="2014-06-09T18:46:00Z"/>
          <w:sz w:val="18"/>
          <w:rPrChange w:id="17102" w:author="shorny" w:date="2014-06-09T18:46:00Z">
            <w:rPr>
              <w:ins w:id="17103" w:author="shorny" w:date="2014-06-09T18:46:00Z"/>
            </w:rPr>
          </w:rPrChange>
        </w:rPr>
      </w:pPr>
      <w:ins w:id="17104" w:author="shorny" w:date="2014-06-09T18:46:00Z">
        <w:r w:rsidRPr="00905A86">
          <w:rPr>
            <w:rStyle w:val="keyword1"/>
            <w:sz w:val="18"/>
            <w:rPrChange w:id="17105" w:author="shorny" w:date="2014-06-09T18:46:00Z">
              <w:rPr>
                <w:rStyle w:val="keyword1"/>
              </w:rPr>
            </w:rPrChange>
          </w:rPr>
          <w:t>INSERT</w:t>
        </w:r>
        <w:r w:rsidRPr="00905A86">
          <w:rPr>
            <w:sz w:val="18"/>
            <w:rPrChange w:id="17106" w:author="shorny" w:date="2014-06-09T18:46:00Z">
              <w:rPr/>
            </w:rPrChange>
          </w:rPr>
          <w:t xml:space="preserve"> </w:t>
        </w:r>
        <w:r w:rsidRPr="00905A86">
          <w:rPr>
            <w:rStyle w:val="keyword1"/>
            <w:sz w:val="18"/>
            <w:rPrChange w:id="17107" w:author="shorny" w:date="2014-06-09T18:46:00Z">
              <w:rPr>
                <w:rStyle w:val="keyword1"/>
              </w:rPr>
            </w:rPrChange>
          </w:rPr>
          <w:t>INTO</w:t>
        </w:r>
        <w:r w:rsidRPr="00905A86">
          <w:rPr>
            <w:sz w:val="18"/>
            <w:rPrChange w:id="17108" w:author="shorny" w:date="2014-06-09T18:46:00Z">
              <w:rPr/>
            </w:rPrChange>
          </w:rPr>
          <w:t xml:space="preserve"> Application (ApplicationID, ApplicantID, awardID, ProposalSummary,</w:t>
        </w:r>
      </w:ins>
    </w:p>
    <w:p w14:paraId="49734BD5" w14:textId="77777777" w:rsidR="00905A86" w:rsidRPr="00905A86" w:rsidRDefault="00905A86">
      <w:pPr>
        <w:pStyle w:val="HTMLPreformatted"/>
        <w:divId w:val="1587107075"/>
        <w:rPr>
          <w:ins w:id="17109" w:author="shorny" w:date="2014-06-09T18:46:00Z"/>
          <w:sz w:val="18"/>
          <w:rPrChange w:id="17110" w:author="shorny" w:date="2014-06-09T18:46:00Z">
            <w:rPr>
              <w:ins w:id="17111" w:author="shorny" w:date="2014-06-09T18:46:00Z"/>
            </w:rPr>
          </w:rPrChange>
        </w:rPr>
      </w:pPr>
      <w:ins w:id="17112" w:author="shorny" w:date="2014-06-09T18:46:00Z">
        <w:r w:rsidRPr="00905A86">
          <w:rPr>
            <w:sz w:val="18"/>
            <w:rPrChange w:id="17113" w:author="shorny" w:date="2014-06-09T18:46:00Z">
              <w:rPr/>
            </w:rPrChange>
          </w:rPr>
          <w:t>ProposedStartDate, DateAdded, DateLastChecked, DateLastModified,</w:t>
        </w:r>
      </w:ins>
    </w:p>
    <w:p w14:paraId="6730F41B" w14:textId="77777777" w:rsidR="00905A86" w:rsidRPr="00905A86" w:rsidRDefault="00905A86">
      <w:pPr>
        <w:pStyle w:val="HTMLPreformatted"/>
        <w:divId w:val="1587107075"/>
        <w:rPr>
          <w:ins w:id="17114" w:author="shorny" w:date="2014-06-09T18:46:00Z"/>
          <w:sz w:val="18"/>
          <w:rPrChange w:id="17115" w:author="shorny" w:date="2014-06-09T18:46:00Z">
            <w:rPr>
              <w:ins w:id="17116" w:author="shorny" w:date="2014-06-09T18:46:00Z"/>
            </w:rPr>
          </w:rPrChange>
        </w:rPr>
      </w:pPr>
      <w:ins w:id="17117" w:author="shorny" w:date="2014-06-09T18:46:00Z">
        <w:r w:rsidRPr="00905A86">
          <w:rPr>
            <w:sz w:val="18"/>
            <w:rPrChange w:id="17118" w:author="shorny" w:date="2014-06-09T18:46:00Z">
              <w:rPr/>
            </w:rPrChange>
          </w:rPr>
          <w:t>LastModifiedByStaffID, applicationStatusID)</w:t>
        </w:r>
      </w:ins>
    </w:p>
    <w:p w14:paraId="5C11A5D2" w14:textId="77777777" w:rsidR="00905A86" w:rsidRPr="00905A86" w:rsidRDefault="00905A86">
      <w:pPr>
        <w:pStyle w:val="HTMLPreformatted"/>
        <w:divId w:val="1587107075"/>
        <w:rPr>
          <w:ins w:id="17119" w:author="shorny" w:date="2014-06-09T18:46:00Z"/>
          <w:sz w:val="18"/>
          <w:rPrChange w:id="17120" w:author="shorny" w:date="2014-06-09T18:46:00Z">
            <w:rPr>
              <w:ins w:id="17121" w:author="shorny" w:date="2014-06-09T18:46:00Z"/>
            </w:rPr>
          </w:rPrChange>
        </w:rPr>
      </w:pPr>
      <w:ins w:id="17122" w:author="shorny" w:date="2014-06-09T18:46:00Z">
        <w:r w:rsidRPr="00905A86">
          <w:rPr>
            <w:rStyle w:val="keyword1"/>
            <w:sz w:val="18"/>
            <w:rPrChange w:id="17123" w:author="shorny" w:date="2014-06-09T18:46:00Z">
              <w:rPr>
                <w:rStyle w:val="keyword1"/>
              </w:rPr>
            </w:rPrChange>
          </w:rPr>
          <w:t>VALUES</w:t>
        </w:r>
        <w:r w:rsidRPr="00905A86">
          <w:rPr>
            <w:sz w:val="18"/>
            <w:rPrChange w:id="17124" w:author="shorny" w:date="2014-06-09T18:46:00Z">
              <w:rPr/>
            </w:rPrChange>
          </w:rPr>
          <w:t xml:space="preserve"> (311, 03, 40001,</w:t>
        </w:r>
      </w:ins>
    </w:p>
    <w:p w14:paraId="2C13465A" w14:textId="77777777" w:rsidR="00905A86" w:rsidRPr="00905A86" w:rsidRDefault="00905A86">
      <w:pPr>
        <w:pStyle w:val="HTMLPreformatted"/>
        <w:divId w:val="1587107075"/>
        <w:rPr>
          <w:ins w:id="17125" w:author="shorny" w:date="2014-06-09T18:46:00Z"/>
          <w:sz w:val="18"/>
          <w:rPrChange w:id="17126" w:author="shorny" w:date="2014-06-09T18:46:00Z">
            <w:rPr>
              <w:ins w:id="17127" w:author="shorny" w:date="2014-06-09T18:46:00Z"/>
            </w:rPr>
          </w:rPrChange>
        </w:rPr>
      </w:pPr>
      <w:ins w:id="17128" w:author="shorny" w:date="2014-06-09T18:46:00Z">
        <w:r w:rsidRPr="00905A86">
          <w:rPr>
            <w:rStyle w:val="string1"/>
            <w:sz w:val="18"/>
            <w:rPrChange w:id="17129" w:author="shorny" w:date="2014-06-09T18:46:00Z">
              <w:rPr>
                <w:rStyle w:val="string1"/>
              </w:rPr>
            </w:rPrChange>
          </w:rPr>
          <w:t>'Genetic algorithms for Arabic character recognition'</w:t>
        </w:r>
        <w:r w:rsidRPr="00905A86">
          <w:rPr>
            <w:sz w:val="18"/>
            <w:rPrChange w:id="17130" w:author="shorny" w:date="2014-06-09T18:46:00Z">
              <w:rPr/>
            </w:rPrChange>
          </w:rPr>
          <w:t xml:space="preserve">, </w:t>
        </w:r>
        <w:r w:rsidRPr="00905A86">
          <w:rPr>
            <w:rStyle w:val="string1"/>
            <w:sz w:val="18"/>
            <w:rPrChange w:id="17131" w:author="shorny" w:date="2014-06-09T18:46:00Z">
              <w:rPr>
                <w:rStyle w:val="string1"/>
              </w:rPr>
            </w:rPrChange>
          </w:rPr>
          <w:t>'2015-07-01'</w:t>
        </w:r>
        <w:r w:rsidRPr="00905A86">
          <w:rPr>
            <w:sz w:val="18"/>
            <w:rPrChange w:id="17132" w:author="shorny" w:date="2014-06-09T18:46:00Z">
              <w:rPr/>
            </w:rPrChange>
          </w:rPr>
          <w:t>,</w:t>
        </w:r>
      </w:ins>
    </w:p>
    <w:p w14:paraId="7A7EB519" w14:textId="77777777" w:rsidR="00905A86" w:rsidRPr="00905A86" w:rsidRDefault="00905A86">
      <w:pPr>
        <w:pStyle w:val="HTMLPreformatted"/>
        <w:divId w:val="1587107075"/>
        <w:rPr>
          <w:ins w:id="17133" w:author="shorny" w:date="2014-06-09T18:46:00Z"/>
          <w:sz w:val="18"/>
          <w:rPrChange w:id="17134" w:author="shorny" w:date="2014-06-09T18:46:00Z">
            <w:rPr>
              <w:ins w:id="17135" w:author="shorny" w:date="2014-06-09T18:46:00Z"/>
            </w:rPr>
          </w:rPrChange>
        </w:rPr>
      </w:pPr>
      <w:ins w:id="17136" w:author="shorny" w:date="2014-06-09T18:46:00Z">
        <w:r w:rsidRPr="00905A86">
          <w:rPr>
            <w:rStyle w:val="string1"/>
            <w:sz w:val="18"/>
            <w:rPrChange w:id="17137" w:author="shorny" w:date="2014-06-09T18:46:00Z">
              <w:rPr>
                <w:rStyle w:val="string1"/>
              </w:rPr>
            </w:rPrChange>
          </w:rPr>
          <w:t>'2014-05-03'</w:t>
        </w:r>
        <w:r w:rsidRPr="00905A86">
          <w:rPr>
            <w:sz w:val="18"/>
            <w:rPrChange w:id="17138" w:author="shorny" w:date="2014-06-09T18:46:00Z">
              <w:rPr/>
            </w:rPrChange>
          </w:rPr>
          <w:t xml:space="preserve">, </w:t>
        </w:r>
        <w:r w:rsidRPr="00905A86">
          <w:rPr>
            <w:rStyle w:val="string1"/>
            <w:sz w:val="18"/>
            <w:rPrChange w:id="17139" w:author="shorny" w:date="2014-06-09T18:46:00Z">
              <w:rPr>
                <w:rStyle w:val="string1"/>
              </w:rPr>
            </w:rPrChange>
          </w:rPr>
          <w:t>'2014-05-03'</w:t>
        </w:r>
        <w:r w:rsidRPr="00905A86">
          <w:rPr>
            <w:sz w:val="18"/>
            <w:rPrChange w:id="17140" w:author="shorny" w:date="2014-06-09T18:46:00Z">
              <w:rPr/>
            </w:rPrChange>
          </w:rPr>
          <w:t xml:space="preserve">, </w:t>
        </w:r>
        <w:r w:rsidRPr="00905A86">
          <w:rPr>
            <w:rStyle w:val="string1"/>
            <w:sz w:val="18"/>
            <w:rPrChange w:id="17141" w:author="shorny" w:date="2014-06-09T18:46:00Z">
              <w:rPr>
                <w:rStyle w:val="string1"/>
              </w:rPr>
            </w:rPrChange>
          </w:rPr>
          <w:t>'2014-05-03'</w:t>
        </w:r>
        <w:r w:rsidRPr="00905A86">
          <w:rPr>
            <w:sz w:val="18"/>
            <w:rPrChange w:id="17142" w:author="shorny" w:date="2014-06-09T18:46:00Z">
              <w:rPr/>
            </w:rPrChange>
          </w:rPr>
          <w:t>, 1001, 10000) ;</w:t>
        </w:r>
      </w:ins>
    </w:p>
    <w:p w14:paraId="69F66815" w14:textId="77777777" w:rsidR="00905A86" w:rsidRPr="00905A86" w:rsidRDefault="00905A86">
      <w:pPr>
        <w:pStyle w:val="HTMLPreformatted"/>
        <w:divId w:val="1587107075"/>
        <w:rPr>
          <w:ins w:id="17143" w:author="shorny" w:date="2014-06-09T18:46:00Z"/>
          <w:sz w:val="18"/>
          <w:rPrChange w:id="17144" w:author="shorny" w:date="2014-06-09T18:46:00Z">
            <w:rPr>
              <w:ins w:id="17145" w:author="shorny" w:date="2014-06-09T18:46:00Z"/>
            </w:rPr>
          </w:rPrChange>
        </w:rPr>
      </w:pPr>
    </w:p>
    <w:p w14:paraId="2D03CBF7" w14:textId="77777777" w:rsidR="00905A86" w:rsidRPr="00905A86" w:rsidRDefault="00905A86">
      <w:pPr>
        <w:pStyle w:val="HTMLPreformatted"/>
        <w:divId w:val="1587107075"/>
        <w:rPr>
          <w:ins w:id="17146" w:author="shorny" w:date="2014-06-09T18:46:00Z"/>
          <w:sz w:val="18"/>
          <w:rPrChange w:id="17147" w:author="shorny" w:date="2014-06-09T18:46:00Z">
            <w:rPr>
              <w:ins w:id="17148" w:author="shorny" w:date="2014-06-09T18:46:00Z"/>
            </w:rPr>
          </w:rPrChange>
        </w:rPr>
      </w:pPr>
      <w:ins w:id="17149" w:author="shorny" w:date="2014-06-09T18:46:00Z">
        <w:r w:rsidRPr="00905A86">
          <w:rPr>
            <w:rStyle w:val="keyword1"/>
            <w:sz w:val="18"/>
            <w:rPrChange w:id="17150" w:author="shorny" w:date="2014-06-09T18:46:00Z">
              <w:rPr>
                <w:rStyle w:val="keyword1"/>
              </w:rPr>
            </w:rPrChange>
          </w:rPr>
          <w:t>INSERT</w:t>
        </w:r>
        <w:r w:rsidRPr="00905A86">
          <w:rPr>
            <w:sz w:val="18"/>
            <w:rPrChange w:id="17151" w:author="shorny" w:date="2014-06-09T18:46:00Z">
              <w:rPr/>
            </w:rPrChange>
          </w:rPr>
          <w:t xml:space="preserve"> </w:t>
        </w:r>
        <w:r w:rsidRPr="00905A86">
          <w:rPr>
            <w:rStyle w:val="keyword1"/>
            <w:sz w:val="18"/>
            <w:rPrChange w:id="17152" w:author="shorny" w:date="2014-06-09T18:46:00Z">
              <w:rPr>
                <w:rStyle w:val="keyword1"/>
              </w:rPr>
            </w:rPrChange>
          </w:rPr>
          <w:t>INTO</w:t>
        </w:r>
        <w:r w:rsidRPr="00905A86">
          <w:rPr>
            <w:sz w:val="18"/>
            <w:rPrChange w:id="17153" w:author="shorny" w:date="2014-06-09T18:46:00Z">
              <w:rPr/>
            </w:rPrChange>
          </w:rPr>
          <w:t xml:space="preserve"> Degree (ApplicantID, </w:t>
        </w:r>
        <w:r w:rsidRPr="00905A86">
          <w:rPr>
            <w:rStyle w:val="keyword1"/>
            <w:sz w:val="18"/>
            <w:rPrChange w:id="17154" w:author="shorny" w:date="2014-06-09T18:46:00Z">
              <w:rPr>
                <w:rStyle w:val="keyword1"/>
              </w:rPr>
            </w:rPrChange>
          </w:rPr>
          <w:t>Name</w:t>
        </w:r>
        <w:r w:rsidRPr="00905A86">
          <w:rPr>
            <w:sz w:val="18"/>
            <w:rPrChange w:id="17155" w:author="shorny" w:date="2014-06-09T18:46:00Z">
              <w:rPr/>
            </w:rPrChange>
          </w:rPr>
          <w:t xml:space="preserve">, </w:t>
        </w:r>
        <w:r w:rsidRPr="00905A86">
          <w:rPr>
            <w:rStyle w:val="keyword1"/>
            <w:sz w:val="18"/>
            <w:rPrChange w:id="17156" w:author="shorny" w:date="2014-06-09T18:46:00Z">
              <w:rPr>
                <w:rStyle w:val="keyword1"/>
              </w:rPr>
            </w:rPrChange>
          </w:rPr>
          <w:t>Type</w:t>
        </w:r>
        <w:r w:rsidRPr="00905A86">
          <w:rPr>
            <w:sz w:val="18"/>
            <w:rPrChange w:id="17157" w:author="shorny" w:date="2014-06-09T18:46:00Z">
              <w:rPr/>
            </w:rPrChange>
          </w:rPr>
          <w:t>, GPA, InstitutionCountryISOCode)</w:t>
        </w:r>
      </w:ins>
    </w:p>
    <w:p w14:paraId="05B49083" w14:textId="77777777" w:rsidR="00905A86" w:rsidRPr="00905A86" w:rsidRDefault="00905A86">
      <w:pPr>
        <w:pStyle w:val="HTMLPreformatted"/>
        <w:divId w:val="1587107075"/>
        <w:rPr>
          <w:ins w:id="17158" w:author="shorny" w:date="2014-06-09T18:46:00Z"/>
          <w:sz w:val="18"/>
          <w:rPrChange w:id="17159" w:author="shorny" w:date="2014-06-09T18:46:00Z">
            <w:rPr>
              <w:ins w:id="17160" w:author="shorny" w:date="2014-06-09T18:46:00Z"/>
            </w:rPr>
          </w:rPrChange>
        </w:rPr>
      </w:pPr>
      <w:ins w:id="17161" w:author="shorny" w:date="2014-06-09T18:46:00Z">
        <w:r w:rsidRPr="00905A86">
          <w:rPr>
            <w:rStyle w:val="keyword1"/>
            <w:sz w:val="18"/>
            <w:rPrChange w:id="17162" w:author="shorny" w:date="2014-06-09T18:46:00Z">
              <w:rPr>
                <w:rStyle w:val="keyword1"/>
              </w:rPr>
            </w:rPrChange>
          </w:rPr>
          <w:t>VALUES</w:t>
        </w:r>
        <w:r w:rsidRPr="00905A86">
          <w:rPr>
            <w:sz w:val="18"/>
            <w:rPrChange w:id="17163" w:author="shorny" w:date="2014-06-09T18:46:00Z">
              <w:rPr/>
            </w:rPrChange>
          </w:rPr>
          <w:t xml:space="preserve"> (03, </w:t>
        </w:r>
        <w:r w:rsidRPr="00905A86">
          <w:rPr>
            <w:rStyle w:val="string1"/>
            <w:sz w:val="18"/>
            <w:rPrChange w:id="17164" w:author="shorny" w:date="2014-06-09T18:46:00Z">
              <w:rPr>
                <w:rStyle w:val="string1"/>
              </w:rPr>
            </w:rPrChange>
          </w:rPr>
          <w:t>'IS and CS'</w:t>
        </w:r>
        <w:r w:rsidRPr="00905A86">
          <w:rPr>
            <w:sz w:val="18"/>
            <w:rPrChange w:id="17165" w:author="shorny" w:date="2014-06-09T18:46:00Z">
              <w:rPr/>
            </w:rPrChange>
          </w:rPr>
          <w:t xml:space="preserve">, </w:t>
        </w:r>
        <w:r w:rsidRPr="00905A86">
          <w:rPr>
            <w:rStyle w:val="string1"/>
            <w:sz w:val="18"/>
            <w:rPrChange w:id="17166" w:author="shorny" w:date="2014-06-09T18:46:00Z">
              <w:rPr>
                <w:rStyle w:val="string1"/>
              </w:rPr>
            </w:rPrChange>
          </w:rPr>
          <w:t>'bachelors'</w:t>
        </w:r>
        <w:r w:rsidRPr="00905A86">
          <w:rPr>
            <w:sz w:val="18"/>
            <w:rPrChange w:id="17167" w:author="shorny" w:date="2014-06-09T18:46:00Z">
              <w:rPr/>
            </w:rPrChange>
          </w:rPr>
          <w:t xml:space="preserve">, 4.27, </w:t>
        </w:r>
        <w:r w:rsidRPr="00905A86">
          <w:rPr>
            <w:rStyle w:val="string1"/>
            <w:sz w:val="18"/>
            <w:rPrChange w:id="17168" w:author="shorny" w:date="2014-06-09T18:46:00Z">
              <w:rPr>
                <w:rStyle w:val="string1"/>
              </w:rPr>
            </w:rPrChange>
          </w:rPr>
          <w:t>'IQ'</w:t>
        </w:r>
        <w:r w:rsidRPr="00905A86">
          <w:rPr>
            <w:sz w:val="18"/>
            <w:rPrChange w:id="17169" w:author="shorny" w:date="2014-06-09T18:46:00Z">
              <w:rPr/>
            </w:rPrChange>
          </w:rPr>
          <w:t>) ;</w:t>
        </w:r>
      </w:ins>
    </w:p>
    <w:p w14:paraId="7B189387" w14:textId="77777777" w:rsidR="00905A86" w:rsidRPr="00905A86" w:rsidRDefault="00905A86">
      <w:pPr>
        <w:pStyle w:val="HTMLPreformatted"/>
        <w:divId w:val="1587107075"/>
        <w:rPr>
          <w:ins w:id="17170" w:author="shorny" w:date="2014-06-09T18:46:00Z"/>
          <w:sz w:val="18"/>
          <w:rPrChange w:id="17171" w:author="shorny" w:date="2014-06-09T18:46:00Z">
            <w:rPr>
              <w:ins w:id="17172" w:author="shorny" w:date="2014-06-09T18:46:00Z"/>
            </w:rPr>
          </w:rPrChange>
        </w:rPr>
      </w:pPr>
    </w:p>
    <w:p w14:paraId="78E0AD1B" w14:textId="77777777" w:rsidR="00905A86" w:rsidRPr="00905A86" w:rsidRDefault="00905A86">
      <w:pPr>
        <w:pStyle w:val="HTMLPreformatted"/>
        <w:divId w:val="1587107075"/>
        <w:rPr>
          <w:ins w:id="17173" w:author="shorny" w:date="2014-06-09T18:46:00Z"/>
          <w:sz w:val="18"/>
          <w:rPrChange w:id="17174" w:author="shorny" w:date="2014-06-09T18:46:00Z">
            <w:rPr>
              <w:ins w:id="17175" w:author="shorny" w:date="2014-06-09T18:46:00Z"/>
            </w:rPr>
          </w:rPrChange>
        </w:rPr>
      </w:pPr>
      <w:ins w:id="17176" w:author="shorny" w:date="2014-06-09T18:46:00Z">
        <w:r w:rsidRPr="00905A86">
          <w:rPr>
            <w:rStyle w:val="keyword1"/>
            <w:sz w:val="18"/>
            <w:rPrChange w:id="17177" w:author="shorny" w:date="2014-06-09T18:46:00Z">
              <w:rPr>
                <w:rStyle w:val="keyword1"/>
              </w:rPr>
            </w:rPrChange>
          </w:rPr>
          <w:t>INSERT</w:t>
        </w:r>
        <w:r w:rsidRPr="00905A86">
          <w:rPr>
            <w:sz w:val="18"/>
            <w:rPrChange w:id="17178" w:author="shorny" w:date="2014-06-09T18:46:00Z">
              <w:rPr/>
            </w:rPrChange>
          </w:rPr>
          <w:t xml:space="preserve"> </w:t>
        </w:r>
        <w:r w:rsidRPr="00905A86">
          <w:rPr>
            <w:rStyle w:val="keyword1"/>
            <w:sz w:val="18"/>
            <w:rPrChange w:id="17179" w:author="shorny" w:date="2014-06-09T18:46:00Z">
              <w:rPr>
                <w:rStyle w:val="keyword1"/>
              </w:rPr>
            </w:rPrChange>
          </w:rPr>
          <w:t>INTO</w:t>
        </w:r>
        <w:r w:rsidRPr="00905A86">
          <w:rPr>
            <w:sz w:val="18"/>
            <w:rPrChange w:id="17180" w:author="shorny" w:date="2014-06-09T18:46:00Z">
              <w:rPr/>
            </w:rPrChange>
          </w:rPr>
          <w:t xml:space="preserve"> Degree (ApplicantID, </w:t>
        </w:r>
        <w:r w:rsidRPr="00905A86">
          <w:rPr>
            <w:rStyle w:val="keyword1"/>
            <w:sz w:val="18"/>
            <w:rPrChange w:id="17181" w:author="shorny" w:date="2014-06-09T18:46:00Z">
              <w:rPr>
                <w:rStyle w:val="keyword1"/>
              </w:rPr>
            </w:rPrChange>
          </w:rPr>
          <w:t>Name</w:t>
        </w:r>
        <w:r w:rsidRPr="00905A86">
          <w:rPr>
            <w:sz w:val="18"/>
            <w:rPrChange w:id="17182" w:author="shorny" w:date="2014-06-09T18:46:00Z">
              <w:rPr/>
            </w:rPrChange>
          </w:rPr>
          <w:t xml:space="preserve">, </w:t>
        </w:r>
        <w:r w:rsidRPr="00905A86">
          <w:rPr>
            <w:rStyle w:val="keyword1"/>
            <w:sz w:val="18"/>
            <w:rPrChange w:id="17183" w:author="shorny" w:date="2014-06-09T18:46:00Z">
              <w:rPr>
                <w:rStyle w:val="keyword1"/>
              </w:rPr>
            </w:rPrChange>
          </w:rPr>
          <w:t>Type</w:t>
        </w:r>
        <w:r w:rsidRPr="00905A86">
          <w:rPr>
            <w:sz w:val="18"/>
            <w:rPrChange w:id="17184" w:author="shorny" w:date="2014-06-09T18:46:00Z">
              <w:rPr/>
            </w:rPrChange>
          </w:rPr>
          <w:t>, GPA, InstitutionCountryISOCode)</w:t>
        </w:r>
      </w:ins>
    </w:p>
    <w:p w14:paraId="5E5DE9CE" w14:textId="77777777" w:rsidR="00905A86" w:rsidRPr="00905A86" w:rsidRDefault="00905A86">
      <w:pPr>
        <w:pStyle w:val="HTMLPreformatted"/>
        <w:divId w:val="1587107075"/>
        <w:rPr>
          <w:ins w:id="17185" w:author="shorny" w:date="2014-06-09T18:46:00Z"/>
          <w:sz w:val="18"/>
          <w:rPrChange w:id="17186" w:author="shorny" w:date="2014-06-09T18:46:00Z">
            <w:rPr>
              <w:ins w:id="17187" w:author="shorny" w:date="2014-06-09T18:46:00Z"/>
            </w:rPr>
          </w:rPrChange>
        </w:rPr>
      </w:pPr>
      <w:ins w:id="17188" w:author="shorny" w:date="2014-06-09T18:46:00Z">
        <w:r w:rsidRPr="00905A86">
          <w:rPr>
            <w:rStyle w:val="keyword1"/>
            <w:sz w:val="18"/>
            <w:rPrChange w:id="17189" w:author="shorny" w:date="2014-06-09T18:46:00Z">
              <w:rPr>
                <w:rStyle w:val="keyword1"/>
              </w:rPr>
            </w:rPrChange>
          </w:rPr>
          <w:t>VALUES</w:t>
        </w:r>
        <w:r w:rsidRPr="00905A86">
          <w:rPr>
            <w:sz w:val="18"/>
            <w:rPrChange w:id="17190" w:author="shorny" w:date="2014-06-09T18:46:00Z">
              <w:rPr/>
            </w:rPrChange>
          </w:rPr>
          <w:t xml:space="preserve"> (03, </w:t>
        </w:r>
        <w:r w:rsidRPr="00905A86">
          <w:rPr>
            <w:rStyle w:val="string1"/>
            <w:sz w:val="18"/>
            <w:rPrChange w:id="17191" w:author="shorny" w:date="2014-06-09T18:46:00Z">
              <w:rPr>
                <w:rStyle w:val="string1"/>
              </w:rPr>
            </w:rPrChange>
          </w:rPr>
          <w:t>'IT'</w:t>
        </w:r>
        <w:r w:rsidRPr="00905A86">
          <w:rPr>
            <w:sz w:val="18"/>
            <w:rPrChange w:id="17192" w:author="shorny" w:date="2014-06-09T18:46:00Z">
              <w:rPr/>
            </w:rPrChange>
          </w:rPr>
          <w:t xml:space="preserve">, </w:t>
        </w:r>
        <w:r w:rsidRPr="00905A86">
          <w:rPr>
            <w:rStyle w:val="string1"/>
            <w:sz w:val="18"/>
            <w:rPrChange w:id="17193" w:author="shorny" w:date="2014-06-09T18:46:00Z">
              <w:rPr>
                <w:rStyle w:val="string1"/>
              </w:rPr>
            </w:rPrChange>
          </w:rPr>
          <w:t>'masters'</w:t>
        </w:r>
        <w:r w:rsidRPr="00905A86">
          <w:rPr>
            <w:sz w:val="18"/>
            <w:rPrChange w:id="17194" w:author="shorny" w:date="2014-06-09T18:46:00Z">
              <w:rPr/>
            </w:rPrChange>
          </w:rPr>
          <w:t xml:space="preserve">, 6.79, </w:t>
        </w:r>
        <w:r w:rsidRPr="00905A86">
          <w:rPr>
            <w:rStyle w:val="string1"/>
            <w:sz w:val="18"/>
            <w:rPrChange w:id="17195" w:author="shorny" w:date="2014-06-09T18:46:00Z">
              <w:rPr>
                <w:rStyle w:val="string1"/>
              </w:rPr>
            </w:rPrChange>
          </w:rPr>
          <w:t>'MY'</w:t>
        </w:r>
        <w:r w:rsidRPr="00905A86">
          <w:rPr>
            <w:sz w:val="18"/>
            <w:rPrChange w:id="17196" w:author="shorny" w:date="2014-06-09T18:46:00Z">
              <w:rPr/>
            </w:rPrChange>
          </w:rPr>
          <w:t>) ;</w:t>
        </w:r>
      </w:ins>
    </w:p>
    <w:p w14:paraId="53DF6D8F" w14:textId="77777777" w:rsidR="00905A86" w:rsidRPr="00905A86" w:rsidRDefault="00905A86">
      <w:pPr>
        <w:pStyle w:val="HTMLPreformatted"/>
        <w:divId w:val="1587107075"/>
        <w:rPr>
          <w:ins w:id="17197" w:author="shorny" w:date="2014-06-09T18:46:00Z"/>
          <w:sz w:val="18"/>
          <w:rPrChange w:id="17198" w:author="shorny" w:date="2014-06-09T18:46:00Z">
            <w:rPr>
              <w:ins w:id="17199" w:author="shorny" w:date="2014-06-09T18:46:00Z"/>
            </w:rPr>
          </w:rPrChange>
        </w:rPr>
      </w:pPr>
    </w:p>
    <w:p w14:paraId="3D7AEC1A" w14:textId="77777777" w:rsidR="00905A86" w:rsidRPr="00905A86" w:rsidRDefault="00905A86">
      <w:pPr>
        <w:pStyle w:val="HTMLPreformatted"/>
        <w:divId w:val="1587107075"/>
        <w:rPr>
          <w:ins w:id="17200" w:author="shorny" w:date="2014-06-09T18:46:00Z"/>
          <w:sz w:val="18"/>
          <w:rPrChange w:id="17201" w:author="shorny" w:date="2014-06-09T18:46:00Z">
            <w:rPr>
              <w:ins w:id="17202" w:author="shorny" w:date="2014-06-09T18:46:00Z"/>
            </w:rPr>
          </w:rPrChange>
        </w:rPr>
      </w:pPr>
      <w:ins w:id="17203" w:author="shorny" w:date="2014-06-09T18:46:00Z">
        <w:r w:rsidRPr="00905A86">
          <w:rPr>
            <w:rStyle w:val="keyword1"/>
            <w:sz w:val="18"/>
            <w:rPrChange w:id="17204" w:author="shorny" w:date="2014-06-09T18:46:00Z">
              <w:rPr>
                <w:rStyle w:val="keyword1"/>
              </w:rPr>
            </w:rPrChange>
          </w:rPr>
          <w:t>INSERT</w:t>
        </w:r>
        <w:r w:rsidRPr="00905A86">
          <w:rPr>
            <w:sz w:val="18"/>
            <w:rPrChange w:id="17205" w:author="shorny" w:date="2014-06-09T18:46:00Z">
              <w:rPr/>
            </w:rPrChange>
          </w:rPr>
          <w:t xml:space="preserve"> </w:t>
        </w:r>
        <w:r w:rsidRPr="00905A86">
          <w:rPr>
            <w:rStyle w:val="keyword1"/>
            <w:sz w:val="18"/>
            <w:rPrChange w:id="17206" w:author="shorny" w:date="2014-06-09T18:46:00Z">
              <w:rPr>
                <w:rStyle w:val="keyword1"/>
              </w:rPr>
            </w:rPrChange>
          </w:rPr>
          <w:t>INTO</w:t>
        </w:r>
        <w:r w:rsidRPr="00905A86">
          <w:rPr>
            <w:sz w:val="18"/>
            <w:rPrChange w:id="17207" w:author="shorny" w:date="2014-06-09T18:46:00Z">
              <w:rPr/>
            </w:rPrChange>
          </w:rPr>
          <w:t xml:space="preserve"> Document (UploadLink, ApplicantID, ApplicationID, DocTypeID,</w:t>
        </w:r>
      </w:ins>
    </w:p>
    <w:p w14:paraId="2FC08387" w14:textId="77777777" w:rsidR="00905A86" w:rsidRPr="00905A86" w:rsidRDefault="00905A86">
      <w:pPr>
        <w:pStyle w:val="HTMLPreformatted"/>
        <w:divId w:val="1587107075"/>
        <w:rPr>
          <w:ins w:id="17208" w:author="shorny" w:date="2014-06-09T18:46:00Z"/>
          <w:sz w:val="18"/>
          <w:rPrChange w:id="17209" w:author="shorny" w:date="2014-06-09T18:46:00Z">
            <w:rPr>
              <w:ins w:id="17210" w:author="shorny" w:date="2014-06-09T18:46:00Z"/>
            </w:rPr>
          </w:rPrChange>
        </w:rPr>
      </w:pPr>
      <w:ins w:id="17211" w:author="shorny" w:date="2014-06-09T18:46:00Z">
        <w:r w:rsidRPr="00905A86">
          <w:rPr>
            <w:sz w:val="18"/>
            <w:rPrChange w:id="17212" w:author="shorny" w:date="2014-06-09T18:46:00Z">
              <w:rPr/>
            </w:rPrChange>
          </w:rPr>
          <w:t>DocStatusID)</w:t>
        </w:r>
      </w:ins>
    </w:p>
    <w:p w14:paraId="0782A2F8" w14:textId="77777777" w:rsidR="00905A86" w:rsidRPr="00905A86" w:rsidRDefault="00905A86">
      <w:pPr>
        <w:pStyle w:val="HTMLPreformatted"/>
        <w:divId w:val="1587107075"/>
        <w:rPr>
          <w:ins w:id="17213" w:author="shorny" w:date="2014-06-09T18:46:00Z"/>
          <w:sz w:val="18"/>
          <w:rPrChange w:id="17214" w:author="shorny" w:date="2014-06-09T18:46:00Z">
            <w:rPr>
              <w:ins w:id="17215" w:author="shorny" w:date="2014-06-09T18:46:00Z"/>
            </w:rPr>
          </w:rPrChange>
        </w:rPr>
      </w:pPr>
      <w:ins w:id="17216" w:author="shorny" w:date="2014-06-09T18:46:00Z">
        <w:r w:rsidRPr="00905A86">
          <w:rPr>
            <w:rStyle w:val="keyword1"/>
            <w:sz w:val="18"/>
            <w:rPrChange w:id="17217" w:author="shorny" w:date="2014-06-09T18:46:00Z">
              <w:rPr>
                <w:rStyle w:val="keyword1"/>
              </w:rPr>
            </w:rPrChange>
          </w:rPr>
          <w:t>VALUES</w:t>
        </w:r>
        <w:r w:rsidRPr="00905A86">
          <w:rPr>
            <w:sz w:val="18"/>
            <w:rPrChange w:id="17218" w:author="shorny" w:date="2014-06-09T18:46:00Z">
              <w:rPr/>
            </w:rPrChange>
          </w:rPr>
          <w:t xml:space="preserve"> (</w:t>
        </w:r>
        <w:r w:rsidRPr="00905A86">
          <w:rPr>
            <w:rStyle w:val="string1"/>
            <w:sz w:val="18"/>
            <w:rPrChange w:id="17219" w:author="shorny" w:date="2014-06-09T18:46:00Z">
              <w:rPr>
                <w:rStyle w:val="string1"/>
              </w:rPr>
            </w:rPrChange>
          </w:rPr>
          <w:t>'/mnt/data/rhd/03/Application/0001.pdf'</w:t>
        </w:r>
        <w:r w:rsidRPr="00905A86">
          <w:rPr>
            <w:sz w:val="18"/>
            <w:rPrChange w:id="17220" w:author="shorny" w:date="2014-06-09T18:46:00Z">
              <w:rPr/>
            </w:rPrChange>
          </w:rPr>
          <w:t>, 03, 311, 20000, 30000);</w:t>
        </w:r>
      </w:ins>
    </w:p>
    <w:p w14:paraId="39B2BE2A" w14:textId="77777777" w:rsidR="00905A86" w:rsidRPr="00905A86" w:rsidRDefault="00905A86">
      <w:pPr>
        <w:pStyle w:val="HTMLPreformatted"/>
        <w:divId w:val="1587107075"/>
        <w:rPr>
          <w:ins w:id="17221" w:author="shorny" w:date="2014-06-09T18:46:00Z"/>
          <w:sz w:val="18"/>
          <w:rPrChange w:id="17222" w:author="shorny" w:date="2014-06-09T18:46:00Z">
            <w:rPr>
              <w:ins w:id="17223" w:author="shorny" w:date="2014-06-09T18:46:00Z"/>
            </w:rPr>
          </w:rPrChange>
        </w:rPr>
      </w:pPr>
    </w:p>
    <w:p w14:paraId="19362255" w14:textId="77777777" w:rsidR="00905A86" w:rsidRPr="00905A86" w:rsidRDefault="00905A86">
      <w:pPr>
        <w:pStyle w:val="HTMLPreformatted"/>
        <w:divId w:val="1587107075"/>
        <w:rPr>
          <w:ins w:id="17224" w:author="shorny" w:date="2014-06-09T18:46:00Z"/>
          <w:rStyle w:val="comment1"/>
          <w:sz w:val="18"/>
          <w:rPrChange w:id="17225" w:author="shorny" w:date="2014-06-09T18:46:00Z">
            <w:rPr>
              <w:ins w:id="17226" w:author="shorny" w:date="2014-06-09T18:46:00Z"/>
              <w:rStyle w:val="comment1"/>
            </w:rPr>
          </w:rPrChange>
        </w:rPr>
      </w:pPr>
      <w:ins w:id="17227" w:author="shorny" w:date="2014-06-09T18:46:00Z">
        <w:r w:rsidRPr="00905A86">
          <w:rPr>
            <w:rStyle w:val="comment1"/>
            <w:sz w:val="18"/>
            <w:rPrChange w:id="17228" w:author="shorny" w:date="2014-06-09T18:46:00Z">
              <w:rPr>
                <w:rStyle w:val="comment1"/>
              </w:rPr>
            </w:rPrChange>
          </w:rPr>
          <w:t>-- Denise to supervise this</w:t>
        </w:r>
      </w:ins>
    </w:p>
    <w:p w14:paraId="4CCFDEE2" w14:textId="77777777" w:rsidR="00905A86" w:rsidRPr="00905A86" w:rsidRDefault="00905A86">
      <w:pPr>
        <w:pStyle w:val="HTMLPreformatted"/>
        <w:divId w:val="1587107075"/>
        <w:rPr>
          <w:ins w:id="17229" w:author="shorny" w:date="2014-06-09T18:46:00Z"/>
          <w:sz w:val="18"/>
          <w:rPrChange w:id="17230" w:author="shorny" w:date="2014-06-09T18:46:00Z">
            <w:rPr>
              <w:ins w:id="17231" w:author="shorny" w:date="2014-06-09T18:46:00Z"/>
            </w:rPr>
          </w:rPrChange>
        </w:rPr>
      </w:pPr>
      <w:ins w:id="17232" w:author="shorny" w:date="2014-06-09T18:46:00Z">
        <w:r w:rsidRPr="00905A86">
          <w:rPr>
            <w:rStyle w:val="keyword1"/>
            <w:sz w:val="18"/>
            <w:rPrChange w:id="17233" w:author="shorny" w:date="2014-06-09T18:46:00Z">
              <w:rPr>
                <w:rStyle w:val="keyword1"/>
              </w:rPr>
            </w:rPrChange>
          </w:rPr>
          <w:lastRenderedPageBreak/>
          <w:t>INSERT</w:t>
        </w:r>
        <w:r w:rsidRPr="00905A86">
          <w:rPr>
            <w:sz w:val="18"/>
            <w:rPrChange w:id="17234" w:author="shorny" w:date="2014-06-09T18:46:00Z">
              <w:rPr/>
            </w:rPrChange>
          </w:rPr>
          <w:t xml:space="preserve"> </w:t>
        </w:r>
        <w:r w:rsidRPr="00905A86">
          <w:rPr>
            <w:rStyle w:val="keyword1"/>
            <w:sz w:val="18"/>
            <w:rPrChange w:id="17235" w:author="shorny" w:date="2014-06-09T18:46:00Z">
              <w:rPr>
                <w:rStyle w:val="keyword1"/>
              </w:rPr>
            </w:rPrChange>
          </w:rPr>
          <w:t>INTO</w:t>
        </w:r>
        <w:r w:rsidRPr="00905A86">
          <w:rPr>
            <w:sz w:val="18"/>
            <w:rPrChange w:id="17236" w:author="shorny" w:date="2014-06-09T18:46:00Z">
              <w:rPr/>
            </w:rPrChange>
          </w:rPr>
          <w:t xml:space="preserve"> `Supervise </w:t>
        </w:r>
        <w:r w:rsidRPr="00905A86">
          <w:rPr>
            <w:rStyle w:val="keyword1"/>
            <w:sz w:val="18"/>
            <w:rPrChange w:id="17237" w:author="shorny" w:date="2014-06-09T18:46:00Z">
              <w:rPr>
                <w:rStyle w:val="keyword1"/>
              </w:rPr>
            </w:rPrChange>
          </w:rPr>
          <w:t>as</w:t>
        </w:r>
        <w:r w:rsidRPr="00905A86">
          <w:rPr>
            <w:sz w:val="18"/>
            <w:rPrChange w:id="17238" w:author="shorny" w:date="2014-06-09T18:46:00Z">
              <w:rPr/>
            </w:rPrChange>
          </w:rPr>
          <w:t>` (PrimarySupervisor, ApplicationID, StaffID)</w:t>
        </w:r>
      </w:ins>
    </w:p>
    <w:p w14:paraId="5DA6734B" w14:textId="77777777" w:rsidR="00905A86" w:rsidRPr="00905A86" w:rsidRDefault="00905A86">
      <w:pPr>
        <w:pStyle w:val="HTMLPreformatted"/>
        <w:divId w:val="1587107075"/>
        <w:rPr>
          <w:ins w:id="17239" w:author="shorny" w:date="2014-06-09T18:46:00Z"/>
          <w:sz w:val="18"/>
          <w:rPrChange w:id="17240" w:author="shorny" w:date="2014-06-09T18:46:00Z">
            <w:rPr>
              <w:ins w:id="17241" w:author="shorny" w:date="2014-06-09T18:46:00Z"/>
            </w:rPr>
          </w:rPrChange>
        </w:rPr>
      </w:pPr>
      <w:ins w:id="17242" w:author="shorny" w:date="2014-06-09T18:46:00Z">
        <w:r w:rsidRPr="00905A86">
          <w:rPr>
            <w:rStyle w:val="keyword1"/>
            <w:sz w:val="18"/>
            <w:rPrChange w:id="17243" w:author="shorny" w:date="2014-06-09T18:46:00Z">
              <w:rPr>
                <w:rStyle w:val="keyword1"/>
              </w:rPr>
            </w:rPrChange>
          </w:rPr>
          <w:t>VALUES</w:t>
        </w:r>
        <w:r w:rsidRPr="00905A86">
          <w:rPr>
            <w:sz w:val="18"/>
            <w:rPrChange w:id="17244" w:author="shorny" w:date="2014-06-09T18:46:00Z">
              <w:rPr/>
            </w:rPrChange>
          </w:rPr>
          <w:t xml:space="preserve"> (1, 311, 1000);</w:t>
        </w:r>
      </w:ins>
    </w:p>
    <w:p w14:paraId="55A1F35D" w14:textId="77777777" w:rsidR="00905A86" w:rsidRPr="00905A86" w:rsidRDefault="00905A86">
      <w:pPr>
        <w:pStyle w:val="HTMLPreformatted"/>
        <w:divId w:val="1587107075"/>
        <w:rPr>
          <w:ins w:id="17245" w:author="shorny" w:date="2014-06-09T18:46:00Z"/>
          <w:sz w:val="18"/>
          <w:rPrChange w:id="17246" w:author="shorny" w:date="2014-06-09T18:46:00Z">
            <w:rPr>
              <w:ins w:id="17247" w:author="shorny" w:date="2014-06-09T18:46:00Z"/>
            </w:rPr>
          </w:rPrChange>
        </w:rPr>
      </w:pPr>
    </w:p>
    <w:p w14:paraId="41021EF0" w14:textId="77777777" w:rsidR="00905A86" w:rsidRPr="00905A86" w:rsidRDefault="00905A86">
      <w:pPr>
        <w:pStyle w:val="HTMLPreformatted"/>
        <w:divId w:val="1587107075"/>
        <w:rPr>
          <w:ins w:id="17248" w:author="shorny" w:date="2014-06-09T18:46:00Z"/>
          <w:rStyle w:val="comment1"/>
          <w:sz w:val="18"/>
          <w:rPrChange w:id="17249" w:author="shorny" w:date="2014-06-09T18:46:00Z">
            <w:rPr>
              <w:ins w:id="17250" w:author="shorny" w:date="2014-06-09T18:46:00Z"/>
              <w:rStyle w:val="comment1"/>
            </w:rPr>
          </w:rPrChange>
        </w:rPr>
      </w:pPr>
      <w:ins w:id="17251" w:author="shorny" w:date="2014-06-09T18:46:00Z">
        <w:r w:rsidRPr="00905A86">
          <w:rPr>
            <w:rStyle w:val="comment1"/>
            <w:sz w:val="18"/>
            <w:rPrChange w:id="17252" w:author="shorny" w:date="2014-06-09T18:46:00Z">
              <w:rPr>
                <w:rStyle w:val="comment1"/>
              </w:rPr>
            </w:rPrChange>
          </w:rPr>
          <w:t>-- Paul Calder to supervise this (associate)</w:t>
        </w:r>
      </w:ins>
    </w:p>
    <w:p w14:paraId="0969A319" w14:textId="77777777" w:rsidR="00905A86" w:rsidRPr="00905A86" w:rsidRDefault="00905A86">
      <w:pPr>
        <w:pStyle w:val="HTMLPreformatted"/>
        <w:divId w:val="1587107075"/>
        <w:rPr>
          <w:ins w:id="17253" w:author="shorny" w:date="2014-06-09T18:46:00Z"/>
          <w:sz w:val="18"/>
          <w:rPrChange w:id="17254" w:author="shorny" w:date="2014-06-09T18:46:00Z">
            <w:rPr>
              <w:ins w:id="17255" w:author="shorny" w:date="2014-06-09T18:46:00Z"/>
            </w:rPr>
          </w:rPrChange>
        </w:rPr>
      </w:pPr>
      <w:ins w:id="17256" w:author="shorny" w:date="2014-06-09T18:46:00Z">
        <w:r w:rsidRPr="00905A86">
          <w:rPr>
            <w:rStyle w:val="keyword1"/>
            <w:sz w:val="18"/>
            <w:rPrChange w:id="17257" w:author="shorny" w:date="2014-06-09T18:46:00Z">
              <w:rPr>
                <w:rStyle w:val="keyword1"/>
              </w:rPr>
            </w:rPrChange>
          </w:rPr>
          <w:t>INSERT</w:t>
        </w:r>
        <w:r w:rsidRPr="00905A86">
          <w:rPr>
            <w:sz w:val="18"/>
            <w:rPrChange w:id="17258" w:author="shorny" w:date="2014-06-09T18:46:00Z">
              <w:rPr/>
            </w:rPrChange>
          </w:rPr>
          <w:t xml:space="preserve"> </w:t>
        </w:r>
        <w:r w:rsidRPr="00905A86">
          <w:rPr>
            <w:rStyle w:val="keyword1"/>
            <w:sz w:val="18"/>
            <w:rPrChange w:id="17259" w:author="shorny" w:date="2014-06-09T18:46:00Z">
              <w:rPr>
                <w:rStyle w:val="keyword1"/>
              </w:rPr>
            </w:rPrChange>
          </w:rPr>
          <w:t>INTO</w:t>
        </w:r>
        <w:r w:rsidRPr="00905A86">
          <w:rPr>
            <w:sz w:val="18"/>
            <w:rPrChange w:id="17260" w:author="shorny" w:date="2014-06-09T18:46:00Z">
              <w:rPr/>
            </w:rPrChange>
          </w:rPr>
          <w:t xml:space="preserve"> `Supervise </w:t>
        </w:r>
        <w:r w:rsidRPr="00905A86">
          <w:rPr>
            <w:rStyle w:val="keyword1"/>
            <w:sz w:val="18"/>
            <w:rPrChange w:id="17261" w:author="shorny" w:date="2014-06-09T18:46:00Z">
              <w:rPr>
                <w:rStyle w:val="keyword1"/>
              </w:rPr>
            </w:rPrChange>
          </w:rPr>
          <w:t>as</w:t>
        </w:r>
        <w:r w:rsidRPr="00905A86">
          <w:rPr>
            <w:sz w:val="18"/>
            <w:rPrChange w:id="17262" w:author="shorny" w:date="2014-06-09T18:46:00Z">
              <w:rPr/>
            </w:rPrChange>
          </w:rPr>
          <w:t>` (PrimarySupervisor, ApplicationID, StaffID)</w:t>
        </w:r>
      </w:ins>
    </w:p>
    <w:p w14:paraId="34A2BB9E" w14:textId="77777777" w:rsidR="00905A86" w:rsidRPr="00905A86" w:rsidRDefault="00905A86">
      <w:pPr>
        <w:pStyle w:val="HTMLPreformatted"/>
        <w:divId w:val="1587107075"/>
        <w:rPr>
          <w:ins w:id="17263" w:author="shorny" w:date="2014-06-09T18:46:00Z"/>
          <w:sz w:val="18"/>
          <w:rPrChange w:id="17264" w:author="shorny" w:date="2014-06-09T18:46:00Z">
            <w:rPr>
              <w:ins w:id="17265" w:author="shorny" w:date="2014-06-09T18:46:00Z"/>
            </w:rPr>
          </w:rPrChange>
        </w:rPr>
      </w:pPr>
      <w:ins w:id="17266" w:author="shorny" w:date="2014-06-09T18:46:00Z">
        <w:r w:rsidRPr="00905A86">
          <w:rPr>
            <w:rStyle w:val="keyword1"/>
            <w:sz w:val="18"/>
            <w:rPrChange w:id="17267" w:author="shorny" w:date="2014-06-09T18:46:00Z">
              <w:rPr>
                <w:rStyle w:val="keyword1"/>
              </w:rPr>
            </w:rPrChange>
          </w:rPr>
          <w:t>VALUES</w:t>
        </w:r>
        <w:r w:rsidRPr="00905A86">
          <w:rPr>
            <w:sz w:val="18"/>
            <w:rPrChange w:id="17268" w:author="shorny" w:date="2014-06-09T18:46:00Z">
              <w:rPr/>
            </w:rPrChange>
          </w:rPr>
          <w:t xml:space="preserve"> (0, 311, 1001);</w:t>
        </w:r>
      </w:ins>
    </w:p>
    <w:p w14:paraId="62046574" w14:textId="77777777" w:rsidR="00905A86" w:rsidRPr="00905A86" w:rsidRDefault="00905A86">
      <w:pPr>
        <w:pStyle w:val="HTMLPreformatted"/>
        <w:divId w:val="1587107075"/>
        <w:rPr>
          <w:ins w:id="17269" w:author="shorny" w:date="2014-06-09T18:46:00Z"/>
          <w:sz w:val="18"/>
          <w:rPrChange w:id="17270" w:author="shorny" w:date="2014-06-09T18:46:00Z">
            <w:rPr>
              <w:ins w:id="17271" w:author="shorny" w:date="2014-06-09T18:46:00Z"/>
            </w:rPr>
          </w:rPrChange>
        </w:rPr>
      </w:pPr>
    </w:p>
    <w:p w14:paraId="5DB4F0CD" w14:textId="77777777" w:rsidR="00905A86" w:rsidRPr="00905A86" w:rsidRDefault="00905A86">
      <w:pPr>
        <w:pStyle w:val="HTMLPreformatted"/>
        <w:divId w:val="1587107075"/>
        <w:rPr>
          <w:ins w:id="17272" w:author="shorny" w:date="2014-06-09T18:46:00Z"/>
          <w:rStyle w:val="comment1"/>
          <w:sz w:val="18"/>
          <w:rPrChange w:id="17273" w:author="shorny" w:date="2014-06-09T18:46:00Z">
            <w:rPr>
              <w:ins w:id="17274" w:author="shorny" w:date="2014-06-09T18:46:00Z"/>
              <w:rStyle w:val="comment1"/>
            </w:rPr>
          </w:rPrChange>
        </w:rPr>
      </w:pPr>
      <w:ins w:id="17275" w:author="shorny" w:date="2014-06-09T18:46:00Z">
        <w:r w:rsidRPr="00905A86">
          <w:rPr>
            <w:rStyle w:val="comment1"/>
            <w:sz w:val="18"/>
            <w:rPrChange w:id="17276" w:author="shorny" w:date="2014-06-09T18:46:00Z">
              <w:rPr>
                <w:rStyle w:val="comment1"/>
              </w:rPr>
            </w:rPrChange>
          </w:rPr>
          <w:t>-- John Roddick to supervise this (associate)</w:t>
        </w:r>
      </w:ins>
    </w:p>
    <w:p w14:paraId="0186C444" w14:textId="77777777" w:rsidR="00905A86" w:rsidRPr="00905A86" w:rsidRDefault="00905A86">
      <w:pPr>
        <w:pStyle w:val="HTMLPreformatted"/>
        <w:divId w:val="1587107075"/>
        <w:rPr>
          <w:ins w:id="17277" w:author="shorny" w:date="2014-06-09T18:46:00Z"/>
          <w:sz w:val="18"/>
          <w:rPrChange w:id="17278" w:author="shorny" w:date="2014-06-09T18:46:00Z">
            <w:rPr>
              <w:ins w:id="17279" w:author="shorny" w:date="2014-06-09T18:46:00Z"/>
            </w:rPr>
          </w:rPrChange>
        </w:rPr>
      </w:pPr>
      <w:ins w:id="17280" w:author="shorny" w:date="2014-06-09T18:46:00Z">
        <w:r w:rsidRPr="00905A86">
          <w:rPr>
            <w:rStyle w:val="keyword1"/>
            <w:sz w:val="18"/>
            <w:rPrChange w:id="17281" w:author="shorny" w:date="2014-06-09T18:46:00Z">
              <w:rPr>
                <w:rStyle w:val="keyword1"/>
              </w:rPr>
            </w:rPrChange>
          </w:rPr>
          <w:t>INSERT</w:t>
        </w:r>
        <w:r w:rsidRPr="00905A86">
          <w:rPr>
            <w:sz w:val="18"/>
            <w:rPrChange w:id="17282" w:author="shorny" w:date="2014-06-09T18:46:00Z">
              <w:rPr/>
            </w:rPrChange>
          </w:rPr>
          <w:t xml:space="preserve"> </w:t>
        </w:r>
        <w:r w:rsidRPr="00905A86">
          <w:rPr>
            <w:rStyle w:val="keyword1"/>
            <w:sz w:val="18"/>
            <w:rPrChange w:id="17283" w:author="shorny" w:date="2014-06-09T18:46:00Z">
              <w:rPr>
                <w:rStyle w:val="keyword1"/>
              </w:rPr>
            </w:rPrChange>
          </w:rPr>
          <w:t>INTO</w:t>
        </w:r>
        <w:r w:rsidRPr="00905A86">
          <w:rPr>
            <w:sz w:val="18"/>
            <w:rPrChange w:id="17284" w:author="shorny" w:date="2014-06-09T18:46:00Z">
              <w:rPr/>
            </w:rPrChange>
          </w:rPr>
          <w:t xml:space="preserve"> `Supervise </w:t>
        </w:r>
        <w:r w:rsidRPr="00905A86">
          <w:rPr>
            <w:rStyle w:val="keyword1"/>
            <w:sz w:val="18"/>
            <w:rPrChange w:id="17285" w:author="shorny" w:date="2014-06-09T18:46:00Z">
              <w:rPr>
                <w:rStyle w:val="keyword1"/>
              </w:rPr>
            </w:rPrChange>
          </w:rPr>
          <w:t>as</w:t>
        </w:r>
        <w:r w:rsidRPr="00905A86">
          <w:rPr>
            <w:sz w:val="18"/>
            <w:rPrChange w:id="17286" w:author="shorny" w:date="2014-06-09T18:46:00Z">
              <w:rPr/>
            </w:rPrChange>
          </w:rPr>
          <w:t>` (PrimarySupervisor, ApplicationID, StaffID)</w:t>
        </w:r>
      </w:ins>
    </w:p>
    <w:p w14:paraId="2A240560" w14:textId="77777777" w:rsidR="00905A86" w:rsidRPr="00905A86" w:rsidRDefault="00905A86">
      <w:pPr>
        <w:pStyle w:val="HTMLPreformatted"/>
        <w:divId w:val="1587107075"/>
        <w:rPr>
          <w:ins w:id="17287" w:author="shorny" w:date="2014-06-09T18:46:00Z"/>
          <w:sz w:val="18"/>
          <w:rPrChange w:id="17288" w:author="shorny" w:date="2014-06-09T18:46:00Z">
            <w:rPr>
              <w:ins w:id="17289" w:author="shorny" w:date="2014-06-09T18:46:00Z"/>
            </w:rPr>
          </w:rPrChange>
        </w:rPr>
      </w:pPr>
      <w:ins w:id="17290" w:author="shorny" w:date="2014-06-09T18:46:00Z">
        <w:r w:rsidRPr="00905A86">
          <w:rPr>
            <w:rStyle w:val="keyword1"/>
            <w:sz w:val="18"/>
            <w:rPrChange w:id="17291" w:author="shorny" w:date="2014-06-09T18:46:00Z">
              <w:rPr>
                <w:rStyle w:val="keyword1"/>
              </w:rPr>
            </w:rPrChange>
          </w:rPr>
          <w:t>VALUES</w:t>
        </w:r>
        <w:r w:rsidRPr="00905A86">
          <w:rPr>
            <w:sz w:val="18"/>
            <w:rPrChange w:id="17292" w:author="shorny" w:date="2014-06-09T18:46:00Z">
              <w:rPr/>
            </w:rPrChange>
          </w:rPr>
          <w:t xml:space="preserve"> (0, 311, 1002);</w:t>
        </w:r>
      </w:ins>
    </w:p>
    <w:p w14:paraId="42EEEED8" w14:textId="77777777" w:rsidR="00905A86" w:rsidRPr="00905A86" w:rsidRDefault="00905A86">
      <w:pPr>
        <w:pStyle w:val="HTMLPreformatted"/>
        <w:divId w:val="1587107075"/>
        <w:rPr>
          <w:ins w:id="17293" w:author="shorny" w:date="2014-06-09T18:46:00Z"/>
          <w:sz w:val="18"/>
          <w:rPrChange w:id="17294" w:author="shorny" w:date="2014-06-09T18:46:00Z">
            <w:rPr>
              <w:ins w:id="17295" w:author="shorny" w:date="2014-06-09T18:46:00Z"/>
            </w:rPr>
          </w:rPrChange>
        </w:rPr>
      </w:pPr>
    </w:p>
    <w:p w14:paraId="634DB7EF" w14:textId="77777777" w:rsidR="00905A86" w:rsidRPr="00905A86" w:rsidRDefault="00905A86">
      <w:pPr>
        <w:pStyle w:val="HTMLPreformatted"/>
        <w:divId w:val="1587107075"/>
        <w:rPr>
          <w:ins w:id="17296" w:author="shorny" w:date="2014-06-09T18:46:00Z"/>
          <w:rStyle w:val="comment1"/>
          <w:sz w:val="18"/>
          <w:rPrChange w:id="17297" w:author="shorny" w:date="2014-06-09T18:46:00Z">
            <w:rPr>
              <w:ins w:id="17298" w:author="shorny" w:date="2014-06-09T18:46:00Z"/>
              <w:rStyle w:val="comment1"/>
            </w:rPr>
          </w:rPrChange>
        </w:rPr>
      </w:pPr>
      <w:ins w:id="17299" w:author="shorny" w:date="2014-06-09T18:46:00Z">
        <w:r w:rsidRPr="00905A86">
          <w:rPr>
            <w:rStyle w:val="comment1"/>
            <w:sz w:val="18"/>
            <w:rPrChange w:id="17300" w:author="shorny" w:date="2014-06-09T18:46:00Z">
              <w:rPr>
                <w:rStyle w:val="comment1"/>
              </w:rPr>
            </w:rPrChange>
          </w:rPr>
          <w:t>-- -----------------------------------------------------------------------------</w:t>
        </w:r>
      </w:ins>
    </w:p>
    <w:p w14:paraId="37963DCA" w14:textId="77777777" w:rsidR="00905A86" w:rsidRPr="00905A86" w:rsidRDefault="00905A86">
      <w:pPr>
        <w:pStyle w:val="HTMLPreformatted"/>
        <w:divId w:val="1587107075"/>
        <w:rPr>
          <w:ins w:id="17301" w:author="shorny" w:date="2014-06-09T18:46:00Z"/>
          <w:rStyle w:val="comment1"/>
          <w:sz w:val="18"/>
          <w:rPrChange w:id="17302" w:author="shorny" w:date="2014-06-09T18:46:00Z">
            <w:rPr>
              <w:ins w:id="17303" w:author="shorny" w:date="2014-06-09T18:46:00Z"/>
              <w:rStyle w:val="comment1"/>
            </w:rPr>
          </w:rPrChange>
        </w:rPr>
      </w:pPr>
      <w:ins w:id="17304" w:author="shorny" w:date="2014-06-09T18:46:00Z">
        <w:r w:rsidRPr="00905A86">
          <w:rPr>
            <w:rStyle w:val="comment1"/>
            <w:sz w:val="18"/>
            <w:rPrChange w:id="17305" w:author="shorny" w:date="2014-06-09T18:46:00Z">
              <w:rPr>
                <w:rStyle w:val="comment1"/>
              </w:rPr>
            </w:rPrChange>
          </w:rPr>
          <w:t>-- Fwd Flinders Application - PhD (Computer Science) Sem 2 2014 .txt</w:t>
        </w:r>
      </w:ins>
    </w:p>
    <w:p w14:paraId="19CD52CA" w14:textId="77777777" w:rsidR="00905A86" w:rsidRPr="00905A86" w:rsidRDefault="00905A86">
      <w:pPr>
        <w:pStyle w:val="HTMLPreformatted"/>
        <w:divId w:val="1587107075"/>
        <w:rPr>
          <w:ins w:id="17306" w:author="shorny" w:date="2014-06-09T18:46:00Z"/>
          <w:rStyle w:val="comment1"/>
          <w:sz w:val="18"/>
          <w:rPrChange w:id="17307" w:author="shorny" w:date="2014-06-09T18:46:00Z">
            <w:rPr>
              <w:ins w:id="17308" w:author="shorny" w:date="2014-06-09T18:46:00Z"/>
              <w:rStyle w:val="comment1"/>
            </w:rPr>
          </w:rPrChange>
        </w:rPr>
      </w:pPr>
      <w:ins w:id="17309" w:author="shorny" w:date="2014-06-09T18:46:00Z">
        <w:r w:rsidRPr="00905A86">
          <w:rPr>
            <w:rStyle w:val="comment1"/>
            <w:sz w:val="18"/>
            <w:rPrChange w:id="17310" w:author="shorny" w:date="2014-06-09T18:46:00Z">
              <w:rPr>
                <w:rStyle w:val="comment1"/>
              </w:rPr>
            </w:rPrChange>
          </w:rPr>
          <w:t>-- 4</w:t>
        </w:r>
      </w:ins>
    </w:p>
    <w:p w14:paraId="74EDD224" w14:textId="77777777" w:rsidR="00905A86" w:rsidRPr="00905A86" w:rsidRDefault="00905A86">
      <w:pPr>
        <w:pStyle w:val="HTMLPreformatted"/>
        <w:divId w:val="1587107075"/>
        <w:rPr>
          <w:ins w:id="17311" w:author="shorny" w:date="2014-06-09T18:46:00Z"/>
          <w:sz w:val="18"/>
          <w:rPrChange w:id="17312" w:author="shorny" w:date="2014-06-09T18:46:00Z">
            <w:rPr>
              <w:ins w:id="17313" w:author="shorny" w:date="2014-06-09T18:46:00Z"/>
            </w:rPr>
          </w:rPrChange>
        </w:rPr>
      </w:pPr>
      <w:ins w:id="17314" w:author="shorny" w:date="2014-06-09T18:46:00Z">
        <w:r w:rsidRPr="00905A86">
          <w:rPr>
            <w:rStyle w:val="keyword1"/>
            <w:sz w:val="18"/>
            <w:rPrChange w:id="17315" w:author="shorny" w:date="2014-06-09T18:46:00Z">
              <w:rPr>
                <w:rStyle w:val="keyword1"/>
              </w:rPr>
            </w:rPrChange>
          </w:rPr>
          <w:t>SELECT</w:t>
        </w:r>
        <w:r w:rsidRPr="00905A86">
          <w:rPr>
            <w:sz w:val="18"/>
            <w:rPrChange w:id="17316" w:author="shorny" w:date="2014-06-09T18:46:00Z">
              <w:rPr/>
            </w:rPrChange>
          </w:rPr>
          <w:t xml:space="preserve"> "Populating Applicant 4 info" ;</w:t>
        </w:r>
      </w:ins>
    </w:p>
    <w:p w14:paraId="62A3A936" w14:textId="77777777" w:rsidR="00905A86" w:rsidRPr="00905A86" w:rsidRDefault="00905A86">
      <w:pPr>
        <w:pStyle w:val="HTMLPreformatted"/>
        <w:divId w:val="1587107075"/>
        <w:rPr>
          <w:ins w:id="17317" w:author="shorny" w:date="2014-06-09T18:46:00Z"/>
          <w:sz w:val="18"/>
          <w:rPrChange w:id="17318" w:author="shorny" w:date="2014-06-09T18:46:00Z">
            <w:rPr>
              <w:ins w:id="17319" w:author="shorny" w:date="2014-06-09T18:46:00Z"/>
            </w:rPr>
          </w:rPrChange>
        </w:rPr>
      </w:pPr>
    </w:p>
    <w:p w14:paraId="3B9F594E" w14:textId="77777777" w:rsidR="00905A86" w:rsidRPr="00905A86" w:rsidRDefault="00905A86">
      <w:pPr>
        <w:pStyle w:val="HTMLPreformatted"/>
        <w:divId w:val="1587107075"/>
        <w:rPr>
          <w:ins w:id="17320" w:author="shorny" w:date="2014-06-09T18:46:00Z"/>
          <w:sz w:val="18"/>
          <w:rPrChange w:id="17321" w:author="shorny" w:date="2014-06-09T18:46:00Z">
            <w:rPr>
              <w:ins w:id="17322" w:author="shorny" w:date="2014-06-09T18:46:00Z"/>
            </w:rPr>
          </w:rPrChange>
        </w:rPr>
      </w:pPr>
      <w:ins w:id="17323" w:author="shorny" w:date="2014-06-09T18:46:00Z">
        <w:r w:rsidRPr="00905A86">
          <w:rPr>
            <w:rStyle w:val="keyword1"/>
            <w:sz w:val="18"/>
            <w:rPrChange w:id="17324" w:author="shorny" w:date="2014-06-09T18:46:00Z">
              <w:rPr>
                <w:rStyle w:val="keyword1"/>
              </w:rPr>
            </w:rPrChange>
          </w:rPr>
          <w:t>INSERT</w:t>
        </w:r>
        <w:r w:rsidRPr="00905A86">
          <w:rPr>
            <w:sz w:val="18"/>
            <w:rPrChange w:id="17325" w:author="shorny" w:date="2014-06-09T18:46:00Z">
              <w:rPr/>
            </w:rPrChange>
          </w:rPr>
          <w:t xml:space="preserve"> </w:t>
        </w:r>
        <w:r w:rsidRPr="00905A86">
          <w:rPr>
            <w:rStyle w:val="keyword1"/>
            <w:sz w:val="18"/>
            <w:rPrChange w:id="17326" w:author="shorny" w:date="2014-06-09T18:46:00Z">
              <w:rPr>
                <w:rStyle w:val="keyword1"/>
              </w:rPr>
            </w:rPrChange>
          </w:rPr>
          <w:t>INTO</w:t>
        </w:r>
        <w:r w:rsidRPr="00905A86">
          <w:rPr>
            <w:sz w:val="18"/>
            <w:rPrChange w:id="17327" w:author="shorny" w:date="2014-06-09T18:46:00Z">
              <w:rPr/>
            </w:rPrChange>
          </w:rPr>
          <w:t xml:space="preserve"> Applicant (ApplicantID, FName, LName, StudentID, DateAdded,</w:t>
        </w:r>
      </w:ins>
    </w:p>
    <w:p w14:paraId="6B31D342" w14:textId="77777777" w:rsidR="00905A86" w:rsidRPr="00905A86" w:rsidRDefault="00905A86">
      <w:pPr>
        <w:pStyle w:val="HTMLPreformatted"/>
        <w:divId w:val="1587107075"/>
        <w:rPr>
          <w:ins w:id="17328" w:author="shorny" w:date="2014-06-09T18:46:00Z"/>
          <w:sz w:val="18"/>
          <w:rPrChange w:id="17329" w:author="shorny" w:date="2014-06-09T18:46:00Z">
            <w:rPr>
              <w:ins w:id="17330" w:author="shorny" w:date="2014-06-09T18:46:00Z"/>
            </w:rPr>
          </w:rPrChange>
        </w:rPr>
      </w:pPr>
      <w:ins w:id="17331" w:author="shorny" w:date="2014-06-09T18:46:00Z">
        <w:r w:rsidRPr="00905A86">
          <w:rPr>
            <w:sz w:val="18"/>
            <w:rPrChange w:id="17332" w:author="shorny" w:date="2014-06-09T18:46:00Z">
              <w:rPr/>
            </w:rPrChange>
          </w:rPr>
          <w:t>LastModifiedByStaffID)</w:t>
        </w:r>
      </w:ins>
    </w:p>
    <w:p w14:paraId="71828794" w14:textId="77777777" w:rsidR="00905A86" w:rsidRPr="00905A86" w:rsidRDefault="00905A86">
      <w:pPr>
        <w:pStyle w:val="HTMLPreformatted"/>
        <w:divId w:val="1587107075"/>
        <w:rPr>
          <w:ins w:id="17333" w:author="shorny" w:date="2014-06-09T18:46:00Z"/>
          <w:sz w:val="18"/>
          <w:rPrChange w:id="17334" w:author="shorny" w:date="2014-06-09T18:46:00Z">
            <w:rPr>
              <w:ins w:id="17335" w:author="shorny" w:date="2014-06-09T18:46:00Z"/>
            </w:rPr>
          </w:rPrChange>
        </w:rPr>
      </w:pPr>
      <w:ins w:id="17336" w:author="shorny" w:date="2014-06-09T18:46:00Z">
        <w:r w:rsidRPr="00905A86">
          <w:rPr>
            <w:rStyle w:val="keyword1"/>
            <w:sz w:val="18"/>
            <w:rPrChange w:id="17337" w:author="shorny" w:date="2014-06-09T18:46:00Z">
              <w:rPr>
                <w:rStyle w:val="keyword1"/>
              </w:rPr>
            </w:rPrChange>
          </w:rPr>
          <w:t>VALUES</w:t>
        </w:r>
        <w:r w:rsidRPr="00905A86">
          <w:rPr>
            <w:sz w:val="18"/>
            <w:rPrChange w:id="17338" w:author="shorny" w:date="2014-06-09T18:46:00Z">
              <w:rPr/>
            </w:rPrChange>
          </w:rPr>
          <w:t xml:space="preserve"> (04, </w:t>
        </w:r>
        <w:r w:rsidRPr="00905A86">
          <w:rPr>
            <w:rStyle w:val="string1"/>
            <w:sz w:val="18"/>
            <w:rPrChange w:id="17339" w:author="shorny" w:date="2014-06-09T18:46:00Z">
              <w:rPr>
                <w:rStyle w:val="string1"/>
              </w:rPr>
            </w:rPrChange>
          </w:rPr>
          <w:t>'Mustafa'</w:t>
        </w:r>
        <w:r w:rsidRPr="00905A86">
          <w:rPr>
            <w:sz w:val="18"/>
            <w:rPrChange w:id="17340" w:author="shorny" w:date="2014-06-09T18:46:00Z">
              <w:rPr/>
            </w:rPrChange>
          </w:rPr>
          <w:t xml:space="preserve">, </w:t>
        </w:r>
        <w:r w:rsidRPr="00905A86">
          <w:rPr>
            <w:rStyle w:val="string1"/>
            <w:sz w:val="18"/>
            <w:rPrChange w:id="17341" w:author="shorny" w:date="2014-06-09T18:46:00Z">
              <w:rPr>
                <w:rStyle w:val="string1"/>
              </w:rPr>
            </w:rPrChange>
          </w:rPr>
          <w:t>'Al Lami'</w:t>
        </w:r>
        <w:r w:rsidRPr="00905A86">
          <w:rPr>
            <w:sz w:val="18"/>
            <w:rPrChange w:id="17342" w:author="shorny" w:date="2014-06-09T18:46:00Z">
              <w:rPr/>
            </w:rPrChange>
          </w:rPr>
          <w:t xml:space="preserve">, 2130106, </w:t>
        </w:r>
        <w:r w:rsidRPr="00905A86">
          <w:rPr>
            <w:rStyle w:val="string1"/>
            <w:sz w:val="18"/>
            <w:rPrChange w:id="17343" w:author="shorny" w:date="2014-06-09T18:46:00Z">
              <w:rPr>
                <w:rStyle w:val="string1"/>
              </w:rPr>
            </w:rPrChange>
          </w:rPr>
          <w:t>'2014-05-04'</w:t>
        </w:r>
        <w:r w:rsidRPr="00905A86">
          <w:rPr>
            <w:sz w:val="18"/>
            <w:rPrChange w:id="17344" w:author="shorny" w:date="2014-06-09T18:46:00Z">
              <w:rPr/>
            </w:rPrChange>
          </w:rPr>
          <w:t>, 1000);</w:t>
        </w:r>
      </w:ins>
    </w:p>
    <w:p w14:paraId="37983BAB" w14:textId="77777777" w:rsidR="00905A86" w:rsidRPr="00905A86" w:rsidRDefault="00905A86">
      <w:pPr>
        <w:pStyle w:val="HTMLPreformatted"/>
        <w:divId w:val="1587107075"/>
        <w:rPr>
          <w:ins w:id="17345" w:author="shorny" w:date="2014-06-09T18:46:00Z"/>
          <w:sz w:val="18"/>
          <w:rPrChange w:id="17346" w:author="shorny" w:date="2014-06-09T18:46:00Z">
            <w:rPr>
              <w:ins w:id="17347" w:author="shorny" w:date="2014-06-09T18:46:00Z"/>
            </w:rPr>
          </w:rPrChange>
        </w:rPr>
      </w:pPr>
    </w:p>
    <w:p w14:paraId="6635CF2F" w14:textId="77777777" w:rsidR="00905A86" w:rsidRPr="00905A86" w:rsidRDefault="00905A86">
      <w:pPr>
        <w:pStyle w:val="HTMLPreformatted"/>
        <w:divId w:val="1587107075"/>
        <w:rPr>
          <w:ins w:id="17348" w:author="shorny" w:date="2014-06-09T18:46:00Z"/>
          <w:sz w:val="18"/>
          <w:rPrChange w:id="17349" w:author="shorny" w:date="2014-06-09T18:46:00Z">
            <w:rPr>
              <w:ins w:id="17350" w:author="shorny" w:date="2014-06-09T18:46:00Z"/>
            </w:rPr>
          </w:rPrChange>
        </w:rPr>
      </w:pPr>
      <w:ins w:id="17351" w:author="shorny" w:date="2014-06-09T18:46:00Z">
        <w:r w:rsidRPr="00905A86">
          <w:rPr>
            <w:rStyle w:val="keyword1"/>
            <w:sz w:val="18"/>
            <w:rPrChange w:id="17352" w:author="shorny" w:date="2014-06-09T18:46:00Z">
              <w:rPr>
                <w:rStyle w:val="keyword1"/>
              </w:rPr>
            </w:rPrChange>
          </w:rPr>
          <w:t>INSERT</w:t>
        </w:r>
        <w:r w:rsidRPr="00905A86">
          <w:rPr>
            <w:sz w:val="18"/>
            <w:rPrChange w:id="17353" w:author="shorny" w:date="2014-06-09T18:46:00Z">
              <w:rPr/>
            </w:rPrChange>
          </w:rPr>
          <w:t xml:space="preserve"> </w:t>
        </w:r>
        <w:r w:rsidRPr="00905A86">
          <w:rPr>
            <w:rStyle w:val="keyword1"/>
            <w:sz w:val="18"/>
            <w:rPrChange w:id="17354" w:author="shorny" w:date="2014-06-09T18:46:00Z">
              <w:rPr>
                <w:rStyle w:val="keyword1"/>
              </w:rPr>
            </w:rPrChange>
          </w:rPr>
          <w:t>INTO</w:t>
        </w:r>
        <w:r w:rsidRPr="00905A86">
          <w:rPr>
            <w:sz w:val="18"/>
            <w:rPrChange w:id="17355" w:author="shorny" w:date="2014-06-09T18:46:00Z">
              <w:rPr/>
            </w:rPrChange>
          </w:rPr>
          <w:t xml:space="preserve"> Application (ApplicationID, ApplicantID, awardID, ProposalSummary,</w:t>
        </w:r>
      </w:ins>
    </w:p>
    <w:p w14:paraId="395A2387" w14:textId="77777777" w:rsidR="00905A86" w:rsidRPr="00905A86" w:rsidRDefault="00905A86">
      <w:pPr>
        <w:pStyle w:val="HTMLPreformatted"/>
        <w:divId w:val="1587107075"/>
        <w:rPr>
          <w:ins w:id="17356" w:author="shorny" w:date="2014-06-09T18:46:00Z"/>
          <w:sz w:val="18"/>
          <w:rPrChange w:id="17357" w:author="shorny" w:date="2014-06-09T18:46:00Z">
            <w:rPr>
              <w:ins w:id="17358" w:author="shorny" w:date="2014-06-09T18:46:00Z"/>
            </w:rPr>
          </w:rPrChange>
        </w:rPr>
      </w:pPr>
      <w:ins w:id="17359" w:author="shorny" w:date="2014-06-09T18:46:00Z">
        <w:r w:rsidRPr="00905A86">
          <w:rPr>
            <w:sz w:val="18"/>
            <w:rPrChange w:id="17360" w:author="shorny" w:date="2014-06-09T18:46:00Z">
              <w:rPr/>
            </w:rPrChange>
          </w:rPr>
          <w:t>DateAdded, DateLastChecked, DateLastModified, LastModifiedByStaffID,</w:t>
        </w:r>
      </w:ins>
    </w:p>
    <w:p w14:paraId="5211C9A2" w14:textId="77777777" w:rsidR="00905A86" w:rsidRPr="00905A86" w:rsidRDefault="00905A86">
      <w:pPr>
        <w:pStyle w:val="HTMLPreformatted"/>
        <w:divId w:val="1587107075"/>
        <w:rPr>
          <w:ins w:id="17361" w:author="shorny" w:date="2014-06-09T18:46:00Z"/>
          <w:sz w:val="18"/>
          <w:rPrChange w:id="17362" w:author="shorny" w:date="2014-06-09T18:46:00Z">
            <w:rPr>
              <w:ins w:id="17363" w:author="shorny" w:date="2014-06-09T18:46:00Z"/>
            </w:rPr>
          </w:rPrChange>
        </w:rPr>
      </w:pPr>
      <w:ins w:id="17364" w:author="shorny" w:date="2014-06-09T18:46:00Z">
        <w:r w:rsidRPr="00905A86">
          <w:rPr>
            <w:sz w:val="18"/>
            <w:rPrChange w:id="17365" w:author="shorny" w:date="2014-06-09T18:46:00Z">
              <w:rPr/>
            </w:rPrChange>
          </w:rPr>
          <w:t>applicationStatusID)</w:t>
        </w:r>
      </w:ins>
    </w:p>
    <w:p w14:paraId="0F7132A8" w14:textId="77777777" w:rsidR="00905A86" w:rsidRPr="00905A86" w:rsidRDefault="00905A86">
      <w:pPr>
        <w:pStyle w:val="HTMLPreformatted"/>
        <w:divId w:val="1587107075"/>
        <w:rPr>
          <w:ins w:id="17366" w:author="shorny" w:date="2014-06-09T18:46:00Z"/>
          <w:sz w:val="18"/>
          <w:rPrChange w:id="17367" w:author="shorny" w:date="2014-06-09T18:46:00Z">
            <w:rPr>
              <w:ins w:id="17368" w:author="shorny" w:date="2014-06-09T18:46:00Z"/>
            </w:rPr>
          </w:rPrChange>
        </w:rPr>
      </w:pPr>
      <w:ins w:id="17369" w:author="shorny" w:date="2014-06-09T18:46:00Z">
        <w:r w:rsidRPr="00905A86">
          <w:rPr>
            <w:rStyle w:val="keyword1"/>
            <w:sz w:val="18"/>
            <w:rPrChange w:id="17370" w:author="shorny" w:date="2014-06-09T18:46:00Z">
              <w:rPr>
                <w:rStyle w:val="keyword1"/>
              </w:rPr>
            </w:rPrChange>
          </w:rPr>
          <w:t>VALUES</w:t>
        </w:r>
        <w:r w:rsidRPr="00905A86">
          <w:rPr>
            <w:sz w:val="18"/>
            <w:rPrChange w:id="17371" w:author="shorny" w:date="2014-06-09T18:46:00Z">
              <w:rPr/>
            </w:rPrChange>
          </w:rPr>
          <w:t xml:space="preserve"> (411, 04, 40000, </w:t>
        </w:r>
        <w:r w:rsidRPr="00905A86">
          <w:rPr>
            <w:rStyle w:val="string1"/>
            <w:sz w:val="18"/>
            <w:rPrChange w:id="17372" w:author="shorny" w:date="2014-06-09T18:46:00Z">
              <w:rPr>
                <w:rStyle w:val="string1"/>
              </w:rPr>
            </w:rPrChange>
          </w:rPr>
          <w:t>'Cloud computing for large scale data analysis'</w:t>
        </w:r>
        <w:r w:rsidRPr="00905A86">
          <w:rPr>
            <w:sz w:val="18"/>
            <w:rPrChange w:id="17373" w:author="shorny" w:date="2014-06-09T18:46:00Z">
              <w:rPr/>
            </w:rPrChange>
          </w:rPr>
          <w:t>,</w:t>
        </w:r>
      </w:ins>
    </w:p>
    <w:p w14:paraId="04B1129A" w14:textId="77777777" w:rsidR="00905A86" w:rsidRPr="00905A86" w:rsidRDefault="00905A86">
      <w:pPr>
        <w:pStyle w:val="HTMLPreformatted"/>
        <w:divId w:val="1587107075"/>
        <w:rPr>
          <w:ins w:id="17374" w:author="shorny" w:date="2014-06-09T18:46:00Z"/>
          <w:sz w:val="18"/>
          <w:rPrChange w:id="17375" w:author="shorny" w:date="2014-06-09T18:46:00Z">
            <w:rPr>
              <w:ins w:id="17376" w:author="shorny" w:date="2014-06-09T18:46:00Z"/>
            </w:rPr>
          </w:rPrChange>
        </w:rPr>
      </w:pPr>
      <w:ins w:id="17377" w:author="shorny" w:date="2014-06-09T18:46:00Z">
        <w:r w:rsidRPr="00905A86">
          <w:rPr>
            <w:rStyle w:val="string1"/>
            <w:sz w:val="18"/>
            <w:rPrChange w:id="17378" w:author="shorny" w:date="2014-06-09T18:46:00Z">
              <w:rPr>
                <w:rStyle w:val="string1"/>
              </w:rPr>
            </w:rPrChange>
          </w:rPr>
          <w:t>'2014-05-04'</w:t>
        </w:r>
        <w:r w:rsidRPr="00905A86">
          <w:rPr>
            <w:sz w:val="18"/>
            <w:rPrChange w:id="17379" w:author="shorny" w:date="2014-06-09T18:46:00Z">
              <w:rPr/>
            </w:rPrChange>
          </w:rPr>
          <w:t xml:space="preserve">, </w:t>
        </w:r>
        <w:r w:rsidRPr="00905A86">
          <w:rPr>
            <w:rStyle w:val="string1"/>
            <w:sz w:val="18"/>
            <w:rPrChange w:id="17380" w:author="shorny" w:date="2014-06-09T18:46:00Z">
              <w:rPr>
                <w:rStyle w:val="string1"/>
              </w:rPr>
            </w:rPrChange>
          </w:rPr>
          <w:t>'2014-05-04'</w:t>
        </w:r>
        <w:r w:rsidRPr="00905A86">
          <w:rPr>
            <w:sz w:val="18"/>
            <w:rPrChange w:id="17381" w:author="shorny" w:date="2014-06-09T18:46:00Z">
              <w:rPr/>
            </w:rPrChange>
          </w:rPr>
          <w:t xml:space="preserve">, </w:t>
        </w:r>
        <w:r w:rsidRPr="00905A86">
          <w:rPr>
            <w:rStyle w:val="string1"/>
            <w:sz w:val="18"/>
            <w:rPrChange w:id="17382" w:author="shorny" w:date="2014-06-09T18:46:00Z">
              <w:rPr>
                <w:rStyle w:val="string1"/>
              </w:rPr>
            </w:rPrChange>
          </w:rPr>
          <w:t>'2014-05-04'</w:t>
        </w:r>
        <w:r w:rsidRPr="00905A86">
          <w:rPr>
            <w:sz w:val="18"/>
            <w:rPrChange w:id="17383" w:author="shorny" w:date="2014-06-09T18:46:00Z">
              <w:rPr/>
            </w:rPrChange>
          </w:rPr>
          <w:t>, 1003, 10000) ;</w:t>
        </w:r>
      </w:ins>
    </w:p>
    <w:p w14:paraId="182360EF" w14:textId="77777777" w:rsidR="00905A86" w:rsidRPr="00905A86" w:rsidRDefault="00905A86">
      <w:pPr>
        <w:pStyle w:val="HTMLPreformatted"/>
        <w:divId w:val="1587107075"/>
        <w:rPr>
          <w:ins w:id="17384" w:author="shorny" w:date="2014-06-09T18:46:00Z"/>
          <w:sz w:val="18"/>
          <w:rPrChange w:id="17385" w:author="shorny" w:date="2014-06-09T18:46:00Z">
            <w:rPr>
              <w:ins w:id="17386" w:author="shorny" w:date="2014-06-09T18:46:00Z"/>
            </w:rPr>
          </w:rPrChange>
        </w:rPr>
      </w:pPr>
    </w:p>
    <w:p w14:paraId="204A7323" w14:textId="77777777" w:rsidR="00905A86" w:rsidRPr="00905A86" w:rsidRDefault="00905A86">
      <w:pPr>
        <w:pStyle w:val="HTMLPreformatted"/>
        <w:divId w:val="1587107075"/>
        <w:rPr>
          <w:ins w:id="17387" w:author="shorny" w:date="2014-06-09T18:46:00Z"/>
          <w:sz w:val="18"/>
          <w:rPrChange w:id="17388" w:author="shorny" w:date="2014-06-09T18:46:00Z">
            <w:rPr>
              <w:ins w:id="17389" w:author="shorny" w:date="2014-06-09T18:46:00Z"/>
            </w:rPr>
          </w:rPrChange>
        </w:rPr>
      </w:pPr>
      <w:ins w:id="17390" w:author="shorny" w:date="2014-06-09T18:46:00Z">
        <w:r w:rsidRPr="00905A86">
          <w:rPr>
            <w:rStyle w:val="keyword1"/>
            <w:sz w:val="18"/>
            <w:rPrChange w:id="17391" w:author="shorny" w:date="2014-06-09T18:46:00Z">
              <w:rPr>
                <w:rStyle w:val="keyword1"/>
              </w:rPr>
            </w:rPrChange>
          </w:rPr>
          <w:t>INSERT</w:t>
        </w:r>
        <w:r w:rsidRPr="00905A86">
          <w:rPr>
            <w:sz w:val="18"/>
            <w:rPrChange w:id="17392" w:author="shorny" w:date="2014-06-09T18:46:00Z">
              <w:rPr/>
            </w:rPrChange>
          </w:rPr>
          <w:t xml:space="preserve"> </w:t>
        </w:r>
        <w:r w:rsidRPr="00905A86">
          <w:rPr>
            <w:rStyle w:val="keyword1"/>
            <w:sz w:val="18"/>
            <w:rPrChange w:id="17393" w:author="shorny" w:date="2014-06-09T18:46:00Z">
              <w:rPr>
                <w:rStyle w:val="keyword1"/>
              </w:rPr>
            </w:rPrChange>
          </w:rPr>
          <w:t>INTO</w:t>
        </w:r>
        <w:r w:rsidRPr="00905A86">
          <w:rPr>
            <w:sz w:val="18"/>
            <w:rPrChange w:id="17394" w:author="shorny" w:date="2014-06-09T18:46:00Z">
              <w:rPr/>
            </w:rPrChange>
          </w:rPr>
          <w:t xml:space="preserve"> Document (UploadLink, ApplicantID, DocTypeID, DocStatusID)</w:t>
        </w:r>
      </w:ins>
    </w:p>
    <w:p w14:paraId="632FD609" w14:textId="77777777" w:rsidR="00905A86" w:rsidRPr="00905A86" w:rsidRDefault="00905A86">
      <w:pPr>
        <w:pStyle w:val="HTMLPreformatted"/>
        <w:divId w:val="1587107075"/>
        <w:rPr>
          <w:ins w:id="17395" w:author="shorny" w:date="2014-06-09T18:46:00Z"/>
          <w:sz w:val="18"/>
          <w:rPrChange w:id="17396" w:author="shorny" w:date="2014-06-09T18:46:00Z">
            <w:rPr>
              <w:ins w:id="17397" w:author="shorny" w:date="2014-06-09T18:46:00Z"/>
            </w:rPr>
          </w:rPrChange>
        </w:rPr>
      </w:pPr>
      <w:ins w:id="17398" w:author="shorny" w:date="2014-06-09T18:46:00Z">
        <w:r w:rsidRPr="00905A86">
          <w:rPr>
            <w:rStyle w:val="keyword1"/>
            <w:sz w:val="18"/>
            <w:rPrChange w:id="17399" w:author="shorny" w:date="2014-06-09T18:46:00Z">
              <w:rPr>
                <w:rStyle w:val="keyword1"/>
              </w:rPr>
            </w:rPrChange>
          </w:rPr>
          <w:t>VALUES</w:t>
        </w:r>
        <w:r w:rsidRPr="00905A86">
          <w:rPr>
            <w:sz w:val="18"/>
            <w:rPrChange w:id="17400" w:author="shorny" w:date="2014-06-09T18:46:00Z">
              <w:rPr/>
            </w:rPrChange>
          </w:rPr>
          <w:t xml:space="preserve"> (</w:t>
        </w:r>
        <w:r w:rsidRPr="00905A86">
          <w:rPr>
            <w:rStyle w:val="string1"/>
            <w:sz w:val="18"/>
            <w:rPrChange w:id="17401" w:author="shorny" w:date="2014-06-09T18:46:00Z">
              <w:rPr>
                <w:rStyle w:val="string1"/>
              </w:rPr>
            </w:rPrChange>
          </w:rPr>
          <w:t>'/mnt/data/rhd/04/faculty_assessment_memo/0001.pdf'</w:t>
        </w:r>
        <w:r w:rsidRPr="00905A86">
          <w:rPr>
            <w:sz w:val="18"/>
            <w:rPrChange w:id="17402" w:author="shorny" w:date="2014-06-09T18:46:00Z">
              <w:rPr/>
            </w:rPrChange>
          </w:rPr>
          <w:t>,</w:t>
        </w:r>
      </w:ins>
    </w:p>
    <w:p w14:paraId="3D330CAF" w14:textId="77777777" w:rsidR="00905A86" w:rsidRPr="00905A86" w:rsidRDefault="00905A86">
      <w:pPr>
        <w:pStyle w:val="HTMLPreformatted"/>
        <w:divId w:val="1587107075"/>
        <w:rPr>
          <w:ins w:id="17403" w:author="shorny" w:date="2014-06-09T18:46:00Z"/>
          <w:sz w:val="18"/>
          <w:rPrChange w:id="17404" w:author="shorny" w:date="2014-06-09T18:46:00Z">
            <w:rPr>
              <w:ins w:id="17405" w:author="shorny" w:date="2014-06-09T18:46:00Z"/>
            </w:rPr>
          </w:rPrChange>
        </w:rPr>
      </w:pPr>
      <w:ins w:id="17406" w:author="shorny" w:date="2014-06-09T18:46:00Z">
        <w:r w:rsidRPr="00905A86">
          <w:rPr>
            <w:sz w:val="18"/>
            <w:rPrChange w:id="17407" w:author="shorny" w:date="2014-06-09T18:46:00Z">
              <w:rPr/>
            </w:rPrChange>
          </w:rPr>
          <w:t>04, 20003, 30000);</w:t>
        </w:r>
      </w:ins>
    </w:p>
    <w:p w14:paraId="6A7A6140" w14:textId="77777777" w:rsidR="00905A86" w:rsidRPr="00905A86" w:rsidRDefault="00905A86">
      <w:pPr>
        <w:pStyle w:val="HTMLPreformatted"/>
        <w:divId w:val="1587107075"/>
        <w:rPr>
          <w:ins w:id="17408" w:author="shorny" w:date="2014-06-09T18:46:00Z"/>
          <w:sz w:val="18"/>
          <w:rPrChange w:id="17409" w:author="shorny" w:date="2014-06-09T18:46:00Z">
            <w:rPr>
              <w:ins w:id="17410" w:author="shorny" w:date="2014-06-09T18:46:00Z"/>
            </w:rPr>
          </w:rPrChange>
        </w:rPr>
      </w:pPr>
    </w:p>
    <w:p w14:paraId="73F1BF9F" w14:textId="77777777" w:rsidR="00905A86" w:rsidRPr="00905A86" w:rsidRDefault="00905A86">
      <w:pPr>
        <w:pStyle w:val="HTMLPreformatted"/>
        <w:divId w:val="1587107075"/>
        <w:rPr>
          <w:ins w:id="17411" w:author="shorny" w:date="2014-06-09T18:46:00Z"/>
          <w:sz w:val="18"/>
          <w:rPrChange w:id="17412" w:author="shorny" w:date="2014-06-09T18:46:00Z">
            <w:rPr>
              <w:ins w:id="17413" w:author="shorny" w:date="2014-06-09T18:46:00Z"/>
            </w:rPr>
          </w:rPrChange>
        </w:rPr>
      </w:pPr>
      <w:ins w:id="17414" w:author="shorny" w:date="2014-06-09T18:46:00Z">
        <w:r w:rsidRPr="00905A86">
          <w:rPr>
            <w:rStyle w:val="keyword1"/>
            <w:sz w:val="18"/>
            <w:rPrChange w:id="17415" w:author="shorny" w:date="2014-06-09T18:46:00Z">
              <w:rPr>
                <w:rStyle w:val="keyword1"/>
              </w:rPr>
            </w:rPrChange>
          </w:rPr>
          <w:t>INSERT</w:t>
        </w:r>
        <w:r w:rsidRPr="00905A86">
          <w:rPr>
            <w:sz w:val="18"/>
            <w:rPrChange w:id="17416" w:author="shorny" w:date="2014-06-09T18:46:00Z">
              <w:rPr/>
            </w:rPrChange>
          </w:rPr>
          <w:t xml:space="preserve"> </w:t>
        </w:r>
        <w:r w:rsidRPr="00905A86">
          <w:rPr>
            <w:rStyle w:val="keyword1"/>
            <w:sz w:val="18"/>
            <w:rPrChange w:id="17417" w:author="shorny" w:date="2014-06-09T18:46:00Z">
              <w:rPr>
                <w:rStyle w:val="keyword1"/>
              </w:rPr>
            </w:rPrChange>
          </w:rPr>
          <w:t>INTO</w:t>
        </w:r>
        <w:r w:rsidRPr="00905A86">
          <w:rPr>
            <w:sz w:val="18"/>
            <w:rPrChange w:id="17418" w:author="shorny" w:date="2014-06-09T18:46:00Z">
              <w:rPr/>
            </w:rPrChange>
          </w:rPr>
          <w:t xml:space="preserve"> Document (UploadLink, ApplicantID, DocTypeID, DocStatusID)</w:t>
        </w:r>
      </w:ins>
    </w:p>
    <w:p w14:paraId="1C511BC4" w14:textId="77777777" w:rsidR="00905A86" w:rsidRPr="00905A86" w:rsidRDefault="00905A86">
      <w:pPr>
        <w:pStyle w:val="HTMLPreformatted"/>
        <w:divId w:val="1587107075"/>
        <w:rPr>
          <w:ins w:id="17419" w:author="shorny" w:date="2014-06-09T18:46:00Z"/>
          <w:sz w:val="18"/>
          <w:rPrChange w:id="17420" w:author="shorny" w:date="2014-06-09T18:46:00Z">
            <w:rPr>
              <w:ins w:id="17421" w:author="shorny" w:date="2014-06-09T18:46:00Z"/>
            </w:rPr>
          </w:rPrChange>
        </w:rPr>
      </w:pPr>
      <w:ins w:id="17422" w:author="shorny" w:date="2014-06-09T18:46:00Z">
        <w:r w:rsidRPr="00905A86">
          <w:rPr>
            <w:rStyle w:val="keyword1"/>
            <w:sz w:val="18"/>
            <w:rPrChange w:id="17423" w:author="shorny" w:date="2014-06-09T18:46:00Z">
              <w:rPr>
                <w:rStyle w:val="keyword1"/>
              </w:rPr>
            </w:rPrChange>
          </w:rPr>
          <w:t>VALUES</w:t>
        </w:r>
        <w:r w:rsidRPr="00905A86">
          <w:rPr>
            <w:sz w:val="18"/>
            <w:rPrChange w:id="17424" w:author="shorny" w:date="2014-06-09T18:46:00Z">
              <w:rPr/>
            </w:rPrChange>
          </w:rPr>
          <w:t xml:space="preserve"> (</w:t>
        </w:r>
        <w:r w:rsidRPr="00905A86">
          <w:rPr>
            <w:rStyle w:val="string1"/>
            <w:sz w:val="18"/>
            <w:rPrChange w:id="17425" w:author="shorny" w:date="2014-06-09T18:46:00Z">
              <w:rPr>
                <w:rStyle w:val="string1"/>
              </w:rPr>
            </w:rPrChange>
          </w:rPr>
          <w:t>'/mnt/data/rhd/04/general/0001.pdf'</w:t>
        </w:r>
        <w:r w:rsidRPr="00905A86">
          <w:rPr>
            <w:sz w:val="18"/>
            <w:rPrChange w:id="17426" w:author="shorny" w:date="2014-06-09T18:46:00Z">
              <w:rPr/>
            </w:rPrChange>
          </w:rPr>
          <w:t>,</w:t>
        </w:r>
      </w:ins>
    </w:p>
    <w:p w14:paraId="6EA30258" w14:textId="77777777" w:rsidR="00905A86" w:rsidRPr="00905A86" w:rsidRDefault="00905A86">
      <w:pPr>
        <w:pStyle w:val="HTMLPreformatted"/>
        <w:divId w:val="1587107075"/>
        <w:rPr>
          <w:ins w:id="17427" w:author="shorny" w:date="2014-06-09T18:46:00Z"/>
          <w:sz w:val="18"/>
          <w:rPrChange w:id="17428" w:author="shorny" w:date="2014-06-09T18:46:00Z">
            <w:rPr>
              <w:ins w:id="17429" w:author="shorny" w:date="2014-06-09T18:46:00Z"/>
            </w:rPr>
          </w:rPrChange>
        </w:rPr>
      </w:pPr>
      <w:ins w:id="17430" w:author="shorny" w:date="2014-06-09T18:46:00Z">
        <w:r w:rsidRPr="00905A86">
          <w:rPr>
            <w:sz w:val="18"/>
            <w:rPrChange w:id="17431" w:author="shorny" w:date="2014-06-09T18:46:00Z">
              <w:rPr/>
            </w:rPrChange>
          </w:rPr>
          <w:t>04, 20011, 30000);</w:t>
        </w:r>
      </w:ins>
    </w:p>
    <w:p w14:paraId="7E9DE97E" w14:textId="77777777" w:rsidR="00905A86" w:rsidRPr="00905A86" w:rsidRDefault="00905A86">
      <w:pPr>
        <w:pStyle w:val="HTMLPreformatted"/>
        <w:divId w:val="1587107075"/>
        <w:rPr>
          <w:ins w:id="17432" w:author="shorny" w:date="2014-06-09T18:46:00Z"/>
          <w:sz w:val="18"/>
          <w:rPrChange w:id="17433" w:author="shorny" w:date="2014-06-09T18:46:00Z">
            <w:rPr>
              <w:ins w:id="17434" w:author="shorny" w:date="2014-06-09T18:46:00Z"/>
            </w:rPr>
          </w:rPrChange>
        </w:rPr>
      </w:pPr>
    </w:p>
    <w:p w14:paraId="0B138CD3" w14:textId="77777777" w:rsidR="00905A86" w:rsidRPr="00905A86" w:rsidRDefault="00905A86">
      <w:pPr>
        <w:pStyle w:val="HTMLPreformatted"/>
        <w:divId w:val="1587107075"/>
        <w:rPr>
          <w:ins w:id="17435" w:author="shorny" w:date="2014-06-09T18:46:00Z"/>
          <w:sz w:val="18"/>
          <w:rPrChange w:id="17436" w:author="shorny" w:date="2014-06-09T18:46:00Z">
            <w:rPr>
              <w:ins w:id="17437" w:author="shorny" w:date="2014-06-09T18:46:00Z"/>
            </w:rPr>
          </w:rPrChange>
        </w:rPr>
      </w:pPr>
      <w:ins w:id="17438" w:author="shorny" w:date="2014-06-09T18:46:00Z">
        <w:r w:rsidRPr="00905A86">
          <w:rPr>
            <w:rStyle w:val="keyword1"/>
            <w:sz w:val="18"/>
            <w:rPrChange w:id="17439" w:author="shorny" w:date="2014-06-09T18:46:00Z">
              <w:rPr>
                <w:rStyle w:val="keyword1"/>
              </w:rPr>
            </w:rPrChange>
          </w:rPr>
          <w:t>INSERT</w:t>
        </w:r>
        <w:r w:rsidRPr="00905A86">
          <w:rPr>
            <w:sz w:val="18"/>
            <w:rPrChange w:id="17440" w:author="shorny" w:date="2014-06-09T18:46:00Z">
              <w:rPr/>
            </w:rPrChange>
          </w:rPr>
          <w:t xml:space="preserve"> </w:t>
        </w:r>
        <w:r w:rsidRPr="00905A86">
          <w:rPr>
            <w:rStyle w:val="keyword1"/>
            <w:sz w:val="18"/>
            <w:rPrChange w:id="17441" w:author="shorny" w:date="2014-06-09T18:46:00Z">
              <w:rPr>
                <w:rStyle w:val="keyword1"/>
              </w:rPr>
            </w:rPrChange>
          </w:rPr>
          <w:t>INTO</w:t>
        </w:r>
        <w:r w:rsidRPr="00905A86">
          <w:rPr>
            <w:sz w:val="18"/>
            <w:rPrChange w:id="17442" w:author="shorny" w:date="2014-06-09T18:46:00Z">
              <w:rPr/>
            </w:rPrChange>
          </w:rPr>
          <w:t xml:space="preserve"> Document (UploadLink, ApplicantID, DocTypeID, DocStatusID)</w:t>
        </w:r>
      </w:ins>
    </w:p>
    <w:p w14:paraId="080E2C7C" w14:textId="77777777" w:rsidR="00905A86" w:rsidRPr="00905A86" w:rsidRDefault="00905A86">
      <w:pPr>
        <w:pStyle w:val="HTMLPreformatted"/>
        <w:divId w:val="1587107075"/>
        <w:rPr>
          <w:ins w:id="17443" w:author="shorny" w:date="2014-06-09T18:46:00Z"/>
          <w:sz w:val="18"/>
          <w:rPrChange w:id="17444" w:author="shorny" w:date="2014-06-09T18:46:00Z">
            <w:rPr>
              <w:ins w:id="17445" w:author="shorny" w:date="2014-06-09T18:46:00Z"/>
            </w:rPr>
          </w:rPrChange>
        </w:rPr>
      </w:pPr>
      <w:ins w:id="17446" w:author="shorny" w:date="2014-06-09T18:46:00Z">
        <w:r w:rsidRPr="00905A86">
          <w:rPr>
            <w:rStyle w:val="keyword1"/>
            <w:sz w:val="18"/>
            <w:rPrChange w:id="17447" w:author="shorny" w:date="2014-06-09T18:46:00Z">
              <w:rPr>
                <w:rStyle w:val="keyword1"/>
              </w:rPr>
            </w:rPrChange>
          </w:rPr>
          <w:t>VALUES</w:t>
        </w:r>
        <w:r w:rsidRPr="00905A86">
          <w:rPr>
            <w:sz w:val="18"/>
            <w:rPrChange w:id="17448" w:author="shorny" w:date="2014-06-09T18:46:00Z">
              <w:rPr/>
            </w:rPrChange>
          </w:rPr>
          <w:t xml:space="preserve"> (</w:t>
        </w:r>
        <w:r w:rsidRPr="00905A86">
          <w:rPr>
            <w:rStyle w:val="string1"/>
            <w:sz w:val="18"/>
            <w:rPrChange w:id="17449" w:author="shorny" w:date="2014-06-09T18:46:00Z">
              <w:rPr>
                <w:rStyle w:val="string1"/>
              </w:rPr>
            </w:rPrChange>
          </w:rPr>
          <w:t>'/mnt/data/rhd/04/general/0002.pdf'</w:t>
        </w:r>
        <w:r w:rsidRPr="00905A86">
          <w:rPr>
            <w:sz w:val="18"/>
            <w:rPrChange w:id="17450" w:author="shorny" w:date="2014-06-09T18:46:00Z">
              <w:rPr/>
            </w:rPrChange>
          </w:rPr>
          <w:t>, 04, 20011, 30000);</w:t>
        </w:r>
      </w:ins>
    </w:p>
    <w:p w14:paraId="22CD3C82" w14:textId="77777777" w:rsidR="00905A86" w:rsidRPr="00905A86" w:rsidRDefault="00905A86">
      <w:pPr>
        <w:pStyle w:val="HTMLPreformatted"/>
        <w:divId w:val="1587107075"/>
        <w:rPr>
          <w:ins w:id="17451" w:author="shorny" w:date="2014-06-09T18:46:00Z"/>
          <w:sz w:val="18"/>
          <w:rPrChange w:id="17452" w:author="shorny" w:date="2014-06-09T18:46:00Z">
            <w:rPr>
              <w:ins w:id="17453" w:author="shorny" w:date="2014-06-09T18:46:00Z"/>
            </w:rPr>
          </w:rPrChange>
        </w:rPr>
      </w:pPr>
    </w:p>
    <w:p w14:paraId="36970831" w14:textId="77777777" w:rsidR="00905A86" w:rsidRPr="00905A86" w:rsidRDefault="00905A86">
      <w:pPr>
        <w:pStyle w:val="HTMLPreformatted"/>
        <w:divId w:val="1587107075"/>
        <w:rPr>
          <w:ins w:id="17454" w:author="shorny" w:date="2014-06-09T18:46:00Z"/>
          <w:rStyle w:val="comment1"/>
          <w:sz w:val="18"/>
          <w:rPrChange w:id="17455" w:author="shorny" w:date="2014-06-09T18:46:00Z">
            <w:rPr>
              <w:ins w:id="17456" w:author="shorny" w:date="2014-06-09T18:46:00Z"/>
              <w:rStyle w:val="comment1"/>
            </w:rPr>
          </w:rPrChange>
        </w:rPr>
      </w:pPr>
      <w:ins w:id="17457" w:author="shorny" w:date="2014-06-09T18:46:00Z">
        <w:r w:rsidRPr="00905A86">
          <w:rPr>
            <w:rStyle w:val="comment1"/>
            <w:sz w:val="18"/>
            <w:rPrChange w:id="17458" w:author="shorny" w:date="2014-06-09T18:46:00Z">
              <w:rPr>
                <w:rStyle w:val="comment1"/>
              </w:rPr>
            </w:rPrChange>
          </w:rPr>
          <w:t>-- Paul Colder asks for more info about masters</w:t>
        </w:r>
      </w:ins>
    </w:p>
    <w:p w14:paraId="5B2205C8" w14:textId="77777777" w:rsidR="00905A86" w:rsidRPr="00905A86" w:rsidRDefault="00905A86">
      <w:pPr>
        <w:pStyle w:val="HTMLPreformatted"/>
        <w:divId w:val="1587107075"/>
        <w:rPr>
          <w:ins w:id="17459" w:author="shorny" w:date="2014-06-09T18:46:00Z"/>
          <w:sz w:val="18"/>
          <w:rPrChange w:id="17460" w:author="shorny" w:date="2014-06-09T18:46:00Z">
            <w:rPr>
              <w:ins w:id="17461" w:author="shorny" w:date="2014-06-09T18:46:00Z"/>
            </w:rPr>
          </w:rPrChange>
        </w:rPr>
      </w:pPr>
      <w:ins w:id="17462" w:author="shorny" w:date="2014-06-09T18:46:00Z">
        <w:r w:rsidRPr="00905A86">
          <w:rPr>
            <w:rStyle w:val="keyword1"/>
            <w:sz w:val="18"/>
            <w:rPrChange w:id="17463" w:author="shorny" w:date="2014-06-09T18:46:00Z">
              <w:rPr>
                <w:rStyle w:val="keyword1"/>
              </w:rPr>
            </w:rPrChange>
          </w:rPr>
          <w:t>INSERT</w:t>
        </w:r>
        <w:r w:rsidRPr="00905A86">
          <w:rPr>
            <w:sz w:val="18"/>
            <w:rPrChange w:id="17464" w:author="shorny" w:date="2014-06-09T18:46:00Z">
              <w:rPr/>
            </w:rPrChange>
          </w:rPr>
          <w:t xml:space="preserve"> </w:t>
        </w:r>
        <w:r w:rsidRPr="00905A86">
          <w:rPr>
            <w:rStyle w:val="keyword1"/>
            <w:sz w:val="18"/>
            <w:rPrChange w:id="17465" w:author="shorny" w:date="2014-06-09T18:46:00Z">
              <w:rPr>
                <w:rStyle w:val="keyword1"/>
              </w:rPr>
            </w:rPrChange>
          </w:rPr>
          <w:t>INTO</w:t>
        </w:r>
        <w:r w:rsidRPr="00905A86">
          <w:rPr>
            <w:sz w:val="18"/>
            <w:rPrChange w:id="17466" w:author="shorny" w:date="2014-06-09T18:46:00Z">
              <w:rPr/>
            </w:rPrChange>
          </w:rPr>
          <w:t xml:space="preserve"> Decision ( DecID, ApplicationID, </w:t>
        </w:r>
        <w:r w:rsidRPr="00905A86">
          <w:rPr>
            <w:rStyle w:val="type1"/>
            <w:sz w:val="18"/>
            <w:rPrChange w:id="17467" w:author="shorny" w:date="2014-06-09T18:46:00Z">
              <w:rPr>
                <w:rStyle w:val="type1"/>
              </w:rPr>
            </w:rPrChange>
          </w:rPr>
          <w:t>Date</w:t>
        </w:r>
        <w:r w:rsidRPr="00905A86">
          <w:rPr>
            <w:sz w:val="18"/>
            <w:rPrChange w:id="17468" w:author="shorny" w:date="2014-06-09T18:46:00Z">
              <w:rPr/>
            </w:rPrChange>
          </w:rPr>
          <w:t>, DecisionTypeID, Comment,</w:t>
        </w:r>
      </w:ins>
    </w:p>
    <w:p w14:paraId="4344BC85" w14:textId="77777777" w:rsidR="00905A86" w:rsidRPr="00905A86" w:rsidRDefault="00905A86">
      <w:pPr>
        <w:pStyle w:val="HTMLPreformatted"/>
        <w:divId w:val="1587107075"/>
        <w:rPr>
          <w:ins w:id="17469" w:author="shorny" w:date="2014-06-09T18:46:00Z"/>
          <w:sz w:val="18"/>
          <w:rPrChange w:id="17470" w:author="shorny" w:date="2014-06-09T18:46:00Z">
            <w:rPr>
              <w:ins w:id="17471" w:author="shorny" w:date="2014-06-09T18:46:00Z"/>
            </w:rPr>
          </w:rPrChange>
        </w:rPr>
      </w:pPr>
      <w:ins w:id="17472" w:author="shorny" w:date="2014-06-09T18:46:00Z">
        <w:r w:rsidRPr="00905A86">
          <w:rPr>
            <w:sz w:val="18"/>
            <w:rPrChange w:id="17473" w:author="shorny" w:date="2014-06-09T18:46:00Z">
              <w:rPr/>
            </w:rPrChange>
          </w:rPr>
          <w:t>StaffID)</w:t>
        </w:r>
      </w:ins>
    </w:p>
    <w:p w14:paraId="3F01259D" w14:textId="77777777" w:rsidR="00905A86" w:rsidRPr="00905A86" w:rsidRDefault="00905A86">
      <w:pPr>
        <w:pStyle w:val="HTMLPreformatted"/>
        <w:divId w:val="1587107075"/>
        <w:rPr>
          <w:ins w:id="17474" w:author="shorny" w:date="2014-06-09T18:46:00Z"/>
          <w:sz w:val="18"/>
          <w:rPrChange w:id="17475" w:author="shorny" w:date="2014-06-09T18:46:00Z">
            <w:rPr>
              <w:ins w:id="17476" w:author="shorny" w:date="2014-06-09T18:46:00Z"/>
            </w:rPr>
          </w:rPrChange>
        </w:rPr>
      </w:pPr>
      <w:ins w:id="17477" w:author="shorny" w:date="2014-06-09T18:46:00Z">
        <w:r w:rsidRPr="00905A86">
          <w:rPr>
            <w:rStyle w:val="keyword1"/>
            <w:sz w:val="18"/>
            <w:rPrChange w:id="17478" w:author="shorny" w:date="2014-06-09T18:46:00Z">
              <w:rPr>
                <w:rStyle w:val="keyword1"/>
              </w:rPr>
            </w:rPrChange>
          </w:rPr>
          <w:t>VALUES</w:t>
        </w:r>
        <w:r w:rsidRPr="00905A86">
          <w:rPr>
            <w:sz w:val="18"/>
            <w:rPrChange w:id="17479" w:author="shorny" w:date="2014-06-09T18:46:00Z">
              <w:rPr/>
            </w:rPrChange>
          </w:rPr>
          <w:t xml:space="preserve"> (1, 411, </w:t>
        </w:r>
        <w:r w:rsidRPr="00905A86">
          <w:rPr>
            <w:rStyle w:val="string1"/>
            <w:sz w:val="18"/>
            <w:rPrChange w:id="17480" w:author="shorny" w:date="2014-06-09T18:46:00Z">
              <w:rPr>
                <w:rStyle w:val="string1"/>
              </w:rPr>
            </w:rPrChange>
          </w:rPr>
          <w:t>'2014.05.15'</w:t>
        </w:r>
        <w:r w:rsidRPr="00905A86">
          <w:rPr>
            <w:sz w:val="18"/>
            <w:rPrChange w:id="17481" w:author="shorny" w:date="2014-06-09T18:46:00Z">
              <w:rPr/>
            </w:rPrChange>
          </w:rPr>
          <w:t>, 50003,</w:t>
        </w:r>
      </w:ins>
    </w:p>
    <w:p w14:paraId="2A0CD612" w14:textId="77777777" w:rsidR="00905A86" w:rsidRPr="00905A86" w:rsidRDefault="00905A86">
      <w:pPr>
        <w:pStyle w:val="HTMLPreformatted"/>
        <w:divId w:val="1587107075"/>
        <w:rPr>
          <w:ins w:id="17482" w:author="shorny" w:date="2014-06-09T18:46:00Z"/>
          <w:sz w:val="18"/>
          <w:rPrChange w:id="17483" w:author="shorny" w:date="2014-06-09T18:46:00Z">
            <w:rPr>
              <w:ins w:id="17484" w:author="shorny" w:date="2014-06-09T18:46:00Z"/>
            </w:rPr>
          </w:rPrChange>
        </w:rPr>
      </w:pPr>
      <w:ins w:id="17485" w:author="shorny" w:date="2014-06-09T18:46:00Z">
        <w:r w:rsidRPr="00905A86">
          <w:rPr>
            <w:rStyle w:val="string1"/>
            <w:sz w:val="18"/>
            <w:rPrChange w:id="17486" w:author="shorny" w:date="2014-06-09T18:46:00Z">
              <w:rPr>
                <w:rStyle w:val="string1"/>
              </w:rPr>
            </w:rPrChange>
          </w:rPr>
          <w:t>'Have asked for more info about Masters project'</w:t>
        </w:r>
        <w:r w:rsidRPr="00905A86">
          <w:rPr>
            <w:sz w:val="18"/>
            <w:rPrChange w:id="17487" w:author="shorny" w:date="2014-06-09T18:46:00Z">
              <w:rPr/>
            </w:rPrChange>
          </w:rPr>
          <w:t>, 1001 );</w:t>
        </w:r>
      </w:ins>
    </w:p>
    <w:p w14:paraId="497D48CE" w14:textId="77777777" w:rsidR="00905A86" w:rsidRPr="00905A86" w:rsidRDefault="00905A86">
      <w:pPr>
        <w:pStyle w:val="HTMLPreformatted"/>
        <w:divId w:val="1587107075"/>
        <w:rPr>
          <w:ins w:id="17488" w:author="shorny" w:date="2014-06-09T18:46:00Z"/>
          <w:sz w:val="18"/>
          <w:rPrChange w:id="17489" w:author="shorny" w:date="2014-06-09T18:46:00Z">
            <w:rPr>
              <w:ins w:id="17490" w:author="shorny" w:date="2014-06-09T18:46:00Z"/>
            </w:rPr>
          </w:rPrChange>
        </w:rPr>
      </w:pPr>
    </w:p>
    <w:p w14:paraId="665EDFA0" w14:textId="77777777" w:rsidR="00905A86" w:rsidRPr="00905A86" w:rsidRDefault="00905A86">
      <w:pPr>
        <w:pStyle w:val="HTMLPreformatted"/>
        <w:divId w:val="1587107075"/>
        <w:rPr>
          <w:ins w:id="17491" w:author="shorny" w:date="2014-06-09T18:46:00Z"/>
          <w:sz w:val="18"/>
          <w:rPrChange w:id="17492" w:author="shorny" w:date="2014-06-09T18:46:00Z">
            <w:rPr>
              <w:ins w:id="17493" w:author="shorny" w:date="2014-06-09T18:46:00Z"/>
            </w:rPr>
          </w:rPrChange>
        </w:rPr>
      </w:pPr>
      <w:ins w:id="17494" w:author="shorny" w:date="2014-06-09T18:46:00Z">
        <w:r w:rsidRPr="00905A86">
          <w:rPr>
            <w:rStyle w:val="keyword1"/>
            <w:sz w:val="18"/>
            <w:rPrChange w:id="17495" w:author="shorny" w:date="2014-06-09T18:46:00Z">
              <w:rPr>
                <w:rStyle w:val="keyword1"/>
              </w:rPr>
            </w:rPrChange>
          </w:rPr>
          <w:t>INSERT</w:t>
        </w:r>
        <w:r w:rsidRPr="00905A86">
          <w:rPr>
            <w:sz w:val="18"/>
            <w:rPrChange w:id="17496" w:author="shorny" w:date="2014-06-09T18:46:00Z">
              <w:rPr/>
            </w:rPrChange>
          </w:rPr>
          <w:t xml:space="preserve"> </w:t>
        </w:r>
        <w:r w:rsidRPr="00905A86">
          <w:rPr>
            <w:rStyle w:val="keyword1"/>
            <w:sz w:val="18"/>
            <w:rPrChange w:id="17497" w:author="shorny" w:date="2014-06-09T18:46:00Z">
              <w:rPr>
                <w:rStyle w:val="keyword1"/>
              </w:rPr>
            </w:rPrChange>
          </w:rPr>
          <w:t>INTO</w:t>
        </w:r>
        <w:r w:rsidRPr="00905A86">
          <w:rPr>
            <w:sz w:val="18"/>
            <w:rPrChange w:id="17498" w:author="shorny" w:date="2014-06-09T18:46:00Z">
              <w:rPr/>
            </w:rPrChange>
          </w:rPr>
          <w:t xml:space="preserve"> Correspondence (CorrID, `</w:t>
        </w:r>
        <w:r w:rsidRPr="00905A86">
          <w:rPr>
            <w:rStyle w:val="type1"/>
            <w:sz w:val="18"/>
            <w:rPrChange w:id="17499" w:author="shorny" w:date="2014-06-09T18:46:00Z">
              <w:rPr>
                <w:rStyle w:val="type1"/>
              </w:rPr>
            </w:rPrChange>
          </w:rPr>
          <w:t>Date</w:t>
        </w:r>
        <w:r w:rsidRPr="00905A86">
          <w:rPr>
            <w:sz w:val="18"/>
            <w:rPrChange w:id="17500" w:author="shorny" w:date="2014-06-09T18:46:00Z">
              <w:rPr/>
            </w:rPrChange>
          </w:rPr>
          <w:t>`, CorrMethodID, Summary,</w:t>
        </w:r>
      </w:ins>
    </w:p>
    <w:p w14:paraId="60B5E054" w14:textId="77777777" w:rsidR="00905A86" w:rsidRPr="00905A86" w:rsidRDefault="00905A86">
      <w:pPr>
        <w:pStyle w:val="HTMLPreformatted"/>
        <w:divId w:val="1587107075"/>
        <w:rPr>
          <w:ins w:id="17501" w:author="shorny" w:date="2014-06-09T18:46:00Z"/>
          <w:sz w:val="18"/>
          <w:rPrChange w:id="17502" w:author="shorny" w:date="2014-06-09T18:46:00Z">
            <w:rPr>
              <w:ins w:id="17503" w:author="shorny" w:date="2014-06-09T18:46:00Z"/>
            </w:rPr>
          </w:rPrChange>
        </w:rPr>
      </w:pPr>
      <w:ins w:id="17504" w:author="shorny" w:date="2014-06-09T18:46:00Z">
        <w:r w:rsidRPr="00905A86">
          <w:rPr>
            <w:sz w:val="18"/>
            <w:rPrChange w:id="17505" w:author="shorny" w:date="2014-06-09T18:46:00Z">
              <w:rPr/>
            </w:rPrChange>
          </w:rPr>
          <w:t>ApplicationID, StaffID)</w:t>
        </w:r>
      </w:ins>
    </w:p>
    <w:p w14:paraId="3C6BE33D" w14:textId="77777777" w:rsidR="00905A86" w:rsidRPr="00905A86" w:rsidRDefault="00905A86">
      <w:pPr>
        <w:pStyle w:val="HTMLPreformatted"/>
        <w:divId w:val="1587107075"/>
        <w:rPr>
          <w:ins w:id="17506" w:author="shorny" w:date="2014-06-09T18:46:00Z"/>
          <w:sz w:val="18"/>
          <w:rPrChange w:id="17507" w:author="shorny" w:date="2014-06-09T18:46:00Z">
            <w:rPr>
              <w:ins w:id="17508" w:author="shorny" w:date="2014-06-09T18:46:00Z"/>
            </w:rPr>
          </w:rPrChange>
        </w:rPr>
      </w:pPr>
      <w:ins w:id="17509" w:author="shorny" w:date="2014-06-09T18:46:00Z">
        <w:r w:rsidRPr="00905A86">
          <w:rPr>
            <w:rStyle w:val="keyword1"/>
            <w:sz w:val="18"/>
            <w:rPrChange w:id="17510" w:author="shorny" w:date="2014-06-09T18:46:00Z">
              <w:rPr>
                <w:rStyle w:val="keyword1"/>
              </w:rPr>
            </w:rPrChange>
          </w:rPr>
          <w:t>VALUES</w:t>
        </w:r>
        <w:r w:rsidRPr="00905A86">
          <w:rPr>
            <w:sz w:val="18"/>
            <w:rPrChange w:id="17511" w:author="shorny" w:date="2014-06-09T18:46:00Z">
              <w:rPr/>
            </w:rPrChange>
          </w:rPr>
          <w:t xml:space="preserve"> (441, </w:t>
        </w:r>
        <w:r w:rsidRPr="00905A86">
          <w:rPr>
            <w:rStyle w:val="string1"/>
            <w:sz w:val="18"/>
            <w:rPrChange w:id="17512" w:author="shorny" w:date="2014-06-09T18:46:00Z">
              <w:rPr>
                <w:rStyle w:val="string1"/>
              </w:rPr>
            </w:rPrChange>
          </w:rPr>
          <w:t>'2014-05-04'</w:t>
        </w:r>
        <w:r w:rsidRPr="00905A86">
          <w:rPr>
            <w:sz w:val="18"/>
            <w:rPrChange w:id="17513" w:author="shorny" w:date="2014-06-09T18:46:00Z">
              <w:rPr/>
            </w:rPrChange>
          </w:rPr>
          <w:t xml:space="preserve">, 60000, </w:t>
        </w:r>
        <w:r w:rsidRPr="00905A86">
          <w:rPr>
            <w:rStyle w:val="string1"/>
            <w:sz w:val="18"/>
            <w:rPrChange w:id="17514" w:author="shorny" w:date="2014-06-09T18:46:00Z">
              <w:rPr>
                <w:rStyle w:val="string1"/>
              </w:rPr>
            </w:rPrChange>
          </w:rPr>
          <w:t>'Initial inquiry from applicant'</w:t>
        </w:r>
        <w:r w:rsidRPr="00905A86">
          <w:rPr>
            <w:sz w:val="18"/>
            <w:rPrChange w:id="17515" w:author="shorny" w:date="2014-06-09T18:46:00Z">
              <w:rPr/>
            </w:rPrChange>
          </w:rPr>
          <w:t>, 411, 1001);</w:t>
        </w:r>
      </w:ins>
    </w:p>
    <w:p w14:paraId="11F96425" w14:textId="77777777" w:rsidR="00905A86" w:rsidRPr="00905A86" w:rsidRDefault="00905A86">
      <w:pPr>
        <w:pStyle w:val="HTMLPreformatted"/>
        <w:divId w:val="1587107075"/>
        <w:rPr>
          <w:ins w:id="17516" w:author="shorny" w:date="2014-06-09T18:46:00Z"/>
          <w:sz w:val="18"/>
          <w:rPrChange w:id="17517" w:author="shorny" w:date="2014-06-09T18:46:00Z">
            <w:rPr>
              <w:ins w:id="17518" w:author="shorny" w:date="2014-06-09T18:46:00Z"/>
            </w:rPr>
          </w:rPrChange>
        </w:rPr>
      </w:pPr>
    </w:p>
    <w:p w14:paraId="27838FC6" w14:textId="77777777" w:rsidR="00905A86" w:rsidRPr="00905A86" w:rsidRDefault="00905A86">
      <w:pPr>
        <w:pStyle w:val="HTMLPreformatted"/>
        <w:divId w:val="1587107075"/>
        <w:rPr>
          <w:ins w:id="17519" w:author="shorny" w:date="2014-06-09T18:46:00Z"/>
          <w:sz w:val="18"/>
          <w:rPrChange w:id="17520" w:author="shorny" w:date="2014-06-09T18:46:00Z">
            <w:rPr>
              <w:ins w:id="17521" w:author="shorny" w:date="2014-06-09T18:46:00Z"/>
            </w:rPr>
          </w:rPrChange>
        </w:rPr>
      </w:pPr>
      <w:ins w:id="17522" w:author="shorny" w:date="2014-06-09T18:46:00Z">
        <w:r w:rsidRPr="00905A86">
          <w:rPr>
            <w:rStyle w:val="keyword1"/>
            <w:sz w:val="18"/>
            <w:rPrChange w:id="17523" w:author="shorny" w:date="2014-06-09T18:46:00Z">
              <w:rPr>
                <w:rStyle w:val="keyword1"/>
              </w:rPr>
            </w:rPrChange>
          </w:rPr>
          <w:t>INSERT</w:t>
        </w:r>
        <w:r w:rsidRPr="00905A86">
          <w:rPr>
            <w:sz w:val="18"/>
            <w:rPrChange w:id="17524" w:author="shorny" w:date="2014-06-09T18:46:00Z">
              <w:rPr/>
            </w:rPrChange>
          </w:rPr>
          <w:t xml:space="preserve"> </w:t>
        </w:r>
        <w:r w:rsidRPr="00905A86">
          <w:rPr>
            <w:rStyle w:val="keyword1"/>
            <w:sz w:val="18"/>
            <w:rPrChange w:id="17525" w:author="shorny" w:date="2014-06-09T18:46:00Z">
              <w:rPr>
                <w:rStyle w:val="keyword1"/>
              </w:rPr>
            </w:rPrChange>
          </w:rPr>
          <w:t>INTO</w:t>
        </w:r>
        <w:r w:rsidRPr="00905A86">
          <w:rPr>
            <w:sz w:val="18"/>
            <w:rPrChange w:id="17526" w:author="shorny" w:date="2014-06-09T18:46:00Z">
              <w:rPr/>
            </w:rPrChange>
          </w:rPr>
          <w:t xml:space="preserve"> Correspondence (CorrID, `</w:t>
        </w:r>
        <w:r w:rsidRPr="00905A86">
          <w:rPr>
            <w:rStyle w:val="type1"/>
            <w:sz w:val="18"/>
            <w:rPrChange w:id="17527" w:author="shorny" w:date="2014-06-09T18:46:00Z">
              <w:rPr>
                <w:rStyle w:val="type1"/>
              </w:rPr>
            </w:rPrChange>
          </w:rPr>
          <w:t>Date</w:t>
        </w:r>
        <w:r w:rsidRPr="00905A86">
          <w:rPr>
            <w:sz w:val="18"/>
            <w:rPrChange w:id="17528" w:author="shorny" w:date="2014-06-09T18:46:00Z">
              <w:rPr/>
            </w:rPrChange>
          </w:rPr>
          <w:t>`, CorrMethodID, Summary,</w:t>
        </w:r>
      </w:ins>
    </w:p>
    <w:p w14:paraId="7D2F5879" w14:textId="77777777" w:rsidR="00905A86" w:rsidRPr="00905A86" w:rsidRDefault="00905A86">
      <w:pPr>
        <w:pStyle w:val="HTMLPreformatted"/>
        <w:divId w:val="1587107075"/>
        <w:rPr>
          <w:ins w:id="17529" w:author="shorny" w:date="2014-06-09T18:46:00Z"/>
          <w:sz w:val="18"/>
          <w:rPrChange w:id="17530" w:author="shorny" w:date="2014-06-09T18:46:00Z">
            <w:rPr>
              <w:ins w:id="17531" w:author="shorny" w:date="2014-06-09T18:46:00Z"/>
            </w:rPr>
          </w:rPrChange>
        </w:rPr>
      </w:pPr>
      <w:ins w:id="17532" w:author="shorny" w:date="2014-06-09T18:46:00Z">
        <w:r w:rsidRPr="00905A86">
          <w:rPr>
            <w:sz w:val="18"/>
            <w:rPrChange w:id="17533" w:author="shorny" w:date="2014-06-09T18:46:00Z">
              <w:rPr/>
            </w:rPrChange>
          </w:rPr>
          <w:t>ApplicationID, StaffID)</w:t>
        </w:r>
      </w:ins>
    </w:p>
    <w:p w14:paraId="1C6206FB" w14:textId="77777777" w:rsidR="00905A86" w:rsidRPr="00905A86" w:rsidRDefault="00905A86">
      <w:pPr>
        <w:pStyle w:val="HTMLPreformatted"/>
        <w:divId w:val="1587107075"/>
        <w:rPr>
          <w:ins w:id="17534" w:author="shorny" w:date="2014-06-09T18:46:00Z"/>
          <w:sz w:val="18"/>
          <w:rPrChange w:id="17535" w:author="shorny" w:date="2014-06-09T18:46:00Z">
            <w:rPr>
              <w:ins w:id="17536" w:author="shorny" w:date="2014-06-09T18:46:00Z"/>
            </w:rPr>
          </w:rPrChange>
        </w:rPr>
      </w:pPr>
      <w:ins w:id="17537" w:author="shorny" w:date="2014-06-09T18:46:00Z">
        <w:r w:rsidRPr="00905A86">
          <w:rPr>
            <w:rStyle w:val="keyword1"/>
            <w:sz w:val="18"/>
            <w:rPrChange w:id="17538" w:author="shorny" w:date="2014-06-09T18:46:00Z">
              <w:rPr>
                <w:rStyle w:val="keyword1"/>
              </w:rPr>
            </w:rPrChange>
          </w:rPr>
          <w:t>VALUES</w:t>
        </w:r>
        <w:r w:rsidRPr="00905A86">
          <w:rPr>
            <w:sz w:val="18"/>
            <w:rPrChange w:id="17539" w:author="shorny" w:date="2014-06-09T18:46:00Z">
              <w:rPr/>
            </w:rPrChange>
          </w:rPr>
          <w:t xml:space="preserve"> (442, </w:t>
        </w:r>
        <w:r w:rsidRPr="00905A86">
          <w:rPr>
            <w:rStyle w:val="string1"/>
            <w:sz w:val="18"/>
            <w:rPrChange w:id="17540" w:author="shorny" w:date="2014-06-09T18:46:00Z">
              <w:rPr>
                <w:rStyle w:val="string1"/>
              </w:rPr>
            </w:rPrChange>
          </w:rPr>
          <w:t>'2014-05-04'</w:t>
        </w:r>
        <w:r w:rsidRPr="00905A86">
          <w:rPr>
            <w:sz w:val="18"/>
            <w:rPrChange w:id="17541" w:author="shorny" w:date="2014-06-09T18:46:00Z">
              <w:rPr/>
            </w:rPrChange>
          </w:rPr>
          <w:t xml:space="preserve">, 60000, </w:t>
        </w:r>
        <w:r w:rsidRPr="00905A86">
          <w:rPr>
            <w:rStyle w:val="string1"/>
            <w:sz w:val="18"/>
            <w:rPrChange w:id="17542" w:author="shorny" w:date="2014-06-09T18:46:00Z">
              <w:rPr>
                <w:rStyle w:val="string1"/>
              </w:rPr>
            </w:rPrChange>
          </w:rPr>
          <w:t>'Asked applicant for more information'</w:t>
        </w:r>
        <w:r w:rsidRPr="00905A86">
          <w:rPr>
            <w:sz w:val="18"/>
            <w:rPrChange w:id="17543" w:author="shorny" w:date="2014-06-09T18:46:00Z">
              <w:rPr/>
            </w:rPrChange>
          </w:rPr>
          <w:t>, 411,</w:t>
        </w:r>
      </w:ins>
    </w:p>
    <w:p w14:paraId="77B289BF" w14:textId="77777777" w:rsidR="00905A86" w:rsidRPr="00905A86" w:rsidRDefault="00905A86">
      <w:pPr>
        <w:pStyle w:val="HTMLPreformatted"/>
        <w:divId w:val="1587107075"/>
        <w:rPr>
          <w:ins w:id="17544" w:author="shorny" w:date="2014-06-09T18:46:00Z"/>
          <w:sz w:val="18"/>
          <w:rPrChange w:id="17545" w:author="shorny" w:date="2014-06-09T18:46:00Z">
            <w:rPr>
              <w:ins w:id="17546" w:author="shorny" w:date="2014-06-09T18:46:00Z"/>
            </w:rPr>
          </w:rPrChange>
        </w:rPr>
      </w:pPr>
      <w:ins w:id="17547" w:author="shorny" w:date="2014-06-09T18:46:00Z">
        <w:r w:rsidRPr="00905A86">
          <w:rPr>
            <w:sz w:val="18"/>
            <w:rPrChange w:id="17548" w:author="shorny" w:date="2014-06-09T18:46:00Z">
              <w:rPr/>
            </w:rPrChange>
          </w:rPr>
          <w:t>1001);</w:t>
        </w:r>
      </w:ins>
    </w:p>
    <w:p w14:paraId="175B57EE" w14:textId="77777777" w:rsidR="00905A86" w:rsidRPr="00905A86" w:rsidRDefault="00905A86">
      <w:pPr>
        <w:pStyle w:val="HTMLPreformatted"/>
        <w:divId w:val="1587107075"/>
        <w:rPr>
          <w:ins w:id="17549" w:author="shorny" w:date="2014-06-09T18:46:00Z"/>
          <w:sz w:val="18"/>
          <w:rPrChange w:id="17550" w:author="shorny" w:date="2014-06-09T18:46:00Z">
            <w:rPr>
              <w:ins w:id="17551" w:author="shorny" w:date="2014-06-09T18:46:00Z"/>
            </w:rPr>
          </w:rPrChange>
        </w:rPr>
      </w:pPr>
    </w:p>
    <w:p w14:paraId="2648FC63" w14:textId="77777777" w:rsidR="00905A86" w:rsidRPr="00905A86" w:rsidRDefault="00905A86">
      <w:pPr>
        <w:pStyle w:val="HTMLPreformatted"/>
        <w:divId w:val="1587107075"/>
        <w:rPr>
          <w:ins w:id="17552" w:author="shorny" w:date="2014-06-09T18:46:00Z"/>
          <w:sz w:val="18"/>
          <w:rPrChange w:id="17553" w:author="shorny" w:date="2014-06-09T18:46:00Z">
            <w:rPr>
              <w:ins w:id="17554" w:author="shorny" w:date="2014-06-09T18:46:00Z"/>
            </w:rPr>
          </w:rPrChange>
        </w:rPr>
      </w:pPr>
    </w:p>
    <w:p w14:paraId="59071AE9" w14:textId="77777777" w:rsidR="00905A86" w:rsidRPr="00905A86" w:rsidRDefault="00905A86">
      <w:pPr>
        <w:pStyle w:val="HTMLPreformatted"/>
        <w:divId w:val="1587107075"/>
        <w:rPr>
          <w:ins w:id="17555" w:author="shorny" w:date="2014-06-09T18:46:00Z"/>
          <w:rStyle w:val="comment1"/>
          <w:sz w:val="18"/>
          <w:rPrChange w:id="17556" w:author="shorny" w:date="2014-06-09T18:46:00Z">
            <w:rPr>
              <w:ins w:id="17557" w:author="shorny" w:date="2014-06-09T18:46:00Z"/>
              <w:rStyle w:val="comment1"/>
            </w:rPr>
          </w:rPrChange>
        </w:rPr>
      </w:pPr>
      <w:ins w:id="17558" w:author="shorny" w:date="2014-06-09T18:46:00Z">
        <w:r w:rsidRPr="00905A86">
          <w:rPr>
            <w:rStyle w:val="comment1"/>
            <w:sz w:val="18"/>
            <w:rPrChange w:id="17559" w:author="shorny" w:date="2014-06-09T18:46:00Z">
              <w:rPr>
                <w:rStyle w:val="comment1"/>
              </w:rPr>
            </w:rPrChange>
          </w:rPr>
          <w:t>-- -----------------------------------------------------------------------------</w:t>
        </w:r>
      </w:ins>
    </w:p>
    <w:p w14:paraId="00A03849" w14:textId="77777777" w:rsidR="00905A86" w:rsidRPr="00905A86" w:rsidRDefault="00905A86">
      <w:pPr>
        <w:pStyle w:val="HTMLPreformatted"/>
        <w:divId w:val="1587107075"/>
        <w:rPr>
          <w:ins w:id="17560" w:author="shorny" w:date="2014-06-09T18:46:00Z"/>
          <w:rStyle w:val="comment1"/>
          <w:sz w:val="18"/>
          <w:rPrChange w:id="17561" w:author="shorny" w:date="2014-06-09T18:46:00Z">
            <w:rPr>
              <w:ins w:id="17562" w:author="shorny" w:date="2014-06-09T18:46:00Z"/>
              <w:rStyle w:val="comment1"/>
            </w:rPr>
          </w:rPrChange>
        </w:rPr>
      </w:pPr>
      <w:ins w:id="17563" w:author="shorny" w:date="2014-06-09T18:46:00Z">
        <w:r w:rsidRPr="00905A86">
          <w:rPr>
            <w:rStyle w:val="comment1"/>
            <w:sz w:val="18"/>
            <w:rPrChange w:id="17564" w:author="shorny" w:date="2014-06-09T18:46:00Z">
              <w:rPr>
                <w:rStyle w:val="comment1"/>
              </w:rPr>
            </w:rPrChange>
          </w:rPr>
          <w:t>-- Fwd Flinders Application.txt</w:t>
        </w:r>
      </w:ins>
    </w:p>
    <w:p w14:paraId="1D9C019E" w14:textId="77777777" w:rsidR="00905A86" w:rsidRPr="00905A86" w:rsidRDefault="00905A86">
      <w:pPr>
        <w:pStyle w:val="HTMLPreformatted"/>
        <w:divId w:val="1587107075"/>
        <w:rPr>
          <w:ins w:id="17565" w:author="shorny" w:date="2014-06-09T18:46:00Z"/>
          <w:rStyle w:val="comment1"/>
          <w:sz w:val="18"/>
          <w:rPrChange w:id="17566" w:author="shorny" w:date="2014-06-09T18:46:00Z">
            <w:rPr>
              <w:ins w:id="17567" w:author="shorny" w:date="2014-06-09T18:46:00Z"/>
              <w:rStyle w:val="comment1"/>
            </w:rPr>
          </w:rPrChange>
        </w:rPr>
      </w:pPr>
      <w:ins w:id="17568" w:author="shorny" w:date="2014-06-09T18:46:00Z">
        <w:r w:rsidRPr="00905A86">
          <w:rPr>
            <w:rStyle w:val="comment1"/>
            <w:sz w:val="18"/>
            <w:rPrChange w:id="17569" w:author="shorny" w:date="2014-06-09T18:46:00Z">
              <w:rPr>
                <w:rStyle w:val="comment1"/>
              </w:rPr>
            </w:rPrChange>
          </w:rPr>
          <w:t>-- 5</w:t>
        </w:r>
      </w:ins>
    </w:p>
    <w:p w14:paraId="04F6CD9D" w14:textId="77777777" w:rsidR="00905A86" w:rsidRPr="00905A86" w:rsidRDefault="00905A86">
      <w:pPr>
        <w:pStyle w:val="HTMLPreformatted"/>
        <w:divId w:val="1587107075"/>
        <w:rPr>
          <w:ins w:id="17570" w:author="shorny" w:date="2014-06-09T18:46:00Z"/>
          <w:sz w:val="18"/>
          <w:rPrChange w:id="17571" w:author="shorny" w:date="2014-06-09T18:46:00Z">
            <w:rPr>
              <w:ins w:id="17572" w:author="shorny" w:date="2014-06-09T18:46:00Z"/>
            </w:rPr>
          </w:rPrChange>
        </w:rPr>
      </w:pPr>
      <w:ins w:id="17573" w:author="shorny" w:date="2014-06-09T18:46:00Z">
        <w:r w:rsidRPr="00905A86">
          <w:rPr>
            <w:rStyle w:val="keyword1"/>
            <w:sz w:val="18"/>
            <w:rPrChange w:id="17574" w:author="shorny" w:date="2014-06-09T18:46:00Z">
              <w:rPr>
                <w:rStyle w:val="keyword1"/>
              </w:rPr>
            </w:rPrChange>
          </w:rPr>
          <w:t>SELECT</w:t>
        </w:r>
        <w:r w:rsidRPr="00905A86">
          <w:rPr>
            <w:sz w:val="18"/>
            <w:rPrChange w:id="17575" w:author="shorny" w:date="2014-06-09T18:46:00Z">
              <w:rPr/>
            </w:rPrChange>
          </w:rPr>
          <w:t xml:space="preserve"> "Populating Applicant 5 info" ;</w:t>
        </w:r>
      </w:ins>
    </w:p>
    <w:p w14:paraId="0B3ABC65" w14:textId="77777777" w:rsidR="00905A86" w:rsidRPr="00905A86" w:rsidRDefault="00905A86">
      <w:pPr>
        <w:pStyle w:val="HTMLPreformatted"/>
        <w:divId w:val="1587107075"/>
        <w:rPr>
          <w:ins w:id="17576" w:author="shorny" w:date="2014-06-09T18:46:00Z"/>
          <w:sz w:val="18"/>
          <w:rPrChange w:id="17577" w:author="shorny" w:date="2014-06-09T18:46:00Z">
            <w:rPr>
              <w:ins w:id="17578" w:author="shorny" w:date="2014-06-09T18:46:00Z"/>
            </w:rPr>
          </w:rPrChange>
        </w:rPr>
      </w:pPr>
    </w:p>
    <w:p w14:paraId="675A1AEF" w14:textId="77777777" w:rsidR="00905A86" w:rsidRPr="00905A86" w:rsidRDefault="00905A86">
      <w:pPr>
        <w:pStyle w:val="HTMLPreformatted"/>
        <w:divId w:val="1587107075"/>
        <w:rPr>
          <w:ins w:id="17579" w:author="shorny" w:date="2014-06-09T18:46:00Z"/>
          <w:sz w:val="18"/>
          <w:rPrChange w:id="17580" w:author="shorny" w:date="2014-06-09T18:46:00Z">
            <w:rPr>
              <w:ins w:id="17581" w:author="shorny" w:date="2014-06-09T18:46:00Z"/>
            </w:rPr>
          </w:rPrChange>
        </w:rPr>
      </w:pPr>
      <w:ins w:id="17582" w:author="shorny" w:date="2014-06-09T18:46:00Z">
        <w:r w:rsidRPr="00905A86">
          <w:rPr>
            <w:rStyle w:val="keyword1"/>
            <w:sz w:val="18"/>
            <w:rPrChange w:id="17583" w:author="shorny" w:date="2014-06-09T18:46:00Z">
              <w:rPr>
                <w:rStyle w:val="keyword1"/>
              </w:rPr>
            </w:rPrChange>
          </w:rPr>
          <w:t>INSERT</w:t>
        </w:r>
        <w:r w:rsidRPr="00905A86">
          <w:rPr>
            <w:sz w:val="18"/>
            <w:rPrChange w:id="17584" w:author="shorny" w:date="2014-06-09T18:46:00Z">
              <w:rPr/>
            </w:rPrChange>
          </w:rPr>
          <w:t xml:space="preserve"> </w:t>
        </w:r>
        <w:r w:rsidRPr="00905A86">
          <w:rPr>
            <w:rStyle w:val="keyword1"/>
            <w:sz w:val="18"/>
            <w:rPrChange w:id="17585" w:author="shorny" w:date="2014-06-09T18:46:00Z">
              <w:rPr>
                <w:rStyle w:val="keyword1"/>
              </w:rPr>
            </w:rPrChange>
          </w:rPr>
          <w:t>INTO</w:t>
        </w:r>
        <w:r w:rsidRPr="00905A86">
          <w:rPr>
            <w:sz w:val="18"/>
            <w:rPrChange w:id="17586" w:author="shorny" w:date="2014-06-09T18:46:00Z">
              <w:rPr/>
            </w:rPrChange>
          </w:rPr>
          <w:t xml:space="preserve"> Applicant (ApplicantID, FName, StudentID, DateAdded,</w:t>
        </w:r>
      </w:ins>
    </w:p>
    <w:p w14:paraId="06C839C7" w14:textId="77777777" w:rsidR="00905A86" w:rsidRPr="00905A86" w:rsidRDefault="00905A86">
      <w:pPr>
        <w:pStyle w:val="HTMLPreformatted"/>
        <w:divId w:val="1587107075"/>
        <w:rPr>
          <w:ins w:id="17587" w:author="shorny" w:date="2014-06-09T18:46:00Z"/>
          <w:sz w:val="18"/>
          <w:rPrChange w:id="17588" w:author="shorny" w:date="2014-06-09T18:46:00Z">
            <w:rPr>
              <w:ins w:id="17589" w:author="shorny" w:date="2014-06-09T18:46:00Z"/>
            </w:rPr>
          </w:rPrChange>
        </w:rPr>
      </w:pPr>
      <w:ins w:id="17590" w:author="shorny" w:date="2014-06-09T18:46:00Z">
        <w:r w:rsidRPr="00905A86">
          <w:rPr>
            <w:sz w:val="18"/>
            <w:rPrChange w:id="17591" w:author="shorny" w:date="2014-06-09T18:46:00Z">
              <w:rPr/>
            </w:rPrChange>
          </w:rPr>
          <w:t>LastModifiedByStaffID)</w:t>
        </w:r>
      </w:ins>
    </w:p>
    <w:p w14:paraId="4A5D3539" w14:textId="77777777" w:rsidR="00905A86" w:rsidRPr="00905A86" w:rsidRDefault="00905A86">
      <w:pPr>
        <w:pStyle w:val="HTMLPreformatted"/>
        <w:divId w:val="1587107075"/>
        <w:rPr>
          <w:ins w:id="17592" w:author="shorny" w:date="2014-06-09T18:46:00Z"/>
          <w:sz w:val="18"/>
          <w:rPrChange w:id="17593" w:author="shorny" w:date="2014-06-09T18:46:00Z">
            <w:rPr>
              <w:ins w:id="17594" w:author="shorny" w:date="2014-06-09T18:46:00Z"/>
            </w:rPr>
          </w:rPrChange>
        </w:rPr>
      </w:pPr>
      <w:ins w:id="17595" w:author="shorny" w:date="2014-06-09T18:46:00Z">
        <w:r w:rsidRPr="00905A86">
          <w:rPr>
            <w:rStyle w:val="keyword1"/>
            <w:sz w:val="18"/>
            <w:rPrChange w:id="17596" w:author="shorny" w:date="2014-06-09T18:46:00Z">
              <w:rPr>
                <w:rStyle w:val="keyword1"/>
              </w:rPr>
            </w:rPrChange>
          </w:rPr>
          <w:t>VALUES</w:t>
        </w:r>
        <w:r w:rsidRPr="00905A86">
          <w:rPr>
            <w:sz w:val="18"/>
            <w:rPrChange w:id="17597" w:author="shorny" w:date="2014-06-09T18:46:00Z">
              <w:rPr/>
            </w:rPrChange>
          </w:rPr>
          <w:t xml:space="preserve"> (05, </w:t>
        </w:r>
        <w:r w:rsidRPr="00905A86">
          <w:rPr>
            <w:rStyle w:val="string1"/>
            <w:sz w:val="18"/>
            <w:rPrChange w:id="17598" w:author="shorny" w:date="2014-06-09T18:46:00Z">
              <w:rPr>
                <w:rStyle w:val="string1"/>
              </w:rPr>
            </w:rPrChange>
          </w:rPr>
          <w:t>'Ena'</w:t>
        </w:r>
        <w:r w:rsidRPr="00905A86">
          <w:rPr>
            <w:sz w:val="18"/>
            <w:rPrChange w:id="17599" w:author="shorny" w:date="2014-06-09T18:46:00Z">
              <w:rPr/>
            </w:rPrChange>
          </w:rPr>
          <w:t xml:space="preserve">, </w:t>
        </w:r>
        <w:r w:rsidRPr="00905A86">
          <w:rPr>
            <w:rStyle w:val="string1"/>
            <w:sz w:val="18"/>
            <w:rPrChange w:id="17600" w:author="shorny" w:date="2014-06-09T18:46:00Z">
              <w:rPr>
                <w:rStyle w:val="string1"/>
              </w:rPr>
            </w:rPrChange>
          </w:rPr>
          <w:t>'2345678'</w:t>
        </w:r>
        <w:r w:rsidRPr="00905A86">
          <w:rPr>
            <w:sz w:val="18"/>
            <w:rPrChange w:id="17601" w:author="shorny" w:date="2014-06-09T18:46:00Z">
              <w:rPr/>
            </w:rPrChange>
          </w:rPr>
          <w:t xml:space="preserve">, </w:t>
        </w:r>
        <w:r w:rsidRPr="00905A86">
          <w:rPr>
            <w:rStyle w:val="string1"/>
            <w:sz w:val="18"/>
            <w:rPrChange w:id="17602" w:author="shorny" w:date="2014-06-09T18:46:00Z">
              <w:rPr>
                <w:rStyle w:val="string1"/>
              </w:rPr>
            </w:rPrChange>
          </w:rPr>
          <w:t>'2014-05-05'</w:t>
        </w:r>
        <w:r w:rsidRPr="00905A86">
          <w:rPr>
            <w:sz w:val="18"/>
            <w:rPrChange w:id="17603" w:author="shorny" w:date="2014-06-09T18:46:00Z">
              <w:rPr/>
            </w:rPrChange>
          </w:rPr>
          <w:t>, 1001) ;</w:t>
        </w:r>
      </w:ins>
    </w:p>
    <w:p w14:paraId="74CFB2CE" w14:textId="77777777" w:rsidR="00905A86" w:rsidRPr="00905A86" w:rsidRDefault="00905A86">
      <w:pPr>
        <w:pStyle w:val="HTMLPreformatted"/>
        <w:divId w:val="1587107075"/>
        <w:rPr>
          <w:ins w:id="17604" w:author="shorny" w:date="2014-06-09T18:46:00Z"/>
          <w:sz w:val="18"/>
          <w:rPrChange w:id="17605" w:author="shorny" w:date="2014-06-09T18:46:00Z">
            <w:rPr>
              <w:ins w:id="17606" w:author="shorny" w:date="2014-06-09T18:46:00Z"/>
            </w:rPr>
          </w:rPrChange>
        </w:rPr>
      </w:pPr>
    </w:p>
    <w:p w14:paraId="5F0B86A4" w14:textId="77777777" w:rsidR="00905A86" w:rsidRPr="00905A86" w:rsidRDefault="00905A86">
      <w:pPr>
        <w:pStyle w:val="HTMLPreformatted"/>
        <w:divId w:val="1587107075"/>
        <w:rPr>
          <w:ins w:id="17607" w:author="shorny" w:date="2014-06-09T18:46:00Z"/>
          <w:sz w:val="18"/>
          <w:rPrChange w:id="17608" w:author="shorny" w:date="2014-06-09T18:46:00Z">
            <w:rPr>
              <w:ins w:id="17609" w:author="shorny" w:date="2014-06-09T18:46:00Z"/>
            </w:rPr>
          </w:rPrChange>
        </w:rPr>
      </w:pPr>
      <w:ins w:id="17610" w:author="shorny" w:date="2014-06-09T18:46:00Z">
        <w:r w:rsidRPr="00905A86">
          <w:rPr>
            <w:rStyle w:val="keyword1"/>
            <w:sz w:val="18"/>
            <w:rPrChange w:id="17611" w:author="shorny" w:date="2014-06-09T18:46:00Z">
              <w:rPr>
                <w:rStyle w:val="keyword1"/>
              </w:rPr>
            </w:rPrChange>
          </w:rPr>
          <w:t>INSERT</w:t>
        </w:r>
        <w:r w:rsidRPr="00905A86">
          <w:rPr>
            <w:sz w:val="18"/>
            <w:rPrChange w:id="17612" w:author="shorny" w:date="2014-06-09T18:46:00Z">
              <w:rPr/>
            </w:rPrChange>
          </w:rPr>
          <w:t xml:space="preserve"> </w:t>
        </w:r>
        <w:r w:rsidRPr="00905A86">
          <w:rPr>
            <w:rStyle w:val="keyword1"/>
            <w:sz w:val="18"/>
            <w:rPrChange w:id="17613" w:author="shorny" w:date="2014-06-09T18:46:00Z">
              <w:rPr>
                <w:rStyle w:val="keyword1"/>
              </w:rPr>
            </w:rPrChange>
          </w:rPr>
          <w:t>INTO</w:t>
        </w:r>
        <w:r w:rsidRPr="00905A86">
          <w:rPr>
            <w:sz w:val="18"/>
            <w:rPrChange w:id="17614" w:author="shorny" w:date="2014-06-09T18:46:00Z">
              <w:rPr/>
            </w:rPrChange>
          </w:rPr>
          <w:t xml:space="preserve"> Application (ApplicationID, ApplicantID, ProposedStartDate,</w:t>
        </w:r>
      </w:ins>
    </w:p>
    <w:p w14:paraId="58391A84" w14:textId="77777777" w:rsidR="00905A86" w:rsidRPr="00905A86" w:rsidRDefault="00905A86">
      <w:pPr>
        <w:pStyle w:val="HTMLPreformatted"/>
        <w:divId w:val="1587107075"/>
        <w:rPr>
          <w:ins w:id="17615" w:author="shorny" w:date="2014-06-09T18:46:00Z"/>
          <w:sz w:val="18"/>
          <w:rPrChange w:id="17616" w:author="shorny" w:date="2014-06-09T18:46:00Z">
            <w:rPr>
              <w:ins w:id="17617" w:author="shorny" w:date="2014-06-09T18:46:00Z"/>
            </w:rPr>
          </w:rPrChange>
        </w:rPr>
      </w:pPr>
      <w:ins w:id="17618" w:author="shorny" w:date="2014-06-09T18:46:00Z">
        <w:r w:rsidRPr="00905A86">
          <w:rPr>
            <w:sz w:val="18"/>
            <w:rPrChange w:id="17619" w:author="shorny" w:date="2014-06-09T18:46:00Z">
              <w:rPr/>
            </w:rPrChange>
          </w:rPr>
          <w:t>DateAdded, DateLastChecked, DateLastModified, LastModifiedByStaffID,</w:t>
        </w:r>
      </w:ins>
    </w:p>
    <w:p w14:paraId="21BB2B19" w14:textId="77777777" w:rsidR="00905A86" w:rsidRPr="00905A86" w:rsidRDefault="00905A86">
      <w:pPr>
        <w:pStyle w:val="HTMLPreformatted"/>
        <w:divId w:val="1587107075"/>
        <w:rPr>
          <w:ins w:id="17620" w:author="shorny" w:date="2014-06-09T18:46:00Z"/>
          <w:sz w:val="18"/>
          <w:rPrChange w:id="17621" w:author="shorny" w:date="2014-06-09T18:46:00Z">
            <w:rPr>
              <w:ins w:id="17622" w:author="shorny" w:date="2014-06-09T18:46:00Z"/>
            </w:rPr>
          </w:rPrChange>
        </w:rPr>
      </w:pPr>
      <w:ins w:id="17623" w:author="shorny" w:date="2014-06-09T18:46:00Z">
        <w:r w:rsidRPr="00905A86">
          <w:rPr>
            <w:sz w:val="18"/>
            <w:rPrChange w:id="17624" w:author="shorny" w:date="2014-06-09T18:46:00Z">
              <w:rPr/>
            </w:rPrChange>
          </w:rPr>
          <w:t>applicationStatusID)</w:t>
        </w:r>
      </w:ins>
    </w:p>
    <w:p w14:paraId="24711C33" w14:textId="77777777" w:rsidR="00905A86" w:rsidRPr="00905A86" w:rsidRDefault="00905A86">
      <w:pPr>
        <w:pStyle w:val="HTMLPreformatted"/>
        <w:divId w:val="1587107075"/>
        <w:rPr>
          <w:ins w:id="17625" w:author="shorny" w:date="2014-06-09T18:46:00Z"/>
          <w:sz w:val="18"/>
          <w:rPrChange w:id="17626" w:author="shorny" w:date="2014-06-09T18:46:00Z">
            <w:rPr>
              <w:ins w:id="17627" w:author="shorny" w:date="2014-06-09T18:46:00Z"/>
            </w:rPr>
          </w:rPrChange>
        </w:rPr>
      </w:pPr>
      <w:ins w:id="17628" w:author="shorny" w:date="2014-06-09T18:46:00Z">
        <w:r w:rsidRPr="00905A86">
          <w:rPr>
            <w:rStyle w:val="keyword1"/>
            <w:sz w:val="18"/>
            <w:rPrChange w:id="17629" w:author="shorny" w:date="2014-06-09T18:46:00Z">
              <w:rPr>
                <w:rStyle w:val="keyword1"/>
              </w:rPr>
            </w:rPrChange>
          </w:rPr>
          <w:t>VALUES</w:t>
        </w:r>
        <w:r w:rsidRPr="00905A86">
          <w:rPr>
            <w:sz w:val="18"/>
            <w:rPrChange w:id="17630" w:author="shorny" w:date="2014-06-09T18:46:00Z">
              <w:rPr/>
            </w:rPrChange>
          </w:rPr>
          <w:t xml:space="preserve"> (511, 05, </w:t>
        </w:r>
        <w:r w:rsidRPr="00905A86">
          <w:rPr>
            <w:rStyle w:val="string1"/>
            <w:sz w:val="18"/>
            <w:rPrChange w:id="17631" w:author="shorny" w:date="2014-06-09T18:46:00Z">
              <w:rPr>
                <w:rStyle w:val="string1"/>
              </w:rPr>
            </w:rPrChange>
          </w:rPr>
          <w:t>'2014-07-01'</w:t>
        </w:r>
        <w:r w:rsidRPr="00905A86">
          <w:rPr>
            <w:sz w:val="18"/>
            <w:rPrChange w:id="17632" w:author="shorny" w:date="2014-06-09T18:46:00Z">
              <w:rPr/>
            </w:rPrChange>
          </w:rPr>
          <w:t xml:space="preserve">, </w:t>
        </w:r>
        <w:r w:rsidRPr="00905A86">
          <w:rPr>
            <w:rStyle w:val="string1"/>
            <w:sz w:val="18"/>
            <w:rPrChange w:id="17633" w:author="shorny" w:date="2014-06-09T18:46:00Z">
              <w:rPr>
                <w:rStyle w:val="string1"/>
              </w:rPr>
            </w:rPrChange>
          </w:rPr>
          <w:t>'2014-05-05'</w:t>
        </w:r>
        <w:r w:rsidRPr="00905A86">
          <w:rPr>
            <w:sz w:val="18"/>
            <w:rPrChange w:id="17634" w:author="shorny" w:date="2014-06-09T18:46:00Z">
              <w:rPr/>
            </w:rPrChange>
          </w:rPr>
          <w:t xml:space="preserve">, </w:t>
        </w:r>
        <w:r w:rsidRPr="00905A86">
          <w:rPr>
            <w:rStyle w:val="string1"/>
            <w:sz w:val="18"/>
            <w:rPrChange w:id="17635" w:author="shorny" w:date="2014-06-09T18:46:00Z">
              <w:rPr>
                <w:rStyle w:val="string1"/>
              </w:rPr>
            </w:rPrChange>
          </w:rPr>
          <w:t>'2014-05-05'</w:t>
        </w:r>
        <w:r w:rsidRPr="00905A86">
          <w:rPr>
            <w:sz w:val="18"/>
            <w:rPrChange w:id="17636" w:author="shorny" w:date="2014-06-09T18:46:00Z">
              <w:rPr/>
            </w:rPrChange>
          </w:rPr>
          <w:t xml:space="preserve">, </w:t>
        </w:r>
        <w:r w:rsidRPr="00905A86">
          <w:rPr>
            <w:rStyle w:val="string1"/>
            <w:sz w:val="18"/>
            <w:rPrChange w:id="17637" w:author="shorny" w:date="2014-06-09T18:46:00Z">
              <w:rPr>
                <w:rStyle w:val="string1"/>
              </w:rPr>
            </w:rPrChange>
          </w:rPr>
          <w:t>'2014-05-05'</w:t>
        </w:r>
        <w:r w:rsidRPr="00905A86">
          <w:rPr>
            <w:sz w:val="18"/>
            <w:rPrChange w:id="17638" w:author="shorny" w:date="2014-06-09T18:46:00Z">
              <w:rPr/>
            </w:rPrChange>
          </w:rPr>
          <w:t>, 1001,</w:t>
        </w:r>
      </w:ins>
    </w:p>
    <w:p w14:paraId="22539A42" w14:textId="77777777" w:rsidR="00905A86" w:rsidRPr="00905A86" w:rsidRDefault="00905A86">
      <w:pPr>
        <w:pStyle w:val="HTMLPreformatted"/>
        <w:divId w:val="1587107075"/>
        <w:rPr>
          <w:ins w:id="17639" w:author="shorny" w:date="2014-06-09T18:46:00Z"/>
          <w:sz w:val="18"/>
          <w:rPrChange w:id="17640" w:author="shorny" w:date="2014-06-09T18:46:00Z">
            <w:rPr>
              <w:ins w:id="17641" w:author="shorny" w:date="2014-06-09T18:46:00Z"/>
            </w:rPr>
          </w:rPrChange>
        </w:rPr>
      </w:pPr>
      <w:ins w:id="17642" w:author="shorny" w:date="2014-06-09T18:46:00Z">
        <w:r w:rsidRPr="00905A86">
          <w:rPr>
            <w:sz w:val="18"/>
            <w:rPrChange w:id="17643" w:author="shorny" w:date="2014-06-09T18:46:00Z">
              <w:rPr/>
            </w:rPrChange>
          </w:rPr>
          <w:t>10000) ;</w:t>
        </w:r>
      </w:ins>
    </w:p>
    <w:p w14:paraId="7C51A59F" w14:textId="77777777" w:rsidR="00905A86" w:rsidRPr="00905A86" w:rsidRDefault="00905A86">
      <w:pPr>
        <w:pStyle w:val="HTMLPreformatted"/>
        <w:divId w:val="1587107075"/>
        <w:rPr>
          <w:ins w:id="17644" w:author="shorny" w:date="2014-06-09T18:46:00Z"/>
          <w:sz w:val="18"/>
          <w:rPrChange w:id="17645" w:author="shorny" w:date="2014-06-09T18:46:00Z">
            <w:rPr>
              <w:ins w:id="17646" w:author="shorny" w:date="2014-06-09T18:46:00Z"/>
            </w:rPr>
          </w:rPrChange>
        </w:rPr>
      </w:pPr>
    </w:p>
    <w:p w14:paraId="634BC82F" w14:textId="77777777" w:rsidR="00905A86" w:rsidRPr="00905A86" w:rsidRDefault="00905A86">
      <w:pPr>
        <w:pStyle w:val="HTMLPreformatted"/>
        <w:divId w:val="1587107075"/>
        <w:rPr>
          <w:ins w:id="17647" w:author="shorny" w:date="2014-06-09T18:46:00Z"/>
          <w:sz w:val="18"/>
          <w:rPrChange w:id="17648" w:author="shorny" w:date="2014-06-09T18:46:00Z">
            <w:rPr>
              <w:ins w:id="17649" w:author="shorny" w:date="2014-06-09T18:46:00Z"/>
            </w:rPr>
          </w:rPrChange>
        </w:rPr>
      </w:pPr>
      <w:ins w:id="17650" w:author="shorny" w:date="2014-06-09T18:46:00Z">
        <w:r w:rsidRPr="00905A86">
          <w:rPr>
            <w:rStyle w:val="keyword1"/>
            <w:sz w:val="18"/>
            <w:rPrChange w:id="17651" w:author="shorny" w:date="2014-06-09T18:46:00Z">
              <w:rPr>
                <w:rStyle w:val="keyword1"/>
              </w:rPr>
            </w:rPrChange>
          </w:rPr>
          <w:lastRenderedPageBreak/>
          <w:t>INSERT</w:t>
        </w:r>
        <w:r w:rsidRPr="00905A86">
          <w:rPr>
            <w:sz w:val="18"/>
            <w:rPrChange w:id="17652" w:author="shorny" w:date="2014-06-09T18:46:00Z">
              <w:rPr/>
            </w:rPrChange>
          </w:rPr>
          <w:t xml:space="preserve"> </w:t>
        </w:r>
        <w:r w:rsidRPr="00905A86">
          <w:rPr>
            <w:rStyle w:val="keyword1"/>
            <w:sz w:val="18"/>
            <w:rPrChange w:id="17653" w:author="shorny" w:date="2014-06-09T18:46:00Z">
              <w:rPr>
                <w:rStyle w:val="keyword1"/>
              </w:rPr>
            </w:rPrChange>
          </w:rPr>
          <w:t>INTO</w:t>
        </w:r>
        <w:r w:rsidRPr="00905A86">
          <w:rPr>
            <w:sz w:val="18"/>
            <w:rPrChange w:id="17654" w:author="shorny" w:date="2014-06-09T18:46:00Z">
              <w:rPr/>
            </w:rPrChange>
          </w:rPr>
          <w:t xml:space="preserve"> Document (UploadLink, ApplicantID, ApplicationID, DocTypeID,</w:t>
        </w:r>
      </w:ins>
    </w:p>
    <w:p w14:paraId="6D4BA3D7" w14:textId="77777777" w:rsidR="00905A86" w:rsidRPr="00905A86" w:rsidRDefault="00905A86">
      <w:pPr>
        <w:pStyle w:val="HTMLPreformatted"/>
        <w:divId w:val="1587107075"/>
        <w:rPr>
          <w:ins w:id="17655" w:author="shorny" w:date="2014-06-09T18:46:00Z"/>
          <w:sz w:val="18"/>
          <w:rPrChange w:id="17656" w:author="shorny" w:date="2014-06-09T18:46:00Z">
            <w:rPr>
              <w:ins w:id="17657" w:author="shorny" w:date="2014-06-09T18:46:00Z"/>
            </w:rPr>
          </w:rPrChange>
        </w:rPr>
      </w:pPr>
      <w:ins w:id="17658" w:author="shorny" w:date="2014-06-09T18:46:00Z">
        <w:r w:rsidRPr="00905A86">
          <w:rPr>
            <w:sz w:val="18"/>
            <w:rPrChange w:id="17659" w:author="shorny" w:date="2014-06-09T18:46:00Z">
              <w:rPr/>
            </w:rPrChange>
          </w:rPr>
          <w:t>DocStatusID)</w:t>
        </w:r>
      </w:ins>
    </w:p>
    <w:p w14:paraId="09D9571C" w14:textId="77777777" w:rsidR="00905A86" w:rsidRPr="00905A86" w:rsidRDefault="00905A86">
      <w:pPr>
        <w:pStyle w:val="HTMLPreformatted"/>
        <w:divId w:val="1587107075"/>
        <w:rPr>
          <w:ins w:id="17660" w:author="shorny" w:date="2014-06-09T18:46:00Z"/>
          <w:sz w:val="18"/>
          <w:rPrChange w:id="17661" w:author="shorny" w:date="2014-06-09T18:46:00Z">
            <w:rPr>
              <w:ins w:id="17662" w:author="shorny" w:date="2014-06-09T18:46:00Z"/>
            </w:rPr>
          </w:rPrChange>
        </w:rPr>
      </w:pPr>
      <w:ins w:id="17663" w:author="shorny" w:date="2014-06-09T18:46:00Z">
        <w:r w:rsidRPr="00905A86">
          <w:rPr>
            <w:rStyle w:val="keyword1"/>
            <w:sz w:val="18"/>
            <w:rPrChange w:id="17664" w:author="shorny" w:date="2014-06-09T18:46:00Z">
              <w:rPr>
                <w:rStyle w:val="keyword1"/>
              </w:rPr>
            </w:rPrChange>
          </w:rPr>
          <w:t>VALUES</w:t>
        </w:r>
        <w:r w:rsidRPr="00905A86">
          <w:rPr>
            <w:sz w:val="18"/>
            <w:rPrChange w:id="17665" w:author="shorny" w:date="2014-06-09T18:46:00Z">
              <w:rPr/>
            </w:rPrChange>
          </w:rPr>
          <w:t xml:space="preserve"> (</w:t>
        </w:r>
        <w:r w:rsidRPr="00905A86">
          <w:rPr>
            <w:rStyle w:val="string1"/>
            <w:sz w:val="18"/>
            <w:rPrChange w:id="17666" w:author="shorny" w:date="2014-06-09T18:46:00Z">
              <w:rPr>
                <w:rStyle w:val="string1"/>
              </w:rPr>
            </w:rPrChange>
          </w:rPr>
          <w:t>'/mnt/data/rhd/05/proposal/0001.pdf'</w:t>
        </w:r>
        <w:r w:rsidRPr="00905A86">
          <w:rPr>
            <w:sz w:val="18"/>
            <w:rPrChange w:id="17667" w:author="shorny" w:date="2014-06-09T18:46:00Z">
              <w:rPr/>
            </w:rPrChange>
          </w:rPr>
          <w:t>, 05, 511, 20007, 30000);</w:t>
        </w:r>
      </w:ins>
    </w:p>
    <w:p w14:paraId="71EF8524" w14:textId="77777777" w:rsidR="00905A86" w:rsidRPr="00905A86" w:rsidRDefault="00905A86">
      <w:pPr>
        <w:pStyle w:val="HTMLPreformatted"/>
        <w:divId w:val="1587107075"/>
        <w:rPr>
          <w:ins w:id="17668" w:author="shorny" w:date="2014-06-09T18:46:00Z"/>
          <w:sz w:val="18"/>
          <w:rPrChange w:id="17669" w:author="shorny" w:date="2014-06-09T18:46:00Z">
            <w:rPr>
              <w:ins w:id="17670" w:author="shorny" w:date="2014-06-09T18:46:00Z"/>
            </w:rPr>
          </w:rPrChange>
        </w:rPr>
      </w:pPr>
    </w:p>
    <w:p w14:paraId="0CD3AA38" w14:textId="77777777" w:rsidR="00905A86" w:rsidRPr="00905A86" w:rsidRDefault="00905A86">
      <w:pPr>
        <w:pStyle w:val="HTMLPreformatted"/>
        <w:divId w:val="1587107075"/>
        <w:rPr>
          <w:ins w:id="17671" w:author="shorny" w:date="2014-06-09T18:46:00Z"/>
          <w:sz w:val="18"/>
          <w:rPrChange w:id="17672" w:author="shorny" w:date="2014-06-09T18:46:00Z">
            <w:rPr>
              <w:ins w:id="17673" w:author="shorny" w:date="2014-06-09T18:46:00Z"/>
            </w:rPr>
          </w:rPrChange>
        </w:rPr>
      </w:pPr>
      <w:ins w:id="17674" w:author="shorny" w:date="2014-06-09T18:46:00Z">
        <w:r w:rsidRPr="00905A86">
          <w:rPr>
            <w:rStyle w:val="keyword1"/>
            <w:sz w:val="18"/>
            <w:rPrChange w:id="17675" w:author="shorny" w:date="2014-06-09T18:46:00Z">
              <w:rPr>
                <w:rStyle w:val="keyword1"/>
              </w:rPr>
            </w:rPrChange>
          </w:rPr>
          <w:t>INSERT</w:t>
        </w:r>
        <w:r w:rsidRPr="00905A86">
          <w:rPr>
            <w:sz w:val="18"/>
            <w:rPrChange w:id="17676" w:author="shorny" w:date="2014-06-09T18:46:00Z">
              <w:rPr/>
            </w:rPrChange>
          </w:rPr>
          <w:t xml:space="preserve"> </w:t>
        </w:r>
        <w:r w:rsidRPr="00905A86">
          <w:rPr>
            <w:rStyle w:val="keyword1"/>
            <w:sz w:val="18"/>
            <w:rPrChange w:id="17677" w:author="shorny" w:date="2014-06-09T18:46:00Z">
              <w:rPr>
                <w:rStyle w:val="keyword1"/>
              </w:rPr>
            </w:rPrChange>
          </w:rPr>
          <w:t>INTO</w:t>
        </w:r>
        <w:r w:rsidRPr="00905A86">
          <w:rPr>
            <w:sz w:val="18"/>
            <w:rPrChange w:id="17678" w:author="shorny" w:date="2014-06-09T18:46:00Z">
              <w:rPr/>
            </w:rPrChange>
          </w:rPr>
          <w:t xml:space="preserve"> Document (UploadLink, ApplicantID, ApplicationID, DocTypeID,</w:t>
        </w:r>
      </w:ins>
    </w:p>
    <w:p w14:paraId="2F35EEA7" w14:textId="77777777" w:rsidR="00905A86" w:rsidRPr="00905A86" w:rsidRDefault="00905A86">
      <w:pPr>
        <w:pStyle w:val="HTMLPreformatted"/>
        <w:divId w:val="1587107075"/>
        <w:rPr>
          <w:ins w:id="17679" w:author="shorny" w:date="2014-06-09T18:46:00Z"/>
          <w:sz w:val="18"/>
          <w:rPrChange w:id="17680" w:author="shorny" w:date="2014-06-09T18:46:00Z">
            <w:rPr>
              <w:ins w:id="17681" w:author="shorny" w:date="2014-06-09T18:46:00Z"/>
            </w:rPr>
          </w:rPrChange>
        </w:rPr>
      </w:pPr>
      <w:ins w:id="17682" w:author="shorny" w:date="2014-06-09T18:46:00Z">
        <w:r w:rsidRPr="00905A86">
          <w:rPr>
            <w:sz w:val="18"/>
            <w:rPrChange w:id="17683" w:author="shorny" w:date="2014-06-09T18:46:00Z">
              <w:rPr/>
            </w:rPrChange>
          </w:rPr>
          <w:t>DocStatusID)</w:t>
        </w:r>
      </w:ins>
    </w:p>
    <w:p w14:paraId="43113B02" w14:textId="77777777" w:rsidR="00905A86" w:rsidRPr="00905A86" w:rsidRDefault="00905A86">
      <w:pPr>
        <w:pStyle w:val="HTMLPreformatted"/>
        <w:divId w:val="1587107075"/>
        <w:rPr>
          <w:ins w:id="17684" w:author="shorny" w:date="2014-06-09T18:46:00Z"/>
          <w:sz w:val="18"/>
          <w:rPrChange w:id="17685" w:author="shorny" w:date="2014-06-09T18:46:00Z">
            <w:rPr>
              <w:ins w:id="17686" w:author="shorny" w:date="2014-06-09T18:46:00Z"/>
            </w:rPr>
          </w:rPrChange>
        </w:rPr>
      </w:pPr>
      <w:ins w:id="17687" w:author="shorny" w:date="2014-06-09T18:46:00Z">
        <w:r w:rsidRPr="00905A86">
          <w:rPr>
            <w:rStyle w:val="keyword1"/>
            <w:sz w:val="18"/>
            <w:rPrChange w:id="17688" w:author="shorny" w:date="2014-06-09T18:46:00Z">
              <w:rPr>
                <w:rStyle w:val="keyword1"/>
              </w:rPr>
            </w:rPrChange>
          </w:rPr>
          <w:t>VALUES</w:t>
        </w:r>
        <w:r w:rsidRPr="00905A86">
          <w:rPr>
            <w:sz w:val="18"/>
            <w:rPrChange w:id="17689" w:author="shorny" w:date="2014-06-09T18:46:00Z">
              <w:rPr/>
            </w:rPrChange>
          </w:rPr>
          <w:t xml:space="preserve"> (</w:t>
        </w:r>
        <w:r w:rsidRPr="00905A86">
          <w:rPr>
            <w:rStyle w:val="string1"/>
            <w:sz w:val="18"/>
            <w:rPrChange w:id="17690" w:author="shorny" w:date="2014-06-09T18:46:00Z">
              <w:rPr>
                <w:rStyle w:val="string1"/>
              </w:rPr>
            </w:rPrChange>
          </w:rPr>
          <w:t>'/mnt/data/rhd/05/Application/0001.pdf'</w:t>
        </w:r>
        <w:r w:rsidRPr="00905A86">
          <w:rPr>
            <w:sz w:val="18"/>
            <w:rPrChange w:id="17691" w:author="shorny" w:date="2014-06-09T18:46:00Z">
              <w:rPr/>
            </w:rPrChange>
          </w:rPr>
          <w:t>, 05, 511, 20000, 30000);</w:t>
        </w:r>
      </w:ins>
    </w:p>
    <w:p w14:paraId="07119A5D" w14:textId="77777777" w:rsidR="00905A86" w:rsidRPr="00905A86" w:rsidRDefault="00905A86">
      <w:pPr>
        <w:pStyle w:val="HTMLPreformatted"/>
        <w:divId w:val="1587107075"/>
        <w:rPr>
          <w:ins w:id="17692" w:author="shorny" w:date="2014-06-09T18:46:00Z"/>
          <w:sz w:val="18"/>
          <w:rPrChange w:id="17693" w:author="shorny" w:date="2014-06-09T18:46:00Z">
            <w:rPr>
              <w:ins w:id="17694" w:author="shorny" w:date="2014-06-09T18:46:00Z"/>
            </w:rPr>
          </w:rPrChange>
        </w:rPr>
      </w:pPr>
    </w:p>
    <w:p w14:paraId="495BA512" w14:textId="77777777" w:rsidR="00905A86" w:rsidRPr="00905A86" w:rsidRDefault="00905A86">
      <w:pPr>
        <w:pStyle w:val="HTMLPreformatted"/>
        <w:divId w:val="1587107075"/>
        <w:rPr>
          <w:ins w:id="17695" w:author="shorny" w:date="2014-06-09T18:46:00Z"/>
          <w:sz w:val="18"/>
          <w:rPrChange w:id="17696" w:author="shorny" w:date="2014-06-09T18:46:00Z">
            <w:rPr>
              <w:ins w:id="17697" w:author="shorny" w:date="2014-06-09T18:46:00Z"/>
            </w:rPr>
          </w:rPrChange>
        </w:rPr>
      </w:pPr>
      <w:ins w:id="17698" w:author="shorny" w:date="2014-06-09T18:46:00Z">
        <w:r w:rsidRPr="00905A86">
          <w:rPr>
            <w:rStyle w:val="keyword1"/>
            <w:sz w:val="18"/>
            <w:rPrChange w:id="17699" w:author="shorny" w:date="2014-06-09T18:46:00Z">
              <w:rPr>
                <w:rStyle w:val="keyword1"/>
              </w:rPr>
            </w:rPrChange>
          </w:rPr>
          <w:t>INSERT</w:t>
        </w:r>
        <w:r w:rsidRPr="00905A86">
          <w:rPr>
            <w:sz w:val="18"/>
            <w:rPrChange w:id="17700" w:author="shorny" w:date="2014-06-09T18:46:00Z">
              <w:rPr/>
            </w:rPrChange>
          </w:rPr>
          <w:t xml:space="preserve"> </w:t>
        </w:r>
        <w:r w:rsidRPr="00905A86">
          <w:rPr>
            <w:rStyle w:val="keyword1"/>
            <w:sz w:val="18"/>
            <w:rPrChange w:id="17701" w:author="shorny" w:date="2014-06-09T18:46:00Z">
              <w:rPr>
                <w:rStyle w:val="keyword1"/>
              </w:rPr>
            </w:rPrChange>
          </w:rPr>
          <w:t>INTO</w:t>
        </w:r>
        <w:r w:rsidRPr="00905A86">
          <w:rPr>
            <w:sz w:val="18"/>
            <w:rPrChange w:id="17702" w:author="shorny" w:date="2014-06-09T18:46:00Z">
              <w:rPr/>
            </w:rPrChange>
          </w:rPr>
          <w:t xml:space="preserve"> Document (UploadLink, ApplicantID, DocTypeID, Description,</w:t>
        </w:r>
      </w:ins>
    </w:p>
    <w:p w14:paraId="5BD881B9" w14:textId="77777777" w:rsidR="00905A86" w:rsidRPr="00905A86" w:rsidRDefault="00905A86">
      <w:pPr>
        <w:pStyle w:val="HTMLPreformatted"/>
        <w:divId w:val="1587107075"/>
        <w:rPr>
          <w:ins w:id="17703" w:author="shorny" w:date="2014-06-09T18:46:00Z"/>
          <w:sz w:val="18"/>
          <w:rPrChange w:id="17704" w:author="shorny" w:date="2014-06-09T18:46:00Z">
            <w:rPr>
              <w:ins w:id="17705" w:author="shorny" w:date="2014-06-09T18:46:00Z"/>
            </w:rPr>
          </w:rPrChange>
        </w:rPr>
      </w:pPr>
      <w:ins w:id="17706" w:author="shorny" w:date="2014-06-09T18:46:00Z">
        <w:r w:rsidRPr="00905A86">
          <w:rPr>
            <w:sz w:val="18"/>
            <w:rPrChange w:id="17707" w:author="shorny" w:date="2014-06-09T18:46:00Z">
              <w:rPr/>
            </w:rPrChange>
          </w:rPr>
          <w:t>DocStatusID)</w:t>
        </w:r>
      </w:ins>
    </w:p>
    <w:p w14:paraId="1BF57C69" w14:textId="77777777" w:rsidR="00905A86" w:rsidRPr="00905A86" w:rsidRDefault="00905A86">
      <w:pPr>
        <w:pStyle w:val="HTMLPreformatted"/>
        <w:divId w:val="1587107075"/>
        <w:rPr>
          <w:ins w:id="17708" w:author="shorny" w:date="2014-06-09T18:46:00Z"/>
          <w:sz w:val="18"/>
          <w:rPrChange w:id="17709" w:author="shorny" w:date="2014-06-09T18:46:00Z">
            <w:rPr>
              <w:ins w:id="17710" w:author="shorny" w:date="2014-06-09T18:46:00Z"/>
            </w:rPr>
          </w:rPrChange>
        </w:rPr>
      </w:pPr>
      <w:ins w:id="17711" w:author="shorny" w:date="2014-06-09T18:46:00Z">
        <w:r w:rsidRPr="00905A86">
          <w:rPr>
            <w:rStyle w:val="keyword1"/>
            <w:sz w:val="18"/>
            <w:rPrChange w:id="17712" w:author="shorny" w:date="2014-06-09T18:46:00Z">
              <w:rPr>
                <w:rStyle w:val="keyword1"/>
              </w:rPr>
            </w:rPrChange>
          </w:rPr>
          <w:t>VALUES</w:t>
        </w:r>
        <w:r w:rsidRPr="00905A86">
          <w:rPr>
            <w:sz w:val="18"/>
            <w:rPrChange w:id="17713" w:author="shorny" w:date="2014-06-09T18:46:00Z">
              <w:rPr/>
            </w:rPrChange>
          </w:rPr>
          <w:t xml:space="preserve"> (</w:t>
        </w:r>
        <w:r w:rsidRPr="00905A86">
          <w:rPr>
            <w:rStyle w:val="string1"/>
            <w:sz w:val="18"/>
            <w:rPrChange w:id="17714" w:author="shorny" w:date="2014-06-09T18:46:00Z">
              <w:rPr>
                <w:rStyle w:val="string1"/>
              </w:rPr>
            </w:rPrChange>
          </w:rPr>
          <w:t>'/mnt/data/rhd/05/transcript/0001.pdf'</w:t>
        </w:r>
        <w:r w:rsidRPr="00905A86">
          <w:rPr>
            <w:sz w:val="18"/>
            <w:rPrChange w:id="17715" w:author="shorny" w:date="2014-06-09T18:46:00Z">
              <w:rPr/>
            </w:rPrChange>
          </w:rPr>
          <w:t>, 05, 20005,</w:t>
        </w:r>
      </w:ins>
    </w:p>
    <w:p w14:paraId="33B298B2" w14:textId="77777777" w:rsidR="00905A86" w:rsidRPr="00905A86" w:rsidRDefault="00905A86">
      <w:pPr>
        <w:pStyle w:val="HTMLPreformatted"/>
        <w:divId w:val="1587107075"/>
        <w:rPr>
          <w:ins w:id="17716" w:author="shorny" w:date="2014-06-09T18:46:00Z"/>
          <w:sz w:val="18"/>
          <w:rPrChange w:id="17717" w:author="shorny" w:date="2014-06-09T18:46:00Z">
            <w:rPr>
              <w:ins w:id="17718" w:author="shorny" w:date="2014-06-09T18:46:00Z"/>
            </w:rPr>
          </w:rPrChange>
        </w:rPr>
      </w:pPr>
      <w:ins w:id="17719" w:author="shorny" w:date="2014-06-09T18:46:00Z">
        <w:r w:rsidRPr="00905A86">
          <w:rPr>
            <w:rStyle w:val="string1"/>
            <w:sz w:val="18"/>
            <w:rPrChange w:id="17720" w:author="shorny" w:date="2014-06-09T18:46:00Z">
              <w:rPr>
                <w:rStyle w:val="string1"/>
              </w:rPr>
            </w:rPrChange>
          </w:rPr>
          <w:t>'bachelor certificate and transcript'</w:t>
        </w:r>
        <w:r w:rsidRPr="00905A86">
          <w:rPr>
            <w:sz w:val="18"/>
            <w:rPrChange w:id="17721" w:author="shorny" w:date="2014-06-09T18:46:00Z">
              <w:rPr/>
            </w:rPrChange>
          </w:rPr>
          <w:t>, 30000);</w:t>
        </w:r>
      </w:ins>
    </w:p>
    <w:p w14:paraId="6598A241" w14:textId="77777777" w:rsidR="00905A86" w:rsidRPr="00905A86" w:rsidRDefault="00905A86">
      <w:pPr>
        <w:pStyle w:val="HTMLPreformatted"/>
        <w:divId w:val="1587107075"/>
        <w:rPr>
          <w:ins w:id="17722" w:author="shorny" w:date="2014-06-09T18:46:00Z"/>
          <w:sz w:val="18"/>
          <w:rPrChange w:id="17723" w:author="shorny" w:date="2014-06-09T18:46:00Z">
            <w:rPr>
              <w:ins w:id="17724" w:author="shorny" w:date="2014-06-09T18:46:00Z"/>
            </w:rPr>
          </w:rPrChange>
        </w:rPr>
      </w:pPr>
    </w:p>
    <w:p w14:paraId="2B957D4B" w14:textId="77777777" w:rsidR="00905A86" w:rsidRPr="00905A86" w:rsidRDefault="00905A86">
      <w:pPr>
        <w:pStyle w:val="HTMLPreformatted"/>
        <w:divId w:val="1587107075"/>
        <w:rPr>
          <w:ins w:id="17725" w:author="shorny" w:date="2014-06-09T18:46:00Z"/>
          <w:sz w:val="18"/>
          <w:rPrChange w:id="17726" w:author="shorny" w:date="2014-06-09T18:46:00Z">
            <w:rPr>
              <w:ins w:id="17727" w:author="shorny" w:date="2014-06-09T18:46:00Z"/>
            </w:rPr>
          </w:rPrChange>
        </w:rPr>
      </w:pPr>
      <w:ins w:id="17728" w:author="shorny" w:date="2014-06-09T18:46:00Z">
        <w:r w:rsidRPr="00905A86">
          <w:rPr>
            <w:rStyle w:val="keyword1"/>
            <w:sz w:val="18"/>
            <w:rPrChange w:id="17729" w:author="shorny" w:date="2014-06-09T18:46:00Z">
              <w:rPr>
                <w:rStyle w:val="keyword1"/>
              </w:rPr>
            </w:rPrChange>
          </w:rPr>
          <w:t>INSERT</w:t>
        </w:r>
        <w:r w:rsidRPr="00905A86">
          <w:rPr>
            <w:sz w:val="18"/>
            <w:rPrChange w:id="17730" w:author="shorny" w:date="2014-06-09T18:46:00Z">
              <w:rPr/>
            </w:rPrChange>
          </w:rPr>
          <w:t xml:space="preserve"> </w:t>
        </w:r>
        <w:r w:rsidRPr="00905A86">
          <w:rPr>
            <w:rStyle w:val="keyword1"/>
            <w:sz w:val="18"/>
            <w:rPrChange w:id="17731" w:author="shorny" w:date="2014-06-09T18:46:00Z">
              <w:rPr>
                <w:rStyle w:val="keyword1"/>
              </w:rPr>
            </w:rPrChange>
          </w:rPr>
          <w:t>INTO</w:t>
        </w:r>
        <w:r w:rsidRPr="00905A86">
          <w:rPr>
            <w:sz w:val="18"/>
            <w:rPrChange w:id="17732" w:author="shorny" w:date="2014-06-09T18:46:00Z">
              <w:rPr/>
            </w:rPrChange>
          </w:rPr>
          <w:t xml:space="preserve"> Document (UploadLink, ApplicantID, DocTypeID, Description,</w:t>
        </w:r>
      </w:ins>
    </w:p>
    <w:p w14:paraId="20F46C62" w14:textId="77777777" w:rsidR="00905A86" w:rsidRPr="00905A86" w:rsidRDefault="00905A86">
      <w:pPr>
        <w:pStyle w:val="HTMLPreformatted"/>
        <w:divId w:val="1587107075"/>
        <w:rPr>
          <w:ins w:id="17733" w:author="shorny" w:date="2014-06-09T18:46:00Z"/>
          <w:sz w:val="18"/>
          <w:rPrChange w:id="17734" w:author="shorny" w:date="2014-06-09T18:46:00Z">
            <w:rPr>
              <w:ins w:id="17735" w:author="shorny" w:date="2014-06-09T18:46:00Z"/>
            </w:rPr>
          </w:rPrChange>
        </w:rPr>
      </w:pPr>
      <w:ins w:id="17736" w:author="shorny" w:date="2014-06-09T18:46:00Z">
        <w:r w:rsidRPr="00905A86">
          <w:rPr>
            <w:sz w:val="18"/>
            <w:rPrChange w:id="17737" w:author="shorny" w:date="2014-06-09T18:46:00Z">
              <w:rPr/>
            </w:rPrChange>
          </w:rPr>
          <w:t>DocStatusID)</w:t>
        </w:r>
      </w:ins>
    </w:p>
    <w:p w14:paraId="5BEE9FAD" w14:textId="77777777" w:rsidR="00905A86" w:rsidRPr="00905A86" w:rsidRDefault="00905A86">
      <w:pPr>
        <w:pStyle w:val="HTMLPreformatted"/>
        <w:divId w:val="1587107075"/>
        <w:rPr>
          <w:ins w:id="17738" w:author="shorny" w:date="2014-06-09T18:46:00Z"/>
          <w:sz w:val="18"/>
          <w:rPrChange w:id="17739" w:author="shorny" w:date="2014-06-09T18:46:00Z">
            <w:rPr>
              <w:ins w:id="17740" w:author="shorny" w:date="2014-06-09T18:46:00Z"/>
            </w:rPr>
          </w:rPrChange>
        </w:rPr>
      </w:pPr>
      <w:ins w:id="17741" w:author="shorny" w:date="2014-06-09T18:46:00Z">
        <w:r w:rsidRPr="00905A86">
          <w:rPr>
            <w:rStyle w:val="keyword1"/>
            <w:sz w:val="18"/>
            <w:rPrChange w:id="17742" w:author="shorny" w:date="2014-06-09T18:46:00Z">
              <w:rPr>
                <w:rStyle w:val="keyword1"/>
              </w:rPr>
            </w:rPrChange>
          </w:rPr>
          <w:t>VALUES</w:t>
        </w:r>
        <w:r w:rsidRPr="00905A86">
          <w:rPr>
            <w:sz w:val="18"/>
            <w:rPrChange w:id="17743" w:author="shorny" w:date="2014-06-09T18:46:00Z">
              <w:rPr/>
            </w:rPrChange>
          </w:rPr>
          <w:t xml:space="preserve"> (</w:t>
        </w:r>
        <w:r w:rsidRPr="00905A86">
          <w:rPr>
            <w:rStyle w:val="string1"/>
            <w:sz w:val="18"/>
            <w:rPrChange w:id="17744" w:author="shorny" w:date="2014-06-09T18:46:00Z">
              <w:rPr>
                <w:rStyle w:val="string1"/>
              </w:rPr>
            </w:rPrChange>
          </w:rPr>
          <w:t>'/mnt/data/rhd/05/transcript/0002.pdf'</w:t>
        </w:r>
        <w:r w:rsidRPr="00905A86">
          <w:rPr>
            <w:sz w:val="18"/>
            <w:rPrChange w:id="17745" w:author="shorny" w:date="2014-06-09T18:46:00Z">
              <w:rPr/>
            </w:rPrChange>
          </w:rPr>
          <w:t>, 05, 20005,</w:t>
        </w:r>
      </w:ins>
    </w:p>
    <w:p w14:paraId="6C7092E7" w14:textId="77777777" w:rsidR="00905A86" w:rsidRPr="00905A86" w:rsidRDefault="00905A86">
      <w:pPr>
        <w:pStyle w:val="HTMLPreformatted"/>
        <w:divId w:val="1587107075"/>
        <w:rPr>
          <w:ins w:id="17746" w:author="shorny" w:date="2014-06-09T18:46:00Z"/>
          <w:sz w:val="18"/>
          <w:rPrChange w:id="17747" w:author="shorny" w:date="2014-06-09T18:46:00Z">
            <w:rPr>
              <w:ins w:id="17748" w:author="shorny" w:date="2014-06-09T18:46:00Z"/>
            </w:rPr>
          </w:rPrChange>
        </w:rPr>
      </w:pPr>
      <w:ins w:id="17749" w:author="shorny" w:date="2014-06-09T18:46:00Z">
        <w:r w:rsidRPr="00905A86">
          <w:rPr>
            <w:rStyle w:val="string1"/>
            <w:sz w:val="18"/>
            <w:rPrChange w:id="17750" w:author="shorny" w:date="2014-06-09T18:46:00Z">
              <w:rPr>
                <w:rStyle w:val="string1"/>
              </w:rPr>
            </w:rPrChange>
          </w:rPr>
          <w:t>'master certificate and transcript'</w:t>
        </w:r>
        <w:r w:rsidRPr="00905A86">
          <w:rPr>
            <w:sz w:val="18"/>
            <w:rPrChange w:id="17751" w:author="shorny" w:date="2014-06-09T18:46:00Z">
              <w:rPr/>
            </w:rPrChange>
          </w:rPr>
          <w:t>, 30000);</w:t>
        </w:r>
      </w:ins>
    </w:p>
    <w:p w14:paraId="35C086B4" w14:textId="77777777" w:rsidR="00905A86" w:rsidRPr="00905A86" w:rsidRDefault="00905A86">
      <w:pPr>
        <w:pStyle w:val="HTMLPreformatted"/>
        <w:divId w:val="1587107075"/>
        <w:rPr>
          <w:ins w:id="17752" w:author="shorny" w:date="2014-06-09T18:46:00Z"/>
          <w:sz w:val="18"/>
          <w:rPrChange w:id="17753" w:author="shorny" w:date="2014-06-09T18:46:00Z">
            <w:rPr>
              <w:ins w:id="17754" w:author="shorny" w:date="2014-06-09T18:46:00Z"/>
            </w:rPr>
          </w:rPrChange>
        </w:rPr>
      </w:pPr>
    </w:p>
    <w:p w14:paraId="35FC78B0" w14:textId="77777777" w:rsidR="00905A86" w:rsidRPr="00905A86" w:rsidRDefault="00905A86">
      <w:pPr>
        <w:pStyle w:val="HTMLPreformatted"/>
        <w:divId w:val="1587107075"/>
        <w:rPr>
          <w:ins w:id="17755" w:author="shorny" w:date="2014-06-09T18:46:00Z"/>
          <w:sz w:val="18"/>
          <w:rPrChange w:id="17756" w:author="shorny" w:date="2014-06-09T18:46:00Z">
            <w:rPr>
              <w:ins w:id="17757" w:author="shorny" w:date="2014-06-09T18:46:00Z"/>
            </w:rPr>
          </w:rPrChange>
        </w:rPr>
      </w:pPr>
      <w:ins w:id="17758" w:author="shorny" w:date="2014-06-09T18:46:00Z">
        <w:r w:rsidRPr="00905A86">
          <w:rPr>
            <w:rStyle w:val="keyword1"/>
            <w:sz w:val="18"/>
            <w:rPrChange w:id="17759" w:author="shorny" w:date="2014-06-09T18:46:00Z">
              <w:rPr>
                <w:rStyle w:val="keyword1"/>
              </w:rPr>
            </w:rPrChange>
          </w:rPr>
          <w:t>INSERT</w:t>
        </w:r>
        <w:r w:rsidRPr="00905A86">
          <w:rPr>
            <w:sz w:val="18"/>
            <w:rPrChange w:id="17760" w:author="shorny" w:date="2014-06-09T18:46:00Z">
              <w:rPr/>
            </w:rPrChange>
          </w:rPr>
          <w:t xml:space="preserve"> </w:t>
        </w:r>
        <w:r w:rsidRPr="00905A86">
          <w:rPr>
            <w:rStyle w:val="keyword1"/>
            <w:sz w:val="18"/>
            <w:rPrChange w:id="17761" w:author="shorny" w:date="2014-06-09T18:46:00Z">
              <w:rPr>
                <w:rStyle w:val="keyword1"/>
              </w:rPr>
            </w:rPrChange>
          </w:rPr>
          <w:t>INTO</w:t>
        </w:r>
        <w:r w:rsidRPr="00905A86">
          <w:rPr>
            <w:sz w:val="18"/>
            <w:rPrChange w:id="17762" w:author="shorny" w:date="2014-06-09T18:46:00Z">
              <w:rPr/>
            </w:rPrChange>
          </w:rPr>
          <w:t xml:space="preserve"> Document (UploadLink, ApplicantID, DocTypeID, DocStatusID)</w:t>
        </w:r>
      </w:ins>
    </w:p>
    <w:p w14:paraId="31AED4DA" w14:textId="77777777" w:rsidR="00905A86" w:rsidRPr="00905A86" w:rsidRDefault="00905A86">
      <w:pPr>
        <w:pStyle w:val="HTMLPreformatted"/>
        <w:divId w:val="1587107075"/>
        <w:rPr>
          <w:ins w:id="17763" w:author="shorny" w:date="2014-06-09T18:46:00Z"/>
          <w:sz w:val="18"/>
          <w:rPrChange w:id="17764" w:author="shorny" w:date="2014-06-09T18:46:00Z">
            <w:rPr>
              <w:ins w:id="17765" w:author="shorny" w:date="2014-06-09T18:46:00Z"/>
            </w:rPr>
          </w:rPrChange>
        </w:rPr>
      </w:pPr>
      <w:ins w:id="17766" w:author="shorny" w:date="2014-06-09T18:46:00Z">
        <w:r w:rsidRPr="00905A86">
          <w:rPr>
            <w:rStyle w:val="keyword1"/>
            <w:sz w:val="18"/>
            <w:rPrChange w:id="17767" w:author="shorny" w:date="2014-06-09T18:46:00Z">
              <w:rPr>
                <w:rStyle w:val="keyword1"/>
              </w:rPr>
            </w:rPrChange>
          </w:rPr>
          <w:t>VALUES</w:t>
        </w:r>
        <w:r w:rsidRPr="00905A86">
          <w:rPr>
            <w:sz w:val="18"/>
            <w:rPrChange w:id="17768" w:author="shorny" w:date="2014-06-09T18:46:00Z">
              <w:rPr/>
            </w:rPrChange>
          </w:rPr>
          <w:t xml:space="preserve"> (</w:t>
        </w:r>
        <w:r w:rsidRPr="00905A86">
          <w:rPr>
            <w:rStyle w:val="string1"/>
            <w:sz w:val="18"/>
            <w:rPrChange w:id="17769" w:author="shorny" w:date="2014-06-09T18:46:00Z">
              <w:rPr>
                <w:rStyle w:val="string1"/>
              </w:rPr>
            </w:rPrChange>
          </w:rPr>
          <w:t>'/mnt/data/rhd/05/financial/0001.pdf'</w:t>
        </w:r>
        <w:r w:rsidRPr="00905A86">
          <w:rPr>
            <w:sz w:val="18"/>
            <w:rPrChange w:id="17770" w:author="shorny" w:date="2014-06-09T18:46:00Z">
              <w:rPr/>
            </w:rPrChange>
          </w:rPr>
          <w:t>,</w:t>
        </w:r>
      </w:ins>
    </w:p>
    <w:p w14:paraId="1B286BAA" w14:textId="77777777" w:rsidR="00905A86" w:rsidRPr="00905A86" w:rsidRDefault="00905A86">
      <w:pPr>
        <w:pStyle w:val="HTMLPreformatted"/>
        <w:divId w:val="1587107075"/>
        <w:rPr>
          <w:ins w:id="17771" w:author="shorny" w:date="2014-06-09T18:46:00Z"/>
          <w:sz w:val="18"/>
          <w:rPrChange w:id="17772" w:author="shorny" w:date="2014-06-09T18:46:00Z">
            <w:rPr>
              <w:ins w:id="17773" w:author="shorny" w:date="2014-06-09T18:46:00Z"/>
            </w:rPr>
          </w:rPrChange>
        </w:rPr>
      </w:pPr>
      <w:ins w:id="17774" w:author="shorny" w:date="2014-06-09T18:46:00Z">
        <w:r w:rsidRPr="00905A86">
          <w:rPr>
            <w:sz w:val="18"/>
            <w:rPrChange w:id="17775" w:author="shorny" w:date="2014-06-09T18:46:00Z">
              <w:rPr/>
            </w:rPrChange>
          </w:rPr>
          <w:t>05, 20010, 30000);</w:t>
        </w:r>
      </w:ins>
    </w:p>
    <w:p w14:paraId="78B722A2" w14:textId="77777777" w:rsidR="00905A86" w:rsidRPr="00905A86" w:rsidRDefault="00905A86">
      <w:pPr>
        <w:pStyle w:val="HTMLPreformatted"/>
        <w:divId w:val="1587107075"/>
        <w:rPr>
          <w:ins w:id="17776" w:author="shorny" w:date="2014-06-09T18:46:00Z"/>
          <w:sz w:val="18"/>
          <w:rPrChange w:id="17777" w:author="shorny" w:date="2014-06-09T18:46:00Z">
            <w:rPr>
              <w:ins w:id="17778" w:author="shorny" w:date="2014-06-09T18:46:00Z"/>
            </w:rPr>
          </w:rPrChange>
        </w:rPr>
      </w:pPr>
    </w:p>
    <w:p w14:paraId="24B8A4CD" w14:textId="77777777" w:rsidR="00905A86" w:rsidRPr="00905A86" w:rsidRDefault="00905A86">
      <w:pPr>
        <w:pStyle w:val="HTMLPreformatted"/>
        <w:divId w:val="1587107075"/>
        <w:rPr>
          <w:ins w:id="17779" w:author="shorny" w:date="2014-06-09T18:46:00Z"/>
          <w:sz w:val="18"/>
          <w:rPrChange w:id="17780" w:author="shorny" w:date="2014-06-09T18:46:00Z">
            <w:rPr>
              <w:ins w:id="17781" w:author="shorny" w:date="2014-06-09T18:46:00Z"/>
            </w:rPr>
          </w:rPrChange>
        </w:rPr>
      </w:pPr>
      <w:ins w:id="17782" w:author="shorny" w:date="2014-06-09T18:46:00Z">
        <w:r w:rsidRPr="00905A86">
          <w:rPr>
            <w:rStyle w:val="keyword1"/>
            <w:sz w:val="18"/>
            <w:rPrChange w:id="17783" w:author="shorny" w:date="2014-06-09T18:46:00Z">
              <w:rPr>
                <w:rStyle w:val="keyword1"/>
              </w:rPr>
            </w:rPrChange>
          </w:rPr>
          <w:t>INSERT</w:t>
        </w:r>
        <w:r w:rsidRPr="00905A86">
          <w:rPr>
            <w:sz w:val="18"/>
            <w:rPrChange w:id="17784" w:author="shorny" w:date="2014-06-09T18:46:00Z">
              <w:rPr/>
            </w:rPrChange>
          </w:rPr>
          <w:t xml:space="preserve"> </w:t>
        </w:r>
        <w:r w:rsidRPr="00905A86">
          <w:rPr>
            <w:rStyle w:val="keyword1"/>
            <w:sz w:val="18"/>
            <w:rPrChange w:id="17785" w:author="shorny" w:date="2014-06-09T18:46:00Z">
              <w:rPr>
                <w:rStyle w:val="keyword1"/>
              </w:rPr>
            </w:rPrChange>
          </w:rPr>
          <w:t>INTO</w:t>
        </w:r>
        <w:r w:rsidRPr="00905A86">
          <w:rPr>
            <w:sz w:val="18"/>
            <w:rPrChange w:id="17786" w:author="shorny" w:date="2014-06-09T18:46:00Z">
              <w:rPr/>
            </w:rPrChange>
          </w:rPr>
          <w:t xml:space="preserve"> Document (UploadLink, ApplicantID, ApplicationID, DocTypeID,</w:t>
        </w:r>
      </w:ins>
    </w:p>
    <w:p w14:paraId="5A97215D" w14:textId="77777777" w:rsidR="00905A86" w:rsidRPr="00905A86" w:rsidRDefault="00905A86">
      <w:pPr>
        <w:pStyle w:val="HTMLPreformatted"/>
        <w:divId w:val="1587107075"/>
        <w:rPr>
          <w:ins w:id="17787" w:author="shorny" w:date="2014-06-09T18:46:00Z"/>
          <w:sz w:val="18"/>
          <w:rPrChange w:id="17788" w:author="shorny" w:date="2014-06-09T18:46:00Z">
            <w:rPr>
              <w:ins w:id="17789" w:author="shorny" w:date="2014-06-09T18:46:00Z"/>
            </w:rPr>
          </w:rPrChange>
        </w:rPr>
      </w:pPr>
      <w:ins w:id="17790" w:author="shorny" w:date="2014-06-09T18:46:00Z">
        <w:r w:rsidRPr="00905A86">
          <w:rPr>
            <w:sz w:val="18"/>
            <w:rPrChange w:id="17791" w:author="shorny" w:date="2014-06-09T18:46:00Z">
              <w:rPr/>
            </w:rPrChange>
          </w:rPr>
          <w:t>Description, DocStatusID)</w:t>
        </w:r>
      </w:ins>
    </w:p>
    <w:p w14:paraId="72E7E544" w14:textId="77777777" w:rsidR="00905A86" w:rsidRPr="00905A86" w:rsidRDefault="00905A86">
      <w:pPr>
        <w:pStyle w:val="HTMLPreformatted"/>
        <w:divId w:val="1587107075"/>
        <w:rPr>
          <w:ins w:id="17792" w:author="shorny" w:date="2014-06-09T18:46:00Z"/>
          <w:sz w:val="18"/>
          <w:rPrChange w:id="17793" w:author="shorny" w:date="2014-06-09T18:46:00Z">
            <w:rPr>
              <w:ins w:id="17794" w:author="shorny" w:date="2014-06-09T18:46:00Z"/>
            </w:rPr>
          </w:rPrChange>
        </w:rPr>
      </w:pPr>
      <w:ins w:id="17795" w:author="shorny" w:date="2014-06-09T18:46:00Z">
        <w:r w:rsidRPr="00905A86">
          <w:rPr>
            <w:rStyle w:val="keyword1"/>
            <w:sz w:val="18"/>
            <w:rPrChange w:id="17796" w:author="shorny" w:date="2014-06-09T18:46:00Z">
              <w:rPr>
                <w:rStyle w:val="keyword1"/>
              </w:rPr>
            </w:rPrChange>
          </w:rPr>
          <w:t>VALUES</w:t>
        </w:r>
        <w:r w:rsidRPr="00905A86">
          <w:rPr>
            <w:sz w:val="18"/>
            <w:rPrChange w:id="17797" w:author="shorny" w:date="2014-06-09T18:46:00Z">
              <w:rPr/>
            </w:rPrChange>
          </w:rPr>
          <w:t xml:space="preserve"> (</w:t>
        </w:r>
        <w:r w:rsidRPr="00905A86">
          <w:rPr>
            <w:rStyle w:val="string1"/>
            <w:sz w:val="18"/>
            <w:rPrChange w:id="17798" w:author="shorny" w:date="2014-06-09T18:46:00Z">
              <w:rPr>
                <w:rStyle w:val="string1"/>
              </w:rPr>
            </w:rPrChange>
          </w:rPr>
          <w:t>'/mnt/data/rhd/05/reference/0001.pdf'</w:t>
        </w:r>
        <w:r w:rsidRPr="00905A86">
          <w:rPr>
            <w:sz w:val="18"/>
            <w:rPrChange w:id="17799" w:author="shorny" w:date="2014-06-09T18:46:00Z">
              <w:rPr/>
            </w:rPrChange>
          </w:rPr>
          <w:t>,</w:t>
        </w:r>
      </w:ins>
    </w:p>
    <w:p w14:paraId="455364E7" w14:textId="77777777" w:rsidR="00905A86" w:rsidRPr="00905A86" w:rsidRDefault="00905A86">
      <w:pPr>
        <w:pStyle w:val="HTMLPreformatted"/>
        <w:divId w:val="1587107075"/>
        <w:rPr>
          <w:ins w:id="17800" w:author="shorny" w:date="2014-06-09T18:46:00Z"/>
          <w:sz w:val="18"/>
          <w:rPrChange w:id="17801" w:author="shorny" w:date="2014-06-09T18:46:00Z">
            <w:rPr>
              <w:ins w:id="17802" w:author="shorny" w:date="2014-06-09T18:46:00Z"/>
            </w:rPr>
          </w:rPrChange>
        </w:rPr>
      </w:pPr>
      <w:ins w:id="17803" w:author="shorny" w:date="2014-06-09T18:46:00Z">
        <w:r w:rsidRPr="00905A86">
          <w:rPr>
            <w:sz w:val="18"/>
            <w:rPrChange w:id="17804" w:author="shorny" w:date="2014-06-09T18:46:00Z">
              <w:rPr/>
            </w:rPrChange>
          </w:rPr>
          <w:t>05, 511, 20008,</w:t>
        </w:r>
      </w:ins>
    </w:p>
    <w:p w14:paraId="2B52CDDB" w14:textId="77777777" w:rsidR="00905A86" w:rsidRPr="00905A86" w:rsidRDefault="00905A86">
      <w:pPr>
        <w:pStyle w:val="HTMLPreformatted"/>
        <w:divId w:val="1587107075"/>
        <w:rPr>
          <w:ins w:id="17805" w:author="shorny" w:date="2014-06-09T18:46:00Z"/>
          <w:sz w:val="18"/>
          <w:rPrChange w:id="17806" w:author="shorny" w:date="2014-06-09T18:46:00Z">
            <w:rPr>
              <w:ins w:id="17807" w:author="shorny" w:date="2014-06-09T18:46:00Z"/>
            </w:rPr>
          </w:rPrChange>
        </w:rPr>
      </w:pPr>
      <w:ins w:id="17808" w:author="shorny" w:date="2014-06-09T18:46:00Z">
        <w:r w:rsidRPr="00905A86">
          <w:rPr>
            <w:rStyle w:val="string1"/>
            <w:sz w:val="18"/>
            <w:rPrChange w:id="17809" w:author="shorny" w:date="2014-06-09T18:46:00Z">
              <w:rPr>
                <w:rStyle w:val="string1"/>
              </w:rPr>
            </w:rPrChange>
          </w:rPr>
          <w:t>'recommendation letters'</w:t>
        </w:r>
        <w:r w:rsidRPr="00905A86">
          <w:rPr>
            <w:sz w:val="18"/>
            <w:rPrChange w:id="17810" w:author="shorny" w:date="2014-06-09T18:46:00Z">
              <w:rPr/>
            </w:rPrChange>
          </w:rPr>
          <w:t>, 30000);</w:t>
        </w:r>
      </w:ins>
    </w:p>
    <w:p w14:paraId="22B01F88" w14:textId="77777777" w:rsidR="00905A86" w:rsidRPr="00905A86" w:rsidRDefault="00905A86">
      <w:pPr>
        <w:pStyle w:val="HTMLPreformatted"/>
        <w:divId w:val="1587107075"/>
        <w:rPr>
          <w:ins w:id="17811" w:author="shorny" w:date="2014-06-09T18:46:00Z"/>
          <w:sz w:val="18"/>
          <w:rPrChange w:id="17812" w:author="shorny" w:date="2014-06-09T18:46:00Z">
            <w:rPr>
              <w:ins w:id="17813" w:author="shorny" w:date="2014-06-09T18:46:00Z"/>
            </w:rPr>
          </w:rPrChange>
        </w:rPr>
      </w:pPr>
    </w:p>
    <w:p w14:paraId="59B65722" w14:textId="77777777" w:rsidR="00905A86" w:rsidRPr="00905A86" w:rsidRDefault="00905A86">
      <w:pPr>
        <w:pStyle w:val="HTMLPreformatted"/>
        <w:divId w:val="1587107075"/>
        <w:rPr>
          <w:ins w:id="17814" w:author="shorny" w:date="2014-06-09T18:46:00Z"/>
          <w:sz w:val="18"/>
          <w:rPrChange w:id="17815" w:author="shorny" w:date="2014-06-09T18:46:00Z">
            <w:rPr>
              <w:ins w:id="17816" w:author="shorny" w:date="2014-06-09T18:46:00Z"/>
            </w:rPr>
          </w:rPrChange>
        </w:rPr>
      </w:pPr>
      <w:ins w:id="17817" w:author="shorny" w:date="2014-06-09T18:46:00Z">
        <w:r w:rsidRPr="00905A86">
          <w:rPr>
            <w:rStyle w:val="keyword1"/>
            <w:sz w:val="18"/>
            <w:rPrChange w:id="17818" w:author="shorny" w:date="2014-06-09T18:46:00Z">
              <w:rPr>
                <w:rStyle w:val="keyword1"/>
              </w:rPr>
            </w:rPrChange>
          </w:rPr>
          <w:t>INSERT</w:t>
        </w:r>
        <w:r w:rsidRPr="00905A86">
          <w:rPr>
            <w:sz w:val="18"/>
            <w:rPrChange w:id="17819" w:author="shorny" w:date="2014-06-09T18:46:00Z">
              <w:rPr/>
            </w:rPrChange>
          </w:rPr>
          <w:t xml:space="preserve"> </w:t>
        </w:r>
        <w:r w:rsidRPr="00905A86">
          <w:rPr>
            <w:rStyle w:val="keyword1"/>
            <w:sz w:val="18"/>
            <w:rPrChange w:id="17820" w:author="shorny" w:date="2014-06-09T18:46:00Z">
              <w:rPr>
                <w:rStyle w:val="keyword1"/>
              </w:rPr>
            </w:rPrChange>
          </w:rPr>
          <w:t>INTO</w:t>
        </w:r>
        <w:r w:rsidRPr="00905A86">
          <w:rPr>
            <w:sz w:val="18"/>
            <w:rPrChange w:id="17821" w:author="shorny" w:date="2014-06-09T18:46:00Z">
              <w:rPr/>
            </w:rPrChange>
          </w:rPr>
          <w:t xml:space="preserve"> Document (UploadLink, ApplicantID, ApplicationID, DocTypeID,</w:t>
        </w:r>
      </w:ins>
    </w:p>
    <w:p w14:paraId="43398C11" w14:textId="77777777" w:rsidR="00905A86" w:rsidRPr="00905A86" w:rsidRDefault="00905A86">
      <w:pPr>
        <w:pStyle w:val="HTMLPreformatted"/>
        <w:divId w:val="1587107075"/>
        <w:rPr>
          <w:ins w:id="17822" w:author="shorny" w:date="2014-06-09T18:46:00Z"/>
          <w:sz w:val="18"/>
          <w:rPrChange w:id="17823" w:author="shorny" w:date="2014-06-09T18:46:00Z">
            <w:rPr>
              <w:ins w:id="17824" w:author="shorny" w:date="2014-06-09T18:46:00Z"/>
            </w:rPr>
          </w:rPrChange>
        </w:rPr>
      </w:pPr>
      <w:ins w:id="17825" w:author="shorny" w:date="2014-06-09T18:46:00Z">
        <w:r w:rsidRPr="00905A86">
          <w:rPr>
            <w:sz w:val="18"/>
            <w:rPrChange w:id="17826" w:author="shorny" w:date="2014-06-09T18:46:00Z">
              <w:rPr/>
            </w:rPrChange>
          </w:rPr>
          <w:t>Description, DocStatusID)</w:t>
        </w:r>
      </w:ins>
    </w:p>
    <w:p w14:paraId="11BF446A" w14:textId="77777777" w:rsidR="00905A86" w:rsidRPr="00905A86" w:rsidRDefault="00905A86">
      <w:pPr>
        <w:pStyle w:val="HTMLPreformatted"/>
        <w:divId w:val="1587107075"/>
        <w:rPr>
          <w:ins w:id="17827" w:author="shorny" w:date="2014-06-09T18:46:00Z"/>
          <w:sz w:val="18"/>
          <w:rPrChange w:id="17828" w:author="shorny" w:date="2014-06-09T18:46:00Z">
            <w:rPr>
              <w:ins w:id="17829" w:author="shorny" w:date="2014-06-09T18:46:00Z"/>
            </w:rPr>
          </w:rPrChange>
        </w:rPr>
      </w:pPr>
      <w:ins w:id="17830" w:author="shorny" w:date="2014-06-09T18:46:00Z">
        <w:r w:rsidRPr="00905A86">
          <w:rPr>
            <w:rStyle w:val="keyword1"/>
            <w:sz w:val="18"/>
            <w:rPrChange w:id="17831" w:author="shorny" w:date="2014-06-09T18:46:00Z">
              <w:rPr>
                <w:rStyle w:val="keyword1"/>
              </w:rPr>
            </w:rPrChange>
          </w:rPr>
          <w:t>VALUES</w:t>
        </w:r>
        <w:r w:rsidRPr="00905A86">
          <w:rPr>
            <w:sz w:val="18"/>
            <w:rPrChange w:id="17832" w:author="shorny" w:date="2014-06-09T18:46:00Z">
              <w:rPr/>
            </w:rPrChange>
          </w:rPr>
          <w:t xml:space="preserve"> (</w:t>
        </w:r>
        <w:r w:rsidRPr="00905A86">
          <w:rPr>
            <w:rStyle w:val="string1"/>
            <w:sz w:val="18"/>
            <w:rPrChange w:id="17833" w:author="shorny" w:date="2014-06-09T18:46:00Z">
              <w:rPr>
                <w:rStyle w:val="string1"/>
              </w:rPr>
            </w:rPrChange>
          </w:rPr>
          <w:t>'/mnt/data/rhd/05/general/0001.pdf'</w:t>
        </w:r>
        <w:r w:rsidRPr="00905A86">
          <w:rPr>
            <w:sz w:val="18"/>
            <w:rPrChange w:id="17834" w:author="shorny" w:date="2014-06-09T18:46:00Z">
              <w:rPr/>
            </w:rPrChange>
          </w:rPr>
          <w:t>,</w:t>
        </w:r>
      </w:ins>
    </w:p>
    <w:p w14:paraId="71B060FC" w14:textId="77777777" w:rsidR="00905A86" w:rsidRPr="00905A86" w:rsidRDefault="00905A86">
      <w:pPr>
        <w:pStyle w:val="HTMLPreformatted"/>
        <w:divId w:val="1587107075"/>
        <w:rPr>
          <w:ins w:id="17835" w:author="shorny" w:date="2014-06-09T18:46:00Z"/>
          <w:sz w:val="18"/>
          <w:rPrChange w:id="17836" w:author="shorny" w:date="2014-06-09T18:46:00Z">
            <w:rPr>
              <w:ins w:id="17837" w:author="shorny" w:date="2014-06-09T18:46:00Z"/>
            </w:rPr>
          </w:rPrChange>
        </w:rPr>
      </w:pPr>
      <w:ins w:id="17838" w:author="shorny" w:date="2014-06-09T18:46:00Z">
        <w:r w:rsidRPr="00905A86">
          <w:rPr>
            <w:sz w:val="18"/>
            <w:rPrChange w:id="17839" w:author="shorny" w:date="2014-06-09T18:46:00Z">
              <w:rPr/>
            </w:rPrChange>
          </w:rPr>
          <w:t xml:space="preserve">05, 511, 20011, </w:t>
        </w:r>
        <w:r w:rsidRPr="00905A86">
          <w:rPr>
            <w:rStyle w:val="string1"/>
            <w:sz w:val="18"/>
            <w:rPrChange w:id="17840" w:author="shorny" w:date="2014-06-09T18:46:00Z">
              <w:rPr>
                <w:rStyle w:val="string1"/>
              </w:rPr>
            </w:rPrChange>
          </w:rPr>
          <w:t>'training certificate'</w:t>
        </w:r>
        <w:r w:rsidRPr="00905A86">
          <w:rPr>
            <w:sz w:val="18"/>
            <w:rPrChange w:id="17841" w:author="shorny" w:date="2014-06-09T18:46:00Z">
              <w:rPr/>
            </w:rPrChange>
          </w:rPr>
          <w:t>, 30000);</w:t>
        </w:r>
      </w:ins>
    </w:p>
    <w:p w14:paraId="16859285" w14:textId="77777777" w:rsidR="00905A86" w:rsidRPr="00905A86" w:rsidRDefault="00905A86">
      <w:pPr>
        <w:pStyle w:val="HTMLPreformatted"/>
        <w:divId w:val="1587107075"/>
        <w:rPr>
          <w:ins w:id="17842" w:author="shorny" w:date="2014-06-09T18:46:00Z"/>
          <w:sz w:val="18"/>
          <w:rPrChange w:id="17843" w:author="shorny" w:date="2014-06-09T18:46:00Z">
            <w:rPr>
              <w:ins w:id="17844" w:author="shorny" w:date="2014-06-09T18:46:00Z"/>
            </w:rPr>
          </w:rPrChange>
        </w:rPr>
      </w:pPr>
    </w:p>
    <w:p w14:paraId="1D52AC3F" w14:textId="77777777" w:rsidR="00905A86" w:rsidRPr="00905A86" w:rsidRDefault="00905A86">
      <w:pPr>
        <w:pStyle w:val="HTMLPreformatted"/>
        <w:divId w:val="1587107075"/>
        <w:rPr>
          <w:ins w:id="17845" w:author="shorny" w:date="2014-06-09T18:46:00Z"/>
          <w:sz w:val="18"/>
          <w:rPrChange w:id="17846" w:author="shorny" w:date="2014-06-09T18:46:00Z">
            <w:rPr>
              <w:ins w:id="17847" w:author="shorny" w:date="2014-06-09T18:46:00Z"/>
            </w:rPr>
          </w:rPrChange>
        </w:rPr>
      </w:pPr>
      <w:ins w:id="17848" w:author="shorny" w:date="2014-06-09T18:46:00Z">
        <w:r w:rsidRPr="00905A86">
          <w:rPr>
            <w:rStyle w:val="keyword1"/>
            <w:sz w:val="18"/>
            <w:rPrChange w:id="17849" w:author="shorny" w:date="2014-06-09T18:46:00Z">
              <w:rPr>
                <w:rStyle w:val="keyword1"/>
              </w:rPr>
            </w:rPrChange>
          </w:rPr>
          <w:t>INSERT</w:t>
        </w:r>
        <w:r w:rsidRPr="00905A86">
          <w:rPr>
            <w:sz w:val="18"/>
            <w:rPrChange w:id="17850" w:author="shorny" w:date="2014-06-09T18:46:00Z">
              <w:rPr/>
            </w:rPrChange>
          </w:rPr>
          <w:t xml:space="preserve"> </w:t>
        </w:r>
        <w:r w:rsidRPr="00905A86">
          <w:rPr>
            <w:rStyle w:val="keyword1"/>
            <w:sz w:val="18"/>
            <w:rPrChange w:id="17851" w:author="shorny" w:date="2014-06-09T18:46:00Z">
              <w:rPr>
                <w:rStyle w:val="keyword1"/>
              </w:rPr>
            </w:rPrChange>
          </w:rPr>
          <w:t>INTO</w:t>
        </w:r>
        <w:r w:rsidRPr="00905A86">
          <w:rPr>
            <w:sz w:val="18"/>
            <w:rPrChange w:id="17852" w:author="shorny" w:date="2014-06-09T18:46:00Z">
              <w:rPr/>
            </w:rPrChange>
          </w:rPr>
          <w:t xml:space="preserve"> Document (UploadLink, ApplicantID, DocTypeID, DocStatusID)</w:t>
        </w:r>
      </w:ins>
    </w:p>
    <w:p w14:paraId="07A69BA5" w14:textId="77777777" w:rsidR="00905A86" w:rsidRPr="00905A86" w:rsidRDefault="00905A86">
      <w:pPr>
        <w:pStyle w:val="HTMLPreformatted"/>
        <w:divId w:val="1587107075"/>
        <w:rPr>
          <w:ins w:id="17853" w:author="shorny" w:date="2014-06-09T18:46:00Z"/>
          <w:sz w:val="18"/>
          <w:rPrChange w:id="17854" w:author="shorny" w:date="2014-06-09T18:46:00Z">
            <w:rPr>
              <w:ins w:id="17855" w:author="shorny" w:date="2014-06-09T18:46:00Z"/>
            </w:rPr>
          </w:rPrChange>
        </w:rPr>
      </w:pPr>
      <w:ins w:id="17856" w:author="shorny" w:date="2014-06-09T18:46:00Z">
        <w:r w:rsidRPr="00905A86">
          <w:rPr>
            <w:rStyle w:val="keyword1"/>
            <w:sz w:val="18"/>
            <w:rPrChange w:id="17857" w:author="shorny" w:date="2014-06-09T18:46:00Z">
              <w:rPr>
                <w:rStyle w:val="keyword1"/>
              </w:rPr>
            </w:rPrChange>
          </w:rPr>
          <w:t>VALUES</w:t>
        </w:r>
        <w:r w:rsidRPr="00905A86">
          <w:rPr>
            <w:sz w:val="18"/>
            <w:rPrChange w:id="17858" w:author="shorny" w:date="2014-06-09T18:46:00Z">
              <w:rPr/>
            </w:rPrChange>
          </w:rPr>
          <w:t xml:space="preserve"> (</w:t>
        </w:r>
        <w:r w:rsidRPr="00905A86">
          <w:rPr>
            <w:rStyle w:val="string1"/>
            <w:sz w:val="18"/>
            <w:rPrChange w:id="17859" w:author="shorny" w:date="2014-06-09T18:46:00Z">
              <w:rPr>
                <w:rStyle w:val="string1"/>
              </w:rPr>
            </w:rPrChange>
          </w:rPr>
          <w:t>'/mnt/data/rhd/05/faculty_assessment_memo/0001.pdf'</w:t>
        </w:r>
        <w:r w:rsidRPr="00905A86">
          <w:rPr>
            <w:sz w:val="18"/>
            <w:rPrChange w:id="17860" w:author="shorny" w:date="2014-06-09T18:46:00Z">
              <w:rPr/>
            </w:rPrChange>
          </w:rPr>
          <w:t>, 05,</w:t>
        </w:r>
      </w:ins>
    </w:p>
    <w:p w14:paraId="1DADC99B" w14:textId="77777777" w:rsidR="00905A86" w:rsidRPr="00905A86" w:rsidRDefault="00905A86">
      <w:pPr>
        <w:pStyle w:val="HTMLPreformatted"/>
        <w:divId w:val="1587107075"/>
        <w:rPr>
          <w:ins w:id="17861" w:author="shorny" w:date="2014-06-09T18:46:00Z"/>
          <w:sz w:val="18"/>
          <w:rPrChange w:id="17862" w:author="shorny" w:date="2014-06-09T18:46:00Z">
            <w:rPr>
              <w:ins w:id="17863" w:author="shorny" w:date="2014-06-09T18:46:00Z"/>
            </w:rPr>
          </w:rPrChange>
        </w:rPr>
      </w:pPr>
      <w:ins w:id="17864" w:author="shorny" w:date="2014-06-09T18:46:00Z">
        <w:r w:rsidRPr="00905A86">
          <w:rPr>
            <w:sz w:val="18"/>
            <w:rPrChange w:id="17865" w:author="shorny" w:date="2014-06-09T18:46:00Z">
              <w:rPr/>
            </w:rPrChange>
          </w:rPr>
          <w:t>20003, 30000);</w:t>
        </w:r>
      </w:ins>
    </w:p>
    <w:p w14:paraId="2F1C0FC8" w14:textId="77777777" w:rsidR="00905A86" w:rsidRPr="00905A86" w:rsidRDefault="00905A86">
      <w:pPr>
        <w:pStyle w:val="HTMLPreformatted"/>
        <w:divId w:val="1587107075"/>
        <w:rPr>
          <w:ins w:id="17866" w:author="shorny" w:date="2014-06-09T18:46:00Z"/>
          <w:sz w:val="18"/>
          <w:rPrChange w:id="17867" w:author="shorny" w:date="2014-06-09T18:46:00Z">
            <w:rPr>
              <w:ins w:id="17868" w:author="shorny" w:date="2014-06-09T18:46:00Z"/>
            </w:rPr>
          </w:rPrChange>
        </w:rPr>
      </w:pPr>
    </w:p>
    <w:p w14:paraId="629648A4" w14:textId="77777777" w:rsidR="00905A86" w:rsidRPr="00905A86" w:rsidRDefault="00905A86">
      <w:pPr>
        <w:pStyle w:val="HTMLPreformatted"/>
        <w:divId w:val="1587107075"/>
        <w:rPr>
          <w:ins w:id="17869" w:author="shorny" w:date="2014-06-09T18:46:00Z"/>
          <w:rStyle w:val="comment1"/>
          <w:sz w:val="18"/>
          <w:rPrChange w:id="17870" w:author="shorny" w:date="2014-06-09T18:46:00Z">
            <w:rPr>
              <w:ins w:id="17871" w:author="shorny" w:date="2014-06-09T18:46:00Z"/>
              <w:rStyle w:val="comment1"/>
            </w:rPr>
          </w:rPrChange>
        </w:rPr>
      </w:pPr>
      <w:ins w:id="17872" w:author="shorny" w:date="2014-06-09T18:46:00Z">
        <w:r w:rsidRPr="00905A86">
          <w:rPr>
            <w:rStyle w:val="comment1"/>
            <w:sz w:val="18"/>
            <w:rPrChange w:id="17873" w:author="shorny" w:date="2014-06-09T18:46:00Z">
              <w:rPr>
                <w:rStyle w:val="comment1"/>
              </w:rPr>
            </w:rPrChange>
          </w:rPr>
          <w:t>-- -----------------------------------------------------------------------------</w:t>
        </w:r>
      </w:ins>
    </w:p>
    <w:p w14:paraId="3A6DA561" w14:textId="77777777" w:rsidR="00905A86" w:rsidRPr="00905A86" w:rsidRDefault="00905A86">
      <w:pPr>
        <w:pStyle w:val="HTMLPreformatted"/>
        <w:divId w:val="1587107075"/>
        <w:rPr>
          <w:ins w:id="17874" w:author="shorny" w:date="2014-06-09T18:46:00Z"/>
          <w:rStyle w:val="comment1"/>
          <w:sz w:val="18"/>
          <w:rPrChange w:id="17875" w:author="shorny" w:date="2014-06-09T18:46:00Z">
            <w:rPr>
              <w:ins w:id="17876" w:author="shorny" w:date="2014-06-09T18:46:00Z"/>
              <w:rStyle w:val="comment1"/>
            </w:rPr>
          </w:rPrChange>
        </w:rPr>
      </w:pPr>
      <w:ins w:id="17877" w:author="shorny" w:date="2014-06-09T18:46:00Z">
        <w:r w:rsidRPr="00905A86">
          <w:rPr>
            <w:rStyle w:val="comment1"/>
            <w:sz w:val="18"/>
            <w:rPrChange w:id="17878" w:author="shorny" w:date="2014-06-09T18:46:00Z">
              <w:rPr>
                <w:rStyle w:val="comment1"/>
              </w:rPr>
            </w:rPrChange>
          </w:rPr>
          <w:t>-- Fwd PhD inquiry.txt</w:t>
        </w:r>
      </w:ins>
    </w:p>
    <w:p w14:paraId="1B6E4000" w14:textId="77777777" w:rsidR="00905A86" w:rsidRPr="00905A86" w:rsidRDefault="00905A86">
      <w:pPr>
        <w:pStyle w:val="HTMLPreformatted"/>
        <w:divId w:val="1587107075"/>
        <w:rPr>
          <w:ins w:id="17879" w:author="shorny" w:date="2014-06-09T18:46:00Z"/>
          <w:rStyle w:val="comment1"/>
          <w:sz w:val="18"/>
          <w:rPrChange w:id="17880" w:author="shorny" w:date="2014-06-09T18:46:00Z">
            <w:rPr>
              <w:ins w:id="17881" w:author="shorny" w:date="2014-06-09T18:46:00Z"/>
              <w:rStyle w:val="comment1"/>
            </w:rPr>
          </w:rPrChange>
        </w:rPr>
      </w:pPr>
      <w:ins w:id="17882" w:author="shorny" w:date="2014-06-09T18:46:00Z">
        <w:r w:rsidRPr="00905A86">
          <w:rPr>
            <w:rStyle w:val="comment1"/>
            <w:sz w:val="18"/>
            <w:rPrChange w:id="17883" w:author="shorny" w:date="2014-06-09T18:46:00Z">
              <w:rPr>
                <w:rStyle w:val="comment1"/>
              </w:rPr>
            </w:rPrChange>
          </w:rPr>
          <w:t>-- 6</w:t>
        </w:r>
      </w:ins>
    </w:p>
    <w:p w14:paraId="6F99F798" w14:textId="77777777" w:rsidR="00905A86" w:rsidRPr="00905A86" w:rsidRDefault="00905A86">
      <w:pPr>
        <w:pStyle w:val="HTMLPreformatted"/>
        <w:divId w:val="1587107075"/>
        <w:rPr>
          <w:ins w:id="17884" w:author="shorny" w:date="2014-06-09T18:46:00Z"/>
          <w:sz w:val="18"/>
          <w:rPrChange w:id="17885" w:author="shorny" w:date="2014-06-09T18:46:00Z">
            <w:rPr>
              <w:ins w:id="17886" w:author="shorny" w:date="2014-06-09T18:46:00Z"/>
            </w:rPr>
          </w:rPrChange>
        </w:rPr>
      </w:pPr>
      <w:ins w:id="17887" w:author="shorny" w:date="2014-06-09T18:46:00Z">
        <w:r w:rsidRPr="00905A86">
          <w:rPr>
            <w:rStyle w:val="keyword1"/>
            <w:sz w:val="18"/>
            <w:rPrChange w:id="17888" w:author="shorny" w:date="2014-06-09T18:46:00Z">
              <w:rPr>
                <w:rStyle w:val="keyword1"/>
              </w:rPr>
            </w:rPrChange>
          </w:rPr>
          <w:t>SELECT</w:t>
        </w:r>
        <w:r w:rsidRPr="00905A86">
          <w:rPr>
            <w:sz w:val="18"/>
            <w:rPrChange w:id="17889" w:author="shorny" w:date="2014-06-09T18:46:00Z">
              <w:rPr/>
            </w:rPrChange>
          </w:rPr>
          <w:t xml:space="preserve"> "Populating Applicant 6 info" ;</w:t>
        </w:r>
      </w:ins>
    </w:p>
    <w:p w14:paraId="00BC79E2" w14:textId="77777777" w:rsidR="00905A86" w:rsidRPr="00905A86" w:rsidRDefault="00905A86">
      <w:pPr>
        <w:pStyle w:val="HTMLPreformatted"/>
        <w:divId w:val="1587107075"/>
        <w:rPr>
          <w:ins w:id="17890" w:author="shorny" w:date="2014-06-09T18:46:00Z"/>
          <w:sz w:val="18"/>
          <w:rPrChange w:id="17891" w:author="shorny" w:date="2014-06-09T18:46:00Z">
            <w:rPr>
              <w:ins w:id="17892" w:author="shorny" w:date="2014-06-09T18:46:00Z"/>
            </w:rPr>
          </w:rPrChange>
        </w:rPr>
      </w:pPr>
    </w:p>
    <w:p w14:paraId="599C89B9" w14:textId="77777777" w:rsidR="00905A86" w:rsidRPr="00905A86" w:rsidRDefault="00905A86">
      <w:pPr>
        <w:pStyle w:val="HTMLPreformatted"/>
        <w:divId w:val="1587107075"/>
        <w:rPr>
          <w:ins w:id="17893" w:author="shorny" w:date="2014-06-09T18:46:00Z"/>
          <w:sz w:val="18"/>
          <w:rPrChange w:id="17894" w:author="shorny" w:date="2014-06-09T18:46:00Z">
            <w:rPr>
              <w:ins w:id="17895" w:author="shorny" w:date="2014-06-09T18:46:00Z"/>
            </w:rPr>
          </w:rPrChange>
        </w:rPr>
      </w:pPr>
      <w:ins w:id="17896" w:author="shorny" w:date="2014-06-09T18:46:00Z">
        <w:r w:rsidRPr="00905A86">
          <w:rPr>
            <w:rStyle w:val="keyword1"/>
            <w:sz w:val="18"/>
            <w:rPrChange w:id="17897" w:author="shorny" w:date="2014-06-09T18:46:00Z">
              <w:rPr>
                <w:rStyle w:val="keyword1"/>
              </w:rPr>
            </w:rPrChange>
          </w:rPr>
          <w:t>INSERT</w:t>
        </w:r>
        <w:r w:rsidRPr="00905A86">
          <w:rPr>
            <w:sz w:val="18"/>
            <w:rPrChange w:id="17898" w:author="shorny" w:date="2014-06-09T18:46:00Z">
              <w:rPr/>
            </w:rPrChange>
          </w:rPr>
          <w:t xml:space="preserve"> </w:t>
        </w:r>
        <w:r w:rsidRPr="00905A86">
          <w:rPr>
            <w:rStyle w:val="keyword1"/>
            <w:sz w:val="18"/>
            <w:rPrChange w:id="17899" w:author="shorny" w:date="2014-06-09T18:46:00Z">
              <w:rPr>
                <w:rStyle w:val="keyword1"/>
              </w:rPr>
            </w:rPrChange>
          </w:rPr>
          <w:t>INTO</w:t>
        </w:r>
        <w:r w:rsidRPr="00905A86">
          <w:rPr>
            <w:sz w:val="18"/>
            <w:rPrChange w:id="17900" w:author="shorny" w:date="2014-06-09T18:46:00Z">
              <w:rPr/>
            </w:rPrChange>
          </w:rPr>
          <w:t xml:space="preserve"> Applicant (ApplicantID, FName, LName, Sex, DateAdded,</w:t>
        </w:r>
      </w:ins>
    </w:p>
    <w:p w14:paraId="655C6801" w14:textId="77777777" w:rsidR="00905A86" w:rsidRPr="00905A86" w:rsidRDefault="00905A86">
      <w:pPr>
        <w:pStyle w:val="HTMLPreformatted"/>
        <w:divId w:val="1587107075"/>
        <w:rPr>
          <w:ins w:id="17901" w:author="shorny" w:date="2014-06-09T18:46:00Z"/>
          <w:sz w:val="18"/>
          <w:rPrChange w:id="17902" w:author="shorny" w:date="2014-06-09T18:46:00Z">
            <w:rPr>
              <w:ins w:id="17903" w:author="shorny" w:date="2014-06-09T18:46:00Z"/>
            </w:rPr>
          </w:rPrChange>
        </w:rPr>
      </w:pPr>
      <w:ins w:id="17904" w:author="shorny" w:date="2014-06-09T18:46:00Z">
        <w:r w:rsidRPr="00905A86">
          <w:rPr>
            <w:sz w:val="18"/>
            <w:rPrChange w:id="17905" w:author="shorny" w:date="2014-06-09T18:46:00Z">
              <w:rPr/>
            </w:rPrChange>
          </w:rPr>
          <w:t>LastModifiedByStaffID)</w:t>
        </w:r>
      </w:ins>
    </w:p>
    <w:p w14:paraId="250EE5F3" w14:textId="77777777" w:rsidR="00905A86" w:rsidRPr="00905A86" w:rsidRDefault="00905A86">
      <w:pPr>
        <w:pStyle w:val="HTMLPreformatted"/>
        <w:divId w:val="1587107075"/>
        <w:rPr>
          <w:ins w:id="17906" w:author="shorny" w:date="2014-06-09T18:46:00Z"/>
          <w:sz w:val="18"/>
          <w:rPrChange w:id="17907" w:author="shorny" w:date="2014-06-09T18:46:00Z">
            <w:rPr>
              <w:ins w:id="17908" w:author="shorny" w:date="2014-06-09T18:46:00Z"/>
            </w:rPr>
          </w:rPrChange>
        </w:rPr>
      </w:pPr>
      <w:ins w:id="17909" w:author="shorny" w:date="2014-06-09T18:46:00Z">
        <w:r w:rsidRPr="00905A86">
          <w:rPr>
            <w:rStyle w:val="keyword1"/>
            <w:sz w:val="18"/>
            <w:rPrChange w:id="17910" w:author="shorny" w:date="2014-06-09T18:46:00Z">
              <w:rPr>
                <w:rStyle w:val="keyword1"/>
              </w:rPr>
            </w:rPrChange>
          </w:rPr>
          <w:t>VALUES</w:t>
        </w:r>
        <w:r w:rsidRPr="00905A86">
          <w:rPr>
            <w:sz w:val="18"/>
            <w:rPrChange w:id="17911" w:author="shorny" w:date="2014-06-09T18:46:00Z">
              <w:rPr/>
            </w:rPrChange>
          </w:rPr>
          <w:t xml:space="preserve"> (06, </w:t>
        </w:r>
        <w:r w:rsidRPr="00905A86">
          <w:rPr>
            <w:rStyle w:val="string1"/>
            <w:sz w:val="18"/>
            <w:rPrChange w:id="17912" w:author="shorny" w:date="2014-06-09T18:46:00Z">
              <w:rPr>
                <w:rStyle w:val="string1"/>
              </w:rPr>
            </w:rPrChange>
          </w:rPr>
          <w:t>'Fakhri'</w:t>
        </w:r>
        <w:r w:rsidRPr="00905A86">
          <w:rPr>
            <w:sz w:val="18"/>
            <w:rPrChange w:id="17913" w:author="shorny" w:date="2014-06-09T18:46:00Z">
              <w:rPr/>
            </w:rPrChange>
          </w:rPr>
          <w:t xml:space="preserve">, </w:t>
        </w:r>
        <w:r w:rsidRPr="00905A86">
          <w:rPr>
            <w:rStyle w:val="string1"/>
            <w:sz w:val="18"/>
            <w:rPrChange w:id="17914" w:author="shorny" w:date="2014-06-09T18:46:00Z">
              <w:rPr>
                <w:rStyle w:val="string1"/>
              </w:rPr>
            </w:rPrChange>
          </w:rPr>
          <w:t>'Bazzaz'</w:t>
        </w:r>
        <w:r w:rsidRPr="00905A86">
          <w:rPr>
            <w:sz w:val="18"/>
            <w:rPrChange w:id="17915" w:author="shorny" w:date="2014-06-09T18:46:00Z">
              <w:rPr/>
            </w:rPrChange>
          </w:rPr>
          <w:t xml:space="preserve">, 1, </w:t>
        </w:r>
        <w:r w:rsidRPr="00905A86">
          <w:rPr>
            <w:rStyle w:val="string1"/>
            <w:sz w:val="18"/>
            <w:rPrChange w:id="17916" w:author="shorny" w:date="2014-06-09T18:46:00Z">
              <w:rPr>
                <w:rStyle w:val="string1"/>
              </w:rPr>
            </w:rPrChange>
          </w:rPr>
          <w:t>'2014-05-05'</w:t>
        </w:r>
        <w:r w:rsidRPr="00905A86">
          <w:rPr>
            <w:sz w:val="18"/>
            <w:rPrChange w:id="17917" w:author="shorny" w:date="2014-06-09T18:46:00Z">
              <w:rPr/>
            </w:rPrChange>
          </w:rPr>
          <w:t>, 1002) ;</w:t>
        </w:r>
      </w:ins>
    </w:p>
    <w:p w14:paraId="47987138" w14:textId="77777777" w:rsidR="00905A86" w:rsidRPr="00905A86" w:rsidRDefault="00905A86">
      <w:pPr>
        <w:pStyle w:val="HTMLPreformatted"/>
        <w:divId w:val="1587107075"/>
        <w:rPr>
          <w:ins w:id="17918" w:author="shorny" w:date="2014-06-09T18:46:00Z"/>
          <w:sz w:val="18"/>
          <w:rPrChange w:id="17919" w:author="shorny" w:date="2014-06-09T18:46:00Z">
            <w:rPr>
              <w:ins w:id="17920" w:author="shorny" w:date="2014-06-09T18:46:00Z"/>
            </w:rPr>
          </w:rPrChange>
        </w:rPr>
      </w:pPr>
    </w:p>
    <w:p w14:paraId="3E3C584C" w14:textId="77777777" w:rsidR="00905A86" w:rsidRPr="00905A86" w:rsidRDefault="00905A86">
      <w:pPr>
        <w:pStyle w:val="HTMLPreformatted"/>
        <w:divId w:val="1587107075"/>
        <w:rPr>
          <w:ins w:id="17921" w:author="shorny" w:date="2014-06-09T18:46:00Z"/>
          <w:sz w:val="18"/>
          <w:rPrChange w:id="17922" w:author="shorny" w:date="2014-06-09T18:46:00Z">
            <w:rPr>
              <w:ins w:id="17923" w:author="shorny" w:date="2014-06-09T18:46:00Z"/>
            </w:rPr>
          </w:rPrChange>
        </w:rPr>
      </w:pPr>
      <w:ins w:id="17924" w:author="shorny" w:date="2014-06-09T18:46:00Z">
        <w:r w:rsidRPr="00905A86">
          <w:rPr>
            <w:rStyle w:val="keyword1"/>
            <w:sz w:val="18"/>
            <w:rPrChange w:id="17925" w:author="shorny" w:date="2014-06-09T18:46:00Z">
              <w:rPr>
                <w:rStyle w:val="keyword1"/>
              </w:rPr>
            </w:rPrChange>
          </w:rPr>
          <w:t>INSERT</w:t>
        </w:r>
        <w:r w:rsidRPr="00905A86">
          <w:rPr>
            <w:sz w:val="18"/>
            <w:rPrChange w:id="17926" w:author="shorny" w:date="2014-06-09T18:46:00Z">
              <w:rPr/>
            </w:rPrChange>
          </w:rPr>
          <w:t xml:space="preserve"> </w:t>
        </w:r>
        <w:r w:rsidRPr="00905A86">
          <w:rPr>
            <w:rStyle w:val="keyword1"/>
            <w:sz w:val="18"/>
            <w:rPrChange w:id="17927" w:author="shorny" w:date="2014-06-09T18:46:00Z">
              <w:rPr>
                <w:rStyle w:val="keyword1"/>
              </w:rPr>
            </w:rPrChange>
          </w:rPr>
          <w:t>INTO</w:t>
        </w:r>
        <w:r w:rsidRPr="00905A86">
          <w:rPr>
            <w:sz w:val="18"/>
            <w:rPrChange w:id="17928" w:author="shorny" w:date="2014-06-09T18:46:00Z">
              <w:rPr/>
            </w:rPrChange>
          </w:rPr>
          <w:t xml:space="preserve"> Application (ApplicationID, ApplicantID, awardID, DateAdded,</w:t>
        </w:r>
      </w:ins>
    </w:p>
    <w:p w14:paraId="2C14251E" w14:textId="77777777" w:rsidR="00905A86" w:rsidRPr="00905A86" w:rsidRDefault="00905A86">
      <w:pPr>
        <w:pStyle w:val="HTMLPreformatted"/>
        <w:divId w:val="1587107075"/>
        <w:rPr>
          <w:ins w:id="17929" w:author="shorny" w:date="2014-06-09T18:46:00Z"/>
          <w:sz w:val="18"/>
          <w:rPrChange w:id="17930" w:author="shorny" w:date="2014-06-09T18:46:00Z">
            <w:rPr>
              <w:ins w:id="17931" w:author="shorny" w:date="2014-06-09T18:46:00Z"/>
            </w:rPr>
          </w:rPrChange>
        </w:rPr>
      </w:pPr>
      <w:ins w:id="17932" w:author="shorny" w:date="2014-06-09T18:46:00Z">
        <w:r w:rsidRPr="00905A86">
          <w:rPr>
            <w:sz w:val="18"/>
            <w:rPrChange w:id="17933" w:author="shorny" w:date="2014-06-09T18:46:00Z">
              <w:rPr/>
            </w:rPrChange>
          </w:rPr>
          <w:t>DateLastChecked, DateLastModified, LastModifiedByStaffID, applicationStatusID)</w:t>
        </w:r>
      </w:ins>
    </w:p>
    <w:p w14:paraId="1BE0AAA5" w14:textId="77777777" w:rsidR="00905A86" w:rsidRPr="00905A86" w:rsidRDefault="00905A86">
      <w:pPr>
        <w:pStyle w:val="HTMLPreformatted"/>
        <w:divId w:val="1587107075"/>
        <w:rPr>
          <w:ins w:id="17934" w:author="shorny" w:date="2014-06-09T18:46:00Z"/>
          <w:sz w:val="18"/>
          <w:rPrChange w:id="17935" w:author="shorny" w:date="2014-06-09T18:46:00Z">
            <w:rPr>
              <w:ins w:id="17936" w:author="shorny" w:date="2014-06-09T18:46:00Z"/>
            </w:rPr>
          </w:rPrChange>
        </w:rPr>
      </w:pPr>
      <w:ins w:id="17937" w:author="shorny" w:date="2014-06-09T18:46:00Z">
        <w:r w:rsidRPr="00905A86">
          <w:rPr>
            <w:rStyle w:val="keyword1"/>
            <w:sz w:val="18"/>
            <w:rPrChange w:id="17938" w:author="shorny" w:date="2014-06-09T18:46:00Z">
              <w:rPr>
                <w:rStyle w:val="keyword1"/>
              </w:rPr>
            </w:rPrChange>
          </w:rPr>
          <w:t>VALUES</w:t>
        </w:r>
        <w:r w:rsidRPr="00905A86">
          <w:rPr>
            <w:sz w:val="18"/>
            <w:rPrChange w:id="17939" w:author="shorny" w:date="2014-06-09T18:46:00Z">
              <w:rPr/>
            </w:rPrChange>
          </w:rPr>
          <w:t xml:space="preserve"> (611, 06, 40000, </w:t>
        </w:r>
        <w:r w:rsidRPr="00905A86">
          <w:rPr>
            <w:rStyle w:val="string1"/>
            <w:sz w:val="18"/>
            <w:rPrChange w:id="17940" w:author="shorny" w:date="2014-06-09T18:46:00Z">
              <w:rPr>
                <w:rStyle w:val="string1"/>
              </w:rPr>
            </w:rPrChange>
          </w:rPr>
          <w:t>'2014-05-06'</w:t>
        </w:r>
        <w:r w:rsidRPr="00905A86">
          <w:rPr>
            <w:sz w:val="18"/>
            <w:rPrChange w:id="17941" w:author="shorny" w:date="2014-06-09T18:46:00Z">
              <w:rPr/>
            </w:rPrChange>
          </w:rPr>
          <w:t xml:space="preserve">, </w:t>
        </w:r>
        <w:r w:rsidRPr="00905A86">
          <w:rPr>
            <w:rStyle w:val="string1"/>
            <w:sz w:val="18"/>
            <w:rPrChange w:id="17942" w:author="shorny" w:date="2014-06-09T18:46:00Z">
              <w:rPr>
                <w:rStyle w:val="string1"/>
              </w:rPr>
            </w:rPrChange>
          </w:rPr>
          <w:t>'2014-05-06'</w:t>
        </w:r>
        <w:r w:rsidRPr="00905A86">
          <w:rPr>
            <w:sz w:val="18"/>
            <w:rPrChange w:id="17943" w:author="shorny" w:date="2014-06-09T18:46:00Z">
              <w:rPr/>
            </w:rPrChange>
          </w:rPr>
          <w:t xml:space="preserve">, </w:t>
        </w:r>
        <w:r w:rsidRPr="00905A86">
          <w:rPr>
            <w:rStyle w:val="string1"/>
            <w:sz w:val="18"/>
            <w:rPrChange w:id="17944" w:author="shorny" w:date="2014-06-09T18:46:00Z">
              <w:rPr>
                <w:rStyle w:val="string1"/>
              </w:rPr>
            </w:rPrChange>
          </w:rPr>
          <w:t>'2014-05-06'</w:t>
        </w:r>
        <w:r w:rsidRPr="00905A86">
          <w:rPr>
            <w:sz w:val="18"/>
            <w:rPrChange w:id="17945" w:author="shorny" w:date="2014-06-09T18:46:00Z">
              <w:rPr/>
            </w:rPrChange>
          </w:rPr>
          <w:t>, 1002, 10000);</w:t>
        </w:r>
      </w:ins>
    </w:p>
    <w:p w14:paraId="14FF3F01" w14:textId="77777777" w:rsidR="00905A86" w:rsidRPr="00905A86" w:rsidRDefault="00905A86">
      <w:pPr>
        <w:pStyle w:val="HTMLPreformatted"/>
        <w:divId w:val="1587107075"/>
        <w:rPr>
          <w:ins w:id="17946" w:author="shorny" w:date="2014-06-09T18:46:00Z"/>
          <w:sz w:val="18"/>
          <w:rPrChange w:id="17947" w:author="shorny" w:date="2014-06-09T18:46:00Z">
            <w:rPr>
              <w:ins w:id="17948" w:author="shorny" w:date="2014-06-09T18:46:00Z"/>
            </w:rPr>
          </w:rPrChange>
        </w:rPr>
      </w:pPr>
    </w:p>
    <w:p w14:paraId="1F20D2A5" w14:textId="77777777" w:rsidR="00905A86" w:rsidRPr="00905A86" w:rsidRDefault="00905A86">
      <w:pPr>
        <w:pStyle w:val="HTMLPreformatted"/>
        <w:divId w:val="1587107075"/>
        <w:rPr>
          <w:ins w:id="17949" w:author="shorny" w:date="2014-06-09T18:46:00Z"/>
          <w:rStyle w:val="comment1"/>
          <w:sz w:val="18"/>
          <w:rPrChange w:id="17950" w:author="shorny" w:date="2014-06-09T18:46:00Z">
            <w:rPr>
              <w:ins w:id="17951" w:author="shorny" w:date="2014-06-09T18:46:00Z"/>
              <w:rStyle w:val="comment1"/>
            </w:rPr>
          </w:rPrChange>
        </w:rPr>
      </w:pPr>
      <w:ins w:id="17952" w:author="shorny" w:date="2014-06-09T18:46:00Z">
        <w:r w:rsidRPr="00905A86">
          <w:rPr>
            <w:rStyle w:val="comment1"/>
            <w:sz w:val="18"/>
            <w:rPrChange w:id="17953" w:author="shorny" w:date="2014-06-09T18:46:00Z">
              <w:rPr>
                <w:rStyle w:val="comment1"/>
              </w:rPr>
            </w:rPrChange>
          </w:rPr>
          <w:t>-- 100503 Computer Communications Networks</w:t>
        </w:r>
      </w:ins>
    </w:p>
    <w:p w14:paraId="493DD025" w14:textId="77777777" w:rsidR="00905A86" w:rsidRPr="00905A86" w:rsidRDefault="00905A86">
      <w:pPr>
        <w:pStyle w:val="HTMLPreformatted"/>
        <w:divId w:val="1587107075"/>
        <w:rPr>
          <w:ins w:id="17954" w:author="shorny" w:date="2014-06-09T18:46:00Z"/>
          <w:sz w:val="18"/>
          <w:rPrChange w:id="17955" w:author="shorny" w:date="2014-06-09T18:46:00Z">
            <w:rPr>
              <w:ins w:id="17956" w:author="shorny" w:date="2014-06-09T18:46:00Z"/>
            </w:rPr>
          </w:rPrChange>
        </w:rPr>
      </w:pPr>
      <w:ins w:id="17957" w:author="shorny" w:date="2014-06-09T18:46:00Z">
        <w:r w:rsidRPr="00905A86">
          <w:rPr>
            <w:rStyle w:val="keyword1"/>
            <w:sz w:val="18"/>
            <w:rPrChange w:id="17958" w:author="shorny" w:date="2014-06-09T18:46:00Z">
              <w:rPr>
                <w:rStyle w:val="keyword1"/>
              </w:rPr>
            </w:rPrChange>
          </w:rPr>
          <w:t>INSERT</w:t>
        </w:r>
        <w:r w:rsidRPr="00905A86">
          <w:rPr>
            <w:sz w:val="18"/>
            <w:rPrChange w:id="17959" w:author="shorny" w:date="2014-06-09T18:46:00Z">
              <w:rPr/>
            </w:rPrChange>
          </w:rPr>
          <w:t xml:space="preserve"> </w:t>
        </w:r>
        <w:r w:rsidRPr="00905A86">
          <w:rPr>
            <w:rStyle w:val="keyword1"/>
            <w:sz w:val="18"/>
            <w:rPrChange w:id="17960" w:author="shorny" w:date="2014-06-09T18:46:00Z">
              <w:rPr>
                <w:rStyle w:val="keyword1"/>
              </w:rPr>
            </w:rPrChange>
          </w:rPr>
          <w:t>INTO</w:t>
        </w:r>
        <w:r w:rsidRPr="00905A86">
          <w:rPr>
            <w:sz w:val="18"/>
            <w:rPrChange w:id="17961" w:author="shorny" w:date="2014-06-09T18:46:00Z">
              <w:rPr/>
            </w:rPrChange>
          </w:rPr>
          <w:t xml:space="preserve"> `Application_Research Area` (ApplicationID, FORCode)</w:t>
        </w:r>
      </w:ins>
    </w:p>
    <w:p w14:paraId="6366EADD" w14:textId="77777777" w:rsidR="00905A86" w:rsidRPr="00905A86" w:rsidRDefault="00905A86">
      <w:pPr>
        <w:pStyle w:val="HTMLPreformatted"/>
        <w:divId w:val="1587107075"/>
        <w:rPr>
          <w:ins w:id="17962" w:author="shorny" w:date="2014-06-09T18:46:00Z"/>
          <w:sz w:val="18"/>
          <w:rPrChange w:id="17963" w:author="shorny" w:date="2014-06-09T18:46:00Z">
            <w:rPr>
              <w:ins w:id="17964" w:author="shorny" w:date="2014-06-09T18:46:00Z"/>
            </w:rPr>
          </w:rPrChange>
        </w:rPr>
      </w:pPr>
      <w:ins w:id="17965" w:author="shorny" w:date="2014-06-09T18:46:00Z">
        <w:r w:rsidRPr="00905A86">
          <w:rPr>
            <w:rStyle w:val="keyword1"/>
            <w:sz w:val="18"/>
            <w:rPrChange w:id="17966" w:author="shorny" w:date="2014-06-09T18:46:00Z">
              <w:rPr>
                <w:rStyle w:val="keyword1"/>
              </w:rPr>
            </w:rPrChange>
          </w:rPr>
          <w:t>VALUES</w:t>
        </w:r>
        <w:r w:rsidRPr="00905A86">
          <w:rPr>
            <w:sz w:val="18"/>
            <w:rPrChange w:id="17967" w:author="shorny" w:date="2014-06-09T18:46:00Z">
              <w:rPr/>
            </w:rPrChange>
          </w:rPr>
          <w:t xml:space="preserve"> (611, 100503) ;</w:t>
        </w:r>
      </w:ins>
    </w:p>
    <w:p w14:paraId="7E4D0ECD" w14:textId="77777777" w:rsidR="00905A86" w:rsidRPr="00905A86" w:rsidRDefault="00905A86">
      <w:pPr>
        <w:pStyle w:val="HTMLPreformatted"/>
        <w:divId w:val="1587107075"/>
        <w:rPr>
          <w:ins w:id="17968" w:author="shorny" w:date="2014-06-09T18:46:00Z"/>
          <w:sz w:val="18"/>
          <w:rPrChange w:id="17969" w:author="shorny" w:date="2014-06-09T18:46:00Z">
            <w:rPr>
              <w:ins w:id="17970" w:author="shorny" w:date="2014-06-09T18:46:00Z"/>
            </w:rPr>
          </w:rPrChange>
        </w:rPr>
      </w:pPr>
    </w:p>
    <w:p w14:paraId="6D3DCB9A" w14:textId="77777777" w:rsidR="00905A86" w:rsidRPr="00905A86" w:rsidRDefault="00905A86">
      <w:pPr>
        <w:pStyle w:val="HTMLPreformatted"/>
        <w:divId w:val="1587107075"/>
        <w:rPr>
          <w:ins w:id="17971" w:author="shorny" w:date="2014-06-09T18:46:00Z"/>
          <w:sz w:val="18"/>
          <w:rPrChange w:id="17972" w:author="shorny" w:date="2014-06-09T18:46:00Z">
            <w:rPr>
              <w:ins w:id="17973" w:author="shorny" w:date="2014-06-09T18:46:00Z"/>
            </w:rPr>
          </w:rPrChange>
        </w:rPr>
      </w:pPr>
    </w:p>
    <w:p w14:paraId="76B8B9D2" w14:textId="77777777" w:rsidR="00905A86" w:rsidRPr="00905A86" w:rsidRDefault="00905A86">
      <w:pPr>
        <w:pStyle w:val="HTMLPreformatted"/>
        <w:divId w:val="1587107075"/>
        <w:rPr>
          <w:ins w:id="17974" w:author="shorny" w:date="2014-06-09T18:46:00Z"/>
          <w:sz w:val="18"/>
          <w:rPrChange w:id="17975" w:author="shorny" w:date="2014-06-09T18:46:00Z">
            <w:rPr>
              <w:ins w:id="17976" w:author="shorny" w:date="2014-06-09T18:46:00Z"/>
            </w:rPr>
          </w:rPrChange>
        </w:rPr>
      </w:pPr>
      <w:ins w:id="17977" w:author="shorny" w:date="2014-06-09T18:46:00Z">
        <w:r w:rsidRPr="00905A86">
          <w:rPr>
            <w:rStyle w:val="keyword1"/>
            <w:sz w:val="18"/>
            <w:rPrChange w:id="17978" w:author="shorny" w:date="2014-06-09T18:46:00Z">
              <w:rPr>
                <w:rStyle w:val="keyword1"/>
              </w:rPr>
            </w:rPrChange>
          </w:rPr>
          <w:t>INSERT</w:t>
        </w:r>
        <w:r w:rsidRPr="00905A86">
          <w:rPr>
            <w:sz w:val="18"/>
            <w:rPrChange w:id="17979" w:author="shorny" w:date="2014-06-09T18:46:00Z">
              <w:rPr/>
            </w:rPrChange>
          </w:rPr>
          <w:t xml:space="preserve"> </w:t>
        </w:r>
        <w:r w:rsidRPr="00905A86">
          <w:rPr>
            <w:rStyle w:val="keyword1"/>
            <w:sz w:val="18"/>
            <w:rPrChange w:id="17980" w:author="shorny" w:date="2014-06-09T18:46:00Z">
              <w:rPr>
                <w:rStyle w:val="keyword1"/>
              </w:rPr>
            </w:rPrChange>
          </w:rPr>
          <w:t>INTO</w:t>
        </w:r>
        <w:r w:rsidRPr="00905A86">
          <w:rPr>
            <w:sz w:val="18"/>
            <w:rPrChange w:id="17981" w:author="shorny" w:date="2014-06-09T18:46:00Z">
              <w:rPr/>
            </w:rPrChange>
          </w:rPr>
          <w:t xml:space="preserve"> Document (UploadLink, ApplicantID, DocTypeID, Description,</w:t>
        </w:r>
      </w:ins>
    </w:p>
    <w:p w14:paraId="27BD9644" w14:textId="77777777" w:rsidR="00905A86" w:rsidRPr="00905A86" w:rsidRDefault="00905A86">
      <w:pPr>
        <w:pStyle w:val="HTMLPreformatted"/>
        <w:divId w:val="1587107075"/>
        <w:rPr>
          <w:ins w:id="17982" w:author="shorny" w:date="2014-06-09T18:46:00Z"/>
          <w:sz w:val="18"/>
          <w:rPrChange w:id="17983" w:author="shorny" w:date="2014-06-09T18:46:00Z">
            <w:rPr>
              <w:ins w:id="17984" w:author="shorny" w:date="2014-06-09T18:46:00Z"/>
            </w:rPr>
          </w:rPrChange>
        </w:rPr>
      </w:pPr>
      <w:ins w:id="17985" w:author="shorny" w:date="2014-06-09T18:46:00Z">
        <w:r w:rsidRPr="00905A86">
          <w:rPr>
            <w:sz w:val="18"/>
            <w:rPrChange w:id="17986" w:author="shorny" w:date="2014-06-09T18:46:00Z">
              <w:rPr/>
            </w:rPrChange>
          </w:rPr>
          <w:t>DocStatusID)</w:t>
        </w:r>
      </w:ins>
    </w:p>
    <w:p w14:paraId="2F3A749D" w14:textId="77777777" w:rsidR="00905A86" w:rsidRPr="00905A86" w:rsidRDefault="00905A86">
      <w:pPr>
        <w:pStyle w:val="HTMLPreformatted"/>
        <w:divId w:val="1587107075"/>
        <w:rPr>
          <w:ins w:id="17987" w:author="shorny" w:date="2014-06-09T18:46:00Z"/>
          <w:sz w:val="18"/>
          <w:rPrChange w:id="17988" w:author="shorny" w:date="2014-06-09T18:46:00Z">
            <w:rPr>
              <w:ins w:id="17989" w:author="shorny" w:date="2014-06-09T18:46:00Z"/>
            </w:rPr>
          </w:rPrChange>
        </w:rPr>
      </w:pPr>
      <w:ins w:id="17990" w:author="shorny" w:date="2014-06-09T18:46:00Z">
        <w:r w:rsidRPr="00905A86">
          <w:rPr>
            <w:rStyle w:val="keyword1"/>
            <w:sz w:val="18"/>
            <w:rPrChange w:id="17991" w:author="shorny" w:date="2014-06-09T18:46:00Z">
              <w:rPr>
                <w:rStyle w:val="keyword1"/>
              </w:rPr>
            </w:rPrChange>
          </w:rPr>
          <w:t>VALUES</w:t>
        </w:r>
        <w:r w:rsidRPr="00905A86">
          <w:rPr>
            <w:sz w:val="18"/>
            <w:rPrChange w:id="17992" w:author="shorny" w:date="2014-06-09T18:46:00Z">
              <w:rPr/>
            </w:rPrChange>
          </w:rPr>
          <w:t xml:space="preserve"> (</w:t>
        </w:r>
        <w:r w:rsidRPr="00905A86">
          <w:rPr>
            <w:rStyle w:val="string1"/>
            <w:sz w:val="18"/>
            <w:rPrChange w:id="17993" w:author="shorny" w:date="2014-06-09T18:46:00Z">
              <w:rPr>
                <w:rStyle w:val="string1"/>
              </w:rPr>
            </w:rPrChange>
          </w:rPr>
          <w:t>'/mnt/data/rhd/06/general/0001.pdf'</w:t>
        </w:r>
        <w:r w:rsidRPr="00905A86">
          <w:rPr>
            <w:sz w:val="18"/>
            <w:rPrChange w:id="17994" w:author="shorny" w:date="2014-06-09T18:46:00Z">
              <w:rPr/>
            </w:rPrChange>
          </w:rPr>
          <w:t xml:space="preserve">, 06, 20011, </w:t>
        </w:r>
        <w:r w:rsidRPr="00905A86">
          <w:rPr>
            <w:rStyle w:val="string1"/>
            <w:sz w:val="18"/>
            <w:rPrChange w:id="17995" w:author="shorny" w:date="2014-06-09T18:46:00Z">
              <w:rPr>
                <w:rStyle w:val="string1"/>
              </w:rPr>
            </w:rPrChange>
          </w:rPr>
          <w:t>'Award of Degree'</w:t>
        </w:r>
        <w:r w:rsidRPr="00905A86">
          <w:rPr>
            <w:sz w:val="18"/>
            <w:rPrChange w:id="17996" w:author="shorny" w:date="2014-06-09T18:46:00Z">
              <w:rPr/>
            </w:rPrChange>
          </w:rPr>
          <w:t>,</w:t>
        </w:r>
      </w:ins>
    </w:p>
    <w:p w14:paraId="70987091" w14:textId="77777777" w:rsidR="00905A86" w:rsidRPr="00905A86" w:rsidRDefault="00905A86">
      <w:pPr>
        <w:pStyle w:val="HTMLPreformatted"/>
        <w:divId w:val="1587107075"/>
        <w:rPr>
          <w:ins w:id="17997" w:author="shorny" w:date="2014-06-09T18:46:00Z"/>
          <w:sz w:val="18"/>
          <w:rPrChange w:id="17998" w:author="shorny" w:date="2014-06-09T18:46:00Z">
            <w:rPr>
              <w:ins w:id="17999" w:author="shorny" w:date="2014-06-09T18:46:00Z"/>
            </w:rPr>
          </w:rPrChange>
        </w:rPr>
      </w:pPr>
      <w:ins w:id="18000" w:author="shorny" w:date="2014-06-09T18:46:00Z">
        <w:r w:rsidRPr="00905A86">
          <w:rPr>
            <w:sz w:val="18"/>
            <w:rPrChange w:id="18001" w:author="shorny" w:date="2014-06-09T18:46:00Z">
              <w:rPr/>
            </w:rPrChange>
          </w:rPr>
          <w:t>30000);</w:t>
        </w:r>
      </w:ins>
    </w:p>
    <w:p w14:paraId="23235A19" w14:textId="77777777" w:rsidR="00905A86" w:rsidRPr="00905A86" w:rsidRDefault="00905A86">
      <w:pPr>
        <w:pStyle w:val="HTMLPreformatted"/>
        <w:divId w:val="1587107075"/>
        <w:rPr>
          <w:ins w:id="18002" w:author="shorny" w:date="2014-06-09T18:46:00Z"/>
          <w:sz w:val="18"/>
          <w:rPrChange w:id="18003" w:author="shorny" w:date="2014-06-09T18:46:00Z">
            <w:rPr>
              <w:ins w:id="18004" w:author="shorny" w:date="2014-06-09T18:46:00Z"/>
            </w:rPr>
          </w:rPrChange>
        </w:rPr>
      </w:pPr>
    </w:p>
    <w:p w14:paraId="1E442875" w14:textId="77777777" w:rsidR="00905A86" w:rsidRPr="00905A86" w:rsidRDefault="00905A86">
      <w:pPr>
        <w:pStyle w:val="HTMLPreformatted"/>
        <w:divId w:val="1587107075"/>
        <w:rPr>
          <w:ins w:id="18005" w:author="shorny" w:date="2014-06-09T18:46:00Z"/>
          <w:sz w:val="18"/>
          <w:rPrChange w:id="18006" w:author="shorny" w:date="2014-06-09T18:46:00Z">
            <w:rPr>
              <w:ins w:id="18007" w:author="shorny" w:date="2014-06-09T18:46:00Z"/>
            </w:rPr>
          </w:rPrChange>
        </w:rPr>
      </w:pPr>
      <w:ins w:id="18008" w:author="shorny" w:date="2014-06-09T18:46:00Z">
        <w:r w:rsidRPr="00905A86">
          <w:rPr>
            <w:rStyle w:val="keyword1"/>
            <w:sz w:val="18"/>
            <w:rPrChange w:id="18009" w:author="shorny" w:date="2014-06-09T18:46:00Z">
              <w:rPr>
                <w:rStyle w:val="keyword1"/>
              </w:rPr>
            </w:rPrChange>
          </w:rPr>
          <w:t>INSERT</w:t>
        </w:r>
        <w:r w:rsidRPr="00905A86">
          <w:rPr>
            <w:sz w:val="18"/>
            <w:rPrChange w:id="18010" w:author="shorny" w:date="2014-06-09T18:46:00Z">
              <w:rPr/>
            </w:rPrChange>
          </w:rPr>
          <w:t xml:space="preserve"> </w:t>
        </w:r>
        <w:r w:rsidRPr="00905A86">
          <w:rPr>
            <w:rStyle w:val="keyword1"/>
            <w:sz w:val="18"/>
            <w:rPrChange w:id="18011" w:author="shorny" w:date="2014-06-09T18:46:00Z">
              <w:rPr>
                <w:rStyle w:val="keyword1"/>
              </w:rPr>
            </w:rPrChange>
          </w:rPr>
          <w:t>INTO</w:t>
        </w:r>
        <w:r w:rsidRPr="00905A86">
          <w:rPr>
            <w:sz w:val="18"/>
            <w:rPrChange w:id="18012" w:author="shorny" w:date="2014-06-09T18:46:00Z">
              <w:rPr/>
            </w:rPrChange>
          </w:rPr>
          <w:t xml:space="preserve"> Document (UploadLink, ApplicantID, ApplicationID, DocTypeID,</w:t>
        </w:r>
      </w:ins>
    </w:p>
    <w:p w14:paraId="37D0CCE6" w14:textId="77777777" w:rsidR="00905A86" w:rsidRPr="00905A86" w:rsidRDefault="00905A86">
      <w:pPr>
        <w:pStyle w:val="HTMLPreformatted"/>
        <w:divId w:val="1587107075"/>
        <w:rPr>
          <w:ins w:id="18013" w:author="shorny" w:date="2014-06-09T18:46:00Z"/>
          <w:sz w:val="18"/>
          <w:rPrChange w:id="18014" w:author="shorny" w:date="2014-06-09T18:46:00Z">
            <w:rPr>
              <w:ins w:id="18015" w:author="shorny" w:date="2014-06-09T18:46:00Z"/>
            </w:rPr>
          </w:rPrChange>
        </w:rPr>
      </w:pPr>
      <w:ins w:id="18016" w:author="shorny" w:date="2014-06-09T18:46:00Z">
        <w:r w:rsidRPr="00905A86">
          <w:rPr>
            <w:sz w:val="18"/>
            <w:rPrChange w:id="18017" w:author="shorny" w:date="2014-06-09T18:46:00Z">
              <w:rPr/>
            </w:rPrChange>
          </w:rPr>
          <w:t>DocStatusID)</w:t>
        </w:r>
      </w:ins>
    </w:p>
    <w:p w14:paraId="60515677" w14:textId="77777777" w:rsidR="00905A86" w:rsidRPr="00905A86" w:rsidRDefault="00905A86">
      <w:pPr>
        <w:pStyle w:val="HTMLPreformatted"/>
        <w:divId w:val="1587107075"/>
        <w:rPr>
          <w:ins w:id="18018" w:author="shorny" w:date="2014-06-09T18:46:00Z"/>
          <w:sz w:val="18"/>
          <w:rPrChange w:id="18019" w:author="shorny" w:date="2014-06-09T18:46:00Z">
            <w:rPr>
              <w:ins w:id="18020" w:author="shorny" w:date="2014-06-09T18:46:00Z"/>
            </w:rPr>
          </w:rPrChange>
        </w:rPr>
      </w:pPr>
      <w:ins w:id="18021" w:author="shorny" w:date="2014-06-09T18:46:00Z">
        <w:r w:rsidRPr="00905A86">
          <w:rPr>
            <w:rStyle w:val="keyword1"/>
            <w:sz w:val="18"/>
            <w:rPrChange w:id="18022" w:author="shorny" w:date="2014-06-09T18:46:00Z">
              <w:rPr>
                <w:rStyle w:val="keyword1"/>
              </w:rPr>
            </w:rPrChange>
          </w:rPr>
          <w:t>VALUES</w:t>
        </w:r>
        <w:r w:rsidRPr="00905A86">
          <w:rPr>
            <w:sz w:val="18"/>
            <w:rPrChange w:id="18023" w:author="shorny" w:date="2014-06-09T18:46:00Z">
              <w:rPr/>
            </w:rPrChange>
          </w:rPr>
          <w:t xml:space="preserve"> (</w:t>
        </w:r>
        <w:r w:rsidRPr="00905A86">
          <w:rPr>
            <w:rStyle w:val="string1"/>
            <w:sz w:val="18"/>
            <w:rPrChange w:id="18024" w:author="shorny" w:date="2014-06-09T18:46:00Z">
              <w:rPr>
                <w:rStyle w:val="string1"/>
              </w:rPr>
            </w:rPrChange>
          </w:rPr>
          <w:t>'/mnt/data/rhd/06/certificate/0001.pdf'</w:t>
        </w:r>
        <w:r w:rsidRPr="00905A86">
          <w:rPr>
            <w:sz w:val="18"/>
            <w:rPrChange w:id="18025" w:author="shorny" w:date="2014-06-09T18:46:00Z">
              <w:rPr/>
            </w:rPrChange>
          </w:rPr>
          <w:t>, 06, 611, 20004, 30000);</w:t>
        </w:r>
      </w:ins>
    </w:p>
    <w:p w14:paraId="2B6EF4F0" w14:textId="77777777" w:rsidR="00905A86" w:rsidRPr="00905A86" w:rsidRDefault="00905A86">
      <w:pPr>
        <w:pStyle w:val="HTMLPreformatted"/>
        <w:divId w:val="1587107075"/>
        <w:rPr>
          <w:ins w:id="18026" w:author="shorny" w:date="2014-06-09T18:46:00Z"/>
          <w:sz w:val="18"/>
          <w:rPrChange w:id="18027" w:author="shorny" w:date="2014-06-09T18:46:00Z">
            <w:rPr>
              <w:ins w:id="18028" w:author="shorny" w:date="2014-06-09T18:46:00Z"/>
            </w:rPr>
          </w:rPrChange>
        </w:rPr>
      </w:pPr>
    </w:p>
    <w:p w14:paraId="5AB76FA1" w14:textId="77777777" w:rsidR="00905A86" w:rsidRPr="00905A86" w:rsidRDefault="00905A86">
      <w:pPr>
        <w:pStyle w:val="HTMLPreformatted"/>
        <w:divId w:val="1587107075"/>
        <w:rPr>
          <w:ins w:id="18029" w:author="shorny" w:date="2014-06-09T18:46:00Z"/>
          <w:sz w:val="18"/>
          <w:rPrChange w:id="18030" w:author="shorny" w:date="2014-06-09T18:46:00Z">
            <w:rPr>
              <w:ins w:id="18031" w:author="shorny" w:date="2014-06-09T18:46:00Z"/>
            </w:rPr>
          </w:rPrChange>
        </w:rPr>
      </w:pPr>
      <w:ins w:id="18032" w:author="shorny" w:date="2014-06-09T18:46:00Z">
        <w:r w:rsidRPr="00905A86">
          <w:rPr>
            <w:rStyle w:val="keyword1"/>
            <w:sz w:val="18"/>
            <w:rPrChange w:id="18033" w:author="shorny" w:date="2014-06-09T18:46:00Z">
              <w:rPr>
                <w:rStyle w:val="keyword1"/>
              </w:rPr>
            </w:rPrChange>
          </w:rPr>
          <w:t>INSERT</w:t>
        </w:r>
        <w:r w:rsidRPr="00905A86">
          <w:rPr>
            <w:sz w:val="18"/>
            <w:rPrChange w:id="18034" w:author="shorny" w:date="2014-06-09T18:46:00Z">
              <w:rPr/>
            </w:rPrChange>
          </w:rPr>
          <w:t xml:space="preserve"> </w:t>
        </w:r>
        <w:r w:rsidRPr="00905A86">
          <w:rPr>
            <w:rStyle w:val="keyword1"/>
            <w:sz w:val="18"/>
            <w:rPrChange w:id="18035" w:author="shorny" w:date="2014-06-09T18:46:00Z">
              <w:rPr>
                <w:rStyle w:val="keyword1"/>
              </w:rPr>
            </w:rPrChange>
          </w:rPr>
          <w:t>INTO</w:t>
        </w:r>
        <w:r w:rsidRPr="00905A86">
          <w:rPr>
            <w:sz w:val="18"/>
            <w:rPrChange w:id="18036" w:author="shorny" w:date="2014-06-09T18:46:00Z">
              <w:rPr/>
            </w:rPrChange>
          </w:rPr>
          <w:t xml:space="preserve"> Document (UploadLink, ApplicantID, DocTypeID, DocStatusID)</w:t>
        </w:r>
      </w:ins>
    </w:p>
    <w:p w14:paraId="4A426887" w14:textId="77777777" w:rsidR="00905A86" w:rsidRPr="00905A86" w:rsidRDefault="00905A86">
      <w:pPr>
        <w:pStyle w:val="HTMLPreformatted"/>
        <w:divId w:val="1587107075"/>
        <w:rPr>
          <w:ins w:id="18037" w:author="shorny" w:date="2014-06-09T18:46:00Z"/>
          <w:sz w:val="18"/>
          <w:rPrChange w:id="18038" w:author="shorny" w:date="2014-06-09T18:46:00Z">
            <w:rPr>
              <w:ins w:id="18039" w:author="shorny" w:date="2014-06-09T18:46:00Z"/>
            </w:rPr>
          </w:rPrChange>
        </w:rPr>
      </w:pPr>
      <w:ins w:id="18040" w:author="shorny" w:date="2014-06-09T18:46:00Z">
        <w:r w:rsidRPr="00905A86">
          <w:rPr>
            <w:rStyle w:val="keyword1"/>
            <w:sz w:val="18"/>
            <w:rPrChange w:id="18041" w:author="shorny" w:date="2014-06-09T18:46:00Z">
              <w:rPr>
                <w:rStyle w:val="keyword1"/>
              </w:rPr>
            </w:rPrChange>
          </w:rPr>
          <w:t>VALUES</w:t>
        </w:r>
        <w:r w:rsidRPr="00905A86">
          <w:rPr>
            <w:sz w:val="18"/>
            <w:rPrChange w:id="18042" w:author="shorny" w:date="2014-06-09T18:46:00Z">
              <w:rPr/>
            </w:rPrChange>
          </w:rPr>
          <w:t xml:space="preserve"> (</w:t>
        </w:r>
        <w:r w:rsidRPr="00905A86">
          <w:rPr>
            <w:rStyle w:val="string1"/>
            <w:sz w:val="18"/>
            <w:rPrChange w:id="18043" w:author="shorny" w:date="2014-06-09T18:46:00Z">
              <w:rPr>
                <w:rStyle w:val="string1"/>
              </w:rPr>
            </w:rPrChange>
          </w:rPr>
          <w:t>'/mnt/data/rhd/06/cv/0001.pdf'</w:t>
        </w:r>
        <w:r w:rsidRPr="00905A86">
          <w:rPr>
            <w:sz w:val="18"/>
            <w:rPrChange w:id="18044" w:author="shorny" w:date="2014-06-09T18:46:00Z">
              <w:rPr/>
            </w:rPrChange>
          </w:rPr>
          <w:t>, 06, 20001, 30000) ;</w:t>
        </w:r>
      </w:ins>
    </w:p>
    <w:p w14:paraId="70B0D23D" w14:textId="77777777" w:rsidR="00905A86" w:rsidRPr="00905A86" w:rsidRDefault="00905A86">
      <w:pPr>
        <w:pStyle w:val="HTMLPreformatted"/>
        <w:divId w:val="1587107075"/>
        <w:rPr>
          <w:ins w:id="18045" w:author="shorny" w:date="2014-06-09T18:46:00Z"/>
          <w:sz w:val="18"/>
          <w:rPrChange w:id="18046" w:author="shorny" w:date="2014-06-09T18:46:00Z">
            <w:rPr>
              <w:ins w:id="18047" w:author="shorny" w:date="2014-06-09T18:46:00Z"/>
            </w:rPr>
          </w:rPrChange>
        </w:rPr>
      </w:pPr>
    </w:p>
    <w:p w14:paraId="4A7E6E23" w14:textId="77777777" w:rsidR="00905A86" w:rsidRPr="00905A86" w:rsidRDefault="00905A86">
      <w:pPr>
        <w:pStyle w:val="HTMLPreformatted"/>
        <w:divId w:val="1587107075"/>
        <w:rPr>
          <w:ins w:id="18048" w:author="shorny" w:date="2014-06-09T18:46:00Z"/>
          <w:sz w:val="18"/>
          <w:rPrChange w:id="18049" w:author="shorny" w:date="2014-06-09T18:46:00Z">
            <w:rPr>
              <w:ins w:id="18050" w:author="shorny" w:date="2014-06-09T18:46:00Z"/>
            </w:rPr>
          </w:rPrChange>
        </w:rPr>
      </w:pPr>
      <w:ins w:id="18051" w:author="shorny" w:date="2014-06-09T18:46:00Z">
        <w:r w:rsidRPr="00905A86">
          <w:rPr>
            <w:rStyle w:val="keyword1"/>
            <w:sz w:val="18"/>
            <w:rPrChange w:id="18052" w:author="shorny" w:date="2014-06-09T18:46:00Z">
              <w:rPr>
                <w:rStyle w:val="keyword1"/>
              </w:rPr>
            </w:rPrChange>
          </w:rPr>
          <w:t>INSERT</w:t>
        </w:r>
        <w:r w:rsidRPr="00905A86">
          <w:rPr>
            <w:sz w:val="18"/>
            <w:rPrChange w:id="18053" w:author="shorny" w:date="2014-06-09T18:46:00Z">
              <w:rPr/>
            </w:rPrChange>
          </w:rPr>
          <w:t xml:space="preserve"> </w:t>
        </w:r>
        <w:r w:rsidRPr="00905A86">
          <w:rPr>
            <w:rStyle w:val="keyword1"/>
            <w:sz w:val="18"/>
            <w:rPrChange w:id="18054" w:author="shorny" w:date="2014-06-09T18:46:00Z">
              <w:rPr>
                <w:rStyle w:val="keyword1"/>
              </w:rPr>
            </w:rPrChange>
          </w:rPr>
          <w:t>INTO</w:t>
        </w:r>
        <w:r w:rsidRPr="00905A86">
          <w:rPr>
            <w:sz w:val="18"/>
            <w:rPrChange w:id="18055" w:author="shorny" w:date="2014-06-09T18:46:00Z">
              <w:rPr/>
            </w:rPrChange>
          </w:rPr>
          <w:t xml:space="preserve"> Document (UploadLink, ApplicantID, DocTypeID, Description,</w:t>
        </w:r>
      </w:ins>
    </w:p>
    <w:p w14:paraId="6F5417D8" w14:textId="77777777" w:rsidR="00905A86" w:rsidRPr="00905A86" w:rsidRDefault="00905A86">
      <w:pPr>
        <w:pStyle w:val="HTMLPreformatted"/>
        <w:divId w:val="1587107075"/>
        <w:rPr>
          <w:ins w:id="18056" w:author="shorny" w:date="2014-06-09T18:46:00Z"/>
          <w:sz w:val="18"/>
          <w:rPrChange w:id="18057" w:author="shorny" w:date="2014-06-09T18:46:00Z">
            <w:rPr>
              <w:ins w:id="18058" w:author="shorny" w:date="2014-06-09T18:46:00Z"/>
            </w:rPr>
          </w:rPrChange>
        </w:rPr>
      </w:pPr>
      <w:ins w:id="18059" w:author="shorny" w:date="2014-06-09T18:46:00Z">
        <w:r w:rsidRPr="00905A86">
          <w:rPr>
            <w:sz w:val="18"/>
            <w:rPrChange w:id="18060" w:author="shorny" w:date="2014-06-09T18:46:00Z">
              <w:rPr/>
            </w:rPrChange>
          </w:rPr>
          <w:lastRenderedPageBreak/>
          <w:t>DocStatusID)</w:t>
        </w:r>
      </w:ins>
    </w:p>
    <w:p w14:paraId="08239F3A" w14:textId="77777777" w:rsidR="00905A86" w:rsidRPr="00905A86" w:rsidRDefault="00905A86">
      <w:pPr>
        <w:pStyle w:val="HTMLPreformatted"/>
        <w:divId w:val="1587107075"/>
        <w:rPr>
          <w:ins w:id="18061" w:author="shorny" w:date="2014-06-09T18:46:00Z"/>
          <w:sz w:val="18"/>
          <w:rPrChange w:id="18062" w:author="shorny" w:date="2014-06-09T18:46:00Z">
            <w:rPr>
              <w:ins w:id="18063" w:author="shorny" w:date="2014-06-09T18:46:00Z"/>
            </w:rPr>
          </w:rPrChange>
        </w:rPr>
      </w:pPr>
      <w:ins w:id="18064" w:author="shorny" w:date="2014-06-09T18:46:00Z">
        <w:r w:rsidRPr="00905A86">
          <w:rPr>
            <w:rStyle w:val="keyword1"/>
            <w:sz w:val="18"/>
            <w:rPrChange w:id="18065" w:author="shorny" w:date="2014-06-09T18:46:00Z">
              <w:rPr>
                <w:rStyle w:val="keyword1"/>
              </w:rPr>
            </w:rPrChange>
          </w:rPr>
          <w:t>VALUES</w:t>
        </w:r>
        <w:r w:rsidRPr="00905A86">
          <w:rPr>
            <w:sz w:val="18"/>
            <w:rPrChange w:id="18066" w:author="shorny" w:date="2014-06-09T18:46:00Z">
              <w:rPr/>
            </w:rPrChange>
          </w:rPr>
          <w:t xml:space="preserve"> (</w:t>
        </w:r>
        <w:r w:rsidRPr="00905A86">
          <w:rPr>
            <w:rStyle w:val="string1"/>
            <w:sz w:val="18"/>
            <w:rPrChange w:id="18067" w:author="shorny" w:date="2014-06-09T18:46:00Z">
              <w:rPr>
                <w:rStyle w:val="string1"/>
              </w:rPr>
            </w:rPrChange>
          </w:rPr>
          <w:t>'/mnt/data/rhd/06/certificate/0002.pdf'</w:t>
        </w:r>
        <w:r w:rsidRPr="00905A86">
          <w:rPr>
            <w:sz w:val="18"/>
            <w:rPrChange w:id="18068" w:author="shorny" w:date="2014-06-09T18:46:00Z">
              <w:rPr/>
            </w:rPrChange>
          </w:rPr>
          <w:t xml:space="preserve">, 06, 20004, </w:t>
        </w:r>
        <w:r w:rsidRPr="00905A86">
          <w:rPr>
            <w:rStyle w:val="string1"/>
            <w:sz w:val="18"/>
            <w:rPrChange w:id="18069" w:author="shorny" w:date="2014-06-09T18:46:00Z">
              <w:rPr>
                <w:rStyle w:val="string1"/>
              </w:rPr>
            </w:rPrChange>
          </w:rPr>
          <w:t>'English cert'</w:t>
        </w:r>
        <w:r w:rsidRPr="00905A86">
          <w:rPr>
            <w:sz w:val="18"/>
            <w:rPrChange w:id="18070" w:author="shorny" w:date="2014-06-09T18:46:00Z">
              <w:rPr/>
            </w:rPrChange>
          </w:rPr>
          <w:t>,</w:t>
        </w:r>
      </w:ins>
    </w:p>
    <w:p w14:paraId="59A01ACF" w14:textId="77777777" w:rsidR="00905A86" w:rsidRPr="00905A86" w:rsidRDefault="00905A86">
      <w:pPr>
        <w:pStyle w:val="HTMLPreformatted"/>
        <w:divId w:val="1587107075"/>
        <w:rPr>
          <w:ins w:id="18071" w:author="shorny" w:date="2014-06-09T18:46:00Z"/>
          <w:sz w:val="18"/>
          <w:rPrChange w:id="18072" w:author="shorny" w:date="2014-06-09T18:46:00Z">
            <w:rPr>
              <w:ins w:id="18073" w:author="shorny" w:date="2014-06-09T18:46:00Z"/>
            </w:rPr>
          </w:rPrChange>
        </w:rPr>
      </w:pPr>
      <w:ins w:id="18074" w:author="shorny" w:date="2014-06-09T18:46:00Z">
        <w:r w:rsidRPr="00905A86">
          <w:rPr>
            <w:sz w:val="18"/>
            <w:rPrChange w:id="18075" w:author="shorny" w:date="2014-06-09T18:46:00Z">
              <w:rPr/>
            </w:rPrChange>
          </w:rPr>
          <w:t>30000);</w:t>
        </w:r>
      </w:ins>
    </w:p>
    <w:p w14:paraId="6E314D84" w14:textId="77777777" w:rsidR="00905A86" w:rsidRPr="00905A86" w:rsidRDefault="00905A86">
      <w:pPr>
        <w:pStyle w:val="HTMLPreformatted"/>
        <w:divId w:val="1587107075"/>
        <w:rPr>
          <w:ins w:id="18076" w:author="shorny" w:date="2014-06-09T18:46:00Z"/>
          <w:sz w:val="18"/>
          <w:rPrChange w:id="18077" w:author="shorny" w:date="2014-06-09T18:46:00Z">
            <w:rPr>
              <w:ins w:id="18078" w:author="shorny" w:date="2014-06-09T18:46:00Z"/>
            </w:rPr>
          </w:rPrChange>
        </w:rPr>
      </w:pPr>
    </w:p>
    <w:p w14:paraId="7477A461" w14:textId="77777777" w:rsidR="00905A86" w:rsidRPr="00905A86" w:rsidRDefault="00905A86">
      <w:pPr>
        <w:pStyle w:val="HTMLPreformatted"/>
        <w:divId w:val="1587107075"/>
        <w:rPr>
          <w:ins w:id="18079" w:author="shorny" w:date="2014-06-09T18:46:00Z"/>
          <w:rStyle w:val="comment1"/>
          <w:sz w:val="18"/>
          <w:rPrChange w:id="18080" w:author="shorny" w:date="2014-06-09T18:46:00Z">
            <w:rPr>
              <w:ins w:id="18081" w:author="shorny" w:date="2014-06-09T18:46:00Z"/>
              <w:rStyle w:val="comment1"/>
            </w:rPr>
          </w:rPrChange>
        </w:rPr>
      </w:pPr>
      <w:ins w:id="18082" w:author="shorny" w:date="2014-06-09T18:46:00Z">
        <w:r w:rsidRPr="00905A86">
          <w:rPr>
            <w:rStyle w:val="comment1"/>
            <w:sz w:val="18"/>
            <w:rPrChange w:id="18083" w:author="shorny" w:date="2014-06-09T18:46:00Z">
              <w:rPr>
                <w:rStyle w:val="comment1"/>
              </w:rPr>
            </w:rPrChange>
          </w:rPr>
          <w:t>-- add the thesis to documents</w:t>
        </w:r>
      </w:ins>
    </w:p>
    <w:p w14:paraId="2CEA1EF1" w14:textId="77777777" w:rsidR="00905A86" w:rsidRPr="00905A86" w:rsidRDefault="00905A86">
      <w:pPr>
        <w:pStyle w:val="HTMLPreformatted"/>
        <w:divId w:val="1587107075"/>
        <w:rPr>
          <w:ins w:id="18084" w:author="shorny" w:date="2014-06-09T18:46:00Z"/>
          <w:sz w:val="18"/>
          <w:rPrChange w:id="18085" w:author="shorny" w:date="2014-06-09T18:46:00Z">
            <w:rPr>
              <w:ins w:id="18086" w:author="shorny" w:date="2014-06-09T18:46:00Z"/>
            </w:rPr>
          </w:rPrChange>
        </w:rPr>
      </w:pPr>
      <w:ins w:id="18087" w:author="shorny" w:date="2014-06-09T18:46:00Z">
        <w:r w:rsidRPr="00905A86">
          <w:rPr>
            <w:rStyle w:val="keyword1"/>
            <w:sz w:val="18"/>
            <w:rPrChange w:id="18088" w:author="shorny" w:date="2014-06-09T18:46:00Z">
              <w:rPr>
                <w:rStyle w:val="keyword1"/>
              </w:rPr>
            </w:rPrChange>
          </w:rPr>
          <w:t>INSERT</w:t>
        </w:r>
        <w:r w:rsidRPr="00905A86">
          <w:rPr>
            <w:sz w:val="18"/>
            <w:rPrChange w:id="18089" w:author="shorny" w:date="2014-06-09T18:46:00Z">
              <w:rPr/>
            </w:rPrChange>
          </w:rPr>
          <w:t xml:space="preserve"> </w:t>
        </w:r>
        <w:r w:rsidRPr="00905A86">
          <w:rPr>
            <w:rStyle w:val="keyword1"/>
            <w:sz w:val="18"/>
            <w:rPrChange w:id="18090" w:author="shorny" w:date="2014-06-09T18:46:00Z">
              <w:rPr>
                <w:rStyle w:val="keyword1"/>
              </w:rPr>
            </w:rPrChange>
          </w:rPr>
          <w:t>INTO</w:t>
        </w:r>
        <w:r w:rsidRPr="00905A86">
          <w:rPr>
            <w:sz w:val="18"/>
            <w:rPrChange w:id="18091" w:author="shorny" w:date="2014-06-09T18:46:00Z">
              <w:rPr/>
            </w:rPrChange>
          </w:rPr>
          <w:t xml:space="preserve"> Document (UploadLink, ApplicantID, DocTypeID, Description,</w:t>
        </w:r>
      </w:ins>
    </w:p>
    <w:p w14:paraId="2CB1C736" w14:textId="77777777" w:rsidR="00905A86" w:rsidRPr="00905A86" w:rsidRDefault="00905A86">
      <w:pPr>
        <w:pStyle w:val="HTMLPreformatted"/>
        <w:divId w:val="1587107075"/>
        <w:rPr>
          <w:ins w:id="18092" w:author="shorny" w:date="2014-06-09T18:46:00Z"/>
          <w:sz w:val="18"/>
          <w:rPrChange w:id="18093" w:author="shorny" w:date="2014-06-09T18:46:00Z">
            <w:rPr>
              <w:ins w:id="18094" w:author="shorny" w:date="2014-06-09T18:46:00Z"/>
            </w:rPr>
          </w:rPrChange>
        </w:rPr>
      </w:pPr>
      <w:ins w:id="18095" w:author="shorny" w:date="2014-06-09T18:46:00Z">
        <w:r w:rsidRPr="00905A86">
          <w:rPr>
            <w:sz w:val="18"/>
            <w:rPrChange w:id="18096" w:author="shorny" w:date="2014-06-09T18:46:00Z">
              <w:rPr/>
            </w:rPrChange>
          </w:rPr>
          <w:t>DocStatusID)</w:t>
        </w:r>
      </w:ins>
    </w:p>
    <w:p w14:paraId="3B343D48" w14:textId="77777777" w:rsidR="00905A86" w:rsidRPr="00905A86" w:rsidRDefault="00905A86">
      <w:pPr>
        <w:pStyle w:val="HTMLPreformatted"/>
        <w:divId w:val="1587107075"/>
        <w:rPr>
          <w:ins w:id="18097" w:author="shorny" w:date="2014-06-09T18:46:00Z"/>
          <w:sz w:val="18"/>
          <w:rPrChange w:id="18098" w:author="shorny" w:date="2014-06-09T18:46:00Z">
            <w:rPr>
              <w:ins w:id="18099" w:author="shorny" w:date="2014-06-09T18:46:00Z"/>
            </w:rPr>
          </w:rPrChange>
        </w:rPr>
      </w:pPr>
      <w:ins w:id="18100" w:author="shorny" w:date="2014-06-09T18:46:00Z">
        <w:r w:rsidRPr="00905A86">
          <w:rPr>
            <w:rStyle w:val="keyword1"/>
            <w:sz w:val="18"/>
            <w:rPrChange w:id="18101" w:author="shorny" w:date="2014-06-09T18:46:00Z">
              <w:rPr>
                <w:rStyle w:val="keyword1"/>
              </w:rPr>
            </w:rPrChange>
          </w:rPr>
          <w:t>VALUES</w:t>
        </w:r>
        <w:r w:rsidRPr="00905A86">
          <w:rPr>
            <w:sz w:val="18"/>
            <w:rPrChange w:id="18102" w:author="shorny" w:date="2014-06-09T18:46:00Z">
              <w:rPr/>
            </w:rPrChange>
          </w:rPr>
          <w:t xml:space="preserve"> (</w:t>
        </w:r>
        <w:r w:rsidRPr="00905A86">
          <w:rPr>
            <w:rStyle w:val="string1"/>
            <w:sz w:val="18"/>
            <w:rPrChange w:id="18103" w:author="shorny" w:date="2014-06-09T18:46:00Z">
              <w:rPr>
                <w:rStyle w:val="string1"/>
              </w:rPr>
            </w:rPrChange>
          </w:rPr>
          <w:t>'/mnt/data/rhd/06/publication/0001.pdf'</w:t>
        </w:r>
        <w:r w:rsidRPr="00905A86">
          <w:rPr>
            <w:sz w:val="18"/>
            <w:rPrChange w:id="18104" w:author="shorny" w:date="2014-06-09T18:46:00Z">
              <w:rPr/>
            </w:rPrChange>
          </w:rPr>
          <w:t xml:space="preserve">, 06, 20006, </w:t>
        </w:r>
        <w:r w:rsidRPr="00905A86">
          <w:rPr>
            <w:rStyle w:val="string1"/>
            <w:sz w:val="18"/>
            <w:rPrChange w:id="18105" w:author="shorny" w:date="2014-06-09T18:46:00Z">
              <w:rPr>
                <w:rStyle w:val="string1"/>
              </w:rPr>
            </w:rPrChange>
          </w:rPr>
          <w:t>'masters thesis'</w:t>
        </w:r>
        <w:r w:rsidRPr="00905A86">
          <w:rPr>
            <w:sz w:val="18"/>
            <w:rPrChange w:id="18106" w:author="shorny" w:date="2014-06-09T18:46:00Z">
              <w:rPr/>
            </w:rPrChange>
          </w:rPr>
          <w:t>,</w:t>
        </w:r>
      </w:ins>
    </w:p>
    <w:p w14:paraId="5E1FC4C0" w14:textId="77777777" w:rsidR="00905A86" w:rsidRPr="00905A86" w:rsidRDefault="00905A86">
      <w:pPr>
        <w:pStyle w:val="HTMLPreformatted"/>
        <w:divId w:val="1587107075"/>
        <w:rPr>
          <w:ins w:id="18107" w:author="shorny" w:date="2014-06-09T18:46:00Z"/>
          <w:sz w:val="18"/>
          <w:rPrChange w:id="18108" w:author="shorny" w:date="2014-06-09T18:46:00Z">
            <w:rPr>
              <w:ins w:id="18109" w:author="shorny" w:date="2014-06-09T18:46:00Z"/>
            </w:rPr>
          </w:rPrChange>
        </w:rPr>
      </w:pPr>
      <w:ins w:id="18110" w:author="shorny" w:date="2014-06-09T18:46:00Z">
        <w:r w:rsidRPr="00905A86">
          <w:rPr>
            <w:sz w:val="18"/>
            <w:rPrChange w:id="18111" w:author="shorny" w:date="2014-06-09T18:46:00Z">
              <w:rPr/>
            </w:rPrChange>
          </w:rPr>
          <w:t>30000);</w:t>
        </w:r>
      </w:ins>
    </w:p>
    <w:p w14:paraId="03CBF28A" w14:textId="77777777" w:rsidR="00905A86" w:rsidRPr="00905A86" w:rsidRDefault="00905A86">
      <w:pPr>
        <w:pStyle w:val="HTMLPreformatted"/>
        <w:divId w:val="1587107075"/>
        <w:rPr>
          <w:ins w:id="18112" w:author="shorny" w:date="2014-06-09T18:46:00Z"/>
          <w:sz w:val="18"/>
          <w:rPrChange w:id="18113" w:author="shorny" w:date="2014-06-09T18:46:00Z">
            <w:rPr>
              <w:ins w:id="18114" w:author="shorny" w:date="2014-06-09T18:46:00Z"/>
            </w:rPr>
          </w:rPrChange>
        </w:rPr>
      </w:pPr>
    </w:p>
    <w:p w14:paraId="4224441E" w14:textId="77777777" w:rsidR="00905A86" w:rsidRPr="00905A86" w:rsidRDefault="00905A86">
      <w:pPr>
        <w:pStyle w:val="HTMLPreformatted"/>
        <w:divId w:val="1587107075"/>
        <w:rPr>
          <w:ins w:id="18115" w:author="shorny" w:date="2014-06-09T18:46:00Z"/>
          <w:rStyle w:val="comment1"/>
          <w:sz w:val="18"/>
          <w:rPrChange w:id="18116" w:author="shorny" w:date="2014-06-09T18:46:00Z">
            <w:rPr>
              <w:ins w:id="18117" w:author="shorny" w:date="2014-06-09T18:46:00Z"/>
              <w:rStyle w:val="comment1"/>
            </w:rPr>
          </w:rPrChange>
        </w:rPr>
      </w:pPr>
      <w:ins w:id="18118" w:author="shorny" w:date="2014-06-09T18:46:00Z">
        <w:r w:rsidRPr="00905A86">
          <w:rPr>
            <w:rStyle w:val="comment1"/>
            <w:sz w:val="18"/>
            <w:rPrChange w:id="18119" w:author="shorny" w:date="2014-06-09T18:46:00Z">
              <w:rPr>
                <w:rStyle w:val="comment1"/>
              </w:rPr>
            </w:rPrChange>
          </w:rPr>
          <w:t>-- add the transcript to documents</w:t>
        </w:r>
      </w:ins>
    </w:p>
    <w:p w14:paraId="0455FE48" w14:textId="77777777" w:rsidR="00905A86" w:rsidRPr="00905A86" w:rsidRDefault="00905A86">
      <w:pPr>
        <w:pStyle w:val="HTMLPreformatted"/>
        <w:divId w:val="1587107075"/>
        <w:rPr>
          <w:ins w:id="18120" w:author="shorny" w:date="2014-06-09T18:46:00Z"/>
          <w:sz w:val="18"/>
          <w:rPrChange w:id="18121" w:author="shorny" w:date="2014-06-09T18:46:00Z">
            <w:rPr>
              <w:ins w:id="18122" w:author="shorny" w:date="2014-06-09T18:46:00Z"/>
            </w:rPr>
          </w:rPrChange>
        </w:rPr>
      </w:pPr>
      <w:ins w:id="18123" w:author="shorny" w:date="2014-06-09T18:46:00Z">
        <w:r w:rsidRPr="00905A86">
          <w:rPr>
            <w:rStyle w:val="keyword1"/>
            <w:sz w:val="18"/>
            <w:rPrChange w:id="18124" w:author="shorny" w:date="2014-06-09T18:46:00Z">
              <w:rPr>
                <w:rStyle w:val="keyword1"/>
              </w:rPr>
            </w:rPrChange>
          </w:rPr>
          <w:t>INSERT</w:t>
        </w:r>
        <w:r w:rsidRPr="00905A86">
          <w:rPr>
            <w:sz w:val="18"/>
            <w:rPrChange w:id="18125" w:author="shorny" w:date="2014-06-09T18:46:00Z">
              <w:rPr/>
            </w:rPrChange>
          </w:rPr>
          <w:t xml:space="preserve"> </w:t>
        </w:r>
        <w:r w:rsidRPr="00905A86">
          <w:rPr>
            <w:rStyle w:val="keyword1"/>
            <w:sz w:val="18"/>
            <w:rPrChange w:id="18126" w:author="shorny" w:date="2014-06-09T18:46:00Z">
              <w:rPr>
                <w:rStyle w:val="keyword1"/>
              </w:rPr>
            </w:rPrChange>
          </w:rPr>
          <w:t>INTO</w:t>
        </w:r>
        <w:r w:rsidRPr="00905A86">
          <w:rPr>
            <w:sz w:val="18"/>
            <w:rPrChange w:id="18127" w:author="shorny" w:date="2014-06-09T18:46:00Z">
              <w:rPr/>
            </w:rPrChange>
          </w:rPr>
          <w:t xml:space="preserve"> Document (UploadLink, ApplicantID, DocTypeID, Description,</w:t>
        </w:r>
      </w:ins>
    </w:p>
    <w:p w14:paraId="7208B94A" w14:textId="77777777" w:rsidR="00905A86" w:rsidRPr="00905A86" w:rsidRDefault="00905A86">
      <w:pPr>
        <w:pStyle w:val="HTMLPreformatted"/>
        <w:divId w:val="1587107075"/>
        <w:rPr>
          <w:ins w:id="18128" w:author="shorny" w:date="2014-06-09T18:46:00Z"/>
          <w:sz w:val="18"/>
          <w:rPrChange w:id="18129" w:author="shorny" w:date="2014-06-09T18:46:00Z">
            <w:rPr>
              <w:ins w:id="18130" w:author="shorny" w:date="2014-06-09T18:46:00Z"/>
            </w:rPr>
          </w:rPrChange>
        </w:rPr>
      </w:pPr>
      <w:ins w:id="18131" w:author="shorny" w:date="2014-06-09T18:46:00Z">
        <w:r w:rsidRPr="00905A86">
          <w:rPr>
            <w:sz w:val="18"/>
            <w:rPrChange w:id="18132" w:author="shorny" w:date="2014-06-09T18:46:00Z">
              <w:rPr/>
            </w:rPrChange>
          </w:rPr>
          <w:t>DocStatusID)</w:t>
        </w:r>
      </w:ins>
    </w:p>
    <w:p w14:paraId="53B9415F" w14:textId="77777777" w:rsidR="00905A86" w:rsidRPr="00905A86" w:rsidRDefault="00905A86">
      <w:pPr>
        <w:pStyle w:val="HTMLPreformatted"/>
        <w:divId w:val="1587107075"/>
        <w:rPr>
          <w:ins w:id="18133" w:author="shorny" w:date="2014-06-09T18:46:00Z"/>
          <w:sz w:val="18"/>
          <w:rPrChange w:id="18134" w:author="shorny" w:date="2014-06-09T18:46:00Z">
            <w:rPr>
              <w:ins w:id="18135" w:author="shorny" w:date="2014-06-09T18:46:00Z"/>
            </w:rPr>
          </w:rPrChange>
        </w:rPr>
      </w:pPr>
      <w:ins w:id="18136" w:author="shorny" w:date="2014-06-09T18:46:00Z">
        <w:r w:rsidRPr="00905A86">
          <w:rPr>
            <w:rStyle w:val="keyword1"/>
            <w:sz w:val="18"/>
            <w:rPrChange w:id="18137" w:author="shorny" w:date="2014-06-09T18:46:00Z">
              <w:rPr>
                <w:rStyle w:val="keyword1"/>
              </w:rPr>
            </w:rPrChange>
          </w:rPr>
          <w:t>VALUES</w:t>
        </w:r>
        <w:r w:rsidRPr="00905A86">
          <w:rPr>
            <w:sz w:val="18"/>
            <w:rPrChange w:id="18138" w:author="shorny" w:date="2014-06-09T18:46:00Z">
              <w:rPr/>
            </w:rPrChange>
          </w:rPr>
          <w:t xml:space="preserve"> (</w:t>
        </w:r>
        <w:r w:rsidRPr="00905A86">
          <w:rPr>
            <w:rStyle w:val="string1"/>
            <w:sz w:val="18"/>
            <w:rPrChange w:id="18139" w:author="shorny" w:date="2014-06-09T18:46:00Z">
              <w:rPr>
                <w:rStyle w:val="string1"/>
              </w:rPr>
            </w:rPrChange>
          </w:rPr>
          <w:t>'/mnt/data/rhd/06/transcript/0001.pdf'</w:t>
        </w:r>
        <w:r w:rsidRPr="00905A86">
          <w:rPr>
            <w:sz w:val="18"/>
            <w:rPrChange w:id="18140" w:author="shorny" w:date="2014-06-09T18:46:00Z">
              <w:rPr/>
            </w:rPrChange>
          </w:rPr>
          <w:t xml:space="preserve">, 06, 20005, </w:t>
        </w:r>
        <w:r w:rsidRPr="00905A86">
          <w:rPr>
            <w:rStyle w:val="string1"/>
            <w:sz w:val="18"/>
            <w:rPrChange w:id="18141" w:author="shorny" w:date="2014-06-09T18:46:00Z">
              <w:rPr>
                <w:rStyle w:val="string1"/>
              </w:rPr>
            </w:rPrChange>
          </w:rPr>
          <w:t>'masters transcript'</w:t>
        </w:r>
        <w:r w:rsidRPr="00905A86">
          <w:rPr>
            <w:sz w:val="18"/>
            <w:rPrChange w:id="18142" w:author="shorny" w:date="2014-06-09T18:46:00Z">
              <w:rPr/>
            </w:rPrChange>
          </w:rPr>
          <w:t>,</w:t>
        </w:r>
      </w:ins>
    </w:p>
    <w:p w14:paraId="050DAC29" w14:textId="77777777" w:rsidR="00905A86" w:rsidRPr="00905A86" w:rsidRDefault="00905A86">
      <w:pPr>
        <w:pStyle w:val="HTMLPreformatted"/>
        <w:divId w:val="1587107075"/>
        <w:rPr>
          <w:ins w:id="18143" w:author="shorny" w:date="2014-06-09T18:46:00Z"/>
          <w:sz w:val="18"/>
          <w:rPrChange w:id="18144" w:author="shorny" w:date="2014-06-09T18:46:00Z">
            <w:rPr>
              <w:ins w:id="18145" w:author="shorny" w:date="2014-06-09T18:46:00Z"/>
            </w:rPr>
          </w:rPrChange>
        </w:rPr>
      </w:pPr>
      <w:ins w:id="18146" w:author="shorny" w:date="2014-06-09T18:46:00Z">
        <w:r w:rsidRPr="00905A86">
          <w:rPr>
            <w:sz w:val="18"/>
            <w:rPrChange w:id="18147" w:author="shorny" w:date="2014-06-09T18:46:00Z">
              <w:rPr/>
            </w:rPrChange>
          </w:rPr>
          <w:t>30000);</w:t>
        </w:r>
      </w:ins>
    </w:p>
    <w:p w14:paraId="789261C8" w14:textId="77777777" w:rsidR="00905A86" w:rsidRPr="00905A86" w:rsidRDefault="00905A86">
      <w:pPr>
        <w:pStyle w:val="HTMLPreformatted"/>
        <w:divId w:val="1587107075"/>
        <w:rPr>
          <w:ins w:id="18148" w:author="shorny" w:date="2014-06-09T18:46:00Z"/>
          <w:sz w:val="18"/>
          <w:rPrChange w:id="18149" w:author="shorny" w:date="2014-06-09T18:46:00Z">
            <w:rPr>
              <w:ins w:id="18150" w:author="shorny" w:date="2014-06-09T18:46:00Z"/>
            </w:rPr>
          </w:rPrChange>
        </w:rPr>
      </w:pPr>
    </w:p>
    <w:p w14:paraId="22BE1B09" w14:textId="77777777" w:rsidR="00905A86" w:rsidRPr="00905A86" w:rsidRDefault="00905A86">
      <w:pPr>
        <w:pStyle w:val="HTMLPreformatted"/>
        <w:divId w:val="1587107075"/>
        <w:rPr>
          <w:ins w:id="18151" w:author="shorny" w:date="2014-06-09T18:46:00Z"/>
          <w:rStyle w:val="comment1"/>
          <w:sz w:val="18"/>
          <w:rPrChange w:id="18152" w:author="shorny" w:date="2014-06-09T18:46:00Z">
            <w:rPr>
              <w:ins w:id="18153" w:author="shorny" w:date="2014-06-09T18:46:00Z"/>
              <w:rStyle w:val="comment1"/>
            </w:rPr>
          </w:rPrChange>
        </w:rPr>
      </w:pPr>
      <w:ins w:id="18154" w:author="shorny" w:date="2014-06-09T18:46:00Z">
        <w:r w:rsidRPr="00905A86">
          <w:rPr>
            <w:rStyle w:val="comment1"/>
            <w:sz w:val="18"/>
            <w:rPrChange w:id="18155" w:author="shorny" w:date="2014-06-09T18:46:00Z">
              <w:rPr>
                <w:rStyle w:val="comment1"/>
              </w:rPr>
            </w:rPrChange>
          </w:rPr>
          <w:t>-- add a reference statement as a document</w:t>
        </w:r>
      </w:ins>
    </w:p>
    <w:p w14:paraId="721FF8F7" w14:textId="77777777" w:rsidR="00905A86" w:rsidRPr="00905A86" w:rsidRDefault="00905A86">
      <w:pPr>
        <w:pStyle w:val="HTMLPreformatted"/>
        <w:divId w:val="1587107075"/>
        <w:rPr>
          <w:ins w:id="18156" w:author="shorny" w:date="2014-06-09T18:46:00Z"/>
          <w:sz w:val="18"/>
          <w:rPrChange w:id="18157" w:author="shorny" w:date="2014-06-09T18:46:00Z">
            <w:rPr>
              <w:ins w:id="18158" w:author="shorny" w:date="2014-06-09T18:46:00Z"/>
            </w:rPr>
          </w:rPrChange>
        </w:rPr>
      </w:pPr>
      <w:ins w:id="18159" w:author="shorny" w:date="2014-06-09T18:46:00Z">
        <w:r w:rsidRPr="00905A86">
          <w:rPr>
            <w:rStyle w:val="keyword1"/>
            <w:sz w:val="18"/>
            <w:rPrChange w:id="18160" w:author="shorny" w:date="2014-06-09T18:46:00Z">
              <w:rPr>
                <w:rStyle w:val="keyword1"/>
              </w:rPr>
            </w:rPrChange>
          </w:rPr>
          <w:t>INSERT</w:t>
        </w:r>
        <w:r w:rsidRPr="00905A86">
          <w:rPr>
            <w:sz w:val="18"/>
            <w:rPrChange w:id="18161" w:author="shorny" w:date="2014-06-09T18:46:00Z">
              <w:rPr/>
            </w:rPrChange>
          </w:rPr>
          <w:t xml:space="preserve"> </w:t>
        </w:r>
        <w:r w:rsidRPr="00905A86">
          <w:rPr>
            <w:rStyle w:val="keyword1"/>
            <w:sz w:val="18"/>
            <w:rPrChange w:id="18162" w:author="shorny" w:date="2014-06-09T18:46:00Z">
              <w:rPr>
                <w:rStyle w:val="keyword1"/>
              </w:rPr>
            </w:rPrChange>
          </w:rPr>
          <w:t>INTO</w:t>
        </w:r>
        <w:r w:rsidRPr="00905A86">
          <w:rPr>
            <w:sz w:val="18"/>
            <w:rPrChange w:id="18163" w:author="shorny" w:date="2014-06-09T18:46:00Z">
              <w:rPr/>
            </w:rPrChange>
          </w:rPr>
          <w:t xml:space="preserve"> Document (UploadLink, ApplicantID, ApplicationID, DocTypeID,</w:t>
        </w:r>
      </w:ins>
    </w:p>
    <w:p w14:paraId="4F9F0D9F" w14:textId="77777777" w:rsidR="00905A86" w:rsidRPr="00905A86" w:rsidRDefault="00905A86">
      <w:pPr>
        <w:pStyle w:val="HTMLPreformatted"/>
        <w:divId w:val="1587107075"/>
        <w:rPr>
          <w:ins w:id="18164" w:author="shorny" w:date="2014-06-09T18:46:00Z"/>
          <w:sz w:val="18"/>
          <w:rPrChange w:id="18165" w:author="shorny" w:date="2014-06-09T18:46:00Z">
            <w:rPr>
              <w:ins w:id="18166" w:author="shorny" w:date="2014-06-09T18:46:00Z"/>
            </w:rPr>
          </w:rPrChange>
        </w:rPr>
      </w:pPr>
      <w:ins w:id="18167" w:author="shorny" w:date="2014-06-09T18:46:00Z">
        <w:r w:rsidRPr="00905A86">
          <w:rPr>
            <w:sz w:val="18"/>
            <w:rPrChange w:id="18168" w:author="shorny" w:date="2014-06-09T18:46:00Z">
              <w:rPr/>
            </w:rPrChange>
          </w:rPr>
          <w:t>DocStatusID)</w:t>
        </w:r>
      </w:ins>
    </w:p>
    <w:p w14:paraId="23DA6A33" w14:textId="77777777" w:rsidR="00905A86" w:rsidRPr="00905A86" w:rsidRDefault="00905A86">
      <w:pPr>
        <w:pStyle w:val="HTMLPreformatted"/>
        <w:divId w:val="1587107075"/>
        <w:rPr>
          <w:ins w:id="18169" w:author="shorny" w:date="2014-06-09T18:46:00Z"/>
          <w:sz w:val="18"/>
          <w:rPrChange w:id="18170" w:author="shorny" w:date="2014-06-09T18:46:00Z">
            <w:rPr>
              <w:ins w:id="18171" w:author="shorny" w:date="2014-06-09T18:46:00Z"/>
            </w:rPr>
          </w:rPrChange>
        </w:rPr>
      </w:pPr>
      <w:ins w:id="18172" w:author="shorny" w:date="2014-06-09T18:46:00Z">
        <w:r w:rsidRPr="00905A86">
          <w:rPr>
            <w:rStyle w:val="keyword1"/>
            <w:sz w:val="18"/>
            <w:rPrChange w:id="18173" w:author="shorny" w:date="2014-06-09T18:46:00Z">
              <w:rPr>
                <w:rStyle w:val="keyword1"/>
              </w:rPr>
            </w:rPrChange>
          </w:rPr>
          <w:t>VALUES</w:t>
        </w:r>
        <w:r w:rsidRPr="00905A86">
          <w:rPr>
            <w:sz w:val="18"/>
            <w:rPrChange w:id="18174" w:author="shorny" w:date="2014-06-09T18:46:00Z">
              <w:rPr/>
            </w:rPrChange>
          </w:rPr>
          <w:t xml:space="preserve"> (</w:t>
        </w:r>
        <w:r w:rsidRPr="00905A86">
          <w:rPr>
            <w:rStyle w:val="string1"/>
            <w:sz w:val="18"/>
            <w:rPrChange w:id="18175" w:author="shorny" w:date="2014-06-09T18:46:00Z">
              <w:rPr>
                <w:rStyle w:val="string1"/>
              </w:rPr>
            </w:rPrChange>
          </w:rPr>
          <w:t>'/mnt/data/rhd/06/reference/0001.pdf'</w:t>
        </w:r>
        <w:r w:rsidRPr="00905A86">
          <w:rPr>
            <w:sz w:val="18"/>
            <w:rPrChange w:id="18176" w:author="shorny" w:date="2014-06-09T18:46:00Z">
              <w:rPr/>
            </w:rPrChange>
          </w:rPr>
          <w:t>, 06, 611, 20008, 30000) ;</w:t>
        </w:r>
      </w:ins>
    </w:p>
    <w:p w14:paraId="0D28ED6A" w14:textId="77777777" w:rsidR="00905A86" w:rsidRPr="00905A86" w:rsidRDefault="00905A86">
      <w:pPr>
        <w:pStyle w:val="HTMLPreformatted"/>
        <w:divId w:val="1587107075"/>
        <w:rPr>
          <w:ins w:id="18177" w:author="shorny" w:date="2014-06-09T18:46:00Z"/>
          <w:sz w:val="18"/>
          <w:rPrChange w:id="18178" w:author="shorny" w:date="2014-06-09T18:46:00Z">
            <w:rPr>
              <w:ins w:id="18179" w:author="shorny" w:date="2014-06-09T18:46:00Z"/>
            </w:rPr>
          </w:rPrChange>
        </w:rPr>
      </w:pPr>
    </w:p>
    <w:p w14:paraId="7628A889" w14:textId="77777777" w:rsidR="00905A86" w:rsidRPr="00905A86" w:rsidRDefault="00905A86">
      <w:pPr>
        <w:pStyle w:val="HTMLPreformatted"/>
        <w:divId w:val="1587107075"/>
        <w:rPr>
          <w:ins w:id="18180" w:author="shorny" w:date="2014-06-09T18:46:00Z"/>
          <w:rStyle w:val="comment1"/>
          <w:sz w:val="18"/>
          <w:rPrChange w:id="18181" w:author="shorny" w:date="2014-06-09T18:46:00Z">
            <w:rPr>
              <w:ins w:id="18182" w:author="shorny" w:date="2014-06-09T18:46:00Z"/>
              <w:rStyle w:val="comment1"/>
            </w:rPr>
          </w:rPrChange>
        </w:rPr>
      </w:pPr>
      <w:ins w:id="18183" w:author="shorny" w:date="2014-06-09T18:46:00Z">
        <w:r w:rsidRPr="00905A86">
          <w:rPr>
            <w:rStyle w:val="comment1"/>
            <w:sz w:val="18"/>
            <w:rPrChange w:id="18184" w:author="shorny" w:date="2014-06-09T18:46:00Z">
              <w:rPr>
                <w:rStyle w:val="comment1"/>
              </w:rPr>
            </w:rPrChange>
          </w:rPr>
          <w:t>-- add the other reference statement as a document</w:t>
        </w:r>
      </w:ins>
    </w:p>
    <w:p w14:paraId="10D69658" w14:textId="77777777" w:rsidR="00905A86" w:rsidRPr="00905A86" w:rsidRDefault="00905A86">
      <w:pPr>
        <w:pStyle w:val="HTMLPreformatted"/>
        <w:divId w:val="1587107075"/>
        <w:rPr>
          <w:ins w:id="18185" w:author="shorny" w:date="2014-06-09T18:46:00Z"/>
          <w:sz w:val="18"/>
          <w:rPrChange w:id="18186" w:author="shorny" w:date="2014-06-09T18:46:00Z">
            <w:rPr>
              <w:ins w:id="18187" w:author="shorny" w:date="2014-06-09T18:46:00Z"/>
            </w:rPr>
          </w:rPrChange>
        </w:rPr>
      </w:pPr>
      <w:ins w:id="18188" w:author="shorny" w:date="2014-06-09T18:46:00Z">
        <w:r w:rsidRPr="00905A86">
          <w:rPr>
            <w:rStyle w:val="keyword1"/>
            <w:sz w:val="18"/>
            <w:rPrChange w:id="18189" w:author="shorny" w:date="2014-06-09T18:46:00Z">
              <w:rPr>
                <w:rStyle w:val="keyword1"/>
              </w:rPr>
            </w:rPrChange>
          </w:rPr>
          <w:t>INSERT</w:t>
        </w:r>
        <w:r w:rsidRPr="00905A86">
          <w:rPr>
            <w:sz w:val="18"/>
            <w:rPrChange w:id="18190" w:author="shorny" w:date="2014-06-09T18:46:00Z">
              <w:rPr/>
            </w:rPrChange>
          </w:rPr>
          <w:t xml:space="preserve"> </w:t>
        </w:r>
        <w:r w:rsidRPr="00905A86">
          <w:rPr>
            <w:rStyle w:val="keyword1"/>
            <w:sz w:val="18"/>
            <w:rPrChange w:id="18191" w:author="shorny" w:date="2014-06-09T18:46:00Z">
              <w:rPr>
                <w:rStyle w:val="keyword1"/>
              </w:rPr>
            </w:rPrChange>
          </w:rPr>
          <w:t>INTO</w:t>
        </w:r>
        <w:r w:rsidRPr="00905A86">
          <w:rPr>
            <w:sz w:val="18"/>
            <w:rPrChange w:id="18192" w:author="shorny" w:date="2014-06-09T18:46:00Z">
              <w:rPr/>
            </w:rPrChange>
          </w:rPr>
          <w:t xml:space="preserve"> Document (UploadLink, ApplicantID, ApplicationID, DocTypeID,</w:t>
        </w:r>
      </w:ins>
    </w:p>
    <w:p w14:paraId="13526A24" w14:textId="77777777" w:rsidR="00905A86" w:rsidRPr="00905A86" w:rsidRDefault="00905A86">
      <w:pPr>
        <w:pStyle w:val="HTMLPreformatted"/>
        <w:divId w:val="1587107075"/>
        <w:rPr>
          <w:ins w:id="18193" w:author="shorny" w:date="2014-06-09T18:46:00Z"/>
          <w:sz w:val="18"/>
          <w:rPrChange w:id="18194" w:author="shorny" w:date="2014-06-09T18:46:00Z">
            <w:rPr>
              <w:ins w:id="18195" w:author="shorny" w:date="2014-06-09T18:46:00Z"/>
            </w:rPr>
          </w:rPrChange>
        </w:rPr>
      </w:pPr>
      <w:ins w:id="18196" w:author="shorny" w:date="2014-06-09T18:46:00Z">
        <w:r w:rsidRPr="00905A86">
          <w:rPr>
            <w:sz w:val="18"/>
            <w:rPrChange w:id="18197" w:author="shorny" w:date="2014-06-09T18:46:00Z">
              <w:rPr/>
            </w:rPrChange>
          </w:rPr>
          <w:t>DocStatusID)</w:t>
        </w:r>
      </w:ins>
    </w:p>
    <w:p w14:paraId="5BBE9515" w14:textId="77777777" w:rsidR="00905A86" w:rsidRPr="00905A86" w:rsidRDefault="00905A86">
      <w:pPr>
        <w:pStyle w:val="HTMLPreformatted"/>
        <w:divId w:val="1587107075"/>
        <w:rPr>
          <w:ins w:id="18198" w:author="shorny" w:date="2014-06-09T18:46:00Z"/>
          <w:sz w:val="18"/>
          <w:rPrChange w:id="18199" w:author="shorny" w:date="2014-06-09T18:46:00Z">
            <w:rPr>
              <w:ins w:id="18200" w:author="shorny" w:date="2014-06-09T18:46:00Z"/>
            </w:rPr>
          </w:rPrChange>
        </w:rPr>
      </w:pPr>
      <w:ins w:id="18201" w:author="shorny" w:date="2014-06-09T18:46:00Z">
        <w:r w:rsidRPr="00905A86">
          <w:rPr>
            <w:rStyle w:val="keyword1"/>
            <w:sz w:val="18"/>
            <w:rPrChange w:id="18202" w:author="shorny" w:date="2014-06-09T18:46:00Z">
              <w:rPr>
                <w:rStyle w:val="keyword1"/>
              </w:rPr>
            </w:rPrChange>
          </w:rPr>
          <w:t>VALUES</w:t>
        </w:r>
        <w:r w:rsidRPr="00905A86">
          <w:rPr>
            <w:sz w:val="18"/>
            <w:rPrChange w:id="18203" w:author="shorny" w:date="2014-06-09T18:46:00Z">
              <w:rPr/>
            </w:rPrChange>
          </w:rPr>
          <w:t xml:space="preserve"> (</w:t>
        </w:r>
        <w:r w:rsidRPr="00905A86">
          <w:rPr>
            <w:rStyle w:val="string1"/>
            <w:sz w:val="18"/>
            <w:rPrChange w:id="18204" w:author="shorny" w:date="2014-06-09T18:46:00Z">
              <w:rPr>
                <w:rStyle w:val="string1"/>
              </w:rPr>
            </w:rPrChange>
          </w:rPr>
          <w:t>'/mnt/data/rhd/06/reference/0002.pdf'</w:t>
        </w:r>
        <w:r w:rsidRPr="00905A86">
          <w:rPr>
            <w:sz w:val="18"/>
            <w:rPrChange w:id="18205" w:author="shorny" w:date="2014-06-09T18:46:00Z">
              <w:rPr/>
            </w:rPrChange>
          </w:rPr>
          <w:t>, 06, 611, 20008, 30000) ;</w:t>
        </w:r>
      </w:ins>
    </w:p>
    <w:p w14:paraId="396A34B3" w14:textId="77777777" w:rsidR="00905A86" w:rsidRPr="00905A86" w:rsidRDefault="00905A86">
      <w:pPr>
        <w:pStyle w:val="HTMLPreformatted"/>
        <w:divId w:val="1587107075"/>
        <w:rPr>
          <w:ins w:id="18206" w:author="shorny" w:date="2014-06-09T18:46:00Z"/>
          <w:sz w:val="18"/>
          <w:rPrChange w:id="18207" w:author="shorny" w:date="2014-06-09T18:46:00Z">
            <w:rPr>
              <w:ins w:id="18208" w:author="shorny" w:date="2014-06-09T18:46:00Z"/>
            </w:rPr>
          </w:rPrChange>
        </w:rPr>
      </w:pPr>
    </w:p>
    <w:p w14:paraId="3A748A59" w14:textId="77777777" w:rsidR="00905A86" w:rsidRPr="00905A86" w:rsidRDefault="00905A86">
      <w:pPr>
        <w:pStyle w:val="HTMLPreformatted"/>
        <w:divId w:val="1587107075"/>
        <w:rPr>
          <w:ins w:id="18209" w:author="shorny" w:date="2014-06-09T18:46:00Z"/>
          <w:sz w:val="18"/>
          <w:rPrChange w:id="18210" w:author="shorny" w:date="2014-06-09T18:46:00Z">
            <w:rPr>
              <w:ins w:id="18211" w:author="shorny" w:date="2014-06-09T18:46:00Z"/>
            </w:rPr>
          </w:rPrChange>
        </w:rPr>
      </w:pPr>
    </w:p>
    <w:p w14:paraId="23EC5193" w14:textId="77777777" w:rsidR="00905A86" w:rsidRPr="00905A86" w:rsidRDefault="00905A86">
      <w:pPr>
        <w:pStyle w:val="HTMLPreformatted"/>
        <w:divId w:val="1587107075"/>
        <w:rPr>
          <w:ins w:id="18212" w:author="shorny" w:date="2014-06-09T18:46:00Z"/>
          <w:sz w:val="18"/>
          <w:rPrChange w:id="18213" w:author="shorny" w:date="2014-06-09T18:46:00Z">
            <w:rPr>
              <w:ins w:id="18214" w:author="shorny" w:date="2014-06-09T18:46:00Z"/>
            </w:rPr>
          </w:rPrChange>
        </w:rPr>
      </w:pPr>
    </w:p>
    <w:p w14:paraId="3C0234B1" w14:textId="77777777" w:rsidR="00905A86" w:rsidRPr="00905A86" w:rsidRDefault="00905A86">
      <w:pPr>
        <w:pStyle w:val="HTMLPreformatted"/>
        <w:divId w:val="1587107075"/>
        <w:rPr>
          <w:ins w:id="18215" w:author="shorny" w:date="2014-06-09T18:46:00Z"/>
          <w:rStyle w:val="comment1"/>
          <w:sz w:val="18"/>
          <w:rPrChange w:id="18216" w:author="shorny" w:date="2014-06-09T18:46:00Z">
            <w:rPr>
              <w:ins w:id="18217" w:author="shorny" w:date="2014-06-09T18:46:00Z"/>
              <w:rStyle w:val="comment1"/>
            </w:rPr>
          </w:rPrChange>
        </w:rPr>
      </w:pPr>
      <w:ins w:id="18218" w:author="shorny" w:date="2014-06-09T18:46:00Z">
        <w:r w:rsidRPr="00905A86">
          <w:rPr>
            <w:rStyle w:val="comment1"/>
            <w:sz w:val="18"/>
            <w:rPrChange w:id="18219" w:author="shorny" w:date="2014-06-09T18:46:00Z">
              <w:rPr>
                <w:rStyle w:val="comment1"/>
              </w:rPr>
            </w:rPrChange>
          </w:rPr>
          <w:t>-- -----------------------------------------------------------------------------</w:t>
        </w:r>
      </w:ins>
    </w:p>
    <w:p w14:paraId="3BAC3E4C" w14:textId="77777777" w:rsidR="00905A86" w:rsidRPr="00905A86" w:rsidRDefault="00905A86">
      <w:pPr>
        <w:pStyle w:val="HTMLPreformatted"/>
        <w:divId w:val="1587107075"/>
        <w:rPr>
          <w:ins w:id="18220" w:author="shorny" w:date="2014-06-09T18:46:00Z"/>
          <w:rStyle w:val="comment1"/>
          <w:sz w:val="18"/>
          <w:rPrChange w:id="18221" w:author="shorny" w:date="2014-06-09T18:46:00Z">
            <w:rPr>
              <w:ins w:id="18222" w:author="shorny" w:date="2014-06-09T18:46:00Z"/>
              <w:rStyle w:val="comment1"/>
            </w:rPr>
          </w:rPrChange>
        </w:rPr>
      </w:pPr>
      <w:ins w:id="18223" w:author="shorny" w:date="2014-06-09T18:46:00Z">
        <w:r w:rsidRPr="00905A86">
          <w:rPr>
            <w:rStyle w:val="comment1"/>
            <w:sz w:val="18"/>
            <w:rPrChange w:id="18224" w:author="shorny" w:date="2014-06-09T18:46:00Z">
              <w:rPr>
                <w:rStyle w:val="comment1"/>
              </w:rPr>
            </w:rPrChange>
          </w:rPr>
          <w:t>-- Fwd Requesting for PhD supervision.txt</w:t>
        </w:r>
      </w:ins>
    </w:p>
    <w:p w14:paraId="59DEB4D6" w14:textId="77777777" w:rsidR="00905A86" w:rsidRPr="00905A86" w:rsidRDefault="00905A86">
      <w:pPr>
        <w:pStyle w:val="HTMLPreformatted"/>
        <w:divId w:val="1587107075"/>
        <w:rPr>
          <w:ins w:id="18225" w:author="shorny" w:date="2014-06-09T18:46:00Z"/>
          <w:rStyle w:val="comment1"/>
          <w:sz w:val="18"/>
          <w:rPrChange w:id="18226" w:author="shorny" w:date="2014-06-09T18:46:00Z">
            <w:rPr>
              <w:ins w:id="18227" w:author="shorny" w:date="2014-06-09T18:46:00Z"/>
              <w:rStyle w:val="comment1"/>
            </w:rPr>
          </w:rPrChange>
        </w:rPr>
      </w:pPr>
      <w:ins w:id="18228" w:author="shorny" w:date="2014-06-09T18:46:00Z">
        <w:r w:rsidRPr="00905A86">
          <w:rPr>
            <w:rStyle w:val="comment1"/>
            <w:sz w:val="18"/>
            <w:rPrChange w:id="18229" w:author="shorny" w:date="2014-06-09T18:46:00Z">
              <w:rPr>
                <w:rStyle w:val="comment1"/>
              </w:rPr>
            </w:rPrChange>
          </w:rPr>
          <w:t>-- 7</w:t>
        </w:r>
      </w:ins>
    </w:p>
    <w:p w14:paraId="4FCC5DAB" w14:textId="77777777" w:rsidR="00905A86" w:rsidRPr="00905A86" w:rsidRDefault="00905A86">
      <w:pPr>
        <w:pStyle w:val="HTMLPreformatted"/>
        <w:divId w:val="1587107075"/>
        <w:rPr>
          <w:ins w:id="18230" w:author="shorny" w:date="2014-06-09T18:46:00Z"/>
          <w:sz w:val="18"/>
          <w:rPrChange w:id="18231" w:author="shorny" w:date="2014-06-09T18:46:00Z">
            <w:rPr>
              <w:ins w:id="18232" w:author="shorny" w:date="2014-06-09T18:46:00Z"/>
            </w:rPr>
          </w:rPrChange>
        </w:rPr>
      </w:pPr>
      <w:ins w:id="18233" w:author="shorny" w:date="2014-06-09T18:46:00Z">
        <w:r w:rsidRPr="00905A86">
          <w:rPr>
            <w:rStyle w:val="keyword1"/>
            <w:sz w:val="18"/>
            <w:rPrChange w:id="18234" w:author="shorny" w:date="2014-06-09T18:46:00Z">
              <w:rPr>
                <w:rStyle w:val="keyword1"/>
              </w:rPr>
            </w:rPrChange>
          </w:rPr>
          <w:t>SELECT</w:t>
        </w:r>
        <w:r w:rsidRPr="00905A86">
          <w:rPr>
            <w:sz w:val="18"/>
            <w:rPrChange w:id="18235" w:author="shorny" w:date="2014-06-09T18:46:00Z">
              <w:rPr/>
            </w:rPrChange>
          </w:rPr>
          <w:t xml:space="preserve"> "Populating Applicant 7 info" ;</w:t>
        </w:r>
      </w:ins>
    </w:p>
    <w:p w14:paraId="6E32407C" w14:textId="77777777" w:rsidR="00905A86" w:rsidRPr="00905A86" w:rsidRDefault="00905A86">
      <w:pPr>
        <w:pStyle w:val="HTMLPreformatted"/>
        <w:divId w:val="1587107075"/>
        <w:rPr>
          <w:ins w:id="18236" w:author="shorny" w:date="2014-06-09T18:46:00Z"/>
          <w:sz w:val="18"/>
          <w:rPrChange w:id="18237" w:author="shorny" w:date="2014-06-09T18:46:00Z">
            <w:rPr>
              <w:ins w:id="18238" w:author="shorny" w:date="2014-06-09T18:46:00Z"/>
            </w:rPr>
          </w:rPrChange>
        </w:rPr>
      </w:pPr>
    </w:p>
    <w:p w14:paraId="18E0CD4F" w14:textId="77777777" w:rsidR="00905A86" w:rsidRPr="00905A86" w:rsidRDefault="00905A86">
      <w:pPr>
        <w:pStyle w:val="HTMLPreformatted"/>
        <w:divId w:val="1587107075"/>
        <w:rPr>
          <w:ins w:id="18239" w:author="shorny" w:date="2014-06-09T18:46:00Z"/>
          <w:sz w:val="18"/>
          <w:rPrChange w:id="18240" w:author="shorny" w:date="2014-06-09T18:46:00Z">
            <w:rPr>
              <w:ins w:id="18241" w:author="shorny" w:date="2014-06-09T18:46:00Z"/>
            </w:rPr>
          </w:rPrChange>
        </w:rPr>
      </w:pPr>
      <w:ins w:id="18242" w:author="shorny" w:date="2014-06-09T18:46:00Z">
        <w:r w:rsidRPr="00905A86">
          <w:rPr>
            <w:rStyle w:val="keyword1"/>
            <w:sz w:val="18"/>
            <w:rPrChange w:id="18243" w:author="shorny" w:date="2014-06-09T18:46:00Z">
              <w:rPr>
                <w:rStyle w:val="keyword1"/>
              </w:rPr>
            </w:rPrChange>
          </w:rPr>
          <w:t>INSERT</w:t>
        </w:r>
        <w:r w:rsidRPr="00905A86">
          <w:rPr>
            <w:sz w:val="18"/>
            <w:rPrChange w:id="18244" w:author="shorny" w:date="2014-06-09T18:46:00Z">
              <w:rPr/>
            </w:rPrChange>
          </w:rPr>
          <w:t xml:space="preserve"> </w:t>
        </w:r>
        <w:r w:rsidRPr="00905A86">
          <w:rPr>
            <w:rStyle w:val="keyword1"/>
            <w:sz w:val="18"/>
            <w:rPrChange w:id="18245" w:author="shorny" w:date="2014-06-09T18:46:00Z">
              <w:rPr>
                <w:rStyle w:val="keyword1"/>
              </w:rPr>
            </w:rPrChange>
          </w:rPr>
          <w:t>INTO</w:t>
        </w:r>
        <w:r w:rsidRPr="00905A86">
          <w:rPr>
            <w:sz w:val="18"/>
            <w:rPrChange w:id="18246" w:author="shorny" w:date="2014-06-09T18:46:00Z">
              <w:rPr/>
            </w:rPrChange>
          </w:rPr>
          <w:t xml:space="preserve"> Applicant (ApplicantID, FName, DateAdded, Email,</w:t>
        </w:r>
      </w:ins>
    </w:p>
    <w:p w14:paraId="033117B6" w14:textId="77777777" w:rsidR="00905A86" w:rsidRPr="00905A86" w:rsidRDefault="00905A86">
      <w:pPr>
        <w:pStyle w:val="HTMLPreformatted"/>
        <w:divId w:val="1587107075"/>
        <w:rPr>
          <w:ins w:id="18247" w:author="shorny" w:date="2014-06-09T18:46:00Z"/>
          <w:sz w:val="18"/>
          <w:rPrChange w:id="18248" w:author="shorny" w:date="2014-06-09T18:46:00Z">
            <w:rPr>
              <w:ins w:id="18249" w:author="shorny" w:date="2014-06-09T18:46:00Z"/>
            </w:rPr>
          </w:rPrChange>
        </w:rPr>
      </w:pPr>
      <w:ins w:id="18250" w:author="shorny" w:date="2014-06-09T18:46:00Z">
        <w:r w:rsidRPr="00905A86">
          <w:rPr>
            <w:sz w:val="18"/>
            <w:rPrChange w:id="18251" w:author="shorny" w:date="2014-06-09T18:46:00Z">
              <w:rPr/>
            </w:rPrChange>
          </w:rPr>
          <w:t>LastModifiedByStaffID)</w:t>
        </w:r>
      </w:ins>
    </w:p>
    <w:p w14:paraId="0D674396" w14:textId="77777777" w:rsidR="00905A86" w:rsidRPr="00905A86" w:rsidRDefault="00905A86">
      <w:pPr>
        <w:pStyle w:val="HTMLPreformatted"/>
        <w:divId w:val="1587107075"/>
        <w:rPr>
          <w:ins w:id="18252" w:author="shorny" w:date="2014-06-09T18:46:00Z"/>
          <w:sz w:val="18"/>
          <w:rPrChange w:id="18253" w:author="shorny" w:date="2014-06-09T18:46:00Z">
            <w:rPr>
              <w:ins w:id="18254" w:author="shorny" w:date="2014-06-09T18:46:00Z"/>
            </w:rPr>
          </w:rPrChange>
        </w:rPr>
      </w:pPr>
      <w:ins w:id="18255" w:author="shorny" w:date="2014-06-09T18:46:00Z">
        <w:r w:rsidRPr="00905A86">
          <w:rPr>
            <w:rStyle w:val="keyword1"/>
            <w:sz w:val="18"/>
            <w:rPrChange w:id="18256" w:author="shorny" w:date="2014-06-09T18:46:00Z">
              <w:rPr>
                <w:rStyle w:val="keyword1"/>
              </w:rPr>
            </w:rPrChange>
          </w:rPr>
          <w:t>VALUES</w:t>
        </w:r>
        <w:r w:rsidRPr="00905A86">
          <w:rPr>
            <w:sz w:val="18"/>
            <w:rPrChange w:id="18257" w:author="shorny" w:date="2014-06-09T18:46:00Z">
              <w:rPr/>
            </w:rPrChange>
          </w:rPr>
          <w:t xml:space="preserve"> (07, </w:t>
        </w:r>
        <w:r w:rsidRPr="00905A86">
          <w:rPr>
            <w:rStyle w:val="string1"/>
            <w:sz w:val="18"/>
            <w:rPrChange w:id="18258" w:author="shorny" w:date="2014-06-09T18:46:00Z">
              <w:rPr>
                <w:rStyle w:val="string1"/>
              </w:rPr>
            </w:rPrChange>
          </w:rPr>
          <w:t>'Nemo'</w:t>
        </w:r>
        <w:r w:rsidRPr="00905A86">
          <w:rPr>
            <w:sz w:val="18"/>
            <w:rPrChange w:id="18259" w:author="shorny" w:date="2014-06-09T18:46:00Z">
              <w:rPr/>
            </w:rPrChange>
          </w:rPr>
          <w:t xml:space="preserve">, </w:t>
        </w:r>
        <w:r w:rsidRPr="00905A86">
          <w:rPr>
            <w:rStyle w:val="string1"/>
            <w:sz w:val="18"/>
            <w:rPrChange w:id="18260" w:author="shorny" w:date="2014-06-09T18:46:00Z">
              <w:rPr>
                <w:rStyle w:val="string1"/>
              </w:rPr>
            </w:rPrChange>
          </w:rPr>
          <w:t>'2014-05-07'</w:t>
        </w:r>
        <w:r w:rsidRPr="00905A86">
          <w:rPr>
            <w:sz w:val="18"/>
            <w:rPrChange w:id="18261" w:author="shorny" w:date="2014-06-09T18:46:00Z">
              <w:rPr/>
            </w:rPrChange>
          </w:rPr>
          <w:t xml:space="preserve">, </w:t>
        </w:r>
        <w:r w:rsidRPr="00905A86">
          <w:rPr>
            <w:rStyle w:val="string1"/>
            <w:sz w:val="18"/>
            <w:rPrChange w:id="18262" w:author="shorny" w:date="2014-06-09T18:46:00Z">
              <w:rPr>
                <w:rStyle w:val="string1"/>
              </w:rPr>
            </w:rPrChange>
          </w:rPr>
          <w:t>'nemo@gmail.com'</w:t>
        </w:r>
        <w:r w:rsidRPr="00905A86">
          <w:rPr>
            <w:sz w:val="18"/>
            <w:rPrChange w:id="18263" w:author="shorny" w:date="2014-06-09T18:46:00Z">
              <w:rPr/>
            </w:rPrChange>
          </w:rPr>
          <w:t>, 1000) ;</w:t>
        </w:r>
      </w:ins>
    </w:p>
    <w:p w14:paraId="4D989A40" w14:textId="77777777" w:rsidR="00905A86" w:rsidRPr="00905A86" w:rsidRDefault="00905A86">
      <w:pPr>
        <w:pStyle w:val="HTMLPreformatted"/>
        <w:divId w:val="1587107075"/>
        <w:rPr>
          <w:ins w:id="18264" w:author="shorny" w:date="2014-06-09T18:46:00Z"/>
          <w:sz w:val="18"/>
          <w:rPrChange w:id="18265" w:author="shorny" w:date="2014-06-09T18:46:00Z">
            <w:rPr>
              <w:ins w:id="18266" w:author="shorny" w:date="2014-06-09T18:46:00Z"/>
            </w:rPr>
          </w:rPrChange>
        </w:rPr>
      </w:pPr>
    </w:p>
    <w:p w14:paraId="7262620A" w14:textId="77777777" w:rsidR="00905A86" w:rsidRPr="00905A86" w:rsidRDefault="00905A86">
      <w:pPr>
        <w:pStyle w:val="HTMLPreformatted"/>
        <w:divId w:val="1587107075"/>
        <w:rPr>
          <w:ins w:id="18267" w:author="shorny" w:date="2014-06-09T18:46:00Z"/>
          <w:sz w:val="18"/>
          <w:rPrChange w:id="18268" w:author="shorny" w:date="2014-06-09T18:46:00Z">
            <w:rPr>
              <w:ins w:id="18269" w:author="shorny" w:date="2014-06-09T18:46:00Z"/>
            </w:rPr>
          </w:rPrChange>
        </w:rPr>
      </w:pPr>
      <w:ins w:id="18270" w:author="shorny" w:date="2014-06-09T18:46:00Z">
        <w:r w:rsidRPr="00905A86">
          <w:rPr>
            <w:rStyle w:val="keyword1"/>
            <w:sz w:val="18"/>
            <w:rPrChange w:id="18271" w:author="shorny" w:date="2014-06-09T18:46:00Z">
              <w:rPr>
                <w:rStyle w:val="keyword1"/>
              </w:rPr>
            </w:rPrChange>
          </w:rPr>
          <w:t>INSERT</w:t>
        </w:r>
        <w:r w:rsidRPr="00905A86">
          <w:rPr>
            <w:sz w:val="18"/>
            <w:rPrChange w:id="18272" w:author="shorny" w:date="2014-06-09T18:46:00Z">
              <w:rPr/>
            </w:rPrChange>
          </w:rPr>
          <w:t xml:space="preserve"> </w:t>
        </w:r>
        <w:r w:rsidRPr="00905A86">
          <w:rPr>
            <w:rStyle w:val="keyword1"/>
            <w:sz w:val="18"/>
            <w:rPrChange w:id="18273" w:author="shorny" w:date="2014-06-09T18:46:00Z">
              <w:rPr>
                <w:rStyle w:val="keyword1"/>
              </w:rPr>
            </w:rPrChange>
          </w:rPr>
          <w:t>INTO</w:t>
        </w:r>
        <w:r w:rsidRPr="00905A86">
          <w:rPr>
            <w:sz w:val="18"/>
            <w:rPrChange w:id="18274" w:author="shorny" w:date="2014-06-09T18:46:00Z">
              <w:rPr/>
            </w:rPrChange>
          </w:rPr>
          <w:t xml:space="preserve"> Degree (DegID, ApplicantID, </w:t>
        </w:r>
        <w:r w:rsidRPr="00905A86">
          <w:rPr>
            <w:rStyle w:val="keyword1"/>
            <w:sz w:val="18"/>
            <w:rPrChange w:id="18275" w:author="shorny" w:date="2014-06-09T18:46:00Z">
              <w:rPr>
                <w:rStyle w:val="keyword1"/>
              </w:rPr>
            </w:rPrChange>
          </w:rPr>
          <w:t>Name</w:t>
        </w:r>
        <w:r w:rsidRPr="00905A86">
          <w:rPr>
            <w:sz w:val="18"/>
            <w:rPrChange w:id="18276" w:author="shorny" w:date="2014-06-09T18:46:00Z">
              <w:rPr/>
            </w:rPrChange>
          </w:rPr>
          <w:t xml:space="preserve">, </w:t>
        </w:r>
        <w:r w:rsidRPr="00905A86">
          <w:rPr>
            <w:rStyle w:val="keyword1"/>
            <w:sz w:val="18"/>
            <w:rPrChange w:id="18277" w:author="shorny" w:date="2014-06-09T18:46:00Z">
              <w:rPr>
                <w:rStyle w:val="keyword1"/>
              </w:rPr>
            </w:rPrChange>
          </w:rPr>
          <w:t>Type</w:t>
        </w:r>
        <w:r w:rsidRPr="00905A86">
          <w:rPr>
            <w:sz w:val="18"/>
            <w:rPrChange w:id="18278" w:author="shorny" w:date="2014-06-09T18:46:00Z">
              <w:rPr/>
            </w:rPrChange>
          </w:rPr>
          <w:t>, InstitutionName,</w:t>
        </w:r>
      </w:ins>
    </w:p>
    <w:p w14:paraId="4357FCD7" w14:textId="77777777" w:rsidR="00905A86" w:rsidRPr="00905A86" w:rsidRDefault="00905A86">
      <w:pPr>
        <w:pStyle w:val="HTMLPreformatted"/>
        <w:divId w:val="1587107075"/>
        <w:rPr>
          <w:ins w:id="18279" w:author="shorny" w:date="2014-06-09T18:46:00Z"/>
          <w:sz w:val="18"/>
          <w:rPrChange w:id="18280" w:author="shorny" w:date="2014-06-09T18:46:00Z">
            <w:rPr>
              <w:ins w:id="18281" w:author="shorny" w:date="2014-06-09T18:46:00Z"/>
            </w:rPr>
          </w:rPrChange>
        </w:rPr>
      </w:pPr>
      <w:ins w:id="18282" w:author="shorny" w:date="2014-06-09T18:46:00Z">
        <w:r w:rsidRPr="00905A86">
          <w:rPr>
            <w:sz w:val="18"/>
            <w:rPrChange w:id="18283" w:author="shorny" w:date="2014-06-09T18:46:00Z">
              <w:rPr/>
            </w:rPrChange>
          </w:rPr>
          <w:t>InstitutionCountryISOCode)</w:t>
        </w:r>
      </w:ins>
    </w:p>
    <w:p w14:paraId="218B8A77" w14:textId="77777777" w:rsidR="00905A86" w:rsidRPr="00905A86" w:rsidRDefault="00905A86">
      <w:pPr>
        <w:pStyle w:val="HTMLPreformatted"/>
        <w:divId w:val="1587107075"/>
        <w:rPr>
          <w:ins w:id="18284" w:author="shorny" w:date="2014-06-09T18:46:00Z"/>
          <w:sz w:val="18"/>
          <w:rPrChange w:id="18285" w:author="shorny" w:date="2014-06-09T18:46:00Z">
            <w:rPr>
              <w:ins w:id="18286" w:author="shorny" w:date="2014-06-09T18:46:00Z"/>
            </w:rPr>
          </w:rPrChange>
        </w:rPr>
      </w:pPr>
      <w:ins w:id="18287" w:author="shorny" w:date="2014-06-09T18:46:00Z">
        <w:r w:rsidRPr="00905A86">
          <w:rPr>
            <w:rStyle w:val="keyword1"/>
            <w:sz w:val="18"/>
            <w:rPrChange w:id="18288" w:author="shorny" w:date="2014-06-09T18:46:00Z">
              <w:rPr>
                <w:rStyle w:val="keyword1"/>
              </w:rPr>
            </w:rPrChange>
          </w:rPr>
          <w:t>VALUES</w:t>
        </w:r>
        <w:r w:rsidRPr="00905A86">
          <w:rPr>
            <w:sz w:val="18"/>
            <w:rPrChange w:id="18289" w:author="shorny" w:date="2014-06-09T18:46:00Z">
              <w:rPr/>
            </w:rPrChange>
          </w:rPr>
          <w:t xml:space="preserve"> (721, 07, </w:t>
        </w:r>
        <w:r w:rsidRPr="00905A86">
          <w:rPr>
            <w:rStyle w:val="string1"/>
            <w:sz w:val="18"/>
            <w:rPrChange w:id="18290" w:author="shorny" w:date="2014-06-09T18:46:00Z">
              <w:rPr>
                <w:rStyle w:val="string1"/>
              </w:rPr>
            </w:rPrChange>
          </w:rPr>
          <w:t>'IT'</w:t>
        </w:r>
        <w:r w:rsidRPr="00905A86">
          <w:rPr>
            <w:sz w:val="18"/>
            <w:rPrChange w:id="18291" w:author="shorny" w:date="2014-06-09T18:46:00Z">
              <w:rPr/>
            </w:rPrChange>
          </w:rPr>
          <w:t xml:space="preserve">, </w:t>
        </w:r>
        <w:r w:rsidRPr="00905A86">
          <w:rPr>
            <w:rStyle w:val="string1"/>
            <w:sz w:val="18"/>
            <w:rPrChange w:id="18292" w:author="shorny" w:date="2014-06-09T18:46:00Z">
              <w:rPr>
                <w:rStyle w:val="string1"/>
              </w:rPr>
            </w:rPrChange>
          </w:rPr>
          <w:t>'bachelors'</w:t>
        </w:r>
        <w:r w:rsidRPr="00905A86">
          <w:rPr>
            <w:sz w:val="18"/>
            <w:rPrChange w:id="18293" w:author="shorny" w:date="2014-06-09T18:46:00Z">
              <w:rPr/>
            </w:rPrChange>
          </w:rPr>
          <w:t xml:space="preserve">, </w:t>
        </w:r>
        <w:r w:rsidRPr="00905A86">
          <w:rPr>
            <w:rStyle w:val="string1"/>
            <w:sz w:val="18"/>
            <w:rPrChange w:id="18294" w:author="shorny" w:date="2014-06-09T18:46:00Z">
              <w:rPr>
                <w:rStyle w:val="string1"/>
              </w:rPr>
            </w:rPrChange>
          </w:rPr>
          <w:t>'Manipal University'</w:t>
        </w:r>
        <w:r w:rsidRPr="00905A86">
          <w:rPr>
            <w:sz w:val="18"/>
            <w:rPrChange w:id="18295" w:author="shorny" w:date="2014-06-09T18:46:00Z">
              <w:rPr/>
            </w:rPrChange>
          </w:rPr>
          <w:t xml:space="preserve">, </w:t>
        </w:r>
        <w:r w:rsidRPr="00905A86">
          <w:rPr>
            <w:rStyle w:val="string1"/>
            <w:sz w:val="18"/>
            <w:rPrChange w:id="18296" w:author="shorny" w:date="2014-06-09T18:46:00Z">
              <w:rPr>
                <w:rStyle w:val="string1"/>
              </w:rPr>
            </w:rPrChange>
          </w:rPr>
          <w:t>'IN'</w:t>
        </w:r>
        <w:r w:rsidRPr="00905A86">
          <w:rPr>
            <w:sz w:val="18"/>
            <w:rPrChange w:id="18297" w:author="shorny" w:date="2014-06-09T18:46:00Z">
              <w:rPr/>
            </w:rPrChange>
          </w:rPr>
          <w:t>) ;</w:t>
        </w:r>
      </w:ins>
    </w:p>
    <w:p w14:paraId="014BC037" w14:textId="77777777" w:rsidR="00905A86" w:rsidRPr="00905A86" w:rsidRDefault="00905A86">
      <w:pPr>
        <w:pStyle w:val="HTMLPreformatted"/>
        <w:divId w:val="1587107075"/>
        <w:rPr>
          <w:ins w:id="18298" w:author="shorny" w:date="2014-06-09T18:46:00Z"/>
          <w:sz w:val="18"/>
          <w:rPrChange w:id="18299" w:author="shorny" w:date="2014-06-09T18:46:00Z">
            <w:rPr>
              <w:ins w:id="18300" w:author="shorny" w:date="2014-06-09T18:46:00Z"/>
            </w:rPr>
          </w:rPrChange>
        </w:rPr>
      </w:pPr>
    </w:p>
    <w:p w14:paraId="5219AE4F" w14:textId="77777777" w:rsidR="00905A86" w:rsidRPr="00905A86" w:rsidRDefault="00905A86">
      <w:pPr>
        <w:pStyle w:val="HTMLPreformatted"/>
        <w:divId w:val="1587107075"/>
        <w:rPr>
          <w:ins w:id="18301" w:author="shorny" w:date="2014-06-09T18:46:00Z"/>
          <w:sz w:val="18"/>
          <w:rPrChange w:id="18302" w:author="shorny" w:date="2014-06-09T18:46:00Z">
            <w:rPr>
              <w:ins w:id="18303" w:author="shorny" w:date="2014-06-09T18:46:00Z"/>
            </w:rPr>
          </w:rPrChange>
        </w:rPr>
      </w:pPr>
      <w:ins w:id="18304" w:author="shorny" w:date="2014-06-09T18:46:00Z">
        <w:r w:rsidRPr="00905A86">
          <w:rPr>
            <w:rStyle w:val="keyword1"/>
            <w:sz w:val="18"/>
            <w:rPrChange w:id="18305" w:author="shorny" w:date="2014-06-09T18:46:00Z">
              <w:rPr>
                <w:rStyle w:val="keyword1"/>
              </w:rPr>
            </w:rPrChange>
          </w:rPr>
          <w:t>INSERT</w:t>
        </w:r>
        <w:r w:rsidRPr="00905A86">
          <w:rPr>
            <w:sz w:val="18"/>
            <w:rPrChange w:id="18306" w:author="shorny" w:date="2014-06-09T18:46:00Z">
              <w:rPr/>
            </w:rPrChange>
          </w:rPr>
          <w:t xml:space="preserve"> </w:t>
        </w:r>
        <w:r w:rsidRPr="00905A86">
          <w:rPr>
            <w:rStyle w:val="keyword1"/>
            <w:sz w:val="18"/>
            <w:rPrChange w:id="18307" w:author="shorny" w:date="2014-06-09T18:46:00Z">
              <w:rPr>
                <w:rStyle w:val="keyword1"/>
              </w:rPr>
            </w:rPrChange>
          </w:rPr>
          <w:t>INTO</w:t>
        </w:r>
        <w:r w:rsidRPr="00905A86">
          <w:rPr>
            <w:sz w:val="18"/>
            <w:rPrChange w:id="18308" w:author="shorny" w:date="2014-06-09T18:46:00Z">
              <w:rPr/>
            </w:rPrChange>
          </w:rPr>
          <w:t xml:space="preserve"> Degree (DegID, ApplicantID, </w:t>
        </w:r>
        <w:r w:rsidRPr="00905A86">
          <w:rPr>
            <w:rStyle w:val="keyword1"/>
            <w:sz w:val="18"/>
            <w:rPrChange w:id="18309" w:author="shorny" w:date="2014-06-09T18:46:00Z">
              <w:rPr>
                <w:rStyle w:val="keyword1"/>
              </w:rPr>
            </w:rPrChange>
          </w:rPr>
          <w:t>Name</w:t>
        </w:r>
        <w:r w:rsidRPr="00905A86">
          <w:rPr>
            <w:sz w:val="18"/>
            <w:rPrChange w:id="18310" w:author="shorny" w:date="2014-06-09T18:46:00Z">
              <w:rPr/>
            </w:rPrChange>
          </w:rPr>
          <w:t xml:space="preserve">, </w:t>
        </w:r>
        <w:r w:rsidRPr="00905A86">
          <w:rPr>
            <w:rStyle w:val="keyword1"/>
            <w:sz w:val="18"/>
            <w:rPrChange w:id="18311" w:author="shorny" w:date="2014-06-09T18:46:00Z">
              <w:rPr>
                <w:rStyle w:val="keyword1"/>
              </w:rPr>
            </w:rPrChange>
          </w:rPr>
          <w:t>Type</w:t>
        </w:r>
        <w:r w:rsidRPr="00905A86">
          <w:rPr>
            <w:sz w:val="18"/>
            <w:rPrChange w:id="18312" w:author="shorny" w:date="2014-06-09T18:46:00Z">
              <w:rPr/>
            </w:rPrChange>
          </w:rPr>
          <w:t>, InstitutionName,</w:t>
        </w:r>
      </w:ins>
    </w:p>
    <w:p w14:paraId="3E40EC9C" w14:textId="77777777" w:rsidR="00905A86" w:rsidRPr="00905A86" w:rsidRDefault="00905A86">
      <w:pPr>
        <w:pStyle w:val="HTMLPreformatted"/>
        <w:divId w:val="1587107075"/>
        <w:rPr>
          <w:ins w:id="18313" w:author="shorny" w:date="2014-06-09T18:46:00Z"/>
          <w:sz w:val="18"/>
          <w:rPrChange w:id="18314" w:author="shorny" w:date="2014-06-09T18:46:00Z">
            <w:rPr>
              <w:ins w:id="18315" w:author="shorny" w:date="2014-06-09T18:46:00Z"/>
            </w:rPr>
          </w:rPrChange>
        </w:rPr>
      </w:pPr>
      <w:ins w:id="18316" w:author="shorny" w:date="2014-06-09T18:46:00Z">
        <w:r w:rsidRPr="00905A86">
          <w:rPr>
            <w:sz w:val="18"/>
            <w:rPrChange w:id="18317" w:author="shorny" w:date="2014-06-09T18:46:00Z">
              <w:rPr/>
            </w:rPrChange>
          </w:rPr>
          <w:t>InstitutionCountryISOCode)</w:t>
        </w:r>
      </w:ins>
    </w:p>
    <w:p w14:paraId="5BC1EECB" w14:textId="77777777" w:rsidR="00905A86" w:rsidRPr="00905A86" w:rsidRDefault="00905A86">
      <w:pPr>
        <w:pStyle w:val="HTMLPreformatted"/>
        <w:divId w:val="1587107075"/>
        <w:rPr>
          <w:ins w:id="18318" w:author="shorny" w:date="2014-06-09T18:46:00Z"/>
          <w:sz w:val="18"/>
          <w:rPrChange w:id="18319" w:author="shorny" w:date="2014-06-09T18:46:00Z">
            <w:rPr>
              <w:ins w:id="18320" w:author="shorny" w:date="2014-06-09T18:46:00Z"/>
            </w:rPr>
          </w:rPrChange>
        </w:rPr>
      </w:pPr>
      <w:ins w:id="18321" w:author="shorny" w:date="2014-06-09T18:46:00Z">
        <w:r w:rsidRPr="00905A86">
          <w:rPr>
            <w:rStyle w:val="keyword1"/>
            <w:sz w:val="18"/>
            <w:rPrChange w:id="18322" w:author="shorny" w:date="2014-06-09T18:46:00Z">
              <w:rPr>
                <w:rStyle w:val="keyword1"/>
              </w:rPr>
            </w:rPrChange>
          </w:rPr>
          <w:t>VALUES</w:t>
        </w:r>
        <w:r w:rsidRPr="00905A86">
          <w:rPr>
            <w:sz w:val="18"/>
            <w:rPrChange w:id="18323" w:author="shorny" w:date="2014-06-09T18:46:00Z">
              <w:rPr/>
            </w:rPrChange>
          </w:rPr>
          <w:t xml:space="preserve"> (722, 07, </w:t>
        </w:r>
        <w:r w:rsidRPr="00905A86">
          <w:rPr>
            <w:rStyle w:val="string1"/>
            <w:sz w:val="18"/>
            <w:rPrChange w:id="18324" w:author="shorny" w:date="2014-06-09T18:46:00Z">
              <w:rPr>
                <w:rStyle w:val="string1"/>
              </w:rPr>
            </w:rPrChange>
          </w:rPr>
          <w:t>'Software development and engineering'</w:t>
        </w:r>
        <w:r w:rsidRPr="00905A86">
          <w:rPr>
            <w:sz w:val="18"/>
            <w:rPrChange w:id="18325" w:author="shorny" w:date="2014-06-09T18:46:00Z">
              <w:rPr/>
            </w:rPrChange>
          </w:rPr>
          <w:t>,</w:t>
        </w:r>
      </w:ins>
    </w:p>
    <w:p w14:paraId="39F2BE95" w14:textId="77777777" w:rsidR="00905A86" w:rsidRPr="00905A86" w:rsidRDefault="00905A86">
      <w:pPr>
        <w:pStyle w:val="HTMLPreformatted"/>
        <w:divId w:val="1587107075"/>
        <w:rPr>
          <w:ins w:id="18326" w:author="shorny" w:date="2014-06-09T18:46:00Z"/>
          <w:sz w:val="18"/>
          <w:rPrChange w:id="18327" w:author="shorny" w:date="2014-06-09T18:46:00Z">
            <w:rPr>
              <w:ins w:id="18328" w:author="shorny" w:date="2014-06-09T18:46:00Z"/>
            </w:rPr>
          </w:rPrChange>
        </w:rPr>
      </w:pPr>
      <w:ins w:id="18329" w:author="shorny" w:date="2014-06-09T18:46:00Z">
        <w:r w:rsidRPr="00905A86">
          <w:rPr>
            <w:rStyle w:val="string1"/>
            <w:sz w:val="18"/>
            <w:rPrChange w:id="18330" w:author="shorny" w:date="2014-06-09T18:46:00Z">
              <w:rPr>
                <w:rStyle w:val="string1"/>
              </w:rPr>
            </w:rPrChange>
          </w:rPr>
          <w:t>'masters'</w:t>
        </w:r>
        <w:r w:rsidRPr="00905A86">
          <w:rPr>
            <w:sz w:val="18"/>
            <w:rPrChange w:id="18331" w:author="shorny" w:date="2014-06-09T18:46:00Z">
              <w:rPr/>
            </w:rPrChange>
          </w:rPr>
          <w:t xml:space="preserve">, </w:t>
        </w:r>
        <w:r w:rsidRPr="00905A86">
          <w:rPr>
            <w:rStyle w:val="string1"/>
            <w:sz w:val="18"/>
            <w:rPrChange w:id="18332" w:author="shorny" w:date="2014-06-09T18:46:00Z">
              <w:rPr>
                <w:rStyle w:val="string1"/>
              </w:rPr>
            </w:rPrChange>
          </w:rPr>
          <w:t>'West Bengal University'</w:t>
        </w:r>
        <w:r w:rsidRPr="00905A86">
          <w:rPr>
            <w:sz w:val="18"/>
            <w:rPrChange w:id="18333" w:author="shorny" w:date="2014-06-09T18:46:00Z">
              <w:rPr/>
            </w:rPrChange>
          </w:rPr>
          <w:t xml:space="preserve">, </w:t>
        </w:r>
        <w:r w:rsidRPr="00905A86">
          <w:rPr>
            <w:rStyle w:val="string1"/>
            <w:sz w:val="18"/>
            <w:rPrChange w:id="18334" w:author="shorny" w:date="2014-06-09T18:46:00Z">
              <w:rPr>
                <w:rStyle w:val="string1"/>
              </w:rPr>
            </w:rPrChange>
          </w:rPr>
          <w:t>'IN'</w:t>
        </w:r>
        <w:r w:rsidRPr="00905A86">
          <w:rPr>
            <w:sz w:val="18"/>
            <w:rPrChange w:id="18335" w:author="shorny" w:date="2014-06-09T18:46:00Z">
              <w:rPr/>
            </w:rPrChange>
          </w:rPr>
          <w:t>) ;</w:t>
        </w:r>
      </w:ins>
    </w:p>
    <w:p w14:paraId="308635FE" w14:textId="77777777" w:rsidR="00905A86" w:rsidRPr="00905A86" w:rsidRDefault="00905A86">
      <w:pPr>
        <w:pStyle w:val="HTMLPreformatted"/>
        <w:divId w:val="1587107075"/>
        <w:rPr>
          <w:ins w:id="18336" w:author="shorny" w:date="2014-06-09T18:46:00Z"/>
          <w:sz w:val="18"/>
          <w:rPrChange w:id="18337" w:author="shorny" w:date="2014-06-09T18:46:00Z">
            <w:rPr>
              <w:ins w:id="18338" w:author="shorny" w:date="2014-06-09T18:46:00Z"/>
            </w:rPr>
          </w:rPrChange>
        </w:rPr>
      </w:pPr>
    </w:p>
    <w:p w14:paraId="27D21F47" w14:textId="77777777" w:rsidR="00905A86" w:rsidRPr="00905A86" w:rsidRDefault="00905A86">
      <w:pPr>
        <w:pStyle w:val="HTMLPreformatted"/>
        <w:divId w:val="1587107075"/>
        <w:rPr>
          <w:ins w:id="18339" w:author="shorny" w:date="2014-06-09T18:46:00Z"/>
          <w:sz w:val="18"/>
          <w:rPrChange w:id="18340" w:author="shorny" w:date="2014-06-09T18:46:00Z">
            <w:rPr>
              <w:ins w:id="18341" w:author="shorny" w:date="2014-06-09T18:46:00Z"/>
            </w:rPr>
          </w:rPrChange>
        </w:rPr>
      </w:pPr>
      <w:ins w:id="18342" w:author="shorny" w:date="2014-06-09T18:46:00Z">
        <w:r w:rsidRPr="00905A86">
          <w:rPr>
            <w:rStyle w:val="keyword1"/>
            <w:sz w:val="18"/>
            <w:rPrChange w:id="18343" w:author="shorny" w:date="2014-06-09T18:46:00Z">
              <w:rPr>
                <w:rStyle w:val="keyword1"/>
              </w:rPr>
            </w:rPrChange>
          </w:rPr>
          <w:t>INSERT</w:t>
        </w:r>
        <w:r w:rsidRPr="00905A86">
          <w:rPr>
            <w:sz w:val="18"/>
            <w:rPrChange w:id="18344" w:author="shorny" w:date="2014-06-09T18:46:00Z">
              <w:rPr/>
            </w:rPrChange>
          </w:rPr>
          <w:t xml:space="preserve"> </w:t>
        </w:r>
        <w:r w:rsidRPr="00905A86">
          <w:rPr>
            <w:rStyle w:val="keyword1"/>
            <w:sz w:val="18"/>
            <w:rPrChange w:id="18345" w:author="shorny" w:date="2014-06-09T18:46:00Z">
              <w:rPr>
                <w:rStyle w:val="keyword1"/>
              </w:rPr>
            </w:rPrChange>
          </w:rPr>
          <w:t>INTO</w:t>
        </w:r>
        <w:r w:rsidRPr="00905A86">
          <w:rPr>
            <w:sz w:val="18"/>
            <w:rPrChange w:id="18346" w:author="shorny" w:date="2014-06-09T18:46:00Z">
              <w:rPr/>
            </w:rPrChange>
          </w:rPr>
          <w:t xml:space="preserve"> Application (ApplicationID, ApplicantID, awardID, DateAdded,</w:t>
        </w:r>
      </w:ins>
    </w:p>
    <w:p w14:paraId="43069DA4" w14:textId="77777777" w:rsidR="00905A86" w:rsidRPr="00905A86" w:rsidRDefault="00905A86">
      <w:pPr>
        <w:pStyle w:val="HTMLPreformatted"/>
        <w:divId w:val="1587107075"/>
        <w:rPr>
          <w:ins w:id="18347" w:author="shorny" w:date="2014-06-09T18:46:00Z"/>
          <w:sz w:val="18"/>
          <w:rPrChange w:id="18348" w:author="shorny" w:date="2014-06-09T18:46:00Z">
            <w:rPr>
              <w:ins w:id="18349" w:author="shorny" w:date="2014-06-09T18:46:00Z"/>
            </w:rPr>
          </w:rPrChange>
        </w:rPr>
      </w:pPr>
      <w:ins w:id="18350" w:author="shorny" w:date="2014-06-09T18:46:00Z">
        <w:r w:rsidRPr="00905A86">
          <w:rPr>
            <w:sz w:val="18"/>
            <w:rPrChange w:id="18351" w:author="shorny" w:date="2014-06-09T18:46:00Z">
              <w:rPr/>
            </w:rPrChange>
          </w:rPr>
          <w:t>DateLastChecked, DateLastModified, LastModifiedByStaffID, applicationStatusID)</w:t>
        </w:r>
      </w:ins>
    </w:p>
    <w:p w14:paraId="6FDA74EA" w14:textId="77777777" w:rsidR="00905A86" w:rsidRPr="00905A86" w:rsidRDefault="00905A86">
      <w:pPr>
        <w:pStyle w:val="HTMLPreformatted"/>
        <w:divId w:val="1587107075"/>
        <w:rPr>
          <w:ins w:id="18352" w:author="shorny" w:date="2014-06-09T18:46:00Z"/>
          <w:sz w:val="18"/>
          <w:rPrChange w:id="18353" w:author="shorny" w:date="2014-06-09T18:46:00Z">
            <w:rPr>
              <w:ins w:id="18354" w:author="shorny" w:date="2014-06-09T18:46:00Z"/>
            </w:rPr>
          </w:rPrChange>
        </w:rPr>
      </w:pPr>
      <w:ins w:id="18355" w:author="shorny" w:date="2014-06-09T18:46:00Z">
        <w:r w:rsidRPr="00905A86">
          <w:rPr>
            <w:rStyle w:val="keyword1"/>
            <w:sz w:val="18"/>
            <w:rPrChange w:id="18356" w:author="shorny" w:date="2014-06-09T18:46:00Z">
              <w:rPr>
                <w:rStyle w:val="keyword1"/>
              </w:rPr>
            </w:rPrChange>
          </w:rPr>
          <w:t>VALUE</w:t>
        </w:r>
        <w:r w:rsidRPr="00905A86">
          <w:rPr>
            <w:sz w:val="18"/>
            <w:rPrChange w:id="18357" w:author="shorny" w:date="2014-06-09T18:46:00Z">
              <w:rPr/>
            </w:rPrChange>
          </w:rPr>
          <w:t xml:space="preserve"> (711, 07, 40000, </w:t>
        </w:r>
        <w:r w:rsidRPr="00905A86">
          <w:rPr>
            <w:rStyle w:val="string1"/>
            <w:sz w:val="18"/>
            <w:rPrChange w:id="18358" w:author="shorny" w:date="2014-06-09T18:46:00Z">
              <w:rPr>
                <w:rStyle w:val="string1"/>
              </w:rPr>
            </w:rPrChange>
          </w:rPr>
          <w:t>'2014-05-07'</w:t>
        </w:r>
        <w:r w:rsidRPr="00905A86">
          <w:rPr>
            <w:sz w:val="18"/>
            <w:rPrChange w:id="18359" w:author="shorny" w:date="2014-06-09T18:46:00Z">
              <w:rPr/>
            </w:rPrChange>
          </w:rPr>
          <w:t xml:space="preserve">, </w:t>
        </w:r>
        <w:r w:rsidRPr="00905A86">
          <w:rPr>
            <w:rStyle w:val="string1"/>
            <w:sz w:val="18"/>
            <w:rPrChange w:id="18360" w:author="shorny" w:date="2014-06-09T18:46:00Z">
              <w:rPr>
                <w:rStyle w:val="string1"/>
              </w:rPr>
            </w:rPrChange>
          </w:rPr>
          <w:t>'2014-05-07'</w:t>
        </w:r>
        <w:r w:rsidRPr="00905A86">
          <w:rPr>
            <w:sz w:val="18"/>
            <w:rPrChange w:id="18361" w:author="shorny" w:date="2014-06-09T18:46:00Z">
              <w:rPr/>
            </w:rPrChange>
          </w:rPr>
          <w:t xml:space="preserve">, </w:t>
        </w:r>
        <w:r w:rsidRPr="00905A86">
          <w:rPr>
            <w:rStyle w:val="string1"/>
            <w:sz w:val="18"/>
            <w:rPrChange w:id="18362" w:author="shorny" w:date="2014-06-09T18:46:00Z">
              <w:rPr>
                <w:rStyle w:val="string1"/>
              </w:rPr>
            </w:rPrChange>
          </w:rPr>
          <w:t>'2014-05-07'</w:t>
        </w:r>
        <w:r w:rsidRPr="00905A86">
          <w:rPr>
            <w:sz w:val="18"/>
            <w:rPrChange w:id="18363" w:author="shorny" w:date="2014-06-09T18:46:00Z">
              <w:rPr/>
            </w:rPrChange>
          </w:rPr>
          <w:t>, 1000, 10000) ;</w:t>
        </w:r>
      </w:ins>
    </w:p>
    <w:p w14:paraId="2AC43B22" w14:textId="77777777" w:rsidR="00905A86" w:rsidRPr="00905A86" w:rsidRDefault="00905A86">
      <w:pPr>
        <w:pStyle w:val="HTMLPreformatted"/>
        <w:divId w:val="1587107075"/>
        <w:rPr>
          <w:ins w:id="18364" w:author="shorny" w:date="2014-06-09T18:46:00Z"/>
          <w:sz w:val="18"/>
          <w:rPrChange w:id="18365" w:author="shorny" w:date="2014-06-09T18:46:00Z">
            <w:rPr>
              <w:ins w:id="18366" w:author="shorny" w:date="2014-06-09T18:46:00Z"/>
            </w:rPr>
          </w:rPrChange>
        </w:rPr>
      </w:pPr>
    </w:p>
    <w:p w14:paraId="451D4013" w14:textId="77777777" w:rsidR="00905A86" w:rsidRPr="00905A86" w:rsidRDefault="00905A86">
      <w:pPr>
        <w:pStyle w:val="HTMLPreformatted"/>
        <w:divId w:val="1587107075"/>
        <w:rPr>
          <w:ins w:id="18367" w:author="shorny" w:date="2014-06-09T18:46:00Z"/>
          <w:sz w:val="18"/>
          <w:rPrChange w:id="18368" w:author="shorny" w:date="2014-06-09T18:46:00Z">
            <w:rPr>
              <w:ins w:id="18369" w:author="shorny" w:date="2014-06-09T18:46:00Z"/>
            </w:rPr>
          </w:rPrChange>
        </w:rPr>
      </w:pPr>
      <w:ins w:id="18370" w:author="shorny" w:date="2014-06-09T18:46:00Z">
        <w:r w:rsidRPr="00905A86">
          <w:rPr>
            <w:rStyle w:val="keyword1"/>
            <w:sz w:val="18"/>
            <w:rPrChange w:id="18371" w:author="shorny" w:date="2014-06-09T18:46:00Z">
              <w:rPr>
                <w:rStyle w:val="keyword1"/>
              </w:rPr>
            </w:rPrChange>
          </w:rPr>
          <w:t>INSERT</w:t>
        </w:r>
        <w:r w:rsidRPr="00905A86">
          <w:rPr>
            <w:sz w:val="18"/>
            <w:rPrChange w:id="18372" w:author="shorny" w:date="2014-06-09T18:46:00Z">
              <w:rPr/>
            </w:rPrChange>
          </w:rPr>
          <w:t xml:space="preserve"> </w:t>
        </w:r>
        <w:r w:rsidRPr="00905A86">
          <w:rPr>
            <w:rStyle w:val="keyword1"/>
            <w:sz w:val="18"/>
            <w:rPrChange w:id="18373" w:author="shorny" w:date="2014-06-09T18:46:00Z">
              <w:rPr>
                <w:rStyle w:val="keyword1"/>
              </w:rPr>
            </w:rPrChange>
          </w:rPr>
          <w:t>INTO</w:t>
        </w:r>
        <w:r w:rsidRPr="00905A86">
          <w:rPr>
            <w:sz w:val="18"/>
            <w:rPrChange w:id="18374" w:author="shorny" w:date="2014-06-09T18:46:00Z">
              <w:rPr/>
            </w:rPrChange>
          </w:rPr>
          <w:t xml:space="preserve"> Document (UploadLink, ApplicantID, DocTypeID, DocStatusID)</w:t>
        </w:r>
      </w:ins>
    </w:p>
    <w:p w14:paraId="0E2FDFA3" w14:textId="77777777" w:rsidR="00905A86" w:rsidRPr="00905A86" w:rsidRDefault="00905A86">
      <w:pPr>
        <w:pStyle w:val="HTMLPreformatted"/>
        <w:divId w:val="1587107075"/>
        <w:rPr>
          <w:ins w:id="18375" w:author="shorny" w:date="2014-06-09T18:46:00Z"/>
          <w:sz w:val="18"/>
          <w:rPrChange w:id="18376" w:author="shorny" w:date="2014-06-09T18:46:00Z">
            <w:rPr>
              <w:ins w:id="18377" w:author="shorny" w:date="2014-06-09T18:46:00Z"/>
            </w:rPr>
          </w:rPrChange>
        </w:rPr>
      </w:pPr>
      <w:ins w:id="18378" w:author="shorny" w:date="2014-06-09T18:46:00Z">
        <w:r w:rsidRPr="00905A86">
          <w:rPr>
            <w:rStyle w:val="keyword1"/>
            <w:sz w:val="18"/>
            <w:rPrChange w:id="18379" w:author="shorny" w:date="2014-06-09T18:46:00Z">
              <w:rPr>
                <w:rStyle w:val="keyword1"/>
              </w:rPr>
            </w:rPrChange>
          </w:rPr>
          <w:t>VALUES</w:t>
        </w:r>
        <w:r w:rsidRPr="00905A86">
          <w:rPr>
            <w:sz w:val="18"/>
            <w:rPrChange w:id="18380" w:author="shorny" w:date="2014-06-09T18:46:00Z">
              <w:rPr/>
            </w:rPrChange>
          </w:rPr>
          <w:t xml:space="preserve"> (</w:t>
        </w:r>
        <w:r w:rsidRPr="00905A86">
          <w:rPr>
            <w:rStyle w:val="string1"/>
            <w:sz w:val="18"/>
            <w:rPrChange w:id="18381" w:author="shorny" w:date="2014-06-09T18:46:00Z">
              <w:rPr>
                <w:rStyle w:val="string1"/>
              </w:rPr>
            </w:rPrChange>
          </w:rPr>
          <w:t>'/mnt/data/rhd/07/resume/0001.pdf'</w:t>
        </w:r>
        <w:r w:rsidRPr="00905A86">
          <w:rPr>
            <w:sz w:val="18"/>
            <w:rPrChange w:id="18382" w:author="shorny" w:date="2014-06-09T18:46:00Z">
              <w:rPr/>
            </w:rPrChange>
          </w:rPr>
          <w:t>, 07, 20002, 30000);</w:t>
        </w:r>
      </w:ins>
    </w:p>
    <w:p w14:paraId="5DA335AC" w14:textId="77777777" w:rsidR="00905A86" w:rsidRPr="00905A86" w:rsidRDefault="00905A86">
      <w:pPr>
        <w:pStyle w:val="HTMLPreformatted"/>
        <w:divId w:val="1587107075"/>
        <w:rPr>
          <w:ins w:id="18383" w:author="shorny" w:date="2014-06-09T18:46:00Z"/>
          <w:sz w:val="18"/>
          <w:rPrChange w:id="18384" w:author="shorny" w:date="2014-06-09T18:46:00Z">
            <w:rPr>
              <w:ins w:id="18385" w:author="shorny" w:date="2014-06-09T18:46:00Z"/>
            </w:rPr>
          </w:rPrChange>
        </w:rPr>
      </w:pPr>
    </w:p>
    <w:p w14:paraId="594EEFEF" w14:textId="77777777" w:rsidR="00905A86" w:rsidRPr="00905A86" w:rsidRDefault="00905A86">
      <w:pPr>
        <w:pStyle w:val="HTMLPreformatted"/>
        <w:divId w:val="1587107075"/>
        <w:rPr>
          <w:ins w:id="18386" w:author="shorny" w:date="2014-06-09T18:46:00Z"/>
          <w:rStyle w:val="comment1"/>
          <w:sz w:val="18"/>
          <w:rPrChange w:id="18387" w:author="shorny" w:date="2014-06-09T18:46:00Z">
            <w:rPr>
              <w:ins w:id="18388" w:author="shorny" w:date="2014-06-09T18:46:00Z"/>
              <w:rStyle w:val="comment1"/>
            </w:rPr>
          </w:rPrChange>
        </w:rPr>
      </w:pPr>
      <w:ins w:id="18389" w:author="shorny" w:date="2014-06-09T18:46:00Z">
        <w:r w:rsidRPr="00905A86">
          <w:rPr>
            <w:rStyle w:val="comment1"/>
            <w:sz w:val="18"/>
            <w:rPrChange w:id="18390" w:author="shorny" w:date="2014-06-09T18:46:00Z">
              <w:rPr>
                <w:rStyle w:val="comment1"/>
              </w:rPr>
            </w:rPrChange>
          </w:rPr>
          <w:t>-- add the publication to documents</w:t>
        </w:r>
      </w:ins>
    </w:p>
    <w:p w14:paraId="4457859B" w14:textId="77777777" w:rsidR="00905A86" w:rsidRPr="00905A86" w:rsidRDefault="00905A86">
      <w:pPr>
        <w:pStyle w:val="HTMLPreformatted"/>
        <w:divId w:val="1587107075"/>
        <w:rPr>
          <w:ins w:id="18391" w:author="shorny" w:date="2014-06-09T18:46:00Z"/>
          <w:sz w:val="18"/>
          <w:rPrChange w:id="18392" w:author="shorny" w:date="2014-06-09T18:46:00Z">
            <w:rPr>
              <w:ins w:id="18393" w:author="shorny" w:date="2014-06-09T18:46:00Z"/>
            </w:rPr>
          </w:rPrChange>
        </w:rPr>
      </w:pPr>
      <w:ins w:id="18394" w:author="shorny" w:date="2014-06-09T18:46:00Z">
        <w:r w:rsidRPr="00905A86">
          <w:rPr>
            <w:rStyle w:val="keyword1"/>
            <w:sz w:val="18"/>
            <w:rPrChange w:id="18395" w:author="shorny" w:date="2014-06-09T18:46:00Z">
              <w:rPr>
                <w:rStyle w:val="keyword1"/>
              </w:rPr>
            </w:rPrChange>
          </w:rPr>
          <w:t>INSERT</w:t>
        </w:r>
        <w:r w:rsidRPr="00905A86">
          <w:rPr>
            <w:sz w:val="18"/>
            <w:rPrChange w:id="18396" w:author="shorny" w:date="2014-06-09T18:46:00Z">
              <w:rPr/>
            </w:rPrChange>
          </w:rPr>
          <w:t xml:space="preserve"> </w:t>
        </w:r>
        <w:r w:rsidRPr="00905A86">
          <w:rPr>
            <w:rStyle w:val="keyword1"/>
            <w:sz w:val="18"/>
            <w:rPrChange w:id="18397" w:author="shorny" w:date="2014-06-09T18:46:00Z">
              <w:rPr>
                <w:rStyle w:val="keyword1"/>
              </w:rPr>
            </w:rPrChange>
          </w:rPr>
          <w:t>INTO</w:t>
        </w:r>
        <w:r w:rsidRPr="00905A86">
          <w:rPr>
            <w:sz w:val="18"/>
            <w:rPrChange w:id="18398" w:author="shorny" w:date="2014-06-09T18:46:00Z">
              <w:rPr/>
            </w:rPrChange>
          </w:rPr>
          <w:t xml:space="preserve"> Document (UploadLink, ApplicantID, DocTypeID, Description,</w:t>
        </w:r>
      </w:ins>
    </w:p>
    <w:p w14:paraId="6CAD66B8" w14:textId="77777777" w:rsidR="00905A86" w:rsidRPr="00905A86" w:rsidRDefault="00905A86">
      <w:pPr>
        <w:pStyle w:val="HTMLPreformatted"/>
        <w:divId w:val="1587107075"/>
        <w:rPr>
          <w:ins w:id="18399" w:author="shorny" w:date="2014-06-09T18:46:00Z"/>
          <w:sz w:val="18"/>
          <w:rPrChange w:id="18400" w:author="shorny" w:date="2014-06-09T18:46:00Z">
            <w:rPr>
              <w:ins w:id="18401" w:author="shorny" w:date="2014-06-09T18:46:00Z"/>
            </w:rPr>
          </w:rPrChange>
        </w:rPr>
      </w:pPr>
      <w:ins w:id="18402" w:author="shorny" w:date="2014-06-09T18:46:00Z">
        <w:r w:rsidRPr="00905A86">
          <w:rPr>
            <w:sz w:val="18"/>
            <w:rPrChange w:id="18403" w:author="shorny" w:date="2014-06-09T18:46:00Z">
              <w:rPr/>
            </w:rPrChange>
          </w:rPr>
          <w:t>DocStatusID)</w:t>
        </w:r>
      </w:ins>
    </w:p>
    <w:p w14:paraId="534A91C3" w14:textId="77777777" w:rsidR="00905A86" w:rsidRPr="00905A86" w:rsidRDefault="00905A86">
      <w:pPr>
        <w:pStyle w:val="HTMLPreformatted"/>
        <w:divId w:val="1587107075"/>
        <w:rPr>
          <w:ins w:id="18404" w:author="shorny" w:date="2014-06-09T18:46:00Z"/>
          <w:rStyle w:val="string1"/>
          <w:sz w:val="18"/>
          <w:rPrChange w:id="18405" w:author="shorny" w:date="2014-06-09T18:46:00Z">
            <w:rPr>
              <w:ins w:id="18406" w:author="shorny" w:date="2014-06-09T18:46:00Z"/>
              <w:rStyle w:val="string1"/>
            </w:rPr>
          </w:rPrChange>
        </w:rPr>
      </w:pPr>
      <w:ins w:id="18407" w:author="shorny" w:date="2014-06-09T18:46:00Z">
        <w:r w:rsidRPr="00905A86">
          <w:rPr>
            <w:rStyle w:val="keyword1"/>
            <w:sz w:val="18"/>
            <w:rPrChange w:id="18408" w:author="shorny" w:date="2014-06-09T18:46:00Z">
              <w:rPr>
                <w:rStyle w:val="keyword1"/>
              </w:rPr>
            </w:rPrChange>
          </w:rPr>
          <w:t>VALUES</w:t>
        </w:r>
        <w:r w:rsidRPr="00905A86">
          <w:rPr>
            <w:sz w:val="18"/>
            <w:rPrChange w:id="18409" w:author="shorny" w:date="2014-06-09T18:46:00Z">
              <w:rPr/>
            </w:rPrChange>
          </w:rPr>
          <w:t xml:space="preserve"> (</w:t>
        </w:r>
        <w:r w:rsidRPr="00905A86">
          <w:rPr>
            <w:rStyle w:val="string1"/>
            <w:sz w:val="18"/>
            <w:rPrChange w:id="18410" w:author="shorny" w:date="2014-06-09T18:46:00Z">
              <w:rPr>
                <w:rStyle w:val="string1"/>
              </w:rPr>
            </w:rPrChange>
          </w:rPr>
          <w:t>'/mnt/data/rhd/07/publication/0001.pptx'</w:t>
        </w:r>
        <w:r w:rsidRPr="00905A86">
          <w:rPr>
            <w:sz w:val="18"/>
            <w:rPrChange w:id="18411" w:author="shorny" w:date="2014-06-09T18:46:00Z">
              <w:rPr/>
            </w:rPrChange>
          </w:rPr>
          <w:t xml:space="preserve">, 07, 20009, </w:t>
        </w:r>
        <w:r w:rsidRPr="00905A86">
          <w:rPr>
            <w:rStyle w:val="string1"/>
            <w:sz w:val="18"/>
            <w:rPrChange w:id="18412" w:author="shorny" w:date="2014-06-09T18:46:00Z">
              <w:rPr>
                <w:rStyle w:val="string1"/>
              </w:rPr>
            </w:rPrChange>
          </w:rPr>
          <w:t>'Six-plus</w:t>
        </w:r>
      </w:ins>
    </w:p>
    <w:p w14:paraId="6EC6B57C" w14:textId="77777777" w:rsidR="00905A86" w:rsidRPr="00905A86" w:rsidRDefault="00905A86">
      <w:pPr>
        <w:pStyle w:val="HTMLPreformatted"/>
        <w:divId w:val="1587107075"/>
        <w:rPr>
          <w:ins w:id="18413" w:author="shorny" w:date="2014-06-09T18:46:00Z"/>
          <w:sz w:val="18"/>
          <w:rPrChange w:id="18414" w:author="shorny" w:date="2014-06-09T18:46:00Z">
            <w:rPr>
              <w:ins w:id="18415" w:author="shorny" w:date="2014-06-09T18:46:00Z"/>
            </w:rPr>
          </w:rPrChange>
        </w:rPr>
      </w:pPr>
      <w:ins w:id="18416" w:author="shorny" w:date="2014-06-09T18:46:00Z">
        <w:r w:rsidRPr="00905A86">
          <w:rPr>
            <w:rStyle w:val="string1"/>
            <w:sz w:val="18"/>
            <w:rPrChange w:id="18417" w:author="shorny" w:date="2014-06-09T18:46:00Z">
              <w:rPr>
                <w:rStyle w:val="string1"/>
              </w:rPr>
            </w:rPrChange>
          </w:rPr>
          <w:t>presenting a six-element framework for sentiment analysis.pptx'</w:t>
        </w:r>
        <w:r w:rsidRPr="00905A86">
          <w:rPr>
            <w:sz w:val="18"/>
            <w:rPrChange w:id="18418" w:author="shorny" w:date="2014-06-09T18:46:00Z">
              <w:rPr/>
            </w:rPrChange>
          </w:rPr>
          <w:t>, 30000);</w:t>
        </w:r>
      </w:ins>
    </w:p>
    <w:p w14:paraId="582D5978" w14:textId="77777777" w:rsidR="00905A86" w:rsidRPr="00905A86" w:rsidRDefault="00905A86">
      <w:pPr>
        <w:pStyle w:val="HTMLPreformatted"/>
        <w:divId w:val="1587107075"/>
        <w:rPr>
          <w:ins w:id="18419" w:author="shorny" w:date="2014-06-09T18:46:00Z"/>
          <w:sz w:val="18"/>
          <w:rPrChange w:id="18420" w:author="shorny" w:date="2014-06-09T18:46:00Z">
            <w:rPr>
              <w:ins w:id="18421" w:author="shorny" w:date="2014-06-09T18:46:00Z"/>
            </w:rPr>
          </w:rPrChange>
        </w:rPr>
      </w:pPr>
    </w:p>
    <w:p w14:paraId="5ECE415C" w14:textId="77777777" w:rsidR="00905A86" w:rsidRPr="00905A86" w:rsidRDefault="00905A86">
      <w:pPr>
        <w:pStyle w:val="HTMLPreformatted"/>
        <w:divId w:val="1587107075"/>
        <w:rPr>
          <w:ins w:id="18422" w:author="shorny" w:date="2014-06-09T18:46:00Z"/>
          <w:sz w:val="18"/>
          <w:rPrChange w:id="18423" w:author="shorny" w:date="2014-06-09T18:46:00Z">
            <w:rPr>
              <w:ins w:id="18424" w:author="shorny" w:date="2014-06-09T18:46:00Z"/>
            </w:rPr>
          </w:rPrChange>
        </w:rPr>
      </w:pPr>
      <w:ins w:id="18425" w:author="shorny" w:date="2014-06-09T18:46:00Z">
        <w:r w:rsidRPr="00905A86">
          <w:rPr>
            <w:rStyle w:val="keyword1"/>
            <w:sz w:val="18"/>
            <w:rPrChange w:id="18426" w:author="shorny" w:date="2014-06-09T18:46:00Z">
              <w:rPr>
                <w:rStyle w:val="keyword1"/>
              </w:rPr>
            </w:rPrChange>
          </w:rPr>
          <w:t>INSERT</w:t>
        </w:r>
        <w:r w:rsidRPr="00905A86">
          <w:rPr>
            <w:sz w:val="18"/>
            <w:rPrChange w:id="18427" w:author="shorny" w:date="2014-06-09T18:46:00Z">
              <w:rPr/>
            </w:rPrChange>
          </w:rPr>
          <w:t xml:space="preserve"> </w:t>
        </w:r>
        <w:r w:rsidRPr="00905A86">
          <w:rPr>
            <w:rStyle w:val="keyword1"/>
            <w:sz w:val="18"/>
            <w:rPrChange w:id="18428" w:author="shorny" w:date="2014-06-09T18:46:00Z">
              <w:rPr>
                <w:rStyle w:val="keyword1"/>
              </w:rPr>
            </w:rPrChange>
          </w:rPr>
          <w:t>INTO</w:t>
        </w:r>
        <w:r w:rsidRPr="00905A86">
          <w:rPr>
            <w:sz w:val="18"/>
            <w:rPrChange w:id="18429" w:author="shorny" w:date="2014-06-09T18:46:00Z">
              <w:rPr/>
            </w:rPrChange>
          </w:rPr>
          <w:t xml:space="preserve"> Document (UploadLink, ApplicantID, DocTypeID, Description,</w:t>
        </w:r>
      </w:ins>
    </w:p>
    <w:p w14:paraId="29AE4E6D" w14:textId="77777777" w:rsidR="00905A86" w:rsidRPr="00905A86" w:rsidRDefault="00905A86">
      <w:pPr>
        <w:pStyle w:val="HTMLPreformatted"/>
        <w:divId w:val="1587107075"/>
        <w:rPr>
          <w:ins w:id="18430" w:author="shorny" w:date="2014-06-09T18:46:00Z"/>
          <w:sz w:val="18"/>
          <w:rPrChange w:id="18431" w:author="shorny" w:date="2014-06-09T18:46:00Z">
            <w:rPr>
              <w:ins w:id="18432" w:author="shorny" w:date="2014-06-09T18:46:00Z"/>
            </w:rPr>
          </w:rPrChange>
        </w:rPr>
      </w:pPr>
      <w:ins w:id="18433" w:author="shorny" w:date="2014-06-09T18:46:00Z">
        <w:r w:rsidRPr="00905A86">
          <w:rPr>
            <w:sz w:val="18"/>
            <w:rPrChange w:id="18434" w:author="shorny" w:date="2014-06-09T18:46:00Z">
              <w:rPr/>
            </w:rPrChange>
          </w:rPr>
          <w:t>DocStatusID)</w:t>
        </w:r>
      </w:ins>
    </w:p>
    <w:p w14:paraId="1F036392" w14:textId="77777777" w:rsidR="00905A86" w:rsidRPr="00905A86" w:rsidRDefault="00905A86">
      <w:pPr>
        <w:pStyle w:val="HTMLPreformatted"/>
        <w:divId w:val="1587107075"/>
        <w:rPr>
          <w:ins w:id="18435" w:author="shorny" w:date="2014-06-09T18:46:00Z"/>
          <w:rStyle w:val="string1"/>
          <w:sz w:val="18"/>
          <w:rPrChange w:id="18436" w:author="shorny" w:date="2014-06-09T18:46:00Z">
            <w:rPr>
              <w:ins w:id="18437" w:author="shorny" w:date="2014-06-09T18:46:00Z"/>
              <w:rStyle w:val="string1"/>
            </w:rPr>
          </w:rPrChange>
        </w:rPr>
      </w:pPr>
      <w:ins w:id="18438" w:author="shorny" w:date="2014-06-09T18:46:00Z">
        <w:r w:rsidRPr="00905A86">
          <w:rPr>
            <w:rStyle w:val="keyword1"/>
            <w:sz w:val="18"/>
            <w:rPrChange w:id="18439" w:author="shorny" w:date="2014-06-09T18:46:00Z">
              <w:rPr>
                <w:rStyle w:val="keyword1"/>
              </w:rPr>
            </w:rPrChange>
          </w:rPr>
          <w:t>VALUES</w:t>
        </w:r>
        <w:r w:rsidRPr="00905A86">
          <w:rPr>
            <w:sz w:val="18"/>
            <w:rPrChange w:id="18440" w:author="shorny" w:date="2014-06-09T18:46:00Z">
              <w:rPr/>
            </w:rPrChange>
          </w:rPr>
          <w:t xml:space="preserve"> (</w:t>
        </w:r>
        <w:r w:rsidRPr="00905A86">
          <w:rPr>
            <w:rStyle w:val="string1"/>
            <w:sz w:val="18"/>
            <w:rPrChange w:id="18441" w:author="shorny" w:date="2014-06-09T18:46:00Z">
              <w:rPr>
                <w:rStyle w:val="string1"/>
              </w:rPr>
            </w:rPrChange>
          </w:rPr>
          <w:t>'/mnt/data/rhd/07/publication/0002.docx'</w:t>
        </w:r>
        <w:r w:rsidRPr="00905A86">
          <w:rPr>
            <w:sz w:val="18"/>
            <w:rPrChange w:id="18442" w:author="shorny" w:date="2014-06-09T18:46:00Z">
              <w:rPr/>
            </w:rPrChange>
          </w:rPr>
          <w:t xml:space="preserve">, 07, 20009, </w:t>
        </w:r>
        <w:r w:rsidRPr="00905A86">
          <w:rPr>
            <w:rStyle w:val="string1"/>
            <w:sz w:val="18"/>
            <w:rPrChange w:id="18443" w:author="shorny" w:date="2014-06-09T18:46:00Z">
              <w:rPr>
                <w:rStyle w:val="string1"/>
              </w:rPr>
            </w:rPrChange>
          </w:rPr>
          <w:t>'The price</w:t>
        </w:r>
      </w:ins>
    </w:p>
    <w:p w14:paraId="600FA5D0" w14:textId="77777777" w:rsidR="00905A86" w:rsidRPr="00905A86" w:rsidRDefault="00905A86">
      <w:pPr>
        <w:pStyle w:val="HTMLPreformatted"/>
        <w:divId w:val="1587107075"/>
        <w:rPr>
          <w:ins w:id="18444" w:author="shorny" w:date="2014-06-09T18:46:00Z"/>
          <w:sz w:val="18"/>
          <w:rPrChange w:id="18445" w:author="shorny" w:date="2014-06-09T18:46:00Z">
            <w:rPr>
              <w:ins w:id="18446" w:author="shorny" w:date="2014-06-09T18:46:00Z"/>
            </w:rPr>
          </w:rPrChange>
        </w:rPr>
      </w:pPr>
      <w:ins w:id="18447" w:author="shorny" w:date="2014-06-09T18:46:00Z">
        <w:r w:rsidRPr="00905A86">
          <w:rPr>
            <w:rStyle w:val="string1"/>
            <w:sz w:val="18"/>
            <w:rPrChange w:id="18448" w:author="shorny" w:date="2014-06-09T18:46:00Z">
              <w:rPr>
                <w:rStyle w:val="string1"/>
              </w:rPr>
            </w:rPrChange>
          </w:rPr>
          <w:t>prediction framework based upon representation of the opinions'</w:t>
        </w:r>
        <w:r w:rsidRPr="00905A86">
          <w:rPr>
            <w:sz w:val="18"/>
            <w:rPrChange w:id="18449" w:author="shorny" w:date="2014-06-09T18:46:00Z">
              <w:rPr/>
            </w:rPrChange>
          </w:rPr>
          <w:t>, 30000);</w:t>
        </w:r>
      </w:ins>
    </w:p>
    <w:p w14:paraId="53590B3B" w14:textId="77777777" w:rsidR="00905A86" w:rsidRPr="00905A86" w:rsidRDefault="00905A86">
      <w:pPr>
        <w:pStyle w:val="HTMLPreformatted"/>
        <w:divId w:val="1587107075"/>
        <w:rPr>
          <w:ins w:id="18450" w:author="shorny" w:date="2014-06-09T18:46:00Z"/>
          <w:sz w:val="18"/>
          <w:rPrChange w:id="18451" w:author="shorny" w:date="2014-06-09T18:46:00Z">
            <w:rPr>
              <w:ins w:id="18452" w:author="shorny" w:date="2014-06-09T18:46:00Z"/>
            </w:rPr>
          </w:rPrChange>
        </w:rPr>
      </w:pPr>
    </w:p>
    <w:p w14:paraId="1A10BB24" w14:textId="77777777" w:rsidR="00905A86" w:rsidRPr="00905A86" w:rsidRDefault="00905A86">
      <w:pPr>
        <w:pStyle w:val="HTMLPreformatted"/>
        <w:divId w:val="1587107075"/>
        <w:rPr>
          <w:ins w:id="18453" w:author="shorny" w:date="2014-06-09T18:46:00Z"/>
          <w:sz w:val="18"/>
          <w:rPrChange w:id="18454" w:author="shorny" w:date="2014-06-09T18:46:00Z">
            <w:rPr>
              <w:ins w:id="18455" w:author="shorny" w:date="2014-06-09T18:46:00Z"/>
            </w:rPr>
          </w:rPrChange>
        </w:rPr>
      </w:pPr>
      <w:ins w:id="18456" w:author="shorny" w:date="2014-06-09T18:46:00Z">
        <w:r w:rsidRPr="00905A86">
          <w:rPr>
            <w:rStyle w:val="keyword1"/>
            <w:sz w:val="18"/>
            <w:rPrChange w:id="18457" w:author="shorny" w:date="2014-06-09T18:46:00Z">
              <w:rPr>
                <w:rStyle w:val="keyword1"/>
              </w:rPr>
            </w:rPrChange>
          </w:rPr>
          <w:t>INSERT</w:t>
        </w:r>
        <w:r w:rsidRPr="00905A86">
          <w:rPr>
            <w:sz w:val="18"/>
            <w:rPrChange w:id="18458" w:author="shorny" w:date="2014-06-09T18:46:00Z">
              <w:rPr/>
            </w:rPrChange>
          </w:rPr>
          <w:t xml:space="preserve"> </w:t>
        </w:r>
        <w:r w:rsidRPr="00905A86">
          <w:rPr>
            <w:rStyle w:val="keyword1"/>
            <w:sz w:val="18"/>
            <w:rPrChange w:id="18459" w:author="shorny" w:date="2014-06-09T18:46:00Z">
              <w:rPr>
                <w:rStyle w:val="keyword1"/>
              </w:rPr>
            </w:rPrChange>
          </w:rPr>
          <w:t>INTO</w:t>
        </w:r>
        <w:r w:rsidRPr="00905A86">
          <w:rPr>
            <w:sz w:val="18"/>
            <w:rPrChange w:id="18460" w:author="shorny" w:date="2014-06-09T18:46:00Z">
              <w:rPr/>
            </w:rPrChange>
          </w:rPr>
          <w:t xml:space="preserve"> Document (UploadLink, ApplicantID, DocTypeID, Description,</w:t>
        </w:r>
      </w:ins>
    </w:p>
    <w:p w14:paraId="0EE80C5A" w14:textId="77777777" w:rsidR="00905A86" w:rsidRPr="00905A86" w:rsidRDefault="00905A86">
      <w:pPr>
        <w:pStyle w:val="HTMLPreformatted"/>
        <w:divId w:val="1587107075"/>
        <w:rPr>
          <w:ins w:id="18461" w:author="shorny" w:date="2014-06-09T18:46:00Z"/>
          <w:sz w:val="18"/>
          <w:rPrChange w:id="18462" w:author="shorny" w:date="2014-06-09T18:46:00Z">
            <w:rPr>
              <w:ins w:id="18463" w:author="shorny" w:date="2014-06-09T18:46:00Z"/>
            </w:rPr>
          </w:rPrChange>
        </w:rPr>
      </w:pPr>
      <w:ins w:id="18464" w:author="shorny" w:date="2014-06-09T18:46:00Z">
        <w:r w:rsidRPr="00905A86">
          <w:rPr>
            <w:sz w:val="18"/>
            <w:rPrChange w:id="18465" w:author="shorny" w:date="2014-06-09T18:46:00Z">
              <w:rPr/>
            </w:rPrChange>
          </w:rPr>
          <w:t>DocStatusID)</w:t>
        </w:r>
      </w:ins>
    </w:p>
    <w:p w14:paraId="772E9BFA" w14:textId="77777777" w:rsidR="00905A86" w:rsidRPr="00905A86" w:rsidRDefault="00905A86">
      <w:pPr>
        <w:pStyle w:val="HTMLPreformatted"/>
        <w:divId w:val="1587107075"/>
        <w:rPr>
          <w:ins w:id="18466" w:author="shorny" w:date="2014-06-09T18:46:00Z"/>
          <w:sz w:val="18"/>
          <w:rPrChange w:id="18467" w:author="shorny" w:date="2014-06-09T18:46:00Z">
            <w:rPr>
              <w:ins w:id="18468" w:author="shorny" w:date="2014-06-09T18:46:00Z"/>
            </w:rPr>
          </w:rPrChange>
        </w:rPr>
      </w:pPr>
      <w:ins w:id="18469" w:author="shorny" w:date="2014-06-09T18:46:00Z">
        <w:r w:rsidRPr="00905A86">
          <w:rPr>
            <w:rStyle w:val="keyword1"/>
            <w:sz w:val="18"/>
            <w:rPrChange w:id="18470" w:author="shorny" w:date="2014-06-09T18:46:00Z">
              <w:rPr>
                <w:rStyle w:val="keyword1"/>
              </w:rPr>
            </w:rPrChange>
          </w:rPr>
          <w:t>VALUES</w:t>
        </w:r>
        <w:r w:rsidRPr="00905A86">
          <w:rPr>
            <w:sz w:val="18"/>
            <w:rPrChange w:id="18471" w:author="shorny" w:date="2014-06-09T18:46:00Z">
              <w:rPr/>
            </w:rPrChange>
          </w:rPr>
          <w:t xml:space="preserve"> (</w:t>
        </w:r>
        <w:r w:rsidRPr="00905A86">
          <w:rPr>
            <w:rStyle w:val="string1"/>
            <w:sz w:val="18"/>
            <w:rPrChange w:id="18472" w:author="shorny" w:date="2014-06-09T18:46:00Z">
              <w:rPr>
                <w:rStyle w:val="string1"/>
              </w:rPr>
            </w:rPrChange>
          </w:rPr>
          <w:t>'/mnt/data/rhd/07/publication/0003.docx'</w:t>
        </w:r>
        <w:r w:rsidRPr="00905A86">
          <w:rPr>
            <w:sz w:val="18"/>
            <w:rPrChange w:id="18473" w:author="shorny" w:date="2014-06-09T18:46:00Z">
              <w:rPr/>
            </w:rPrChange>
          </w:rPr>
          <w:t>, 07, 20009,</w:t>
        </w:r>
      </w:ins>
    </w:p>
    <w:p w14:paraId="5222CA5E" w14:textId="77777777" w:rsidR="00905A86" w:rsidRPr="00905A86" w:rsidRDefault="00905A86">
      <w:pPr>
        <w:pStyle w:val="HTMLPreformatted"/>
        <w:divId w:val="1587107075"/>
        <w:rPr>
          <w:ins w:id="18474" w:author="shorny" w:date="2014-06-09T18:46:00Z"/>
          <w:sz w:val="18"/>
          <w:rPrChange w:id="18475" w:author="shorny" w:date="2014-06-09T18:46:00Z">
            <w:rPr>
              <w:ins w:id="18476" w:author="shorny" w:date="2014-06-09T18:46:00Z"/>
            </w:rPr>
          </w:rPrChange>
        </w:rPr>
      </w:pPr>
      <w:ins w:id="18477" w:author="shorny" w:date="2014-06-09T18:46:00Z">
        <w:r w:rsidRPr="00905A86">
          <w:rPr>
            <w:rStyle w:val="string1"/>
            <w:sz w:val="18"/>
            <w:rPrChange w:id="18478" w:author="shorny" w:date="2014-06-09T18:46:00Z">
              <w:rPr>
                <w:rStyle w:val="string1"/>
              </w:rPr>
            </w:rPrChange>
          </w:rPr>
          <w:t>'The classification framework for the representation of opinions'</w:t>
        </w:r>
        <w:r w:rsidRPr="00905A86">
          <w:rPr>
            <w:sz w:val="18"/>
            <w:rPrChange w:id="18479" w:author="shorny" w:date="2014-06-09T18:46:00Z">
              <w:rPr/>
            </w:rPrChange>
          </w:rPr>
          <w:t>, 30000);</w:t>
        </w:r>
      </w:ins>
    </w:p>
    <w:p w14:paraId="1BBA5E6E" w14:textId="77777777" w:rsidR="00905A86" w:rsidRPr="00905A86" w:rsidRDefault="00905A86">
      <w:pPr>
        <w:pStyle w:val="HTMLPreformatted"/>
        <w:divId w:val="1587107075"/>
        <w:rPr>
          <w:ins w:id="18480" w:author="shorny" w:date="2014-06-09T18:46:00Z"/>
          <w:sz w:val="18"/>
          <w:rPrChange w:id="18481" w:author="shorny" w:date="2014-06-09T18:46:00Z">
            <w:rPr>
              <w:ins w:id="18482" w:author="shorny" w:date="2014-06-09T18:46:00Z"/>
            </w:rPr>
          </w:rPrChange>
        </w:rPr>
      </w:pPr>
    </w:p>
    <w:p w14:paraId="57C5531D" w14:textId="77777777" w:rsidR="00905A86" w:rsidRPr="00905A86" w:rsidRDefault="00905A86">
      <w:pPr>
        <w:pStyle w:val="HTMLPreformatted"/>
        <w:divId w:val="1587107075"/>
        <w:rPr>
          <w:ins w:id="18483" w:author="shorny" w:date="2014-06-09T18:46:00Z"/>
          <w:rStyle w:val="comment1"/>
          <w:sz w:val="18"/>
          <w:rPrChange w:id="18484" w:author="shorny" w:date="2014-06-09T18:46:00Z">
            <w:rPr>
              <w:ins w:id="18485" w:author="shorny" w:date="2014-06-09T18:46:00Z"/>
              <w:rStyle w:val="comment1"/>
            </w:rPr>
          </w:rPrChange>
        </w:rPr>
      </w:pPr>
      <w:ins w:id="18486" w:author="shorny" w:date="2014-06-09T18:46:00Z">
        <w:r w:rsidRPr="00905A86">
          <w:rPr>
            <w:rStyle w:val="comment1"/>
            <w:sz w:val="18"/>
            <w:rPrChange w:id="18487" w:author="shorny" w:date="2014-06-09T18:46:00Z">
              <w:rPr>
                <w:rStyle w:val="comment1"/>
              </w:rPr>
            </w:rPrChange>
          </w:rPr>
          <w:t>-- Denise de Vries flags interest in this application</w:t>
        </w:r>
      </w:ins>
    </w:p>
    <w:p w14:paraId="48125F5E" w14:textId="77777777" w:rsidR="00905A86" w:rsidRPr="00905A86" w:rsidRDefault="00905A86">
      <w:pPr>
        <w:pStyle w:val="HTMLPreformatted"/>
        <w:divId w:val="1587107075"/>
        <w:rPr>
          <w:ins w:id="18488" w:author="shorny" w:date="2014-06-09T18:46:00Z"/>
          <w:sz w:val="18"/>
          <w:rPrChange w:id="18489" w:author="shorny" w:date="2014-06-09T18:46:00Z">
            <w:rPr>
              <w:ins w:id="18490" w:author="shorny" w:date="2014-06-09T18:46:00Z"/>
            </w:rPr>
          </w:rPrChange>
        </w:rPr>
      </w:pPr>
      <w:ins w:id="18491" w:author="shorny" w:date="2014-06-09T18:46:00Z">
        <w:r w:rsidRPr="00905A86">
          <w:rPr>
            <w:rStyle w:val="keyword1"/>
            <w:sz w:val="18"/>
            <w:rPrChange w:id="18492" w:author="shorny" w:date="2014-06-09T18:46:00Z">
              <w:rPr>
                <w:rStyle w:val="keyword1"/>
              </w:rPr>
            </w:rPrChange>
          </w:rPr>
          <w:t>INSERT</w:t>
        </w:r>
        <w:r w:rsidRPr="00905A86">
          <w:rPr>
            <w:sz w:val="18"/>
            <w:rPrChange w:id="18493" w:author="shorny" w:date="2014-06-09T18:46:00Z">
              <w:rPr/>
            </w:rPrChange>
          </w:rPr>
          <w:t xml:space="preserve"> </w:t>
        </w:r>
        <w:r w:rsidRPr="00905A86">
          <w:rPr>
            <w:rStyle w:val="keyword1"/>
            <w:sz w:val="18"/>
            <w:rPrChange w:id="18494" w:author="shorny" w:date="2014-06-09T18:46:00Z">
              <w:rPr>
                <w:rStyle w:val="keyword1"/>
              </w:rPr>
            </w:rPrChange>
          </w:rPr>
          <w:t>INTO</w:t>
        </w:r>
        <w:r w:rsidRPr="00905A86">
          <w:rPr>
            <w:sz w:val="18"/>
            <w:rPrChange w:id="18495" w:author="shorny" w:date="2014-06-09T18:46:00Z">
              <w:rPr/>
            </w:rPrChange>
          </w:rPr>
          <w:t xml:space="preserve"> `University Staff Member_Application` (StaffID, ApplicationID)</w:t>
        </w:r>
      </w:ins>
    </w:p>
    <w:p w14:paraId="03E17F34" w14:textId="77777777" w:rsidR="00905A86" w:rsidRPr="00905A86" w:rsidRDefault="00905A86">
      <w:pPr>
        <w:pStyle w:val="HTMLPreformatted"/>
        <w:divId w:val="1587107075"/>
        <w:rPr>
          <w:ins w:id="18496" w:author="shorny" w:date="2014-06-09T18:46:00Z"/>
          <w:sz w:val="18"/>
          <w:rPrChange w:id="18497" w:author="shorny" w:date="2014-06-09T18:46:00Z">
            <w:rPr>
              <w:ins w:id="18498" w:author="shorny" w:date="2014-06-09T18:46:00Z"/>
            </w:rPr>
          </w:rPrChange>
        </w:rPr>
      </w:pPr>
      <w:ins w:id="18499" w:author="shorny" w:date="2014-06-09T18:46:00Z">
        <w:r w:rsidRPr="00905A86">
          <w:rPr>
            <w:rStyle w:val="keyword1"/>
            <w:sz w:val="18"/>
            <w:rPrChange w:id="18500" w:author="shorny" w:date="2014-06-09T18:46:00Z">
              <w:rPr>
                <w:rStyle w:val="keyword1"/>
              </w:rPr>
            </w:rPrChange>
          </w:rPr>
          <w:t>VALUES</w:t>
        </w:r>
        <w:r w:rsidRPr="00905A86">
          <w:rPr>
            <w:sz w:val="18"/>
            <w:rPrChange w:id="18501" w:author="shorny" w:date="2014-06-09T18:46:00Z">
              <w:rPr/>
            </w:rPrChange>
          </w:rPr>
          <w:t xml:space="preserve"> (1000, 711);</w:t>
        </w:r>
      </w:ins>
    </w:p>
    <w:p w14:paraId="7CD9B080" w14:textId="77777777" w:rsidR="00905A86" w:rsidRPr="00905A86" w:rsidRDefault="00905A86">
      <w:pPr>
        <w:pStyle w:val="HTMLPreformatted"/>
        <w:divId w:val="1587107075"/>
        <w:rPr>
          <w:ins w:id="18502" w:author="shorny" w:date="2014-06-09T18:46:00Z"/>
          <w:sz w:val="18"/>
          <w:rPrChange w:id="18503" w:author="shorny" w:date="2014-06-09T18:46:00Z">
            <w:rPr>
              <w:ins w:id="18504" w:author="shorny" w:date="2014-06-09T18:46:00Z"/>
            </w:rPr>
          </w:rPrChange>
        </w:rPr>
      </w:pPr>
    </w:p>
    <w:p w14:paraId="46550AB2" w14:textId="77777777" w:rsidR="00905A86" w:rsidRPr="00905A86" w:rsidRDefault="00905A86">
      <w:pPr>
        <w:pStyle w:val="HTMLPreformatted"/>
        <w:divId w:val="1587107075"/>
        <w:rPr>
          <w:ins w:id="18505" w:author="shorny" w:date="2014-06-09T18:46:00Z"/>
          <w:rStyle w:val="comment1"/>
          <w:sz w:val="18"/>
          <w:rPrChange w:id="18506" w:author="shorny" w:date="2014-06-09T18:46:00Z">
            <w:rPr>
              <w:ins w:id="18507" w:author="shorny" w:date="2014-06-09T18:46:00Z"/>
              <w:rStyle w:val="comment1"/>
            </w:rPr>
          </w:rPrChange>
        </w:rPr>
      </w:pPr>
      <w:ins w:id="18508" w:author="shorny" w:date="2014-06-09T18:46:00Z">
        <w:r w:rsidRPr="00905A86">
          <w:rPr>
            <w:rStyle w:val="comment1"/>
            <w:sz w:val="18"/>
            <w:rPrChange w:id="18509" w:author="shorny" w:date="2014-06-09T18:46:00Z">
              <w:rPr>
                <w:rStyle w:val="comment1"/>
              </w:rPr>
            </w:rPrChange>
          </w:rPr>
          <w:t>-- John Roddick flags interest in this application</w:t>
        </w:r>
      </w:ins>
    </w:p>
    <w:p w14:paraId="47883398" w14:textId="77777777" w:rsidR="00905A86" w:rsidRPr="00905A86" w:rsidRDefault="00905A86">
      <w:pPr>
        <w:pStyle w:val="HTMLPreformatted"/>
        <w:divId w:val="1587107075"/>
        <w:rPr>
          <w:ins w:id="18510" w:author="shorny" w:date="2014-06-09T18:46:00Z"/>
          <w:sz w:val="18"/>
          <w:rPrChange w:id="18511" w:author="shorny" w:date="2014-06-09T18:46:00Z">
            <w:rPr>
              <w:ins w:id="18512" w:author="shorny" w:date="2014-06-09T18:46:00Z"/>
            </w:rPr>
          </w:rPrChange>
        </w:rPr>
      </w:pPr>
      <w:ins w:id="18513" w:author="shorny" w:date="2014-06-09T18:46:00Z">
        <w:r w:rsidRPr="00905A86">
          <w:rPr>
            <w:rStyle w:val="keyword1"/>
            <w:sz w:val="18"/>
            <w:rPrChange w:id="18514" w:author="shorny" w:date="2014-06-09T18:46:00Z">
              <w:rPr>
                <w:rStyle w:val="keyword1"/>
              </w:rPr>
            </w:rPrChange>
          </w:rPr>
          <w:t>INSERT</w:t>
        </w:r>
        <w:r w:rsidRPr="00905A86">
          <w:rPr>
            <w:sz w:val="18"/>
            <w:rPrChange w:id="18515" w:author="shorny" w:date="2014-06-09T18:46:00Z">
              <w:rPr/>
            </w:rPrChange>
          </w:rPr>
          <w:t xml:space="preserve"> </w:t>
        </w:r>
        <w:r w:rsidRPr="00905A86">
          <w:rPr>
            <w:rStyle w:val="keyword1"/>
            <w:sz w:val="18"/>
            <w:rPrChange w:id="18516" w:author="shorny" w:date="2014-06-09T18:46:00Z">
              <w:rPr>
                <w:rStyle w:val="keyword1"/>
              </w:rPr>
            </w:rPrChange>
          </w:rPr>
          <w:t>INTO</w:t>
        </w:r>
        <w:r w:rsidRPr="00905A86">
          <w:rPr>
            <w:sz w:val="18"/>
            <w:rPrChange w:id="18517" w:author="shorny" w:date="2014-06-09T18:46:00Z">
              <w:rPr/>
            </w:rPrChange>
          </w:rPr>
          <w:t xml:space="preserve"> `University Staff Member_Application` (StaffID, ApplicationID)</w:t>
        </w:r>
      </w:ins>
    </w:p>
    <w:p w14:paraId="4F301B65" w14:textId="77777777" w:rsidR="00905A86" w:rsidRPr="00905A86" w:rsidRDefault="00905A86">
      <w:pPr>
        <w:pStyle w:val="HTMLPreformatted"/>
        <w:divId w:val="1587107075"/>
        <w:rPr>
          <w:ins w:id="18518" w:author="shorny" w:date="2014-06-09T18:46:00Z"/>
          <w:sz w:val="18"/>
          <w:rPrChange w:id="18519" w:author="shorny" w:date="2014-06-09T18:46:00Z">
            <w:rPr>
              <w:ins w:id="18520" w:author="shorny" w:date="2014-06-09T18:46:00Z"/>
            </w:rPr>
          </w:rPrChange>
        </w:rPr>
      </w:pPr>
      <w:ins w:id="18521" w:author="shorny" w:date="2014-06-09T18:46:00Z">
        <w:r w:rsidRPr="00905A86">
          <w:rPr>
            <w:rStyle w:val="keyword1"/>
            <w:sz w:val="18"/>
            <w:rPrChange w:id="18522" w:author="shorny" w:date="2014-06-09T18:46:00Z">
              <w:rPr>
                <w:rStyle w:val="keyword1"/>
              </w:rPr>
            </w:rPrChange>
          </w:rPr>
          <w:t>VALUES</w:t>
        </w:r>
        <w:r w:rsidRPr="00905A86">
          <w:rPr>
            <w:sz w:val="18"/>
            <w:rPrChange w:id="18523" w:author="shorny" w:date="2014-06-09T18:46:00Z">
              <w:rPr/>
            </w:rPrChange>
          </w:rPr>
          <w:t xml:space="preserve"> (1002, 711);</w:t>
        </w:r>
      </w:ins>
    </w:p>
    <w:p w14:paraId="0397CEFB" w14:textId="77777777" w:rsidR="00905A86" w:rsidRPr="00905A86" w:rsidRDefault="00905A86">
      <w:pPr>
        <w:pStyle w:val="HTMLPreformatted"/>
        <w:divId w:val="1587107075"/>
        <w:rPr>
          <w:ins w:id="18524" w:author="shorny" w:date="2014-06-09T18:46:00Z"/>
          <w:sz w:val="18"/>
          <w:rPrChange w:id="18525" w:author="shorny" w:date="2014-06-09T18:46:00Z">
            <w:rPr>
              <w:ins w:id="18526" w:author="shorny" w:date="2014-06-09T18:46:00Z"/>
            </w:rPr>
          </w:rPrChange>
        </w:rPr>
      </w:pPr>
    </w:p>
    <w:p w14:paraId="71EC2C20" w14:textId="77777777" w:rsidR="00905A86" w:rsidRPr="00905A86" w:rsidRDefault="00905A86">
      <w:pPr>
        <w:pStyle w:val="HTMLPreformatted"/>
        <w:divId w:val="1587107075"/>
        <w:rPr>
          <w:ins w:id="18527" w:author="shorny" w:date="2014-06-09T18:46:00Z"/>
          <w:rStyle w:val="comment1"/>
          <w:sz w:val="18"/>
          <w:rPrChange w:id="18528" w:author="shorny" w:date="2014-06-09T18:46:00Z">
            <w:rPr>
              <w:ins w:id="18529" w:author="shorny" w:date="2014-06-09T18:46:00Z"/>
              <w:rStyle w:val="comment1"/>
            </w:rPr>
          </w:rPrChange>
        </w:rPr>
      </w:pPr>
      <w:ins w:id="18530" w:author="shorny" w:date="2014-06-09T18:46:00Z">
        <w:r w:rsidRPr="00905A86">
          <w:rPr>
            <w:rStyle w:val="comment1"/>
            <w:sz w:val="18"/>
            <w:rPrChange w:id="18531" w:author="shorny" w:date="2014-06-09T18:46:00Z">
              <w:rPr>
                <w:rStyle w:val="comment1"/>
              </w:rPr>
            </w:rPrChange>
          </w:rPr>
          <w:t>-- -----------------------------------------------------------------------------</w:t>
        </w:r>
      </w:ins>
    </w:p>
    <w:p w14:paraId="0C65C9A1" w14:textId="77777777" w:rsidR="00905A86" w:rsidRPr="00905A86" w:rsidRDefault="00905A86">
      <w:pPr>
        <w:pStyle w:val="HTMLPreformatted"/>
        <w:divId w:val="1587107075"/>
        <w:rPr>
          <w:ins w:id="18532" w:author="shorny" w:date="2014-06-09T18:46:00Z"/>
          <w:rStyle w:val="comment1"/>
          <w:sz w:val="18"/>
          <w:rPrChange w:id="18533" w:author="shorny" w:date="2014-06-09T18:46:00Z">
            <w:rPr>
              <w:ins w:id="18534" w:author="shorny" w:date="2014-06-09T18:46:00Z"/>
              <w:rStyle w:val="comment1"/>
            </w:rPr>
          </w:rPrChange>
        </w:rPr>
      </w:pPr>
      <w:ins w:id="18535" w:author="shorny" w:date="2014-06-09T18:46:00Z">
        <w:r w:rsidRPr="00905A86">
          <w:rPr>
            <w:rStyle w:val="comment1"/>
            <w:sz w:val="18"/>
            <w:rPrChange w:id="18536" w:author="shorny" w:date="2014-06-09T18:46:00Z">
              <w:rPr>
                <w:rStyle w:val="comment1"/>
              </w:rPr>
            </w:rPrChange>
          </w:rPr>
          <w:t>-- PhD Student.txt</w:t>
        </w:r>
      </w:ins>
    </w:p>
    <w:p w14:paraId="37F4DEA9" w14:textId="77777777" w:rsidR="00905A86" w:rsidRPr="00905A86" w:rsidRDefault="00905A86">
      <w:pPr>
        <w:pStyle w:val="HTMLPreformatted"/>
        <w:divId w:val="1587107075"/>
        <w:rPr>
          <w:ins w:id="18537" w:author="shorny" w:date="2014-06-09T18:46:00Z"/>
          <w:rStyle w:val="comment1"/>
          <w:sz w:val="18"/>
          <w:rPrChange w:id="18538" w:author="shorny" w:date="2014-06-09T18:46:00Z">
            <w:rPr>
              <w:ins w:id="18539" w:author="shorny" w:date="2014-06-09T18:46:00Z"/>
              <w:rStyle w:val="comment1"/>
            </w:rPr>
          </w:rPrChange>
        </w:rPr>
      </w:pPr>
      <w:ins w:id="18540" w:author="shorny" w:date="2014-06-09T18:46:00Z">
        <w:r w:rsidRPr="00905A86">
          <w:rPr>
            <w:rStyle w:val="comment1"/>
            <w:sz w:val="18"/>
            <w:rPrChange w:id="18541" w:author="shorny" w:date="2014-06-09T18:46:00Z">
              <w:rPr>
                <w:rStyle w:val="comment1"/>
              </w:rPr>
            </w:rPrChange>
          </w:rPr>
          <w:t>-- 8</w:t>
        </w:r>
      </w:ins>
    </w:p>
    <w:p w14:paraId="480EC393" w14:textId="77777777" w:rsidR="00905A86" w:rsidRPr="00905A86" w:rsidRDefault="00905A86">
      <w:pPr>
        <w:pStyle w:val="HTMLPreformatted"/>
        <w:divId w:val="1587107075"/>
        <w:rPr>
          <w:ins w:id="18542" w:author="shorny" w:date="2014-06-09T18:46:00Z"/>
          <w:sz w:val="18"/>
          <w:rPrChange w:id="18543" w:author="shorny" w:date="2014-06-09T18:46:00Z">
            <w:rPr>
              <w:ins w:id="18544" w:author="shorny" w:date="2014-06-09T18:46:00Z"/>
            </w:rPr>
          </w:rPrChange>
        </w:rPr>
      </w:pPr>
      <w:ins w:id="18545" w:author="shorny" w:date="2014-06-09T18:46:00Z">
        <w:r w:rsidRPr="00905A86">
          <w:rPr>
            <w:rStyle w:val="keyword1"/>
            <w:sz w:val="18"/>
            <w:rPrChange w:id="18546" w:author="shorny" w:date="2014-06-09T18:46:00Z">
              <w:rPr>
                <w:rStyle w:val="keyword1"/>
              </w:rPr>
            </w:rPrChange>
          </w:rPr>
          <w:t>SELECT</w:t>
        </w:r>
        <w:r w:rsidRPr="00905A86">
          <w:rPr>
            <w:sz w:val="18"/>
            <w:rPrChange w:id="18547" w:author="shorny" w:date="2014-06-09T18:46:00Z">
              <w:rPr/>
            </w:rPrChange>
          </w:rPr>
          <w:t xml:space="preserve"> "Populating Applicant 8 info" ;</w:t>
        </w:r>
      </w:ins>
    </w:p>
    <w:p w14:paraId="7971B17F" w14:textId="77777777" w:rsidR="00905A86" w:rsidRPr="00905A86" w:rsidRDefault="00905A86">
      <w:pPr>
        <w:pStyle w:val="HTMLPreformatted"/>
        <w:divId w:val="1587107075"/>
        <w:rPr>
          <w:ins w:id="18548" w:author="shorny" w:date="2014-06-09T18:46:00Z"/>
          <w:sz w:val="18"/>
          <w:rPrChange w:id="18549" w:author="shorny" w:date="2014-06-09T18:46:00Z">
            <w:rPr>
              <w:ins w:id="18550" w:author="shorny" w:date="2014-06-09T18:46:00Z"/>
            </w:rPr>
          </w:rPrChange>
        </w:rPr>
      </w:pPr>
    </w:p>
    <w:p w14:paraId="19B33FD6" w14:textId="77777777" w:rsidR="00905A86" w:rsidRPr="00905A86" w:rsidRDefault="00905A86">
      <w:pPr>
        <w:pStyle w:val="HTMLPreformatted"/>
        <w:divId w:val="1587107075"/>
        <w:rPr>
          <w:ins w:id="18551" w:author="shorny" w:date="2014-06-09T18:46:00Z"/>
          <w:sz w:val="18"/>
          <w:rPrChange w:id="18552" w:author="shorny" w:date="2014-06-09T18:46:00Z">
            <w:rPr>
              <w:ins w:id="18553" w:author="shorny" w:date="2014-06-09T18:46:00Z"/>
            </w:rPr>
          </w:rPrChange>
        </w:rPr>
      </w:pPr>
      <w:ins w:id="18554" w:author="shorny" w:date="2014-06-09T18:46:00Z">
        <w:r w:rsidRPr="00905A86">
          <w:rPr>
            <w:rStyle w:val="keyword1"/>
            <w:sz w:val="18"/>
            <w:rPrChange w:id="18555" w:author="shorny" w:date="2014-06-09T18:46:00Z">
              <w:rPr>
                <w:rStyle w:val="keyword1"/>
              </w:rPr>
            </w:rPrChange>
          </w:rPr>
          <w:t>INSERT</w:t>
        </w:r>
        <w:r w:rsidRPr="00905A86">
          <w:rPr>
            <w:sz w:val="18"/>
            <w:rPrChange w:id="18556" w:author="shorny" w:date="2014-06-09T18:46:00Z">
              <w:rPr/>
            </w:rPrChange>
          </w:rPr>
          <w:t xml:space="preserve"> </w:t>
        </w:r>
        <w:r w:rsidRPr="00905A86">
          <w:rPr>
            <w:rStyle w:val="keyword1"/>
            <w:sz w:val="18"/>
            <w:rPrChange w:id="18557" w:author="shorny" w:date="2014-06-09T18:46:00Z">
              <w:rPr>
                <w:rStyle w:val="keyword1"/>
              </w:rPr>
            </w:rPrChange>
          </w:rPr>
          <w:t>INTO</w:t>
        </w:r>
        <w:r w:rsidRPr="00905A86">
          <w:rPr>
            <w:sz w:val="18"/>
            <w:rPrChange w:id="18558" w:author="shorny" w:date="2014-06-09T18:46:00Z">
              <w:rPr/>
            </w:rPrChange>
          </w:rPr>
          <w:t xml:space="preserve"> Applicant (ApplicantID, FName, Email, DateAdded,</w:t>
        </w:r>
      </w:ins>
    </w:p>
    <w:p w14:paraId="0CA4C166" w14:textId="77777777" w:rsidR="00905A86" w:rsidRPr="00905A86" w:rsidRDefault="00905A86">
      <w:pPr>
        <w:pStyle w:val="HTMLPreformatted"/>
        <w:divId w:val="1587107075"/>
        <w:rPr>
          <w:ins w:id="18559" w:author="shorny" w:date="2014-06-09T18:46:00Z"/>
          <w:sz w:val="18"/>
          <w:rPrChange w:id="18560" w:author="shorny" w:date="2014-06-09T18:46:00Z">
            <w:rPr>
              <w:ins w:id="18561" w:author="shorny" w:date="2014-06-09T18:46:00Z"/>
            </w:rPr>
          </w:rPrChange>
        </w:rPr>
      </w:pPr>
      <w:ins w:id="18562" w:author="shorny" w:date="2014-06-09T18:46:00Z">
        <w:r w:rsidRPr="00905A86">
          <w:rPr>
            <w:sz w:val="18"/>
            <w:rPrChange w:id="18563" w:author="shorny" w:date="2014-06-09T18:46:00Z">
              <w:rPr/>
            </w:rPrChange>
          </w:rPr>
          <w:t>LastModifiedByStaffID)</w:t>
        </w:r>
      </w:ins>
    </w:p>
    <w:p w14:paraId="279C1290" w14:textId="77777777" w:rsidR="00905A86" w:rsidRPr="00905A86" w:rsidRDefault="00905A86">
      <w:pPr>
        <w:pStyle w:val="HTMLPreformatted"/>
        <w:divId w:val="1587107075"/>
        <w:rPr>
          <w:ins w:id="18564" w:author="shorny" w:date="2014-06-09T18:46:00Z"/>
          <w:sz w:val="18"/>
          <w:rPrChange w:id="18565" w:author="shorny" w:date="2014-06-09T18:46:00Z">
            <w:rPr>
              <w:ins w:id="18566" w:author="shorny" w:date="2014-06-09T18:46:00Z"/>
            </w:rPr>
          </w:rPrChange>
        </w:rPr>
      </w:pPr>
      <w:ins w:id="18567" w:author="shorny" w:date="2014-06-09T18:46:00Z">
        <w:r w:rsidRPr="00905A86">
          <w:rPr>
            <w:rStyle w:val="keyword1"/>
            <w:sz w:val="18"/>
            <w:rPrChange w:id="18568" w:author="shorny" w:date="2014-06-09T18:46:00Z">
              <w:rPr>
                <w:rStyle w:val="keyword1"/>
              </w:rPr>
            </w:rPrChange>
          </w:rPr>
          <w:t>VALUES</w:t>
        </w:r>
        <w:r w:rsidRPr="00905A86">
          <w:rPr>
            <w:sz w:val="18"/>
            <w:rPrChange w:id="18569" w:author="shorny" w:date="2014-06-09T18:46:00Z">
              <w:rPr/>
            </w:rPrChange>
          </w:rPr>
          <w:t xml:space="preserve"> (08, </w:t>
        </w:r>
        <w:r w:rsidRPr="00905A86">
          <w:rPr>
            <w:rStyle w:val="string1"/>
            <w:sz w:val="18"/>
            <w:rPrChange w:id="18570" w:author="shorny" w:date="2014-06-09T18:46:00Z">
              <w:rPr>
                <w:rStyle w:val="string1"/>
              </w:rPr>
            </w:rPrChange>
          </w:rPr>
          <w:t>'Sara'</w:t>
        </w:r>
        <w:r w:rsidRPr="00905A86">
          <w:rPr>
            <w:sz w:val="18"/>
            <w:rPrChange w:id="18571" w:author="shorny" w:date="2014-06-09T18:46:00Z">
              <w:rPr/>
            </w:rPrChange>
          </w:rPr>
          <w:t xml:space="preserve">, </w:t>
        </w:r>
        <w:r w:rsidRPr="00905A86">
          <w:rPr>
            <w:rStyle w:val="string1"/>
            <w:sz w:val="18"/>
            <w:rPrChange w:id="18572" w:author="shorny" w:date="2014-06-09T18:46:00Z">
              <w:rPr>
                <w:rStyle w:val="string1"/>
              </w:rPr>
            </w:rPrChange>
          </w:rPr>
          <w:t>'sara@gmail.com'</w:t>
        </w:r>
        <w:r w:rsidRPr="00905A86">
          <w:rPr>
            <w:sz w:val="18"/>
            <w:rPrChange w:id="18573" w:author="shorny" w:date="2014-06-09T18:46:00Z">
              <w:rPr/>
            </w:rPrChange>
          </w:rPr>
          <w:t xml:space="preserve">, </w:t>
        </w:r>
        <w:r w:rsidRPr="00905A86">
          <w:rPr>
            <w:rStyle w:val="string1"/>
            <w:sz w:val="18"/>
            <w:rPrChange w:id="18574" w:author="shorny" w:date="2014-06-09T18:46:00Z">
              <w:rPr>
                <w:rStyle w:val="string1"/>
              </w:rPr>
            </w:rPrChange>
          </w:rPr>
          <w:t>'2014-05-08'</w:t>
        </w:r>
        <w:r w:rsidRPr="00905A86">
          <w:rPr>
            <w:sz w:val="18"/>
            <w:rPrChange w:id="18575" w:author="shorny" w:date="2014-06-09T18:46:00Z">
              <w:rPr/>
            </w:rPrChange>
          </w:rPr>
          <w:t>, 1003) ;</w:t>
        </w:r>
      </w:ins>
    </w:p>
    <w:p w14:paraId="2980F41B" w14:textId="77777777" w:rsidR="00905A86" w:rsidRPr="00905A86" w:rsidRDefault="00905A86">
      <w:pPr>
        <w:pStyle w:val="HTMLPreformatted"/>
        <w:divId w:val="1587107075"/>
        <w:rPr>
          <w:ins w:id="18576" w:author="shorny" w:date="2014-06-09T18:46:00Z"/>
          <w:sz w:val="18"/>
          <w:rPrChange w:id="18577" w:author="shorny" w:date="2014-06-09T18:46:00Z">
            <w:rPr>
              <w:ins w:id="18578" w:author="shorny" w:date="2014-06-09T18:46:00Z"/>
            </w:rPr>
          </w:rPrChange>
        </w:rPr>
      </w:pPr>
    </w:p>
    <w:p w14:paraId="532188D3" w14:textId="77777777" w:rsidR="00905A86" w:rsidRPr="00905A86" w:rsidRDefault="00905A86">
      <w:pPr>
        <w:pStyle w:val="HTMLPreformatted"/>
        <w:divId w:val="1587107075"/>
        <w:rPr>
          <w:ins w:id="18579" w:author="shorny" w:date="2014-06-09T18:46:00Z"/>
          <w:sz w:val="18"/>
          <w:rPrChange w:id="18580" w:author="shorny" w:date="2014-06-09T18:46:00Z">
            <w:rPr>
              <w:ins w:id="18581" w:author="shorny" w:date="2014-06-09T18:46:00Z"/>
            </w:rPr>
          </w:rPrChange>
        </w:rPr>
      </w:pPr>
      <w:ins w:id="18582" w:author="shorny" w:date="2014-06-09T18:46:00Z">
        <w:r w:rsidRPr="00905A86">
          <w:rPr>
            <w:rStyle w:val="keyword1"/>
            <w:sz w:val="18"/>
            <w:rPrChange w:id="18583" w:author="shorny" w:date="2014-06-09T18:46:00Z">
              <w:rPr>
                <w:rStyle w:val="keyword1"/>
              </w:rPr>
            </w:rPrChange>
          </w:rPr>
          <w:t>INSERT</w:t>
        </w:r>
        <w:r w:rsidRPr="00905A86">
          <w:rPr>
            <w:sz w:val="18"/>
            <w:rPrChange w:id="18584" w:author="shorny" w:date="2014-06-09T18:46:00Z">
              <w:rPr/>
            </w:rPrChange>
          </w:rPr>
          <w:t xml:space="preserve"> </w:t>
        </w:r>
        <w:r w:rsidRPr="00905A86">
          <w:rPr>
            <w:rStyle w:val="keyword1"/>
            <w:sz w:val="18"/>
            <w:rPrChange w:id="18585" w:author="shorny" w:date="2014-06-09T18:46:00Z">
              <w:rPr>
                <w:rStyle w:val="keyword1"/>
              </w:rPr>
            </w:rPrChange>
          </w:rPr>
          <w:t>INTO</w:t>
        </w:r>
        <w:r w:rsidRPr="00905A86">
          <w:rPr>
            <w:sz w:val="18"/>
            <w:rPrChange w:id="18586" w:author="shorny" w:date="2014-06-09T18:46:00Z">
              <w:rPr/>
            </w:rPrChange>
          </w:rPr>
          <w:t xml:space="preserve"> Degree (DegID, ApplicantID, </w:t>
        </w:r>
        <w:r w:rsidRPr="00905A86">
          <w:rPr>
            <w:rStyle w:val="keyword1"/>
            <w:sz w:val="18"/>
            <w:rPrChange w:id="18587" w:author="shorny" w:date="2014-06-09T18:46:00Z">
              <w:rPr>
                <w:rStyle w:val="keyword1"/>
              </w:rPr>
            </w:rPrChange>
          </w:rPr>
          <w:t>Name</w:t>
        </w:r>
        <w:r w:rsidRPr="00905A86">
          <w:rPr>
            <w:sz w:val="18"/>
            <w:rPrChange w:id="18588" w:author="shorny" w:date="2014-06-09T18:46:00Z">
              <w:rPr/>
            </w:rPrChange>
          </w:rPr>
          <w:t xml:space="preserve">, </w:t>
        </w:r>
        <w:r w:rsidRPr="00905A86">
          <w:rPr>
            <w:rStyle w:val="keyword1"/>
            <w:sz w:val="18"/>
            <w:rPrChange w:id="18589" w:author="shorny" w:date="2014-06-09T18:46:00Z">
              <w:rPr>
                <w:rStyle w:val="keyword1"/>
              </w:rPr>
            </w:rPrChange>
          </w:rPr>
          <w:t>Type</w:t>
        </w:r>
        <w:r w:rsidRPr="00905A86">
          <w:rPr>
            <w:sz w:val="18"/>
            <w:rPrChange w:id="18590" w:author="shorny" w:date="2014-06-09T18:46:00Z">
              <w:rPr/>
            </w:rPrChange>
          </w:rPr>
          <w:t>, YearCompleted, GPA,</w:t>
        </w:r>
      </w:ins>
    </w:p>
    <w:p w14:paraId="488AD866" w14:textId="77777777" w:rsidR="00905A86" w:rsidRPr="00905A86" w:rsidRDefault="00905A86">
      <w:pPr>
        <w:pStyle w:val="HTMLPreformatted"/>
        <w:divId w:val="1587107075"/>
        <w:rPr>
          <w:ins w:id="18591" w:author="shorny" w:date="2014-06-09T18:46:00Z"/>
          <w:sz w:val="18"/>
          <w:rPrChange w:id="18592" w:author="shorny" w:date="2014-06-09T18:46:00Z">
            <w:rPr>
              <w:ins w:id="18593" w:author="shorny" w:date="2014-06-09T18:46:00Z"/>
            </w:rPr>
          </w:rPrChange>
        </w:rPr>
      </w:pPr>
      <w:ins w:id="18594" w:author="shorny" w:date="2014-06-09T18:46:00Z">
        <w:r w:rsidRPr="00905A86">
          <w:rPr>
            <w:sz w:val="18"/>
            <w:rPrChange w:id="18595" w:author="shorny" w:date="2014-06-09T18:46:00Z">
              <w:rPr/>
            </w:rPrChange>
          </w:rPr>
          <w:t>InstitutionCountryISOCode)</w:t>
        </w:r>
      </w:ins>
    </w:p>
    <w:p w14:paraId="119CA16A" w14:textId="77777777" w:rsidR="00905A86" w:rsidRPr="00905A86" w:rsidRDefault="00905A86">
      <w:pPr>
        <w:pStyle w:val="HTMLPreformatted"/>
        <w:divId w:val="1587107075"/>
        <w:rPr>
          <w:ins w:id="18596" w:author="shorny" w:date="2014-06-09T18:46:00Z"/>
          <w:sz w:val="18"/>
          <w:rPrChange w:id="18597" w:author="shorny" w:date="2014-06-09T18:46:00Z">
            <w:rPr>
              <w:ins w:id="18598" w:author="shorny" w:date="2014-06-09T18:46:00Z"/>
            </w:rPr>
          </w:rPrChange>
        </w:rPr>
      </w:pPr>
    </w:p>
    <w:p w14:paraId="40E9299D" w14:textId="77777777" w:rsidR="00905A86" w:rsidRPr="00905A86" w:rsidRDefault="00905A86">
      <w:pPr>
        <w:pStyle w:val="HTMLPreformatted"/>
        <w:divId w:val="1587107075"/>
        <w:rPr>
          <w:ins w:id="18599" w:author="shorny" w:date="2014-06-09T18:46:00Z"/>
          <w:sz w:val="18"/>
          <w:rPrChange w:id="18600" w:author="shorny" w:date="2014-06-09T18:46:00Z">
            <w:rPr>
              <w:ins w:id="18601" w:author="shorny" w:date="2014-06-09T18:46:00Z"/>
            </w:rPr>
          </w:rPrChange>
        </w:rPr>
      </w:pPr>
      <w:ins w:id="18602" w:author="shorny" w:date="2014-06-09T18:46:00Z">
        <w:r w:rsidRPr="00905A86">
          <w:rPr>
            <w:rStyle w:val="keyword1"/>
            <w:sz w:val="18"/>
            <w:rPrChange w:id="18603" w:author="shorny" w:date="2014-06-09T18:46:00Z">
              <w:rPr>
                <w:rStyle w:val="keyword1"/>
              </w:rPr>
            </w:rPrChange>
          </w:rPr>
          <w:t>VALUES</w:t>
        </w:r>
        <w:r w:rsidRPr="00905A86">
          <w:rPr>
            <w:sz w:val="18"/>
            <w:rPrChange w:id="18604" w:author="shorny" w:date="2014-06-09T18:46:00Z">
              <w:rPr/>
            </w:rPrChange>
          </w:rPr>
          <w:t xml:space="preserve"> (821, 08, </w:t>
        </w:r>
        <w:r w:rsidRPr="00905A86">
          <w:rPr>
            <w:rStyle w:val="string1"/>
            <w:sz w:val="18"/>
            <w:rPrChange w:id="18605" w:author="shorny" w:date="2014-06-09T18:46:00Z">
              <w:rPr>
                <w:rStyle w:val="string1"/>
              </w:rPr>
            </w:rPrChange>
          </w:rPr>
          <w:t>'Masters Comp Sc (Information Security)'</w:t>
        </w:r>
        <w:r w:rsidRPr="00905A86">
          <w:rPr>
            <w:sz w:val="18"/>
            <w:rPrChange w:id="18606" w:author="shorny" w:date="2014-06-09T18:46:00Z">
              <w:rPr/>
            </w:rPrChange>
          </w:rPr>
          <w:t xml:space="preserve">, </w:t>
        </w:r>
        <w:r w:rsidRPr="00905A86">
          <w:rPr>
            <w:rStyle w:val="string1"/>
            <w:sz w:val="18"/>
            <w:rPrChange w:id="18607" w:author="shorny" w:date="2014-06-09T18:46:00Z">
              <w:rPr>
                <w:rStyle w:val="string1"/>
              </w:rPr>
            </w:rPrChange>
          </w:rPr>
          <w:t>'masters'</w:t>
        </w:r>
        <w:r w:rsidRPr="00905A86">
          <w:rPr>
            <w:sz w:val="18"/>
            <w:rPrChange w:id="18608" w:author="shorny" w:date="2014-06-09T18:46:00Z">
              <w:rPr/>
            </w:rPrChange>
          </w:rPr>
          <w:t>,</w:t>
        </w:r>
      </w:ins>
    </w:p>
    <w:p w14:paraId="4BEE3829" w14:textId="77777777" w:rsidR="00905A86" w:rsidRPr="00905A86" w:rsidRDefault="00905A86">
      <w:pPr>
        <w:pStyle w:val="HTMLPreformatted"/>
        <w:divId w:val="1587107075"/>
        <w:rPr>
          <w:ins w:id="18609" w:author="shorny" w:date="2014-06-09T18:46:00Z"/>
          <w:sz w:val="18"/>
          <w:rPrChange w:id="18610" w:author="shorny" w:date="2014-06-09T18:46:00Z">
            <w:rPr>
              <w:ins w:id="18611" w:author="shorny" w:date="2014-06-09T18:46:00Z"/>
            </w:rPr>
          </w:rPrChange>
        </w:rPr>
      </w:pPr>
      <w:ins w:id="18612" w:author="shorny" w:date="2014-06-09T18:46:00Z">
        <w:r w:rsidRPr="00905A86">
          <w:rPr>
            <w:rStyle w:val="string1"/>
            <w:sz w:val="18"/>
            <w:rPrChange w:id="18613" w:author="shorny" w:date="2014-06-09T18:46:00Z">
              <w:rPr>
                <w:rStyle w:val="string1"/>
              </w:rPr>
            </w:rPrChange>
          </w:rPr>
          <w:t>'2013-12-31'</w:t>
        </w:r>
        <w:r w:rsidRPr="00905A86">
          <w:rPr>
            <w:sz w:val="18"/>
            <w:rPrChange w:id="18614" w:author="shorny" w:date="2014-06-09T18:46:00Z">
              <w:rPr/>
            </w:rPrChange>
          </w:rPr>
          <w:t xml:space="preserve">, 6.79, </w:t>
        </w:r>
        <w:r w:rsidRPr="00905A86">
          <w:rPr>
            <w:rStyle w:val="string1"/>
            <w:sz w:val="18"/>
            <w:rPrChange w:id="18615" w:author="shorny" w:date="2014-06-09T18:46:00Z">
              <w:rPr>
                <w:rStyle w:val="string1"/>
              </w:rPr>
            </w:rPrChange>
          </w:rPr>
          <w:t>'MY'</w:t>
        </w:r>
        <w:r w:rsidRPr="00905A86">
          <w:rPr>
            <w:sz w:val="18"/>
            <w:rPrChange w:id="18616" w:author="shorny" w:date="2014-06-09T18:46:00Z">
              <w:rPr/>
            </w:rPrChange>
          </w:rPr>
          <w:t>);</w:t>
        </w:r>
      </w:ins>
    </w:p>
    <w:p w14:paraId="0CED6BB8" w14:textId="77777777" w:rsidR="00905A86" w:rsidRPr="00905A86" w:rsidRDefault="00905A86">
      <w:pPr>
        <w:pStyle w:val="HTMLPreformatted"/>
        <w:divId w:val="1587107075"/>
        <w:rPr>
          <w:ins w:id="18617" w:author="shorny" w:date="2014-06-09T18:46:00Z"/>
          <w:sz w:val="18"/>
          <w:rPrChange w:id="18618" w:author="shorny" w:date="2014-06-09T18:46:00Z">
            <w:rPr>
              <w:ins w:id="18619" w:author="shorny" w:date="2014-06-09T18:46:00Z"/>
            </w:rPr>
          </w:rPrChange>
        </w:rPr>
      </w:pPr>
    </w:p>
    <w:p w14:paraId="0B4A17C3" w14:textId="77777777" w:rsidR="00905A86" w:rsidRPr="00905A86" w:rsidRDefault="00905A86">
      <w:pPr>
        <w:pStyle w:val="HTMLPreformatted"/>
        <w:divId w:val="1587107075"/>
        <w:rPr>
          <w:ins w:id="18620" w:author="shorny" w:date="2014-06-09T18:46:00Z"/>
          <w:sz w:val="18"/>
          <w:rPrChange w:id="18621" w:author="shorny" w:date="2014-06-09T18:46:00Z">
            <w:rPr>
              <w:ins w:id="18622" w:author="shorny" w:date="2014-06-09T18:46:00Z"/>
            </w:rPr>
          </w:rPrChange>
        </w:rPr>
      </w:pPr>
      <w:ins w:id="18623" w:author="shorny" w:date="2014-06-09T18:46:00Z">
        <w:r w:rsidRPr="00905A86">
          <w:rPr>
            <w:rStyle w:val="keyword1"/>
            <w:sz w:val="18"/>
            <w:rPrChange w:id="18624" w:author="shorny" w:date="2014-06-09T18:46:00Z">
              <w:rPr>
                <w:rStyle w:val="keyword1"/>
              </w:rPr>
            </w:rPrChange>
          </w:rPr>
          <w:t>INSERT</w:t>
        </w:r>
        <w:r w:rsidRPr="00905A86">
          <w:rPr>
            <w:sz w:val="18"/>
            <w:rPrChange w:id="18625" w:author="shorny" w:date="2014-06-09T18:46:00Z">
              <w:rPr/>
            </w:rPrChange>
          </w:rPr>
          <w:t xml:space="preserve"> </w:t>
        </w:r>
        <w:r w:rsidRPr="00905A86">
          <w:rPr>
            <w:rStyle w:val="keyword1"/>
            <w:sz w:val="18"/>
            <w:rPrChange w:id="18626" w:author="shorny" w:date="2014-06-09T18:46:00Z">
              <w:rPr>
                <w:rStyle w:val="keyword1"/>
              </w:rPr>
            </w:rPrChange>
          </w:rPr>
          <w:t>INTO</w:t>
        </w:r>
        <w:r w:rsidRPr="00905A86">
          <w:rPr>
            <w:sz w:val="18"/>
            <w:rPrChange w:id="18627" w:author="shorny" w:date="2014-06-09T18:46:00Z">
              <w:rPr/>
            </w:rPrChange>
          </w:rPr>
          <w:t xml:space="preserve"> Application (ApplicationID, ApplicantID, awardID, DateAdded,</w:t>
        </w:r>
      </w:ins>
    </w:p>
    <w:p w14:paraId="347E43DF" w14:textId="77777777" w:rsidR="00905A86" w:rsidRPr="00905A86" w:rsidRDefault="00905A86">
      <w:pPr>
        <w:pStyle w:val="HTMLPreformatted"/>
        <w:divId w:val="1587107075"/>
        <w:rPr>
          <w:ins w:id="18628" w:author="shorny" w:date="2014-06-09T18:46:00Z"/>
          <w:sz w:val="18"/>
          <w:rPrChange w:id="18629" w:author="shorny" w:date="2014-06-09T18:46:00Z">
            <w:rPr>
              <w:ins w:id="18630" w:author="shorny" w:date="2014-06-09T18:46:00Z"/>
            </w:rPr>
          </w:rPrChange>
        </w:rPr>
      </w:pPr>
      <w:ins w:id="18631" w:author="shorny" w:date="2014-06-09T18:46:00Z">
        <w:r w:rsidRPr="00905A86">
          <w:rPr>
            <w:sz w:val="18"/>
            <w:rPrChange w:id="18632" w:author="shorny" w:date="2014-06-09T18:46:00Z">
              <w:rPr/>
            </w:rPrChange>
          </w:rPr>
          <w:t>DateLastChecked, DateLastModified, LastModifiedByStaffID, applicationStatusID)</w:t>
        </w:r>
      </w:ins>
    </w:p>
    <w:p w14:paraId="6AFE860B" w14:textId="77777777" w:rsidR="00905A86" w:rsidRPr="00905A86" w:rsidRDefault="00905A86">
      <w:pPr>
        <w:pStyle w:val="HTMLPreformatted"/>
        <w:divId w:val="1587107075"/>
        <w:rPr>
          <w:ins w:id="18633" w:author="shorny" w:date="2014-06-09T18:46:00Z"/>
          <w:sz w:val="18"/>
          <w:rPrChange w:id="18634" w:author="shorny" w:date="2014-06-09T18:46:00Z">
            <w:rPr>
              <w:ins w:id="18635" w:author="shorny" w:date="2014-06-09T18:46:00Z"/>
            </w:rPr>
          </w:rPrChange>
        </w:rPr>
      </w:pPr>
      <w:ins w:id="18636" w:author="shorny" w:date="2014-06-09T18:46:00Z">
        <w:r w:rsidRPr="00905A86">
          <w:rPr>
            <w:rStyle w:val="keyword1"/>
            <w:sz w:val="18"/>
            <w:rPrChange w:id="18637" w:author="shorny" w:date="2014-06-09T18:46:00Z">
              <w:rPr>
                <w:rStyle w:val="keyword1"/>
              </w:rPr>
            </w:rPrChange>
          </w:rPr>
          <w:t>VALUES</w:t>
        </w:r>
        <w:r w:rsidRPr="00905A86">
          <w:rPr>
            <w:sz w:val="18"/>
            <w:rPrChange w:id="18638" w:author="shorny" w:date="2014-06-09T18:46:00Z">
              <w:rPr/>
            </w:rPrChange>
          </w:rPr>
          <w:t xml:space="preserve"> (811, 08, 40000, </w:t>
        </w:r>
        <w:r w:rsidRPr="00905A86">
          <w:rPr>
            <w:rStyle w:val="string1"/>
            <w:sz w:val="18"/>
            <w:rPrChange w:id="18639" w:author="shorny" w:date="2014-06-09T18:46:00Z">
              <w:rPr>
                <w:rStyle w:val="string1"/>
              </w:rPr>
            </w:rPrChange>
          </w:rPr>
          <w:t>'2014-05-08'</w:t>
        </w:r>
        <w:r w:rsidRPr="00905A86">
          <w:rPr>
            <w:sz w:val="18"/>
            <w:rPrChange w:id="18640" w:author="shorny" w:date="2014-06-09T18:46:00Z">
              <w:rPr/>
            </w:rPrChange>
          </w:rPr>
          <w:t xml:space="preserve">, </w:t>
        </w:r>
        <w:r w:rsidRPr="00905A86">
          <w:rPr>
            <w:rStyle w:val="string1"/>
            <w:sz w:val="18"/>
            <w:rPrChange w:id="18641" w:author="shorny" w:date="2014-06-09T18:46:00Z">
              <w:rPr>
                <w:rStyle w:val="string1"/>
              </w:rPr>
            </w:rPrChange>
          </w:rPr>
          <w:t>'2014-05-08'</w:t>
        </w:r>
        <w:r w:rsidRPr="00905A86">
          <w:rPr>
            <w:sz w:val="18"/>
            <w:rPrChange w:id="18642" w:author="shorny" w:date="2014-06-09T18:46:00Z">
              <w:rPr/>
            </w:rPrChange>
          </w:rPr>
          <w:t xml:space="preserve">, </w:t>
        </w:r>
        <w:r w:rsidRPr="00905A86">
          <w:rPr>
            <w:rStyle w:val="string1"/>
            <w:sz w:val="18"/>
            <w:rPrChange w:id="18643" w:author="shorny" w:date="2014-06-09T18:46:00Z">
              <w:rPr>
                <w:rStyle w:val="string1"/>
              </w:rPr>
            </w:rPrChange>
          </w:rPr>
          <w:t>'2014-05-08'</w:t>
        </w:r>
        <w:r w:rsidRPr="00905A86">
          <w:rPr>
            <w:sz w:val="18"/>
            <w:rPrChange w:id="18644" w:author="shorny" w:date="2014-06-09T18:46:00Z">
              <w:rPr/>
            </w:rPrChange>
          </w:rPr>
          <w:t>, 1003, 10000);</w:t>
        </w:r>
      </w:ins>
    </w:p>
    <w:p w14:paraId="41695180" w14:textId="77777777" w:rsidR="00905A86" w:rsidRPr="00905A86" w:rsidRDefault="00905A86">
      <w:pPr>
        <w:pStyle w:val="HTMLPreformatted"/>
        <w:divId w:val="1587107075"/>
        <w:rPr>
          <w:ins w:id="18645" w:author="shorny" w:date="2014-06-09T18:46:00Z"/>
          <w:sz w:val="18"/>
          <w:rPrChange w:id="18646" w:author="shorny" w:date="2014-06-09T18:46:00Z">
            <w:rPr>
              <w:ins w:id="18647" w:author="shorny" w:date="2014-06-09T18:46:00Z"/>
            </w:rPr>
          </w:rPrChange>
        </w:rPr>
      </w:pPr>
    </w:p>
    <w:p w14:paraId="00687EEF" w14:textId="77777777" w:rsidR="00905A86" w:rsidRPr="00905A86" w:rsidRDefault="00905A86">
      <w:pPr>
        <w:pStyle w:val="HTMLPreformatted"/>
        <w:divId w:val="1587107075"/>
        <w:rPr>
          <w:ins w:id="18648" w:author="shorny" w:date="2014-06-09T18:46:00Z"/>
          <w:rStyle w:val="comment1"/>
          <w:sz w:val="18"/>
          <w:rPrChange w:id="18649" w:author="shorny" w:date="2014-06-09T18:46:00Z">
            <w:rPr>
              <w:ins w:id="18650" w:author="shorny" w:date="2014-06-09T18:46:00Z"/>
              <w:rStyle w:val="comment1"/>
            </w:rPr>
          </w:rPrChange>
        </w:rPr>
      </w:pPr>
      <w:ins w:id="18651" w:author="shorny" w:date="2014-06-09T18:46:00Z">
        <w:r w:rsidRPr="00905A86">
          <w:rPr>
            <w:rStyle w:val="comment1"/>
            <w:sz w:val="18"/>
            <w:rPrChange w:id="18652" w:author="shorny" w:date="2014-06-09T18:46:00Z">
              <w:rPr>
                <w:rStyle w:val="comment1"/>
              </w:rPr>
            </w:rPrChange>
          </w:rPr>
          <w:t>-- some research areas</w:t>
        </w:r>
      </w:ins>
    </w:p>
    <w:p w14:paraId="43DA4BB9" w14:textId="77777777" w:rsidR="00905A86" w:rsidRPr="00905A86" w:rsidRDefault="00905A86">
      <w:pPr>
        <w:pStyle w:val="HTMLPreformatted"/>
        <w:divId w:val="1587107075"/>
        <w:rPr>
          <w:ins w:id="18653" w:author="shorny" w:date="2014-06-09T18:46:00Z"/>
          <w:sz w:val="18"/>
          <w:rPrChange w:id="18654" w:author="shorny" w:date="2014-06-09T18:46:00Z">
            <w:rPr>
              <w:ins w:id="18655" w:author="shorny" w:date="2014-06-09T18:46:00Z"/>
            </w:rPr>
          </w:rPrChange>
        </w:rPr>
      </w:pPr>
      <w:ins w:id="18656" w:author="shorny" w:date="2014-06-09T18:46:00Z">
        <w:r w:rsidRPr="00905A86">
          <w:rPr>
            <w:rStyle w:val="keyword1"/>
            <w:sz w:val="18"/>
            <w:rPrChange w:id="18657" w:author="shorny" w:date="2014-06-09T18:46:00Z">
              <w:rPr>
                <w:rStyle w:val="keyword1"/>
              </w:rPr>
            </w:rPrChange>
          </w:rPr>
          <w:t>INSERT</w:t>
        </w:r>
        <w:r w:rsidRPr="00905A86">
          <w:rPr>
            <w:sz w:val="18"/>
            <w:rPrChange w:id="18658" w:author="shorny" w:date="2014-06-09T18:46:00Z">
              <w:rPr/>
            </w:rPrChange>
          </w:rPr>
          <w:t xml:space="preserve"> </w:t>
        </w:r>
        <w:r w:rsidRPr="00905A86">
          <w:rPr>
            <w:rStyle w:val="keyword1"/>
            <w:sz w:val="18"/>
            <w:rPrChange w:id="18659" w:author="shorny" w:date="2014-06-09T18:46:00Z">
              <w:rPr>
                <w:rStyle w:val="keyword1"/>
              </w:rPr>
            </w:rPrChange>
          </w:rPr>
          <w:t>INTO</w:t>
        </w:r>
        <w:r w:rsidRPr="00905A86">
          <w:rPr>
            <w:sz w:val="18"/>
            <w:rPrChange w:id="18660" w:author="shorny" w:date="2014-06-09T18:46:00Z">
              <w:rPr/>
            </w:rPrChange>
          </w:rPr>
          <w:t xml:space="preserve"> `Application_Research Area` (ApplicationID, FORCode)</w:t>
        </w:r>
      </w:ins>
    </w:p>
    <w:p w14:paraId="2897DB31" w14:textId="77777777" w:rsidR="00905A86" w:rsidRPr="00905A86" w:rsidRDefault="00905A86">
      <w:pPr>
        <w:pStyle w:val="HTMLPreformatted"/>
        <w:divId w:val="1587107075"/>
        <w:rPr>
          <w:ins w:id="18661" w:author="shorny" w:date="2014-06-09T18:46:00Z"/>
          <w:sz w:val="18"/>
          <w:rPrChange w:id="18662" w:author="shorny" w:date="2014-06-09T18:46:00Z">
            <w:rPr>
              <w:ins w:id="18663" w:author="shorny" w:date="2014-06-09T18:46:00Z"/>
            </w:rPr>
          </w:rPrChange>
        </w:rPr>
      </w:pPr>
      <w:ins w:id="18664" w:author="shorny" w:date="2014-06-09T18:46:00Z">
        <w:r w:rsidRPr="00905A86">
          <w:rPr>
            <w:rStyle w:val="keyword1"/>
            <w:sz w:val="18"/>
            <w:rPrChange w:id="18665" w:author="shorny" w:date="2014-06-09T18:46:00Z">
              <w:rPr>
                <w:rStyle w:val="keyword1"/>
              </w:rPr>
            </w:rPrChange>
          </w:rPr>
          <w:t>VALUES</w:t>
        </w:r>
        <w:r w:rsidRPr="00905A86">
          <w:rPr>
            <w:sz w:val="18"/>
            <w:rPrChange w:id="18666" w:author="shorny" w:date="2014-06-09T18:46:00Z">
              <w:rPr/>
            </w:rPrChange>
          </w:rPr>
          <w:t xml:space="preserve"> (811, 100503) ;</w:t>
        </w:r>
      </w:ins>
    </w:p>
    <w:p w14:paraId="64C0A6A3" w14:textId="77777777" w:rsidR="00905A86" w:rsidRPr="00905A86" w:rsidRDefault="00905A86">
      <w:pPr>
        <w:pStyle w:val="HTMLPreformatted"/>
        <w:divId w:val="1587107075"/>
        <w:rPr>
          <w:ins w:id="18667" w:author="shorny" w:date="2014-06-09T18:46:00Z"/>
          <w:sz w:val="18"/>
          <w:rPrChange w:id="18668" w:author="shorny" w:date="2014-06-09T18:46:00Z">
            <w:rPr>
              <w:ins w:id="18669" w:author="shorny" w:date="2014-06-09T18:46:00Z"/>
            </w:rPr>
          </w:rPrChange>
        </w:rPr>
      </w:pPr>
    </w:p>
    <w:p w14:paraId="4DC5B220" w14:textId="77777777" w:rsidR="00905A86" w:rsidRPr="00905A86" w:rsidRDefault="00905A86">
      <w:pPr>
        <w:pStyle w:val="HTMLPreformatted"/>
        <w:divId w:val="1587107075"/>
        <w:rPr>
          <w:ins w:id="18670" w:author="shorny" w:date="2014-06-09T18:46:00Z"/>
          <w:sz w:val="18"/>
          <w:rPrChange w:id="18671" w:author="shorny" w:date="2014-06-09T18:46:00Z">
            <w:rPr>
              <w:ins w:id="18672" w:author="shorny" w:date="2014-06-09T18:46:00Z"/>
            </w:rPr>
          </w:rPrChange>
        </w:rPr>
      </w:pPr>
      <w:ins w:id="18673" w:author="shorny" w:date="2014-06-09T18:46:00Z">
        <w:r w:rsidRPr="00905A86">
          <w:rPr>
            <w:rStyle w:val="keyword1"/>
            <w:sz w:val="18"/>
            <w:rPrChange w:id="18674" w:author="shorny" w:date="2014-06-09T18:46:00Z">
              <w:rPr>
                <w:rStyle w:val="keyword1"/>
              </w:rPr>
            </w:rPrChange>
          </w:rPr>
          <w:t>INSERT</w:t>
        </w:r>
        <w:r w:rsidRPr="00905A86">
          <w:rPr>
            <w:sz w:val="18"/>
            <w:rPrChange w:id="18675" w:author="shorny" w:date="2014-06-09T18:46:00Z">
              <w:rPr/>
            </w:rPrChange>
          </w:rPr>
          <w:t xml:space="preserve"> </w:t>
        </w:r>
        <w:r w:rsidRPr="00905A86">
          <w:rPr>
            <w:rStyle w:val="keyword1"/>
            <w:sz w:val="18"/>
            <w:rPrChange w:id="18676" w:author="shorny" w:date="2014-06-09T18:46:00Z">
              <w:rPr>
                <w:rStyle w:val="keyword1"/>
              </w:rPr>
            </w:rPrChange>
          </w:rPr>
          <w:t>INTO</w:t>
        </w:r>
        <w:r w:rsidRPr="00905A86">
          <w:rPr>
            <w:sz w:val="18"/>
            <w:rPrChange w:id="18677" w:author="shorny" w:date="2014-06-09T18:46:00Z">
              <w:rPr/>
            </w:rPrChange>
          </w:rPr>
          <w:t xml:space="preserve"> `Application_Research Area` (ApplicationID, FORCode)</w:t>
        </w:r>
      </w:ins>
    </w:p>
    <w:p w14:paraId="344F5995" w14:textId="77777777" w:rsidR="00905A86" w:rsidRPr="00905A86" w:rsidRDefault="00905A86">
      <w:pPr>
        <w:pStyle w:val="HTMLPreformatted"/>
        <w:divId w:val="1587107075"/>
        <w:rPr>
          <w:ins w:id="18678" w:author="shorny" w:date="2014-06-09T18:46:00Z"/>
          <w:sz w:val="18"/>
          <w:rPrChange w:id="18679" w:author="shorny" w:date="2014-06-09T18:46:00Z">
            <w:rPr>
              <w:ins w:id="18680" w:author="shorny" w:date="2014-06-09T18:46:00Z"/>
            </w:rPr>
          </w:rPrChange>
        </w:rPr>
      </w:pPr>
      <w:ins w:id="18681" w:author="shorny" w:date="2014-06-09T18:46:00Z">
        <w:r w:rsidRPr="00905A86">
          <w:rPr>
            <w:rStyle w:val="keyword1"/>
            <w:sz w:val="18"/>
            <w:rPrChange w:id="18682" w:author="shorny" w:date="2014-06-09T18:46:00Z">
              <w:rPr>
                <w:rStyle w:val="keyword1"/>
              </w:rPr>
            </w:rPrChange>
          </w:rPr>
          <w:t>VALUES</w:t>
        </w:r>
        <w:r w:rsidRPr="00905A86">
          <w:rPr>
            <w:sz w:val="18"/>
            <w:rPrChange w:id="18683" w:author="shorny" w:date="2014-06-09T18:46:00Z">
              <w:rPr/>
            </w:rPrChange>
          </w:rPr>
          <w:t xml:space="preserve"> (811, 89999) ;</w:t>
        </w:r>
      </w:ins>
    </w:p>
    <w:p w14:paraId="632C6871" w14:textId="77777777" w:rsidR="00905A86" w:rsidRPr="00905A86" w:rsidRDefault="00905A86">
      <w:pPr>
        <w:pStyle w:val="HTMLPreformatted"/>
        <w:divId w:val="1587107075"/>
        <w:rPr>
          <w:ins w:id="18684" w:author="shorny" w:date="2014-06-09T18:46:00Z"/>
          <w:sz w:val="18"/>
          <w:rPrChange w:id="18685" w:author="shorny" w:date="2014-06-09T18:46:00Z">
            <w:rPr>
              <w:ins w:id="18686" w:author="shorny" w:date="2014-06-09T18:46:00Z"/>
            </w:rPr>
          </w:rPrChange>
        </w:rPr>
      </w:pPr>
    </w:p>
    <w:p w14:paraId="39AFA38C" w14:textId="77777777" w:rsidR="00905A86" w:rsidRPr="00905A86" w:rsidRDefault="00905A86">
      <w:pPr>
        <w:pStyle w:val="HTMLPreformatted"/>
        <w:divId w:val="1587107075"/>
        <w:rPr>
          <w:ins w:id="18687" w:author="shorny" w:date="2014-06-09T18:46:00Z"/>
          <w:sz w:val="18"/>
          <w:rPrChange w:id="18688" w:author="shorny" w:date="2014-06-09T18:46:00Z">
            <w:rPr>
              <w:ins w:id="18689" w:author="shorny" w:date="2014-06-09T18:46:00Z"/>
            </w:rPr>
          </w:rPrChange>
        </w:rPr>
      </w:pPr>
    </w:p>
    <w:p w14:paraId="22220C4D" w14:textId="77777777" w:rsidR="00905A86" w:rsidRPr="00905A86" w:rsidRDefault="00905A86">
      <w:pPr>
        <w:pStyle w:val="HTMLPreformatted"/>
        <w:divId w:val="1587107075"/>
        <w:rPr>
          <w:ins w:id="18690" w:author="shorny" w:date="2014-06-09T18:46:00Z"/>
          <w:rStyle w:val="comment1"/>
          <w:sz w:val="18"/>
          <w:rPrChange w:id="18691" w:author="shorny" w:date="2014-06-09T18:46:00Z">
            <w:rPr>
              <w:ins w:id="18692" w:author="shorny" w:date="2014-06-09T18:46:00Z"/>
              <w:rStyle w:val="comment1"/>
            </w:rPr>
          </w:rPrChange>
        </w:rPr>
      </w:pPr>
      <w:ins w:id="18693" w:author="shorny" w:date="2014-06-09T18:46:00Z">
        <w:r w:rsidRPr="00905A86">
          <w:rPr>
            <w:rStyle w:val="comment1"/>
            <w:sz w:val="18"/>
            <w:rPrChange w:id="18694" w:author="shorny" w:date="2014-06-09T18:46:00Z">
              <w:rPr>
                <w:rStyle w:val="comment1"/>
              </w:rPr>
            </w:rPrChange>
          </w:rPr>
          <w:t>-- -----------------------------------------------------------------------------</w:t>
        </w:r>
      </w:ins>
    </w:p>
    <w:p w14:paraId="0F3EA2AB" w14:textId="77777777" w:rsidR="00905A86" w:rsidRPr="00905A86" w:rsidRDefault="00905A86">
      <w:pPr>
        <w:pStyle w:val="HTMLPreformatted"/>
        <w:divId w:val="1587107075"/>
        <w:rPr>
          <w:ins w:id="18695" w:author="shorny" w:date="2014-06-09T18:46:00Z"/>
          <w:rStyle w:val="comment1"/>
          <w:sz w:val="18"/>
          <w:rPrChange w:id="18696" w:author="shorny" w:date="2014-06-09T18:46:00Z">
            <w:rPr>
              <w:ins w:id="18697" w:author="shorny" w:date="2014-06-09T18:46:00Z"/>
              <w:rStyle w:val="comment1"/>
            </w:rPr>
          </w:rPrChange>
        </w:rPr>
      </w:pPr>
      <w:ins w:id="18698" w:author="shorny" w:date="2014-06-09T18:46:00Z">
        <w:r w:rsidRPr="00905A86">
          <w:rPr>
            <w:rStyle w:val="comment1"/>
            <w:sz w:val="18"/>
            <w:rPrChange w:id="18699" w:author="shorny" w:date="2014-06-09T18:46:00Z">
              <w:rPr>
                <w:rStyle w:val="comment1"/>
              </w:rPr>
            </w:rPrChange>
          </w:rPr>
          <w:t>-- PhD Student1.txt</w:t>
        </w:r>
      </w:ins>
    </w:p>
    <w:p w14:paraId="70F3328A" w14:textId="77777777" w:rsidR="00905A86" w:rsidRPr="00905A86" w:rsidRDefault="00905A86">
      <w:pPr>
        <w:pStyle w:val="HTMLPreformatted"/>
        <w:divId w:val="1587107075"/>
        <w:rPr>
          <w:ins w:id="18700" w:author="shorny" w:date="2014-06-09T18:46:00Z"/>
          <w:rStyle w:val="comment1"/>
          <w:sz w:val="18"/>
          <w:rPrChange w:id="18701" w:author="shorny" w:date="2014-06-09T18:46:00Z">
            <w:rPr>
              <w:ins w:id="18702" w:author="shorny" w:date="2014-06-09T18:46:00Z"/>
              <w:rStyle w:val="comment1"/>
            </w:rPr>
          </w:rPrChange>
        </w:rPr>
      </w:pPr>
      <w:ins w:id="18703" w:author="shorny" w:date="2014-06-09T18:46:00Z">
        <w:r w:rsidRPr="00905A86">
          <w:rPr>
            <w:rStyle w:val="comment1"/>
            <w:sz w:val="18"/>
            <w:rPrChange w:id="18704" w:author="shorny" w:date="2014-06-09T18:46:00Z">
              <w:rPr>
                <w:rStyle w:val="comment1"/>
              </w:rPr>
            </w:rPrChange>
          </w:rPr>
          <w:t>-- 9</w:t>
        </w:r>
      </w:ins>
    </w:p>
    <w:p w14:paraId="3CE6CFB8" w14:textId="77777777" w:rsidR="00905A86" w:rsidRPr="00905A86" w:rsidRDefault="00905A86">
      <w:pPr>
        <w:pStyle w:val="HTMLPreformatted"/>
        <w:divId w:val="1587107075"/>
        <w:rPr>
          <w:ins w:id="18705" w:author="shorny" w:date="2014-06-09T18:46:00Z"/>
          <w:sz w:val="18"/>
          <w:rPrChange w:id="18706" w:author="shorny" w:date="2014-06-09T18:46:00Z">
            <w:rPr>
              <w:ins w:id="18707" w:author="shorny" w:date="2014-06-09T18:46:00Z"/>
            </w:rPr>
          </w:rPrChange>
        </w:rPr>
      </w:pPr>
      <w:ins w:id="18708" w:author="shorny" w:date="2014-06-09T18:46:00Z">
        <w:r w:rsidRPr="00905A86">
          <w:rPr>
            <w:rStyle w:val="keyword1"/>
            <w:sz w:val="18"/>
            <w:rPrChange w:id="18709" w:author="shorny" w:date="2014-06-09T18:46:00Z">
              <w:rPr>
                <w:rStyle w:val="keyword1"/>
              </w:rPr>
            </w:rPrChange>
          </w:rPr>
          <w:t>SELECT</w:t>
        </w:r>
        <w:r w:rsidRPr="00905A86">
          <w:rPr>
            <w:sz w:val="18"/>
            <w:rPrChange w:id="18710" w:author="shorny" w:date="2014-06-09T18:46:00Z">
              <w:rPr/>
            </w:rPrChange>
          </w:rPr>
          <w:t xml:space="preserve"> "Populating Applicant 9 info" ;</w:t>
        </w:r>
      </w:ins>
    </w:p>
    <w:p w14:paraId="7DBB9BC8" w14:textId="77777777" w:rsidR="00905A86" w:rsidRPr="00905A86" w:rsidRDefault="00905A86">
      <w:pPr>
        <w:pStyle w:val="HTMLPreformatted"/>
        <w:divId w:val="1587107075"/>
        <w:rPr>
          <w:ins w:id="18711" w:author="shorny" w:date="2014-06-09T18:46:00Z"/>
          <w:sz w:val="18"/>
          <w:rPrChange w:id="18712" w:author="shorny" w:date="2014-06-09T18:46:00Z">
            <w:rPr>
              <w:ins w:id="18713" w:author="shorny" w:date="2014-06-09T18:46:00Z"/>
            </w:rPr>
          </w:rPrChange>
        </w:rPr>
      </w:pPr>
    </w:p>
    <w:p w14:paraId="215454F9" w14:textId="77777777" w:rsidR="00905A86" w:rsidRPr="00905A86" w:rsidRDefault="00905A86">
      <w:pPr>
        <w:pStyle w:val="HTMLPreformatted"/>
        <w:divId w:val="1587107075"/>
        <w:rPr>
          <w:ins w:id="18714" w:author="shorny" w:date="2014-06-09T18:46:00Z"/>
          <w:sz w:val="18"/>
          <w:rPrChange w:id="18715" w:author="shorny" w:date="2014-06-09T18:46:00Z">
            <w:rPr>
              <w:ins w:id="18716" w:author="shorny" w:date="2014-06-09T18:46:00Z"/>
            </w:rPr>
          </w:rPrChange>
        </w:rPr>
      </w:pPr>
      <w:ins w:id="18717" w:author="shorny" w:date="2014-06-09T18:46:00Z">
        <w:r w:rsidRPr="00905A86">
          <w:rPr>
            <w:rStyle w:val="keyword1"/>
            <w:sz w:val="18"/>
            <w:rPrChange w:id="18718" w:author="shorny" w:date="2014-06-09T18:46:00Z">
              <w:rPr>
                <w:rStyle w:val="keyword1"/>
              </w:rPr>
            </w:rPrChange>
          </w:rPr>
          <w:t>INSERT</w:t>
        </w:r>
        <w:r w:rsidRPr="00905A86">
          <w:rPr>
            <w:sz w:val="18"/>
            <w:rPrChange w:id="18719" w:author="shorny" w:date="2014-06-09T18:46:00Z">
              <w:rPr/>
            </w:rPrChange>
          </w:rPr>
          <w:t xml:space="preserve"> </w:t>
        </w:r>
        <w:r w:rsidRPr="00905A86">
          <w:rPr>
            <w:rStyle w:val="keyword1"/>
            <w:sz w:val="18"/>
            <w:rPrChange w:id="18720" w:author="shorny" w:date="2014-06-09T18:46:00Z">
              <w:rPr>
                <w:rStyle w:val="keyword1"/>
              </w:rPr>
            </w:rPrChange>
          </w:rPr>
          <w:t>INTO</w:t>
        </w:r>
        <w:r w:rsidRPr="00905A86">
          <w:rPr>
            <w:sz w:val="18"/>
            <w:rPrChange w:id="18721" w:author="shorny" w:date="2014-06-09T18:46:00Z">
              <w:rPr/>
            </w:rPrChange>
          </w:rPr>
          <w:t xml:space="preserve"> Applicant (ApplicantID, FName, LName, Email, DateAdded,</w:t>
        </w:r>
      </w:ins>
    </w:p>
    <w:p w14:paraId="3B4C9DF6" w14:textId="77777777" w:rsidR="00905A86" w:rsidRPr="00905A86" w:rsidRDefault="00905A86">
      <w:pPr>
        <w:pStyle w:val="HTMLPreformatted"/>
        <w:divId w:val="1587107075"/>
        <w:rPr>
          <w:ins w:id="18722" w:author="shorny" w:date="2014-06-09T18:46:00Z"/>
          <w:sz w:val="18"/>
          <w:rPrChange w:id="18723" w:author="shorny" w:date="2014-06-09T18:46:00Z">
            <w:rPr>
              <w:ins w:id="18724" w:author="shorny" w:date="2014-06-09T18:46:00Z"/>
            </w:rPr>
          </w:rPrChange>
        </w:rPr>
      </w:pPr>
      <w:ins w:id="18725" w:author="shorny" w:date="2014-06-09T18:46:00Z">
        <w:r w:rsidRPr="00905A86">
          <w:rPr>
            <w:sz w:val="18"/>
            <w:rPrChange w:id="18726" w:author="shorny" w:date="2014-06-09T18:46:00Z">
              <w:rPr/>
            </w:rPrChange>
          </w:rPr>
          <w:t>LastModifiedByStaffID)</w:t>
        </w:r>
      </w:ins>
    </w:p>
    <w:p w14:paraId="0554C77A" w14:textId="77777777" w:rsidR="00905A86" w:rsidRPr="00905A86" w:rsidRDefault="00905A86">
      <w:pPr>
        <w:pStyle w:val="HTMLPreformatted"/>
        <w:divId w:val="1587107075"/>
        <w:rPr>
          <w:ins w:id="18727" w:author="shorny" w:date="2014-06-09T18:46:00Z"/>
          <w:sz w:val="18"/>
          <w:rPrChange w:id="18728" w:author="shorny" w:date="2014-06-09T18:46:00Z">
            <w:rPr>
              <w:ins w:id="18729" w:author="shorny" w:date="2014-06-09T18:46:00Z"/>
            </w:rPr>
          </w:rPrChange>
        </w:rPr>
      </w:pPr>
      <w:ins w:id="18730" w:author="shorny" w:date="2014-06-09T18:46:00Z">
        <w:r w:rsidRPr="00905A86">
          <w:rPr>
            <w:rStyle w:val="keyword1"/>
            <w:sz w:val="18"/>
            <w:rPrChange w:id="18731" w:author="shorny" w:date="2014-06-09T18:46:00Z">
              <w:rPr>
                <w:rStyle w:val="keyword1"/>
              </w:rPr>
            </w:rPrChange>
          </w:rPr>
          <w:t>VALUES</w:t>
        </w:r>
        <w:r w:rsidRPr="00905A86">
          <w:rPr>
            <w:sz w:val="18"/>
            <w:rPrChange w:id="18732" w:author="shorny" w:date="2014-06-09T18:46:00Z">
              <w:rPr/>
            </w:rPrChange>
          </w:rPr>
          <w:t xml:space="preserve"> (09, </w:t>
        </w:r>
        <w:r w:rsidRPr="00905A86">
          <w:rPr>
            <w:rStyle w:val="string1"/>
            <w:sz w:val="18"/>
            <w:rPrChange w:id="18733" w:author="shorny" w:date="2014-06-09T18:46:00Z">
              <w:rPr>
                <w:rStyle w:val="string1"/>
              </w:rPr>
            </w:rPrChange>
          </w:rPr>
          <w:t>'Abdul-Allah'</w:t>
        </w:r>
        <w:r w:rsidRPr="00905A86">
          <w:rPr>
            <w:sz w:val="18"/>
            <w:rPrChange w:id="18734" w:author="shorny" w:date="2014-06-09T18:46:00Z">
              <w:rPr/>
            </w:rPrChange>
          </w:rPr>
          <w:t xml:space="preserve">, </w:t>
        </w:r>
        <w:r w:rsidRPr="00905A86">
          <w:rPr>
            <w:rStyle w:val="string1"/>
            <w:sz w:val="18"/>
            <w:rPrChange w:id="18735" w:author="shorny" w:date="2014-06-09T18:46:00Z">
              <w:rPr>
                <w:rStyle w:val="string1"/>
              </w:rPr>
            </w:rPrChange>
          </w:rPr>
          <w:t>'Al-Sadhan'</w:t>
        </w:r>
        <w:r w:rsidRPr="00905A86">
          <w:rPr>
            <w:sz w:val="18"/>
            <w:rPrChange w:id="18736" w:author="shorny" w:date="2014-06-09T18:46:00Z">
              <w:rPr/>
            </w:rPrChange>
          </w:rPr>
          <w:t xml:space="preserve">, </w:t>
        </w:r>
        <w:r w:rsidRPr="00905A86">
          <w:rPr>
            <w:rStyle w:val="string1"/>
            <w:sz w:val="18"/>
            <w:rPrChange w:id="18737" w:author="shorny" w:date="2014-06-09T18:46:00Z">
              <w:rPr>
                <w:rStyle w:val="string1"/>
              </w:rPr>
            </w:rPrChange>
          </w:rPr>
          <w:t>'abdul-allah.al-sadhan@gmail.com'</w:t>
        </w:r>
        <w:r w:rsidRPr="00905A86">
          <w:rPr>
            <w:sz w:val="18"/>
            <w:rPrChange w:id="18738" w:author="shorny" w:date="2014-06-09T18:46:00Z">
              <w:rPr/>
            </w:rPrChange>
          </w:rPr>
          <w:t>,</w:t>
        </w:r>
      </w:ins>
    </w:p>
    <w:p w14:paraId="20755662" w14:textId="77777777" w:rsidR="00905A86" w:rsidRPr="00905A86" w:rsidRDefault="00905A86">
      <w:pPr>
        <w:pStyle w:val="HTMLPreformatted"/>
        <w:divId w:val="1587107075"/>
        <w:rPr>
          <w:ins w:id="18739" w:author="shorny" w:date="2014-06-09T18:46:00Z"/>
          <w:sz w:val="18"/>
          <w:rPrChange w:id="18740" w:author="shorny" w:date="2014-06-09T18:46:00Z">
            <w:rPr>
              <w:ins w:id="18741" w:author="shorny" w:date="2014-06-09T18:46:00Z"/>
            </w:rPr>
          </w:rPrChange>
        </w:rPr>
      </w:pPr>
      <w:ins w:id="18742" w:author="shorny" w:date="2014-06-09T18:46:00Z">
        <w:r w:rsidRPr="00905A86">
          <w:rPr>
            <w:rStyle w:val="string1"/>
            <w:sz w:val="18"/>
            <w:rPrChange w:id="18743" w:author="shorny" w:date="2014-06-09T18:46:00Z">
              <w:rPr>
                <w:rStyle w:val="string1"/>
              </w:rPr>
            </w:rPrChange>
          </w:rPr>
          <w:t>'2014-05-09'</w:t>
        </w:r>
        <w:r w:rsidRPr="00905A86">
          <w:rPr>
            <w:sz w:val="18"/>
            <w:rPrChange w:id="18744" w:author="shorny" w:date="2014-06-09T18:46:00Z">
              <w:rPr/>
            </w:rPrChange>
          </w:rPr>
          <w:t>, 1000) ;</w:t>
        </w:r>
      </w:ins>
    </w:p>
    <w:p w14:paraId="507FB6E1" w14:textId="77777777" w:rsidR="00905A86" w:rsidRPr="00905A86" w:rsidRDefault="00905A86">
      <w:pPr>
        <w:pStyle w:val="HTMLPreformatted"/>
        <w:divId w:val="1587107075"/>
        <w:rPr>
          <w:ins w:id="18745" w:author="shorny" w:date="2014-06-09T18:46:00Z"/>
          <w:sz w:val="18"/>
          <w:rPrChange w:id="18746" w:author="shorny" w:date="2014-06-09T18:46:00Z">
            <w:rPr>
              <w:ins w:id="18747" w:author="shorny" w:date="2014-06-09T18:46:00Z"/>
            </w:rPr>
          </w:rPrChange>
        </w:rPr>
      </w:pPr>
    </w:p>
    <w:p w14:paraId="4E97C84E" w14:textId="77777777" w:rsidR="00905A86" w:rsidRPr="00905A86" w:rsidRDefault="00905A86">
      <w:pPr>
        <w:pStyle w:val="HTMLPreformatted"/>
        <w:divId w:val="1587107075"/>
        <w:rPr>
          <w:ins w:id="18748" w:author="shorny" w:date="2014-06-09T18:46:00Z"/>
          <w:sz w:val="18"/>
          <w:rPrChange w:id="18749" w:author="shorny" w:date="2014-06-09T18:46:00Z">
            <w:rPr>
              <w:ins w:id="18750" w:author="shorny" w:date="2014-06-09T18:46:00Z"/>
            </w:rPr>
          </w:rPrChange>
        </w:rPr>
      </w:pPr>
      <w:ins w:id="18751" w:author="shorny" w:date="2014-06-09T18:46:00Z">
        <w:r w:rsidRPr="00905A86">
          <w:rPr>
            <w:rStyle w:val="keyword1"/>
            <w:sz w:val="18"/>
            <w:rPrChange w:id="18752" w:author="shorny" w:date="2014-06-09T18:46:00Z">
              <w:rPr>
                <w:rStyle w:val="keyword1"/>
              </w:rPr>
            </w:rPrChange>
          </w:rPr>
          <w:t>INSERT</w:t>
        </w:r>
        <w:r w:rsidRPr="00905A86">
          <w:rPr>
            <w:sz w:val="18"/>
            <w:rPrChange w:id="18753" w:author="shorny" w:date="2014-06-09T18:46:00Z">
              <w:rPr/>
            </w:rPrChange>
          </w:rPr>
          <w:t xml:space="preserve"> </w:t>
        </w:r>
        <w:r w:rsidRPr="00905A86">
          <w:rPr>
            <w:rStyle w:val="keyword1"/>
            <w:sz w:val="18"/>
            <w:rPrChange w:id="18754" w:author="shorny" w:date="2014-06-09T18:46:00Z">
              <w:rPr>
                <w:rStyle w:val="keyword1"/>
              </w:rPr>
            </w:rPrChange>
          </w:rPr>
          <w:t>INTO</w:t>
        </w:r>
        <w:r w:rsidRPr="00905A86">
          <w:rPr>
            <w:sz w:val="18"/>
            <w:rPrChange w:id="18755" w:author="shorny" w:date="2014-06-09T18:46:00Z">
              <w:rPr/>
            </w:rPrChange>
          </w:rPr>
          <w:t xml:space="preserve"> Application (ApplicationID, ApplicantID, awardID, DateAdded,</w:t>
        </w:r>
      </w:ins>
    </w:p>
    <w:p w14:paraId="2FEC27C3" w14:textId="77777777" w:rsidR="00905A86" w:rsidRPr="00905A86" w:rsidRDefault="00905A86">
      <w:pPr>
        <w:pStyle w:val="HTMLPreformatted"/>
        <w:divId w:val="1587107075"/>
        <w:rPr>
          <w:ins w:id="18756" w:author="shorny" w:date="2014-06-09T18:46:00Z"/>
          <w:sz w:val="18"/>
          <w:rPrChange w:id="18757" w:author="shorny" w:date="2014-06-09T18:46:00Z">
            <w:rPr>
              <w:ins w:id="18758" w:author="shorny" w:date="2014-06-09T18:46:00Z"/>
            </w:rPr>
          </w:rPrChange>
        </w:rPr>
      </w:pPr>
      <w:ins w:id="18759" w:author="shorny" w:date="2014-06-09T18:46:00Z">
        <w:r w:rsidRPr="00905A86">
          <w:rPr>
            <w:sz w:val="18"/>
            <w:rPrChange w:id="18760" w:author="shorny" w:date="2014-06-09T18:46:00Z">
              <w:rPr/>
            </w:rPrChange>
          </w:rPr>
          <w:t>DateLastChecked, DateLastModified, LastModifiedByStaffID, applicationStatusID)</w:t>
        </w:r>
      </w:ins>
    </w:p>
    <w:p w14:paraId="11BE2C00" w14:textId="77777777" w:rsidR="00905A86" w:rsidRPr="00905A86" w:rsidRDefault="00905A86">
      <w:pPr>
        <w:pStyle w:val="HTMLPreformatted"/>
        <w:divId w:val="1587107075"/>
        <w:rPr>
          <w:ins w:id="18761" w:author="shorny" w:date="2014-06-09T18:46:00Z"/>
          <w:sz w:val="18"/>
          <w:rPrChange w:id="18762" w:author="shorny" w:date="2014-06-09T18:46:00Z">
            <w:rPr>
              <w:ins w:id="18763" w:author="shorny" w:date="2014-06-09T18:46:00Z"/>
            </w:rPr>
          </w:rPrChange>
        </w:rPr>
      </w:pPr>
      <w:ins w:id="18764" w:author="shorny" w:date="2014-06-09T18:46:00Z">
        <w:r w:rsidRPr="00905A86">
          <w:rPr>
            <w:rStyle w:val="keyword1"/>
            <w:sz w:val="18"/>
            <w:rPrChange w:id="18765" w:author="shorny" w:date="2014-06-09T18:46:00Z">
              <w:rPr>
                <w:rStyle w:val="keyword1"/>
              </w:rPr>
            </w:rPrChange>
          </w:rPr>
          <w:t>VALUES</w:t>
        </w:r>
        <w:r w:rsidRPr="00905A86">
          <w:rPr>
            <w:sz w:val="18"/>
            <w:rPrChange w:id="18766" w:author="shorny" w:date="2014-06-09T18:46:00Z">
              <w:rPr/>
            </w:rPrChange>
          </w:rPr>
          <w:t xml:space="preserve"> (911, 09, 40000, </w:t>
        </w:r>
        <w:r w:rsidRPr="00905A86">
          <w:rPr>
            <w:rStyle w:val="string1"/>
            <w:sz w:val="18"/>
            <w:rPrChange w:id="18767" w:author="shorny" w:date="2014-06-09T18:46:00Z">
              <w:rPr>
                <w:rStyle w:val="string1"/>
              </w:rPr>
            </w:rPrChange>
          </w:rPr>
          <w:t>'2014-05-09'</w:t>
        </w:r>
        <w:r w:rsidRPr="00905A86">
          <w:rPr>
            <w:sz w:val="18"/>
            <w:rPrChange w:id="18768" w:author="shorny" w:date="2014-06-09T18:46:00Z">
              <w:rPr/>
            </w:rPrChange>
          </w:rPr>
          <w:t xml:space="preserve">, </w:t>
        </w:r>
        <w:r w:rsidRPr="00905A86">
          <w:rPr>
            <w:rStyle w:val="string1"/>
            <w:sz w:val="18"/>
            <w:rPrChange w:id="18769" w:author="shorny" w:date="2014-06-09T18:46:00Z">
              <w:rPr>
                <w:rStyle w:val="string1"/>
              </w:rPr>
            </w:rPrChange>
          </w:rPr>
          <w:t>'2014-05-09'</w:t>
        </w:r>
        <w:r w:rsidRPr="00905A86">
          <w:rPr>
            <w:sz w:val="18"/>
            <w:rPrChange w:id="18770" w:author="shorny" w:date="2014-06-09T18:46:00Z">
              <w:rPr/>
            </w:rPrChange>
          </w:rPr>
          <w:t xml:space="preserve">, </w:t>
        </w:r>
        <w:r w:rsidRPr="00905A86">
          <w:rPr>
            <w:rStyle w:val="string1"/>
            <w:sz w:val="18"/>
            <w:rPrChange w:id="18771" w:author="shorny" w:date="2014-06-09T18:46:00Z">
              <w:rPr>
                <w:rStyle w:val="string1"/>
              </w:rPr>
            </w:rPrChange>
          </w:rPr>
          <w:t>'2014-05-09'</w:t>
        </w:r>
        <w:r w:rsidRPr="00905A86">
          <w:rPr>
            <w:sz w:val="18"/>
            <w:rPrChange w:id="18772" w:author="shorny" w:date="2014-06-09T18:46:00Z">
              <w:rPr/>
            </w:rPrChange>
          </w:rPr>
          <w:t>, 1000, 10000);</w:t>
        </w:r>
      </w:ins>
    </w:p>
    <w:p w14:paraId="47AAAC67" w14:textId="77777777" w:rsidR="00905A86" w:rsidRPr="00905A86" w:rsidRDefault="00905A86">
      <w:pPr>
        <w:pStyle w:val="HTMLPreformatted"/>
        <w:divId w:val="1587107075"/>
        <w:rPr>
          <w:ins w:id="18773" w:author="shorny" w:date="2014-06-09T18:46:00Z"/>
          <w:sz w:val="18"/>
          <w:rPrChange w:id="18774" w:author="shorny" w:date="2014-06-09T18:46:00Z">
            <w:rPr>
              <w:ins w:id="18775" w:author="shorny" w:date="2014-06-09T18:46:00Z"/>
            </w:rPr>
          </w:rPrChange>
        </w:rPr>
      </w:pPr>
    </w:p>
    <w:p w14:paraId="79A4D24B" w14:textId="77777777" w:rsidR="00905A86" w:rsidRPr="00905A86" w:rsidRDefault="00905A86">
      <w:pPr>
        <w:pStyle w:val="HTMLPreformatted"/>
        <w:divId w:val="1587107075"/>
        <w:rPr>
          <w:ins w:id="18776" w:author="shorny" w:date="2014-06-09T18:46:00Z"/>
          <w:rStyle w:val="comment1"/>
          <w:sz w:val="18"/>
          <w:rPrChange w:id="18777" w:author="shorny" w:date="2014-06-09T18:46:00Z">
            <w:rPr>
              <w:ins w:id="18778" w:author="shorny" w:date="2014-06-09T18:46:00Z"/>
              <w:rStyle w:val="comment1"/>
            </w:rPr>
          </w:rPrChange>
        </w:rPr>
      </w:pPr>
      <w:ins w:id="18779" w:author="shorny" w:date="2014-06-09T18:46:00Z">
        <w:r w:rsidRPr="00905A86">
          <w:rPr>
            <w:rStyle w:val="comment1"/>
            <w:sz w:val="18"/>
            <w:rPrChange w:id="18780" w:author="shorny" w:date="2014-06-09T18:46:00Z">
              <w:rPr>
                <w:rStyle w:val="comment1"/>
              </w:rPr>
            </w:rPrChange>
          </w:rPr>
          <w:t>-- -----------------------------------------------------------------------------</w:t>
        </w:r>
      </w:ins>
    </w:p>
    <w:p w14:paraId="43247025" w14:textId="77777777" w:rsidR="00905A86" w:rsidRPr="00905A86" w:rsidRDefault="00905A86">
      <w:pPr>
        <w:pStyle w:val="HTMLPreformatted"/>
        <w:divId w:val="1587107075"/>
        <w:rPr>
          <w:ins w:id="18781" w:author="shorny" w:date="2014-06-09T18:46:00Z"/>
          <w:rStyle w:val="comment1"/>
          <w:sz w:val="18"/>
          <w:rPrChange w:id="18782" w:author="shorny" w:date="2014-06-09T18:46:00Z">
            <w:rPr>
              <w:ins w:id="18783" w:author="shorny" w:date="2014-06-09T18:46:00Z"/>
              <w:rStyle w:val="comment1"/>
            </w:rPr>
          </w:rPrChange>
        </w:rPr>
      </w:pPr>
      <w:ins w:id="18784" w:author="shorny" w:date="2014-06-09T18:46:00Z">
        <w:r w:rsidRPr="00905A86">
          <w:rPr>
            <w:rStyle w:val="comment1"/>
            <w:sz w:val="18"/>
            <w:rPrChange w:id="18785" w:author="shorny" w:date="2014-06-09T18:46:00Z">
              <w:rPr>
                <w:rStyle w:val="comment1"/>
              </w:rPr>
            </w:rPrChange>
          </w:rPr>
          <w:t>-- PhD Student2.txt</w:t>
        </w:r>
      </w:ins>
    </w:p>
    <w:p w14:paraId="67EF20AB" w14:textId="77777777" w:rsidR="00905A86" w:rsidRPr="00905A86" w:rsidRDefault="00905A86">
      <w:pPr>
        <w:pStyle w:val="HTMLPreformatted"/>
        <w:divId w:val="1587107075"/>
        <w:rPr>
          <w:ins w:id="18786" w:author="shorny" w:date="2014-06-09T18:46:00Z"/>
          <w:rStyle w:val="comment1"/>
          <w:sz w:val="18"/>
          <w:rPrChange w:id="18787" w:author="shorny" w:date="2014-06-09T18:46:00Z">
            <w:rPr>
              <w:ins w:id="18788" w:author="shorny" w:date="2014-06-09T18:46:00Z"/>
              <w:rStyle w:val="comment1"/>
            </w:rPr>
          </w:rPrChange>
        </w:rPr>
      </w:pPr>
      <w:ins w:id="18789" w:author="shorny" w:date="2014-06-09T18:46:00Z">
        <w:r w:rsidRPr="00905A86">
          <w:rPr>
            <w:rStyle w:val="comment1"/>
            <w:sz w:val="18"/>
            <w:rPrChange w:id="18790" w:author="shorny" w:date="2014-06-09T18:46:00Z">
              <w:rPr>
                <w:rStyle w:val="comment1"/>
              </w:rPr>
            </w:rPrChange>
          </w:rPr>
          <w:t>-- 10</w:t>
        </w:r>
      </w:ins>
    </w:p>
    <w:p w14:paraId="5BC5292B" w14:textId="77777777" w:rsidR="00905A86" w:rsidRPr="00905A86" w:rsidRDefault="00905A86">
      <w:pPr>
        <w:pStyle w:val="HTMLPreformatted"/>
        <w:divId w:val="1587107075"/>
        <w:rPr>
          <w:ins w:id="18791" w:author="shorny" w:date="2014-06-09T18:46:00Z"/>
          <w:sz w:val="18"/>
          <w:rPrChange w:id="18792" w:author="shorny" w:date="2014-06-09T18:46:00Z">
            <w:rPr>
              <w:ins w:id="18793" w:author="shorny" w:date="2014-06-09T18:46:00Z"/>
            </w:rPr>
          </w:rPrChange>
        </w:rPr>
      </w:pPr>
      <w:ins w:id="18794" w:author="shorny" w:date="2014-06-09T18:46:00Z">
        <w:r w:rsidRPr="00905A86">
          <w:rPr>
            <w:rStyle w:val="keyword1"/>
            <w:sz w:val="18"/>
            <w:rPrChange w:id="18795" w:author="shorny" w:date="2014-06-09T18:46:00Z">
              <w:rPr>
                <w:rStyle w:val="keyword1"/>
              </w:rPr>
            </w:rPrChange>
          </w:rPr>
          <w:t>SELECT</w:t>
        </w:r>
        <w:r w:rsidRPr="00905A86">
          <w:rPr>
            <w:sz w:val="18"/>
            <w:rPrChange w:id="18796" w:author="shorny" w:date="2014-06-09T18:46:00Z">
              <w:rPr/>
            </w:rPrChange>
          </w:rPr>
          <w:t xml:space="preserve"> "Populating Applicant 10 info" ;</w:t>
        </w:r>
      </w:ins>
    </w:p>
    <w:p w14:paraId="35C949C9" w14:textId="77777777" w:rsidR="00905A86" w:rsidRPr="00905A86" w:rsidRDefault="00905A86">
      <w:pPr>
        <w:pStyle w:val="HTMLPreformatted"/>
        <w:divId w:val="1587107075"/>
        <w:rPr>
          <w:ins w:id="18797" w:author="shorny" w:date="2014-06-09T18:46:00Z"/>
          <w:sz w:val="18"/>
          <w:rPrChange w:id="18798" w:author="shorny" w:date="2014-06-09T18:46:00Z">
            <w:rPr>
              <w:ins w:id="18799" w:author="shorny" w:date="2014-06-09T18:46:00Z"/>
            </w:rPr>
          </w:rPrChange>
        </w:rPr>
      </w:pPr>
    </w:p>
    <w:p w14:paraId="062084D5" w14:textId="77777777" w:rsidR="00905A86" w:rsidRPr="00905A86" w:rsidRDefault="00905A86">
      <w:pPr>
        <w:pStyle w:val="HTMLPreformatted"/>
        <w:divId w:val="1587107075"/>
        <w:rPr>
          <w:ins w:id="18800" w:author="shorny" w:date="2014-06-09T18:46:00Z"/>
          <w:sz w:val="18"/>
          <w:rPrChange w:id="18801" w:author="shorny" w:date="2014-06-09T18:46:00Z">
            <w:rPr>
              <w:ins w:id="18802" w:author="shorny" w:date="2014-06-09T18:46:00Z"/>
            </w:rPr>
          </w:rPrChange>
        </w:rPr>
      </w:pPr>
      <w:ins w:id="18803" w:author="shorny" w:date="2014-06-09T18:46:00Z">
        <w:r w:rsidRPr="00905A86">
          <w:rPr>
            <w:rStyle w:val="keyword1"/>
            <w:sz w:val="18"/>
            <w:rPrChange w:id="18804" w:author="shorny" w:date="2014-06-09T18:46:00Z">
              <w:rPr>
                <w:rStyle w:val="keyword1"/>
              </w:rPr>
            </w:rPrChange>
          </w:rPr>
          <w:t>INSERT</w:t>
        </w:r>
        <w:r w:rsidRPr="00905A86">
          <w:rPr>
            <w:sz w:val="18"/>
            <w:rPrChange w:id="18805" w:author="shorny" w:date="2014-06-09T18:46:00Z">
              <w:rPr/>
            </w:rPrChange>
          </w:rPr>
          <w:t xml:space="preserve"> </w:t>
        </w:r>
        <w:r w:rsidRPr="00905A86">
          <w:rPr>
            <w:rStyle w:val="keyword1"/>
            <w:sz w:val="18"/>
            <w:rPrChange w:id="18806" w:author="shorny" w:date="2014-06-09T18:46:00Z">
              <w:rPr>
                <w:rStyle w:val="keyword1"/>
              </w:rPr>
            </w:rPrChange>
          </w:rPr>
          <w:t>INTO</w:t>
        </w:r>
        <w:r w:rsidRPr="00905A86">
          <w:rPr>
            <w:sz w:val="18"/>
            <w:rPrChange w:id="18807" w:author="shorny" w:date="2014-06-09T18:46:00Z">
              <w:rPr/>
            </w:rPrChange>
          </w:rPr>
          <w:t xml:space="preserve"> Applicant (ApplicantID, FName, LName, Email, DateAdded,</w:t>
        </w:r>
      </w:ins>
    </w:p>
    <w:p w14:paraId="28948691" w14:textId="77777777" w:rsidR="00905A86" w:rsidRPr="00905A86" w:rsidRDefault="00905A86">
      <w:pPr>
        <w:pStyle w:val="HTMLPreformatted"/>
        <w:divId w:val="1587107075"/>
        <w:rPr>
          <w:ins w:id="18808" w:author="shorny" w:date="2014-06-09T18:46:00Z"/>
          <w:sz w:val="18"/>
          <w:rPrChange w:id="18809" w:author="shorny" w:date="2014-06-09T18:46:00Z">
            <w:rPr>
              <w:ins w:id="18810" w:author="shorny" w:date="2014-06-09T18:46:00Z"/>
            </w:rPr>
          </w:rPrChange>
        </w:rPr>
      </w:pPr>
      <w:ins w:id="18811" w:author="shorny" w:date="2014-06-09T18:46:00Z">
        <w:r w:rsidRPr="00905A86">
          <w:rPr>
            <w:sz w:val="18"/>
            <w:rPrChange w:id="18812" w:author="shorny" w:date="2014-06-09T18:46:00Z">
              <w:rPr/>
            </w:rPrChange>
          </w:rPr>
          <w:t>LastModifiedByStaffID)</w:t>
        </w:r>
      </w:ins>
    </w:p>
    <w:p w14:paraId="64FB4270" w14:textId="77777777" w:rsidR="00905A86" w:rsidRPr="00905A86" w:rsidRDefault="00905A86">
      <w:pPr>
        <w:pStyle w:val="HTMLPreformatted"/>
        <w:divId w:val="1587107075"/>
        <w:rPr>
          <w:ins w:id="18813" w:author="shorny" w:date="2014-06-09T18:46:00Z"/>
          <w:sz w:val="18"/>
          <w:rPrChange w:id="18814" w:author="shorny" w:date="2014-06-09T18:46:00Z">
            <w:rPr>
              <w:ins w:id="18815" w:author="shorny" w:date="2014-06-09T18:46:00Z"/>
            </w:rPr>
          </w:rPrChange>
        </w:rPr>
      </w:pPr>
      <w:ins w:id="18816" w:author="shorny" w:date="2014-06-09T18:46:00Z">
        <w:r w:rsidRPr="00905A86">
          <w:rPr>
            <w:rStyle w:val="keyword1"/>
            <w:sz w:val="18"/>
            <w:rPrChange w:id="18817" w:author="shorny" w:date="2014-06-09T18:46:00Z">
              <w:rPr>
                <w:rStyle w:val="keyword1"/>
              </w:rPr>
            </w:rPrChange>
          </w:rPr>
          <w:t>VALUES</w:t>
        </w:r>
        <w:r w:rsidRPr="00905A86">
          <w:rPr>
            <w:sz w:val="18"/>
            <w:rPrChange w:id="18818" w:author="shorny" w:date="2014-06-09T18:46:00Z">
              <w:rPr/>
            </w:rPrChange>
          </w:rPr>
          <w:t xml:space="preserve"> (10, </w:t>
        </w:r>
        <w:r w:rsidRPr="00905A86">
          <w:rPr>
            <w:rStyle w:val="string1"/>
            <w:sz w:val="18"/>
            <w:rPrChange w:id="18819" w:author="shorny" w:date="2014-06-09T18:46:00Z">
              <w:rPr>
                <w:rStyle w:val="string1"/>
              </w:rPr>
            </w:rPrChange>
          </w:rPr>
          <w:t>'Fahd'</w:t>
        </w:r>
        <w:r w:rsidRPr="00905A86">
          <w:rPr>
            <w:sz w:val="18"/>
            <w:rPrChange w:id="18820" w:author="shorny" w:date="2014-06-09T18:46:00Z">
              <w:rPr/>
            </w:rPrChange>
          </w:rPr>
          <w:t xml:space="preserve">, </w:t>
        </w:r>
        <w:r w:rsidRPr="00905A86">
          <w:rPr>
            <w:rStyle w:val="string1"/>
            <w:sz w:val="18"/>
            <w:rPrChange w:id="18821" w:author="shorny" w:date="2014-06-09T18:46:00Z">
              <w:rPr>
                <w:rStyle w:val="string1"/>
              </w:rPr>
            </w:rPrChange>
          </w:rPr>
          <w:t>'Al-Hayyan'</w:t>
        </w:r>
        <w:r w:rsidRPr="00905A86">
          <w:rPr>
            <w:sz w:val="18"/>
            <w:rPrChange w:id="18822" w:author="shorny" w:date="2014-06-09T18:46:00Z">
              <w:rPr/>
            </w:rPrChange>
          </w:rPr>
          <w:t xml:space="preserve">, </w:t>
        </w:r>
        <w:r w:rsidRPr="00905A86">
          <w:rPr>
            <w:rStyle w:val="string1"/>
            <w:sz w:val="18"/>
            <w:rPrChange w:id="18823" w:author="shorny" w:date="2014-06-09T18:46:00Z">
              <w:rPr>
                <w:rStyle w:val="string1"/>
              </w:rPr>
            </w:rPrChange>
          </w:rPr>
          <w:t>'fahd.al-hayyan@ut.edu.sa'</w:t>
        </w:r>
        <w:r w:rsidRPr="00905A86">
          <w:rPr>
            <w:sz w:val="18"/>
            <w:rPrChange w:id="18824" w:author="shorny" w:date="2014-06-09T18:46:00Z">
              <w:rPr/>
            </w:rPrChange>
          </w:rPr>
          <w:t xml:space="preserve">, </w:t>
        </w:r>
        <w:r w:rsidRPr="00905A86">
          <w:rPr>
            <w:rStyle w:val="string1"/>
            <w:sz w:val="18"/>
            <w:rPrChange w:id="18825" w:author="shorny" w:date="2014-06-09T18:46:00Z">
              <w:rPr>
                <w:rStyle w:val="string1"/>
              </w:rPr>
            </w:rPrChange>
          </w:rPr>
          <w:t>'2014-05-10'</w:t>
        </w:r>
        <w:r w:rsidRPr="00905A86">
          <w:rPr>
            <w:sz w:val="18"/>
            <w:rPrChange w:id="18826" w:author="shorny" w:date="2014-06-09T18:46:00Z">
              <w:rPr/>
            </w:rPrChange>
          </w:rPr>
          <w:t>, 1002)</w:t>
        </w:r>
      </w:ins>
    </w:p>
    <w:p w14:paraId="1630B3C2" w14:textId="77777777" w:rsidR="00905A86" w:rsidRPr="00905A86" w:rsidRDefault="00905A86">
      <w:pPr>
        <w:pStyle w:val="HTMLPreformatted"/>
        <w:divId w:val="1587107075"/>
        <w:rPr>
          <w:ins w:id="18827" w:author="shorny" w:date="2014-06-09T18:46:00Z"/>
          <w:sz w:val="18"/>
          <w:rPrChange w:id="18828" w:author="shorny" w:date="2014-06-09T18:46:00Z">
            <w:rPr>
              <w:ins w:id="18829" w:author="shorny" w:date="2014-06-09T18:46:00Z"/>
            </w:rPr>
          </w:rPrChange>
        </w:rPr>
      </w:pPr>
      <w:ins w:id="18830" w:author="shorny" w:date="2014-06-09T18:46:00Z">
        <w:r w:rsidRPr="00905A86">
          <w:rPr>
            <w:sz w:val="18"/>
            <w:rPrChange w:id="18831" w:author="shorny" w:date="2014-06-09T18:46:00Z">
              <w:rPr/>
            </w:rPrChange>
          </w:rPr>
          <w:t>;</w:t>
        </w:r>
      </w:ins>
    </w:p>
    <w:p w14:paraId="656CD09F" w14:textId="77777777" w:rsidR="00905A86" w:rsidRPr="00905A86" w:rsidRDefault="00905A86">
      <w:pPr>
        <w:pStyle w:val="HTMLPreformatted"/>
        <w:divId w:val="1587107075"/>
        <w:rPr>
          <w:ins w:id="18832" w:author="shorny" w:date="2014-06-09T18:46:00Z"/>
          <w:sz w:val="18"/>
          <w:rPrChange w:id="18833" w:author="shorny" w:date="2014-06-09T18:46:00Z">
            <w:rPr>
              <w:ins w:id="18834" w:author="shorny" w:date="2014-06-09T18:46:00Z"/>
            </w:rPr>
          </w:rPrChange>
        </w:rPr>
      </w:pPr>
    </w:p>
    <w:p w14:paraId="1A8C57FA" w14:textId="77777777" w:rsidR="00905A86" w:rsidRPr="00905A86" w:rsidRDefault="00905A86">
      <w:pPr>
        <w:pStyle w:val="HTMLPreformatted"/>
        <w:divId w:val="1587107075"/>
        <w:rPr>
          <w:ins w:id="18835" w:author="shorny" w:date="2014-06-09T18:46:00Z"/>
          <w:sz w:val="18"/>
          <w:rPrChange w:id="18836" w:author="shorny" w:date="2014-06-09T18:46:00Z">
            <w:rPr>
              <w:ins w:id="18837" w:author="shorny" w:date="2014-06-09T18:46:00Z"/>
            </w:rPr>
          </w:rPrChange>
        </w:rPr>
      </w:pPr>
      <w:ins w:id="18838" w:author="shorny" w:date="2014-06-09T18:46:00Z">
        <w:r w:rsidRPr="00905A86">
          <w:rPr>
            <w:rStyle w:val="keyword1"/>
            <w:sz w:val="18"/>
            <w:rPrChange w:id="18839" w:author="shorny" w:date="2014-06-09T18:46:00Z">
              <w:rPr>
                <w:rStyle w:val="keyword1"/>
              </w:rPr>
            </w:rPrChange>
          </w:rPr>
          <w:t>INSERT</w:t>
        </w:r>
        <w:r w:rsidRPr="00905A86">
          <w:rPr>
            <w:sz w:val="18"/>
            <w:rPrChange w:id="18840" w:author="shorny" w:date="2014-06-09T18:46:00Z">
              <w:rPr/>
            </w:rPrChange>
          </w:rPr>
          <w:t xml:space="preserve"> </w:t>
        </w:r>
        <w:r w:rsidRPr="00905A86">
          <w:rPr>
            <w:rStyle w:val="keyword1"/>
            <w:sz w:val="18"/>
            <w:rPrChange w:id="18841" w:author="shorny" w:date="2014-06-09T18:46:00Z">
              <w:rPr>
                <w:rStyle w:val="keyword1"/>
              </w:rPr>
            </w:rPrChange>
          </w:rPr>
          <w:t>INTO</w:t>
        </w:r>
        <w:r w:rsidRPr="00905A86">
          <w:rPr>
            <w:sz w:val="18"/>
            <w:rPrChange w:id="18842" w:author="shorny" w:date="2014-06-09T18:46:00Z">
              <w:rPr/>
            </w:rPrChange>
          </w:rPr>
          <w:t xml:space="preserve"> Application (ApplicationID, ApplicantID, awardID, DateAdded,</w:t>
        </w:r>
      </w:ins>
    </w:p>
    <w:p w14:paraId="1517E119" w14:textId="77777777" w:rsidR="00905A86" w:rsidRPr="00905A86" w:rsidRDefault="00905A86">
      <w:pPr>
        <w:pStyle w:val="HTMLPreformatted"/>
        <w:divId w:val="1587107075"/>
        <w:rPr>
          <w:ins w:id="18843" w:author="shorny" w:date="2014-06-09T18:46:00Z"/>
          <w:sz w:val="18"/>
          <w:rPrChange w:id="18844" w:author="shorny" w:date="2014-06-09T18:46:00Z">
            <w:rPr>
              <w:ins w:id="18845" w:author="shorny" w:date="2014-06-09T18:46:00Z"/>
            </w:rPr>
          </w:rPrChange>
        </w:rPr>
      </w:pPr>
      <w:ins w:id="18846" w:author="shorny" w:date="2014-06-09T18:46:00Z">
        <w:r w:rsidRPr="00905A86">
          <w:rPr>
            <w:sz w:val="18"/>
            <w:rPrChange w:id="18847" w:author="shorny" w:date="2014-06-09T18:46:00Z">
              <w:rPr/>
            </w:rPrChange>
          </w:rPr>
          <w:t>DateLastChecked, DateLastModified, LastModifiedByStaffID, applicationStatusID)</w:t>
        </w:r>
      </w:ins>
    </w:p>
    <w:p w14:paraId="5023364D" w14:textId="77777777" w:rsidR="00905A86" w:rsidRPr="00905A86" w:rsidRDefault="00905A86">
      <w:pPr>
        <w:pStyle w:val="HTMLPreformatted"/>
        <w:divId w:val="1587107075"/>
        <w:rPr>
          <w:ins w:id="18848" w:author="shorny" w:date="2014-06-09T18:46:00Z"/>
          <w:sz w:val="18"/>
          <w:rPrChange w:id="18849" w:author="shorny" w:date="2014-06-09T18:46:00Z">
            <w:rPr>
              <w:ins w:id="18850" w:author="shorny" w:date="2014-06-09T18:46:00Z"/>
            </w:rPr>
          </w:rPrChange>
        </w:rPr>
      </w:pPr>
      <w:ins w:id="18851" w:author="shorny" w:date="2014-06-09T18:46:00Z">
        <w:r w:rsidRPr="00905A86">
          <w:rPr>
            <w:rStyle w:val="keyword1"/>
            <w:sz w:val="18"/>
            <w:rPrChange w:id="18852" w:author="shorny" w:date="2014-06-09T18:46:00Z">
              <w:rPr>
                <w:rStyle w:val="keyword1"/>
              </w:rPr>
            </w:rPrChange>
          </w:rPr>
          <w:t>VALUES</w:t>
        </w:r>
        <w:r w:rsidRPr="00905A86">
          <w:rPr>
            <w:sz w:val="18"/>
            <w:rPrChange w:id="18853" w:author="shorny" w:date="2014-06-09T18:46:00Z">
              <w:rPr/>
            </w:rPrChange>
          </w:rPr>
          <w:t xml:space="preserve"> (1011, 10, 40000, </w:t>
        </w:r>
        <w:r w:rsidRPr="00905A86">
          <w:rPr>
            <w:rStyle w:val="string1"/>
            <w:sz w:val="18"/>
            <w:rPrChange w:id="18854" w:author="shorny" w:date="2014-06-09T18:46:00Z">
              <w:rPr>
                <w:rStyle w:val="string1"/>
              </w:rPr>
            </w:rPrChange>
          </w:rPr>
          <w:t>'2014-05-10'</w:t>
        </w:r>
        <w:r w:rsidRPr="00905A86">
          <w:rPr>
            <w:sz w:val="18"/>
            <w:rPrChange w:id="18855" w:author="shorny" w:date="2014-06-09T18:46:00Z">
              <w:rPr/>
            </w:rPrChange>
          </w:rPr>
          <w:t xml:space="preserve">, </w:t>
        </w:r>
        <w:r w:rsidRPr="00905A86">
          <w:rPr>
            <w:rStyle w:val="string1"/>
            <w:sz w:val="18"/>
            <w:rPrChange w:id="18856" w:author="shorny" w:date="2014-06-09T18:46:00Z">
              <w:rPr>
                <w:rStyle w:val="string1"/>
              </w:rPr>
            </w:rPrChange>
          </w:rPr>
          <w:t>'2014-05-10'</w:t>
        </w:r>
        <w:r w:rsidRPr="00905A86">
          <w:rPr>
            <w:sz w:val="18"/>
            <w:rPrChange w:id="18857" w:author="shorny" w:date="2014-06-09T18:46:00Z">
              <w:rPr/>
            </w:rPrChange>
          </w:rPr>
          <w:t xml:space="preserve">, </w:t>
        </w:r>
        <w:r w:rsidRPr="00905A86">
          <w:rPr>
            <w:rStyle w:val="string1"/>
            <w:sz w:val="18"/>
            <w:rPrChange w:id="18858" w:author="shorny" w:date="2014-06-09T18:46:00Z">
              <w:rPr>
                <w:rStyle w:val="string1"/>
              </w:rPr>
            </w:rPrChange>
          </w:rPr>
          <w:t>'2014-05-10'</w:t>
        </w:r>
        <w:r w:rsidRPr="00905A86">
          <w:rPr>
            <w:sz w:val="18"/>
            <w:rPrChange w:id="18859" w:author="shorny" w:date="2014-06-09T18:46:00Z">
              <w:rPr/>
            </w:rPrChange>
          </w:rPr>
          <w:t>, 1002, 10000);</w:t>
        </w:r>
      </w:ins>
    </w:p>
    <w:p w14:paraId="71E706FB" w14:textId="77777777" w:rsidR="00905A86" w:rsidRPr="00905A86" w:rsidRDefault="00905A86">
      <w:pPr>
        <w:pStyle w:val="HTMLPreformatted"/>
        <w:divId w:val="1587107075"/>
        <w:rPr>
          <w:ins w:id="18860" w:author="shorny" w:date="2014-06-09T18:46:00Z"/>
          <w:sz w:val="18"/>
          <w:rPrChange w:id="18861" w:author="shorny" w:date="2014-06-09T18:46:00Z">
            <w:rPr>
              <w:ins w:id="18862" w:author="shorny" w:date="2014-06-09T18:46:00Z"/>
            </w:rPr>
          </w:rPrChange>
        </w:rPr>
      </w:pPr>
    </w:p>
    <w:p w14:paraId="4703B150" w14:textId="77777777" w:rsidR="00905A86" w:rsidRPr="00905A86" w:rsidRDefault="00905A86">
      <w:pPr>
        <w:pStyle w:val="HTMLPreformatted"/>
        <w:divId w:val="1587107075"/>
        <w:rPr>
          <w:ins w:id="18863" w:author="shorny" w:date="2014-06-09T18:46:00Z"/>
          <w:rStyle w:val="comment1"/>
          <w:sz w:val="18"/>
          <w:rPrChange w:id="18864" w:author="shorny" w:date="2014-06-09T18:46:00Z">
            <w:rPr>
              <w:ins w:id="18865" w:author="shorny" w:date="2014-06-09T18:46:00Z"/>
              <w:rStyle w:val="comment1"/>
            </w:rPr>
          </w:rPrChange>
        </w:rPr>
      </w:pPr>
      <w:ins w:id="18866" w:author="shorny" w:date="2014-06-09T18:46:00Z">
        <w:r w:rsidRPr="00905A86">
          <w:rPr>
            <w:rStyle w:val="comment1"/>
            <w:sz w:val="18"/>
            <w:rPrChange w:id="18867" w:author="shorny" w:date="2014-06-09T18:46:00Z">
              <w:rPr>
                <w:rStyle w:val="comment1"/>
              </w:rPr>
            </w:rPrChange>
          </w:rPr>
          <w:t>-- -----------------------------------------------------------------------------</w:t>
        </w:r>
      </w:ins>
    </w:p>
    <w:p w14:paraId="73B613B7" w14:textId="77777777" w:rsidR="00905A86" w:rsidRPr="00905A86" w:rsidRDefault="00905A86">
      <w:pPr>
        <w:pStyle w:val="HTMLPreformatted"/>
        <w:divId w:val="1587107075"/>
        <w:rPr>
          <w:ins w:id="18868" w:author="shorny" w:date="2014-06-09T18:46:00Z"/>
          <w:rStyle w:val="comment1"/>
          <w:sz w:val="18"/>
          <w:rPrChange w:id="18869" w:author="shorny" w:date="2014-06-09T18:46:00Z">
            <w:rPr>
              <w:ins w:id="18870" w:author="shorny" w:date="2014-06-09T18:46:00Z"/>
              <w:rStyle w:val="comment1"/>
            </w:rPr>
          </w:rPrChange>
        </w:rPr>
      </w:pPr>
      <w:ins w:id="18871" w:author="shorny" w:date="2014-06-09T18:46:00Z">
        <w:r w:rsidRPr="00905A86">
          <w:rPr>
            <w:rStyle w:val="comment1"/>
            <w:sz w:val="18"/>
            <w:rPrChange w:id="18872" w:author="shorny" w:date="2014-06-09T18:46:00Z">
              <w:rPr>
                <w:rStyle w:val="comment1"/>
              </w:rPr>
            </w:rPrChange>
          </w:rPr>
          <w:t>-- Request for PhD Supervision.txt</w:t>
        </w:r>
      </w:ins>
    </w:p>
    <w:p w14:paraId="2B1F4287" w14:textId="77777777" w:rsidR="00905A86" w:rsidRPr="00905A86" w:rsidRDefault="00905A86">
      <w:pPr>
        <w:pStyle w:val="HTMLPreformatted"/>
        <w:divId w:val="1587107075"/>
        <w:rPr>
          <w:ins w:id="18873" w:author="shorny" w:date="2014-06-09T18:46:00Z"/>
          <w:rStyle w:val="comment1"/>
          <w:sz w:val="18"/>
          <w:rPrChange w:id="18874" w:author="shorny" w:date="2014-06-09T18:46:00Z">
            <w:rPr>
              <w:ins w:id="18875" w:author="shorny" w:date="2014-06-09T18:46:00Z"/>
              <w:rStyle w:val="comment1"/>
            </w:rPr>
          </w:rPrChange>
        </w:rPr>
      </w:pPr>
      <w:ins w:id="18876" w:author="shorny" w:date="2014-06-09T18:46:00Z">
        <w:r w:rsidRPr="00905A86">
          <w:rPr>
            <w:rStyle w:val="comment1"/>
            <w:sz w:val="18"/>
            <w:rPrChange w:id="18877" w:author="shorny" w:date="2014-06-09T18:46:00Z">
              <w:rPr>
                <w:rStyle w:val="comment1"/>
              </w:rPr>
            </w:rPrChange>
          </w:rPr>
          <w:t>-- 11</w:t>
        </w:r>
      </w:ins>
    </w:p>
    <w:p w14:paraId="6947EFDC" w14:textId="77777777" w:rsidR="00905A86" w:rsidRPr="00905A86" w:rsidRDefault="00905A86">
      <w:pPr>
        <w:pStyle w:val="HTMLPreformatted"/>
        <w:divId w:val="1587107075"/>
        <w:rPr>
          <w:ins w:id="18878" w:author="shorny" w:date="2014-06-09T18:46:00Z"/>
          <w:sz w:val="18"/>
          <w:rPrChange w:id="18879" w:author="shorny" w:date="2014-06-09T18:46:00Z">
            <w:rPr>
              <w:ins w:id="18880" w:author="shorny" w:date="2014-06-09T18:46:00Z"/>
            </w:rPr>
          </w:rPrChange>
        </w:rPr>
      </w:pPr>
      <w:ins w:id="18881" w:author="shorny" w:date="2014-06-09T18:46:00Z">
        <w:r w:rsidRPr="00905A86">
          <w:rPr>
            <w:rStyle w:val="keyword1"/>
            <w:sz w:val="18"/>
            <w:rPrChange w:id="18882" w:author="shorny" w:date="2014-06-09T18:46:00Z">
              <w:rPr>
                <w:rStyle w:val="keyword1"/>
              </w:rPr>
            </w:rPrChange>
          </w:rPr>
          <w:t>SELECT</w:t>
        </w:r>
        <w:r w:rsidRPr="00905A86">
          <w:rPr>
            <w:sz w:val="18"/>
            <w:rPrChange w:id="18883" w:author="shorny" w:date="2014-06-09T18:46:00Z">
              <w:rPr/>
            </w:rPrChange>
          </w:rPr>
          <w:t xml:space="preserve"> "Populating Applicant 11 info" ;</w:t>
        </w:r>
      </w:ins>
    </w:p>
    <w:p w14:paraId="07C9BB51" w14:textId="77777777" w:rsidR="00905A86" w:rsidRPr="00905A86" w:rsidRDefault="00905A86">
      <w:pPr>
        <w:pStyle w:val="HTMLPreformatted"/>
        <w:divId w:val="1587107075"/>
        <w:rPr>
          <w:ins w:id="18884" w:author="shorny" w:date="2014-06-09T18:46:00Z"/>
          <w:sz w:val="18"/>
          <w:rPrChange w:id="18885" w:author="shorny" w:date="2014-06-09T18:46:00Z">
            <w:rPr>
              <w:ins w:id="18886" w:author="shorny" w:date="2014-06-09T18:46:00Z"/>
            </w:rPr>
          </w:rPrChange>
        </w:rPr>
      </w:pPr>
    </w:p>
    <w:p w14:paraId="6123D795" w14:textId="77777777" w:rsidR="00905A86" w:rsidRPr="00905A86" w:rsidRDefault="00905A86">
      <w:pPr>
        <w:pStyle w:val="HTMLPreformatted"/>
        <w:divId w:val="1587107075"/>
        <w:rPr>
          <w:ins w:id="18887" w:author="shorny" w:date="2014-06-09T18:46:00Z"/>
          <w:sz w:val="18"/>
          <w:rPrChange w:id="18888" w:author="shorny" w:date="2014-06-09T18:46:00Z">
            <w:rPr>
              <w:ins w:id="18889" w:author="shorny" w:date="2014-06-09T18:46:00Z"/>
            </w:rPr>
          </w:rPrChange>
        </w:rPr>
      </w:pPr>
      <w:ins w:id="18890" w:author="shorny" w:date="2014-06-09T18:46:00Z">
        <w:r w:rsidRPr="00905A86">
          <w:rPr>
            <w:rStyle w:val="keyword1"/>
            <w:sz w:val="18"/>
            <w:rPrChange w:id="18891" w:author="shorny" w:date="2014-06-09T18:46:00Z">
              <w:rPr>
                <w:rStyle w:val="keyword1"/>
              </w:rPr>
            </w:rPrChange>
          </w:rPr>
          <w:t>INSERT</w:t>
        </w:r>
        <w:r w:rsidRPr="00905A86">
          <w:rPr>
            <w:sz w:val="18"/>
            <w:rPrChange w:id="18892" w:author="shorny" w:date="2014-06-09T18:46:00Z">
              <w:rPr/>
            </w:rPrChange>
          </w:rPr>
          <w:t xml:space="preserve"> </w:t>
        </w:r>
        <w:r w:rsidRPr="00905A86">
          <w:rPr>
            <w:rStyle w:val="keyword1"/>
            <w:sz w:val="18"/>
            <w:rPrChange w:id="18893" w:author="shorny" w:date="2014-06-09T18:46:00Z">
              <w:rPr>
                <w:rStyle w:val="keyword1"/>
              </w:rPr>
            </w:rPrChange>
          </w:rPr>
          <w:t>INTO</w:t>
        </w:r>
        <w:r w:rsidRPr="00905A86">
          <w:rPr>
            <w:sz w:val="18"/>
            <w:rPrChange w:id="18894" w:author="shorny" w:date="2014-06-09T18:46:00Z">
              <w:rPr/>
            </w:rPrChange>
          </w:rPr>
          <w:t xml:space="preserve"> Applicant (ApplicantID, FName, LName, Email, DateAdded,</w:t>
        </w:r>
      </w:ins>
    </w:p>
    <w:p w14:paraId="37126212" w14:textId="77777777" w:rsidR="00905A86" w:rsidRPr="00905A86" w:rsidRDefault="00905A86">
      <w:pPr>
        <w:pStyle w:val="HTMLPreformatted"/>
        <w:divId w:val="1587107075"/>
        <w:rPr>
          <w:ins w:id="18895" w:author="shorny" w:date="2014-06-09T18:46:00Z"/>
          <w:sz w:val="18"/>
          <w:rPrChange w:id="18896" w:author="shorny" w:date="2014-06-09T18:46:00Z">
            <w:rPr>
              <w:ins w:id="18897" w:author="shorny" w:date="2014-06-09T18:46:00Z"/>
            </w:rPr>
          </w:rPrChange>
        </w:rPr>
      </w:pPr>
      <w:ins w:id="18898" w:author="shorny" w:date="2014-06-09T18:46:00Z">
        <w:r w:rsidRPr="00905A86">
          <w:rPr>
            <w:sz w:val="18"/>
            <w:rPrChange w:id="18899" w:author="shorny" w:date="2014-06-09T18:46:00Z">
              <w:rPr/>
            </w:rPrChange>
          </w:rPr>
          <w:t>LastModifiedByStaffID)</w:t>
        </w:r>
      </w:ins>
    </w:p>
    <w:p w14:paraId="57491871" w14:textId="77777777" w:rsidR="00905A86" w:rsidRPr="00905A86" w:rsidRDefault="00905A86">
      <w:pPr>
        <w:pStyle w:val="HTMLPreformatted"/>
        <w:divId w:val="1587107075"/>
        <w:rPr>
          <w:ins w:id="18900" w:author="shorny" w:date="2014-06-09T18:46:00Z"/>
          <w:sz w:val="18"/>
          <w:rPrChange w:id="18901" w:author="shorny" w:date="2014-06-09T18:46:00Z">
            <w:rPr>
              <w:ins w:id="18902" w:author="shorny" w:date="2014-06-09T18:46:00Z"/>
            </w:rPr>
          </w:rPrChange>
        </w:rPr>
      </w:pPr>
      <w:ins w:id="18903" w:author="shorny" w:date="2014-06-09T18:46:00Z">
        <w:r w:rsidRPr="00905A86">
          <w:rPr>
            <w:rStyle w:val="keyword1"/>
            <w:sz w:val="18"/>
            <w:rPrChange w:id="18904" w:author="shorny" w:date="2014-06-09T18:46:00Z">
              <w:rPr>
                <w:rStyle w:val="keyword1"/>
              </w:rPr>
            </w:rPrChange>
          </w:rPr>
          <w:t>VALUES</w:t>
        </w:r>
        <w:r w:rsidRPr="00905A86">
          <w:rPr>
            <w:sz w:val="18"/>
            <w:rPrChange w:id="18905" w:author="shorny" w:date="2014-06-09T18:46:00Z">
              <w:rPr/>
            </w:rPrChange>
          </w:rPr>
          <w:t xml:space="preserve"> (11, </w:t>
        </w:r>
        <w:r w:rsidRPr="00905A86">
          <w:rPr>
            <w:rStyle w:val="string1"/>
            <w:sz w:val="18"/>
            <w:rPrChange w:id="18906" w:author="shorny" w:date="2014-06-09T18:46:00Z">
              <w:rPr>
                <w:rStyle w:val="string1"/>
              </w:rPr>
            </w:rPrChange>
          </w:rPr>
          <w:t>'Venkatraman'</w:t>
        </w:r>
        <w:r w:rsidRPr="00905A86">
          <w:rPr>
            <w:sz w:val="18"/>
            <w:rPrChange w:id="18907" w:author="shorny" w:date="2014-06-09T18:46:00Z">
              <w:rPr/>
            </w:rPrChange>
          </w:rPr>
          <w:t xml:space="preserve">, </w:t>
        </w:r>
        <w:r w:rsidRPr="00905A86">
          <w:rPr>
            <w:rStyle w:val="string1"/>
            <w:sz w:val="18"/>
            <w:rPrChange w:id="18908" w:author="shorny" w:date="2014-06-09T18:46:00Z">
              <w:rPr>
                <w:rStyle w:val="string1"/>
              </w:rPr>
            </w:rPrChange>
          </w:rPr>
          <w:t>'Ramakrishnan'</w:t>
        </w:r>
        <w:r w:rsidRPr="00905A86">
          <w:rPr>
            <w:sz w:val="18"/>
            <w:rPrChange w:id="18909" w:author="shorny" w:date="2014-06-09T18:46:00Z">
              <w:rPr/>
            </w:rPrChange>
          </w:rPr>
          <w:t>,</w:t>
        </w:r>
      </w:ins>
    </w:p>
    <w:p w14:paraId="2A3B80F7" w14:textId="77777777" w:rsidR="00905A86" w:rsidRPr="00905A86" w:rsidRDefault="00905A86">
      <w:pPr>
        <w:pStyle w:val="HTMLPreformatted"/>
        <w:divId w:val="1587107075"/>
        <w:rPr>
          <w:ins w:id="18910" w:author="shorny" w:date="2014-06-09T18:46:00Z"/>
          <w:sz w:val="18"/>
          <w:rPrChange w:id="18911" w:author="shorny" w:date="2014-06-09T18:46:00Z">
            <w:rPr>
              <w:ins w:id="18912" w:author="shorny" w:date="2014-06-09T18:46:00Z"/>
            </w:rPr>
          </w:rPrChange>
        </w:rPr>
      </w:pPr>
      <w:ins w:id="18913" w:author="shorny" w:date="2014-06-09T18:46:00Z">
        <w:r w:rsidRPr="00905A86">
          <w:rPr>
            <w:rStyle w:val="string1"/>
            <w:sz w:val="18"/>
            <w:rPrChange w:id="18914" w:author="shorny" w:date="2014-06-09T18:46:00Z">
              <w:rPr>
                <w:rStyle w:val="string1"/>
              </w:rPr>
            </w:rPrChange>
          </w:rPr>
          <w:t>'venkatraman.ramakrishnan@gmail.com'</w:t>
        </w:r>
        <w:r w:rsidRPr="00905A86">
          <w:rPr>
            <w:sz w:val="18"/>
            <w:rPrChange w:id="18915" w:author="shorny" w:date="2014-06-09T18:46:00Z">
              <w:rPr/>
            </w:rPrChange>
          </w:rPr>
          <w:t xml:space="preserve">, </w:t>
        </w:r>
        <w:r w:rsidRPr="00905A86">
          <w:rPr>
            <w:rStyle w:val="string1"/>
            <w:sz w:val="18"/>
            <w:rPrChange w:id="18916" w:author="shorny" w:date="2014-06-09T18:46:00Z">
              <w:rPr>
                <w:rStyle w:val="string1"/>
              </w:rPr>
            </w:rPrChange>
          </w:rPr>
          <w:t>'2014-05-11'</w:t>
        </w:r>
        <w:r w:rsidRPr="00905A86">
          <w:rPr>
            <w:sz w:val="18"/>
            <w:rPrChange w:id="18917" w:author="shorny" w:date="2014-06-09T18:46:00Z">
              <w:rPr/>
            </w:rPrChange>
          </w:rPr>
          <w:t>, 1003);</w:t>
        </w:r>
      </w:ins>
    </w:p>
    <w:p w14:paraId="47CF5C5F" w14:textId="77777777" w:rsidR="00905A86" w:rsidRPr="00905A86" w:rsidRDefault="00905A86">
      <w:pPr>
        <w:pStyle w:val="HTMLPreformatted"/>
        <w:divId w:val="1587107075"/>
        <w:rPr>
          <w:ins w:id="18918" w:author="shorny" w:date="2014-06-09T18:46:00Z"/>
          <w:sz w:val="18"/>
          <w:rPrChange w:id="18919" w:author="shorny" w:date="2014-06-09T18:46:00Z">
            <w:rPr>
              <w:ins w:id="18920" w:author="shorny" w:date="2014-06-09T18:46:00Z"/>
            </w:rPr>
          </w:rPrChange>
        </w:rPr>
      </w:pPr>
    </w:p>
    <w:p w14:paraId="79177DC7" w14:textId="77777777" w:rsidR="00905A86" w:rsidRPr="00905A86" w:rsidRDefault="00905A86">
      <w:pPr>
        <w:pStyle w:val="HTMLPreformatted"/>
        <w:divId w:val="1587107075"/>
        <w:rPr>
          <w:ins w:id="18921" w:author="shorny" w:date="2014-06-09T18:46:00Z"/>
          <w:sz w:val="18"/>
          <w:rPrChange w:id="18922" w:author="shorny" w:date="2014-06-09T18:46:00Z">
            <w:rPr>
              <w:ins w:id="18923" w:author="shorny" w:date="2014-06-09T18:46:00Z"/>
            </w:rPr>
          </w:rPrChange>
        </w:rPr>
      </w:pPr>
      <w:ins w:id="18924" w:author="shorny" w:date="2014-06-09T18:46:00Z">
        <w:r w:rsidRPr="00905A86">
          <w:rPr>
            <w:rStyle w:val="keyword1"/>
            <w:sz w:val="18"/>
            <w:rPrChange w:id="18925" w:author="shorny" w:date="2014-06-09T18:46:00Z">
              <w:rPr>
                <w:rStyle w:val="keyword1"/>
              </w:rPr>
            </w:rPrChange>
          </w:rPr>
          <w:t>INSERT</w:t>
        </w:r>
        <w:r w:rsidRPr="00905A86">
          <w:rPr>
            <w:sz w:val="18"/>
            <w:rPrChange w:id="18926" w:author="shorny" w:date="2014-06-09T18:46:00Z">
              <w:rPr/>
            </w:rPrChange>
          </w:rPr>
          <w:t xml:space="preserve"> </w:t>
        </w:r>
        <w:r w:rsidRPr="00905A86">
          <w:rPr>
            <w:rStyle w:val="keyword1"/>
            <w:sz w:val="18"/>
            <w:rPrChange w:id="18927" w:author="shorny" w:date="2014-06-09T18:46:00Z">
              <w:rPr>
                <w:rStyle w:val="keyword1"/>
              </w:rPr>
            </w:rPrChange>
          </w:rPr>
          <w:t>INTO</w:t>
        </w:r>
        <w:r w:rsidRPr="00905A86">
          <w:rPr>
            <w:sz w:val="18"/>
            <w:rPrChange w:id="18928" w:author="shorny" w:date="2014-06-09T18:46:00Z">
              <w:rPr/>
            </w:rPrChange>
          </w:rPr>
          <w:t xml:space="preserve"> Application (ApplicationID, ApplicantID, awardID, DateAdded,</w:t>
        </w:r>
      </w:ins>
    </w:p>
    <w:p w14:paraId="15413042" w14:textId="77777777" w:rsidR="00905A86" w:rsidRPr="00905A86" w:rsidRDefault="00905A86">
      <w:pPr>
        <w:pStyle w:val="HTMLPreformatted"/>
        <w:divId w:val="1587107075"/>
        <w:rPr>
          <w:ins w:id="18929" w:author="shorny" w:date="2014-06-09T18:46:00Z"/>
          <w:sz w:val="18"/>
          <w:rPrChange w:id="18930" w:author="shorny" w:date="2014-06-09T18:46:00Z">
            <w:rPr>
              <w:ins w:id="18931" w:author="shorny" w:date="2014-06-09T18:46:00Z"/>
            </w:rPr>
          </w:rPrChange>
        </w:rPr>
      </w:pPr>
      <w:ins w:id="18932" w:author="shorny" w:date="2014-06-09T18:46:00Z">
        <w:r w:rsidRPr="00905A86">
          <w:rPr>
            <w:sz w:val="18"/>
            <w:rPrChange w:id="18933" w:author="shorny" w:date="2014-06-09T18:46:00Z">
              <w:rPr/>
            </w:rPrChange>
          </w:rPr>
          <w:t>DateLastChecked, DateLastModified, LastModifiedByStaffID, applicationStatusID)</w:t>
        </w:r>
      </w:ins>
    </w:p>
    <w:p w14:paraId="00E51C49" w14:textId="77777777" w:rsidR="00905A86" w:rsidRPr="00905A86" w:rsidRDefault="00905A86">
      <w:pPr>
        <w:pStyle w:val="HTMLPreformatted"/>
        <w:divId w:val="1587107075"/>
        <w:rPr>
          <w:ins w:id="18934" w:author="shorny" w:date="2014-06-09T18:46:00Z"/>
          <w:sz w:val="18"/>
          <w:rPrChange w:id="18935" w:author="shorny" w:date="2014-06-09T18:46:00Z">
            <w:rPr>
              <w:ins w:id="18936" w:author="shorny" w:date="2014-06-09T18:46:00Z"/>
            </w:rPr>
          </w:rPrChange>
        </w:rPr>
      </w:pPr>
      <w:ins w:id="18937" w:author="shorny" w:date="2014-06-09T18:46:00Z">
        <w:r w:rsidRPr="00905A86">
          <w:rPr>
            <w:rStyle w:val="keyword1"/>
            <w:sz w:val="18"/>
            <w:rPrChange w:id="18938" w:author="shorny" w:date="2014-06-09T18:46:00Z">
              <w:rPr>
                <w:rStyle w:val="keyword1"/>
              </w:rPr>
            </w:rPrChange>
          </w:rPr>
          <w:t>VALUES</w:t>
        </w:r>
        <w:r w:rsidRPr="00905A86">
          <w:rPr>
            <w:sz w:val="18"/>
            <w:rPrChange w:id="18939" w:author="shorny" w:date="2014-06-09T18:46:00Z">
              <w:rPr/>
            </w:rPrChange>
          </w:rPr>
          <w:t xml:space="preserve"> (1111, 11, 40000, </w:t>
        </w:r>
        <w:r w:rsidRPr="00905A86">
          <w:rPr>
            <w:rStyle w:val="string1"/>
            <w:sz w:val="18"/>
            <w:rPrChange w:id="18940" w:author="shorny" w:date="2014-06-09T18:46:00Z">
              <w:rPr>
                <w:rStyle w:val="string1"/>
              </w:rPr>
            </w:rPrChange>
          </w:rPr>
          <w:t>'2014-05-11'</w:t>
        </w:r>
        <w:r w:rsidRPr="00905A86">
          <w:rPr>
            <w:sz w:val="18"/>
            <w:rPrChange w:id="18941" w:author="shorny" w:date="2014-06-09T18:46:00Z">
              <w:rPr/>
            </w:rPrChange>
          </w:rPr>
          <w:t xml:space="preserve">, </w:t>
        </w:r>
        <w:r w:rsidRPr="00905A86">
          <w:rPr>
            <w:rStyle w:val="string1"/>
            <w:sz w:val="18"/>
            <w:rPrChange w:id="18942" w:author="shorny" w:date="2014-06-09T18:46:00Z">
              <w:rPr>
                <w:rStyle w:val="string1"/>
              </w:rPr>
            </w:rPrChange>
          </w:rPr>
          <w:t>'2014-05-11'</w:t>
        </w:r>
        <w:r w:rsidRPr="00905A86">
          <w:rPr>
            <w:sz w:val="18"/>
            <w:rPrChange w:id="18943" w:author="shorny" w:date="2014-06-09T18:46:00Z">
              <w:rPr/>
            </w:rPrChange>
          </w:rPr>
          <w:t xml:space="preserve">, </w:t>
        </w:r>
        <w:r w:rsidRPr="00905A86">
          <w:rPr>
            <w:rStyle w:val="string1"/>
            <w:sz w:val="18"/>
            <w:rPrChange w:id="18944" w:author="shorny" w:date="2014-06-09T18:46:00Z">
              <w:rPr>
                <w:rStyle w:val="string1"/>
              </w:rPr>
            </w:rPrChange>
          </w:rPr>
          <w:t>'2014-05-11'</w:t>
        </w:r>
        <w:r w:rsidRPr="00905A86">
          <w:rPr>
            <w:sz w:val="18"/>
            <w:rPrChange w:id="18945" w:author="shorny" w:date="2014-06-09T18:46:00Z">
              <w:rPr/>
            </w:rPrChange>
          </w:rPr>
          <w:t>, 1003, 10000);</w:t>
        </w:r>
      </w:ins>
    </w:p>
    <w:p w14:paraId="707ADADB" w14:textId="77777777" w:rsidR="00905A86" w:rsidRPr="00905A86" w:rsidRDefault="00905A86">
      <w:pPr>
        <w:pStyle w:val="HTMLPreformatted"/>
        <w:divId w:val="1587107075"/>
        <w:rPr>
          <w:ins w:id="18946" w:author="shorny" w:date="2014-06-09T18:46:00Z"/>
          <w:sz w:val="18"/>
          <w:rPrChange w:id="18947" w:author="shorny" w:date="2014-06-09T18:46:00Z">
            <w:rPr>
              <w:ins w:id="18948" w:author="shorny" w:date="2014-06-09T18:46:00Z"/>
            </w:rPr>
          </w:rPrChange>
        </w:rPr>
      </w:pPr>
    </w:p>
    <w:p w14:paraId="342B088F" w14:textId="77777777" w:rsidR="00905A86" w:rsidRPr="00905A86" w:rsidRDefault="00905A86">
      <w:pPr>
        <w:pStyle w:val="HTMLPreformatted"/>
        <w:divId w:val="1587107075"/>
        <w:rPr>
          <w:ins w:id="18949" w:author="shorny" w:date="2014-06-09T18:46:00Z"/>
          <w:rStyle w:val="comment1"/>
          <w:sz w:val="18"/>
          <w:rPrChange w:id="18950" w:author="shorny" w:date="2014-06-09T18:46:00Z">
            <w:rPr>
              <w:ins w:id="18951" w:author="shorny" w:date="2014-06-09T18:46:00Z"/>
              <w:rStyle w:val="comment1"/>
            </w:rPr>
          </w:rPrChange>
        </w:rPr>
      </w:pPr>
      <w:ins w:id="18952" w:author="shorny" w:date="2014-06-09T18:46:00Z">
        <w:r w:rsidRPr="00905A86">
          <w:rPr>
            <w:rStyle w:val="comment1"/>
            <w:sz w:val="18"/>
            <w:rPrChange w:id="18953" w:author="shorny" w:date="2014-06-09T18:46:00Z">
              <w:rPr>
                <w:rStyle w:val="comment1"/>
              </w:rPr>
            </w:rPrChange>
          </w:rPr>
          <w:t>-- Publication (apps)</w:t>
        </w:r>
      </w:ins>
    </w:p>
    <w:p w14:paraId="71F424B2" w14:textId="77777777" w:rsidR="00905A86" w:rsidRPr="00905A86" w:rsidRDefault="00905A86">
      <w:pPr>
        <w:pStyle w:val="HTMLPreformatted"/>
        <w:divId w:val="1587107075"/>
        <w:rPr>
          <w:ins w:id="18954" w:author="shorny" w:date="2014-06-09T18:46:00Z"/>
          <w:sz w:val="18"/>
          <w:rPrChange w:id="18955" w:author="shorny" w:date="2014-06-09T18:46:00Z">
            <w:rPr>
              <w:ins w:id="18956" w:author="shorny" w:date="2014-06-09T18:46:00Z"/>
            </w:rPr>
          </w:rPrChange>
        </w:rPr>
      </w:pPr>
      <w:ins w:id="18957" w:author="shorny" w:date="2014-06-09T18:46:00Z">
        <w:r w:rsidRPr="00905A86">
          <w:rPr>
            <w:rStyle w:val="keyword1"/>
            <w:sz w:val="18"/>
            <w:rPrChange w:id="18958" w:author="shorny" w:date="2014-06-09T18:46:00Z">
              <w:rPr>
                <w:rStyle w:val="keyword1"/>
              </w:rPr>
            </w:rPrChange>
          </w:rPr>
          <w:t>INSERT</w:t>
        </w:r>
        <w:r w:rsidRPr="00905A86">
          <w:rPr>
            <w:sz w:val="18"/>
            <w:rPrChange w:id="18959" w:author="shorny" w:date="2014-06-09T18:46:00Z">
              <w:rPr/>
            </w:rPrChange>
          </w:rPr>
          <w:t xml:space="preserve"> </w:t>
        </w:r>
        <w:r w:rsidRPr="00905A86">
          <w:rPr>
            <w:rStyle w:val="keyword1"/>
            <w:sz w:val="18"/>
            <w:rPrChange w:id="18960" w:author="shorny" w:date="2014-06-09T18:46:00Z">
              <w:rPr>
                <w:rStyle w:val="keyword1"/>
              </w:rPr>
            </w:rPrChange>
          </w:rPr>
          <w:t>INTO</w:t>
        </w:r>
        <w:r w:rsidRPr="00905A86">
          <w:rPr>
            <w:sz w:val="18"/>
            <w:rPrChange w:id="18961" w:author="shorny" w:date="2014-06-09T18:46:00Z">
              <w:rPr/>
            </w:rPrChange>
          </w:rPr>
          <w:t xml:space="preserve"> `Publication` (PubID, ApplicantID, Title, Abstract, Publication, IssueNo, IssueDate, OnlineLink, OtherAuthorsNames, </w:t>
        </w:r>
        <w:r w:rsidRPr="00905A86">
          <w:rPr>
            <w:rStyle w:val="keyword1"/>
            <w:sz w:val="18"/>
            <w:rPrChange w:id="18962" w:author="shorny" w:date="2014-06-09T18:46:00Z">
              <w:rPr>
                <w:rStyle w:val="keyword1"/>
              </w:rPr>
            </w:rPrChange>
          </w:rPr>
          <w:t>Language</w:t>
        </w:r>
        <w:r w:rsidRPr="00905A86">
          <w:rPr>
            <w:sz w:val="18"/>
            <w:rPrChange w:id="18963" w:author="shorny" w:date="2014-06-09T18:46:00Z">
              <w:rPr/>
            </w:rPrChange>
          </w:rPr>
          <w:t>)</w:t>
        </w:r>
      </w:ins>
    </w:p>
    <w:p w14:paraId="3E30BD32" w14:textId="77777777" w:rsidR="00905A86" w:rsidRPr="00905A86" w:rsidRDefault="00905A86">
      <w:pPr>
        <w:pStyle w:val="HTMLPreformatted"/>
        <w:divId w:val="1587107075"/>
        <w:rPr>
          <w:ins w:id="18964" w:author="shorny" w:date="2014-06-09T18:46:00Z"/>
          <w:sz w:val="18"/>
          <w:rPrChange w:id="18965" w:author="shorny" w:date="2014-06-09T18:46:00Z">
            <w:rPr>
              <w:ins w:id="18966" w:author="shorny" w:date="2014-06-09T18:46:00Z"/>
            </w:rPr>
          </w:rPrChange>
        </w:rPr>
      </w:pPr>
      <w:ins w:id="18967" w:author="shorny" w:date="2014-06-09T18:46:00Z">
        <w:r w:rsidRPr="00905A86">
          <w:rPr>
            <w:rStyle w:val="keyword1"/>
            <w:sz w:val="18"/>
            <w:rPrChange w:id="18968" w:author="shorny" w:date="2014-06-09T18:46:00Z">
              <w:rPr>
                <w:rStyle w:val="keyword1"/>
              </w:rPr>
            </w:rPrChange>
          </w:rPr>
          <w:t>VALUES</w:t>
        </w:r>
        <w:r w:rsidRPr="00905A86">
          <w:rPr>
            <w:sz w:val="18"/>
            <w:rPrChange w:id="18969" w:author="shorny" w:date="2014-06-09T18:46:00Z">
              <w:rPr/>
            </w:rPrChange>
          </w:rPr>
          <w:t xml:space="preserve"> (2000, 09, "AI </w:t>
        </w:r>
        <w:r w:rsidRPr="00905A86">
          <w:rPr>
            <w:rStyle w:val="keyword1"/>
            <w:sz w:val="18"/>
            <w:rPrChange w:id="18970" w:author="shorny" w:date="2014-06-09T18:46:00Z">
              <w:rPr>
                <w:rStyle w:val="keyword1"/>
              </w:rPr>
            </w:rPrChange>
          </w:rPr>
          <w:t>in</w:t>
        </w:r>
        <w:r w:rsidRPr="00905A86">
          <w:rPr>
            <w:sz w:val="18"/>
            <w:rPrChange w:id="18971" w:author="shorny" w:date="2014-06-09T18:46:00Z">
              <w:rPr/>
            </w:rPrChange>
          </w:rPr>
          <w:t xml:space="preserve"> the movies", "This paper details AI portral </w:t>
        </w:r>
        <w:r w:rsidRPr="00905A86">
          <w:rPr>
            <w:rStyle w:val="keyword1"/>
            <w:sz w:val="18"/>
            <w:rPrChange w:id="18972" w:author="shorny" w:date="2014-06-09T18:46:00Z">
              <w:rPr>
                <w:rStyle w:val="keyword1"/>
              </w:rPr>
            </w:rPrChange>
          </w:rPr>
          <w:t>in</w:t>
        </w:r>
        <w:r w:rsidRPr="00905A86">
          <w:rPr>
            <w:sz w:val="18"/>
            <w:rPrChange w:id="18973" w:author="shorny" w:date="2014-06-09T18:46:00Z">
              <w:rPr/>
            </w:rPrChange>
          </w:rPr>
          <w:t xml:space="preserve"> the media </w:t>
        </w:r>
        <w:r w:rsidRPr="00905A86">
          <w:rPr>
            <w:rStyle w:val="keyword1"/>
            <w:sz w:val="18"/>
            <w:rPrChange w:id="18974" w:author="shorny" w:date="2014-06-09T18:46:00Z">
              <w:rPr>
                <w:rStyle w:val="keyword1"/>
              </w:rPr>
            </w:rPrChange>
          </w:rPr>
          <w:t>and</w:t>
        </w:r>
        <w:r w:rsidRPr="00905A86">
          <w:rPr>
            <w:sz w:val="18"/>
            <w:rPrChange w:id="18975" w:author="shorny" w:date="2014-06-09T18:46:00Z">
              <w:rPr/>
            </w:rPrChange>
          </w:rPr>
          <w:t xml:space="preserve"> the questions it raise </w:t>
        </w:r>
        <w:r w:rsidRPr="00905A86">
          <w:rPr>
            <w:rStyle w:val="keyword1"/>
            <w:sz w:val="18"/>
            <w:rPrChange w:id="18976" w:author="shorny" w:date="2014-06-09T18:46:00Z">
              <w:rPr>
                <w:rStyle w:val="keyword1"/>
              </w:rPr>
            </w:rPrChange>
          </w:rPr>
          <w:t>and</w:t>
        </w:r>
        <w:r w:rsidRPr="00905A86">
          <w:rPr>
            <w:sz w:val="18"/>
            <w:rPrChange w:id="18977" w:author="shorny" w:date="2014-06-09T18:46:00Z">
              <w:rPr/>
            </w:rPrChange>
          </w:rPr>
          <w:t xml:space="preserve"> how they </w:t>
        </w:r>
        <w:r w:rsidRPr="00905A86">
          <w:rPr>
            <w:rStyle w:val="keyword1"/>
            <w:sz w:val="18"/>
            <w:rPrChange w:id="18978" w:author="shorny" w:date="2014-06-09T18:46:00Z">
              <w:rPr>
                <w:rStyle w:val="keyword1"/>
              </w:rPr>
            </w:rPrChange>
          </w:rPr>
          <w:t>are</w:t>
        </w:r>
        <w:r w:rsidRPr="00905A86">
          <w:rPr>
            <w:sz w:val="18"/>
            <w:rPrChange w:id="18979" w:author="shorny" w:date="2014-06-09T18:46:00Z">
              <w:rPr/>
            </w:rPrChange>
          </w:rPr>
          <w:t xml:space="preserve"> answered </w:t>
        </w:r>
        <w:r w:rsidRPr="00905A86">
          <w:rPr>
            <w:rStyle w:val="keyword1"/>
            <w:sz w:val="18"/>
            <w:rPrChange w:id="18980" w:author="shorny" w:date="2014-06-09T18:46:00Z">
              <w:rPr>
                <w:rStyle w:val="keyword1"/>
              </w:rPr>
            </w:rPrChange>
          </w:rPr>
          <w:t>in</w:t>
        </w:r>
        <w:r w:rsidRPr="00905A86">
          <w:rPr>
            <w:sz w:val="18"/>
            <w:rPrChange w:id="18981" w:author="shorny" w:date="2014-06-09T18:46:00Z">
              <w:rPr/>
            </w:rPrChange>
          </w:rPr>
          <w:t xml:space="preserve"> the litrature ...","Science",7,</w:t>
        </w:r>
        <w:r w:rsidRPr="00905A86">
          <w:rPr>
            <w:rStyle w:val="string1"/>
            <w:sz w:val="18"/>
            <w:rPrChange w:id="18982" w:author="shorny" w:date="2014-06-09T18:46:00Z">
              <w:rPr>
                <w:rStyle w:val="string1"/>
              </w:rPr>
            </w:rPrChange>
          </w:rPr>
          <w:t>'5/5/2012'</w:t>
        </w:r>
        <w:r w:rsidRPr="00905A86">
          <w:rPr>
            <w:sz w:val="18"/>
            <w:rPrChange w:id="18983" w:author="shorny" w:date="2014-06-09T18:46:00Z">
              <w:rPr/>
            </w:rPrChange>
          </w:rPr>
          <w:t>,"www.science.com","ronald hume","english" );</w:t>
        </w:r>
      </w:ins>
    </w:p>
    <w:p w14:paraId="6ED6FCA8" w14:textId="77777777" w:rsidR="00905A86" w:rsidRPr="00905A86" w:rsidRDefault="00905A86">
      <w:pPr>
        <w:pStyle w:val="HTMLPreformatted"/>
        <w:divId w:val="1587107075"/>
        <w:rPr>
          <w:ins w:id="18984" w:author="shorny" w:date="2014-06-09T18:46:00Z"/>
          <w:sz w:val="18"/>
          <w:rPrChange w:id="18985" w:author="shorny" w:date="2014-06-09T18:46:00Z">
            <w:rPr>
              <w:ins w:id="18986" w:author="shorny" w:date="2014-06-09T18:46:00Z"/>
            </w:rPr>
          </w:rPrChange>
        </w:rPr>
      </w:pPr>
    </w:p>
    <w:p w14:paraId="48A79C89" w14:textId="77777777" w:rsidR="00905A86" w:rsidRPr="00905A86" w:rsidRDefault="00905A86">
      <w:pPr>
        <w:pStyle w:val="HTMLPreformatted"/>
        <w:divId w:val="1587107075"/>
        <w:rPr>
          <w:ins w:id="18987" w:author="shorny" w:date="2014-06-09T18:46:00Z"/>
          <w:rStyle w:val="comment1"/>
          <w:sz w:val="18"/>
          <w:rPrChange w:id="18988" w:author="shorny" w:date="2014-06-09T18:46:00Z">
            <w:rPr>
              <w:ins w:id="18989" w:author="shorny" w:date="2014-06-09T18:46:00Z"/>
              <w:rStyle w:val="comment1"/>
            </w:rPr>
          </w:rPrChange>
        </w:rPr>
      </w:pPr>
      <w:ins w:id="18990" w:author="shorny" w:date="2014-06-09T18:46:00Z">
        <w:r w:rsidRPr="00905A86">
          <w:rPr>
            <w:rStyle w:val="comment1"/>
            <w:sz w:val="18"/>
            <w:rPrChange w:id="18991" w:author="shorny" w:date="2014-06-09T18:46:00Z">
              <w:rPr>
                <w:rStyle w:val="comment1"/>
              </w:rPr>
            </w:rPrChange>
          </w:rPr>
          <w:t>-- -----------------------------------------------------------------------------</w:t>
        </w:r>
      </w:ins>
    </w:p>
    <w:p w14:paraId="612D1600" w14:textId="77777777" w:rsidR="00905A86" w:rsidRPr="00905A86" w:rsidRDefault="00905A86">
      <w:pPr>
        <w:pStyle w:val="HTMLPreformatted"/>
        <w:divId w:val="1587107075"/>
        <w:rPr>
          <w:ins w:id="18992" w:author="shorny" w:date="2014-06-09T18:46:00Z"/>
          <w:rStyle w:val="comment1"/>
          <w:sz w:val="18"/>
          <w:rPrChange w:id="18993" w:author="shorny" w:date="2014-06-09T18:46:00Z">
            <w:rPr>
              <w:ins w:id="18994" w:author="shorny" w:date="2014-06-09T18:46:00Z"/>
              <w:rStyle w:val="comment1"/>
            </w:rPr>
          </w:rPrChange>
        </w:rPr>
      </w:pPr>
      <w:ins w:id="18995" w:author="shorny" w:date="2014-06-09T18:46:00Z">
        <w:r w:rsidRPr="00905A86">
          <w:rPr>
            <w:rStyle w:val="comment1"/>
            <w:sz w:val="18"/>
            <w:rPrChange w:id="18996" w:author="shorny" w:date="2014-06-09T18:46:00Z">
              <w:rPr>
                <w:rStyle w:val="comment1"/>
              </w:rPr>
            </w:rPrChange>
          </w:rPr>
          <w:t>-- referee (apps)</w:t>
        </w:r>
      </w:ins>
    </w:p>
    <w:p w14:paraId="19B1DCDD" w14:textId="77777777" w:rsidR="00905A86" w:rsidRPr="00905A86" w:rsidRDefault="00905A86">
      <w:pPr>
        <w:pStyle w:val="HTMLPreformatted"/>
        <w:divId w:val="1587107075"/>
        <w:rPr>
          <w:ins w:id="18997" w:author="shorny" w:date="2014-06-09T18:46:00Z"/>
          <w:sz w:val="18"/>
          <w:rPrChange w:id="18998" w:author="shorny" w:date="2014-06-09T18:46:00Z">
            <w:rPr>
              <w:ins w:id="18999" w:author="shorny" w:date="2014-06-09T18:46:00Z"/>
            </w:rPr>
          </w:rPrChange>
        </w:rPr>
      </w:pPr>
      <w:ins w:id="19000" w:author="shorny" w:date="2014-06-09T18:46:00Z">
        <w:r w:rsidRPr="00905A86">
          <w:rPr>
            <w:rStyle w:val="keyword1"/>
            <w:sz w:val="18"/>
            <w:rPrChange w:id="19001" w:author="shorny" w:date="2014-06-09T18:46:00Z">
              <w:rPr>
                <w:rStyle w:val="keyword1"/>
              </w:rPr>
            </w:rPrChange>
          </w:rPr>
          <w:t>INSERT</w:t>
        </w:r>
        <w:r w:rsidRPr="00905A86">
          <w:rPr>
            <w:sz w:val="18"/>
            <w:rPrChange w:id="19002" w:author="shorny" w:date="2014-06-09T18:46:00Z">
              <w:rPr/>
            </w:rPrChange>
          </w:rPr>
          <w:t xml:space="preserve"> </w:t>
        </w:r>
        <w:r w:rsidRPr="00905A86">
          <w:rPr>
            <w:rStyle w:val="keyword1"/>
            <w:sz w:val="18"/>
            <w:rPrChange w:id="19003" w:author="shorny" w:date="2014-06-09T18:46:00Z">
              <w:rPr>
                <w:rStyle w:val="keyword1"/>
              </w:rPr>
            </w:rPrChange>
          </w:rPr>
          <w:t>INTO</w:t>
        </w:r>
        <w:r w:rsidRPr="00905A86">
          <w:rPr>
            <w:sz w:val="18"/>
            <w:rPrChange w:id="19004" w:author="shorny" w:date="2014-06-09T18:46:00Z">
              <w:rPr/>
            </w:rPrChange>
          </w:rPr>
          <w:t xml:space="preserve"> `Referee` (RefID,ApplicationID,</w:t>
        </w:r>
        <w:r w:rsidRPr="00905A86">
          <w:rPr>
            <w:rStyle w:val="keyword1"/>
            <w:sz w:val="18"/>
            <w:rPrChange w:id="19005" w:author="shorny" w:date="2014-06-09T18:46:00Z">
              <w:rPr>
                <w:rStyle w:val="keyword1"/>
              </w:rPr>
            </w:rPrChange>
          </w:rPr>
          <w:t>Name</w:t>
        </w:r>
        <w:r w:rsidRPr="00905A86">
          <w:rPr>
            <w:sz w:val="18"/>
            <w:rPrChange w:id="19006" w:author="shorny" w:date="2014-06-09T18:46:00Z">
              <w:rPr/>
            </w:rPrChange>
          </w:rPr>
          <w:t>,Relation,Phone,Email,Profession,AcademicLink,EnglishSpeaker,EnglishLiterate)</w:t>
        </w:r>
      </w:ins>
    </w:p>
    <w:p w14:paraId="5772BC1D" w14:textId="77777777" w:rsidR="00905A86" w:rsidRPr="00905A86" w:rsidRDefault="00905A86">
      <w:pPr>
        <w:pStyle w:val="HTMLPreformatted"/>
        <w:divId w:val="1587107075"/>
        <w:rPr>
          <w:ins w:id="19007" w:author="shorny" w:date="2014-06-09T18:46:00Z"/>
          <w:sz w:val="18"/>
          <w:rPrChange w:id="19008" w:author="shorny" w:date="2014-06-09T18:46:00Z">
            <w:rPr>
              <w:ins w:id="19009" w:author="shorny" w:date="2014-06-09T18:46:00Z"/>
            </w:rPr>
          </w:rPrChange>
        </w:rPr>
      </w:pPr>
      <w:ins w:id="19010" w:author="shorny" w:date="2014-06-09T18:46:00Z">
        <w:r w:rsidRPr="00905A86">
          <w:rPr>
            <w:rStyle w:val="keyword1"/>
            <w:sz w:val="18"/>
            <w:rPrChange w:id="19011" w:author="shorny" w:date="2014-06-09T18:46:00Z">
              <w:rPr>
                <w:rStyle w:val="keyword1"/>
              </w:rPr>
            </w:rPrChange>
          </w:rPr>
          <w:t>VALUES</w:t>
        </w:r>
        <w:r w:rsidRPr="00905A86">
          <w:rPr>
            <w:sz w:val="18"/>
            <w:rPrChange w:id="19012" w:author="shorny" w:date="2014-06-09T18:46:00Z">
              <w:rPr/>
            </w:rPrChange>
          </w:rPr>
          <w:t xml:space="preserve"> (1111,111,"james brown","teacher","012456546","James@brown.com","singer","http://www.linkedin.com/pub/James-Brown/11/2d3/a40",1,0);</w:t>
        </w:r>
      </w:ins>
    </w:p>
    <w:p w14:paraId="67A7765B" w14:textId="77777777" w:rsidR="00905A86" w:rsidRPr="00905A86" w:rsidRDefault="00905A86">
      <w:pPr>
        <w:pStyle w:val="HTMLPreformatted"/>
        <w:divId w:val="1587107075"/>
        <w:rPr>
          <w:ins w:id="19013" w:author="shorny" w:date="2014-06-09T18:46:00Z"/>
          <w:sz w:val="18"/>
          <w:rPrChange w:id="19014" w:author="shorny" w:date="2014-06-09T18:46:00Z">
            <w:rPr>
              <w:ins w:id="19015" w:author="shorny" w:date="2014-06-09T18:46:00Z"/>
            </w:rPr>
          </w:rPrChange>
        </w:rPr>
      </w:pPr>
    </w:p>
    <w:p w14:paraId="1E746863" w14:textId="77777777" w:rsidR="00905A86" w:rsidRPr="00905A86" w:rsidRDefault="00905A86">
      <w:pPr>
        <w:pStyle w:val="HTMLPreformatted"/>
        <w:divId w:val="1587107075"/>
        <w:rPr>
          <w:ins w:id="19016" w:author="shorny" w:date="2014-06-09T18:46:00Z"/>
          <w:rStyle w:val="comment1"/>
          <w:sz w:val="18"/>
          <w:rPrChange w:id="19017" w:author="shorny" w:date="2014-06-09T18:46:00Z">
            <w:rPr>
              <w:ins w:id="19018" w:author="shorny" w:date="2014-06-09T18:46:00Z"/>
              <w:rStyle w:val="comment1"/>
            </w:rPr>
          </w:rPrChange>
        </w:rPr>
      </w:pPr>
      <w:ins w:id="19019" w:author="shorny" w:date="2014-06-09T18:46:00Z">
        <w:r w:rsidRPr="00905A86">
          <w:rPr>
            <w:rStyle w:val="comment1"/>
            <w:sz w:val="18"/>
            <w:rPrChange w:id="19020" w:author="shorny" w:date="2014-06-09T18:46:00Z">
              <w:rPr>
                <w:rStyle w:val="comment1"/>
              </w:rPr>
            </w:rPrChange>
          </w:rPr>
          <w:t>-- -----------------------------------------------------------------------------</w:t>
        </w:r>
      </w:ins>
    </w:p>
    <w:p w14:paraId="72D563F2" w14:textId="77777777" w:rsidR="00905A86" w:rsidRPr="00905A86" w:rsidRDefault="00905A86">
      <w:pPr>
        <w:pStyle w:val="HTMLPreformatted"/>
        <w:divId w:val="1587107075"/>
        <w:rPr>
          <w:ins w:id="19021" w:author="shorny" w:date="2014-06-09T18:46:00Z"/>
          <w:rStyle w:val="comment1"/>
          <w:sz w:val="18"/>
          <w:rPrChange w:id="19022" w:author="shorny" w:date="2014-06-09T18:46:00Z">
            <w:rPr>
              <w:ins w:id="19023" w:author="shorny" w:date="2014-06-09T18:46:00Z"/>
              <w:rStyle w:val="comment1"/>
            </w:rPr>
          </w:rPrChange>
        </w:rPr>
      </w:pPr>
      <w:ins w:id="19024" w:author="shorny" w:date="2014-06-09T18:46:00Z">
        <w:r w:rsidRPr="00905A86">
          <w:rPr>
            <w:rStyle w:val="comment1"/>
            <w:sz w:val="18"/>
            <w:rPrChange w:id="19025" w:author="shorny" w:date="2014-06-09T18:46:00Z">
              <w:rPr>
                <w:rStyle w:val="comment1"/>
              </w:rPr>
            </w:rPrChange>
          </w:rPr>
          <w:t>-- Visa (apps)</w:t>
        </w:r>
      </w:ins>
    </w:p>
    <w:p w14:paraId="7F682DC7" w14:textId="77777777" w:rsidR="00905A86" w:rsidRPr="00905A86" w:rsidRDefault="00905A86">
      <w:pPr>
        <w:pStyle w:val="HTMLPreformatted"/>
        <w:divId w:val="1587107075"/>
        <w:rPr>
          <w:ins w:id="19026" w:author="shorny" w:date="2014-06-09T18:46:00Z"/>
          <w:sz w:val="18"/>
          <w:rPrChange w:id="19027" w:author="shorny" w:date="2014-06-09T18:46:00Z">
            <w:rPr>
              <w:ins w:id="19028" w:author="shorny" w:date="2014-06-09T18:46:00Z"/>
            </w:rPr>
          </w:rPrChange>
        </w:rPr>
      </w:pPr>
      <w:ins w:id="19029" w:author="shorny" w:date="2014-06-09T18:46:00Z">
        <w:r w:rsidRPr="00905A86">
          <w:rPr>
            <w:rStyle w:val="keyword1"/>
            <w:sz w:val="18"/>
            <w:rPrChange w:id="19030" w:author="shorny" w:date="2014-06-09T18:46:00Z">
              <w:rPr>
                <w:rStyle w:val="keyword1"/>
              </w:rPr>
            </w:rPrChange>
          </w:rPr>
          <w:t>INSERT</w:t>
        </w:r>
        <w:r w:rsidRPr="00905A86">
          <w:rPr>
            <w:sz w:val="18"/>
            <w:rPrChange w:id="19031" w:author="shorny" w:date="2014-06-09T18:46:00Z">
              <w:rPr/>
            </w:rPrChange>
          </w:rPr>
          <w:t xml:space="preserve"> </w:t>
        </w:r>
        <w:r w:rsidRPr="00905A86">
          <w:rPr>
            <w:rStyle w:val="keyword1"/>
            <w:sz w:val="18"/>
            <w:rPrChange w:id="19032" w:author="shorny" w:date="2014-06-09T18:46:00Z">
              <w:rPr>
                <w:rStyle w:val="keyword1"/>
              </w:rPr>
            </w:rPrChange>
          </w:rPr>
          <w:t>INTO</w:t>
        </w:r>
        <w:r w:rsidRPr="00905A86">
          <w:rPr>
            <w:sz w:val="18"/>
            <w:rPrChange w:id="19033" w:author="shorny" w:date="2014-06-09T18:46:00Z">
              <w:rPr/>
            </w:rPrChange>
          </w:rPr>
          <w:t xml:space="preserve"> `Visa` (VisaID, CountryISOCode, ValidFrom, ValidTo, ApplicantID, VisaStatusID)</w:t>
        </w:r>
      </w:ins>
    </w:p>
    <w:p w14:paraId="5AB116AA" w14:textId="1167FF37" w:rsidR="00905A86" w:rsidRPr="00905A86" w:rsidRDefault="00905A86">
      <w:pPr>
        <w:pStyle w:val="HTMLPreformatted"/>
        <w:divId w:val="1587107075"/>
        <w:rPr>
          <w:ins w:id="19034" w:author="shorny" w:date="2014-06-09T18:46:00Z"/>
          <w:sz w:val="18"/>
          <w:rPrChange w:id="19035" w:author="shorny" w:date="2014-06-09T18:46:00Z">
            <w:rPr>
              <w:ins w:id="19036" w:author="shorny" w:date="2014-06-09T18:46:00Z"/>
            </w:rPr>
          </w:rPrChange>
        </w:rPr>
      </w:pPr>
      <w:ins w:id="19037" w:author="shorny" w:date="2014-06-09T18:46:00Z">
        <w:r w:rsidRPr="00905A86">
          <w:rPr>
            <w:rStyle w:val="keyword1"/>
            <w:sz w:val="18"/>
            <w:rPrChange w:id="19038" w:author="shorny" w:date="2014-06-09T18:46:00Z">
              <w:rPr>
                <w:rStyle w:val="keyword1"/>
              </w:rPr>
            </w:rPrChange>
          </w:rPr>
          <w:t>VALUES</w:t>
        </w:r>
        <w:r w:rsidRPr="00905A86">
          <w:rPr>
            <w:sz w:val="18"/>
            <w:rPrChange w:id="19039" w:author="shorny" w:date="2014-06-09T18:46:00Z">
              <w:rPr/>
            </w:rPrChange>
          </w:rPr>
          <w:t xml:space="preserve"> (3001,</w:t>
        </w:r>
        <w:r w:rsidRPr="00905A86">
          <w:rPr>
            <w:rStyle w:val="string1"/>
            <w:sz w:val="18"/>
            <w:rPrChange w:id="19040" w:author="shorny" w:date="2014-06-09T18:46:00Z">
              <w:rPr>
                <w:rStyle w:val="string1"/>
              </w:rPr>
            </w:rPrChange>
          </w:rPr>
          <w:t>'DE'</w:t>
        </w:r>
        <w:r w:rsidRPr="00905A86">
          <w:rPr>
            <w:sz w:val="18"/>
            <w:rPrChange w:id="19041" w:author="shorny" w:date="2014-06-09T18:46:00Z">
              <w:rPr/>
            </w:rPrChange>
          </w:rPr>
          <w:t>,</w:t>
        </w:r>
        <w:r w:rsidRPr="00905A86">
          <w:rPr>
            <w:rStyle w:val="string1"/>
            <w:sz w:val="18"/>
            <w:rPrChange w:id="19042" w:author="shorny" w:date="2014-06-09T18:46:00Z">
              <w:rPr>
                <w:rStyle w:val="string1"/>
              </w:rPr>
            </w:rPrChange>
          </w:rPr>
          <w:t>'01/01/2013'</w:t>
        </w:r>
        <w:r w:rsidRPr="00905A86">
          <w:rPr>
            <w:sz w:val="18"/>
            <w:rPrChange w:id="19043" w:author="shorny" w:date="2014-06-09T18:46:00Z">
              <w:rPr/>
            </w:rPrChange>
          </w:rPr>
          <w:t xml:space="preserve">, </w:t>
        </w:r>
        <w:r w:rsidRPr="00905A86">
          <w:rPr>
            <w:rStyle w:val="string1"/>
            <w:sz w:val="18"/>
            <w:rPrChange w:id="19044" w:author="shorny" w:date="2014-06-09T18:46:00Z">
              <w:rPr>
                <w:rStyle w:val="string1"/>
              </w:rPr>
            </w:rPrChange>
          </w:rPr>
          <w:t>'30/12/2015'</w:t>
        </w:r>
        <w:r w:rsidRPr="00905A86">
          <w:rPr>
            <w:sz w:val="18"/>
            <w:rPrChange w:id="19045" w:author="shorny" w:date="2014-06-09T18:46:00Z">
              <w:rPr/>
            </w:rPrChange>
          </w:rPr>
          <w:t>, 01,</w:t>
        </w:r>
      </w:ins>
      <w:ins w:id="19046" w:author="shorny" w:date="2014-06-09T18:47:00Z">
        <w:r w:rsidR="001A4548">
          <w:rPr>
            <w:sz w:val="18"/>
          </w:rPr>
          <w:t xml:space="preserve"> </w:t>
        </w:r>
      </w:ins>
      <w:ins w:id="19047" w:author="shorny" w:date="2014-06-09T18:46:00Z">
        <w:r w:rsidRPr="00905A86">
          <w:rPr>
            <w:sz w:val="18"/>
            <w:rPrChange w:id="19048" w:author="shorny" w:date="2014-06-09T18:46:00Z">
              <w:rPr/>
            </w:rPrChange>
          </w:rPr>
          <w:t>80002);</w:t>
        </w:r>
      </w:ins>
    </w:p>
    <w:p w14:paraId="059274DD" w14:textId="77777777" w:rsidR="00905A86" w:rsidRPr="00F25F55" w:rsidRDefault="00905A86">
      <w:pPr>
        <w:rPr>
          <w:lang w:eastAsia="en-AU"/>
        </w:rPr>
        <w:pPrChange w:id="19049" w:author="shorny" w:date="2014-06-09T18:45:00Z">
          <w:pPr>
            <w:pStyle w:val="Heading1"/>
            <w:numPr>
              <w:numId w:val="17"/>
            </w:numPr>
          </w:pPr>
        </w:pPrChange>
      </w:pPr>
    </w:p>
    <w:p w14:paraId="28829096" w14:textId="087B71C5" w:rsidR="005E4DF4" w:rsidRDefault="005E4DF4" w:rsidP="00597C9F">
      <w:pPr>
        <w:pStyle w:val="Heading1"/>
        <w:numPr>
          <w:ilvl w:val="0"/>
          <w:numId w:val="17"/>
        </w:numPr>
        <w:rPr>
          <w:lang w:eastAsia="en-AU"/>
        </w:rPr>
      </w:pPr>
      <w:bookmarkStart w:id="19050" w:name="_Toc390273942"/>
      <w:r>
        <w:rPr>
          <w:lang w:eastAsia="en-AU"/>
        </w:rPr>
        <w:t>Create SQL scripts for required queries</w:t>
      </w:r>
      <w:bookmarkEnd w:id="19050"/>
    </w:p>
    <w:p w14:paraId="1EF3C28E" w14:textId="5706133F" w:rsidR="005E4DF4" w:rsidRDefault="005E4DF4" w:rsidP="00597C9F">
      <w:pPr>
        <w:pStyle w:val="Heading1"/>
        <w:numPr>
          <w:ilvl w:val="0"/>
          <w:numId w:val="17"/>
        </w:numPr>
        <w:rPr>
          <w:lang w:eastAsia="en-AU"/>
        </w:rPr>
      </w:pPr>
      <w:bookmarkStart w:id="19051" w:name="_Toc390273943"/>
      <w:r>
        <w:rPr>
          <w:lang w:eastAsia="en-AU"/>
        </w:rPr>
        <w:t>Monitor and tune the operational system</w:t>
      </w:r>
      <w:bookmarkEnd w:id="19051"/>
    </w:p>
    <w:p w14:paraId="0942B554" w14:textId="4195F68D" w:rsidR="00533F34" w:rsidRDefault="00533F34" w:rsidP="00533F34">
      <w:pPr>
        <w:rPr>
          <w:lang w:eastAsia="en-AU"/>
        </w:rPr>
      </w:pPr>
      <w:r>
        <w:rPr>
          <w:lang w:eastAsia="en-AU"/>
        </w:rPr>
        <w:t>Possible performance enhancements</w:t>
      </w:r>
    </w:p>
    <w:p w14:paraId="4FC487AE" w14:textId="77777777" w:rsidR="00533F34" w:rsidRPr="00533F34" w:rsidRDefault="00533F34" w:rsidP="00533F34">
      <w:pPr>
        <w:rPr>
          <w:lang w:eastAsia="en-AU"/>
        </w:rPr>
      </w:pPr>
    </w:p>
    <w:p w14:paraId="02C83E2E" w14:textId="3F936387" w:rsidR="005E4DF4" w:rsidRDefault="005E4DF4" w:rsidP="00597C9F">
      <w:pPr>
        <w:pStyle w:val="Heading1"/>
        <w:numPr>
          <w:ilvl w:val="0"/>
          <w:numId w:val="17"/>
        </w:numPr>
        <w:rPr>
          <w:ins w:id="19052" w:author="shorny" w:date="2014-06-09T21:16:00Z"/>
          <w:lang w:eastAsia="en-AU"/>
        </w:rPr>
      </w:pPr>
      <w:bookmarkStart w:id="19053" w:name="_Toc390273944"/>
      <w:r>
        <w:rPr>
          <w:lang w:eastAsia="en-AU"/>
        </w:rPr>
        <w:t>Update test plan</w:t>
      </w:r>
      <w:bookmarkEnd w:id="19053"/>
    </w:p>
    <w:p w14:paraId="0E373428" w14:textId="77777777" w:rsidR="00195ABC" w:rsidRPr="00F25F55" w:rsidRDefault="00195ABC">
      <w:pPr>
        <w:rPr>
          <w:lang w:eastAsia="en-AU"/>
        </w:rPr>
        <w:pPrChange w:id="19054" w:author="shorny" w:date="2014-06-09T21:16:00Z">
          <w:pPr>
            <w:pStyle w:val="Heading1"/>
            <w:numPr>
              <w:numId w:val="17"/>
            </w:numPr>
          </w:pPr>
        </w:pPrChange>
      </w:pPr>
    </w:p>
    <w:p w14:paraId="1F1D3BFF" w14:textId="772E6C71" w:rsidR="005E4DF4" w:rsidRDefault="005E4DF4" w:rsidP="00597C9F">
      <w:pPr>
        <w:pStyle w:val="Heading1"/>
        <w:numPr>
          <w:ilvl w:val="0"/>
          <w:numId w:val="17"/>
        </w:numPr>
        <w:rPr>
          <w:ins w:id="19055" w:author="shorny" w:date="2014-06-09T18:52:00Z"/>
          <w:lang w:eastAsia="en-AU"/>
        </w:rPr>
      </w:pPr>
      <w:bookmarkStart w:id="19056" w:name="_Ref390109789"/>
      <w:bookmarkStart w:id="19057" w:name="_Toc390273945"/>
      <w:r>
        <w:rPr>
          <w:lang w:eastAsia="en-AU"/>
        </w:rPr>
        <w:t>Create SQL scripts to test system</w:t>
      </w:r>
      <w:bookmarkEnd w:id="19056"/>
      <w:bookmarkEnd w:id="19057"/>
    </w:p>
    <w:p w14:paraId="4EF3235E" w14:textId="77777777" w:rsidR="00D26196" w:rsidRDefault="00D26196">
      <w:pPr>
        <w:pStyle w:val="HTMLPreformatted"/>
        <w:divId w:val="2032412305"/>
        <w:rPr>
          <w:ins w:id="19058" w:author="shorny" w:date="2014-06-09T18:54:00Z"/>
        </w:rPr>
      </w:pPr>
    </w:p>
    <w:p w14:paraId="60A0AA35" w14:textId="77777777" w:rsidR="00D26196" w:rsidRPr="00D26196" w:rsidRDefault="00D26196">
      <w:pPr>
        <w:pStyle w:val="HTMLPreformatted"/>
        <w:divId w:val="2032412305"/>
        <w:rPr>
          <w:ins w:id="19059" w:author="shorny" w:date="2014-06-09T18:54:00Z"/>
          <w:rStyle w:val="comment1"/>
          <w:sz w:val="18"/>
          <w:rPrChange w:id="19060" w:author="shorny" w:date="2014-06-09T18:55:00Z">
            <w:rPr>
              <w:ins w:id="19061" w:author="shorny" w:date="2014-06-09T18:54:00Z"/>
              <w:rStyle w:val="comment1"/>
            </w:rPr>
          </w:rPrChange>
        </w:rPr>
      </w:pPr>
      <w:ins w:id="19062" w:author="shorny" w:date="2014-06-09T18:54:00Z">
        <w:r w:rsidRPr="00D26196">
          <w:rPr>
            <w:rStyle w:val="comment1"/>
            <w:sz w:val="18"/>
            <w:rPrChange w:id="19063" w:author="shorny" w:date="2014-06-09T18:55:00Z">
              <w:rPr>
                <w:rStyle w:val="comment1"/>
              </w:rPr>
            </w:rPrChange>
          </w:rPr>
          <w:t>-- -----------------------------------------------------------------------------</w:t>
        </w:r>
      </w:ins>
    </w:p>
    <w:p w14:paraId="0EAEA406" w14:textId="77777777" w:rsidR="00D26196" w:rsidRPr="00D26196" w:rsidRDefault="00D26196">
      <w:pPr>
        <w:pStyle w:val="HTMLPreformatted"/>
        <w:divId w:val="2032412305"/>
        <w:rPr>
          <w:ins w:id="19064" w:author="shorny" w:date="2014-06-09T18:54:00Z"/>
          <w:rStyle w:val="comment1"/>
          <w:sz w:val="18"/>
          <w:rPrChange w:id="19065" w:author="shorny" w:date="2014-06-09T18:55:00Z">
            <w:rPr>
              <w:ins w:id="19066" w:author="shorny" w:date="2014-06-09T18:54:00Z"/>
              <w:rStyle w:val="comment1"/>
            </w:rPr>
          </w:rPrChange>
        </w:rPr>
      </w:pPr>
      <w:ins w:id="19067" w:author="shorny" w:date="2014-06-09T18:54:00Z">
        <w:r w:rsidRPr="00D26196">
          <w:rPr>
            <w:rStyle w:val="comment1"/>
            <w:sz w:val="18"/>
            <w:rPrChange w:id="19068" w:author="shorny" w:date="2014-06-09T18:55:00Z">
              <w:rPr>
                <w:rStyle w:val="comment1"/>
              </w:rPr>
            </w:rPrChange>
          </w:rPr>
          <w:t>-- The unit tests for RHD DB.</w:t>
        </w:r>
      </w:ins>
    </w:p>
    <w:p w14:paraId="5CD73BD1" w14:textId="77777777" w:rsidR="00D26196" w:rsidRPr="00D26196" w:rsidRDefault="00D26196">
      <w:pPr>
        <w:pStyle w:val="HTMLPreformatted"/>
        <w:divId w:val="2032412305"/>
        <w:rPr>
          <w:ins w:id="19069" w:author="shorny" w:date="2014-06-09T18:54:00Z"/>
          <w:rStyle w:val="comment1"/>
          <w:sz w:val="18"/>
          <w:rPrChange w:id="19070" w:author="shorny" w:date="2014-06-09T18:55:00Z">
            <w:rPr>
              <w:ins w:id="19071" w:author="shorny" w:date="2014-06-09T18:54:00Z"/>
              <w:rStyle w:val="comment1"/>
            </w:rPr>
          </w:rPrChange>
        </w:rPr>
      </w:pPr>
      <w:ins w:id="19072" w:author="shorny" w:date="2014-06-09T18:54:00Z">
        <w:r w:rsidRPr="00D26196">
          <w:rPr>
            <w:rStyle w:val="comment1"/>
            <w:sz w:val="18"/>
            <w:rPrChange w:id="19073" w:author="shorny" w:date="2014-06-09T18:55:00Z">
              <w:rPr>
                <w:rStyle w:val="comment1"/>
              </w:rPr>
            </w:rPrChange>
          </w:rPr>
          <w:t xml:space="preserve">-- </w:t>
        </w:r>
      </w:ins>
    </w:p>
    <w:p w14:paraId="481E9F43" w14:textId="77777777" w:rsidR="00D26196" w:rsidRPr="00D26196" w:rsidRDefault="00D26196">
      <w:pPr>
        <w:pStyle w:val="HTMLPreformatted"/>
        <w:divId w:val="2032412305"/>
        <w:rPr>
          <w:ins w:id="19074" w:author="shorny" w:date="2014-06-09T18:54:00Z"/>
          <w:rStyle w:val="comment1"/>
          <w:sz w:val="18"/>
          <w:rPrChange w:id="19075" w:author="shorny" w:date="2014-06-09T18:55:00Z">
            <w:rPr>
              <w:ins w:id="19076" w:author="shorny" w:date="2014-06-09T18:54:00Z"/>
              <w:rStyle w:val="comment1"/>
            </w:rPr>
          </w:rPrChange>
        </w:rPr>
      </w:pPr>
      <w:ins w:id="19077" w:author="shorny" w:date="2014-06-09T18:54:00Z">
        <w:r w:rsidRPr="00D26196">
          <w:rPr>
            <w:rStyle w:val="comment1"/>
            <w:sz w:val="18"/>
            <w:rPrChange w:id="19078" w:author="shorny" w:date="2014-06-09T18:55:00Z">
              <w:rPr>
                <w:rStyle w:val="comment1"/>
              </w:rPr>
            </w:rPrChange>
          </w:rPr>
          <w:t>-- First, load up the stk_unit utility. This must be done as DB admin. E.g.:</w:t>
        </w:r>
      </w:ins>
    </w:p>
    <w:p w14:paraId="59D09B1D" w14:textId="77777777" w:rsidR="00D26196" w:rsidRPr="00D26196" w:rsidRDefault="00D26196">
      <w:pPr>
        <w:pStyle w:val="HTMLPreformatted"/>
        <w:divId w:val="2032412305"/>
        <w:rPr>
          <w:ins w:id="19079" w:author="shorny" w:date="2014-06-09T18:54:00Z"/>
          <w:rStyle w:val="comment1"/>
          <w:sz w:val="18"/>
          <w:rPrChange w:id="19080" w:author="shorny" w:date="2014-06-09T18:55:00Z">
            <w:rPr>
              <w:ins w:id="19081" w:author="shorny" w:date="2014-06-09T18:54:00Z"/>
              <w:rStyle w:val="comment1"/>
            </w:rPr>
          </w:rPrChange>
        </w:rPr>
      </w:pPr>
      <w:ins w:id="19082" w:author="shorny" w:date="2014-06-09T18:54:00Z">
        <w:r w:rsidRPr="00D26196">
          <w:rPr>
            <w:rStyle w:val="comment1"/>
            <w:sz w:val="18"/>
            <w:rPrChange w:id="19083" w:author="shorny" w:date="2014-06-09T18:55:00Z">
              <w:rPr>
                <w:rStyle w:val="comment1"/>
              </w:rPr>
            </w:rPrChange>
          </w:rPr>
          <w:t xml:space="preserve">-- </w:t>
        </w:r>
      </w:ins>
    </w:p>
    <w:p w14:paraId="32DB9635" w14:textId="77777777" w:rsidR="00D26196" w:rsidRPr="00D26196" w:rsidRDefault="00D26196">
      <w:pPr>
        <w:pStyle w:val="HTMLPreformatted"/>
        <w:divId w:val="2032412305"/>
        <w:rPr>
          <w:ins w:id="19084" w:author="shorny" w:date="2014-06-09T18:54:00Z"/>
          <w:rStyle w:val="comment1"/>
          <w:sz w:val="18"/>
          <w:rPrChange w:id="19085" w:author="shorny" w:date="2014-06-09T18:55:00Z">
            <w:rPr>
              <w:ins w:id="19086" w:author="shorny" w:date="2014-06-09T18:54:00Z"/>
              <w:rStyle w:val="comment1"/>
            </w:rPr>
          </w:rPrChange>
        </w:rPr>
      </w:pPr>
      <w:ins w:id="19087" w:author="shorny" w:date="2014-06-09T18:54:00Z">
        <w:r w:rsidRPr="00D26196">
          <w:rPr>
            <w:rStyle w:val="comment1"/>
            <w:sz w:val="18"/>
            <w:rPrChange w:id="19088" w:author="shorny" w:date="2014-06-09T18:55:00Z">
              <w:rPr>
                <w:rStyle w:val="comment1"/>
              </w:rPr>
            </w:rPrChange>
          </w:rPr>
          <w:t>--     sudo bash -c \</w:t>
        </w:r>
      </w:ins>
    </w:p>
    <w:p w14:paraId="2D1E2D99" w14:textId="77777777" w:rsidR="00D26196" w:rsidRPr="00D26196" w:rsidRDefault="00D26196">
      <w:pPr>
        <w:pStyle w:val="HTMLPreformatted"/>
        <w:divId w:val="2032412305"/>
        <w:rPr>
          <w:ins w:id="19089" w:author="shorny" w:date="2014-06-09T18:54:00Z"/>
          <w:rStyle w:val="comment1"/>
          <w:sz w:val="18"/>
          <w:rPrChange w:id="19090" w:author="shorny" w:date="2014-06-09T18:55:00Z">
            <w:rPr>
              <w:ins w:id="19091" w:author="shorny" w:date="2014-06-09T18:54:00Z"/>
              <w:rStyle w:val="comment1"/>
            </w:rPr>
          </w:rPrChange>
        </w:rPr>
      </w:pPr>
      <w:ins w:id="19092" w:author="shorny" w:date="2014-06-09T18:54:00Z">
        <w:r w:rsidRPr="00D26196">
          <w:rPr>
            <w:rStyle w:val="comment1"/>
            <w:sz w:val="18"/>
            <w:rPrChange w:id="19093" w:author="shorny" w:date="2014-06-09T18:55:00Z">
              <w:rPr>
                <w:rStyle w:val="comment1"/>
              </w:rPr>
            </w:rPrChange>
          </w:rPr>
          <w:t>--       'mysql -h localhost -D rhd  &lt; ../stk_unit1.0-rc6/sql/stk_unit.sql'</w:t>
        </w:r>
      </w:ins>
    </w:p>
    <w:p w14:paraId="79C7FEDA" w14:textId="77777777" w:rsidR="00D26196" w:rsidRPr="00D26196" w:rsidRDefault="00D26196">
      <w:pPr>
        <w:pStyle w:val="HTMLPreformatted"/>
        <w:divId w:val="2032412305"/>
        <w:rPr>
          <w:ins w:id="19094" w:author="shorny" w:date="2014-06-09T18:54:00Z"/>
          <w:rStyle w:val="comment1"/>
          <w:sz w:val="18"/>
          <w:rPrChange w:id="19095" w:author="shorny" w:date="2014-06-09T18:55:00Z">
            <w:rPr>
              <w:ins w:id="19096" w:author="shorny" w:date="2014-06-09T18:54:00Z"/>
              <w:rStyle w:val="comment1"/>
            </w:rPr>
          </w:rPrChange>
        </w:rPr>
      </w:pPr>
      <w:ins w:id="19097" w:author="shorny" w:date="2014-06-09T18:54:00Z">
        <w:r w:rsidRPr="00D26196">
          <w:rPr>
            <w:rStyle w:val="comment1"/>
            <w:sz w:val="18"/>
            <w:rPrChange w:id="19098" w:author="shorny" w:date="2014-06-09T18:55:00Z">
              <w:rPr>
                <w:rStyle w:val="comment1"/>
              </w:rPr>
            </w:rPrChange>
          </w:rPr>
          <w:t>--</w:t>
        </w:r>
      </w:ins>
    </w:p>
    <w:p w14:paraId="0888DAD9" w14:textId="77777777" w:rsidR="00D26196" w:rsidRPr="00D26196" w:rsidRDefault="00D26196">
      <w:pPr>
        <w:pStyle w:val="HTMLPreformatted"/>
        <w:divId w:val="2032412305"/>
        <w:rPr>
          <w:ins w:id="19099" w:author="shorny" w:date="2014-06-09T18:54:00Z"/>
          <w:rStyle w:val="comment1"/>
          <w:sz w:val="18"/>
          <w:rPrChange w:id="19100" w:author="shorny" w:date="2014-06-09T18:55:00Z">
            <w:rPr>
              <w:ins w:id="19101" w:author="shorny" w:date="2014-06-09T18:54:00Z"/>
              <w:rStyle w:val="comment1"/>
            </w:rPr>
          </w:rPrChange>
        </w:rPr>
      </w:pPr>
      <w:ins w:id="19102" w:author="shorny" w:date="2014-06-09T18:54:00Z">
        <w:r w:rsidRPr="00D26196">
          <w:rPr>
            <w:rStyle w:val="comment1"/>
            <w:sz w:val="18"/>
            <w:rPrChange w:id="19103" w:author="shorny" w:date="2014-06-09T18:55:00Z">
              <w:rPr>
                <w:rStyle w:val="comment1"/>
              </w:rPr>
            </w:rPrChange>
          </w:rPr>
          <w:t>-- Then, read this file in as root.</w:t>
        </w:r>
      </w:ins>
    </w:p>
    <w:p w14:paraId="05406EA8" w14:textId="77777777" w:rsidR="00D26196" w:rsidRPr="00D26196" w:rsidRDefault="00D26196">
      <w:pPr>
        <w:pStyle w:val="HTMLPreformatted"/>
        <w:divId w:val="2032412305"/>
        <w:rPr>
          <w:ins w:id="19104" w:author="shorny" w:date="2014-06-09T18:54:00Z"/>
          <w:rStyle w:val="comment1"/>
          <w:sz w:val="18"/>
          <w:rPrChange w:id="19105" w:author="shorny" w:date="2014-06-09T18:55:00Z">
            <w:rPr>
              <w:ins w:id="19106" w:author="shorny" w:date="2014-06-09T18:54:00Z"/>
              <w:rStyle w:val="comment1"/>
            </w:rPr>
          </w:rPrChange>
        </w:rPr>
      </w:pPr>
      <w:ins w:id="19107" w:author="shorny" w:date="2014-06-09T18:54:00Z">
        <w:r w:rsidRPr="00D26196">
          <w:rPr>
            <w:rStyle w:val="comment1"/>
            <w:sz w:val="18"/>
            <w:rPrChange w:id="19108" w:author="shorny" w:date="2014-06-09T18:55:00Z">
              <w:rPr>
                <w:rStyle w:val="comment1"/>
              </w:rPr>
            </w:rPrChange>
          </w:rPr>
          <w:t>-- had to run as system root =&gt; we won't be able to run this on the uni system</w:t>
        </w:r>
      </w:ins>
    </w:p>
    <w:p w14:paraId="13E1E2E0" w14:textId="77777777" w:rsidR="00D26196" w:rsidRPr="00D26196" w:rsidRDefault="00D26196">
      <w:pPr>
        <w:pStyle w:val="HTMLPreformatted"/>
        <w:divId w:val="2032412305"/>
        <w:rPr>
          <w:ins w:id="19109" w:author="shorny" w:date="2014-06-09T18:54:00Z"/>
          <w:rStyle w:val="comment1"/>
          <w:sz w:val="18"/>
          <w:rPrChange w:id="19110" w:author="shorny" w:date="2014-06-09T18:55:00Z">
            <w:rPr>
              <w:ins w:id="19111" w:author="shorny" w:date="2014-06-09T18:54:00Z"/>
              <w:rStyle w:val="comment1"/>
            </w:rPr>
          </w:rPrChange>
        </w:rPr>
      </w:pPr>
      <w:ins w:id="19112" w:author="shorny" w:date="2014-06-09T18:54:00Z">
        <w:r w:rsidRPr="00D26196">
          <w:rPr>
            <w:rStyle w:val="comment1"/>
            <w:sz w:val="18"/>
            <w:rPrChange w:id="19113" w:author="shorny" w:date="2014-06-09T18:55:00Z">
              <w:rPr>
                <w:rStyle w:val="comment1"/>
              </w:rPr>
            </w:rPrChange>
          </w:rPr>
          <w:t>--</w:t>
        </w:r>
      </w:ins>
    </w:p>
    <w:p w14:paraId="5BC9558F" w14:textId="77777777" w:rsidR="00D26196" w:rsidRPr="00D26196" w:rsidRDefault="00D26196">
      <w:pPr>
        <w:pStyle w:val="HTMLPreformatted"/>
        <w:divId w:val="2032412305"/>
        <w:rPr>
          <w:ins w:id="19114" w:author="shorny" w:date="2014-06-09T18:54:00Z"/>
          <w:rStyle w:val="comment1"/>
          <w:sz w:val="18"/>
          <w:rPrChange w:id="19115" w:author="shorny" w:date="2014-06-09T18:55:00Z">
            <w:rPr>
              <w:ins w:id="19116" w:author="shorny" w:date="2014-06-09T18:54:00Z"/>
              <w:rStyle w:val="comment1"/>
            </w:rPr>
          </w:rPrChange>
        </w:rPr>
      </w:pPr>
      <w:ins w:id="19117" w:author="shorny" w:date="2014-06-09T18:54:00Z">
        <w:r w:rsidRPr="00D26196">
          <w:rPr>
            <w:rStyle w:val="comment1"/>
            <w:sz w:val="18"/>
            <w:rPrChange w:id="19118" w:author="shorny" w:date="2014-06-09T18:55:00Z">
              <w:rPr>
                <w:rStyle w:val="comment1"/>
              </w:rPr>
            </w:rPrChange>
          </w:rPr>
          <w:t>-- Run the test by issuing, as root:</w:t>
        </w:r>
      </w:ins>
    </w:p>
    <w:p w14:paraId="55E432E7" w14:textId="77777777" w:rsidR="00D26196" w:rsidRPr="00D26196" w:rsidRDefault="00D26196">
      <w:pPr>
        <w:pStyle w:val="HTMLPreformatted"/>
        <w:divId w:val="2032412305"/>
        <w:rPr>
          <w:ins w:id="19119" w:author="shorny" w:date="2014-06-09T18:54:00Z"/>
          <w:rStyle w:val="comment1"/>
          <w:sz w:val="18"/>
          <w:rPrChange w:id="19120" w:author="shorny" w:date="2014-06-09T18:55:00Z">
            <w:rPr>
              <w:ins w:id="19121" w:author="shorny" w:date="2014-06-09T18:54:00Z"/>
              <w:rStyle w:val="comment1"/>
            </w:rPr>
          </w:rPrChange>
        </w:rPr>
      </w:pPr>
      <w:ins w:id="19122" w:author="shorny" w:date="2014-06-09T18:54:00Z">
        <w:r w:rsidRPr="00D26196">
          <w:rPr>
            <w:rStyle w:val="comment1"/>
            <w:sz w:val="18"/>
            <w:rPrChange w:id="19123" w:author="shorny" w:date="2014-06-09T18:55:00Z">
              <w:rPr>
                <w:rStyle w:val="comment1"/>
              </w:rPr>
            </w:rPrChange>
          </w:rPr>
          <w:t>--</w:t>
        </w:r>
      </w:ins>
    </w:p>
    <w:p w14:paraId="2E81AD99" w14:textId="77777777" w:rsidR="00D26196" w:rsidRPr="00D26196" w:rsidRDefault="00D26196">
      <w:pPr>
        <w:pStyle w:val="HTMLPreformatted"/>
        <w:divId w:val="2032412305"/>
        <w:rPr>
          <w:ins w:id="19124" w:author="shorny" w:date="2014-06-09T18:54:00Z"/>
          <w:rStyle w:val="comment1"/>
          <w:sz w:val="18"/>
          <w:rPrChange w:id="19125" w:author="shorny" w:date="2014-06-09T18:55:00Z">
            <w:rPr>
              <w:ins w:id="19126" w:author="shorny" w:date="2014-06-09T18:54:00Z"/>
              <w:rStyle w:val="comment1"/>
            </w:rPr>
          </w:rPrChange>
        </w:rPr>
      </w:pPr>
      <w:ins w:id="19127" w:author="shorny" w:date="2014-06-09T18:54:00Z">
        <w:r w:rsidRPr="00D26196">
          <w:rPr>
            <w:rStyle w:val="comment1"/>
            <w:sz w:val="18"/>
            <w:rPrChange w:id="19128" w:author="shorny" w:date="2014-06-09T18:55:00Z">
              <w:rPr>
                <w:rStyle w:val="comment1"/>
              </w:rPr>
            </w:rPrChange>
          </w:rPr>
          <w:t>--     CALL stk_unit.tc('test_rhd');</w:t>
        </w:r>
      </w:ins>
    </w:p>
    <w:p w14:paraId="3FED8CB7" w14:textId="77777777" w:rsidR="00D26196" w:rsidRPr="00D26196" w:rsidRDefault="00D26196">
      <w:pPr>
        <w:pStyle w:val="HTMLPreformatted"/>
        <w:divId w:val="2032412305"/>
        <w:rPr>
          <w:ins w:id="19129" w:author="shorny" w:date="2014-06-09T18:54:00Z"/>
          <w:rStyle w:val="comment1"/>
          <w:sz w:val="18"/>
          <w:rPrChange w:id="19130" w:author="shorny" w:date="2014-06-09T18:55:00Z">
            <w:rPr>
              <w:ins w:id="19131" w:author="shorny" w:date="2014-06-09T18:54:00Z"/>
              <w:rStyle w:val="comment1"/>
            </w:rPr>
          </w:rPrChange>
        </w:rPr>
      </w:pPr>
      <w:ins w:id="19132" w:author="shorny" w:date="2014-06-09T18:54:00Z">
        <w:r w:rsidRPr="00D26196">
          <w:rPr>
            <w:rStyle w:val="comment1"/>
            <w:sz w:val="18"/>
            <w:rPrChange w:id="19133" w:author="shorny" w:date="2014-06-09T18:55:00Z">
              <w:rPr>
                <w:rStyle w:val="comment1"/>
              </w:rPr>
            </w:rPrChange>
          </w:rPr>
          <w:t xml:space="preserve">--    </w:t>
        </w:r>
      </w:ins>
    </w:p>
    <w:p w14:paraId="173C22EC" w14:textId="77777777" w:rsidR="00D26196" w:rsidRPr="00D26196" w:rsidRDefault="00D26196">
      <w:pPr>
        <w:pStyle w:val="HTMLPreformatted"/>
        <w:divId w:val="2032412305"/>
        <w:rPr>
          <w:ins w:id="19134" w:author="shorny" w:date="2014-06-09T18:54:00Z"/>
          <w:rStyle w:val="comment1"/>
          <w:sz w:val="18"/>
          <w:rPrChange w:id="19135" w:author="shorny" w:date="2014-06-09T18:55:00Z">
            <w:rPr>
              <w:ins w:id="19136" w:author="shorny" w:date="2014-06-09T18:54:00Z"/>
              <w:rStyle w:val="comment1"/>
            </w:rPr>
          </w:rPrChange>
        </w:rPr>
      </w:pPr>
      <w:ins w:id="19137" w:author="shorny" w:date="2014-06-09T18:54:00Z">
        <w:r w:rsidRPr="00D26196">
          <w:rPr>
            <w:rStyle w:val="comment1"/>
            <w:sz w:val="18"/>
            <w:rPrChange w:id="19138" w:author="shorny" w:date="2014-06-09T18:55:00Z">
              <w:rPr>
                <w:rStyle w:val="comment1"/>
              </w:rPr>
            </w:rPrChange>
          </w:rPr>
          <w:lastRenderedPageBreak/>
          <w:t>-- -----------------------------------------------------------------------------</w:t>
        </w:r>
      </w:ins>
    </w:p>
    <w:p w14:paraId="7914746C" w14:textId="77777777" w:rsidR="00D26196" w:rsidRPr="00D26196" w:rsidRDefault="00D26196">
      <w:pPr>
        <w:pStyle w:val="HTMLPreformatted"/>
        <w:divId w:val="2032412305"/>
        <w:rPr>
          <w:ins w:id="19139" w:author="shorny" w:date="2014-06-09T18:54:00Z"/>
          <w:sz w:val="18"/>
          <w:rPrChange w:id="19140" w:author="shorny" w:date="2014-06-09T18:55:00Z">
            <w:rPr>
              <w:ins w:id="19141" w:author="shorny" w:date="2014-06-09T18:54:00Z"/>
            </w:rPr>
          </w:rPrChange>
        </w:rPr>
      </w:pPr>
    </w:p>
    <w:p w14:paraId="20C35862" w14:textId="77777777" w:rsidR="00D26196" w:rsidRPr="00D26196" w:rsidRDefault="00D26196">
      <w:pPr>
        <w:pStyle w:val="HTMLPreformatted"/>
        <w:divId w:val="2032412305"/>
        <w:rPr>
          <w:ins w:id="19142" w:author="shorny" w:date="2014-06-09T18:54:00Z"/>
          <w:sz w:val="18"/>
          <w:rPrChange w:id="19143" w:author="shorny" w:date="2014-06-09T18:55:00Z">
            <w:rPr>
              <w:ins w:id="19144" w:author="shorny" w:date="2014-06-09T18:54:00Z"/>
            </w:rPr>
          </w:rPrChange>
        </w:rPr>
      </w:pPr>
      <w:ins w:id="19145" w:author="shorny" w:date="2014-06-09T18:54:00Z">
        <w:r w:rsidRPr="00D26196">
          <w:rPr>
            <w:rStyle w:val="keyword1"/>
            <w:sz w:val="18"/>
            <w:rPrChange w:id="19146" w:author="shorny" w:date="2014-06-09T18:55:00Z">
              <w:rPr>
                <w:rStyle w:val="keyword1"/>
              </w:rPr>
            </w:rPrChange>
          </w:rPr>
          <w:t>CONNECT</w:t>
        </w:r>
        <w:r w:rsidRPr="00D26196">
          <w:rPr>
            <w:sz w:val="18"/>
            <w:rPrChange w:id="19147" w:author="shorny" w:date="2014-06-09T18:55:00Z">
              <w:rPr/>
            </w:rPrChange>
          </w:rPr>
          <w:t xml:space="preserve"> mysql ; </w:t>
        </w:r>
      </w:ins>
    </w:p>
    <w:p w14:paraId="012278E7" w14:textId="77777777" w:rsidR="00D26196" w:rsidRPr="00D26196" w:rsidRDefault="00D26196">
      <w:pPr>
        <w:pStyle w:val="HTMLPreformatted"/>
        <w:divId w:val="2032412305"/>
        <w:rPr>
          <w:ins w:id="19148" w:author="shorny" w:date="2014-06-09T18:54:00Z"/>
          <w:sz w:val="18"/>
          <w:rPrChange w:id="19149" w:author="shorny" w:date="2014-06-09T18:55:00Z">
            <w:rPr>
              <w:ins w:id="19150" w:author="shorny" w:date="2014-06-09T18:54:00Z"/>
            </w:rPr>
          </w:rPrChange>
        </w:rPr>
      </w:pPr>
    </w:p>
    <w:p w14:paraId="2284EC78" w14:textId="77777777" w:rsidR="00D26196" w:rsidRPr="00D26196" w:rsidRDefault="00D26196">
      <w:pPr>
        <w:pStyle w:val="HTMLPreformatted"/>
        <w:divId w:val="2032412305"/>
        <w:rPr>
          <w:ins w:id="19151" w:author="shorny" w:date="2014-06-09T18:54:00Z"/>
          <w:sz w:val="18"/>
          <w:rPrChange w:id="19152" w:author="shorny" w:date="2014-06-09T18:55:00Z">
            <w:rPr>
              <w:ins w:id="19153" w:author="shorny" w:date="2014-06-09T18:54:00Z"/>
            </w:rPr>
          </w:rPrChange>
        </w:rPr>
      </w:pPr>
      <w:ins w:id="19154" w:author="shorny" w:date="2014-06-09T18:54:00Z">
        <w:r w:rsidRPr="00D26196">
          <w:rPr>
            <w:rStyle w:val="keyword1"/>
            <w:sz w:val="18"/>
            <w:rPrChange w:id="19155" w:author="shorny" w:date="2014-06-09T18:55:00Z">
              <w:rPr>
                <w:rStyle w:val="keyword1"/>
              </w:rPr>
            </w:rPrChange>
          </w:rPr>
          <w:t>DROP</w:t>
        </w:r>
        <w:r w:rsidRPr="00D26196">
          <w:rPr>
            <w:sz w:val="18"/>
            <w:rPrChange w:id="19156" w:author="shorny" w:date="2014-06-09T18:55:00Z">
              <w:rPr/>
            </w:rPrChange>
          </w:rPr>
          <w:t xml:space="preserve"> DATABASE IF </w:t>
        </w:r>
        <w:r w:rsidRPr="00D26196">
          <w:rPr>
            <w:rStyle w:val="keyword1"/>
            <w:sz w:val="18"/>
            <w:rPrChange w:id="19157" w:author="shorny" w:date="2014-06-09T18:55:00Z">
              <w:rPr>
                <w:rStyle w:val="keyword1"/>
              </w:rPr>
            </w:rPrChange>
          </w:rPr>
          <w:t>EXISTS</w:t>
        </w:r>
        <w:r w:rsidRPr="00D26196">
          <w:rPr>
            <w:sz w:val="18"/>
            <w:rPrChange w:id="19158" w:author="shorny" w:date="2014-06-09T18:55:00Z">
              <w:rPr/>
            </w:rPrChange>
          </w:rPr>
          <w:t xml:space="preserve"> test_rhd ;</w:t>
        </w:r>
      </w:ins>
    </w:p>
    <w:p w14:paraId="6070740F" w14:textId="77777777" w:rsidR="00D26196" w:rsidRPr="00D26196" w:rsidRDefault="00D26196">
      <w:pPr>
        <w:pStyle w:val="HTMLPreformatted"/>
        <w:divId w:val="2032412305"/>
        <w:rPr>
          <w:ins w:id="19159" w:author="shorny" w:date="2014-06-09T18:54:00Z"/>
          <w:sz w:val="18"/>
          <w:rPrChange w:id="19160" w:author="shorny" w:date="2014-06-09T18:55:00Z">
            <w:rPr>
              <w:ins w:id="19161" w:author="shorny" w:date="2014-06-09T18:54:00Z"/>
            </w:rPr>
          </w:rPrChange>
        </w:rPr>
      </w:pPr>
    </w:p>
    <w:p w14:paraId="55215F31" w14:textId="77777777" w:rsidR="00D26196" w:rsidRPr="00D26196" w:rsidRDefault="00D26196">
      <w:pPr>
        <w:pStyle w:val="HTMLPreformatted"/>
        <w:divId w:val="2032412305"/>
        <w:rPr>
          <w:ins w:id="19162" w:author="shorny" w:date="2014-06-09T18:54:00Z"/>
          <w:sz w:val="18"/>
          <w:rPrChange w:id="19163" w:author="shorny" w:date="2014-06-09T18:55:00Z">
            <w:rPr>
              <w:ins w:id="19164" w:author="shorny" w:date="2014-06-09T18:54:00Z"/>
            </w:rPr>
          </w:rPrChange>
        </w:rPr>
      </w:pPr>
      <w:ins w:id="19165" w:author="shorny" w:date="2014-06-09T18:54:00Z">
        <w:r w:rsidRPr="00D26196">
          <w:rPr>
            <w:rStyle w:val="keyword1"/>
            <w:sz w:val="18"/>
            <w:rPrChange w:id="19166" w:author="shorny" w:date="2014-06-09T18:55:00Z">
              <w:rPr>
                <w:rStyle w:val="keyword1"/>
              </w:rPr>
            </w:rPrChange>
          </w:rPr>
          <w:t>CREATE</w:t>
        </w:r>
        <w:r w:rsidRPr="00D26196">
          <w:rPr>
            <w:sz w:val="18"/>
            <w:rPrChange w:id="19167" w:author="shorny" w:date="2014-06-09T18:55:00Z">
              <w:rPr/>
            </w:rPrChange>
          </w:rPr>
          <w:t xml:space="preserve"> DATABASE test_rhd </w:t>
        </w:r>
        <w:r w:rsidRPr="00D26196">
          <w:rPr>
            <w:rStyle w:val="type1"/>
            <w:sz w:val="18"/>
            <w:rPrChange w:id="19168" w:author="shorny" w:date="2014-06-09T18:55:00Z">
              <w:rPr>
                <w:rStyle w:val="type1"/>
              </w:rPr>
            </w:rPrChange>
          </w:rPr>
          <w:t>CHARACTER</w:t>
        </w:r>
        <w:r w:rsidRPr="00D26196">
          <w:rPr>
            <w:sz w:val="18"/>
            <w:rPrChange w:id="19169" w:author="shorny" w:date="2014-06-09T18:55:00Z">
              <w:rPr/>
            </w:rPrChange>
          </w:rPr>
          <w:t xml:space="preserve"> </w:t>
        </w:r>
        <w:r w:rsidRPr="00D26196">
          <w:rPr>
            <w:rStyle w:val="keyword1"/>
            <w:sz w:val="18"/>
            <w:rPrChange w:id="19170" w:author="shorny" w:date="2014-06-09T18:55:00Z">
              <w:rPr>
                <w:rStyle w:val="keyword1"/>
              </w:rPr>
            </w:rPrChange>
          </w:rPr>
          <w:t>SET</w:t>
        </w:r>
        <w:r w:rsidRPr="00D26196">
          <w:rPr>
            <w:sz w:val="18"/>
            <w:rPrChange w:id="19171" w:author="shorny" w:date="2014-06-09T18:55:00Z">
              <w:rPr/>
            </w:rPrChange>
          </w:rPr>
          <w:t xml:space="preserve"> = utf8;</w:t>
        </w:r>
      </w:ins>
    </w:p>
    <w:p w14:paraId="7C4DC712" w14:textId="77777777" w:rsidR="00D26196" w:rsidRPr="00D26196" w:rsidRDefault="00D26196">
      <w:pPr>
        <w:pStyle w:val="HTMLPreformatted"/>
        <w:divId w:val="2032412305"/>
        <w:rPr>
          <w:ins w:id="19172" w:author="shorny" w:date="2014-06-09T18:54:00Z"/>
          <w:sz w:val="18"/>
          <w:rPrChange w:id="19173" w:author="shorny" w:date="2014-06-09T18:55:00Z">
            <w:rPr>
              <w:ins w:id="19174" w:author="shorny" w:date="2014-06-09T18:54:00Z"/>
            </w:rPr>
          </w:rPrChange>
        </w:rPr>
      </w:pPr>
    </w:p>
    <w:p w14:paraId="4EDAE96F" w14:textId="77777777" w:rsidR="00D26196" w:rsidRPr="00D26196" w:rsidRDefault="00D26196">
      <w:pPr>
        <w:pStyle w:val="HTMLPreformatted"/>
        <w:divId w:val="2032412305"/>
        <w:rPr>
          <w:ins w:id="19175" w:author="shorny" w:date="2014-06-09T18:54:00Z"/>
          <w:sz w:val="18"/>
          <w:rPrChange w:id="19176" w:author="shorny" w:date="2014-06-09T18:55:00Z">
            <w:rPr>
              <w:ins w:id="19177" w:author="shorny" w:date="2014-06-09T18:54:00Z"/>
            </w:rPr>
          </w:rPrChange>
        </w:rPr>
      </w:pPr>
      <w:ins w:id="19178" w:author="shorny" w:date="2014-06-09T18:54:00Z">
        <w:r w:rsidRPr="00D26196">
          <w:rPr>
            <w:rStyle w:val="keyword1"/>
            <w:sz w:val="18"/>
            <w:rPrChange w:id="19179" w:author="shorny" w:date="2014-06-09T18:55:00Z">
              <w:rPr>
                <w:rStyle w:val="keyword1"/>
              </w:rPr>
            </w:rPrChange>
          </w:rPr>
          <w:t>CONNECT</w:t>
        </w:r>
        <w:r w:rsidRPr="00D26196">
          <w:rPr>
            <w:sz w:val="18"/>
            <w:rPrChange w:id="19180" w:author="shorny" w:date="2014-06-09T18:55:00Z">
              <w:rPr/>
            </w:rPrChange>
          </w:rPr>
          <w:t xml:space="preserve"> test_rhd;</w:t>
        </w:r>
      </w:ins>
    </w:p>
    <w:p w14:paraId="3F3A36BE" w14:textId="77777777" w:rsidR="00D26196" w:rsidRPr="00D26196" w:rsidRDefault="00D26196">
      <w:pPr>
        <w:pStyle w:val="HTMLPreformatted"/>
        <w:divId w:val="2032412305"/>
        <w:rPr>
          <w:ins w:id="19181" w:author="shorny" w:date="2014-06-09T18:54:00Z"/>
          <w:sz w:val="18"/>
          <w:rPrChange w:id="19182" w:author="shorny" w:date="2014-06-09T18:55:00Z">
            <w:rPr>
              <w:ins w:id="19183" w:author="shorny" w:date="2014-06-09T18:54:00Z"/>
            </w:rPr>
          </w:rPrChange>
        </w:rPr>
      </w:pPr>
    </w:p>
    <w:p w14:paraId="3752F4AF" w14:textId="77777777" w:rsidR="00D26196" w:rsidRPr="00D26196" w:rsidRDefault="00D26196">
      <w:pPr>
        <w:pStyle w:val="HTMLPreformatted"/>
        <w:divId w:val="2032412305"/>
        <w:rPr>
          <w:ins w:id="19184" w:author="shorny" w:date="2014-06-09T18:54:00Z"/>
          <w:sz w:val="18"/>
          <w:rPrChange w:id="19185" w:author="shorny" w:date="2014-06-09T18:55:00Z">
            <w:rPr>
              <w:ins w:id="19186" w:author="shorny" w:date="2014-06-09T18:54:00Z"/>
            </w:rPr>
          </w:rPrChange>
        </w:rPr>
      </w:pPr>
      <w:ins w:id="19187" w:author="shorny" w:date="2014-06-09T18:54:00Z">
        <w:r w:rsidRPr="00D26196">
          <w:rPr>
            <w:sz w:val="18"/>
            <w:rPrChange w:id="19188" w:author="shorny" w:date="2014-06-09T18:55:00Z">
              <w:rPr/>
            </w:rPrChange>
          </w:rPr>
          <w:t>DELIMITER $$</w:t>
        </w:r>
      </w:ins>
    </w:p>
    <w:p w14:paraId="0481B95E" w14:textId="77777777" w:rsidR="00D26196" w:rsidRPr="00D26196" w:rsidRDefault="00D26196">
      <w:pPr>
        <w:pStyle w:val="HTMLPreformatted"/>
        <w:divId w:val="2032412305"/>
        <w:rPr>
          <w:ins w:id="19189" w:author="shorny" w:date="2014-06-09T18:54:00Z"/>
          <w:sz w:val="18"/>
          <w:rPrChange w:id="19190" w:author="shorny" w:date="2014-06-09T18:55:00Z">
            <w:rPr>
              <w:ins w:id="19191" w:author="shorny" w:date="2014-06-09T18:54:00Z"/>
            </w:rPr>
          </w:rPrChange>
        </w:rPr>
      </w:pPr>
    </w:p>
    <w:p w14:paraId="7FB0EBD0" w14:textId="77777777" w:rsidR="00D26196" w:rsidRPr="00D26196" w:rsidRDefault="00D26196">
      <w:pPr>
        <w:pStyle w:val="HTMLPreformatted"/>
        <w:divId w:val="2032412305"/>
        <w:rPr>
          <w:ins w:id="19192" w:author="shorny" w:date="2014-06-09T18:54:00Z"/>
          <w:rStyle w:val="comment1"/>
          <w:sz w:val="18"/>
          <w:rPrChange w:id="19193" w:author="shorny" w:date="2014-06-09T18:55:00Z">
            <w:rPr>
              <w:ins w:id="19194" w:author="shorny" w:date="2014-06-09T18:54:00Z"/>
              <w:rStyle w:val="comment1"/>
            </w:rPr>
          </w:rPrChange>
        </w:rPr>
      </w:pPr>
      <w:ins w:id="19195" w:author="shorny" w:date="2014-06-09T18:54:00Z">
        <w:r w:rsidRPr="00D26196">
          <w:rPr>
            <w:rStyle w:val="comment1"/>
            <w:sz w:val="18"/>
            <w:rPrChange w:id="19196" w:author="shorny" w:date="2014-06-09T18:55:00Z">
              <w:rPr>
                <w:rStyle w:val="comment1"/>
              </w:rPr>
            </w:rPrChange>
          </w:rPr>
          <w:t>-- ensure that our populate scripts put at least some data in every table</w:t>
        </w:r>
      </w:ins>
    </w:p>
    <w:p w14:paraId="41539242" w14:textId="77777777" w:rsidR="00D26196" w:rsidRPr="00D26196" w:rsidRDefault="00D26196">
      <w:pPr>
        <w:pStyle w:val="HTMLPreformatted"/>
        <w:divId w:val="2032412305"/>
        <w:rPr>
          <w:ins w:id="19197" w:author="shorny" w:date="2014-06-09T18:54:00Z"/>
          <w:sz w:val="18"/>
          <w:rPrChange w:id="19198" w:author="shorny" w:date="2014-06-09T18:55:00Z">
            <w:rPr>
              <w:ins w:id="19199" w:author="shorny" w:date="2014-06-09T18:54:00Z"/>
            </w:rPr>
          </w:rPrChange>
        </w:rPr>
      </w:pPr>
      <w:ins w:id="19200" w:author="shorny" w:date="2014-06-09T18:54:00Z">
        <w:r w:rsidRPr="00D26196">
          <w:rPr>
            <w:rStyle w:val="keyword1"/>
            <w:sz w:val="18"/>
            <w:rPrChange w:id="19201" w:author="shorny" w:date="2014-06-09T18:55:00Z">
              <w:rPr>
                <w:rStyle w:val="keyword1"/>
              </w:rPr>
            </w:rPrChange>
          </w:rPr>
          <w:t>CREATE</w:t>
        </w:r>
        <w:r w:rsidRPr="00D26196">
          <w:rPr>
            <w:sz w:val="18"/>
            <w:rPrChange w:id="19202" w:author="shorny" w:date="2014-06-09T18:55:00Z">
              <w:rPr/>
            </w:rPrChange>
          </w:rPr>
          <w:t xml:space="preserve"> </w:t>
        </w:r>
        <w:r w:rsidRPr="00D26196">
          <w:rPr>
            <w:rStyle w:val="keyword1"/>
            <w:sz w:val="18"/>
            <w:rPrChange w:id="19203" w:author="shorny" w:date="2014-06-09T18:55:00Z">
              <w:rPr>
                <w:rStyle w:val="keyword1"/>
              </w:rPr>
            </w:rPrChange>
          </w:rPr>
          <w:t>PROCEDURE</w:t>
        </w:r>
        <w:r w:rsidRPr="00D26196">
          <w:rPr>
            <w:sz w:val="18"/>
            <w:rPrChange w:id="19204" w:author="shorny" w:date="2014-06-09T18:55:00Z">
              <w:rPr/>
            </w:rPrChange>
          </w:rPr>
          <w:t xml:space="preserve"> </w:t>
        </w:r>
        <w:r w:rsidRPr="00D26196">
          <w:rPr>
            <w:rStyle w:val="function-name1"/>
            <w:sz w:val="18"/>
            <w:rPrChange w:id="19205" w:author="shorny" w:date="2014-06-09T18:55:00Z">
              <w:rPr>
                <w:rStyle w:val="function-name1"/>
              </w:rPr>
            </w:rPrChange>
          </w:rPr>
          <w:t>test_populate_contents</w:t>
        </w:r>
        <w:r w:rsidRPr="00D26196">
          <w:rPr>
            <w:sz w:val="18"/>
            <w:rPrChange w:id="19206" w:author="shorny" w:date="2014-06-09T18:55:00Z">
              <w:rPr/>
            </w:rPrChange>
          </w:rPr>
          <w:t>()</w:t>
        </w:r>
      </w:ins>
    </w:p>
    <w:p w14:paraId="3E1EC605" w14:textId="77777777" w:rsidR="00D26196" w:rsidRPr="00D26196" w:rsidRDefault="00D26196">
      <w:pPr>
        <w:pStyle w:val="HTMLPreformatted"/>
        <w:divId w:val="2032412305"/>
        <w:rPr>
          <w:ins w:id="19207" w:author="shorny" w:date="2014-06-09T18:54:00Z"/>
          <w:sz w:val="18"/>
          <w:rPrChange w:id="19208" w:author="shorny" w:date="2014-06-09T18:55:00Z">
            <w:rPr>
              <w:ins w:id="19209" w:author="shorny" w:date="2014-06-09T18:54:00Z"/>
            </w:rPr>
          </w:rPrChange>
        </w:rPr>
      </w:pPr>
      <w:ins w:id="19210" w:author="shorny" w:date="2014-06-09T18:54:00Z">
        <w:r w:rsidRPr="00D26196">
          <w:rPr>
            <w:rStyle w:val="keyword1"/>
            <w:sz w:val="18"/>
            <w:rPrChange w:id="19211" w:author="shorny" w:date="2014-06-09T18:55:00Z">
              <w:rPr>
                <w:rStyle w:val="keyword1"/>
              </w:rPr>
            </w:rPrChange>
          </w:rPr>
          <w:t>BEGIN</w:t>
        </w:r>
      </w:ins>
    </w:p>
    <w:p w14:paraId="3D9F71B4" w14:textId="77777777" w:rsidR="00D26196" w:rsidRPr="00D26196" w:rsidRDefault="00D26196">
      <w:pPr>
        <w:pStyle w:val="HTMLPreformatted"/>
        <w:divId w:val="2032412305"/>
        <w:rPr>
          <w:ins w:id="19212" w:author="shorny" w:date="2014-06-09T18:54:00Z"/>
          <w:sz w:val="18"/>
          <w:rPrChange w:id="19213" w:author="shorny" w:date="2014-06-09T18:55:00Z">
            <w:rPr>
              <w:ins w:id="19214" w:author="shorny" w:date="2014-06-09T18:54:00Z"/>
            </w:rPr>
          </w:rPrChange>
        </w:rPr>
      </w:pPr>
      <w:ins w:id="19215" w:author="shorny" w:date="2014-06-09T18:54:00Z">
        <w:r w:rsidRPr="00D26196">
          <w:rPr>
            <w:sz w:val="18"/>
            <w:rPrChange w:id="19216" w:author="shorny" w:date="2014-06-09T18:55:00Z">
              <w:rPr/>
            </w:rPrChange>
          </w:rPr>
          <w:t xml:space="preserve">  </w:t>
        </w:r>
        <w:r w:rsidRPr="00D26196">
          <w:rPr>
            <w:rStyle w:val="keyword1"/>
            <w:sz w:val="18"/>
            <w:rPrChange w:id="19217" w:author="shorny" w:date="2014-06-09T18:55:00Z">
              <w:rPr>
                <w:rStyle w:val="keyword1"/>
              </w:rPr>
            </w:rPrChange>
          </w:rPr>
          <w:t>DECLARE</w:t>
        </w:r>
        <w:r w:rsidRPr="00D26196">
          <w:rPr>
            <w:sz w:val="18"/>
            <w:rPrChange w:id="19218" w:author="shorny" w:date="2014-06-09T18:55:00Z">
              <w:rPr/>
            </w:rPrChange>
          </w:rPr>
          <w:t xml:space="preserve"> rowCount </w:t>
        </w:r>
        <w:r w:rsidRPr="00D26196">
          <w:rPr>
            <w:rStyle w:val="type1"/>
            <w:sz w:val="18"/>
            <w:rPrChange w:id="19219" w:author="shorny" w:date="2014-06-09T18:55:00Z">
              <w:rPr>
                <w:rStyle w:val="type1"/>
              </w:rPr>
            </w:rPrChange>
          </w:rPr>
          <w:t>INT</w:t>
        </w:r>
        <w:r w:rsidRPr="00D26196">
          <w:rPr>
            <w:sz w:val="18"/>
            <w:rPrChange w:id="19220" w:author="shorny" w:date="2014-06-09T18:55:00Z">
              <w:rPr/>
            </w:rPrChange>
          </w:rPr>
          <w:t>;</w:t>
        </w:r>
      </w:ins>
    </w:p>
    <w:p w14:paraId="28D9CF99" w14:textId="77777777" w:rsidR="00D26196" w:rsidRPr="00D26196" w:rsidRDefault="00D26196">
      <w:pPr>
        <w:pStyle w:val="HTMLPreformatted"/>
        <w:divId w:val="2032412305"/>
        <w:rPr>
          <w:ins w:id="19221" w:author="shorny" w:date="2014-06-09T18:54:00Z"/>
          <w:sz w:val="18"/>
          <w:rPrChange w:id="19222" w:author="shorny" w:date="2014-06-09T18:55:00Z">
            <w:rPr>
              <w:ins w:id="19223" w:author="shorny" w:date="2014-06-09T18:54:00Z"/>
            </w:rPr>
          </w:rPrChange>
        </w:rPr>
      </w:pPr>
      <w:ins w:id="19224" w:author="shorny" w:date="2014-06-09T18:54:00Z">
        <w:r w:rsidRPr="00D26196">
          <w:rPr>
            <w:sz w:val="18"/>
            <w:rPrChange w:id="19225" w:author="shorny" w:date="2014-06-09T18:55:00Z">
              <w:rPr/>
            </w:rPrChange>
          </w:rPr>
          <w:t xml:space="preserve">  </w:t>
        </w:r>
        <w:r w:rsidRPr="00D26196">
          <w:rPr>
            <w:rStyle w:val="keyword1"/>
            <w:sz w:val="18"/>
            <w:rPrChange w:id="19226" w:author="shorny" w:date="2014-06-09T18:55:00Z">
              <w:rPr>
                <w:rStyle w:val="keyword1"/>
              </w:rPr>
            </w:rPrChange>
          </w:rPr>
          <w:t>DECLARE</w:t>
        </w:r>
        <w:r w:rsidRPr="00D26196">
          <w:rPr>
            <w:sz w:val="18"/>
            <w:rPrChange w:id="19227" w:author="shorny" w:date="2014-06-09T18:55:00Z">
              <w:rPr/>
            </w:rPrChange>
          </w:rPr>
          <w:t xml:space="preserve"> tableName </w:t>
        </w:r>
        <w:r w:rsidRPr="00D26196">
          <w:rPr>
            <w:rStyle w:val="type1"/>
            <w:sz w:val="18"/>
            <w:rPrChange w:id="19228" w:author="shorny" w:date="2014-06-09T18:55:00Z">
              <w:rPr>
                <w:rStyle w:val="type1"/>
              </w:rPr>
            </w:rPrChange>
          </w:rPr>
          <w:t>varchar</w:t>
        </w:r>
        <w:r w:rsidRPr="00D26196">
          <w:rPr>
            <w:sz w:val="18"/>
            <w:rPrChange w:id="19229" w:author="shorny" w:date="2014-06-09T18:55:00Z">
              <w:rPr/>
            </w:rPrChange>
          </w:rPr>
          <w:t xml:space="preserve">(64) </w:t>
        </w:r>
        <w:r w:rsidRPr="00D26196">
          <w:rPr>
            <w:rStyle w:val="keyword1"/>
            <w:sz w:val="18"/>
            <w:rPrChange w:id="19230" w:author="shorny" w:date="2014-06-09T18:55:00Z">
              <w:rPr>
                <w:rStyle w:val="keyword1"/>
              </w:rPr>
            </w:rPrChange>
          </w:rPr>
          <w:t>DEFAULT</w:t>
        </w:r>
        <w:r w:rsidRPr="00D26196">
          <w:rPr>
            <w:sz w:val="18"/>
            <w:rPrChange w:id="19231" w:author="shorny" w:date="2014-06-09T18:55:00Z">
              <w:rPr/>
            </w:rPrChange>
          </w:rPr>
          <w:t xml:space="preserve"> "";</w:t>
        </w:r>
      </w:ins>
    </w:p>
    <w:p w14:paraId="46FDE5D1" w14:textId="77777777" w:rsidR="00D26196" w:rsidRPr="00D26196" w:rsidRDefault="00D26196">
      <w:pPr>
        <w:pStyle w:val="HTMLPreformatted"/>
        <w:divId w:val="2032412305"/>
        <w:rPr>
          <w:ins w:id="19232" w:author="shorny" w:date="2014-06-09T18:54:00Z"/>
          <w:sz w:val="18"/>
          <w:rPrChange w:id="19233" w:author="shorny" w:date="2014-06-09T18:55:00Z">
            <w:rPr>
              <w:ins w:id="19234" w:author="shorny" w:date="2014-06-09T18:54:00Z"/>
            </w:rPr>
          </w:rPrChange>
        </w:rPr>
      </w:pPr>
      <w:ins w:id="19235" w:author="shorny" w:date="2014-06-09T18:54:00Z">
        <w:r w:rsidRPr="00D26196">
          <w:rPr>
            <w:sz w:val="18"/>
            <w:rPrChange w:id="19236" w:author="shorny" w:date="2014-06-09T18:55:00Z">
              <w:rPr/>
            </w:rPrChange>
          </w:rPr>
          <w:t xml:space="preserve">  </w:t>
        </w:r>
        <w:r w:rsidRPr="00D26196">
          <w:rPr>
            <w:rStyle w:val="keyword1"/>
            <w:sz w:val="18"/>
            <w:rPrChange w:id="19237" w:author="shorny" w:date="2014-06-09T18:55:00Z">
              <w:rPr>
                <w:rStyle w:val="keyword1"/>
              </w:rPr>
            </w:rPrChange>
          </w:rPr>
          <w:t>DECLARE</w:t>
        </w:r>
        <w:r w:rsidRPr="00D26196">
          <w:rPr>
            <w:sz w:val="18"/>
            <w:rPrChange w:id="19238" w:author="shorny" w:date="2014-06-09T18:55:00Z">
              <w:rPr/>
            </w:rPrChange>
          </w:rPr>
          <w:t xml:space="preserve"> tablesDone </w:t>
        </w:r>
        <w:r w:rsidRPr="00D26196">
          <w:rPr>
            <w:rStyle w:val="type1"/>
            <w:sz w:val="18"/>
            <w:rPrChange w:id="19239" w:author="shorny" w:date="2014-06-09T18:55:00Z">
              <w:rPr>
                <w:rStyle w:val="type1"/>
              </w:rPr>
            </w:rPrChange>
          </w:rPr>
          <w:t>INTEGER</w:t>
        </w:r>
        <w:r w:rsidRPr="00D26196">
          <w:rPr>
            <w:sz w:val="18"/>
            <w:rPrChange w:id="19240" w:author="shorny" w:date="2014-06-09T18:55:00Z">
              <w:rPr/>
            </w:rPrChange>
          </w:rPr>
          <w:t xml:space="preserve"> </w:t>
        </w:r>
        <w:r w:rsidRPr="00D26196">
          <w:rPr>
            <w:rStyle w:val="keyword1"/>
            <w:sz w:val="18"/>
            <w:rPrChange w:id="19241" w:author="shorny" w:date="2014-06-09T18:55:00Z">
              <w:rPr>
                <w:rStyle w:val="keyword1"/>
              </w:rPr>
            </w:rPrChange>
          </w:rPr>
          <w:t>DEFAULT</w:t>
        </w:r>
        <w:r w:rsidRPr="00D26196">
          <w:rPr>
            <w:sz w:val="18"/>
            <w:rPrChange w:id="19242" w:author="shorny" w:date="2014-06-09T18:55:00Z">
              <w:rPr/>
            </w:rPrChange>
          </w:rPr>
          <w:t xml:space="preserve"> 0;</w:t>
        </w:r>
      </w:ins>
    </w:p>
    <w:p w14:paraId="15665679" w14:textId="77777777" w:rsidR="00D26196" w:rsidRPr="00D26196" w:rsidRDefault="00D26196">
      <w:pPr>
        <w:pStyle w:val="HTMLPreformatted"/>
        <w:divId w:val="2032412305"/>
        <w:rPr>
          <w:ins w:id="19243" w:author="shorny" w:date="2014-06-09T18:54:00Z"/>
          <w:sz w:val="18"/>
          <w:rPrChange w:id="19244" w:author="shorny" w:date="2014-06-09T18:55:00Z">
            <w:rPr>
              <w:ins w:id="19245" w:author="shorny" w:date="2014-06-09T18:54:00Z"/>
            </w:rPr>
          </w:rPrChange>
        </w:rPr>
      </w:pPr>
    </w:p>
    <w:p w14:paraId="121027BE" w14:textId="77777777" w:rsidR="00D26196" w:rsidRPr="00D26196" w:rsidRDefault="00D26196">
      <w:pPr>
        <w:pStyle w:val="HTMLPreformatted"/>
        <w:divId w:val="2032412305"/>
        <w:rPr>
          <w:ins w:id="19246" w:author="shorny" w:date="2014-06-09T18:54:00Z"/>
          <w:rStyle w:val="comment1"/>
          <w:sz w:val="18"/>
          <w:rPrChange w:id="19247" w:author="shorny" w:date="2014-06-09T18:55:00Z">
            <w:rPr>
              <w:ins w:id="19248" w:author="shorny" w:date="2014-06-09T18:54:00Z"/>
              <w:rStyle w:val="comment1"/>
            </w:rPr>
          </w:rPrChange>
        </w:rPr>
      </w:pPr>
      <w:ins w:id="19249" w:author="shorny" w:date="2014-06-09T18:54:00Z">
        <w:r w:rsidRPr="00D26196">
          <w:rPr>
            <w:sz w:val="18"/>
            <w:rPrChange w:id="19250" w:author="shorny" w:date="2014-06-09T18:55:00Z">
              <w:rPr>
                <w:color w:val="B22222"/>
              </w:rPr>
            </w:rPrChange>
          </w:rPr>
          <w:t xml:space="preserve">  </w:t>
        </w:r>
        <w:r w:rsidRPr="00D26196">
          <w:rPr>
            <w:rStyle w:val="comment1"/>
            <w:sz w:val="18"/>
            <w:rPrChange w:id="19251" w:author="shorny" w:date="2014-06-09T18:55:00Z">
              <w:rPr>
                <w:rStyle w:val="comment1"/>
              </w:rPr>
            </w:rPrChange>
          </w:rPr>
          <w:t>-- iterate over all the tables in RHD DB</w:t>
        </w:r>
      </w:ins>
    </w:p>
    <w:p w14:paraId="10D157F4" w14:textId="77777777" w:rsidR="00D26196" w:rsidRPr="00D26196" w:rsidRDefault="00D26196">
      <w:pPr>
        <w:pStyle w:val="HTMLPreformatted"/>
        <w:divId w:val="2032412305"/>
        <w:rPr>
          <w:ins w:id="19252" w:author="shorny" w:date="2014-06-09T18:54:00Z"/>
          <w:sz w:val="18"/>
          <w:rPrChange w:id="19253" w:author="shorny" w:date="2014-06-09T18:55:00Z">
            <w:rPr>
              <w:ins w:id="19254" w:author="shorny" w:date="2014-06-09T18:54:00Z"/>
            </w:rPr>
          </w:rPrChange>
        </w:rPr>
      </w:pPr>
      <w:ins w:id="19255" w:author="shorny" w:date="2014-06-09T18:54:00Z">
        <w:r w:rsidRPr="00D26196">
          <w:rPr>
            <w:sz w:val="18"/>
            <w:rPrChange w:id="19256" w:author="shorny" w:date="2014-06-09T18:55:00Z">
              <w:rPr/>
            </w:rPrChange>
          </w:rPr>
          <w:t xml:space="preserve">  </w:t>
        </w:r>
        <w:r w:rsidRPr="00D26196">
          <w:rPr>
            <w:rStyle w:val="keyword1"/>
            <w:sz w:val="18"/>
            <w:rPrChange w:id="19257" w:author="shorny" w:date="2014-06-09T18:55:00Z">
              <w:rPr>
                <w:rStyle w:val="keyword1"/>
              </w:rPr>
            </w:rPrChange>
          </w:rPr>
          <w:t>DECLARE</w:t>
        </w:r>
        <w:r w:rsidRPr="00D26196">
          <w:rPr>
            <w:sz w:val="18"/>
            <w:rPrChange w:id="19258" w:author="shorny" w:date="2014-06-09T18:55:00Z">
              <w:rPr/>
            </w:rPrChange>
          </w:rPr>
          <w:t xml:space="preserve"> curs </w:t>
        </w:r>
        <w:r w:rsidRPr="00D26196">
          <w:rPr>
            <w:rStyle w:val="keyword1"/>
            <w:sz w:val="18"/>
            <w:rPrChange w:id="19259" w:author="shorny" w:date="2014-06-09T18:55:00Z">
              <w:rPr>
                <w:rStyle w:val="keyword1"/>
              </w:rPr>
            </w:rPrChange>
          </w:rPr>
          <w:t>CURSOR</w:t>
        </w:r>
        <w:r w:rsidRPr="00D26196">
          <w:rPr>
            <w:sz w:val="18"/>
            <w:rPrChange w:id="19260" w:author="shorny" w:date="2014-06-09T18:55:00Z">
              <w:rPr/>
            </w:rPrChange>
          </w:rPr>
          <w:t xml:space="preserve"> </w:t>
        </w:r>
        <w:r w:rsidRPr="00D26196">
          <w:rPr>
            <w:rStyle w:val="keyword1"/>
            <w:sz w:val="18"/>
            <w:rPrChange w:id="19261" w:author="shorny" w:date="2014-06-09T18:55:00Z">
              <w:rPr>
                <w:rStyle w:val="keyword1"/>
              </w:rPr>
            </w:rPrChange>
          </w:rPr>
          <w:t>FOR</w:t>
        </w:r>
        <w:r w:rsidRPr="00D26196">
          <w:rPr>
            <w:sz w:val="18"/>
            <w:rPrChange w:id="19262" w:author="shorny" w:date="2014-06-09T18:55:00Z">
              <w:rPr/>
            </w:rPrChange>
          </w:rPr>
          <w:t xml:space="preserve"> </w:t>
        </w:r>
        <w:r w:rsidRPr="00D26196">
          <w:rPr>
            <w:rStyle w:val="keyword1"/>
            <w:sz w:val="18"/>
            <w:rPrChange w:id="19263" w:author="shorny" w:date="2014-06-09T18:55:00Z">
              <w:rPr>
                <w:rStyle w:val="keyword1"/>
              </w:rPr>
            </w:rPrChange>
          </w:rPr>
          <w:t>SELECT</w:t>
        </w:r>
        <w:r w:rsidRPr="00D26196">
          <w:rPr>
            <w:sz w:val="18"/>
            <w:rPrChange w:id="19264" w:author="shorny" w:date="2014-06-09T18:55:00Z">
              <w:rPr/>
            </w:rPrChange>
          </w:rPr>
          <w:t xml:space="preserve"> t.</w:t>
        </w:r>
        <w:r w:rsidRPr="00D26196">
          <w:rPr>
            <w:rStyle w:val="keyword1"/>
            <w:sz w:val="18"/>
            <w:rPrChange w:id="19265" w:author="shorny" w:date="2014-06-09T18:55:00Z">
              <w:rPr>
                <w:rStyle w:val="keyword1"/>
              </w:rPr>
            </w:rPrChange>
          </w:rPr>
          <w:t>TABLE_NAME</w:t>
        </w:r>
        <w:r w:rsidRPr="00D26196">
          <w:rPr>
            <w:sz w:val="18"/>
            <w:rPrChange w:id="19266" w:author="shorny" w:date="2014-06-09T18:55:00Z">
              <w:rPr/>
            </w:rPrChange>
          </w:rPr>
          <w:t xml:space="preserve"> </w:t>
        </w:r>
        <w:r w:rsidRPr="00D26196">
          <w:rPr>
            <w:rStyle w:val="keyword1"/>
            <w:sz w:val="18"/>
            <w:rPrChange w:id="19267" w:author="shorny" w:date="2014-06-09T18:55:00Z">
              <w:rPr>
                <w:rStyle w:val="keyword1"/>
              </w:rPr>
            </w:rPrChange>
          </w:rPr>
          <w:t>from</w:t>
        </w:r>
        <w:r w:rsidRPr="00D26196">
          <w:rPr>
            <w:sz w:val="18"/>
            <w:rPrChange w:id="19268" w:author="shorny" w:date="2014-06-09T18:55:00Z">
              <w:rPr/>
            </w:rPrChange>
          </w:rPr>
          <w:t xml:space="preserve"> information_schema.tables t</w:t>
        </w:r>
      </w:ins>
    </w:p>
    <w:p w14:paraId="4A27DA65" w14:textId="77777777" w:rsidR="00D26196" w:rsidRPr="00D26196" w:rsidRDefault="00D26196">
      <w:pPr>
        <w:pStyle w:val="HTMLPreformatted"/>
        <w:divId w:val="2032412305"/>
        <w:rPr>
          <w:ins w:id="19269" w:author="shorny" w:date="2014-06-09T18:54:00Z"/>
          <w:sz w:val="18"/>
          <w:rPrChange w:id="19270" w:author="shorny" w:date="2014-06-09T18:55:00Z">
            <w:rPr>
              <w:ins w:id="19271" w:author="shorny" w:date="2014-06-09T18:54:00Z"/>
            </w:rPr>
          </w:rPrChange>
        </w:rPr>
      </w:pPr>
      <w:ins w:id="19272" w:author="shorny" w:date="2014-06-09T18:54:00Z">
        <w:r w:rsidRPr="00D26196">
          <w:rPr>
            <w:sz w:val="18"/>
            <w:rPrChange w:id="19273" w:author="shorny" w:date="2014-06-09T18:55:00Z">
              <w:rPr/>
            </w:rPrChange>
          </w:rPr>
          <w:t xml:space="preserve">                          </w:t>
        </w:r>
        <w:r w:rsidRPr="00D26196">
          <w:rPr>
            <w:rStyle w:val="keyword1"/>
            <w:sz w:val="18"/>
            <w:rPrChange w:id="19274" w:author="shorny" w:date="2014-06-09T18:55:00Z">
              <w:rPr>
                <w:rStyle w:val="keyword1"/>
              </w:rPr>
            </w:rPrChange>
          </w:rPr>
          <w:t>WHERE</w:t>
        </w:r>
        <w:r w:rsidRPr="00D26196">
          <w:rPr>
            <w:sz w:val="18"/>
            <w:rPrChange w:id="19275" w:author="shorny" w:date="2014-06-09T18:55:00Z">
              <w:rPr/>
            </w:rPrChange>
          </w:rPr>
          <w:t xml:space="preserve"> t.TABLE_SCHEMA = </w:t>
        </w:r>
        <w:r w:rsidRPr="00D26196">
          <w:rPr>
            <w:rStyle w:val="string1"/>
            <w:sz w:val="18"/>
            <w:rPrChange w:id="19276" w:author="shorny" w:date="2014-06-09T18:55:00Z">
              <w:rPr>
                <w:rStyle w:val="string1"/>
              </w:rPr>
            </w:rPrChange>
          </w:rPr>
          <w:t>'rhd'</w:t>
        </w:r>
        <w:r w:rsidRPr="00D26196">
          <w:rPr>
            <w:sz w:val="18"/>
            <w:rPrChange w:id="19277" w:author="shorny" w:date="2014-06-09T18:55:00Z">
              <w:rPr/>
            </w:rPrChange>
          </w:rPr>
          <w:t xml:space="preserve"> </w:t>
        </w:r>
      </w:ins>
    </w:p>
    <w:p w14:paraId="75F23BB7" w14:textId="77777777" w:rsidR="00D26196" w:rsidRPr="00D26196" w:rsidRDefault="00D26196">
      <w:pPr>
        <w:pStyle w:val="HTMLPreformatted"/>
        <w:divId w:val="2032412305"/>
        <w:rPr>
          <w:ins w:id="19278" w:author="shorny" w:date="2014-06-09T18:54:00Z"/>
          <w:sz w:val="18"/>
          <w:rPrChange w:id="19279" w:author="shorny" w:date="2014-06-09T18:55:00Z">
            <w:rPr>
              <w:ins w:id="19280" w:author="shorny" w:date="2014-06-09T18:54:00Z"/>
            </w:rPr>
          </w:rPrChange>
        </w:rPr>
      </w:pPr>
      <w:ins w:id="19281" w:author="shorny" w:date="2014-06-09T18:54:00Z">
        <w:r w:rsidRPr="00D26196">
          <w:rPr>
            <w:sz w:val="18"/>
            <w:rPrChange w:id="19282" w:author="shorny" w:date="2014-06-09T18:55:00Z">
              <w:rPr/>
            </w:rPrChange>
          </w:rPr>
          <w:t xml:space="preserve">                            </w:t>
        </w:r>
        <w:r w:rsidRPr="00D26196">
          <w:rPr>
            <w:rStyle w:val="keyword1"/>
            <w:sz w:val="18"/>
            <w:rPrChange w:id="19283" w:author="shorny" w:date="2014-06-09T18:55:00Z">
              <w:rPr>
                <w:rStyle w:val="keyword1"/>
              </w:rPr>
            </w:rPrChange>
          </w:rPr>
          <w:t>AND</w:t>
        </w:r>
        <w:r w:rsidRPr="00D26196">
          <w:rPr>
            <w:sz w:val="18"/>
            <w:rPrChange w:id="19284" w:author="shorny" w:date="2014-06-09T18:55:00Z">
              <w:rPr/>
            </w:rPrChange>
          </w:rPr>
          <w:t xml:space="preserve"> t.table_type = </w:t>
        </w:r>
        <w:r w:rsidRPr="00D26196">
          <w:rPr>
            <w:rStyle w:val="string1"/>
            <w:sz w:val="18"/>
            <w:rPrChange w:id="19285" w:author="shorny" w:date="2014-06-09T18:55:00Z">
              <w:rPr>
                <w:rStyle w:val="string1"/>
              </w:rPr>
            </w:rPrChange>
          </w:rPr>
          <w:t>'BASE TABLE'</w:t>
        </w:r>
        <w:r w:rsidRPr="00D26196">
          <w:rPr>
            <w:sz w:val="18"/>
            <w:rPrChange w:id="19286" w:author="shorny" w:date="2014-06-09T18:55:00Z">
              <w:rPr/>
            </w:rPrChange>
          </w:rPr>
          <w:t>;</w:t>
        </w:r>
      </w:ins>
    </w:p>
    <w:p w14:paraId="68E9D251" w14:textId="77777777" w:rsidR="00D26196" w:rsidRPr="00D26196" w:rsidRDefault="00D26196">
      <w:pPr>
        <w:pStyle w:val="HTMLPreformatted"/>
        <w:divId w:val="2032412305"/>
        <w:rPr>
          <w:ins w:id="19287" w:author="shorny" w:date="2014-06-09T18:54:00Z"/>
          <w:sz w:val="18"/>
          <w:rPrChange w:id="19288" w:author="shorny" w:date="2014-06-09T18:55:00Z">
            <w:rPr>
              <w:ins w:id="19289" w:author="shorny" w:date="2014-06-09T18:54:00Z"/>
            </w:rPr>
          </w:rPrChange>
        </w:rPr>
      </w:pPr>
    </w:p>
    <w:p w14:paraId="6D364A69" w14:textId="77777777" w:rsidR="00D26196" w:rsidRPr="00D26196" w:rsidRDefault="00D26196">
      <w:pPr>
        <w:pStyle w:val="HTMLPreformatted"/>
        <w:divId w:val="2032412305"/>
        <w:rPr>
          <w:ins w:id="19290" w:author="shorny" w:date="2014-06-09T18:54:00Z"/>
          <w:sz w:val="18"/>
          <w:rPrChange w:id="19291" w:author="shorny" w:date="2014-06-09T18:55:00Z">
            <w:rPr>
              <w:ins w:id="19292" w:author="shorny" w:date="2014-06-09T18:54:00Z"/>
            </w:rPr>
          </w:rPrChange>
        </w:rPr>
      </w:pPr>
      <w:ins w:id="19293" w:author="shorny" w:date="2014-06-09T18:54:00Z">
        <w:r w:rsidRPr="00D26196">
          <w:rPr>
            <w:sz w:val="18"/>
            <w:rPrChange w:id="19294" w:author="shorny" w:date="2014-06-09T18:55:00Z">
              <w:rPr/>
            </w:rPrChange>
          </w:rPr>
          <w:t xml:space="preserve">  </w:t>
        </w:r>
        <w:r w:rsidRPr="00D26196">
          <w:rPr>
            <w:rStyle w:val="keyword1"/>
            <w:sz w:val="18"/>
            <w:rPrChange w:id="19295" w:author="shorny" w:date="2014-06-09T18:55:00Z">
              <w:rPr>
                <w:rStyle w:val="keyword1"/>
              </w:rPr>
            </w:rPrChange>
          </w:rPr>
          <w:t>DECLARE</w:t>
        </w:r>
        <w:r w:rsidRPr="00D26196">
          <w:rPr>
            <w:sz w:val="18"/>
            <w:rPrChange w:id="19296" w:author="shorny" w:date="2014-06-09T18:55:00Z">
              <w:rPr/>
            </w:rPrChange>
          </w:rPr>
          <w:t xml:space="preserve"> </w:t>
        </w:r>
        <w:r w:rsidRPr="00D26196">
          <w:rPr>
            <w:rStyle w:val="keyword1"/>
            <w:sz w:val="18"/>
            <w:rPrChange w:id="19297" w:author="shorny" w:date="2014-06-09T18:55:00Z">
              <w:rPr>
                <w:rStyle w:val="keyword1"/>
              </w:rPr>
            </w:rPrChange>
          </w:rPr>
          <w:t>CONTINUE</w:t>
        </w:r>
        <w:r w:rsidRPr="00D26196">
          <w:rPr>
            <w:sz w:val="18"/>
            <w:rPrChange w:id="19298" w:author="shorny" w:date="2014-06-09T18:55:00Z">
              <w:rPr/>
            </w:rPrChange>
          </w:rPr>
          <w:t xml:space="preserve"> HANDLER </w:t>
        </w:r>
        <w:r w:rsidRPr="00D26196">
          <w:rPr>
            <w:rStyle w:val="keyword1"/>
            <w:sz w:val="18"/>
            <w:rPrChange w:id="19299" w:author="shorny" w:date="2014-06-09T18:55:00Z">
              <w:rPr>
                <w:rStyle w:val="keyword1"/>
              </w:rPr>
            </w:rPrChange>
          </w:rPr>
          <w:t>FOR</w:t>
        </w:r>
        <w:r w:rsidRPr="00D26196">
          <w:rPr>
            <w:sz w:val="18"/>
            <w:rPrChange w:id="19300" w:author="shorny" w:date="2014-06-09T18:55:00Z">
              <w:rPr/>
            </w:rPrChange>
          </w:rPr>
          <w:t xml:space="preserve"> </w:t>
        </w:r>
        <w:r w:rsidRPr="00D26196">
          <w:rPr>
            <w:rStyle w:val="keyword1"/>
            <w:sz w:val="18"/>
            <w:rPrChange w:id="19301" w:author="shorny" w:date="2014-06-09T18:55:00Z">
              <w:rPr>
                <w:rStyle w:val="keyword1"/>
              </w:rPr>
            </w:rPrChange>
          </w:rPr>
          <w:t>NOT</w:t>
        </w:r>
        <w:r w:rsidRPr="00D26196">
          <w:rPr>
            <w:sz w:val="18"/>
            <w:rPrChange w:id="19302" w:author="shorny" w:date="2014-06-09T18:55:00Z">
              <w:rPr/>
            </w:rPrChange>
          </w:rPr>
          <w:t xml:space="preserve"> </w:t>
        </w:r>
        <w:r w:rsidRPr="00D26196">
          <w:rPr>
            <w:rStyle w:val="keyword1"/>
            <w:sz w:val="18"/>
            <w:rPrChange w:id="19303" w:author="shorny" w:date="2014-06-09T18:55:00Z">
              <w:rPr>
                <w:rStyle w:val="keyword1"/>
              </w:rPr>
            </w:rPrChange>
          </w:rPr>
          <w:t>FOUND</w:t>
        </w:r>
        <w:r w:rsidRPr="00D26196">
          <w:rPr>
            <w:sz w:val="18"/>
            <w:rPrChange w:id="19304" w:author="shorny" w:date="2014-06-09T18:55:00Z">
              <w:rPr/>
            </w:rPrChange>
          </w:rPr>
          <w:t xml:space="preserve"> </w:t>
        </w:r>
        <w:r w:rsidRPr="00D26196">
          <w:rPr>
            <w:rStyle w:val="keyword1"/>
            <w:sz w:val="18"/>
            <w:rPrChange w:id="19305" w:author="shorny" w:date="2014-06-09T18:55:00Z">
              <w:rPr>
                <w:rStyle w:val="keyword1"/>
              </w:rPr>
            </w:rPrChange>
          </w:rPr>
          <w:t>SET</w:t>
        </w:r>
        <w:r w:rsidRPr="00D26196">
          <w:rPr>
            <w:sz w:val="18"/>
            <w:rPrChange w:id="19306" w:author="shorny" w:date="2014-06-09T18:55:00Z">
              <w:rPr/>
            </w:rPrChange>
          </w:rPr>
          <w:t xml:space="preserve"> tablesDone = 1 ;</w:t>
        </w:r>
      </w:ins>
    </w:p>
    <w:p w14:paraId="56D187F1" w14:textId="77777777" w:rsidR="00D26196" w:rsidRPr="00D26196" w:rsidRDefault="00D26196">
      <w:pPr>
        <w:pStyle w:val="HTMLPreformatted"/>
        <w:divId w:val="2032412305"/>
        <w:rPr>
          <w:ins w:id="19307" w:author="shorny" w:date="2014-06-09T18:54:00Z"/>
          <w:sz w:val="18"/>
          <w:rPrChange w:id="19308" w:author="shorny" w:date="2014-06-09T18:55:00Z">
            <w:rPr>
              <w:ins w:id="19309" w:author="shorny" w:date="2014-06-09T18:54:00Z"/>
            </w:rPr>
          </w:rPrChange>
        </w:rPr>
      </w:pPr>
    </w:p>
    <w:p w14:paraId="3F5914AC" w14:textId="77777777" w:rsidR="00D26196" w:rsidRPr="00D26196" w:rsidRDefault="00D26196">
      <w:pPr>
        <w:pStyle w:val="HTMLPreformatted"/>
        <w:divId w:val="2032412305"/>
        <w:rPr>
          <w:ins w:id="19310" w:author="shorny" w:date="2014-06-09T18:54:00Z"/>
          <w:sz w:val="18"/>
          <w:rPrChange w:id="19311" w:author="shorny" w:date="2014-06-09T18:55:00Z">
            <w:rPr>
              <w:ins w:id="19312" w:author="shorny" w:date="2014-06-09T18:54:00Z"/>
            </w:rPr>
          </w:rPrChange>
        </w:rPr>
      </w:pPr>
      <w:ins w:id="19313" w:author="shorny" w:date="2014-06-09T18:54:00Z">
        <w:r w:rsidRPr="00D26196">
          <w:rPr>
            <w:sz w:val="18"/>
            <w:rPrChange w:id="19314" w:author="shorny" w:date="2014-06-09T18:55:00Z">
              <w:rPr/>
            </w:rPrChange>
          </w:rPr>
          <w:t xml:space="preserve">  </w:t>
        </w:r>
        <w:r w:rsidRPr="00D26196">
          <w:rPr>
            <w:rStyle w:val="keyword1"/>
            <w:sz w:val="18"/>
            <w:rPrChange w:id="19315" w:author="shorny" w:date="2014-06-09T18:55:00Z">
              <w:rPr>
                <w:rStyle w:val="keyword1"/>
              </w:rPr>
            </w:rPrChange>
          </w:rPr>
          <w:t>OPEN</w:t>
        </w:r>
        <w:r w:rsidRPr="00D26196">
          <w:rPr>
            <w:sz w:val="18"/>
            <w:rPrChange w:id="19316" w:author="shorny" w:date="2014-06-09T18:55:00Z">
              <w:rPr/>
            </w:rPrChange>
          </w:rPr>
          <w:t xml:space="preserve"> curs ;</w:t>
        </w:r>
      </w:ins>
    </w:p>
    <w:p w14:paraId="577AE871" w14:textId="77777777" w:rsidR="00D26196" w:rsidRPr="00D26196" w:rsidRDefault="00D26196">
      <w:pPr>
        <w:pStyle w:val="HTMLPreformatted"/>
        <w:divId w:val="2032412305"/>
        <w:rPr>
          <w:ins w:id="19317" w:author="shorny" w:date="2014-06-09T18:54:00Z"/>
          <w:sz w:val="18"/>
          <w:rPrChange w:id="19318" w:author="shorny" w:date="2014-06-09T18:55:00Z">
            <w:rPr>
              <w:ins w:id="19319" w:author="shorny" w:date="2014-06-09T18:54:00Z"/>
            </w:rPr>
          </w:rPrChange>
        </w:rPr>
      </w:pPr>
    </w:p>
    <w:p w14:paraId="21342EB7" w14:textId="77777777" w:rsidR="00D26196" w:rsidRPr="00D26196" w:rsidRDefault="00D26196">
      <w:pPr>
        <w:pStyle w:val="HTMLPreformatted"/>
        <w:divId w:val="2032412305"/>
        <w:rPr>
          <w:ins w:id="19320" w:author="shorny" w:date="2014-06-09T18:54:00Z"/>
          <w:sz w:val="18"/>
          <w:rPrChange w:id="19321" w:author="shorny" w:date="2014-06-09T18:55:00Z">
            <w:rPr>
              <w:ins w:id="19322" w:author="shorny" w:date="2014-06-09T18:54:00Z"/>
            </w:rPr>
          </w:rPrChange>
        </w:rPr>
      </w:pPr>
      <w:ins w:id="19323" w:author="shorny" w:date="2014-06-09T18:54:00Z">
        <w:r w:rsidRPr="00D26196">
          <w:rPr>
            <w:sz w:val="18"/>
            <w:rPrChange w:id="19324" w:author="shorny" w:date="2014-06-09T18:55:00Z">
              <w:rPr/>
            </w:rPrChange>
          </w:rPr>
          <w:t xml:space="preserve">  test_count: LOOP</w:t>
        </w:r>
      </w:ins>
    </w:p>
    <w:p w14:paraId="69F0D907" w14:textId="77777777" w:rsidR="00D26196" w:rsidRPr="00D26196" w:rsidRDefault="00D26196">
      <w:pPr>
        <w:pStyle w:val="HTMLPreformatted"/>
        <w:divId w:val="2032412305"/>
        <w:rPr>
          <w:ins w:id="19325" w:author="shorny" w:date="2014-06-09T18:54:00Z"/>
          <w:sz w:val="18"/>
          <w:rPrChange w:id="19326" w:author="shorny" w:date="2014-06-09T18:55:00Z">
            <w:rPr>
              <w:ins w:id="19327" w:author="shorny" w:date="2014-06-09T18:54:00Z"/>
            </w:rPr>
          </w:rPrChange>
        </w:rPr>
      </w:pPr>
    </w:p>
    <w:p w14:paraId="57C2C45F" w14:textId="77777777" w:rsidR="00D26196" w:rsidRPr="00D26196" w:rsidRDefault="00D26196">
      <w:pPr>
        <w:pStyle w:val="HTMLPreformatted"/>
        <w:divId w:val="2032412305"/>
        <w:rPr>
          <w:ins w:id="19328" w:author="shorny" w:date="2014-06-09T18:54:00Z"/>
          <w:sz w:val="18"/>
          <w:rPrChange w:id="19329" w:author="shorny" w:date="2014-06-09T18:55:00Z">
            <w:rPr>
              <w:ins w:id="19330" w:author="shorny" w:date="2014-06-09T18:54:00Z"/>
            </w:rPr>
          </w:rPrChange>
        </w:rPr>
      </w:pPr>
      <w:ins w:id="19331" w:author="shorny" w:date="2014-06-09T18:54:00Z">
        <w:r w:rsidRPr="00D26196">
          <w:rPr>
            <w:sz w:val="18"/>
            <w:rPrChange w:id="19332" w:author="shorny" w:date="2014-06-09T18:55:00Z">
              <w:rPr/>
            </w:rPrChange>
          </w:rPr>
          <w:t xml:space="preserve">      </w:t>
        </w:r>
        <w:r w:rsidRPr="00D26196">
          <w:rPr>
            <w:rStyle w:val="keyword1"/>
            <w:sz w:val="18"/>
            <w:rPrChange w:id="19333" w:author="shorny" w:date="2014-06-09T18:55:00Z">
              <w:rPr>
                <w:rStyle w:val="keyword1"/>
              </w:rPr>
            </w:rPrChange>
          </w:rPr>
          <w:t>FETCH</w:t>
        </w:r>
        <w:r w:rsidRPr="00D26196">
          <w:rPr>
            <w:sz w:val="18"/>
            <w:rPrChange w:id="19334" w:author="shorny" w:date="2014-06-09T18:55:00Z">
              <w:rPr/>
            </w:rPrChange>
          </w:rPr>
          <w:t xml:space="preserve"> curs </w:t>
        </w:r>
        <w:r w:rsidRPr="00D26196">
          <w:rPr>
            <w:rStyle w:val="keyword1"/>
            <w:sz w:val="18"/>
            <w:rPrChange w:id="19335" w:author="shorny" w:date="2014-06-09T18:55:00Z">
              <w:rPr>
                <w:rStyle w:val="keyword1"/>
              </w:rPr>
            </w:rPrChange>
          </w:rPr>
          <w:t>INTO</w:t>
        </w:r>
        <w:r w:rsidRPr="00D26196">
          <w:rPr>
            <w:sz w:val="18"/>
            <w:rPrChange w:id="19336" w:author="shorny" w:date="2014-06-09T18:55:00Z">
              <w:rPr/>
            </w:rPrChange>
          </w:rPr>
          <w:t xml:space="preserve"> tableName ;</w:t>
        </w:r>
      </w:ins>
    </w:p>
    <w:p w14:paraId="65F460C1" w14:textId="77777777" w:rsidR="00D26196" w:rsidRPr="00D26196" w:rsidRDefault="00D26196">
      <w:pPr>
        <w:pStyle w:val="HTMLPreformatted"/>
        <w:divId w:val="2032412305"/>
        <w:rPr>
          <w:ins w:id="19337" w:author="shorny" w:date="2014-06-09T18:54:00Z"/>
          <w:sz w:val="18"/>
          <w:rPrChange w:id="19338" w:author="shorny" w:date="2014-06-09T18:55:00Z">
            <w:rPr>
              <w:ins w:id="19339" w:author="shorny" w:date="2014-06-09T18:54:00Z"/>
            </w:rPr>
          </w:rPrChange>
        </w:rPr>
      </w:pPr>
    </w:p>
    <w:p w14:paraId="6B30A9B2" w14:textId="77777777" w:rsidR="00D26196" w:rsidRPr="00D26196" w:rsidRDefault="00D26196">
      <w:pPr>
        <w:pStyle w:val="HTMLPreformatted"/>
        <w:divId w:val="2032412305"/>
        <w:rPr>
          <w:ins w:id="19340" w:author="shorny" w:date="2014-06-09T18:54:00Z"/>
          <w:sz w:val="18"/>
          <w:rPrChange w:id="19341" w:author="shorny" w:date="2014-06-09T18:55:00Z">
            <w:rPr>
              <w:ins w:id="19342" w:author="shorny" w:date="2014-06-09T18:54:00Z"/>
            </w:rPr>
          </w:rPrChange>
        </w:rPr>
      </w:pPr>
      <w:ins w:id="19343" w:author="shorny" w:date="2014-06-09T18:54:00Z">
        <w:r w:rsidRPr="00D26196">
          <w:rPr>
            <w:sz w:val="18"/>
            <w:rPrChange w:id="19344" w:author="shorny" w:date="2014-06-09T18:55:00Z">
              <w:rPr/>
            </w:rPrChange>
          </w:rPr>
          <w:t xml:space="preserve">      IF tablesDone = 1 </w:t>
        </w:r>
        <w:r w:rsidRPr="00D26196">
          <w:rPr>
            <w:rStyle w:val="keyword1"/>
            <w:sz w:val="18"/>
            <w:rPrChange w:id="19345" w:author="shorny" w:date="2014-06-09T18:55:00Z">
              <w:rPr>
                <w:rStyle w:val="keyword1"/>
              </w:rPr>
            </w:rPrChange>
          </w:rPr>
          <w:t>THEN</w:t>
        </w:r>
      </w:ins>
    </w:p>
    <w:p w14:paraId="44EB0CD9" w14:textId="77777777" w:rsidR="00D26196" w:rsidRPr="00D26196" w:rsidRDefault="00D26196">
      <w:pPr>
        <w:pStyle w:val="HTMLPreformatted"/>
        <w:divId w:val="2032412305"/>
        <w:rPr>
          <w:ins w:id="19346" w:author="shorny" w:date="2014-06-09T18:54:00Z"/>
          <w:sz w:val="18"/>
          <w:rPrChange w:id="19347" w:author="shorny" w:date="2014-06-09T18:55:00Z">
            <w:rPr>
              <w:ins w:id="19348" w:author="shorny" w:date="2014-06-09T18:54:00Z"/>
            </w:rPr>
          </w:rPrChange>
        </w:rPr>
      </w:pPr>
      <w:ins w:id="19349" w:author="shorny" w:date="2014-06-09T18:54:00Z">
        <w:r w:rsidRPr="00D26196">
          <w:rPr>
            <w:sz w:val="18"/>
            <w:rPrChange w:id="19350" w:author="shorny" w:date="2014-06-09T18:55:00Z">
              <w:rPr/>
            </w:rPrChange>
          </w:rPr>
          <w:t xml:space="preserve">        LEAVE test_count ; </w:t>
        </w:r>
      </w:ins>
    </w:p>
    <w:p w14:paraId="0858ABFD" w14:textId="77777777" w:rsidR="00D26196" w:rsidRPr="00D26196" w:rsidRDefault="00D26196">
      <w:pPr>
        <w:pStyle w:val="HTMLPreformatted"/>
        <w:divId w:val="2032412305"/>
        <w:rPr>
          <w:ins w:id="19351" w:author="shorny" w:date="2014-06-09T18:54:00Z"/>
          <w:sz w:val="18"/>
          <w:rPrChange w:id="19352" w:author="shorny" w:date="2014-06-09T18:55:00Z">
            <w:rPr>
              <w:ins w:id="19353" w:author="shorny" w:date="2014-06-09T18:54:00Z"/>
            </w:rPr>
          </w:rPrChange>
        </w:rPr>
      </w:pPr>
      <w:ins w:id="19354" w:author="shorny" w:date="2014-06-09T18:54:00Z">
        <w:r w:rsidRPr="00D26196">
          <w:rPr>
            <w:sz w:val="18"/>
            <w:rPrChange w:id="19355" w:author="shorny" w:date="2014-06-09T18:55:00Z">
              <w:rPr/>
            </w:rPrChange>
          </w:rPr>
          <w:t xml:space="preserve">      </w:t>
        </w:r>
        <w:r w:rsidRPr="00D26196">
          <w:rPr>
            <w:rStyle w:val="keyword1"/>
            <w:sz w:val="18"/>
            <w:rPrChange w:id="19356" w:author="shorny" w:date="2014-06-09T18:55:00Z">
              <w:rPr>
                <w:rStyle w:val="keyword1"/>
              </w:rPr>
            </w:rPrChange>
          </w:rPr>
          <w:t>END</w:t>
        </w:r>
        <w:r w:rsidRPr="00D26196">
          <w:rPr>
            <w:sz w:val="18"/>
            <w:rPrChange w:id="19357" w:author="shorny" w:date="2014-06-09T18:55:00Z">
              <w:rPr/>
            </w:rPrChange>
          </w:rPr>
          <w:t xml:space="preserve"> IF ;</w:t>
        </w:r>
      </w:ins>
    </w:p>
    <w:p w14:paraId="4CCAC381" w14:textId="77777777" w:rsidR="00D26196" w:rsidRPr="00D26196" w:rsidRDefault="00D26196">
      <w:pPr>
        <w:pStyle w:val="HTMLPreformatted"/>
        <w:divId w:val="2032412305"/>
        <w:rPr>
          <w:ins w:id="19358" w:author="shorny" w:date="2014-06-09T18:54:00Z"/>
          <w:sz w:val="18"/>
          <w:rPrChange w:id="19359" w:author="shorny" w:date="2014-06-09T18:55:00Z">
            <w:rPr>
              <w:ins w:id="19360" w:author="shorny" w:date="2014-06-09T18:54:00Z"/>
            </w:rPr>
          </w:rPrChange>
        </w:rPr>
      </w:pPr>
    </w:p>
    <w:p w14:paraId="19BB075A" w14:textId="77777777" w:rsidR="00D26196" w:rsidRPr="00D26196" w:rsidRDefault="00D26196">
      <w:pPr>
        <w:pStyle w:val="HTMLPreformatted"/>
        <w:divId w:val="2032412305"/>
        <w:rPr>
          <w:ins w:id="19361" w:author="shorny" w:date="2014-06-09T18:54:00Z"/>
          <w:sz w:val="18"/>
          <w:rPrChange w:id="19362" w:author="shorny" w:date="2014-06-09T18:55:00Z">
            <w:rPr>
              <w:ins w:id="19363" w:author="shorny" w:date="2014-06-09T18:54:00Z"/>
            </w:rPr>
          </w:rPrChange>
        </w:rPr>
      </w:pPr>
      <w:ins w:id="19364" w:author="shorny" w:date="2014-06-09T18:54:00Z">
        <w:r w:rsidRPr="00D26196">
          <w:rPr>
            <w:sz w:val="18"/>
            <w:rPrChange w:id="19365" w:author="shorny" w:date="2014-06-09T18:55:00Z">
              <w:rPr/>
            </w:rPrChange>
          </w:rPr>
          <w:t xml:space="preserve">      </w:t>
        </w:r>
        <w:r w:rsidRPr="00D26196">
          <w:rPr>
            <w:rStyle w:val="keyword1"/>
            <w:sz w:val="18"/>
            <w:rPrChange w:id="19366" w:author="shorny" w:date="2014-06-09T18:55:00Z">
              <w:rPr>
                <w:rStyle w:val="keyword1"/>
              </w:rPr>
            </w:rPrChange>
          </w:rPr>
          <w:t>SET</w:t>
        </w:r>
        <w:r w:rsidRPr="00D26196">
          <w:rPr>
            <w:sz w:val="18"/>
            <w:rPrChange w:id="19367" w:author="shorny" w:date="2014-06-09T18:55:00Z">
              <w:rPr/>
            </w:rPrChange>
          </w:rPr>
          <w:t xml:space="preserve"> @s = CONCAT(</w:t>
        </w:r>
        <w:r w:rsidRPr="00D26196">
          <w:rPr>
            <w:rStyle w:val="string1"/>
            <w:sz w:val="18"/>
            <w:rPrChange w:id="19368" w:author="shorny" w:date="2014-06-09T18:55:00Z">
              <w:rPr>
                <w:rStyle w:val="string1"/>
              </w:rPr>
            </w:rPrChange>
          </w:rPr>
          <w:t>'SELECT COUNT(*) FROM rhd.`'</w:t>
        </w:r>
        <w:r w:rsidRPr="00D26196">
          <w:rPr>
            <w:sz w:val="18"/>
            <w:rPrChange w:id="19369" w:author="shorny" w:date="2014-06-09T18:55:00Z">
              <w:rPr/>
            </w:rPrChange>
          </w:rPr>
          <w:t xml:space="preserve">, tableName, </w:t>
        </w:r>
        <w:r w:rsidRPr="00D26196">
          <w:rPr>
            <w:rStyle w:val="string1"/>
            <w:sz w:val="18"/>
            <w:rPrChange w:id="19370" w:author="shorny" w:date="2014-06-09T18:55:00Z">
              <w:rPr>
                <w:rStyle w:val="string1"/>
              </w:rPr>
            </w:rPrChange>
          </w:rPr>
          <w:t>'` into @OUTVAR'</w:t>
        </w:r>
        <w:r w:rsidRPr="00D26196">
          <w:rPr>
            <w:sz w:val="18"/>
            <w:rPrChange w:id="19371" w:author="shorny" w:date="2014-06-09T18:55:00Z">
              <w:rPr/>
            </w:rPrChange>
          </w:rPr>
          <w:t xml:space="preserve">) ; </w:t>
        </w:r>
      </w:ins>
    </w:p>
    <w:p w14:paraId="3715D938" w14:textId="77777777" w:rsidR="00D26196" w:rsidRPr="00D26196" w:rsidRDefault="00D26196">
      <w:pPr>
        <w:pStyle w:val="HTMLPreformatted"/>
        <w:divId w:val="2032412305"/>
        <w:rPr>
          <w:ins w:id="19372" w:author="shorny" w:date="2014-06-09T18:54:00Z"/>
          <w:sz w:val="18"/>
          <w:rPrChange w:id="19373" w:author="shorny" w:date="2014-06-09T18:55:00Z">
            <w:rPr>
              <w:ins w:id="19374" w:author="shorny" w:date="2014-06-09T18:54:00Z"/>
            </w:rPr>
          </w:rPrChange>
        </w:rPr>
      </w:pPr>
      <w:ins w:id="19375" w:author="shorny" w:date="2014-06-09T18:54:00Z">
        <w:r w:rsidRPr="00D26196">
          <w:rPr>
            <w:sz w:val="18"/>
            <w:rPrChange w:id="19376" w:author="shorny" w:date="2014-06-09T18:55:00Z">
              <w:rPr/>
            </w:rPrChange>
          </w:rPr>
          <w:t xml:space="preserve">      </w:t>
        </w:r>
        <w:r w:rsidRPr="00D26196">
          <w:rPr>
            <w:rStyle w:val="keyword1"/>
            <w:sz w:val="18"/>
            <w:rPrChange w:id="19377" w:author="shorny" w:date="2014-06-09T18:55:00Z">
              <w:rPr>
                <w:rStyle w:val="keyword1"/>
              </w:rPr>
            </w:rPrChange>
          </w:rPr>
          <w:t>PREPARE</w:t>
        </w:r>
        <w:r w:rsidRPr="00D26196">
          <w:rPr>
            <w:sz w:val="18"/>
            <w:rPrChange w:id="19378" w:author="shorny" w:date="2014-06-09T18:55:00Z">
              <w:rPr/>
            </w:rPrChange>
          </w:rPr>
          <w:t xml:space="preserve"> rowCountStmt </w:t>
        </w:r>
        <w:r w:rsidRPr="00D26196">
          <w:rPr>
            <w:rStyle w:val="keyword1"/>
            <w:sz w:val="18"/>
            <w:rPrChange w:id="19379" w:author="shorny" w:date="2014-06-09T18:55:00Z">
              <w:rPr>
                <w:rStyle w:val="keyword1"/>
              </w:rPr>
            </w:rPrChange>
          </w:rPr>
          <w:t>FROM</w:t>
        </w:r>
        <w:r w:rsidRPr="00D26196">
          <w:rPr>
            <w:sz w:val="18"/>
            <w:rPrChange w:id="19380" w:author="shorny" w:date="2014-06-09T18:55:00Z">
              <w:rPr/>
            </w:rPrChange>
          </w:rPr>
          <w:t xml:space="preserve"> @s ; </w:t>
        </w:r>
      </w:ins>
    </w:p>
    <w:p w14:paraId="5C3B04CC" w14:textId="77777777" w:rsidR="00D26196" w:rsidRPr="00D26196" w:rsidRDefault="00D26196">
      <w:pPr>
        <w:pStyle w:val="HTMLPreformatted"/>
        <w:divId w:val="2032412305"/>
        <w:rPr>
          <w:ins w:id="19381" w:author="shorny" w:date="2014-06-09T18:54:00Z"/>
          <w:sz w:val="18"/>
          <w:rPrChange w:id="19382" w:author="shorny" w:date="2014-06-09T18:55:00Z">
            <w:rPr>
              <w:ins w:id="19383" w:author="shorny" w:date="2014-06-09T18:54:00Z"/>
            </w:rPr>
          </w:rPrChange>
        </w:rPr>
      </w:pPr>
      <w:ins w:id="19384" w:author="shorny" w:date="2014-06-09T18:54:00Z">
        <w:r w:rsidRPr="00D26196">
          <w:rPr>
            <w:sz w:val="18"/>
            <w:rPrChange w:id="19385" w:author="shorny" w:date="2014-06-09T18:55:00Z">
              <w:rPr/>
            </w:rPrChange>
          </w:rPr>
          <w:t xml:space="preserve">      </w:t>
        </w:r>
        <w:r w:rsidRPr="00D26196">
          <w:rPr>
            <w:rStyle w:val="keyword1"/>
            <w:sz w:val="18"/>
            <w:rPrChange w:id="19386" w:author="shorny" w:date="2014-06-09T18:55:00Z">
              <w:rPr>
                <w:rStyle w:val="keyword1"/>
              </w:rPr>
            </w:rPrChange>
          </w:rPr>
          <w:t>EXECUTE</w:t>
        </w:r>
        <w:r w:rsidRPr="00D26196">
          <w:rPr>
            <w:sz w:val="18"/>
            <w:rPrChange w:id="19387" w:author="shorny" w:date="2014-06-09T18:55:00Z">
              <w:rPr/>
            </w:rPrChange>
          </w:rPr>
          <w:t xml:space="preserve"> rowCountStmt;</w:t>
        </w:r>
      </w:ins>
    </w:p>
    <w:p w14:paraId="5F33DC93" w14:textId="77777777" w:rsidR="00D26196" w:rsidRPr="00D26196" w:rsidRDefault="00D26196">
      <w:pPr>
        <w:pStyle w:val="HTMLPreformatted"/>
        <w:divId w:val="2032412305"/>
        <w:rPr>
          <w:ins w:id="19388" w:author="shorny" w:date="2014-06-09T18:54:00Z"/>
          <w:sz w:val="18"/>
          <w:rPrChange w:id="19389" w:author="shorny" w:date="2014-06-09T18:55:00Z">
            <w:rPr>
              <w:ins w:id="19390" w:author="shorny" w:date="2014-06-09T18:54:00Z"/>
            </w:rPr>
          </w:rPrChange>
        </w:rPr>
      </w:pPr>
      <w:ins w:id="19391" w:author="shorny" w:date="2014-06-09T18:54:00Z">
        <w:r w:rsidRPr="00D26196">
          <w:rPr>
            <w:sz w:val="18"/>
            <w:rPrChange w:id="19392" w:author="shorny" w:date="2014-06-09T18:55:00Z">
              <w:rPr/>
            </w:rPrChange>
          </w:rPr>
          <w:t xml:space="preserve">      </w:t>
        </w:r>
        <w:r w:rsidRPr="00D26196">
          <w:rPr>
            <w:rStyle w:val="keyword1"/>
            <w:sz w:val="18"/>
            <w:rPrChange w:id="19393" w:author="shorny" w:date="2014-06-09T18:55:00Z">
              <w:rPr>
                <w:rStyle w:val="keyword1"/>
              </w:rPr>
            </w:rPrChange>
          </w:rPr>
          <w:t>SELECT</w:t>
        </w:r>
        <w:r w:rsidRPr="00D26196">
          <w:rPr>
            <w:sz w:val="18"/>
            <w:rPrChange w:id="19394" w:author="shorny" w:date="2014-06-09T18:55:00Z">
              <w:rPr/>
            </w:rPrChange>
          </w:rPr>
          <w:t xml:space="preserve"> @OUTVAR </w:t>
        </w:r>
        <w:r w:rsidRPr="00D26196">
          <w:rPr>
            <w:rStyle w:val="keyword1"/>
            <w:sz w:val="18"/>
            <w:rPrChange w:id="19395" w:author="shorny" w:date="2014-06-09T18:55:00Z">
              <w:rPr>
                <w:rStyle w:val="keyword1"/>
              </w:rPr>
            </w:rPrChange>
          </w:rPr>
          <w:t>INTO</w:t>
        </w:r>
        <w:r w:rsidRPr="00D26196">
          <w:rPr>
            <w:sz w:val="18"/>
            <w:rPrChange w:id="19396" w:author="shorny" w:date="2014-06-09T18:55:00Z">
              <w:rPr/>
            </w:rPrChange>
          </w:rPr>
          <w:t xml:space="preserve"> rowCount;</w:t>
        </w:r>
      </w:ins>
    </w:p>
    <w:p w14:paraId="63A1E4C4" w14:textId="77777777" w:rsidR="00D26196" w:rsidRPr="00D26196" w:rsidRDefault="00D26196">
      <w:pPr>
        <w:pStyle w:val="HTMLPreformatted"/>
        <w:divId w:val="2032412305"/>
        <w:rPr>
          <w:ins w:id="19397" w:author="shorny" w:date="2014-06-09T18:54:00Z"/>
          <w:sz w:val="18"/>
          <w:rPrChange w:id="19398" w:author="shorny" w:date="2014-06-09T18:55:00Z">
            <w:rPr>
              <w:ins w:id="19399" w:author="shorny" w:date="2014-06-09T18:54:00Z"/>
            </w:rPr>
          </w:rPrChange>
        </w:rPr>
      </w:pPr>
    </w:p>
    <w:p w14:paraId="54D22C96" w14:textId="77777777" w:rsidR="00D26196" w:rsidRPr="00D26196" w:rsidRDefault="00D26196">
      <w:pPr>
        <w:pStyle w:val="HTMLPreformatted"/>
        <w:divId w:val="2032412305"/>
        <w:rPr>
          <w:ins w:id="19400" w:author="shorny" w:date="2014-06-09T18:54:00Z"/>
          <w:sz w:val="18"/>
          <w:rPrChange w:id="19401" w:author="shorny" w:date="2014-06-09T18:55:00Z">
            <w:rPr>
              <w:ins w:id="19402" w:author="shorny" w:date="2014-06-09T18:54:00Z"/>
            </w:rPr>
          </w:rPrChange>
        </w:rPr>
      </w:pPr>
      <w:ins w:id="19403" w:author="shorny" w:date="2014-06-09T18:54:00Z">
        <w:r w:rsidRPr="00D26196">
          <w:rPr>
            <w:sz w:val="18"/>
            <w:rPrChange w:id="19404" w:author="shorny" w:date="2014-06-09T18:55:00Z">
              <w:rPr/>
            </w:rPrChange>
          </w:rPr>
          <w:t xml:space="preserve">      </w:t>
        </w:r>
        <w:r w:rsidRPr="00D26196">
          <w:rPr>
            <w:rStyle w:val="keyword1"/>
            <w:sz w:val="18"/>
            <w:rPrChange w:id="19405" w:author="shorny" w:date="2014-06-09T18:55:00Z">
              <w:rPr>
                <w:rStyle w:val="keyword1"/>
              </w:rPr>
            </w:rPrChange>
          </w:rPr>
          <w:t>CALL</w:t>
        </w:r>
        <w:r w:rsidRPr="00D26196">
          <w:rPr>
            <w:sz w:val="18"/>
            <w:rPrChange w:id="19406" w:author="shorny" w:date="2014-06-09T18:55:00Z">
              <w:rPr/>
            </w:rPrChange>
          </w:rPr>
          <w:t xml:space="preserve"> stk_unit.assert_false(rowCount = 0, CONCAT(</w:t>
        </w:r>
        <w:r w:rsidRPr="00D26196">
          <w:rPr>
            <w:rStyle w:val="string1"/>
            <w:sz w:val="18"/>
            <w:rPrChange w:id="19407" w:author="shorny" w:date="2014-06-09T18:55:00Z">
              <w:rPr>
                <w:rStyle w:val="string1"/>
              </w:rPr>
            </w:rPrChange>
          </w:rPr>
          <w:t>'Table has zero rows: '</w:t>
        </w:r>
        <w:r w:rsidRPr="00D26196">
          <w:rPr>
            <w:sz w:val="18"/>
            <w:rPrChange w:id="19408" w:author="shorny" w:date="2014-06-09T18:55:00Z">
              <w:rPr/>
            </w:rPrChange>
          </w:rPr>
          <w:t>,</w:t>
        </w:r>
      </w:ins>
    </w:p>
    <w:p w14:paraId="1E055A39" w14:textId="77777777" w:rsidR="00D26196" w:rsidRPr="00D26196" w:rsidRDefault="00D26196">
      <w:pPr>
        <w:pStyle w:val="HTMLPreformatted"/>
        <w:divId w:val="2032412305"/>
        <w:rPr>
          <w:ins w:id="19409" w:author="shorny" w:date="2014-06-09T18:54:00Z"/>
          <w:sz w:val="18"/>
          <w:rPrChange w:id="19410" w:author="shorny" w:date="2014-06-09T18:55:00Z">
            <w:rPr>
              <w:ins w:id="19411" w:author="shorny" w:date="2014-06-09T18:54:00Z"/>
            </w:rPr>
          </w:rPrChange>
        </w:rPr>
      </w:pPr>
      <w:ins w:id="19412" w:author="shorny" w:date="2014-06-09T18:54:00Z">
        <w:r w:rsidRPr="00D26196">
          <w:rPr>
            <w:sz w:val="18"/>
            <w:rPrChange w:id="19413" w:author="shorny" w:date="2014-06-09T18:55:00Z">
              <w:rPr/>
            </w:rPrChange>
          </w:rPr>
          <w:t xml:space="preserve">                                               tableName)) ;</w:t>
        </w:r>
      </w:ins>
    </w:p>
    <w:p w14:paraId="4E630D7B" w14:textId="77777777" w:rsidR="00D26196" w:rsidRPr="00D26196" w:rsidRDefault="00D26196">
      <w:pPr>
        <w:pStyle w:val="HTMLPreformatted"/>
        <w:divId w:val="2032412305"/>
        <w:rPr>
          <w:ins w:id="19414" w:author="shorny" w:date="2014-06-09T18:54:00Z"/>
          <w:sz w:val="18"/>
          <w:rPrChange w:id="19415" w:author="shorny" w:date="2014-06-09T18:55:00Z">
            <w:rPr>
              <w:ins w:id="19416" w:author="shorny" w:date="2014-06-09T18:54:00Z"/>
            </w:rPr>
          </w:rPrChange>
        </w:rPr>
      </w:pPr>
    </w:p>
    <w:p w14:paraId="4908FA2E" w14:textId="77777777" w:rsidR="00D26196" w:rsidRPr="00D26196" w:rsidRDefault="00D26196">
      <w:pPr>
        <w:pStyle w:val="HTMLPreformatted"/>
        <w:divId w:val="2032412305"/>
        <w:rPr>
          <w:ins w:id="19417" w:author="shorny" w:date="2014-06-09T18:54:00Z"/>
          <w:sz w:val="18"/>
          <w:rPrChange w:id="19418" w:author="shorny" w:date="2014-06-09T18:55:00Z">
            <w:rPr>
              <w:ins w:id="19419" w:author="shorny" w:date="2014-06-09T18:54:00Z"/>
            </w:rPr>
          </w:rPrChange>
        </w:rPr>
      </w:pPr>
      <w:ins w:id="19420" w:author="shorny" w:date="2014-06-09T18:54:00Z">
        <w:r w:rsidRPr="00D26196">
          <w:rPr>
            <w:sz w:val="18"/>
            <w:rPrChange w:id="19421" w:author="shorny" w:date="2014-06-09T18:55:00Z">
              <w:rPr/>
            </w:rPrChange>
          </w:rPr>
          <w:t xml:space="preserve">    </w:t>
        </w:r>
        <w:r w:rsidRPr="00D26196">
          <w:rPr>
            <w:rStyle w:val="keyword1"/>
            <w:sz w:val="18"/>
            <w:rPrChange w:id="19422" w:author="shorny" w:date="2014-06-09T18:55:00Z">
              <w:rPr>
                <w:rStyle w:val="keyword1"/>
              </w:rPr>
            </w:rPrChange>
          </w:rPr>
          <w:t>END</w:t>
        </w:r>
        <w:r w:rsidRPr="00D26196">
          <w:rPr>
            <w:sz w:val="18"/>
            <w:rPrChange w:id="19423" w:author="shorny" w:date="2014-06-09T18:55:00Z">
              <w:rPr/>
            </w:rPrChange>
          </w:rPr>
          <w:t xml:space="preserve"> LOOP test_count ;</w:t>
        </w:r>
      </w:ins>
    </w:p>
    <w:p w14:paraId="78729006" w14:textId="77777777" w:rsidR="00D26196" w:rsidRPr="00D26196" w:rsidRDefault="00D26196">
      <w:pPr>
        <w:pStyle w:val="HTMLPreformatted"/>
        <w:divId w:val="2032412305"/>
        <w:rPr>
          <w:ins w:id="19424" w:author="shorny" w:date="2014-06-09T18:54:00Z"/>
          <w:sz w:val="18"/>
          <w:rPrChange w:id="19425" w:author="shorny" w:date="2014-06-09T18:55:00Z">
            <w:rPr>
              <w:ins w:id="19426" w:author="shorny" w:date="2014-06-09T18:54:00Z"/>
            </w:rPr>
          </w:rPrChange>
        </w:rPr>
      </w:pPr>
      <w:ins w:id="19427" w:author="shorny" w:date="2014-06-09T18:54:00Z">
        <w:r w:rsidRPr="00D26196">
          <w:rPr>
            <w:sz w:val="18"/>
            <w:rPrChange w:id="19428" w:author="shorny" w:date="2014-06-09T18:55:00Z">
              <w:rPr/>
            </w:rPrChange>
          </w:rPr>
          <w:t xml:space="preserve">        </w:t>
        </w:r>
      </w:ins>
    </w:p>
    <w:p w14:paraId="5E0C23CC" w14:textId="77777777" w:rsidR="00D26196" w:rsidRPr="00D26196" w:rsidRDefault="00D26196">
      <w:pPr>
        <w:pStyle w:val="HTMLPreformatted"/>
        <w:divId w:val="2032412305"/>
        <w:rPr>
          <w:ins w:id="19429" w:author="shorny" w:date="2014-06-09T18:54:00Z"/>
          <w:sz w:val="18"/>
          <w:rPrChange w:id="19430" w:author="shorny" w:date="2014-06-09T18:55:00Z">
            <w:rPr>
              <w:ins w:id="19431" w:author="shorny" w:date="2014-06-09T18:54:00Z"/>
            </w:rPr>
          </w:rPrChange>
        </w:rPr>
      </w:pPr>
      <w:ins w:id="19432" w:author="shorny" w:date="2014-06-09T18:54:00Z">
        <w:r w:rsidRPr="00D26196">
          <w:rPr>
            <w:sz w:val="18"/>
            <w:rPrChange w:id="19433" w:author="shorny" w:date="2014-06-09T18:55:00Z">
              <w:rPr/>
            </w:rPrChange>
          </w:rPr>
          <w:t xml:space="preserve">  </w:t>
        </w:r>
        <w:r w:rsidRPr="00D26196">
          <w:rPr>
            <w:rStyle w:val="keyword1"/>
            <w:sz w:val="18"/>
            <w:rPrChange w:id="19434" w:author="shorny" w:date="2014-06-09T18:55:00Z">
              <w:rPr>
                <w:rStyle w:val="keyword1"/>
              </w:rPr>
            </w:rPrChange>
          </w:rPr>
          <w:t>CLOSE</w:t>
        </w:r>
        <w:r w:rsidRPr="00D26196">
          <w:rPr>
            <w:sz w:val="18"/>
            <w:rPrChange w:id="19435" w:author="shorny" w:date="2014-06-09T18:55:00Z">
              <w:rPr/>
            </w:rPrChange>
          </w:rPr>
          <w:t xml:space="preserve"> curs ;</w:t>
        </w:r>
      </w:ins>
    </w:p>
    <w:p w14:paraId="12C63F6D" w14:textId="77777777" w:rsidR="00D26196" w:rsidRPr="00D26196" w:rsidRDefault="00D26196">
      <w:pPr>
        <w:pStyle w:val="HTMLPreformatted"/>
        <w:divId w:val="2032412305"/>
        <w:rPr>
          <w:ins w:id="19436" w:author="shorny" w:date="2014-06-09T18:54:00Z"/>
          <w:sz w:val="18"/>
          <w:rPrChange w:id="19437" w:author="shorny" w:date="2014-06-09T18:55:00Z">
            <w:rPr>
              <w:ins w:id="19438" w:author="shorny" w:date="2014-06-09T18:54:00Z"/>
            </w:rPr>
          </w:rPrChange>
        </w:rPr>
      </w:pPr>
      <w:ins w:id="19439" w:author="shorny" w:date="2014-06-09T18:54:00Z">
        <w:r w:rsidRPr="00D26196">
          <w:rPr>
            <w:sz w:val="18"/>
            <w:rPrChange w:id="19440" w:author="shorny" w:date="2014-06-09T18:55:00Z">
              <w:rPr/>
            </w:rPrChange>
          </w:rPr>
          <w:t xml:space="preserve">  </w:t>
        </w:r>
      </w:ins>
    </w:p>
    <w:p w14:paraId="5A7BE4CE" w14:textId="77777777" w:rsidR="00D26196" w:rsidRPr="00D26196" w:rsidRDefault="00D26196">
      <w:pPr>
        <w:pStyle w:val="HTMLPreformatted"/>
        <w:divId w:val="2032412305"/>
        <w:rPr>
          <w:ins w:id="19441" w:author="shorny" w:date="2014-06-09T18:54:00Z"/>
          <w:sz w:val="18"/>
          <w:rPrChange w:id="19442" w:author="shorny" w:date="2014-06-09T18:55:00Z">
            <w:rPr>
              <w:ins w:id="19443" w:author="shorny" w:date="2014-06-09T18:54:00Z"/>
            </w:rPr>
          </w:rPrChange>
        </w:rPr>
      </w:pPr>
      <w:ins w:id="19444" w:author="shorny" w:date="2014-06-09T18:54:00Z">
        <w:r w:rsidRPr="00D26196">
          <w:rPr>
            <w:rStyle w:val="keyword1"/>
            <w:sz w:val="18"/>
            <w:rPrChange w:id="19445" w:author="shorny" w:date="2014-06-09T18:55:00Z">
              <w:rPr>
                <w:rStyle w:val="keyword1"/>
              </w:rPr>
            </w:rPrChange>
          </w:rPr>
          <w:t>END</w:t>
        </w:r>
        <w:r w:rsidRPr="00D26196">
          <w:rPr>
            <w:sz w:val="18"/>
            <w:rPrChange w:id="19446" w:author="shorny" w:date="2014-06-09T18:55:00Z">
              <w:rPr/>
            </w:rPrChange>
          </w:rPr>
          <w:t xml:space="preserve"> $$</w:t>
        </w:r>
      </w:ins>
    </w:p>
    <w:p w14:paraId="5E05931E" w14:textId="77777777" w:rsidR="00D26196" w:rsidRPr="00D26196" w:rsidRDefault="00D26196">
      <w:pPr>
        <w:pStyle w:val="HTMLPreformatted"/>
        <w:divId w:val="2032412305"/>
        <w:rPr>
          <w:ins w:id="19447" w:author="shorny" w:date="2014-06-09T18:54:00Z"/>
          <w:sz w:val="18"/>
          <w:rPrChange w:id="19448" w:author="shorny" w:date="2014-06-09T18:55:00Z">
            <w:rPr>
              <w:ins w:id="19449" w:author="shorny" w:date="2014-06-09T18:54:00Z"/>
            </w:rPr>
          </w:rPrChange>
        </w:rPr>
      </w:pPr>
    </w:p>
    <w:p w14:paraId="16E9CF66" w14:textId="77777777" w:rsidR="00D26196" w:rsidRPr="00D26196" w:rsidRDefault="00D26196">
      <w:pPr>
        <w:pStyle w:val="HTMLPreformatted"/>
        <w:divId w:val="2032412305"/>
        <w:rPr>
          <w:ins w:id="19450" w:author="shorny" w:date="2014-06-09T18:54:00Z"/>
          <w:sz w:val="18"/>
          <w:rPrChange w:id="19451" w:author="shorny" w:date="2014-06-09T18:55:00Z">
            <w:rPr>
              <w:ins w:id="19452" w:author="shorny" w:date="2014-06-09T18:54:00Z"/>
            </w:rPr>
          </w:rPrChange>
        </w:rPr>
      </w:pPr>
    </w:p>
    <w:p w14:paraId="22C64C4E" w14:textId="77777777" w:rsidR="00D26196" w:rsidRPr="00D26196" w:rsidRDefault="00D26196">
      <w:pPr>
        <w:pStyle w:val="HTMLPreformatted"/>
        <w:divId w:val="2032412305"/>
        <w:rPr>
          <w:ins w:id="19453" w:author="shorny" w:date="2014-06-09T18:54:00Z"/>
          <w:sz w:val="18"/>
          <w:rPrChange w:id="19454" w:author="shorny" w:date="2014-06-09T18:55:00Z">
            <w:rPr>
              <w:ins w:id="19455" w:author="shorny" w:date="2014-06-09T18:54:00Z"/>
            </w:rPr>
          </w:rPrChange>
        </w:rPr>
      </w:pPr>
      <w:ins w:id="19456" w:author="shorny" w:date="2014-06-09T18:54:00Z">
        <w:r w:rsidRPr="00D26196">
          <w:rPr>
            <w:rStyle w:val="keyword1"/>
            <w:sz w:val="18"/>
            <w:rPrChange w:id="19457" w:author="shorny" w:date="2014-06-09T18:55:00Z">
              <w:rPr>
                <w:rStyle w:val="keyword1"/>
              </w:rPr>
            </w:rPrChange>
          </w:rPr>
          <w:t>CREATE</w:t>
        </w:r>
        <w:r w:rsidRPr="00D26196">
          <w:rPr>
            <w:sz w:val="18"/>
            <w:rPrChange w:id="19458" w:author="shorny" w:date="2014-06-09T18:55:00Z">
              <w:rPr/>
            </w:rPrChange>
          </w:rPr>
          <w:t xml:space="preserve"> </w:t>
        </w:r>
        <w:r w:rsidRPr="00D26196">
          <w:rPr>
            <w:rStyle w:val="keyword1"/>
            <w:sz w:val="18"/>
            <w:rPrChange w:id="19459" w:author="shorny" w:date="2014-06-09T18:55:00Z">
              <w:rPr>
                <w:rStyle w:val="keyword1"/>
              </w:rPr>
            </w:rPrChange>
          </w:rPr>
          <w:t>PROCEDURE</w:t>
        </w:r>
        <w:r w:rsidRPr="00D26196">
          <w:rPr>
            <w:sz w:val="18"/>
            <w:rPrChange w:id="19460" w:author="shorny" w:date="2014-06-09T18:55:00Z">
              <w:rPr/>
            </w:rPrChange>
          </w:rPr>
          <w:t xml:space="preserve"> </w:t>
        </w:r>
        <w:r w:rsidRPr="00D26196">
          <w:rPr>
            <w:rStyle w:val="function-name1"/>
            <w:sz w:val="18"/>
            <w:rPrChange w:id="19461" w:author="shorny" w:date="2014-06-09T18:55:00Z">
              <w:rPr>
                <w:rStyle w:val="function-name1"/>
              </w:rPr>
            </w:rPrChange>
          </w:rPr>
          <w:t>test_utrans_a1</w:t>
        </w:r>
        <w:r w:rsidRPr="00D26196">
          <w:rPr>
            <w:sz w:val="18"/>
            <w:rPrChange w:id="19462" w:author="shorny" w:date="2014-06-09T18:55:00Z">
              <w:rPr/>
            </w:rPrChange>
          </w:rPr>
          <w:t>()</w:t>
        </w:r>
      </w:ins>
    </w:p>
    <w:p w14:paraId="2C6A146B" w14:textId="77777777" w:rsidR="00D26196" w:rsidRPr="00D26196" w:rsidRDefault="00D26196">
      <w:pPr>
        <w:pStyle w:val="HTMLPreformatted"/>
        <w:divId w:val="2032412305"/>
        <w:rPr>
          <w:ins w:id="19463" w:author="shorny" w:date="2014-06-09T18:54:00Z"/>
          <w:sz w:val="18"/>
          <w:rPrChange w:id="19464" w:author="shorny" w:date="2014-06-09T18:55:00Z">
            <w:rPr>
              <w:ins w:id="19465" w:author="shorny" w:date="2014-06-09T18:54:00Z"/>
            </w:rPr>
          </w:rPrChange>
        </w:rPr>
      </w:pPr>
      <w:ins w:id="19466" w:author="shorny" w:date="2014-06-09T18:54:00Z">
        <w:r w:rsidRPr="00D26196">
          <w:rPr>
            <w:rStyle w:val="keyword1"/>
            <w:sz w:val="18"/>
            <w:rPrChange w:id="19467" w:author="shorny" w:date="2014-06-09T18:55:00Z">
              <w:rPr>
                <w:rStyle w:val="keyword1"/>
              </w:rPr>
            </w:rPrChange>
          </w:rPr>
          <w:t>BEGIN</w:t>
        </w:r>
      </w:ins>
    </w:p>
    <w:p w14:paraId="7C9E1CAB" w14:textId="77777777" w:rsidR="00D26196" w:rsidRPr="00D26196" w:rsidRDefault="00D26196">
      <w:pPr>
        <w:pStyle w:val="HTMLPreformatted"/>
        <w:divId w:val="2032412305"/>
        <w:rPr>
          <w:ins w:id="19468" w:author="shorny" w:date="2014-06-09T18:54:00Z"/>
          <w:sz w:val="18"/>
          <w:rPrChange w:id="19469" w:author="shorny" w:date="2014-06-09T18:55:00Z">
            <w:rPr>
              <w:ins w:id="19470" w:author="shorny" w:date="2014-06-09T18:54:00Z"/>
            </w:rPr>
          </w:rPrChange>
        </w:rPr>
      </w:pPr>
      <w:ins w:id="19471" w:author="shorny" w:date="2014-06-09T18:54:00Z">
        <w:r w:rsidRPr="00D26196">
          <w:rPr>
            <w:sz w:val="18"/>
            <w:rPrChange w:id="19472" w:author="shorny" w:date="2014-06-09T18:55:00Z">
              <w:rPr/>
            </w:rPrChange>
          </w:rPr>
          <w:t xml:space="preserve">  </w:t>
        </w:r>
        <w:r w:rsidRPr="00D26196">
          <w:rPr>
            <w:rStyle w:val="keyword1"/>
            <w:sz w:val="18"/>
            <w:rPrChange w:id="19473" w:author="shorny" w:date="2014-06-09T18:55:00Z">
              <w:rPr>
                <w:rStyle w:val="keyword1"/>
              </w:rPr>
            </w:rPrChange>
          </w:rPr>
          <w:t>DECLARE</w:t>
        </w:r>
        <w:r w:rsidRPr="00D26196">
          <w:rPr>
            <w:sz w:val="18"/>
            <w:rPrChange w:id="19474" w:author="shorny" w:date="2014-06-09T18:55:00Z">
              <w:rPr/>
            </w:rPrChange>
          </w:rPr>
          <w:t xml:space="preserve"> appID </w:t>
        </w:r>
        <w:r w:rsidRPr="00D26196">
          <w:rPr>
            <w:rStyle w:val="type1"/>
            <w:sz w:val="18"/>
            <w:rPrChange w:id="19475" w:author="shorny" w:date="2014-06-09T18:55:00Z">
              <w:rPr>
                <w:rStyle w:val="type1"/>
              </w:rPr>
            </w:rPrChange>
          </w:rPr>
          <w:t>INT</w:t>
        </w:r>
        <w:r w:rsidRPr="00D26196">
          <w:rPr>
            <w:sz w:val="18"/>
            <w:rPrChange w:id="19476" w:author="shorny" w:date="2014-06-09T18:55:00Z">
              <w:rPr/>
            </w:rPrChange>
          </w:rPr>
          <w:t>(10);</w:t>
        </w:r>
      </w:ins>
    </w:p>
    <w:p w14:paraId="58BEB71E" w14:textId="77777777" w:rsidR="00D26196" w:rsidRPr="00D26196" w:rsidRDefault="00D26196">
      <w:pPr>
        <w:pStyle w:val="HTMLPreformatted"/>
        <w:divId w:val="2032412305"/>
        <w:rPr>
          <w:ins w:id="19477" w:author="shorny" w:date="2014-06-09T18:54:00Z"/>
          <w:sz w:val="18"/>
          <w:rPrChange w:id="19478" w:author="shorny" w:date="2014-06-09T18:55:00Z">
            <w:rPr>
              <w:ins w:id="19479" w:author="shorny" w:date="2014-06-09T18:54:00Z"/>
            </w:rPr>
          </w:rPrChange>
        </w:rPr>
      </w:pPr>
      <w:ins w:id="19480" w:author="shorny" w:date="2014-06-09T18:54:00Z">
        <w:r w:rsidRPr="00D26196">
          <w:rPr>
            <w:sz w:val="18"/>
            <w:rPrChange w:id="19481" w:author="shorny" w:date="2014-06-09T18:55:00Z">
              <w:rPr/>
            </w:rPrChange>
          </w:rPr>
          <w:t xml:space="preserve">  </w:t>
        </w:r>
        <w:r w:rsidRPr="00D26196">
          <w:rPr>
            <w:rStyle w:val="keyword1"/>
            <w:sz w:val="18"/>
            <w:rPrChange w:id="19482" w:author="shorny" w:date="2014-06-09T18:55:00Z">
              <w:rPr>
                <w:rStyle w:val="keyword1"/>
              </w:rPr>
            </w:rPrChange>
          </w:rPr>
          <w:t>DECLARE</w:t>
        </w:r>
        <w:r w:rsidRPr="00D26196">
          <w:rPr>
            <w:sz w:val="18"/>
            <w:rPrChange w:id="19483" w:author="shorny" w:date="2014-06-09T18:55:00Z">
              <w:rPr/>
            </w:rPrChange>
          </w:rPr>
          <w:t xml:space="preserve"> v_count </w:t>
        </w:r>
        <w:r w:rsidRPr="00D26196">
          <w:rPr>
            <w:rStyle w:val="type1"/>
            <w:sz w:val="18"/>
            <w:rPrChange w:id="19484" w:author="shorny" w:date="2014-06-09T18:55:00Z">
              <w:rPr>
                <w:rStyle w:val="type1"/>
              </w:rPr>
            </w:rPrChange>
          </w:rPr>
          <w:t>INT</w:t>
        </w:r>
        <w:r w:rsidRPr="00D26196">
          <w:rPr>
            <w:sz w:val="18"/>
            <w:rPrChange w:id="19485" w:author="shorny" w:date="2014-06-09T18:55:00Z">
              <w:rPr/>
            </w:rPrChange>
          </w:rPr>
          <w:t>;</w:t>
        </w:r>
      </w:ins>
    </w:p>
    <w:p w14:paraId="2783E26D" w14:textId="77777777" w:rsidR="00D26196" w:rsidRPr="00D26196" w:rsidRDefault="00D26196">
      <w:pPr>
        <w:pStyle w:val="HTMLPreformatted"/>
        <w:divId w:val="2032412305"/>
        <w:rPr>
          <w:ins w:id="19486" w:author="shorny" w:date="2014-06-09T18:54:00Z"/>
          <w:sz w:val="18"/>
          <w:rPrChange w:id="19487" w:author="shorny" w:date="2014-06-09T18:55:00Z">
            <w:rPr>
              <w:ins w:id="19488" w:author="shorny" w:date="2014-06-09T18:54:00Z"/>
            </w:rPr>
          </w:rPrChange>
        </w:rPr>
      </w:pPr>
    </w:p>
    <w:p w14:paraId="099231FD" w14:textId="77777777" w:rsidR="00D26196" w:rsidRPr="00D26196" w:rsidRDefault="00D26196">
      <w:pPr>
        <w:pStyle w:val="HTMLPreformatted"/>
        <w:divId w:val="2032412305"/>
        <w:rPr>
          <w:ins w:id="19489" w:author="shorny" w:date="2014-06-09T18:54:00Z"/>
          <w:sz w:val="18"/>
          <w:rPrChange w:id="19490" w:author="shorny" w:date="2014-06-09T18:55:00Z">
            <w:rPr>
              <w:ins w:id="19491" w:author="shorny" w:date="2014-06-09T18:54:00Z"/>
            </w:rPr>
          </w:rPrChange>
        </w:rPr>
      </w:pPr>
      <w:ins w:id="19492" w:author="shorny" w:date="2014-06-09T18:54:00Z">
        <w:r w:rsidRPr="00D26196">
          <w:rPr>
            <w:sz w:val="18"/>
            <w:rPrChange w:id="19493" w:author="shorny" w:date="2014-06-09T18:55:00Z">
              <w:rPr/>
            </w:rPrChange>
          </w:rPr>
          <w:t xml:space="preserve">  </w:t>
        </w:r>
        <w:r w:rsidRPr="00D26196">
          <w:rPr>
            <w:rStyle w:val="keyword1"/>
            <w:sz w:val="18"/>
            <w:rPrChange w:id="19494" w:author="shorny" w:date="2014-06-09T18:55:00Z">
              <w:rPr>
                <w:rStyle w:val="keyword1"/>
              </w:rPr>
            </w:rPrChange>
          </w:rPr>
          <w:t>SELECT</w:t>
        </w:r>
        <w:r w:rsidRPr="00D26196">
          <w:rPr>
            <w:sz w:val="18"/>
            <w:rPrChange w:id="19495" w:author="shorny" w:date="2014-06-09T18:55:00Z">
              <w:rPr/>
            </w:rPrChange>
          </w:rPr>
          <w:t xml:space="preserve"> ApplicantID, </w:t>
        </w:r>
        <w:r w:rsidRPr="00D26196">
          <w:rPr>
            <w:rStyle w:val="builtin1"/>
            <w:sz w:val="18"/>
            <w:rPrChange w:id="19496" w:author="shorny" w:date="2014-06-09T18:55:00Z">
              <w:rPr>
                <w:rStyle w:val="builtin1"/>
              </w:rPr>
            </w:rPrChange>
          </w:rPr>
          <w:t>COUNT</w:t>
        </w:r>
        <w:r w:rsidRPr="00D26196">
          <w:rPr>
            <w:sz w:val="18"/>
            <w:rPrChange w:id="19497" w:author="shorny" w:date="2014-06-09T18:55:00Z">
              <w:rPr/>
            </w:rPrChange>
          </w:rPr>
          <w:t xml:space="preserve">(*) </w:t>
        </w:r>
      </w:ins>
    </w:p>
    <w:p w14:paraId="489467D7" w14:textId="77777777" w:rsidR="00D26196" w:rsidRPr="00D26196" w:rsidRDefault="00D26196">
      <w:pPr>
        <w:pStyle w:val="HTMLPreformatted"/>
        <w:divId w:val="2032412305"/>
        <w:rPr>
          <w:ins w:id="19498" w:author="shorny" w:date="2014-06-09T18:54:00Z"/>
          <w:sz w:val="18"/>
          <w:rPrChange w:id="19499" w:author="shorny" w:date="2014-06-09T18:55:00Z">
            <w:rPr>
              <w:ins w:id="19500" w:author="shorny" w:date="2014-06-09T18:54:00Z"/>
            </w:rPr>
          </w:rPrChange>
        </w:rPr>
      </w:pPr>
      <w:ins w:id="19501" w:author="shorny" w:date="2014-06-09T18:54:00Z">
        <w:r w:rsidRPr="00D26196">
          <w:rPr>
            <w:sz w:val="18"/>
            <w:rPrChange w:id="19502" w:author="shorny" w:date="2014-06-09T18:55:00Z">
              <w:rPr/>
            </w:rPrChange>
          </w:rPr>
          <w:t xml:space="preserve">  </w:t>
        </w:r>
        <w:r w:rsidRPr="00D26196">
          <w:rPr>
            <w:rStyle w:val="keyword1"/>
            <w:sz w:val="18"/>
            <w:rPrChange w:id="19503" w:author="shorny" w:date="2014-06-09T18:55:00Z">
              <w:rPr>
                <w:rStyle w:val="keyword1"/>
              </w:rPr>
            </w:rPrChange>
          </w:rPr>
          <w:t>FROM</w:t>
        </w:r>
        <w:r w:rsidRPr="00D26196">
          <w:rPr>
            <w:sz w:val="18"/>
            <w:rPrChange w:id="19504" w:author="shorny" w:date="2014-06-09T18:55:00Z">
              <w:rPr/>
            </w:rPrChange>
          </w:rPr>
          <w:t xml:space="preserve"> rhd.Applicant </w:t>
        </w:r>
      </w:ins>
    </w:p>
    <w:p w14:paraId="00606E0A" w14:textId="77777777" w:rsidR="00D26196" w:rsidRPr="00D26196" w:rsidRDefault="00D26196">
      <w:pPr>
        <w:pStyle w:val="HTMLPreformatted"/>
        <w:divId w:val="2032412305"/>
        <w:rPr>
          <w:ins w:id="19505" w:author="shorny" w:date="2014-06-09T18:54:00Z"/>
          <w:sz w:val="18"/>
          <w:rPrChange w:id="19506" w:author="shorny" w:date="2014-06-09T18:55:00Z">
            <w:rPr>
              <w:ins w:id="19507" w:author="shorny" w:date="2014-06-09T18:54:00Z"/>
            </w:rPr>
          </w:rPrChange>
        </w:rPr>
      </w:pPr>
      <w:ins w:id="19508" w:author="shorny" w:date="2014-06-09T18:54:00Z">
        <w:r w:rsidRPr="00D26196">
          <w:rPr>
            <w:sz w:val="18"/>
            <w:rPrChange w:id="19509" w:author="shorny" w:date="2014-06-09T18:55:00Z">
              <w:rPr/>
            </w:rPrChange>
          </w:rPr>
          <w:t xml:space="preserve">  </w:t>
        </w:r>
        <w:r w:rsidRPr="00D26196">
          <w:rPr>
            <w:rStyle w:val="keyword1"/>
            <w:sz w:val="18"/>
            <w:rPrChange w:id="19510" w:author="shorny" w:date="2014-06-09T18:55:00Z">
              <w:rPr>
                <w:rStyle w:val="keyword1"/>
              </w:rPr>
            </w:rPrChange>
          </w:rPr>
          <w:t>WHERE</w:t>
        </w:r>
        <w:r w:rsidRPr="00D26196">
          <w:rPr>
            <w:sz w:val="18"/>
            <w:rPrChange w:id="19511" w:author="shorny" w:date="2014-06-09T18:55:00Z">
              <w:rPr/>
            </w:rPrChange>
          </w:rPr>
          <w:t xml:space="preserve"> Applicant.FName = </w:t>
        </w:r>
        <w:r w:rsidRPr="00D26196">
          <w:rPr>
            <w:rStyle w:val="string1"/>
            <w:sz w:val="18"/>
            <w:rPrChange w:id="19512" w:author="shorny" w:date="2014-06-09T18:55:00Z">
              <w:rPr>
                <w:rStyle w:val="string1"/>
              </w:rPr>
            </w:rPrChange>
          </w:rPr>
          <w:t>'Shirin'</w:t>
        </w:r>
        <w:r w:rsidRPr="00D26196">
          <w:rPr>
            <w:sz w:val="18"/>
            <w:rPrChange w:id="19513" w:author="shorny" w:date="2014-06-09T18:55:00Z">
              <w:rPr/>
            </w:rPrChange>
          </w:rPr>
          <w:t xml:space="preserve"> </w:t>
        </w:r>
      </w:ins>
    </w:p>
    <w:p w14:paraId="0E6A1B53" w14:textId="77777777" w:rsidR="00D26196" w:rsidRPr="00D26196" w:rsidRDefault="00D26196">
      <w:pPr>
        <w:pStyle w:val="HTMLPreformatted"/>
        <w:divId w:val="2032412305"/>
        <w:rPr>
          <w:ins w:id="19514" w:author="shorny" w:date="2014-06-09T18:54:00Z"/>
          <w:sz w:val="18"/>
          <w:rPrChange w:id="19515" w:author="shorny" w:date="2014-06-09T18:55:00Z">
            <w:rPr>
              <w:ins w:id="19516" w:author="shorny" w:date="2014-06-09T18:54:00Z"/>
            </w:rPr>
          </w:rPrChange>
        </w:rPr>
      </w:pPr>
      <w:ins w:id="19517" w:author="shorny" w:date="2014-06-09T18:54:00Z">
        <w:r w:rsidRPr="00D26196">
          <w:rPr>
            <w:sz w:val="18"/>
            <w:rPrChange w:id="19518" w:author="shorny" w:date="2014-06-09T18:55:00Z">
              <w:rPr/>
            </w:rPrChange>
          </w:rPr>
          <w:t xml:space="preserve">    </w:t>
        </w:r>
        <w:r w:rsidRPr="00D26196">
          <w:rPr>
            <w:rStyle w:val="keyword1"/>
            <w:sz w:val="18"/>
            <w:rPrChange w:id="19519" w:author="shorny" w:date="2014-06-09T18:55:00Z">
              <w:rPr>
                <w:rStyle w:val="keyword1"/>
              </w:rPr>
            </w:rPrChange>
          </w:rPr>
          <w:t>AND</w:t>
        </w:r>
        <w:r w:rsidRPr="00D26196">
          <w:rPr>
            <w:sz w:val="18"/>
            <w:rPrChange w:id="19520" w:author="shorny" w:date="2014-06-09T18:55:00Z">
              <w:rPr/>
            </w:rPrChange>
          </w:rPr>
          <w:t xml:space="preserve"> Applicant.LName = </w:t>
        </w:r>
        <w:r w:rsidRPr="00D26196">
          <w:rPr>
            <w:rStyle w:val="string1"/>
            <w:sz w:val="18"/>
            <w:rPrChange w:id="19521" w:author="shorny" w:date="2014-06-09T18:55:00Z">
              <w:rPr>
                <w:rStyle w:val="string1"/>
              </w:rPr>
            </w:rPrChange>
          </w:rPr>
          <w:t>'Ebadi'</w:t>
        </w:r>
        <w:r w:rsidRPr="00D26196">
          <w:rPr>
            <w:sz w:val="18"/>
            <w:rPrChange w:id="19522" w:author="shorny" w:date="2014-06-09T18:55:00Z">
              <w:rPr/>
            </w:rPrChange>
          </w:rPr>
          <w:t xml:space="preserve"> </w:t>
        </w:r>
      </w:ins>
    </w:p>
    <w:p w14:paraId="17A700A5" w14:textId="77777777" w:rsidR="00D26196" w:rsidRPr="00D26196" w:rsidRDefault="00D26196">
      <w:pPr>
        <w:pStyle w:val="HTMLPreformatted"/>
        <w:divId w:val="2032412305"/>
        <w:rPr>
          <w:ins w:id="19523" w:author="shorny" w:date="2014-06-09T18:54:00Z"/>
          <w:sz w:val="18"/>
          <w:rPrChange w:id="19524" w:author="shorny" w:date="2014-06-09T18:55:00Z">
            <w:rPr>
              <w:ins w:id="19525" w:author="shorny" w:date="2014-06-09T18:54:00Z"/>
            </w:rPr>
          </w:rPrChange>
        </w:rPr>
      </w:pPr>
      <w:ins w:id="19526" w:author="shorny" w:date="2014-06-09T18:54:00Z">
        <w:r w:rsidRPr="00D26196">
          <w:rPr>
            <w:sz w:val="18"/>
            <w:rPrChange w:id="19527" w:author="shorny" w:date="2014-06-09T18:55:00Z">
              <w:rPr/>
            </w:rPrChange>
          </w:rPr>
          <w:t xml:space="preserve">  </w:t>
        </w:r>
        <w:r w:rsidRPr="00D26196">
          <w:rPr>
            <w:rStyle w:val="keyword1"/>
            <w:sz w:val="18"/>
            <w:rPrChange w:id="19528" w:author="shorny" w:date="2014-06-09T18:55:00Z">
              <w:rPr>
                <w:rStyle w:val="keyword1"/>
              </w:rPr>
            </w:rPrChange>
          </w:rPr>
          <w:t>INTO</w:t>
        </w:r>
        <w:r w:rsidRPr="00D26196">
          <w:rPr>
            <w:sz w:val="18"/>
            <w:rPrChange w:id="19529" w:author="shorny" w:date="2014-06-09T18:55:00Z">
              <w:rPr/>
            </w:rPrChange>
          </w:rPr>
          <w:t xml:space="preserve"> appID, v_count ;</w:t>
        </w:r>
      </w:ins>
    </w:p>
    <w:p w14:paraId="7CD07257" w14:textId="77777777" w:rsidR="00D26196" w:rsidRPr="00D26196" w:rsidRDefault="00D26196">
      <w:pPr>
        <w:pStyle w:val="HTMLPreformatted"/>
        <w:divId w:val="2032412305"/>
        <w:rPr>
          <w:ins w:id="19530" w:author="shorny" w:date="2014-06-09T18:54:00Z"/>
          <w:sz w:val="18"/>
          <w:rPrChange w:id="19531" w:author="shorny" w:date="2014-06-09T18:55:00Z">
            <w:rPr>
              <w:ins w:id="19532" w:author="shorny" w:date="2014-06-09T18:54:00Z"/>
            </w:rPr>
          </w:rPrChange>
        </w:rPr>
      </w:pPr>
    </w:p>
    <w:p w14:paraId="63BF730A" w14:textId="77777777" w:rsidR="00D26196" w:rsidRPr="00D26196" w:rsidRDefault="00D26196">
      <w:pPr>
        <w:pStyle w:val="HTMLPreformatted"/>
        <w:divId w:val="2032412305"/>
        <w:rPr>
          <w:ins w:id="19533" w:author="shorny" w:date="2014-06-09T18:54:00Z"/>
          <w:sz w:val="18"/>
          <w:rPrChange w:id="19534" w:author="shorny" w:date="2014-06-09T18:55:00Z">
            <w:rPr>
              <w:ins w:id="19535" w:author="shorny" w:date="2014-06-09T18:54:00Z"/>
            </w:rPr>
          </w:rPrChange>
        </w:rPr>
      </w:pPr>
      <w:ins w:id="19536" w:author="shorny" w:date="2014-06-09T18:54:00Z">
        <w:r w:rsidRPr="00D26196">
          <w:rPr>
            <w:sz w:val="18"/>
            <w:rPrChange w:id="19537" w:author="shorny" w:date="2014-06-09T18:55:00Z">
              <w:rPr/>
            </w:rPrChange>
          </w:rPr>
          <w:t xml:space="preserve">  </w:t>
        </w:r>
        <w:r w:rsidRPr="00D26196">
          <w:rPr>
            <w:rStyle w:val="keyword1"/>
            <w:sz w:val="18"/>
            <w:rPrChange w:id="19538" w:author="shorny" w:date="2014-06-09T18:55:00Z">
              <w:rPr>
                <w:rStyle w:val="keyword1"/>
              </w:rPr>
            </w:rPrChange>
          </w:rPr>
          <w:t>CALL</w:t>
        </w:r>
        <w:r w:rsidRPr="00D26196">
          <w:rPr>
            <w:sz w:val="18"/>
            <w:rPrChange w:id="19539" w:author="shorny" w:date="2014-06-09T18:55:00Z">
              <w:rPr/>
            </w:rPrChange>
          </w:rPr>
          <w:t xml:space="preserve"> stk_unit.assert_true(</w:t>
        </w:r>
      </w:ins>
    </w:p>
    <w:p w14:paraId="42AD2737" w14:textId="77777777" w:rsidR="00D26196" w:rsidRPr="00D26196" w:rsidRDefault="00D26196">
      <w:pPr>
        <w:pStyle w:val="HTMLPreformatted"/>
        <w:divId w:val="2032412305"/>
        <w:rPr>
          <w:ins w:id="19540" w:author="shorny" w:date="2014-06-09T18:54:00Z"/>
          <w:sz w:val="18"/>
          <w:rPrChange w:id="19541" w:author="shorny" w:date="2014-06-09T18:55:00Z">
            <w:rPr>
              <w:ins w:id="19542" w:author="shorny" w:date="2014-06-09T18:54:00Z"/>
            </w:rPr>
          </w:rPrChange>
        </w:rPr>
      </w:pPr>
      <w:ins w:id="19543" w:author="shorny" w:date="2014-06-09T18:54:00Z">
        <w:r w:rsidRPr="00D26196">
          <w:rPr>
            <w:sz w:val="18"/>
            <w:rPrChange w:id="19544" w:author="shorny" w:date="2014-06-09T18:55:00Z">
              <w:rPr/>
            </w:rPrChange>
          </w:rPr>
          <w:t xml:space="preserve">    v_count = 1, </w:t>
        </w:r>
      </w:ins>
    </w:p>
    <w:p w14:paraId="07C647FE" w14:textId="77777777" w:rsidR="00D26196" w:rsidRPr="00D26196" w:rsidRDefault="00D26196">
      <w:pPr>
        <w:pStyle w:val="HTMLPreformatted"/>
        <w:divId w:val="2032412305"/>
        <w:rPr>
          <w:ins w:id="19545" w:author="shorny" w:date="2014-06-09T18:54:00Z"/>
          <w:sz w:val="18"/>
          <w:rPrChange w:id="19546" w:author="shorny" w:date="2014-06-09T18:55:00Z">
            <w:rPr>
              <w:ins w:id="19547" w:author="shorny" w:date="2014-06-09T18:54:00Z"/>
            </w:rPr>
          </w:rPrChange>
        </w:rPr>
      </w:pPr>
      <w:ins w:id="19548" w:author="shorny" w:date="2014-06-09T18:54:00Z">
        <w:r w:rsidRPr="00D26196">
          <w:rPr>
            <w:sz w:val="18"/>
            <w:rPrChange w:id="19549" w:author="shorny" w:date="2014-06-09T18:55:00Z">
              <w:rPr/>
            </w:rPrChange>
          </w:rPr>
          <w:t xml:space="preserve">    </w:t>
        </w:r>
        <w:r w:rsidRPr="00D26196">
          <w:rPr>
            <w:rStyle w:val="string1"/>
            <w:sz w:val="18"/>
            <w:rPrChange w:id="19550" w:author="shorny" w:date="2014-06-09T18:55:00Z">
              <w:rPr>
                <w:rStyle w:val="string1"/>
              </w:rPr>
            </w:rPrChange>
          </w:rPr>
          <w:t>'Expected exactly one applicant of given name'</w:t>
        </w:r>
        <w:r w:rsidRPr="00D26196">
          <w:rPr>
            <w:sz w:val="18"/>
            <w:rPrChange w:id="19551" w:author="shorny" w:date="2014-06-09T18:55:00Z">
              <w:rPr/>
            </w:rPrChange>
          </w:rPr>
          <w:t>) ;</w:t>
        </w:r>
      </w:ins>
    </w:p>
    <w:p w14:paraId="5CC49B09" w14:textId="77777777" w:rsidR="00D26196" w:rsidRPr="00D26196" w:rsidRDefault="00D26196">
      <w:pPr>
        <w:pStyle w:val="HTMLPreformatted"/>
        <w:divId w:val="2032412305"/>
        <w:rPr>
          <w:ins w:id="19552" w:author="shorny" w:date="2014-06-09T18:54:00Z"/>
          <w:sz w:val="18"/>
          <w:rPrChange w:id="19553" w:author="shorny" w:date="2014-06-09T18:55:00Z">
            <w:rPr>
              <w:ins w:id="19554" w:author="shorny" w:date="2014-06-09T18:54:00Z"/>
            </w:rPr>
          </w:rPrChange>
        </w:rPr>
      </w:pPr>
    </w:p>
    <w:p w14:paraId="7D7C9835" w14:textId="77777777" w:rsidR="00D26196" w:rsidRPr="00D26196" w:rsidRDefault="00D26196">
      <w:pPr>
        <w:pStyle w:val="HTMLPreformatted"/>
        <w:divId w:val="2032412305"/>
        <w:rPr>
          <w:ins w:id="19555" w:author="shorny" w:date="2014-06-09T18:54:00Z"/>
          <w:sz w:val="18"/>
          <w:rPrChange w:id="19556" w:author="shorny" w:date="2014-06-09T18:55:00Z">
            <w:rPr>
              <w:ins w:id="19557" w:author="shorny" w:date="2014-06-09T18:54:00Z"/>
            </w:rPr>
          </w:rPrChange>
        </w:rPr>
      </w:pPr>
      <w:ins w:id="19558" w:author="shorny" w:date="2014-06-09T18:54:00Z">
        <w:r w:rsidRPr="00D26196">
          <w:rPr>
            <w:sz w:val="18"/>
            <w:rPrChange w:id="19559" w:author="shorny" w:date="2014-06-09T18:55:00Z">
              <w:rPr/>
            </w:rPrChange>
          </w:rPr>
          <w:t xml:space="preserve">  </w:t>
        </w:r>
        <w:r w:rsidRPr="00D26196">
          <w:rPr>
            <w:rStyle w:val="keyword1"/>
            <w:sz w:val="18"/>
            <w:rPrChange w:id="19560" w:author="shorny" w:date="2014-06-09T18:55:00Z">
              <w:rPr>
                <w:rStyle w:val="keyword1"/>
              </w:rPr>
            </w:rPrChange>
          </w:rPr>
          <w:t>CALL</w:t>
        </w:r>
        <w:r w:rsidRPr="00D26196">
          <w:rPr>
            <w:sz w:val="18"/>
            <w:rPrChange w:id="19561" w:author="shorny" w:date="2014-06-09T18:55:00Z">
              <w:rPr/>
            </w:rPrChange>
          </w:rPr>
          <w:t xml:space="preserve"> stk_unit.assert_true(</w:t>
        </w:r>
      </w:ins>
    </w:p>
    <w:p w14:paraId="2FE837B2" w14:textId="77777777" w:rsidR="00D26196" w:rsidRPr="00D26196" w:rsidRDefault="00D26196">
      <w:pPr>
        <w:pStyle w:val="HTMLPreformatted"/>
        <w:divId w:val="2032412305"/>
        <w:rPr>
          <w:ins w:id="19562" w:author="shorny" w:date="2014-06-09T18:54:00Z"/>
          <w:sz w:val="18"/>
          <w:rPrChange w:id="19563" w:author="shorny" w:date="2014-06-09T18:55:00Z">
            <w:rPr>
              <w:ins w:id="19564" w:author="shorny" w:date="2014-06-09T18:54:00Z"/>
            </w:rPr>
          </w:rPrChange>
        </w:rPr>
      </w:pPr>
      <w:ins w:id="19565" w:author="shorny" w:date="2014-06-09T18:54:00Z">
        <w:r w:rsidRPr="00D26196">
          <w:rPr>
            <w:sz w:val="18"/>
            <w:rPrChange w:id="19566" w:author="shorny" w:date="2014-06-09T18:55:00Z">
              <w:rPr/>
            </w:rPrChange>
          </w:rPr>
          <w:t xml:space="preserve">    appID = 1, </w:t>
        </w:r>
      </w:ins>
    </w:p>
    <w:p w14:paraId="7AAD66AD" w14:textId="77777777" w:rsidR="00D26196" w:rsidRPr="00D26196" w:rsidRDefault="00D26196">
      <w:pPr>
        <w:pStyle w:val="HTMLPreformatted"/>
        <w:divId w:val="2032412305"/>
        <w:rPr>
          <w:ins w:id="19567" w:author="shorny" w:date="2014-06-09T18:54:00Z"/>
          <w:sz w:val="18"/>
          <w:rPrChange w:id="19568" w:author="shorny" w:date="2014-06-09T18:55:00Z">
            <w:rPr>
              <w:ins w:id="19569" w:author="shorny" w:date="2014-06-09T18:54:00Z"/>
            </w:rPr>
          </w:rPrChange>
        </w:rPr>
      </w:pPr>
      <w:ins w:id="19570" w:author="shorny" w:date="2014-06-09T18:54:00Z">
        <w:r w:rsidRPr="00D26196">
          <w:rPr>
            <w:sz w:val="18"/>
            <w:rPrChange w:id="19571" w:author="shorny" w:date="2014-06-09T18:55:00Z">
              <w:rPr/>
            </w:rPrChange>
          </w:rPr>
          <w:lastRenderedPageBreak/>
          <w:t xml:space="preserve">    </w:t>
        </w:r>
        <w:r w:rsidRPr="00D26196">
          <w:rPr>
            <w:rStyle w:val="string1"/>
            <w:sz w:val="18"/>
            <w:rPrChange w:id="19572" w:author="shorny" w:date="2014-06-09T18:55:00Z">
              <w:rPr>
                <w:rStyle w:val="string1"/>
              </w:rPr>
            </w:rPrChange>
          </w:rPr>
          <w:t>'Expected exactly one applicant of given name'</w:t>
        </w:r>
        <w:r w:rsidRPr="00D26196">
          <w:rPr>
            <w:sz w:val="18"/>
            <w:rPrChange w:id="19573" w:author="shorny" w:date="2014-06-09T18:55:00Z">
              <w:rPr/>
            </w:rPrChange>
          </w:rPr>
          <w:t>) ;</w:t>
        </w:r>
      </w:ins>
    </w:p>
    <w:p w14:paraId="6948F1D5" w14:textId="77777777" w:rsidR="00D26196" w:rsidRPr="00D26196" w:rsidRDefault="00D26196">
      <w:pPr>
        <w:pStyle w:val="HTMLPreformatted"/>
        <w:divId w:val="2032412305"/>
        <w:rPr>
          <w:ins w:id="19574" w:author="shorny" w:date="2014-06-09T18:54:00Z"/>
          <w:sz w:val="18"/>
          <w:rPrChange w:id="19575" w:author="shorny" w:date="2014-06-09T18:55:00Z">
            <w:rPr>
              <w:ins w:id="19576" w:author="shorny" w:date="2014-06-09T18:54:00Z"/>
            </w:rPr>
          </w:rPrChange>
        </w:rPr>
      </w:pPr>
      <w:ins w:id="19577" w:author="shorny" w:date="2014-06-09T18:54:00Z">
        <w:r w:rsidRPr="00D26196">
          <w:rPr>
            <w:rStyle w:val="keyword1"/>
            <w:sz w:val="18"/>
            <w:rPrChange w:id="19578" w:author="shorny" w:date="2014-06-09T18:55:00Z">
              <w:rPr>
                <w:rStyle w:val="keyword1"/>
              </w:rPr>
            </w:rPrChange>
          </w:rPr>
          <w:t>END</w:t>
        </w:r>
        <w:r w:rsidRPr="00D26196">
          <w:rPr>
            <w:sz w:val="18"/>
            <w:rPrChange w:id="19579" w:author="shorny" w:date="2014-06-09T18:55:00Z">
              <w:rPr/>
            </w:rPrChange>
          </w:rPr>
          <w:t xml:space="preserve"> $$</w:t>
        </w:r>
      </w:ins>
    </w:p>
    <w:p w14:paraId="2E72634E" w14:textId="77777777" w:rsidR="00D26196" w:rsidRPr="00D26196" w:rsidRDefault="00D26196">
      <w:pPr>
        <w:pStyle w:val="HTMLPreformatted"/>
        <w:divId w:val="2032412305"/>
        <w:rPr>
          <w:ins w:id="19580" w:author="shorny" w:date="2014-06-09T18:54:00Z"/>
          <w:sz w:val="18"/>
          <w:rPrChange w:id="19581" w:author="shorny" w:date="2014-06-09T18:55:00Z">
            <w:rPr>
              <w:ins w:id="19582" w:author="shorny" w:date="2014-06-09T18:54:00Z"/>
            </w:rPr>
          </w:rPrChange>
        </w:rPr>
      </w:pPr>
    </w:p>
    <w:p w14:paraId="75586287" w14:textId="77777777" w:rsidR="00D26196" w:rsidRPr="00D26196" w:rsidRDefault="00D26196">
      <w:pPr>
        <w:pStyle w:val="HTMLPreformatted"/>
        <w:divId w:val="2032412305"/>
        <w:rPr>
          <w:ins w:id="19583" w:author="shorny" w:date="2014-06-09T18:54:00Z"/>
          <w:rStyle w:val="comment1"/>
          <w:sz w:val="18"/>
          <w:rPrChange w:id="19584" w:author="shorny" w:date="2014-06-09T18:55:00Z">
            <w:rPr>
              <w:ins w:id="19585" w:author="shorny" w:date="2014-06-09T18:54:00Z"/>
              <w:rStyle w:val="comment1"/>
            </w:rPr>
          </w:rPrChange>
        </w:rPr>
      </w:pPr>
      <w:ins w:id="19586" w:author="shorny" w:date="2014-06-09T18:54:00Z">
        <w:r w:rsidRPr="00D26196">
          <w:rPr>
            <w:rStyle w:val="comment1"/>
            <w:sz w:val="18"/>
            <w:rPrChange w:id="19587" w:author="shorny" w:date="2014-06-09T18:55:00Z">
              <w:rPr>
                <w:rStyle w:val="comment1"/>
              </w:rPr>
            </w:rPrChange>
          </w:rPr>
          <w:t>-- CREATE PROCEDURE test_utrans_a2()</w:t>
        </w:r>
      </w:ins>
    </w:p>
    <w:p w14:paraId="5AC8C1EA" w14:textId="77777777" w:rsidR="00D26196" w:rsidRPr="00D26196" w:rsidRDefault="00D26196">
      <w:pPr>
        <w:pStyle w:val="HTMLPreformatted"/>
        <w:divId w:val="2032412305"/>
        <w:rPr>
          <w:ins w:id="19588" w:author="shorny" w:date="2014-06-09T18:54:00Z"/>
          <w:rStyle w:val="comment1"/>
          <w:sz w:val="18"/>
          <w:rPrChange w:id="19589" w:author="shorny" w:date="2014-06-09T18:55:00Z">
            <w:rPr>
              <w:ins w:id="19590" w:author="shorny" w:date="2014-06-09T18:54:00Z"/>
              <w:rStyle w:val="comment1"/>
            </w:rPr>
          </w:rPrChange>
        </w:rPr>
      </w:pPr>
      <w:ins w:id="19591" w:author="shorny" w:date="2014-06-09T18:54:00Z">
        <w:r w:rsidRPr="00D26196">
          <w:rPr>
            <w:rStyle w:val="comment1"/>
            <w:sz w:val="18"/>
            <w:rPrChange w:id="19592" w:author="shorny" w:date="2014-06-09T18:55:00Z">
              <w:rPr>
                <w:rStyle w:val="comment1"/>
              </w:rPr>
            </w:rPrChange>
          </w:rPr>
          <w:t>-- BEGIN</w:t>
        </w:r>
      </w:ins>
    </w:p>
    <w:p w14:paraId="62C404FF" w14:textId="77777777" w:rsidR="00D26196" w:rsidRPr="00D26196" w:rsidRDefault="00D26196">
      <w:pPr>
        <w:pStyle w:val="HTMLPreformatted"/>
        <w:divId w:val="2032412305"/>
        <w:rPr>
          <w:ins w:id="19593" w:author="shorny" w:date="2014-06-09T18:54:00Z"/>
          <w:rStyle w:val="comment1"/>
          <w:sz w:val="18"/>
          <w:rPrChange w:id="19594" w:author="shorny" w:date="2014-06-09T18:55:00Z">
            <w:rPr>
              <w:ins w:id="19595" w:author="shorny" w:date="2014-06-09T18:54:00Z"/>
              <w:rStyle w:val="comment1"/>
            </w:rPr>
          </w:rPrChange>
        </w:rPr>
      </w:pPr>
      <w:ins w:id="19596" w:author="shorny" w:date="2014-06-09T18:54:00Z">
        <w:r w:rsidRPr="00D26196">
          <w:rPr>
            <w:rStyle w:val="comment1"/>
            <w:sz w:val="18"/>
            <w:rPrChange w:id="19597" w:author="shorny" w:date="2014-06-09T18:55:00Z">
              <w:rPr>
                <w:rStyle w:val="comment1"/>
              </w:rPr>
            </w:rPrChange>
          </w:rPr>
          <w:t>--   DECLARE pubID INT(10);</w:t>
        </w:r>
      </w:ins>
    </w:p>
    <w:p w14:paraId="1500A66C" w14:textId="77777777" w:rsidR="00D26196" w:rsidRPr="00D26196" w:rsidRDefault="00D26196">
      <w:pPr>
        <w:pStyle w:val="HTMLPreformatted"/>
        <w:divId w:val="2032412305"/>
        <w:rPr>
          <w:ins w:id="19598" w:author="shorny" w:date="2014-06-09T18:54:00Z"/>
          <w:rStyle w:val="comment1"/>
          <w:sz w:val="18"/>
          <w:rPrChange w:id="19599" w:author="shorny" w:date="2014-06-09T18:55:00Z">
            <w:rPr>
              <w:ins w:id="19600" w:author="shorny" w:date="2014-06-09T18:54:00Z"/>
              <w:rStyle w:val="comment1"/>
            </w:rPr>
          </w:rPrChange>
        </w:rPr>
      </w:pPr>
      <w:ins w:id="19601" w:author="shorny" w:date="2014-06-09T18:54:00Z">
        <w:r w:rsidRPr="00D26196">
          <w:rPr>
            <w:rStyle w:val="comment1"/>
            <w:sz w:val="18"/>
            <w:rPrChange w:id="19602" w:author="shorny" w:date="2014-06-09T18:55:00Z">
              <w:rPr>
                <w:rStyle w:val="comment1"/>
              </w:rPr>
            </w:rPrChange>
          </w:rPr>
          <w:t>--   DECLARE v_count INT;</w:t>
        </w:r>
      </w:ins>
    </w:p>
    <w:p w14:paraId="54FD3368" w14:textId="77777777" w:rsidR="00D26196" w:rsidRPr="00D26196" w:rsidRDefault="00D26196">
      <w:pPr>
        <w:pStyle w:val="HTMLPreformatted"/>
        <w:divId w:val="2032412305"/>
        <w:rPr>
          <w:ins w:id="19603" w:author="shorny" w:date="2014-06-09T18:54:00Z"/>
          <w:sz w:val="18"/>
          <w:rPrChange w:id="19604" w:author="shorny" w:date="2014-06-09T18:55:00Z">
            <w:rPr>
              <w:ins w:id="19605" w:author="shorny" w:date="2014-06-09T18:54:00Z"/>
            </w:rPr>
          </w:rPrChange>
        </w:rPr>
      </w:pPr>
    </w:p>
    <w:p w14:paraId="10AA0323" w14:textId="77777777" w:rsidR="00D26196" w:rsidRPr="00D26196" w:rsidRDefault="00D26196">
      <w:pPr>
        <w:pStyle w:val="HTMLPreformatted"/>
        <w:divId w:val="2032412305"/>
        <w:rPr>
          <w:ins w:id="19606" w:author="shorny" w:date="2014-06-09T18:54:00Z"/>
          <w:rStyle w:val="comment1"/>
          <w:sz w:val="18"/>
          <w:rPrChange w:id="19607" w:author="shorny" w:date="2014-06-09T18:55:00Z">
            <w:rPr>
              <w:ins w:id="19608" w:author="shorny" w:date="2014-06-09T18:54:00Z"/>
              <w:rStyle w:val="comment1"/>
            </w:rPr>
          </w:rPrChange>
        </w:rPr>
      </w:pPr>
      <w:ins w:id="19609" w:author="shorny" w:date="2014-06-09T18:54:00Z">
        <w:r w:rsidRPr="00D26196">
          <w:rPr>
            <w:rStyle w:val="comment1"/>
            <w:sz w:val="18"/>
            <w:rPrChange w:id="19610" w:author="shorny" w:date="2014-06-09T18:55:00Z">
              <w:rPr>
                <w:rStyle w:val="comment1"/>
              </w:rPr>
            </w:rPrChange>
          </w:rPr>
          <w:t>--   SELECT p.PubID, COUNT(*) FROM rhd.Publication p, rhd.Applicant a</w:t>
        </w:r>
      </w:ins>
    </w:p>
    <w:p w14:paraId="65470DD6" w14:textId="77777777" w:rsidR="00D26196" w:rsidRPr="00D26196" w:rsidRDefault="00D26196">
      <w:pPr>
        <w:pStyle w:val="HTMLPreformatted"/>
        <w:divId w:val="2032412305"/>
        <w:rPr>
          <w:ins w:id="19611" w:author="shorny" w:date="2014-06-09T18:54:00Z"/>
          <w:rStyle w:val="comment1"/>
          <w:sz w:val="18"/>
          <w:rPrChange w:id="19612" w:author="shorny" w:date="2014-06-09T18:55:00Z">
            <w:rPr>
              <w:ins w:id="19613" w:author="shorny" w:date="2014-06-09T18:54:00Z"/>
              <w:rStyle w:val="comment1"/>
            </w:rPr>
          </w:rPrChange>
        </w:rPr>
      </w:pPr>
      <w:ins w:id="19614" w:author="shorny" w:date="2014-06-09T18:54:00Z">
        <w:r w:rsidRPr="00D26196">
          <w:rPr>
            <w:rStyle w:val="comment1"/>
            <w:sz w:val="18"/>
            <w:rPrChange w:id="19615" w:author="shorny" w:date="2014-06-09T18:55:00Z">
              <w:rPr>
                <w:rStyle w:val="comment1"/>
              </w:rPr>
            </w:rPrChange>
          </w:rPr>
          <w:t xml:space="preserve">--   WHERE p.ApplicantID = a.ApplicantID </w:t>
        </w:r>
      </w:ins>
    </w:p>
    <w:p w14:paraId="71EAA674" w14:textId="77777777" w:rsidR="00D26196" w:rsidRPr="00D26196" w:rsidRDefault="00D26196">
      <w:pPr>
        <w:pStyle w:val="HTMLPreformatted"/>
        <w:divId w:val="2032412305"/>
        <w:rPr>
          <w:ins w:id="19616" w:author="shorny" w:date="2014-06-09T18:54:00Z"/>
          <w:rStyle w:val="comment1"/>
          <w:sz w:val="18"/>
          <w:rPrChange w:id="19617" w:author="shorny" w:date="2014-06-09T18:55:00Z">
            <w:rPr>
              <w:ins w:id="19618" w:author="shorny" w:date="2014-06-09T18:54:00Z"/>
              <w:rStyle w:val="comment1"/>
            </w:rPr>
          </w:rPrChange>
        </w:rPr>
      </w:pPr>
      <w:ins w:id="19619" w:author="shorny" w:date="2014-06-09T18:54:00Z">
        <w:r w:rsidRPr="00D26196">
          <w:rPr>
            <w:rStyle w:val="comment1"/>
            <w:sz w:val="18"/>
            <w:rPrChange w:id="19620" w:author="shorny" w:date="2014-06-09T18:55:00Z">
              <w:rPr>
                <w:rStyle w:val="comment1"/>
              </w:rPr>
            </w:rPrChange>
          </w:rPr>
          <w:t>--     AND a.FName = 'Shirin'</w:t>
        </w:r>
      </w:ins>
    </w:p>
    <w:p w14:paraId="52009691" w14:textId="77777777" w:rsidR="00D26196" w:rsidRPr="00D26196" w:rsidRDefault="00D26196">
      <w:pPr>
        <w:pStyle w:val="HTMLPreformatted"/>
        <w:divId w:val="2032412305"/>
        <w:rPr>
          <w:ins w:id="19621" w:author="shorny" w:date="2014-06-09T18:54:00Z"/>
          <w:rStyle w:val="comment1"/>
          <w:sz w:val="18"/>
          <w:rPrChange w:id="19622" w:author="shorny" w:date="2014-06-09T18:55:00Z">
            <w:rPr>
              <w:ins w:id="19623" w:author="shorny" w:date="2014-06-09T18:54:00Z"/>
              <w:rStyle w:val="comment1"/>
            </w:rPr>
          </w:rPrChange>
        </w:rPr>
      </w:pPr>
      <w:ins w:id="19624" w:author="shorny" w:date="2014-06-09T18:54:00Z">
        <w:r w:rsidRPr="00D26196">
          <w:rPr>
            <w:rStyle w:val="comment1"/>
            <w:sz w:val="18"/>
            <w:rPrChange w:id="19625" w:author="shorny" w:date="2014-06-09T18:55:00Z">
              <w:rPr>
                <w:rStyle w:val="comment1"/>
              </w:rPr>
            </w:rPrChange>
          </w:rPr>
          <w:t>--     AND a.LName = 'Ebadi'</w:t>
        </w:r>
      </w:ins>
    </w:p>
    <w:p w14:paraId="7B9D1E33" w14:textId="77777777" w:rsidR="00D26196" w:rsidRPr="00D26196" w:rsidRDefault="00D26196">
      <w:pPr>
        <w:pStyle w:val="HTMLPreformatted"/>
        <w:divId w:val="2032412305"/>
        <w:rPr>
          <w:ins w:id="19626" w:author="shorny" w:date="2014-06-09T18:54:00Z"/>
          <w:rStyle w:val="comment1"/>
          <w:sz w:val="18"/>
          <w:rPrChange w:id="19627" w:author="shorny" w:date="2014-06-09T18:55:00Z">
            <w:rPr>
              <w:ins w:id="19628" w:author="shorny" w:date="2014-06-09T18:54:00Z"/>
              <w:rStyle w:val="comment1"/>
            </w:rPr>
          </w:rPrChange>
        </w:rPr>
      </w:pPr>
      <w:ins w:id="19629" w:author="shorny" w:date="2014-06-09T18:54:00Z">
        <w:r w:rsidRPr="00D26196">
          <w:rPr>
            <w:rStyle w:val="comment1"/>
            <w:sz w:val="18"/>
            <w:rPrChange w:id="19630" w:author="shorny" w:date="2014-06-09T18:55:00Z">
              <w:rPr>
                <w:rStyle w:val="comment1"/>
              </w:rPr>
            </w:rPrChange>
          </w:rPr>
          <w:t xml:space="preserve">--   INTO pubID, </w:t>
        </w:r>
      </w:ins>
    </w:p>
    <w:p w14:paraId="559C8F73" w14:textId="77777777" w:rsidR="00D26196" w:rsidRPr="00D26196" w:rsidRDefault="00D26196">
      <w:pPr>
        <w:pStyle w:val="HTMLPreformatted"/>
        <w:divId w:val="2032412305"/>
        <w:rPr>
          <w:ins w:id="19631" w:author="shorny" w:date="2014-06-09T18:54:00Z"/>
          <w:sz w:val="18"/>
          <w:rPrChange w:id="19632" w:author="shorny" w:date="2014-06-09T18:55:00Z">
            <w:rPr>
              <w:ins w:id="19633" w:author="shorny" w:date="2014-06-09T18:54:00Z"/>
            </w:rPr>
          </w:rPrChange>
        </w:rPr>
      </w:pPr>
    </w:p>
    <w:p w14:paraId="72381175" w14:textId="77777777" w:rsidR="00D26196" w:rsidRPr="00D26196" w:rsidRDefault="00D26196">
      <w:pPr>
        <w:pStyle w:val="HTMLPreformatted"/>
        <w:divId w:val="2032412305"/>
        <w:rPr>
          <w:ins w:id="19634" w:author="shorny" w:date="2014-06-09T18:54:00Z"/>
          <w:rStyle w:val="comment1"/>
          <w:sz w:val="18"/>
          <w:rPrChange w:id="19635" w:author="shorny" w:date="2014-06-09T18:55:00Z">
            <w:rPr>
              <w:ins w:id="19636" w:author="shorny" w:date="2014-06-09T18:54:00Z"/>
              <w:rStyle w:val="comment1"/>
            </w:rPr>
          </w:rPrChange>
        </w:rPr>
      </w:pPr>
      <w:ins w:id="19637" w:author="shorny" w:date="2014-06-09T18:54:00Z">
        <w:r w:rsidRPr="00D26196">
          <w:rPr>
            <w:rStyle w:val="comment1"/>
            <w:sz w:val="18"/>
            <w:rPrChange w:id="19638" w:author="shorny" w:date="2014-06-09T18:55:00Z">
              <w:rPr>
                <w:rStyle w:val="comment1"/>
              </w:rPr>
            </w:rPrChange>
          </w:rPr>
          <w:t xml:space="preserve">--   SELECT ApplicantID, COUNT(*) </w:t>
        </w:r>
      </w:ins>
    </w:p>
    <w:p w14:paraId="6C0297CF" w14:textId="77777777" w:rsidR="00D26196" w:rsidRPr="00D26196" w:rsidRDefault="00D26196">
      <w:pPr>
        <w:pStyle w:val="HTMLPreformatted"/>
        <w:divId w:val="2032412305"/>
        <w:rPr>
          <w:ins w:id="19639" w:author="shorny" w:date="2014-06-09T18:54:00Z"/>
          <w:rStyle w:val="comment1"/>
          <w:sz w:val="18"/>
          <w:rPrChange w:id="19640" w:author="shorny" w:date="2014-06-09T18:55:00Z">
            <w:rPr>
              <w:ins w:id="19641" w:author="shorny" w:date="2014-06-09T18:54:00Z"/>
              <w:rStyle w:val="comment1"/>
            </w:rPr>
          </w:rPrChange>
        </w:rPr>
      </w:pPr>
      <w:ins w:id="19642" w:author="shorny" w:date="2014-06-09T18:54:00Z">
        <w:r w:rsidRPr="00D26196">
          <w:rPr>
            <w:rStyle w:val="comment1"/>
            <w:sz w:val="18"/>
            <w:rPrChange w:id="19643" w:author="shorny" w:date="2014-06-09T18:55:00Z">
              <w:rPr>
                <w:rStyle w:val="comment1"/>
              </w:rPr>
            </w:rPrChange>
          </w:rPr>
          <w:t xml:space="preserve">--   FROM rhd.Applicant </w:t>
        </w:r>
      </w:ins>
    </w:p>
    <w:p w14:paraId="3A86C607" w14:textId="77777777" w:rsidR="00D26196" w:rsidRPr="00D26196" w:rsidRDefault="00D26196">
      <w:pPr>
        <w:pStyle w:val="HTMLPreformatted"/>
        <w:divId w:val="2032412305"/>
        <w:rPr>
          <w:ins w:id="19644" w:author="shorny" w:date="2014-06-09T18:54:00Z"/>
          <w:rStyle w:val="comment1"/>
          <w:sz w:val="18"/>
          <w:rPrChange w:id="19645" w:author="shorny" w:date="2014-06-09T18:55:00Z">
            <w:rPr>
              <w:ins w:id="19646" w:author="shorny" w:date="2014-06-09T18:54:00Z"/>
              <w:rStyle w:val="comment1"/>
            </w:rPr>
          </w:rPrChange>
        </w:rPr>
      </w:pPr>
      <w:ins w:id="19647" w:author="shorny" w:date="2014-06-09T18:54:00Z">
        <w:r w:rsidRPr="00D26196">
          <w:rPr>
            <w:rStyle w:val="comment1"/>
            <w:sz w:val="18"/>
            <w:rPrChange w:id="19648" w:author="shorny" w:date="2014-06-09T18:55:00Z">
              <w:rPr>
                <w:rStyle w:val="comment1"/>
              </w:rPr>
            </w:rPrChange>
          </w:rPr>
          <w:t xml:space="preserve">--   WHERE Applicant.FName = 'Shirin' </w:t>
        </w:r>
      </w:ins>
    </w:p>
    <w:p w14:paraId="5F67CEB0" w14:textId="77777777" w:rsidR="00D26196" w:rsidRPr="00D26196" w:rsidRDefault="00D26196">
      <w:pPr>
        <w:pStyle w:val="HTMLPreformatted"/>
        <w:divId w:val="2032412305"/>
        <w:rPr>
          <w:ins w:id="19649" w:author="shorny" w:date="2014-06-09T18:54:00Z"/>
          <w:rStyle w:val="comment1"/>
          <w:sz w:val="18"/>
          <w:rPrChange w:id="19650" w:author="shorny" w:date="2014-06-09T18:55:00Z">
            <w:rPr>
              <w:ins w:id="19651" w:author="shorny" w:date="2014-06-09T18:54:00Z"/>
              <w:rStyle w:val="comment1"/>
            </w:rPr>
          </w:rPrChange>
        </w:rPr>
      </w:pPr>
      <w:ins w:id="19652" w:author="shorny" w:date="2014-06-09T18:54:00Z">
        <w:r w:rsidRPr="00D26196">
          <w:rPr>
            <w:rStyle w:val="comment1"/>
            <w:sz w:val="18"/>
            <w:rPrChange w:id="19653" w:author="shorny" w:date="2014-06-09T18:55:00Z">
              <w:rPr>
                <w:rStyle w:val="comment1"/>
              </w:rPr>
            </w:rPrChange>
          </w:rPr>
          <w:t xml:space="preserve">--     AND Applicant.LName = 'Ebadi' </w:t>
        </w:r>
      </w:ins>
    </w:p>
    <w:p w14:paraId="2C710F1B" w14:textId="77777777" w:rsidR="00D26196" w:rsidRPr="00D26196" w:rsidRDefault="00D26196">
      <w:pPr>
        <w:pStyle w:val="HTMLPreformatted"/>
        <w:divId w:val="2032412305"/>
        <w:rPr>
          <w:ins w:id="19654" w:author="shorny" w:date="2014-06-09T18:54:00Z"/>
          <w:rStyle w:val="comment1"/>
          <w:sz w:val="18"/>
          <w:rPrChange w:id="19655" w:author="shorny" w:date="2014-06-09T18:55:00Z">
            <w:rPr>
              <w:ins w:id="19656" w:author="shorny" w:date="2014-06-09T18:54:00Z"/>
              <w:rStyle w:val="comment1"/>
            </w:rPr>
          </w:rPrChange>
        </w:rPr>
      </w:pPr>
      <w:ins w:id="19657" w:author="shorny" w:date="2014-06-09T18:54:00Z">
        <w:r w:rsidRPr="00D26196">
          <w:rPr>
            <w:rStyle w:val="comment1"/>
            <w:sz w:val="18"/>
            <w:rPrChange w:id="19658" w:author="shorny" w:date="2014-06-09T18:55:00Z">
              <w:rPr>
                <w:rStyle w:val="comment1"/>
              </w:rPr>
            </w:rPrChange>
          </w:rPr>
          <w:t>--   INTO appID, v_count ;</w:t>
        </w:r>
      </w:ins>
    </w:p>
    <w:p w14:paraId="085D3822" w14:textId="77777777" w:rsidR="00D26196" w:rsidRPr="00D26196" w:rsidRDefault="00D26196">
      <w:pPr>
        <w:pStyle w:val="HTMLPreformatted"/>
        <w:divId w:val="2032412305"/>
        <w:rPr>
          <w:ins w:id="19659" w:author="shorny" w:date="2014-06-09T18:54:00Z"/>
          <w:sz w:val="18"/>
          <w:rPrChange w:id="19660" w:author="shorny" w:date="2014-06-09T18:55:00Z">
            <w:rPr>
              <w:ins w:id="19661" w:author="shorny" w:date="2014-06-09T18:54:00Z"/>
            </w:rPr>
          </w:rPrChange>
        </w:rPr>
      </w:pPr>
    </w:p>
    <w:p w14:paraId="7B3F221A" w14:textId="77777777" w:rsidR="00D26196" w:rsidRPr="00D26196" w:rsidRDefault="00D26196">
      <w:pPr>
        <w:pStyle w:val="HTMLPreformatted"/>
        <w:divId w:val="2032412305"/>
        <w:rPr>
          <w:ins w:id="19662" w:author="shorny" w:date="2014-06-09T18:54:00Z"/>
          <w:rStyle w:val="comment1"/>
          <w:sz w:val="18"/>
          <w:rPrChange w:id="19663" w:author="shorny" w:date="2014-06-09T18:55:00Z">
            <w:rPr>
              <w:ins w:id="19664" w:author="shorny" w:date="2014-06-09T18:54:00Z"/>
              <w:rStyle w:val="comment1"/>
            </w:rPr>
          </w:rPrChange>
        </w:rPr>
      </w:pPr>
      <w:ins w:id="19665" w:author="shorny" w:date="2014-06-09T18:54:00Z">
        <w:r w:rsidRPr="00D26196">
          <w:rPr>
            <w:rStyle w:val="comment1"/>
            <w:sz w:val="18"/>
            <w:rPrChange w:id="19666" w:author="shorny" w:date="2014-06-09T18:55:00Z">
              <w:rPr>
                <w:rStyle w:val="comment1"/>
              </w:rPr>
            </w:rPrChange>
          </w:rPr>
          <w:t>--   CALL stk_unit.assert_true(</w:t>
        </w:r>
      </w:ins>
    </w:p>
    <w:p w14:paraId="400C30AA" w14:textId="77777777" w:rsidR="00D26196" w:rsidRPr="00D26196" w:rsidRDefault="00D26196">
      <w:pPr>
        <w:pStyle w:val="HTMLPreformatted"/>
        <w:divId w:val="2032412305"/>
        <w:rPr>
          <w:ins w:id="19667" w:author="shorny" w:date="2014-06-09T18:54:00Z"/>
          <w:rStyle w:val="comment1"/>
          <w:sz w:val="18"/>
          <w:rPrChange w:id="19668" w:author="shorny" w:date="2014-06-09T18:55:00Z">
            <w:rPr>
              <w:ins w:id="19669" w:author="shorny" w:date="2014-06-09T18:54:00Z"/>
              <w:rStyle w:val="comment1"/>
            </w:rPr>
          </w:rPrChange>
        </w:rPr>
      </w:pPr>
      <w:ins w:id="19670" w:author="shorny" w:date="2014-06-09T18:54:00Z">
        <w:r w:rsidRPr="00D26196">
          <w:rPr>
            <w:rStyle w:val="comment1"/>
            <w:sz w:val="18"/>
            <w:rPrChange w:id="19671" w:author="shorny" w:date="2014-06-09T18:55:00Z">
              <w:rPr>
                <w:rStyle w:val="comment1"/>
              </w:rPr>
            </w:rPrChange>
          </w:rPr>
          <w:t xml:space="preserve">--     v_count = 1, </w:t>
        </w:r>
      </w:ins>
    </w:p>
    <w:p w14:paraId="2EB3AEEB" w14:textId="77777777" w:rsidR="00D26196" w:rsidRPr="00D26196" w:rsidRDefault="00D26196">
      <w:pPr>
        <w:pStyle w:val="HTMLPreformatted"/>
        <w:divId w:val="2032412305"/>
        <w:rPr>
          <w:ins w:id="19672" w:author="shorny" w:date="2014-06-09T18:54:00Z"/>
          <w:rStyle w:val="comment1"/>
          <w:sz w:val="18"/>
          <w:rPrChange w:id="19673" w:author="shorny" w:date="2014-06-09T18:55:00Z">
            <w:rPr>
              <w:ins w:id="19674" w:author="shorny" w:date="2014-06-09T18:54:00Z"/>
              <w:rStyle w:val="comment1"/>
            </w:rPr>
          </w:rPrChange>
        </w:rPr>
      </w:pPr>
      <w:ins w:id="19675" w:author="shorny" w:date="2014-06-09T18:54:00Z">
        <w:r w:rsidRPr="00D26196">
          <w:rPr>
            <w:rStyle w:val="comment1"/>
            <w:sz w:val="18"/>
            <w:rPrChange w:id="19676" w:author="shorny" w:date="2014-06-09T18:55:00Z">
              <w:rPr>
                <w:rStyle w:val="comment1"/>
              </w:rPr>
            </w:rPrChange>
          </w:rPr>
          <w:t>--     'Expected exactly one applicant of given name') ;</w:t>
        </w:r>
      </w:ins>
    </w:p>
    <w:p w14:paraId="3E4A39F3" w14:textId="77777777" w:rsidR="00D26196" w:rsidRPr="00D26196" w:rsidRDefault="00D26196">
      <w:pPr>
        <w:pStyle w:val="HTMLPreformatted"/>
        <w:divId w:val="2032412305"/>
        <w:rPr>
          <w:ins w:id="19677" w:author="shorny" w:date="2014-06-09T18:54:00Z"/>
          <w:sz w:val="18"/>
          <w:rPrChange w:id="19678" w:author="shorny" w:date="2014-06-09T18:55:00Z">
            <w:rPr>
              <w:ins w:id="19679" w:author="shorny" w:date="2014-06-09T18:54:00Z"/>
            </w:rPr>
          </w:rPrChange>
        </w:rPr>
      </w:pPr>
    </w:p>
    <w:p w14:paraId="409DEB2E" w14:textId="77777777" w:rsidR="00D26196" w:rsidRPr="00D26196" w:rsidRDefault="00D26196">
      <w:pPr>
        <w:pStyle w:val="HTMLPreformatted"/>
        <w:divId w:val="2032412305"/>
        <w:rPr>
          <w:ins w:id="19680" w:author="shorny" w:date="2014-06-09T18:54:00Z"/>
          <w:rStyle w:val="comment1"/>
          <w:sz w:val="18"/>
          <w:rPrChange w:id="19681" w:author="shorny" w:date="2014-06-09T18:55:00Z">
            <w:rPr>
              <w:ins w:id="19682" w:author="shorny" w:date="2014-06-09T18:54:00Z"/>
              <w:rStyle w:val="comment1"/>
            </w:rPr>
          </w:rPrChange>
        </w:rPr>
      </w:pPr>
      <w:ins w:id="19683" w:author="shorny" w:date="2014-06-09T18:54:00Z">
        <w:r w:rsidRPr="00D26196">
          <w:rPr>
            <w:rStyle w:val="comment1"/>
            <w:sz w:val="18"/>
            <w:rPrChange w:id="19684" w:author="shorny" w:date="2014-06-09T18:55:00Z">
              <w:rPr>
                <w:rStyle w:val="comment1"/>
              </w:rPr>
            </w:rPrChange>
          </w:rPr>
          <w:t>--   CALL stk_unit.assert_true(</w:t>
        </w:r>
      </w:ins>
    </w:p>
    <w:p w14:paraId="05541DA1" w14:textId="77777777" w:rsidR="00D26196" w:rsidRPr="00D26196" w:rsidRDefault="00D26196">
      <w:pPr>
        <w:pStyle w:val="HTMLPreformatted"/>
        <w:divId w:val="2032412305"/>
        <w:rPr>
          <w:ins w:id="19685" w:author="shorny" w:date="2014-06-09T18:54:00Z"/>
          <w:rStyle w:val="comment1"/>
          <w:sz w:val="18"/>
          <w:rPrChange w:id="19686" w:author="shorny" w:date="2014-06-09T18:55:00Z">
            <w:rPr>
              <w:ins w:id="19687" w:author="shorny" w:date="2014-06-09T18:54:00Z"/>
              <w:rStyle w:val="comment1"/>
            </w:rPr>
          </w:rPrChange>
        </w:rPr>
      </w:pPr>
      <w:ins w:id="19688" w:author="shorny" w:date="2014-06-09T18:54:00Z">
        <w:r w:rsidRPr="00D26196">
          <w:rPr>
            <w:rStyle w:val="comment1"/>
            <w:sz w:val="18"/>
            <w:rPrChange w:id="19689" w:author="shorny" w:date="2014-06-09T18:55:00Z">
              <w:rPr>
                <w:rStyle w:val="comment1"/>
              </w:rPr>
            </w:rPrChange>
          </w:rPr>
          <w:t xml:space="preserve">--     appID = 1, </w:t>
        </w:r>
      </w:ins>
    </w:p>
    <w:p w14:paraId="07015BC5" w14:textId="77777777" w:rsidR="00D26196" w:rsidRPr="00D26196" w:rsidRDefault="00D26196">
      <w:pPr>
        <w:pStyle w:val="HTMLPreformatted"/>
        <w:divId w:val="2032412305"/>
        <w:rPr>
          <w:ins w:id="19690" w:author="shorny" w:date="2014-06-09T18:54:00Z"/>
          <w:rStyle w:val="comment1"/>
          <w:sz w:val="18"/>
          <w:rPrChange w:id="19691" w:author="shorny" w:date="2014-06-09T18:55:00Z">
            <w:rPr>
              <w:ins w:id="19692" w:author="shorny" w:date="2014-06-09T18:54:00Z"/>
              <w:rStyle w:val="comment1"/>
            </w:rPr>
          </w:rPrChange>
        </w:rPr>
      </w:pPr>
      <w:ins w:id="19693" w:author="shorny" w:date="2014-06-09T18:54:00Z">
        <w:r w:rsidRPr="00D26196">
          <w:rPr>
            <w:rStyle w:val="comment1"/>
            <w:sz w:val="18"/>
            <w:rPrChange w:id="19694" w:author="shorny" w:date="2014-06-09T18:55:00Z">
              <w:rPr>
                <w:rStyle w:val="comment1"/>
              </w:rPr>
            </w:rPrChange>
          </w:rPr>
          <w:t>--     'Expected exactly one applicant of given name') ;</w:t>
        </w:r>
      </w:ins>
    </w:p>
    <w:p w14:paraId="5A2A4378" w14:textId="77777777" w:rsidR="00D26196" w:rsidRPr="00D26196" w:rsidRDefault="00D26196">
      <w:pPr>
        <w:pStyle w:val="HTMLPreformatted"/>
        <w:divId w:val="2032412305"/>
        <w:rPr>
          <w:ins w:id="19695" w:author="shorny" w:date="2014-06-09T18:54:00Z"/>
          <w:rStyle w:val="comment1"/>
          <w:sz w:val="18"/>
          <w:rPrChange w:id="19696" w:author="shorny" w:date="2014-06-09T18:55:00Z">
            <w:rPr>
              <w:ins w:id="19697" w:author="shorny" w:date="2014-06-09T18:54:00Z"/>
              <w:rStyle w:val="comment1"/>
            </w:rPr>
          </w:rPrChange>
        </w:rPr>
      </w:pPr>
      <w:ins w:id="19698" w:author="shorny" w:date="2014-06-09T18:54:00Z">
        <w:r w:rsidRPr="00D26196">
          <w:rPr>
            <w:rStyle w:val="comment1"/>
            <w:sz w:val="18"/>
            <w:rPrChange w:id="19699" w:author="shorny" w:date="2014-06-09T18:55:00Z">
              <w:rPr>
                <w:rStyle w:val="comment1"/>
              </w:rPr>
            </w:rPrChange>
          </w:rPr>
          <w:t>-- END $$</w:t>
        </w:r>
      </w:ins>
    </w:p>
    <w:p w14:paraId="226B478F" w14:textId="77777777" w:rsidR="00D26196" w:rsidRPr="00D26196" w:rsidRDefault="00D26196">
      <w:pPr>
        <w:pStyle w:val="HTMLPreformatted"/>
        <w:divId w:val="2032412305"/>
        <w:rPr>
          <w:ins w:id="19700" w:author="shorny" w:date="2014-06-09T18:54:00Z"/>
          <w:sz w:val="18"/>
          <w:rPrChange w:id="19701" w:author="shorny" w:date="2014-06-09T18:55:00Z">
            <w:rPr>
              <w:ins w:id="19702" w:author="shorny" w:date="2014-06-09T18:54:00Z"/>
            </w:rPr>
          </w:rPrChange>
        </w:rPr>
      </w:pPr>
    </w:p>
    <w:p w14:paraId="08A5012F" w14:textId="77777777" w:rsidR="00D26196" w:rsidRPr="00D26196" w:rsidRDefault="00D26196">
      <w:pPr>
        <w:pStyle w:val="HTMLPreformatted"/>
        <w:divId w:val="2032412305"/>
        <w:rPr>
          <w:ins w:id="19703" w:author="shorny" w:date="2014-06-09T18:54:00Z"/>
          <w:sz w:val="18"/>
          <w:rPrChange w:id="19704" w:author="shorny" w:date="2014-06-09T18:55:00Z">
            <w:rPr>
              <w:ins w:id="19705" w:author="shorny" w:date="2014-06-09T18:54:00Z"/>
            </w:rPr>
          </w:rPrChange>
        </w:rPr>
      </w:pPr>
      <w:ins w:id="19706" w:author="shorny" w:date="2014-06-09T18:54:00Z">
        <w:r w:rsidRPr="00D26196">
          <w:rPr>
            <w:rStyle w:val="keyword1"/>
            <w:sz w:val="18"/>
            <w:rPrChange w:id="19707" w:author="shorny" w:date="2014-06-09T18:55:00Z">
              <w:rPr>
                <w:rStyle w:val="keyword1"/>
              </w:rPr>
            </w:rPrChange>
          </w:rPr>
          <w:t>CREATE</w:t>
        </w:r>
        <w:r w:rsidRPr="00D26196">
          <w:rPr>
            <w:sz w:val="18"/>
            <w:rPrChange w:id="19708" w:author="shorny" w:date="2014-06-09T18:55:00Z">
              <w:rPr/>
            </w:rPrChange>
          </w:rPr>
          <w:t xml:space="preserve"> </w:t>
        </w:r>
        <w:r w:rsidRPr="00D26196">
          <w:rPr>
            <w:rStyle w:val="keyword1"/>
            <w:sz w:val="18"/>
            <w:rPrChange w:id="19709" w:author="shorny" w:date="2014-06-09T18:55:00Z">
              <w:rPr>
                <w:rStyle w:val="keyword1"/>
              </w:rPr>
            </w:rPrChange>
          </w:rPr>
          <w:t>PROCEDURE</w:t>
        </w:r>
        <w:r w:rsidRPr="00D26196">
          <w:rPr>
            <w:sz w:val="18"/>
            <w:rPrChange w:id="19710" w:author="shorny" w:date="2014-06-09T18:55:00Z">
              <w:rPr/>
            </w:rPrChange>
          </w:rPr>
          <w:t xml:space="preserve"> </w:t>
        </w:r>
        <w:r w:rsidRPr="00D26196">
          <w:rPr>
            <w:rStyle w:val="function-name1"/>
            <w:sz w:val="18"/>
            <w:rPrChange w:id="19711" w:author="shorny" w:date="2014-06-09T18:55:00Z">
              <w:rPr>
                <w:rStyle w:val="function-name1"/>
              </w:rPr>
            </w:rPrChange>
          </w:rPr>
          <w:t>test_utrans_a3</w:t>
        </w:r>
        <w:r w:rsidRPr="00D26196">
          <w:rPr>
            <w:sz w:val="18"/>
            <w:rPrChange w:id="19712" w:author="shorny" w:date="2014-06-09T18:55:00Z">
              <w:rPr/>
            </w:rPrChange>
          </w:rPr>
          <w:t xml:space="preserve">() </w:t>
        </w:r>
      </w:ins>
    </w:p>
    <w:p w14:paraId="3D2B1F72" w14:textId="77777777" w:rsidR="00D26196" w:rsidRPr="00D26196" w:rsidRDefault="00D26196">
      <w:pPr>
        <w:pStyle w:val="HTMLPreformatted"/>
        <w:divId w:val="2032412305"/>
        <w:rPr>
          <w:ins w:id="19713" w:author="shorny" w:date="2014-06-09T18:54:00Z"/>
          <w:sz w:val="18"/>
          <w:rPrChange w:id="19714" w:author="shorny" w:date="2014-06-09T18:55:00Z">
            <w:rPr>
              <w:ins w:id="19715" w:author="shorny" w:date="2014-06-09T18:54:00Z"/>
            </w:rPr>
          </w:rPrChange>
        </w:rPr>
      </w:pPr>
      <w:ins w:id="19716" w:author="shorny" w:date="2014-06-09T18:54:00Z">
        <w:r w:rsidRPr="00D26196">
          <w:rPr>
            <w:rStyle w:val="keyword1"/>
            <w:sz w:val="18"/>
            <w:rPrChange w:id="19717" w:author="shorny" w:date="2014-06-09T18:55:00Z">
              <w:rPr>
                <w:rStyle w:val="keyword1"/>
              </w:rPr>
            </w:rPrChange>
          </w:rPr>
          <w:t>BEGIN</w:t>
        </w:r>
      </w:ins>
    </w:p>
    <w:p w14:paraId="3A623B2C" w14:textId="77777777" w:rsidR="00D26196" w:rsidRPr="00D26196" w:rsidRDefault="00D26196">
      <w:pPr>
        <w:pStyle w:val="HTMLPreformatted"/>
        <w:divId w:val="2032412305"/>
        <w:rPr>
          <w:ins w:id="19718" w:author="shorny" w:date="2014-06-09T18:54:00Z"/>
          <w:sz w:val="18"/>
          <w:rPrChange w:id="19719" w:author="shorny" w:date="2014-06-09T18:55:00Z">
            <w:rPr>
              <w:ins w:id="19720" w:author="shorny" w:date="2014-06-09T18:54:00Z"/>
            </w:rPr>
          </w:rPrChange>
        </w:rPr>
      </w:pPr>
    </w:p>
    <w:p w14:paraId="6584C9E5" w14:textId="77777777" w:rsidR="00D26196" w:rsidRPr="00D26196" w:rsidRDefault="00D26196">
      <w:pPr>
        <w:pStyle w:val="HTMLPreformatted"/>
        <w:divId w:val="2032412305"/>
        <w:rPr>
          <w:ins w:id="19721" w:author="shorny" w:date="2014-06-09T18:54:00Z"/>
          <w:rStyle w:val="comment1"/>
          <w:sz w:val="18"/>
          <w:rPrChange w:id="19722" w:author="shorny" w:date="2014-06-09T18:55:00Z">
            <w:rPr>
              <w:ins w:id="19723" w:author="shorny" w:date="2014-06-09T18:54:00Z"/>
              <w:rStyle w:val="comment1"/>
            </w:rPr>
          </w:rPrChange>
        </w:rPr>
      </w:pPr>
      <w:ins w:id="19724" w:author="shorny" w:date="2014-06-09T18:54:00Z">
        <w:r w:rsidRPr="00D26196">
          <w:rPr>
            <w:sz w:val="18"/>
            <w:rPrChange w:id="19725" w:author="shorny" w:date="2014-06-09T18:55:00Z">
              <w:rPr>
                <w:color w:val="B22222"/>
              </w:rPr>
            </w:rPrChange>
          </w:rPr>
          <w:t xml:space="preserve">  </w:t>
        </w:r>
        <w:r w:rsidRPr="00D26196">
          <w:rPr>
            <w:rStyle w:val="comment1"/>
            <w:sz w:val="18"/>
            <w:rPrChange w:id="19726" w:author="shorny" w:date="2014-06-09T18:55:00Z">
              <w:rPr>
                <w:rStyle w:val="comment1"/>
              </w:rPr>
            </w:rPrChange>
          </w:rPr>
          <w:t>-- run the query for this test and create a temporary table for results</w:t>
        </w:r>
      </w:ins>
    </w:p>
    <w:p w14:paraId="324237E6" w14:textId="77777777" w:rsidR="00D26196" w:rsidRPr="00D26196" w:rsidRDefault="00D26196">
      <w:pPr>
        <w:pStyle w:val="HTMLPreformatted"/>
        <w:divId w:val="2032412305"/>
        <w:rPr>
          <w:ins w:id="19727" w:author="shorny" w:date="2014-06-09T18:54:00Z"/>
          <w:sz w:val="18"/>
          <w:rPrChange w:id="19728" w:author="shorny" w:date="2014-06-09T18:55:00Z">
            <w:rPr>
              <w:ins w:id="19729" w:author="shorny" w:date="2014-06-09T18:54:00Z"/>
            </w:rPr>
          </w:rPrChange>
        </w:rPr>
      </w:pPr>
      <w:ins w:id="19730" w:author="shorny" w:date="2014-06-09T18:54:00Z">
        <w:r w:rsidRPr="00D26196">
          <w:rPr>
            <w:sz w:val="18"/>
            <w:rPrChange w:id="19731" w:author="shorny" w:date="2014-06-09T18:55:00Z">
              <w:rPr/>
            </w:rPrChange>
          </w:rPr>
          <w:t xml:space="preserve">  </w:t>
        </w:r>
        <w:r w:rsidRPr="00D26196">
          <w:rPr>
            <w:rStyle w:val="keyword1"/>
            <w:sz w:val="18"/>
            <w:rPrChange w:id="19732" w:author="shorny" w:date="2014-06-09T18:55:00Z">
              <w:rPr>
                <w:rStyle w:val="keyword1"/>
              </w:rPr>
            </w:rPrChange>
          </w:rPr>
          <w:t>CREATE</w:t>
        </w:r>
        <w:r w:rsidRPr="00D26196">
          <w:rPr>
            <w:sz w:val="18"/>
            <w:rPrChange w:id="19733" w:author="shorny" w:date="2014-06-09T18:55:00Z">
              <w:rPr/>
            </w:rPrChange>
          </w:rPr>
          <w:t xml:space="preserve"> </w:t>
        </w:r>
        <w:r w:rsidRPr="00D26196">
          <w:rPr>
            <w:rStyle w:val="keyword1"/>
            <w:sz w:val="18"/>
            <w:rPrChange w:id="19734" w:author="shorny" w:date="2014-06-09T18:55:00Z">
              <w:rPr>
                <w:rStyle w:val="keyword1"/>
              </w:rPr>
            </w:rPrChange>
          </w:rPr>
          <w:t>TEMPORARY</w:t>
        </w:r>
        <w:r w:rsidRPr="00D26196">
          <w:rPr>
            <w:sz w:val="18"/>
            <w:rPrChange w:id="19735" w:author="shorny" w:date="2014-06-09T18:55:00Z">
              <w:rPr/>
            </w:rPrChange>
          </w:rPr>
          <w:t xml:space="preserve"> </w:t>
        </w:r>
        <w:r w:rsidRPr="00D26196">
          <w:rPr>
            <w:rStyle w:val="keyword1"/>
            <w:sz w:val="18"/>
            <w:rPrChange w:id="19736" w:author="shorny" w:date="2014-06-09T18:55:00Z">
              <w:rPr>
                <w:rStyle w:val="keyword1"/>
              </w:rPr>
            </w:rPrChange>
          </w:rPr>
          <w:t>TABLE</w:t>
        </w:r>
        <w:r w:rsidRPr="00D26196">
          <w:rPr>
            <w:sz w:val="18"/>
            <w:rPrChange w:id="19737" w:author="shorny" w:date="2014-06-09T18:55:00Z">
              <w:rPr/>
            </w:rPrChange>
          </w:rPr>
          <w:t xml:space="preserve"> </w:t>
        </w:r>
        <w:r w:rsidRPr="00D26196">
          <w:rPr>
            <w:rStyle w:val="function-name1"/>
            <w:sz w:val="18"/>
            <w:rPrChange w:id="19738" w:author="shorny" w:date="2014-06-09T18:55:00Z">
              <w:rPr>
                <w:rStyle w:val="function-name1"/>
              </w:rPr>
            </w:rPrChange>
          </w:rPr>
          <w:t>utrans_a3_actuals</w:t>
        </w:r>
      </w:ins>
    </w:p>
    <w:p w14:paraId="31674700" w14:textId="77777777" w:rsidR="00D26196" w:rsidRPr="00D26196" w:rsidRDefault="00D26196">
      <w:pPr>
        <w:pStyle w:val="HTMLPreformatted"/>
        <w:divId w:val="2032412305"/>
        <w:rPr>
          <w:ins w:id="19739" w:author="shorny" w:date="2014-06-09T18:54:00Z"/>
          <w:sz w:val="18"/>
          <w:rPrChange w:id="19740" w:author="shorny" w:date="2014-06-09T18:55:00Z">
            <w:rPr>
              <w:ins w:id="19741" w:author="shorny" w:date="2014-06-09T18:54:00Z"/>
            </w:rPr>
          </w:rPrChange>
        </w:rPr>
      </w:pPr>
      <w:ins w:id="19742" w:author="shorny" w:date="2014-06-09T18:54:00Z">
        <w:r w:rsidRPr="00D26196">
          <w:rPr>
            <w:sz w:val="18"/>
            <w:rPrChange w:id="19743" w:author="shorny" w:date="2014-06-09T18:55:00Z">
              <w:rPr/>
            </w:rPrChange>
          </w:rPr>
          <w:t xml:space="preserve">  </w:t>
        </w:r>
        <w:r w:rsidRPr="00D26196">
          <w:rPr>
            <w:rStyle w:val="keyword1"/>
            <w:sz w:val="18"/>
            <w:rPrChange w:id="19744" w:author="shorny" w:date="2014-06-09T18:55:00Z">
              <w:rPr>
                <w:rStyle w:val="keyword1"/>
              </w:rPr>
            </w:rPrChange>
          </w:rPr>
          <w:t>SELECT</w:t>
        </w:r>
        <w:r w:rsidRPr="00D26196">
          <w:rPr>
            <w:sz w:val="18"/>
            <w:rPrChange w:id="19745" w:author="shorny" w:date="2014-06-09T18:55:00Z">
              <w:rPr/>
            </w:rPrChange>
          </w:rPr>
          <w:t xml:space="preserve"> d.DegID </w:t>
        </w:r>
        <w:r w:rsidRPr="00D26196">
          <w:rPr>
            <w:rStyle w:val="keyword1"/>
            <w:sz w:val="18"/>
            <w:rPrChange w:id="19746" w:author="shorny" w:date="2014-06-09T18:55:00Z">
              <w:rPr>
                <w:rStyle w:val="keyword1"/>
              </w:rPr>
            </w:rPrChange>
          </w:rPr>
          <w:t>FROM</w:t>
        </w:r>
        <w:r w:rsidRPr="00D26196">
          <w:rPr>
            <w:sz w:val="18"/>
            <w:rPrChange w:id="19747" w:author="shorny" w:date="2014-06-09T18:55:00Z">
              <w:rPr/>
            </w:rPrChange>
          </w:rPr>
          <w:t xml:space="preserve"> rhd.Degree d, rhd.Applicant a</w:t>
        </w:r>
      </w:ins>
    </w:p>
    <w:p w14:paraId="621B99AC" w14:textId="77777777" w:rsidR="00D26196" w:rsidRPr="00D26196" w:rsidRDefault="00D26196">
      <w:pPr>
        <w:pStyle w:val="HTMLPreformatted"/>
        <w:divId w:val="2032412305"/>
        <w:rPr>
          <w:ins w:id="19748" w:author="shorny" w:date="2014-06-09T18:54:00Z"/>
          <w:sz w:val="18"/>
          <w:rPrChange w:id="19749" w:author="shorny" w:date="2014-06-09T18:55:00Z">
            <w:rPr>
              <w:ins w:id="19750" w:author="shorny" w:date="2014-06-09T18:54:00Z"/>
            </w:rPr>
          </w:rPrChange>
        </w:rPr>
      </w:pPr>
      <w:ins w:id="19751" w:author="shorny" w:date="2014-06-09T18:54:00Z">
        <w:r w:rsidRPr="00D26196">
          <w:rPr>
            <w:sz w:val="18"/>
            <w:rPrChange w:id="19752" w:author="shorny" w:date="2014-06-09T18:55:00Z">
              <w:rPr/>
            </w:rPrChange>
          </w:rPr>
          <w:t xml:space="preserve">  </w:t>
        </w:r>
        <w:r w:rsidRPr="00D26196">
          <w:rPr>
            <w:rStyle w:val="keyword1"/>
            <w:sz w:val="18"/>
            <w:rPrChange w:id="19753" w:author="shorny" w:date="2014-06-09T18:55:00Z">
              <w:rPr>
                <w:rStyle w:val="keyword1"/>
              </w:rPr>
            </w:rPrChange>
          </w:rPr>
          <w:t>WHERE</w:t>
        </w:r>
        <w:r w:rsidRPr="00D26196">
          <w:rPr>
            <w:sz w:val="18"/>
            <w:rPrChange w:id="19754" w:author="shorny" w:date="2014-06-09T18:55:00Z">
              <w:rPr/>
            </w:rPrChange>
          </w:rPr>
          <w:t xml:space="preserve"> d.ApplicantID = a.ApplicantID </w:t>
        </w:r>
      </w:ins>
    </w:p>
    <w:p w14:paraId="57E3510C" w14:textId="77777777" w:rsidR="00D26196" w:rsidRPr="00D26196" w:rsidRDefault="00D26196">
      <w:pPr>
        <w:pStyle w:val="HTMLPreformatted"/>
        <w:divId w:val="2032412305"/>
        <w:rPr>
          <w:ins w:id="19755" w:author="shorny" w:date="2014-06-09T18:54:00Z"/>
          <w:sz w:val="18"/>
          <w:rPrChange w:id="19756" w:author="shorny" w:date="2014-06-09T18:55:00Z">
            <w:rPr>
              <w:ins w:id="19757" w:author="shorny" w:date="2014-06-09T18:54:00Z"/>
            </w:rPr>
          </w:rPrChange>
        </w:rPr>
      </w:pPr>
      <w:ins w:id="19758" w:author="shorny" w:date="2014-06-09T18:54:00Z">
        <w:r w:rsidRPr="00D26196">
          <w:rPr>
            <w:sz w:val="18"/>
            <w:rPrChange w:id="19759" w:author="shorny" w:date="2014-06-09T18:55:00Z">
              <w:rPr/>
            </w:rPrChange>
          </w:rPr>
          <w:t xml:space="preserve">    </w:t>
        </w:r>
        <w:r w:rsidRPr="00D26196">
          <w:rPr>
            <w:rStyle w:val="keyword1"/>
            <w:sz w:val="18"/>
            <w:rPrChange w:id="19760" w:author="shorny" w:date="2014-06-09T18:55:00Z">
              <w:rPr>
                <w:rStyle w:val="keyword1"/>
              </w:rPr>
            </w:rPrChange>
          </w:rPr>
          <w:t>AND</w:t>
        </w:r>
        <w:r w:rsidRPr="00D26196">
          <w:rPr>
            <w:sz w:val="18"/>
            <w:rPrChange w:id="19761" w:author="shorny" w:date="2014-06-09T18:55:00Z">
              <w:rPr/>
            </w:rPrChange>
          </w:rPr>
          <w:t xml:space="preserve"> a.FName = </w:t>
        </w:r>
        <w:r w:rsidRPr="00D26196">
          <w:rPr>
            <w:rStyle w:val="string1"/>
            <w:sz w:val="18"/>
            <w:rPrChange w:id="19762" w:author="shorny" w:date="2014-06-09T18:55:00Z">
              <w:rPr>
                <w:rStyle w:val="string1"/>
              </w:rPr>
            </w:rPrChange>
          </w:rPr>
          <w:t>'Shirin'</w:t>
        </w:r>
      </w:ins>
    </w:p>
    <w:p w14:paraId="46A912F9" w14:textId="77777777" w:rsidR="00D26196" w:rsidRPr="00D26196" w:rsidRDefault="00D26196">
      <w:pPr>
        <w:pStyle w:val="HTMLPreformatted"/>
        <w:divId w:val="2032412305"/>
        <w:rPr>
          <w:ins w:id="19763" w:author="shorny" w:date="2014-06-09T18:54:00Z"/>
          <w:sz w:val="18"/>
          <w:rPrChange w:id="19764" w:author="shorny" w:date="2014-06-09T18:55:00Z">
            <w:rPr>
              <w:ins w:id="19765" w:author="shorny" w:date="2014-06-09T18:54:00Z"/>
            </w:rPr>
          </w:rPrChange>
        </w:rPr>
      </w:pPr>
      <w:ins w:id="19766" w:author="shorny" w:date="2014-06-09T18:54:00Z">
        <w:r w:rsidRPr="00D26196">
          <w:rPr>
            <w:sz w:val="18"/>
            <w:rPrChange w:id="19767" w:author="shorny" w:date="2014-06-09T18:55:00Z">
              <w:rPr/>
            </w:rPrChange>
          </w:rPr>
          <w:t xml:space="preserve">    </w:t>
        </w:r>
        <w:r w:rsidRPr="00D26196">
          <w:rPr>
            <w:rStyle w:val="keyword1"/>
            <w:sz w:val="18"/>
            <w:rPrChange w:id="19768" w:author="shorny" w:date="2014-06-09T18:55:00Z">
              <w:rPr>
                <w:rStyle w:val="keyword1"/>
              </w:rPr>
            </w:rPrChange>
          </w:rPr>
          <w:t>AND</w:t>
        </w:r>
        <w:r w:rsidRPr="00D26196">
          <w:rPr>
            <w:sz w:val="18"/>
            <w:rPrChange w:id="19769" w:author="shorny" w:date="2014-06-09T18:55:00Z">
              <w:rPr/>
            </w:rPrChange>
          </w:rPr>
          <w:t xml:space="preserve"> a.LName = </w:t>
        </w:r>
        <w:r w:rsidRPr="00D26196">
          <w:rPr>
            <w:rStyle w:val="string1"/>
            <w:sz w:val="18"/>
            <w:rPrChange w:id="19770" w:author="shorny" w:date="2014-06-09T18:55:00Z">
              <w:rPr>
                <w:rStyle w:val="string1"/>
              </w:rPr>
            </w:rPrChange>
          </w:rPr>
          <w:t>'Ebadi'</w:t>
        </w:r>
        <w:r w:rsidRPr="00D26196">
          <w:rPr>
            <w:sz w:val="18"/>
            <w:rPrChange w:id="19771" w:author="shorny" w:date="2014-06-09T18:55:00Z">
              <w:rPr/>
            </w:rPrChange>
          </w:rPr>
          <w:t xml:space="preserve"> ;</w:t>
        </w:r>
      </w:ins>
    </w:p>
    <w:p w14:paraId="5F49BD96" w14:textId="77777777" w:rsidR="00D26196" w:rsidRPr="00D26196" w:rsidRDefault="00D26196">
      <w:pPr>
        <w:pStyle w:val="HTMLPreformatted"/>
        <w:divId w:val="2032412305"/>
        <w:rPr>
          <w:ins w:id="19772" w:author="shorny" w:date="2014-06-09T18:54:00Z"/>
          <w:sz w:val="18"/>
          <w:rPrChange w:id="19773" w:author="shorny" w:date="2014-06-09T18:55:00Z">
            <w:rPr>
              <w:ins w:id="19774" w:author="shorny" w:date="2014-06-09T18:54:00Z"/>
            </w:rPr>
          </w:rPrChange>
        </w:rPr>
      </w:pPr>
    </w:p>
    <w:p w14:paraId="2AFB093F" w14:textId="77777777" w:rsidR="00D26196" w:rsidRPr="00D26196" w:rsidRDefault="00D26196">
      <w:pPr>
        <w:pStyle w:val="HTMLPreformatted"/>
        <w:divId w:val="2032412305"/>
        <w:rPr>
          <w:ins w:id="19775" w:author="shorny" w:date="2014-06-09T18:54:00Z"/>
          <w:rStyle w:val="comment1"/>
          <w:sz w:val="18"/>
          <w:rPrChange w:id="19776" w:author="shorny" w:date="2014-06-09T18:55:00Z">
            <w:rPr>
              <w:ins w:id="19777" w:author="shorny" w:date="2014-06-09T18:54:00Z"/>
              <w:rStyle w:val="comment1"/>
            </w:rPr>
          </w:rPrChange>
        </w:rPr>
      </w:pPr>
      <w:ins w:id="19778" w:author="shorny" w:date="2014-06-09T18:54:00Z">
        <w:r w:rsidRPr="00D26196">
          <w:rPr>
            <w:sz w:val="18"/>
            <w:rPrChange w:id="19779" w:author="shorny" w:date="2014-06-09T18:55:00Z">
              <w:rPr>
                <w:color w:val="B22222"/>
              </w:rPr>
            </w:rPrChange>
          </w:rPr>
          <w:t xml:space="preserve">  </w:t>
        </w:r>
        <w:r w:rsidRPr="00D26196">
          <w:rPr>
            <w:rStyle w:val="comment1"/>
            <w:sz w:val="18"/>
            <w:rPrChange w:id="19780" w:author="shorny" w:date="2014-06-09T18:55:00Z">
              <w:rPr>
                <w:rStyle w:val="comment1"/>
              </w:rPr>
            </w:rPrChange>
          </w:rPr>
          <w:t>-- create a temporary table to store the expected results</w:t>
        </w:r>
      </w:ins>
    </w:p>
    <w:p w14:paraId="7B9E82FC" w14:textId="77777777" w:rsidR="00D26196" w:rsidRPr="00D26196" w:rsidRDefault="00D26196">
      <w:pPr>
        <w:pStyle w:val="HTMLPreformatted"/>
        <w:divId w:val="2032412305"/>
        <w:rPr>
          <w:ins w:id="19781" w:author="shorny" w:date="2014-06-09T18:54:00Z"/>
          <w:sz w:val="18"/>
          <w:rPrChange w:id="19782" w:author="shorny" w:date="2014-06-09T18:55:00Z">
            <w:rPr>
              <w:ins w:id="19783" w:author="shorny" w:date="2014-06-09T18:54:00Z"/>
            </w:rPr>
          </w:rPrChange>
        </w:rPr>
      </w:pPr>
      <w:ins w:id="19784" w:author="shorny" w:date="2014-06-09T18:54:00Z">
        <w:r w:rsidRPr="00D26196">
          <w:rPr>
            <w:sz w:val="18"/>
            <w:rPrChange w:id="19785" w:author="shorny" w:date="2014-06-09T18:55:00Z">
              <w:rPr/>
            </w:rPrChange>
          </w:rPr>
          <w:t xml:space="preserve">  </w:t>
        </w:r>
        <w:r w:rsidRPr="00D26196">
          <w:rPr>
            <w:rStyle w:val="keyword1"/>
            <w:sz w:val="18"/>
            <w:rPrChange w:id="19786" w:author="shorny" w:date="2014-06-09T18:55:00Z">
              <w:rPr>
                <w:rStyle w:val="keyword1"/>
              </w:rPr>
            </w:rPrChange>
          </w:rPr>
          <w:t>CREATE</w:t>
        </w:r>
        <w:r w:rsidRPr="00D26196">
          <w:rPr>
            <w:sz w:val="18"/>
            <w:rPrChange w:id="19787" w:author="shorny" w:date="2014-06-09T18:55:00Z">
              <w:rPr/>
            </w:rPrChange>
          </w:rPr>
          <w:t xml:space="preserve"> </w:t>
        </w:r>
        <w:r w:rsidRPr="00D26196">
          <w:rPr>
            <w:rStyle w:val="keyword1"/>
            <w:sz w:val="18"/>
            <w:rPrChange w:id="19788" w:author="shorny" w:date="2014-06-09T18:55:00Z">
              <w:rPr>
                <w:rStyle w:val="keyword1"/>
              </w:rPr>
            </w:rPrChange>
          </w:rPr>
          <w:t>TEMPORARY</w:t>
        </w:r>
        <w:r w:rsidRPr="00D26196">
          <w:rPr>
            <w:sz w:val="18"/>
            <w:rPrChange w:id="19789" w:author="shorny" w:date="2014-06-09T18:55:00Z">
              <w:rPr/>
            </w:rPrChange>
          </w:rPr>
          <w:t xml:space="preserve"> </w:t>
        </w:r>
        <w:r w:rsidRPr="00D26196">
          <w:rPr>
            <w:rStyle w:val="keyword1"/>
            <w:sz w:val="18"/>
            <w:rPrChange w:id="19790" w:author="shorny" w:date="2014-06-09T18:55:00Z">
              <w:rPr>
                <w:rStyle w:val="keyword1"/>
              </w:rPr>
            </w:rPrChange>
          </w:rPr>
          <w:t>TABLE</w:t>
        </w:r>
        <w:r w:rsidRPr="00D26196">
          <w:rPr>
            <w:sz w:val="18"/>
            <w:rPrChange w:id="19791" w:author="shorny" w:date="2014-06-09T18:55:00Z">
              <w:rPr/>
            </w:rPrChange>
          </w:rPr>
          <w:t xml:space="preserve"> </w:t>
        </w:r>
        <w:r w:rsidRPr="00D26196">
          <w:rPr>
            <w:rStyle w:val="function-name1"/>
            <w:sz w:val="18"/>
            <w:rPrChange w:id="19792" w:author="shorny" w:date="2014-06-09T18:55:00Z">
              <w:rPr>
                <w:rStyle w:val="function-name1"/>
              </w:rPr>
            </w:rPrChange>
          </w:rPr>
          <w:t>utrans_a3_expecteds</w:t>
        </w:r>
        <w:r w:rsidRPr="00D26196">
          <w:rPr>
            <w:sz w:val="18"/>
            <w:rPrChange w:id="19793" w:author="shorny" w:date="2014-06-09T18:55:00Z">
              <w:rPr/>
            </w:rPrChange>
          </w:rPr>
          <w:t xml:space="preserve"> (</w:t>
        </w:r>
      </w:ins>
    </w:p>
    <w:p w14:paraId="0B13FA3B" w14:textId="77777777" w:rsidR="00D26196" w:rsidRPr="00D26196" w:rsidRDefault="00D26196">
      <w:pPr>
        <w:pStyle w:val="HTMLPreformatted"/>
        <w:divId w:val="2032412305"/>
        <w:rPr>
          <w:ins w:id="19794" w:author="shorny" w:date="2014-06-09T18:54:00Z"/>
          <w:sz w:val="18"/>
          <w:rPrChange w:id="19795" w:author="shorny" w:date="2014-06-09T18:55:00Z">
            <w:rPr>
              <w:ins w:id="19796" w:author="shorny" w:date="2014-06-09T18:54:00Z"/>
            </w:rPr>
          </w:rPrChange>
        </w:rPr>
      </w:pPr>
      <w:ins w:id="19797" w:author="shorny" w:date="2014-06-09T18:54:00Z">
        <w:r w:rsidRPr="00D26196">
          <w:rPr>
            <w:sz w:val="18"/>
            <w:rPrChange w:id="19798" w:author="shorny" w:date="2014-06-09T18:55:00Z">
              <w:rPr/>
            </w:rPrChange>
          </w:rPr>
          <w:t xml:space="preserve">    DegID </w:t>
        </w:r>
        <w:r w:rsidRPr="00D26196">
          <w:rPr>
            <w:rStyle w:val="type1"/>
            <w:sz w:val="18"/>
            <w:rPrChange w:id="19799" w:author="shorny" w:date="2014-06-09T18:55:00Z">
              <w:rPr>
                <w:rStyle w:val="type1"/>
              </w:rPr>
            </w:rPrChange>
          </w:rPr>
          <w:t>int</w:t>
        </w:r>
        <w:r w:rsidRPr="00D26196">
          <w:rPr>
            <w:sz w:val="18"/>
            <w:rPrChange w:id="19800" w:author="shorny" w:date="2014-06-09T18:55:00Z">
              <w:rPr/>
            </w:rPrChange>
          </w:rPr>
          <w:t xml:space="preserve">(10) </w:t>
        </w:r>
        <w:r w:rsidRPr="00D26196">
          <w:rPr>
            <w:rStyle w:val="keyword1"/>
            <w:sz w:val="18"/>
            <w:rPrChange w:id="19801" w:author="shorny" w:date="2014-06-09T18:55:00Z">
              <w:rPr>
                <w:rStyle w:val="keyword1"/>
              </w:rPr>
            </w:rPrChange>
          </w:rPr>
          <w:t>NOT</w:t>
        </w:r>
        <w:r w:rsidRPr="00D26196">
          <w:rPr>
            <w:sz w:val="18"/>
            <w:rPrChange w:id="19802" w:author="shorny" w:date="2014-06-09T18:55:00Z">
              <w:rPr/>
            </w:rPrChange>
          </w:rPr>
          <w:t xml:space="preserve"> </w:t>
        </w:r>
        <w:r w:rsidRPr="00D26196">
          <w:rPr>
            <w:rStyle w:val="keyword1"/>
            <w:sz w:val="18"/>
            <w:rPrChange w:id="19803" w:author="shorny" w:date="2014-06-09T18:55:00Z">
              <w:rPr>
                <w:rStyle w:val="keyword1"/>
              </w:rPr>
            </w:rPrChange>
          </w:rPr>
          <w:t>NULL</w:t>
        </w:r>
        <w:r w:rsidRPr="00D26196">
          <w:rPr>
            <w:sz w:val="18"/>
            <w:rPrChange w:id="19804" w:author="shorny" w:date="2014-06-09T18:55:00Z">
              <w:rPr/>
            </w:rPrChange>
          </w:rPr>
          <w:t>,</w:t>
        </w:r>
      </w:ins>
    </w:p>
    <w:p w14:paraId="18736681" w14:textId="77777777" w:rsidR="00D26196" w:rsidRPr="00D26196" w:rsidRDefault="00D26196">
      <w:pPr>
        <w:pStyle w:val="HTMLPreformatted"/>
        <w:divId w:val="2032412305"/>
        <w:rPr>
          <w:ins w:id="19805" w:author="shorny" w:date="2014-06-09T18:54:00Z"/>
          <w:sz w:val="18"/>
          <w:rPrChange w:id="19806" w:author="shorny" w:date="2014-06-09T18:55:00Z">
            <w:rPr>
              <w:ins w:id="19807" w:author="shorny" w:date="2014-06-09T18:54:00Z"/>
            </w:rPr>
          </w:rPrChange>
        </w:rPr>
      </w:pPr>
      <w:ins w:id="19808" w:author="shorny" w:date="2014-06-09T18:54:00Z">
        <w:r w:rsidRPr="00D26196">
          <w:rPr>
            <w:sz w:val="18"/>
            <w:rPrChange w:id="19809" w:author="shorny" w:date="2014-06-09T18:55:00Z">
              <w:rPr/>
            </w:rPrChange>
          </w:rPr>
          <w:t xml:space="preserve">    </w:t>
        </w:r>
        <w:r w:rsidRPr="00D26196">
          <w:rPr>
            <w:rStyle w:val="keyword1"/>
            <w:sz w:val="18"/>
            <w:rPrChange w:id="19810" w:author="shorny" w:date="2014-06-09T18:55:00Z">
              <w:rPr>
                <w:rStyle w:val="keyword1"/>
              </w:rPr>
            </w:rPrChange>
          </w:rPr>
          <w:t>PRIMARY</w:t>
        </w:r>
        <w:r w:rsidRPr="00D26196">
          <w:rPr>
            <w:sz w:val="18"/>
            <w:rPrChange w:id="19811" w:author="shorny" w:date="2014-06-09T18:55:00Z">
              <w:rPr/>
            </w:rPrChange>
          </w:rPr>
          <w:t xml:space="preserve"> </w:t>
        </w:r>
        <w:r w:rsidRPr="00D26196">
          <w:rPr>
            <w:rStyle w:val="keyword1"/>
            <w:sz w:val="18"/>
            <w:rPrChange w:id="19812" w:author="shorny" w:date="2014-06-09T18:55:00Z">
              <w:rPr>
                <w:rStyle w:val="keyword1"/>
              </w:rPr>
            </w:rPrChange>
          </w:rPr>
          <w:t>KEY</w:t>
        </w:r>
        <w:r w:rsidRPr="00D26196">
          <w:rPr>
            <w:sz w:val="18"/>
            <w:rPrChange w:id="19813" w:author="shorny" w:date="2014-06-09T18:55:00Z">
              <w:rPr/>
            </w:rPrChange>
          </w:rPr>
          <w:t xml:space="preserve"> (DegID)</w:t>
        </w:r>
      </w:ins>
    </w:p>
    <w:p w14:paraId="1E3017C4" w14:textId="77777777" w:rsidR="00D26196" w:rsidRPr="00D26196" w:rsidRDefault="00D26196">
      <w:pPr>
        <w:pStyle w:val="HTMLPreformatted"/>
        <w:divId w:val="2032412305"/>
        <w:rPr>
          <w:ins w:id="19814" w:author="shorny" w:date="2014-06-09T18:54:00Z"/>
          <w:sz w:val="18"/>
          <w:rPrChange w:id="19815" w:author="shorny" w:date="2014-06-09T18:55:00Z">
            <w:rPr>
              <w:ins w:id="19816" w:author="shorny" w:date="2014-06-09T18:54:00Z"/>
            </w:rPr>
          </w:rPrChange>
        </w:rPr>
      </w:pPr>
      <w:ins w:id="19817" w:author="shorny" w:date="2014-06-09T18:54:00Z">
        <w:r w:rsidRPr="00D26196">
          <w:rPr>
            <w:sz w:val="18"/>
            <w:rPrChange w:id="19818" w:author="shorny" w:date="2014-06-09T18:55:00Z">
              <w:rPr/>
            </w:rPrChange>
          </w:rPr>
          <w:t xml:space="preserve">  ) ;</w:t>
        </w:r>
      </w:ins>
    </w:p>
    <w:p w14:paraId="360C76D2" w14:textId="77777777" w:rsidR="00D26196" w:rsidRPr="00D26196" w:rsidRDefault="00D26196">
      <w:pPr>
        <w:pStyle w:val="HTMLPreformatted"/>
        <w:divId w:val="2032412305"/>
        <w:rPr>
          <w:ins w:id="19819" w:author="shorny" w:date="2014-06-09T18:54:00Z"/>
          <w:sz w:val="18"/>
          <w:rPrChange w:id="19820" w:author="shorny" w:date="2014-06-09T18:55:00Z">
            <w:rPr>
              <w:ins w:id="19821" w:author="shorny" w:date="2014-06-09T18:54:00Z"/>
            </w:rPr>
          </w:rPrChange>
        </w:rPr>
      </w:pPr>
      <w:ins w:id="19822" w:author="shorny" w:date="2014-06-09T18:54:00Z">
        <w:r w:rsidRPr="00D26196">
          <w:rPr>
            <w:sz w:val="18"/>
            <w:rPrChange w:id="19823" w:author="shorny" w:date="2014-06-09T18:55:00Z">
              <w:rPr/>
            </w:rPrChange>
          </w:rPr>
          <w:t xml:space="preserve">  </w:t>
        </w:r>
        <w:r w:rsidRPr="00D26196">
          <w:rPr>
            <w:rStyle w:val="keyword1"/>
            <w:sz w:val="18"/>
            <w:rPrChange w:id="19824" w:author="shorny" w:date="2014-06-09T18:55:00Z">
              <w:rPr>
                <w:rStyle w:val="keyword1"/>
              </w:rPr>
            </w:rPrChange>
          </w:rPr>
          <w:t>INSERT</w:t>
        </w:r>
        <w:r w:rsidRPr="00D26196">
          <w:rPr>
            <w:sz w:val="18"/>
            <w:rPrChange w:id="19825" w:author="shorny" w:date="2014-06-09T18:55:00Z">
              <w:rPr/>
            </w:rPrChange>
          </w:rPr>
          <w:t xml:space="preserve"> </w:t>
        </w:r>
        <w:r w:rsidRPr="00D26196">
          <w:rPr>
            <w:rStyle w:val="keyword1"/>
            <w:sz w:val="18"/>
            <w:rPrChange w:id="19826" w:author="shorny" w:date="2014-06-09T18:55:00Z">
              <w:rPr>
                <w:rStyle w:val="keyword1"/>
              </w:rPr>
            </w:rPrChange>
          </w:rPr>
          <w:t>INTO</w:t>
        </w:r>
        <w:r w:rsidRPr="00D26196">
          <w:rPr>
            <w:sz w:val="18"/>
            <w:rPrChange w:id="19827" w:author="shorny" w:date="2014-06-09T18:55:00Z">
              <w:rPr/>
            </w:rPrChange>
          </w:rPr>
          <w:t xml:space="preserve"> utrans_a3_expecteds (DegID)</w:t>
        </w:r>
      </w:ins>
    </w:p>
    <w:p w14:paraId="17372E1C" w14:textId="77777777" w:rsidR="00D26196" w:rsidRPr="00D26196" w:rsidRDefault="00D26196">
      <w:pPr>
        <w:pStyle w:val="HTMLPreformatted"/>
        <w:divId w:val="2032412305"/>
        <w:rPr>
          <w:ins w:id="19828" w:author="shorny" w:date="2014-06-09T18:54:00Z"/>
          <w:sz w:val="18"/>
          <w:rPrChange w:id="19829" w:author="shorny" w:date="2014-06-09T18:55:00Z">
            <w:rPr>
              <w:ins w:id="19830" w:author="shorny" w:date="2014-06-09T18:54:00Z"/>
            </w:rPr>
          </w:rPrChange>
        </w:rPr>
      </w:pPr>
      <w:ins w:id="19831" w:author="shorny" w:date="2014-06-09T18:54:00Z">
        <w:r w:rsidRPr="00D26196">
          <w:rPr>
            <w:sz w:val="18"/>
            <w:rPrChange w:id="19832" w:author="shorny" w:date="2014-06-09T18:55:00Z">
              <w:rPr/>
            </w:rPrChange>
          </w:rPr>
          <w:t xml:space="preserve">  </w:t>
        </w:r>
        <w:r w:rsidRPr="00D26196">
          <w:rPr>
            <w:rStyle w:val="keyword1"/>
            <w:sz w:val="18"/>
            <w:rPrChange w:id="19833" w:author="shorny" w:date="2014-06-09T18:55:00Z">
              <w:rPr>
                <w:rStyle w:val="keyword1"/>
              </w:rPr>
            </w:rPrChange>
          </w:rPr>
          <w:t>VALUES</w:t>
        </w:r>
        <w:r w:rsidRPr="00D26196">
          <w:rPr>
            <w:sz w:val="18"/>
            <w:rPrChange w:id="19834" w:author="shorny" w:date="2014-06-09T18:55:00Z">
              <w:rPr/>
            </w:rPrChange>
          </w:rPr>
          <w:t xml:space="preserve"> (121), (122);</w:t>
        </w:r>
      </w:ins>
    </w:p>
    <w:p w14:paraId="3AF09727" w14:textId="77777777" w:rsidR="00D26196" w:rsidRPr="00D26196" w:rsidRDefault="00D26196">
      <w:pPr>
        <w:pStyle w:val="HTMLPreformatted"/>
        <w:divId w:val="2032412305"/>
        <w:rPr>
          <w:ins w:id="19835" w:author="shorny" w:date="2014-06-09T18:54:00Z"/>
          <w:sz w:val="18"/>
          <w:rPrChange w:id="19836" w:author="shorny" w:date="2014-06-09T18:55:00Z">
            <w:rPr>
              <w:ins w:id="19837" w:author="shorny" w:date="2014-06-09T18:54:00Z"/>
            </w:rPr>
          </w:rPrChange>
        </w:rPr>
      </w:pPr>
    </w:p>
    <w:p w14:paraId="3AE388BD" w14:textId="77777777" w:rsidR="00D26196" w:rsidRPr="00D26196" w:rsidRDefault="00D26196">
      <w:pPr>
        <w:pStyle w:val="HTMLPreformatted"/>
        <w:divId w:val="2032412305"/>
        <w:rPr>
          <w:ins w:id="19838" w:author="shorny" w:date="2014-06-09T18:54:00Z"/>
          <w:rStyle w:val="comment1"/>
          <w:sz w:val="18"/>
          <w:rPrChange w:id="19839" w:author="shorny" w:date="2014-06-09T18:55:00Z">
            <w:rPr>
              <w:ins w:id="19840" w:author="shorny" w:date="2014-06-09T18:54:00Z"/>
              <w:rStyle w:val="comment1"/>
            </w:rPr>
          </w:rPrChange>
        </w:rPr>
      </w:pPr>
      <w:ins w:id="19841" w:author="shorny" w:date="2014-06-09T18:54:00Z">
        <w:r w:rsidRPr="00D26196">
          <w:rPr>
            <w:sz w:val="18"/>
            <w:rPrChange w:id="19842" w:author="shorny" w:date="2014-06-09T18:55:00Z">
              <w:rPr>
                <w:color w:val="B22222"/>
              </w:rPr>
            </w:rPrChange>
          </w:rPr>
          <w:t xml:space="preserve">  </w:t>
        </w:r>
        <w:r w:rsidRPr="00D26196">
          <w:rPr>
            <w:rStyle w:val="comment1"/>
            <w:sz w:val="18"/>
            <w:rPrChange w:id="19843" w:author="shorny" w:date="2014-06-09T18:55:00Z">
              <w:rPr>
                <w:rStyle w:val="comment1"/>
              </w:rPr>
            </w:rPrChange>
          </w:rPr>
          <w:t>-- create another temporary table that lists the differences between expected</w:t>
        </w:r>
      </w:ins>
    </w:p>
    <w:p w14:paraId="46017EC5" w14:textId="77777777" w:rsidR="00D26196" w:rsidRPr="00D26196" w:rsidRDefault="00D26196">
      <w:pPr>
        <w:pStyle w:val="HTMLPreformatted"/>
        <w:divId w:val="2032412305"/>
        <w:rPr>
          <w:ins w:id="19844" w:author="shorny" w:date="2014-06-09T18:54:00Z"/>
          <w:rStyle w:val="comment1"/>
          <w:sz w:val="18"/>
          <w:rPrChange w:id="19845" w:author="shorny" w:date="2014-06-09T18:55:00Z">
            <w:rPr>
              <w:ins w:id="19846" w:author="shorny" w:date="2014-06-09T18:54:00Z"/>
              <w:rStyle w:val="comment1"/>
            </w:rPr>
          </w:rPrChange>
        </w:rPr>
      </w:pPr>
      <w:ins w:id="19847" w:author="shorny" w:date="2014-06-09T18:54:00Z">
        <w:r w:rsidRPr="00D26196">
          <w:rPr>
            <w:sz w:val="18"/>
            <w:rPrChange w:id="19848" w:author="shorny" w:date="2014-06-09T18:55:00Z">
              <w:rPr>
                <w:color w:val="B22222"/>
              </w:rPr>
            </w:rPrChange>
          </w:rPr>
          <w:t xml:space="preserve">  </w:t>
        </w:r>
        <w:r w:rsidRPr="00D26196">
          <w:rPr>
            <w:rStyle w:val="comment1"/>
            <w:sz w:val="18"/>
            <w:rPrChange w:id="19849" w:author="shorny" w:date="2014-06-09T18:55:00Z">
              <w:rPr>
                <w:rStyle w:val="comment1"/>
              </w:rPr>
            </w:rPrChange>
          </w:rPr>
          <w:t>-- results and actuals</w:t>
        </w:r>
      </w:ins>
    </w:p>
    <w:p w14:paraId="426929AD" w14:textId="77777777" w:rsidR="00D26196" w:rsidRPr="00D26196" w:rsidRDefault="00D26196">
      <w:pPr>
        <w:pStyle w:val="HTMLPreformatted"/>
        <w:divId w:val="2032412305"/>
        <w:rPr>
          <w:ins w:id="19850" w:author="shorny" w:date="2014-06-09T18:54:00Z"/>
          <w:sz w:val="18"/>
          <w:rPrChange w:id="19851" w:author="shorny" w:date="2014-06-09T18:55:00Z">
            <w:rPr>
              <w:ins w:id="19852" w:author="shorny" w:date="2014-06-09T18:54:00Z"/>
            </w:rPr>
          </w:rPrChange>
        </w:rPr>
      </w:pPr>
      <w:ins w:id="19853" w:author="shorny" w:date="2014-06-09T18:54:00Z">
        <w:r w:rsidRPr="00D26196">
          <w:rPr>
            <w:sz w:val="18"/>
            <w:rPrChange w:id="19854" w:author="shorny" w:date="2014-06-09T18:55:00Z">
              <w:rPr/>
            </w:rPrChange>
          </w:rPr>
          <w:t xml:space="preserve">  </w:t>
        </w:r>
        <w:r w:rsidRPr="00D26196">
          <w:rPr>
            <w:rStyle w:val="keyword1"/>
            <w:sz w:val="18"/>
            <w:rPrChange w:id="19855" w:author="shorny" w:date="2014-06-09T18:55:00Z">
              <w:rPr>
                <w:rStyle w:val="keyword1"/>
              </w:rPr>
            </w:rPrChange>
          </w:rPr>
          <w:t>CREATE</w:t>
        </w:r>
        <w:r w:rsidRPr="00D26196">
          <w:rPr>
            <w:sz w:val="18"/>
            <w:rPrChange w:id="19856" w:author="shorny" w:date="2014-06-09T18:55:00Z">
              <w:rPr/>
            </w:rPrChange>
          </w:rPr>
          <w:t xml:space="preserve"> </w:t>
        </w:r>
        <w:r w:rsidRPr="00D26196">
          <w:rPr>
            <w:rStyle w:val="keyword1"/>
            <w:sz w:val="18"/>
            <w:rPrChange w:id="19857" w:author="shorny" w:date="2014-06-09T18:55:00Z">
              <w:rPr>
                <w:rStyle w:val="keyword1"/>
              </w:rPr>
            </w:rPrChange>
          </w:rPr>
          <w:t>TEMPORARY</w:t>
        </w:r>
        <w:r w:rsidRPr="00D26196">
          <w:rPr>
            <w:sz w:val="18"/>
            <w:rPrChange w:id="19858" w:author="shorny" w:date="2014-06-09T18:55:00Z">
              <w:rPr/>
            </w:rPrChange>
          </w:rPr>
          <w:t xml:space="preserve"> </w:t>
        </w:r>
        <w:r w:rsidRPr="00D26196">
          <w:rPr>
            <w:rStyle w:val="keyword1"/>
            <w:sz w:val="18"/>
            <w:rPrChange w:id="19859" w:author="shorny" w:date="2014-06-09T18:55:00Z">
              <w:rPr>
                <w:rStyle w:val="keyword1"/>
              </w:rPr>
            </w:rPrChange>
          </w:rPr>
          <w:t>TABLE</w:t>
        </w:r>
        <w:r w:rsidRPr="00D26196">
          <w:rPr>
            <w:sz w:val="18"/>
            <w:rPrChange w:id="19860" w:author="shorny" w:date="2014-06-09T18:55:00Z">
              <w:rPr/>
            </w:rPrChange>
          </w:rPr>
          <w:t xml:space="preserve"> </w:t>
        </w:r>
        <w:r w:rsidRPr="00D26196">
          <w:rPr>
            <w:rStyle w:val="function-name1"/>
            <w:sz w:val="18"/>
            <w:rPrChange w:id="19861" w:author="shorny" w:date="2014-06-09T18:55:00Z">
              <w:rPr>
                <w:rStyle w:val="function-name1"/>
              </w:rPr>
            </w:rPrChange>
          </w:rPr>
          <w:t>utrans_a3_problems</w:t>
        </w:r>
      </w:ins>
    </w:p>
    <w:p w14:paraId="5770B115" w14:textId="77777777" w:rsidR="00D26196" w:rsidRPr="00D26196" w:rsidRDefault="00D26196">
      <w:pPr>
        <w:pStyle w:val="HTMLPreformatted"/>
        <w:divId w:val="2032412305"/>
        <w:rPr>
          <w:ins w:id="19862" w:author="shorny" w:date="2014-06-09T18:54:00Z"/>
          <w:sz w:val="18"/>
          <w:rPrChange w:id="19863" w:author="shorny" w:date="2014-06-09T18:55:00Z">
            <w:rPr>
              <w:ins w:id="19864" w:author="shorny" w:date="2014-06-09T18:54:00Z"/>
            </w:rPr>
          </w:rPrChange>
        </w:rPr>
      </w:pPr>
      <w:ins w:id="19865" w:author="shorny" w:date="2014-06-09T18:54:00Z">
        <w:r w:rsidRPr="00D26196">
          <w:rPr>
            <w:sz w:val="18"/>
            <w:rPrChange w:id="19866" w:author="shorny" w:date="2014-06-09T18:55:00Z">
              <w:rPr/>
            </w:rPrChange>
          </w:rPr>
          <w:t xml:space="preserve">  </w:t>
        </w:r>
        <w:r w:rsidRPr="00D26196">
          <w:rPr>
            <w:rStyle w:val="keyword1"/>
            <w:sz w:val="18"/>
            <w:rPrChange w:id="19867" w:author="shorny" w:date="2014-06-09T18:55:00Z">
              <w:rPr>
                <w:rStyle w:val="keyword1"/>
              </w:rPr>
            </w:rPrChange>
          </w:rPr>
          <w:t>SELECT</w:t>
        </w:r>
        <w:r w:rsidRPr="00D26196">
          <w:rPr>
            <w:sz w:val="18"/>
            <w:rPrChange w:id="19868" w:author="shorny" w:date="2014-06-09T18:55:00Z">
              <w:rPr/>
            </w:rPrChange>
          </w:rPr>
          <w:t xml:space="preserve"> problems.DegID</w:t>
        </w:r>
      </w:ins>
    </w:p>
    <w:p w14:paraId="1946474D" w14:textId="77777777" w:rsidR="00D26196" w:rsidRPr="00D26196" w:rsidRDefault="00D26196">
      <w:pPr>
        <w:pStyle w:val="HTMLPreformatted"/>
        <w:divId w:val="2032412305"/>
        <w:rPr>
          <w:ins w:id="19869" w:author="shorny" w:date="2014-06-09T18:54:00Z"/>
          <w:sz w:val="18"/>
          <w:rPrChange w:id="19870" w:author="shorny" w:date="2014-06-09T18:55:00Z">
            <w:rPr>
              <w:ins w:id="19871" w:author="shorny" w:date="2014-06-09T18:54:00Z"/>
            </w:rPr>
          </w:rPrChange>
        </w:rPr>
      </w:pPr>
      <w:ins w:id="19872" w:author="shorny" w:date="2014-06-09T18:54:00Z">
        <w:r w:rsidRPr="00D26196">
          <w:rPr>
            <w:sz w:val="18"/>
            <w:rPrChange w:id="19873" w:author="shorny" w:date="2014-06-09T18:55:00Z">
              <w:rPr/>
            </w:rPrChange>
          </w:rPr>
          <w:t xml:space="preserve">  </w:t>
        </w:r>
        <w:r w:rsidRPr="00D26196">
          <w:rPr>
            <w:rStyle w:val="keyword1"/>
            <w:sz w:val="18"/>
            <w:rPrChange w:id="19874" w:author="shorny" w:date="2014-06-09T18:55:00Z">
              <w:rPr>
                <w:rStyle w:val="keyword1"/>
              </w:rPr>
            </w:rPrChange>
          </w:rPr>
          <w:t>FROM</w:t>
        </w:r>
      </w:ins>
    </w:p>
    <w:p w14:paraId="382A1231" w14:textId="77777777" w:rsidR="00D26196" w:rsidRPr="00D26196" w:rsidRDefault="00D26196">
      <w:pPr>
        <w:pStyle w:val="HTMLPreformatted"/>
        <w:divId w:val="2032412305"/>
        <w:rPr>
          <w:ins w:id="19875" w:author="shorny" w:date="2014-06-09T18:54:00Z"/>
          <w:sz w:val="18"/>
          <w:rPrChange w:id="19876" w:author="shorny" w:date="2014-06-09T18:55:00Z">
            <w:rPr>
              <w:ins w:id="19877" w:author="shorny" w:date="2014-06-09T18:54:00Z"/>
            </w:rPr>
          </w:rPrChange>
        </w:rPr>
      </w:pPr>
      <w:ins w:id="19878" w:author="shorny" w:date="2014-06-09T18:54:00Z">
        <w:r w:rsidRPr="00D26196">
          <w:rPr>
            <w:sz w:val="18"/>
            <w:rPrChange w:id="19879" w:author="shorny" w:date="2014-06-09T18:55:00Z">
              <w:rPr/>
            </w:rPrChange>
          </w:rPr>
          <w:t xml:space="preserve">  (</w:t>
        </w:r>
      </w:ins>
    </w:p>
    <w:p w14:paraId="4108A4A3" w14:textId="77777777" w:rsidR="00D26196" w:rsidRPr="00D26196" w:rsidRDefault="00D26196">
      <w:pPr>
        <w:pStyle w:val="HTMLPreformatted"/>
        <w:divId w:val="2032412305"/>
        <w:rPr>
          <w:ins w:id="19880" w:author="shorny" w:date="2014-06-09T18:54:00Z"/>
          <w:sz w:val="18"/>
          <w:rPrChange w:id="19881" w:author="shorny" w:date="2014-06-09T18:55:00Z">
            <w:rPr>
              <w:ins w:id="19882" w:author="shorny" w:date="2014-06-09T18:54:00Z"/>
            </w:rPr>
          </w:rPrChange>
        </w:rPr>
      </w:pPr>
      <w:ins w:id="19883" w:author="shorny" w:date="2014-06-09T18:54:00Z">
        <w:r w:rsidRPr="00D26196">
          <w:rPr>
            <w:sz w:val="18"/>
            <w:rPrChange w:id="19884" w:author="shorny" w:date="2014-06-09T18:55:00Z">
              <w:rPr/>
            </w:rPrChange>
          </w:rPr>
          <w:t xml:space="preserve">      </w:t>
        </w:r>
        <w:r w:rsidRPr="00D26196">
          <w:rPr>
            <w:rStyle w:val="keyword1"/>
            <w:sz w:val="18"/>
            <w:rPrChange w:id="19885" w:author="shorny" w:date="2014-06-09T18:55:00Z">
              <w:rPr>
                <w:rStyle w:val="keyword1"/>
              </w:rPr>
            </w:rPrChange>
          </w:rPr>
          <w:t>SELECT</w:t>
        </w:r>
        <w:r w:rsidRPr="00D26196">
          <w:rPr>
            <w:sz w:val="18"/>
            <w:rPrChange w:id="19886" w:author="shorny" w:date="2014-06-09T18:55:00Z">
              <w:rPr/>
            </w:rPrChange>
          </w:rPr>
          <w:t xml:space="preserve"> actuals.DegID</w:t>
        </w:r>
      </w:ins>
    </w:p>
    <w:p w14:paraId="03A0DBF5" w14:textId="77777777" w:rsidR="00D26196" w:rsidRPr="00D26196" w:rsidRDefault="00D26196">
      <w:pPr>
        <w:pStyle w:val="HTMLPreformatted"/>
        <w:divId w:val="2032412305"/>
        <w:rPr>
          <w:ins w:id="19887" w:author="shorny" w:date="2014-06-09T18:54:00Z"/>
          <w:sz w:val="18"/>
          <w:rPrChange w:id="19888" w:author="shorny" w:date="2014-06-09T18:55:00Z">
            <w:rPr>
              <w:ins w:id="19889" w:author="shorny" w:date="2014-06-09T18:54:00Z"/>
            </w:rPr>
          </w:rPrChange>
        </w:rPr>
      </w:pPr>
      <w:ins w:id="19890" w:author="shorny" w:date="2014-06-09T18:54:00Z">
        <w:r w:rsidRPr="00D26196">
          <w:rPr>
            <w:sz w:val="18"/>
            <w:rPrChange w:id="19891" w:author="shorny" w:date="2014-06-09T18:55:00Z">
              <w:rPr/>
            </w:rPrChange>
          </w:rPr>
          <w:t xml:space="preserve">      </w:t>
        </w:r>
        <w:r w:rsidRPr="00D26196">
          <w:rPr>
            <w:rStyle w:val="keyword1"/>
            <w:sz w:val="18"/>
            <w:rPrChange w:id="19892" w:author="shorny" w:date="2014-06-09T18:55:00Z">
              <w:rPr>
                <w:rStyle w:val="keyword1"/>
              </w:rPr>
            </w:rPrChange>
          </w:rPr>
          <w:t>FROM</w:t>
        </w:r>
        <w:r w:rsidRPr="00D26196">
          <w:rPr>
            <w:sz w:val="18"/>
            <w:rPrChange w:id="19893" w:author="shorny" w:date="2014-06-09T18:55:00Z">
              <w:rPr/>
            </w:rPrChange>
          </w:rPr>
          <w:t xml:space="preserve"> utrans_a3_actuals actuals</w:t>
        </w:r>
      </w:ins>
    </w:p>
    <w:p w14:paraId="4D22F835" w14:textId="77777777" w:rsidR="00D26196" w:rsidRPr="00D26196" w:rsidRDefault="00D26196">
      <w:pPr>
        <w:pStyle w:val="HTMLPreformatted"/>
        <w:divId w:val="2032412305"/>
        <w:rPr>
          <w:ins w:id="19894" w:author="shorny" w:date="2014-06-09T18:54:00Z"/>
          <w:sz w:val="18"/>
          <w:rPrChange w:id="19895" w:author="shorny" w:date="2014-06-09T18:55:00Z">
            <w:rPr>
              <w:ins w:id="19896" w:author="shorny" w:date="2014-06-09T18:54:00Z"/>
            </w:rPr>
          </w:rPrChange>
        </w:rPr>
      </w:pPr>
      <w:ins w:id="19897" w:author="shorny" w:date="2014-06-09T18:54:00Z">
        <w:r w:rsidRPr="00D26196">
          <w:rPr>
            <w:sz w:val="18"/>
            <w:rPrChange w:id="19898" w:author="shorny" w:date="2014-06-09T18:55:00Z">
              <w:rPr/>
            </w:rPrChange>
          </w:rPr>
          <w:t xml:space="preserve">      </w:t>
        </w:r>
        <w:r w:rsidRPr="00D26196">
          <w:rPr>
            <w:rStyle w:val="keyword1"/>
            <w:sz w:val="18"/>
            <w:rPrChange w:id="19899" w:author="shorny" w:date="2014-06-09T18:55:00Z">
              <w:rPr>
                <w:rStyle w:val="keyword1"/>
              </w:rPr>
            </w:rPrChange>
          </w:rPr>
          <w:t>UNION</w:t>
        </w:r>
        <w:r w:rsidRPr="00D26196">
          <w:rPr>
            <w:sz w:val="18"/>
            <w:rPrChange w:id="19900" w:author="shorny" w:date="2014-06-09T18:55:00Z">
              <w:rPr/>
            </w:rPrChange>
          </w:rPr>
          <w:t xml:space="preserve"> </w:t>
        </w:r>
        <w:r w:rsidRPr="00D26196">
          <w:rPr>
            <w:rStyle w:val="keyword1"/>
            <w:sz w:val="18"/>
            <w:rPrChange w:id="19901" w:author="shorny" w:date="2014-06-09T18:55:00Z">
              <w:rPr>
                <w:rStyle w:val="keyword1"/>
              </w:rPr>
            </w:rPrChange>
          </w:rPr>
          <w:t>ALL</w:t>
        </w:r>
      </w:ins>
    </w:p>
    <w:p w14:paraId="5198D78E" w14:textId="77777777" w:rsidR="00D26196" w:rsidRPr="00D26196" w:rsidRDefault="00D26196">
      <w:pPr>
        <w:pStyle w:val="HTMLPreformatted"/>
        <w:divId w:val="2032412305"/>
        <w:rPr>
          <w:ins w:id="19902" w:author="shorny" w:date="2014-06-09T18:54:00Z"/>
          <w:sz w:val="18"/>
          <w:rPrChange w:id="19903" w:author="shorny" w:date="2014-06-09T18:55:00Z">
            <w:rPr>
              <w:ins w:id="19904" w:author="shorny" w:date="2014-06-09T18:54:00Z"/>
            </w:rPr>
          </w:rPrChange>
        </w:rPr>
      </w:pPr>
      <w:ins w:id="19905" w:author="shorny" w:date="2014-06-09T18:54:00Z">
        <w:r w:rsidRPr="00D26196">
          <w:rPr>
            <w:sz w:val="18"/>
            <w:rPrChange w:id="19906" w:author="shorny" w:date="2014-06-09T18:55:00Z">
              <w:rPr/>
            </w:rPrChange>
          </w:rPr>
          <w:t xml:space="preserve">      </w:t>
        </w:r>
        <w:r w:rsidRPr="00D26196">
          <w:rPr>
            <w:rStyle w:val="keyword1"/>
            <w:sz w:val="18"/>
            <w:rPrChange w:id="19907" w:author="shorny" w:date="2014-06-09T18:55:00Z">
              <w:rPr>
                <w:rStyle w:val="keyword1"/>
              </w:rPr>
            </w:rPrChange>
          </w:rPr>
          <w:t>SELECT</w:t>
        </w:r>
        <w:r w:rsidRPr="00D26196">
          <w:rPr>
            <w:sz w:val="18"/>
            <w:rPrChange w:id="19908" w:author="shorny" w:date="2014-06-09T18:55:00Z">
              <w:rPr/>
            </w:rPrChange>
          </w:rPr>
          <w:t xml:space="preserve"> expecteds.DegID</w:t>
        </w:r>
      </w:ins>
    </w:p>
    <w:p w14:paraId="6F92354E" w14:textId="77777777" w:rsidR="00D26196" w:rsidRPr="00D26196" w:rsidRDefault="00D26196">
      <w:pPr>
        <w:pStyle w:val="HTMLPreformatted"/>
        <w:divId w:val="2032412305"/>
        <w:rPr>
          <w:ins w:id="19909" w:author="shorny" w:date="2014-06-09T18:54:00Z"/>
          <w:sz w:val="18"/>
          <w:rPrChange w:id="19910" w:author="shorny" w:date="2014-06-09T18:55:00Z">
            <w:rPr>
              <w:ins w:id="19911" w:author="shorny" w:date="2014-06-09T18:54:00Z"/>
            </w:rPr>
          </w:rPrChange>
        </w:rPr>
      </w:pPr>
      <w:ins w:id="19912" w:author="shorny" w:date="2014-06-09T18:54:00Z">
        <w:r w:rsidRPr="00D26196">
          <w:rPr>
            <w:sz w:val="18"/>
            <w:rPrChange w:id="19913" w:author="shorny" w:date="2014-06-09T18:55:00Z">
              <w:rPr/>
            </w:rPrChange>
          </w:rPr>
          <w:t xml:space="preserve">      </w:t>
        </w:r>
        <w:r w:rsidRPr="00D26196">
          <w:rPr>
            <w:rStyle w:val="keyword1"/>
            <w:sz w:val="18"/>
            <w:rPrChange w:id="19914" w:author="shorny" w:date="2014-06-09T18:55:00Z">
              <w:rPr>
                <w:rStyle w:val="keyword1"/>
              </w:rPr>
            </w:rPrChange>
          </w:rPr>
          <w:t>FROM</w:t>
        </w:r>
        <w:r w:rsidRPr="00D26196">
          <w:rPr>
            <w:sz w:val="18"/>
            <w:rPrChange w:id="19915" w:author="shorny" w:date="2014-06-09T18:55:00Z">
              <w:rPr/>
            </w:rPrChange>
          </w:rPr>
          <w:t xml:space="preserve"> utrans_a3_expecteds expecteds</w:t>
        </w:r>
      </w:ins>
    </w:p>
    <w:p w14:paraId="5713DF8E" w14:textId="77777777" w:rsidR="00D26196" w:rsidRPr="00D26196" w:rsidRDefault="00D26196">
      <w:pPr>
        <w:pStyle w:val="HTMLPreformatted"/>
        <w:divId w:val="2032412305"/>
        <w:rPr>
          <w:ins w:id="19916" w:author="shorny" w:date="2014-06-09T18:54:00Z"/>
          <w:sz w:val="18"/>
          <w:rPrChange w:id="19917" w:author="shorny" w:date="2014-06-09T18:55:00Z">
            <w:rPr>
              <w:ins w:id="19918" w:author="shorny" w:date="2014-06-09T18:54:00Z"/>
            </w:rPr>
          </w:rPrChange>
        </w:rPr>
      </w:pPr>
      <w:ins w:id="19919" w:author="shorny" w:date="2014-06-09T18:54:00Z">
        <w:r w:rsidRPr="00D26196">
          <w:rPr>
            <w:sz w:val="18"/>
            <w:rPrChange w:id="19920" w:author="shorny" w:date="2014-06-09T18:55:00Z">
              <w:rPr/>
            </w:rPrChange>
          </w:rPr>
          <w:t xml:space="preserve">  )  problems</w:t>
        </w:r>
      </w:ins>
    </w:p>
    <w:p w14:paraId="30742BEB" w14:textId="77777777" w:rsidR="00D26196" w:rsidRPr="00D26196" w:rsidRDefault="00D26196">
      <w:pPr>
        <w:pStyle w:val="HTMLPreformatted"/>
        <w:divId w:val="2032412305"/>
        <w:rPr>
          <w:ins w:id="19921" w:author="shorny" w:date="2014-06-09T18:54:00Z"/>
          <w:sz w:val="18"/>
          <w:rPrChange w:id="19922" w:author="shorny" w:date="2014-06-09T18:55:00Z">
            <w:rPr>
              <w:ins w:id="19923" w:author="shorny" w:date="2014-06-09T18:54:00Z"/>
            </w:rPr>
          </w:rPrChange>
        </w:rPr>
      </w:pPr>
      <w:ins w:id="19924" w:author="shorny" w:date="2014-06-09T18:54:00Z">
        <w:r w:rsidRPr="00D26196">
          <w:rPr>
            <w:sz w:val="18"/>
            <w:rPrChange w:id="19925" w:author="shorny" w:date="2014-06-09T18:55:00Z">
              <w:rPr/>
            </w:rPrChange>
          </w:rPr>
          <w:t xml:space="preserve">  </w:t>
        </w:r>
        <w:r w:rsidRPr="00D26196">
          <w:rPr>
            <w:rStyle w:val="keyword1"/>
            <w:sz w:val="18"/>
            <w:rPrChange w:id="19926" w:author="shorny" w:date="2014-06-09T18:55:00Z">
              <w:rPr>
                <w:rStyle w:val="keyword1"/>
              </w:rPr>
            </w:rPrChange>
          </w:rPr>
          <w:t>GROUP</w:t>
        </w:r>
        <w:r w:rsidRPr="00D26196">
          <w:rPr>
            <w:sz w:val="18"/>
            <w:rPrChange w:id="19927" w:author="shorny" w:date="2014-06-09T18:55:00Z">
              <w:rPr/>
            </w:rPrChange>
          </w:rPr>
          <w:t xml:space="preserve"> </w:t>
        </w:r>
        <w:r w:rsidRPr="00D26196">
          <w:rPr>
            <w:rStyle w:val="keyword1"/>
            <w:sz w:val="18"/>
            <w:rPrChange w:id="19928" w:author="shorny" w:date="2014-06-09T18:55:00Z">
              <w:rPr>
                <w:rStyle w:val="keyword1"/>
              </w:rPr>
            </w:rPrChange>
          </w:rPr>
          <w:t>BY</w:t>
        </w:r>
        <w:r w:rsidRPr="00D26196">
          <w:rPr>
            <w:sz w:val="18"/>
            <w:rPrChange w:id="19929" w:author="shorny" w:date="2014-06-09T18:55:00Z">
              <w:rPr/>
            </w:rPrChange>
          </w:rPr>
          <w:t xml:space="preserve"> problems.DegID</w:t>
        </w:r>
      </w:ins>
    </w:p>
    <w:p w14:paraId="73C5AE56" w14:textId="77777777" w:rsidR="00D26196" w:rsidRPr="00D26196" w:rsidRDefault="00D26196">
      <w:pPr>
        <w:pStyle w:val="HTMLPreformatted"/>
        <w:divId w:val="2032412305"/>
        <w:rPr>
          <w:ins w:id="19930" w:author="shorny" w:date="2014-06-09T18:54:00Z"/>
          <w:sz w:val="18"/>
          <w:rPrChange w:id="19931" w:author="shorny" w:date="2014-06-09T18:55:00Z">
            <w:rPr>
              <w:ins w:id="19932" w:author="shorny" w:date="2014-06-09T18:54:00Z"/>
            </w:rPr>
          </w:rPrChange>
        </w:rPr>
      </w:pPr>
      <w:ins w:id="19933" w:author="shorny" w:date="2014-06-09T18:54:00Z">
        <w:r w:rsidRPr="00D26196">
          <w:rPr>
            <w:sz w:val="18"/>
            <w:rPrChange w:id="19934" w:author="shorny" w:date="2014-06-09T18:55:00Z">
              <w:rPr/>
            </w:rPrChange>
          </w:rPr>
          <w:t xml:space="preserve">  </w:t>
        </w:r>
        <w:r w:rsidRPr="00D26196">
          <w:rPr>
            <w:rStyle w:val="keyword1"/>
            <w:sz w:val="18"/>
            <w:rPrChange w:id="19935" w:author="shorny" w:date="2014-06-09T18:55:00Z">
              <w:rPr>
                <w:rStyle w:val="keyword1"/>
              </w:rPr>
            </w:rPrChange>
          </w:rPr>
          <w:t>HAVING</w:t>
        </w:r>
        <w:r w:rsidRPr="00D26196">
          <w:rPr>
            <w:sz w:val="18"/>
            <w:rPrChange w:id="19936" w:author="shorny" w:date="2014-06-09T18:55:00Z">
              <w:rPr/>
            </w:rPrChange>
          </w:rPr>
          <w:t xml:space="preserve"> </w:t>
        </w:r>
        <w:r w:rsidRPr="00D26196">
          <w:rPr>
            <w:rStyle w:val="builtin1"/>
            <w:sz w:val="18"/>
            <w:rPrChange w:id="19937" w:author="shorny" w:date="2014-06-09T18:55:00Z">
              <w:rPr>
                <w:rStyle w:val="builtin1"/>
              </w:rPr>
            </w:rPrChange>
          </w:rPr>
          <w:t>COUNT</w:t>
        </w:r>
        <w:r w:rsidRPr="00D26196">
          <w:rPr>
            <w:sz w:val="18"/>
            <w:rPrChange w:id="19938" w:author="shorny" w:date="2014-06-09T18:55:00Z">
              <w:rPr/>
            </w:rPrChange>
          </w:rPr>
          <w:t>(*) = 1</w:t>
        </w:r>
      </w:ins>
    </w:p>
    <w:p w14:paraId="01BDFC87" w14:textId="77777777" w:rsidR="00D26196" w:rsidRPr="00D26196" w:rsidRDefault="00D26196">
      <w:pPr>
        <w:pStyle w:val="HTMLPreformatted"/>
        <w:divId w:val="2032412305"/>
        <w:rPr>
          <w:ins w:id="19939" w:author="shorny" w:date="2014-06-09T18:54:00Z"/>
          <w:sz w:val="18"/>
          <w:rPrChange w:id="19940" w:author="shorny" w:date="2014-06-09T18:55:00Z">
            <w:rPr>
              <w:ins w:id="19941" w:author="shorny" w:date="2014-06-09T18:54:00Z"/>
            </w:rPr>
          </w:rPrChange>
        </w:rPr>
      </w:pPr>
      <w:ins w:id="19942" w:author="shorny" w:date="2014-06-09T18:54:00Z">
        <w:r w:rsidRPr="00D26196">
          <w:rPr>
            <w:sz w:val="18"/>
            <w:rPrChange w:id="19943" w:author="shorny" w:date="2014-06-09T18:55:00Z">
              <w:rPr/>
            </w:rPrChange>
          </w:rPr>
          <w:t xml:space="preserve">  </w:t>
        </w:r>
        <w:r w:rsidRPr="00D26196">
          <w:rPr>
            <w:rStyle w:val="keyword1"/>
            <w:sz w:val="18"/>
            <w:rPrChange w:id="19944" w:author="shorny" w:date="2014-06-09T18:55:00Z">
              <w:rPr>
                <w:rStyle w:val="keyword1"/>
              </w:rPr>
            </w:rPrChange>
          </w:rPr>
          <w:t>ORDER</w:t>
        </w:r>
        <w:r w:rsidRPr="00D26196">
          <w:rPr>
            <w:sz w:val="18"/>
            <w:rPrChange w:id="19945" w:author="shorny" w:date="2014-06-09T18:55:00Z">
              <w:rPr/>
            </w:rPrChange>
          </w:rPr>
          <w:t xml:space="preserve"> </w:t>
        </w:r>
        <w:r w:rsidRPr="00D26196">
          <w:rPr>
            <w:rStyle w:val="keyword1"/>
            <w:sz w:val="18"/>
            <w:rPrChange w:id="19946" w:author="shorny" w:date="2014-06-09T18:55:00Z">
              <w:rPr>
                <w:rStyle w:val="keyword1"/>
              </w:rPr>
            </w:rPrChange>
          </w:rPr>
          <w:t>BY</w:t>
        </w:r>
        <w:r w:rsidRPr="00D26196">
          <w:rPr>
            <w:sz w:val="18"/>
            <w:rPrChange w:id="19947" w:author="shorny" w:date="2014-06-09T18:55:00Z">
              <w:rPr/>
            </w:rPrChange>
          </w:rPr>
          <w:t xml:space="preserve"> problems.DegID ;</w:t>
        </w:r>
      </w:ins>
    </w:p>
    <w:p w14:paraId="708D6E14" w14:textId="77777777" w:rsidR="00D26196" w:rsidRPr="00D26196" w:rsidRDefault="00D26196">
      <w:pPr>
        <w:pStyle w:val="HTMLPreformatted"/>
        <w:divId w:val="2032412305"/>
        <w:rPr>
          <w:ins w:id="19948" w:author="shorny" w:date="2014-06-09T18:54:00Z"/>
          <w:sz w:val="18"/>
          <w:rPrChange w:id="19949" w:author="shorny" w:date="2014-06-09T18:55:00Z">
            <w:rPr>
              <w:ins w:id="19950" w:author="shorny" w:date="2014-06-09T18:54:00Z"/>
            </w:rPr>
          </w:rPrChange>
        </w:rPr>
      </w:pPr>
    </w:p>
    <w:p w14:paraId="7CC4E775" w14:textId="77777777" w:rsidR="00D26196" w:rsidRPr="00D26196" w:rsidRDefault="00D26196">
      <w:pPr>
        <w:pStyle w:val="HTMLPreformatted"/>
        <w:divId w:val="2032412305"/>
        <w:rPr>
          <w:ins w:id="19951" w:author="shorny" w:date="2014-06-09T18:54:00Z"/>
          <w:rStyle w:val="comment1"/>
          <w:sz w:val="18"/>
          <w:rPrChange w:id="19952" w:author="shorny" w:date="2014-06-09T18:55:00Z">
            <w:rPr>
              <w:ins w:id="19953" w:author="shorny" w:date="2014-06-09T18:54:00Z"/>
              <w:rStyle w:val="comment1"/>
            </w:rPr>
          </w:rPrChange>
        </w:rPr>
      </w:pPr>
      <w:ins w:id="19954" w:author="shorny" w:date="2014-06-09T18:54:00Z">
        <w:r w:rsidRPr="00D26196">
          <w:rPr>
            <w:sz w:val="18"/>
            <w:rPrChange w:id="19955" w:author="shorny" w:date="2014-06-09T18:55:00Z">
              <w:rPr>
                <w:color w:val="B22222"/>
              </w:rPr>
            </w:rPrChange>
          </w:rPr>
          <w:t xml:space="preserve">  </w:t>
        </w:r>
        <w:r w:rsidRPr="00D26196">
          <w:rPr>
            <w:rStyle w:val="comment1"/>
            <w:sz w:val="18"/>
            <w:rPrChange w:id="19956" w:author="shorny" w:date="2014-06-09T18:55:00Z">
              <w:rPr>
                <w:rStyle w:val="comment1"/>
              </w:rPr>
            </w:rPrChange>
          </w:rPr>
          <w:t>-- report an error if the 'problems' table isn't empty</w:t>
        </w:r>
      </w:ins>
    </w:p>
    <w:p w14:paraId="28F05D61" w14:textId="77777777" w:rsidR="00D26196" w:rsidRPr="00D26196" w:rsidRDefault="00D26196">
      <w:pPr>
        <w:pStyle w:val="HTMLPreformatted"/>
        <w:divId w:val="2032412305"/>
        <w:rPr>
          <w:ins w:id="19957" w:author="shorny" w:date="2014-06-09T18:54:00Z"/>
          <w:sz w:val="18"/>
          <w:rPrChange w:id="19958" w:author="shorny" w:date="2014-06-09T18:55:00Z">
            <w:rPr>
              <w:ins w:id="19959" w:author="shorny" w:date="2014-06-09T18:54:00Z"/>
            </w:rPr>
          </w:rPrChange>
        </w:rPr>
      </w:pPr>
      <w:ins w:id="19960" w:author="shorny" w:date="2014-06-09T18:54:00Z">
        <w:r w:rsidRPr="00D26196">
          <w:rPr>
            <w:sz w:val="18"/>
            <w:rPrChange w:id="19961" w:author="shorny" w:date="2014-06-09T18:55:00Z">
              <w:rPr/>
            </w:rPrChange>
          </w:rPr>
          <w:t xml:space="preserve">  </w:t>
        </w:r>
        <w:r w:rsidRPr="00D26196">
          <w:rPr>
            <w:rStyle w:val="keyword1"/>
            <w:sz w:val="18"/>
            <w:rPrChange w:id="19962" w:author="shorny" w:date="2014-06-09T18:55:00Z">
              <w:rPr>
                <w:rStyle w:val="keyword1"/>
              </w:rPr>
            </w:rPrChange>
          </w:rPr>
          <w:t>CALL</w:t>
        </w:r>
        <w:r w:rsidRPr="00D26196">
          <w:rPr>
            <w:sz w:val="18"/>
            <w:rPrChange w:id="19963" w:author="shorny" w:date="2014-06-09T18:55:00Z">
              <w:rPr/>
            </w:rPrChange>
          </w:rPr>
          <w:t xml:space="preserve"> stk_unit.assert_table_empty( </w:t>
        </w:r>
      </w:ins>
    </w:p>
    <w:p w14:paraId="283B1F0B" w14:textId="77777777" w:rsidR="00D26196" w:rsidRPr="00D26196" w:rsidRDefault="00D26196">
      <w:pPr>
        <w:pStyle w:val="HTMLPreformatted"/>
        <w:divId w:val="2032412305"/>
        <w:rPr>
          <w:ins w:id="19964" w:author="shorny" w:date="2014-06-09T18:54:00Z"/>
          <w:sz w:val="18"/>
          <w:rPrChange w:id="19965" w:author="shorny" w:date="2014-06-09T18:55:00Z">
            <w:rPr>
              <w:ins w:id="19966" w:author="shorny" w:date="2014-06-09T18:54:00Z"/>
            </w:rPr>
          </w:rPrChange>
        </w:rPr>
      </w:pPr>
      <w:ins w:id="19967" w:author="shorny" w:date="2014-06-09T18:54:00Z">
        <w:r w:rsidRPr="00D26196">
          <w:rPr>
            <w:sz w:val="18"/>
            <w:rPrChange w:id="19968" w:author="shorny" w:date="2014-06-09T18:55:00Z">
              <w:rPr/>
            </w:rPrChange>
          </w:rPr>
          <w:t xml:space="preserve">    DATABASE(),</w:t>
        </w:r>
      </w:ins>
    </w:p>
    <w:p w14:paraId="7F22A370" w14:textId="77777777" w:rsidR="00D26196" w:rsidRPr="00D26196" w:rsidRDefault="00D26196">
      <w:pPr>
        <w:pStyle w:val="HTMLPreformatted"/>
        <w:divId w:val="2032412305"/>
        <w:rPr>
          <w:ins w:id="19969" w:author="shorny" w:date="2014-06-09T18:54:00Z"/>
          <w:sz w:val="18"/>
          <w:rPrChange w:id="19970" w:author="shorny" w:date="2014-06-09T18:55:00Z">
            <w:rPr>
              <w:ins w:id="19971" w:author="shorny" w:date="2014-06-09T18:54:00Z"/>
            </w:rPr>
          </w:rPrChange>
        </w:rPr>
      </w:pPr>
      <w:ins w:id="19972" w:author="shorny" w:date="2014-06-09T18:54:00Z">
        <w:r w:rsidRPr="00D26196">
          <w:rPr>
            <w:sz w:val="18"/>
            <w:rPrChange w:id="19973" w:author="shorny" w:date="2014-06-09T18:55:00Z">
              <w:rPr/>
            </w:rPrChange>
          </w:rPr>
          <w:t xml:space="preserve">    </w:t>
        </w:r>
        <w:r w:rsidRPr="00D26196">
          <w:rPr>
            <w:rStyle w:val="string1"/>
            <w:sz w:val="18"/>
            <w:rPrChange w:id="19974" w:author="shorny" w:date="2014-06-09T18:55:00Z">
              <w:rPr>
                <w:rStyle w:val="string1"/>
              </w:rPr>
            </w:rPrChange>
          </w:rPr>
          <w:t>'utrans_a3_problems'</w:t>
        </w:r>
        <w:r w:rsidRPr="00D26196">
          <w:rPr>
            <w:sz w:val="18"/>
            <w:rPrChange w:id="19975" w:author="shorny" w:date="2014-06-09T18:55:00Z">
              <w:rPr/>
            </w:rPrChange>
          </w:rPr>
          <w:t xml:space="preserve">, </w:t>
        </w:r>
      </w:ins>
    </w:p>
    <w:p w14:paraId="6EE4F399" w14:textId="77777777" w:rsidR="00D26196" w:rsidRPr="00D26196" w:rsidRDefault="00D26196">
      <w:pPr>
        <w:pStyle w:val="HTMLPreformatted"/>
        <w:divId w:val="2032412305"/>
        <w:rPr>
          <w:ins w:id="19976" w:author="shorny" w:date="2014-06-09T18:54:00Z"/>
          <w:sz w:val="18"/>
          <w:rPrChange w:id="19977" w:author="shorny" w:date="2014-06-09T18:55:00Z">
            <w:rPr>
              <w:ins w:id="19978" w:author="shorny" w:date="2014-06-09T18:54:00Z"/>
            </w:rPr>
          </w:rPrChange>
        </w:rPr>
      </w:pPr>
      <w:ins w:id="19979" w:author="shorny" w:date="2014-06-09T18:54:00Z">
        <w:r w:rsidRPr="00D26196">
          <w:rPr>
            <w:sz w:val="18"/>
            <w:rPrChange w:id="19980" w:author="shorny" w:date="2014-06-09T18:55:00Z">
              <w:rPr/>
            </w:rPrChange>
          </w:rPr>
          <w:t xml:space="preserve">    </w:t>
        </w:r>
        <w:r w:rsidRPr="00D26196">
          <w:rPr>
            <w:rStyle w:val="string1"/>
            <w:sz w:val="18"/>
            <w:rPrChange w:id="19981" w:author="shorny" w:date="2014-06-09T18:55:00Z">
              <w:rPr>
                <w:rStyle w:val="string1"/>
              </w:rPr>
            </w:rPrChange>
          </w:rPr>
          <w:t>'Incorrect results'</w:t>
        </w:r>
        <w:r w:rsidRPr="00D26196">
          <w:rPr>
            <w:sz w:val="18"/>
            <w:rPrChange w:id="19982" w:author="shorny" w:date="2014-06-09T18:55:00Z">
              <w:rPr/>
            </w:rPrChange>
          </w:rPr>
          <w:t xml:space="preserve">) ; </w:t>
        </w:r>
      </w:ins>
    </w:p>
    <w:p w14:paraId="606234C8" w14:textId="77777777" w:rsidR="00D26196" w:rsidRPr="00D26196" w:rsidRDefault="00D26196">
      <w:pPr>
        <w:pStyle w:val="HTMLPreformatted"/>
        <w:divId w:val="2032412305"/>
        <w:rPr>
          <w:ins w:id="19983" w:author="shorny" w:date="2014-06-09T18:54:00Z"/>
          <w:sz w:val="18"/>
          <w:rPrChange w:id="19984" w:author="shorny" w:date="2014-06-09T18:55:00Z">
            <w:rPr>
              <w:ins w:id="19985" w:author="shorny" w:date="2014-06-09T18:54:00Z"/>
            </w:rPr>
          </w:rPrChange>
        </w:rPr>
      </w:pPr>
    </w:p>
    <w:p w14:paraId="328FD4C4" w14:textId="77777777" w:rsidR="00D26196" w:rsidRPr="00D26196" w:rsidRDefault="00D26196">
      <w:pPr>
        <w:pStyle w:val="HTMLPreformatted"/>
        <w:divId w:val="2032412305"/>
        <w:rPr>
          <w:ins w:id="19986" w:author="shorny" w:date="2014-06-09T18:54:00Z"/>
          <w:sz w:val="18"/>
          <w:rPrChange w:id="19987" w:author="shorny" w:date="2014-06-09T18:55:00Z">
            <w:rPr>
              <w:ins w:id="19988" w:author="shorny" w:date="2014-06-09T18:54:00Z"/>
            </w:rPr>
          </w:rPrChange>
        </w:rPr>
      </w:pPr>
      <w:ins w:id="19989" w:author="shorny" w:date="2014-06-09T18:54:00Z">
        <w:r w:rsidRPr="00D26196">
          <w:rPr>
            <w:sz w:val="18"/>
            <w:rPrChange w:id="19990" w:author="shorny" w:date="2014-06-09T18:55:00Z">
              <w:rPr/>
            </w:rPrChange>
          </w:rPr>
          <w:t xml:space="preserve">  </w:t>
        </w:r>
        <w:r w:rsidRPr="00D26196">
          <w:rPr>
            <w:rStyle w:val="keyword1"/>
            <w:sz w:val="18"/>
            <w:rPrChange w:id="19991" w:author="shorny" w:date="2014-06-09T18:55:00Z">
              <w:rPr>
                <w:rStyle w:val="keyword1"/>
              </w:rPr>
            </w:rPrChange>
          </w:rPr>
          <w:t>DROP</w:t>
        </w:r>
        <w:r w:rsidRPr="00D26196">
          <w:rPr>
            <w:sz w:val="18"/>
            <w:rPrChange w:id="19992" w:author="shorny" w:date="2014-06-09T18:55:00Z">
              <w:rPr/>
            </w:rPrChange>
          </w:rPr>
          <w:t xml:space="preserve"> </w:t>
        </w:r>
        <w:r w:rsidRPr="00D26196">
          <w:rPr>
            <w:rStyle w:val="keyword1"/>
            <w:sz w:val="18"/>
            <w:rPrChange w:id="19993" w:author="shorny" w:date="2014-06-09T18:55:00Z">
              <w:rPr>
                <w:rStyle w:val="keyword1"/>
              </w:rPr>
            </w:rPrChange>
          </w:rPr>
          <w:t>TABLE</w:t>
        </w:r>
        <w:r w:rsidRPr="00D26196">
          <w:rPr>
            <w:sz w:val="18"/>
            <w:rPrChange w:id="19994" w:author="shorny" w:date="2014-06-09T18:55:00Z">
              <w:rPr/>
            </w:rPrChange>
          </w:rPr>
          <w:t xml:space="preserve"> </w:t>
        </w:r>
        <w:r w:rsidRPr="00D26196">
          <w:rPr>
            <w:rStyle w:val="function-name1"/>
            <w:sz w:val="18"/>
            <w:rPrChange w:id="19995" w:author="shorny" w:date="2014-06-09T18:55:00Z">
              <w:rPr>
                <w:rStyle w:val="function-name1"/>
              </w:rPr>
            </w:rPrChange>
          </w:rPr>
          <w:t>utrans_a3_expecteds</w:t>
        </w:r>
        <w:r w:rsidRPr="00D26196">
          <w:rPr>
            <w:sz w:val="18"/>
            <w:rPrChange w:id="19996" w:author="shorny" w:date="2014-06-09T18:55:00Z">
              <w:rPr/>
            </w:rPrChange>
          </w:rPr>
          <w:t xml:space="preserve"> ;</w:t>
        </w:r>
      </w:ins>
    </w:p>
    <w:p w14:paraId="52E2438F" w14:textId="77777777" w:rsidR="00D26196" w:rsidRPr="00D26196" w:rsidRDefault="00D26196">
      <w:pPr>
        <w:pStyle w:val="HTMLPreformatted"/>
        <w:divId w:val="2032412305"/>
        <w:rPr>
          <w:ins w:id="19997" w:author="shorny" w:date="2014-06-09T18:54:00Z"/>
          <w:sz w:val="18"/>
          <w:rPrChange w:id="19998" w:author="shorny" w:date="2014-06-09T18:55:00Z">
            <w:rPr>
              <w:ins w:id="19999" w:author="shorny" w:date="2014-06-09T18:54:00Z"/>
            </w:rPr>
          </w:rPrChange>
        </w:rPr>
      </w:pPr>
      <w:ins w:id="20000" w:author="shorny" w:date="2014-06-09T18:54:00Z">
        <w:r w:rsidRPr="00D26196">
          <w:rPr>
            <w:sz w:val="18"/>
            <w:rPrChange w:id="20001" w:author="shorny" w:date="2014-06-09T18:55:00Z">
              <w:rPr/>
            </w:rPrChange>
          </w:rPr>
          <w:t xml:space="preserve">  </w:t>
        </w:r>
        <w:r w:rsidRPr="00D26196">
          <w:rPr>
            <w:rStyle w:val="keyword1"/>
            <w:sz w:val="18"/>
            <w:rPrChange w:id="20002" w:author="shorny" w:date="2014-06-09T18:55:00Z">
              <w:rPr>
                <w:rStyle w:val="keyword1"/>
              </w:rPr>
            </w:rPrChange>
          </w:rPr>
          <w:t>DROP</w:t>
        </w:r>
        <w:r w:rsidRPr="00D26196">
          <w:rPr>
            <w:sz w:val="18"/>
            <w:rPrChange w:id="20003" w:author="shorny" w:date="2014-06-09T18:55:00Z">
              <w:rPr/>
            </w:rPrChange>
          </w:rPr>
          <w:t xml:space="preserve"> </w:t>
        </w:r>
        <w:r w:rsidRPr="00D26196">
          <w:rPr>
            <w:rStyle w:val="keyword1"/>
            <w:sz w:val="18"/>
            <w:rPrChange w:id="20004" w:author="shorny" w:date="2014-06-09T18:55:00Z">
              <w:rPr>
                <w:rStyle w:val="keyword1"/>
              </w:rPr>
            </w:rPrChange>
          </w:rPr>
          <w:t>TABLE</w:t>
        </w:r>
        <w:r w:rsidRPr="00D26196">
          <w:rPr>
            <w:sz w:val="18"/>
            <w:rPrChange w:id="20005" w:author="shorny" w:date="2014-06-09T18:55:00Z">
              <w:rPr/>
            </w:rPrChange>
          </w:rPr>
          <w:t xml:space="preserve"> </w:t>
        </w:r>
        <w:r w:rsidRPr="00D26196">
          <w:rPr>
            <w:rStyle w:val="function-name1"/>
            <w:sz w:val="18"/>
            <w:rPrChange w:id="20006" w:author="shorny" w:date="2014-06-09T18:55:00Z">
              <w:rPr>
                <w:rStyle w:val="function-name1"/>
              </w:rPr>
            </w:rPrChange>
          </w:rPr>
          <w:t>utrans_a3_actuals</w:t>
        </w:r>
        <w:r w:rsidRPr="00D26196">
          <w:rPr>
            <w:sz w:val="18"/>
            <w:rPrChange w:id="20007" w:author="shorny" w:date="2014-06-09T18:55:00Z">
              <w:rPr/>
            </w:rPrChange>
          </w:rPr>
          <w:t xml:space="preserve"> ;</w:t>
        </w:r>
      </w:ins>
    </w:p>
    <w:p w14:paraId="4D46B56B" w14:textId="77777777" w:rsidR="00D26196" w:rsidRPr="00D26196" w:rsidRDefault="00D26196">
      <w:pPr>
        <w:pStyle w:val="HTMLPreformatted"/>
        <w:divId w:val="2032412305"/>
        <w:rPr>
          <w:ins w:id="20008" w:author="shorny" w:date="2014-06-09T18:54:00Z"/>
          <w:sz w:val="18"/>
          <w:rPrChange w:id="20009" w:author="shorny" w:date="2014-06-09T18:55:00Z">
            <w:rPr>
              <w:ins w:id="20010" w:author="shorny" w:date="2014-06-09T18:54:00Z"/>
            </w:rPr>
          </w:rPrChange>
        </w:rPr>
      </w:pPr>
      <w:ins w:id="20011" w:author="shorny" w:date="2014-06-09T18:54:00Z">
        <w:r w:rsidRPr="00D26196">
          <w:rPr>
            <w:sz w:val="18"/>
            <w:rPrChange w:id="20012" w:author="shorny" w:date="2014-06-09T18:55:00Z">
              <w:rPr/>
            </w:rPrChange>
          </w:rPr>
          <w:t xml:space="preserve">  </w:t>
        </w:r>
        <w:r w:rsidRPr="00D26196">
          <w:rPr>
            <w:rStyle w:val="keyword1"/>
            <w:sz w:val="18"/>
            <w:rPrChange w:id="20013" w:author="shorny" w:date="2014-06-09T18:55:00Z">
              <w:rPr>
                <w:rStyle w:val="keyword1"/>
              </w:rPr>
            </w:rPrChange>
          </w:rPr>
          <w:t>DROP</w:t>
        </w:r>
        <w:r w:rsidRPr="00D26196">
          <w:rPr>
            <w:sz w:val="18"/>
            <w:rPrChange w:id="20014" w:author="shorny" w:date="2014-06-09T18:55:00Z">
              <w:rPr/>
            </w:rPrChange>
          </w:rPr>
          <w:t xml:space="preserve"> </w:t>
        </w:r>
        <w:r w:rsidRPr="00D26196">
          <w:rPr>
            <w:rStyle w:val="keyword1"/>
            <w:sz w:val="18"/>
            <w:rPrChange w:id="20015" w:author="shorny" w:date="2014-06-09T18:55:00Z">
              <w:rPr>
                <w:rStyle w:val="keyword1"/>
              </w:rPr>
            </w:rPrChange>
          </w:rPr>
          <w:t>TABLE</w:t>
        </w:r>
        <w:r w:rsidRPr="00D26196">
          <w:rPr>
            <w:sz w:val="18"/>
            <w:rPrChange w:id="20016" w:author="shorny" w:date="2014-06-09T18:55:00Z">
              <w:rPr/>
            </w:rPrChange>
          </w:rPr>
          <w:t xml:space="preserve"> </w:t>
        </w:r>
        <w:r w:rsidRPr="00D26196">
          <w:rPr>
            <w:rStyle w:val="function-name1"/>
            <w:sz w:val="18"/>
            <w:rPrChange w:id="20017" w:author="shorny" w:date="2014-06-09T18:55:00Z">
              <w:rPr>
                <w:rStyle w:val="function-name1"/>
              </w:rPr>
            </w:rPrChange>
          </w:rPr>
          <w:t>utrans_a3_problems</w:t>
        </w:r>
        <w:r w:rsidRPr="00D26196">
          <w:rPr>
            <w:sz w:val="18"/>
            <w:rPrChange w:id="20018" w:author="shorny" w:date="2014-06-09T18:55:00Z">
              <w:rPr/>
            </w:rPrChange>
          </w:rPr>
          <w:t xml:space="preserve"> ;</w:t>
        </w:r>
      </w:ins>
    </w:p>
    <w:p w14:paraId="2CAA9600" w14:textId="77777777" w:rsidR="00D26196" w:rsidRPr="00D26196" w:rsidRDefault="00D26196">
      <w:pPr>
        <w:pStyle w:val="HTMLPreformatted"/>
        <w:divId w:val="2032412305"/>
        <w:rPr>
          <w:ins w:id="20019" w:author="shorny" w:date="2014-06-09T18:54:00Z"/>
          <w:sz w:val="18"/>
          <w:rPrChange w:id="20020" w:author="shorny" w:date="2014-06-09T18:55:00Z">
            <w:rPr>
              <w:ins w:id="20021" w:author="shorny" w:date="2014-06-09T18:54:00Z"/>
            </w:rPr>
          </w:rPrChange>
        </w:rPr>
      </w:pPr>
      <w:ins w:id="20022" w:author="shorny" w:date="2014-06-09T18:54:00Z">
        <w:r w:rsidRPr="00D26196">
          <w:rPr>
            <w:rStyle w:val="keyword1"/>
            <w:sz w:val="18"/>
            <w:rPrChange w:id="20023" w:author="shorny" w:date="2014-06-09T18:55:00Z">
              <w:rPr>
                <w:rStyle w:val="keyword1"/>
              </w:rPr>
            </w:rPrChange>
          </w:rPr>
          <w:t>END</w:t>
        </w:r>
        <w:r w:rsidRPr="00D26196">
          <w:rPr>
            <w:sz w:val="18"/>
            <w:rPrChange w:id="20024" w:author="shorny" w:date="2014-06-09T18:55:00Z">
              <w:rPr/>
            </w:rPrChange>
          </w:rPr>
          <w:t xml:space="preserve"> $$</w:t>
        </w:r>
      </w:ins>
    </w:p>
    <w:p w14:paraId="27494675" w14:textId="77777777" w:rsidR="00D26196" w:rsidRPr="00D26196" w:rsidRDefault="00D26196">
      <w:pPr>
        <w:pStyle w:val="HTMLPreformatted"/>
        <w:divId w:val="2032412305"/>
        <w:rPr>
          <w:ins w:id="20025" w:author="shorny" w:date="2014-06-09T18:54:00Z"/>
          <w:sz w:val="18"/>
          <w:rPrChange w:id="20026" w:author="shorny" w:date="2014-06-09T18:55:00Z">
            <w:rPr>
              <w:ins w:id="20027" w:author="shorny" w:date="2014-06-09T18:54:00Z"/>
            </w:rPr>
          </w:rPrChange>
        </w:rPr>
      </w:pPr>
    </w:p>
    <w:p w14:paraId="4120C2C8" w14:textId="77777777" w:rsidR="00D26196" w:rsidRPr="00D26196" w:rsidRDefault="00D26196">
      <w:pPr>
        <w:pStyle w:val="HTMLPreformatted"/>
        <w:divId w:val="2032412305"/>
        <w:rPr>
          <w:ins w:id="20028" w:author="shorny" w:date="2014-06-09T18:54:00Z"/>
          <w:sz w:val="18"/>
          <w:rPrChange w:id="20029" w:author="shorny" w:date="2014-06-09T18:55:00Z">
            <w:rPr>
              <w:ins w:id="20030" w:author="shorny" w:date="2014-06-09T18:54:00Z"/>
            </w:rPr>
          </w:rPrChange>
        </w:rPr>
      </w:pPr>
    </w:p>
    <w:p w14:paraId="20DD490D" w14:textId="77777777" w:rsidR="00D26196" w:rsidRPr="00D26196" w:rsidRDefault="00D26196">
      <w:pPr>
        <w:pStyle w:val="HTMLPreformatted"/>
        <w:divId w:val="2032412305"/>
        <w:rPr>
          <w:ins w:id="20031" w:author="shorny" w:date="2014-06-09T18:54:00Z"/>
          <w:rStyle w:val="comment1"/>
          <w:sz w:val="18"/>
          <w:rPrChange w:id="20032" w:author="shorny" w:date="2014-06-09T18:55:00Z">
            <w:rPr>
              <w:ins w:id="20033" w:author="shorny" w:date="2014-06-09T18:54:00Z"/>
              <w:rStyle w:val="comment1"/>
            </w:rPr>
          </w:rPrChange>
        </w:rPr>
      </w:pPr>
      <w:ins w:id="20034" w:author="shorny" w:date="2014-06-09T18:54:00Z">
        <w:r w:rsidRPr="00D26196">
          <w:rPr>
            <w:rStyle w:val="comment1"/>
            <w:sz w:val="18"/>
            <w:rPrChange w:id="20035" w:author="shorny" w:date="2014-06-09T18:55:00Z">
              <w:rPr>
                <w:rStyle w:val="comment1"/>
              </w:rPr>
            </w:rPrChange>
          </w:rPr>
          <w:t>-- a4 TODO: need to add visa info</w:t>
        </w:r>
      </w:ins>
    </w:p>
    <w:p w14:paraId="64483BC1" w14:textId="77777777" w:rsidR="00D26196" w:rsidRPr="00D26196" w:rsidRDefault="00D26196">
      <w:pPr>
        <w:pStyle w:val="HTMLPreformatted"/>
        <w:divId w:val="2032412305"/>
        <w:rPr>
          <w:ins w:id="20036" w:author="shorny" w:date="2014-06-09T18:54:00Z"/>
          <w:sz w:val="18"/>
          <w:rPrChange w:id="20037" w:author="shorny" w:date="2014-06-09T18:55:00Z">
            <w:rPr>
              <w:ins w:id="20038" w:author="shorny" w:date="2014-06-09T18:54:00Z"/>
            </w:rPr>
          </w:rPrChange>
        </w:rPr>
      </w:pPr>
    </w:p>
    <w:p w14:paraId="4229589E" w14:textId="77777777" w:rsidR="00D26196" w:rsidRPr="00D26196" w:rsidRDefault="00D26196">
      <w:pPr>
        <w:pStyle w:val="HTMLPreformatted"/>
        <w:divId w:val="2032412305"/>
        <w:rPr>
          <w:ins w:id="20039" w:author="shorny" w:date="2014-06-09T18:54:00Z"/>
          <w:rStyle w:val="comment1"/>
          <w:sz w:val="18"/>
          <w:rPrChange w:id="20040" w:author="shorny" w:date="2014-06-09T18:55:00Z">
            <w:rPr>
              <w:ins w:id="20041" w:author="shorny" w:date="2014-06-09T18:54:00Z"/>
              <w:rStyle w:val="comment1"/>
            </w:rPr>
          </w:rPrChange>
        </w:rPr>
      </w:pPr>
      <w:ins w:id="20042" w:author="shorny" w:date="2014-06-09T18:54:00Z">
        <w:r w:rsidRPr="00D26196">
          <w:rPr>
            <w:rStyle w:val="comment1"/>
            <w:sz w:val="18"/>
            <w:rPrChange w:id="20043" w:author="shorny" w:date="2014-06-09T18:55:00Z">
              <w:rPr>
                <w:rStyle w:val="comment1"/>
              </w:rPr>
            </w:rPrChange>
          </w:rPr>
          <w:t>-- -----------------------------------------------------------------------------</w:t>
        </w:r>
      </w:ins>
    </w:p>
    <w:p w14:paraId="473988C1" w14:textId="77777777" w:rsidR="00D26196" w:rsidRPr="00D26196" w:rsidRDefault="00D26196">
      <w:pPr>
        <w:pStyle w:val="HTMLPreformatted"/>
        <w:divId w:val="2032412305"/>
        <w:rPr>
          <w:ins w:id="20044" w:author="shorny" w:date="2014-06-09T18:54:00Z"/>
          <w:rStyle w:val="comment1"/>
          <w:sz w:val="18"/>
          <w:rPrChange w:id="20045" w:author="shorny" w:date="2014-06-09T18:55:00Z">
            <w:rPr>
              <w:ins w:id="20046" w:author="shorny" w:date="2014-06-09T18:54:00Z"/>
              <w:rStyle w:val="comment1"/>
            </w:rPr>
          </w:rPrChange>
        </w:rPr>
      </w:pPr>
      <w:ins w:id="20047" w:author="shorny" w:date="2014-06-09T18:54:00Z">
        <w:r w:rsidRPr="00D26196">
          <w:rPr>
            <w:rStyle w:val="comment1"/>
            <w:sz w:val="18"/>
            <w:rPrChange w:id="20048" w:author="shorny" w:date="2014-06-09T18:55:00Z">
              <w:rPr>
                <w:rStyle w:val="comment1"/>
              </w:rPr>
            </w:rPrChange>
          </w:rPr>
          <w:t>-- a5</w:t>
        </w:r>
      </w:ins>
    </w:p>
    <w:p w14:paraId="05402869" w14:textId="77777777" w:rsidR="00D26196" w:rsidRPr="00D26196" w:rsidRDefault="00D26196">
      <w:pPr>
        <w:pStyle w:val="HTMLPreformatted"/>
        <w:divId w:val="2032412305"/>
        <w:rPr>
          <w:ins w:id="20049" w:author="shorny" w:date="2014-06-09T18:54:00Z"/>
          <w:sz w:val="18"/>
          <w:rPrChange w:id="20050" w:author="shorny" w:date="2014-06-09T18:55:00Z">
            <w:rPr>
              <w:ins w:id="20051" w:author="shorny" w:date="2014-06-09T18:54:00Z"/>
            </w:rPr>
          </w:rPrChange>
        </w:rPr>
      </w:pPr>
      <w:ins w:id="20052" w:author="shorny" w:date="2014-06-09T18:54:00Z">
        <w:r w:rsidRPr="00D26196">
          <w:rPr>
            <w:rStyle w:val="keyword1"/>
            <w:sz w:val="18"/>
            <w:rPrChange w:id="20053" w:author="shorny" w:date="2014-06-09T18:55:00Z">
              <w:rPr>
                <w:rStyle w:val="keyword1"/>
              </w:rPr>
            </w:rPrChange>
          </w:rPr>
          <w:t>CREATE</w:t>
        </w:r>
        <w:r w:rsidRPr="00D26196">
          <w:rPr>
            <w:sz w:val="18"/>
            <w:rPrChange w:id="20054" w:author="shorny" w:date="2014-06-09T18:55:00Z">
              <w:rPr/>
            </w:rPrChange>
          </w:rPr>
          <w:t xml:space="preserve"> </w:t>
        </w:r>
        <w:r w:rsidRPr="00D26196">
          <w:rPr>
            <w:rStyle w:val="keyword1"/>
            <w:sz w:val="18"/>
            <w:rPrChange w:id="20055" w:author="shorny" w:date="2014-06-09T18:55:00Z">
              <w:rPr>
                <w:rStyle w:val="keyword1"/>
              </w:rPr>
            </w:rPrChange>
          </w:rPr>
          <w:t>PROCEDURE</w:t>
        </w:r>
        <w:r w:rsidRPr="00D26196">
          <w:rPr>
            <w:sz w:val="18"/>
            <w:rPrChange w:id="20056" w:author="shorny" w:date="2014-06-09T18:55:00Z">
              <w:rPr/>
            </w:rPrChange>
          </w:rPr>
          <w:t xml:space="preserve"> </w:t>
        </w:r>
        <w:r w:rsidRPr="00D26196">
          <w:rPr>
            <w:rStyle w:val="function-name1"/>
            <w:sz w:val="18"/>
            <w:rPrChange w:id="20057" w:author="shorny" w:date="2014-06-09T18:55:00Z">
              <w:rPr>
                <w:rStyle w:val="function-name1"/>
              </w:rPr>
            </w:rPrChange>
          </w:rPr>
          <w:t>test_utrans_a5</w:t>
        </w:r>
        <w:r w:rsidRPr="00D26196">
          <w:rPr>
            <w:sz w:val="18"/>
            <w:rPrChange w:id="20058" w:author="shorny" w:date="2014-06-09T18:55:00Z">
              <w:rPr/>
            </w:rPrChange>
          </w:rPr>
          <w:t xml:space="preserve">() </w:t>
        </w:r>
      </w:ins>
    </w:p>
    <w:p w14:paraId="095B04E3" w14:textId="77777777" w:rsidR="00D26196" w:rsidRPr="00D26196" w:rsidRDefault="00D26196">
      <w:pPr>
        <w:pStyle w:val="HTMLPreformatted"/>
        <w:divId w:val="2032412305"/>
        <w:rPr>
          <w:ins w:id="20059" w:author="shorny" w:date="2014-06-09T18:54:00Z"/>
          <w:sz w:val="18"/>
          <w:rPrChange w:id="20060" w:author="shorny" w:date="2014-06-09T18:55:00Z">
            <w:rPr>
              <w:ins w:id="20061" w:author="shorny" w:date="2014-06-09T18:54:00Z"/>
            </w:rPr>
          </w:rPrChange>
        </w:rPr>
      </w:pPr>
      <w:ins w:id="20062" w:author="shorny" w:date="2014-06-09T18:54:00Z">
        <w:r w:rsidRPr="00D26196">
          <w:rPr>
            <w:rStyle w:val="keyword1"/>
            <w:sz w:val="18"/>
            <w:rPrChange w:id="20063" w:author="shorny" w:date="2014-06-09T18:55:00Z">
              <w:rPr>
                <w:rStyle w:val="keyword1"/>
              </w:rPr>
            </w:rPrChange>
          </w:rPr>
          <w:t>BEGIN</w:t>
        </w:r>
      </w:ins>
    </w:p>
    <w:p w14:paraId="03D7298C" w14:textId="77777777" w:rsidR="00D26196" w:rsidRPr="00D26196" w:rsidRDefault="00D26196">
      <w:pPr>
        <w:pStyle w:val="HTMLPreformatted"/>
        <w:divId w:val="2032412305"/>
        <w:rPr>
          <w:ins w:id="20064" w:author="shorny" w:date="2014-06-09T18:54:00Z"/>
          <w:sz w:val="18"/>
          <w:rPrChange w:id="20065" w:author="shorny" w:date="2014-06-09T18:55:00Z">
            <w:rPr>
              <w:ins w:id="20066" w:author="shorny" w:date="2014-06-09T18:54:00Z"/>
            </w:rPr>
          </w:rPrChange>
        </w:rPr>
      </w:pPr>
    </w:p>
    <w:p w14:paraId="7061925C" w14:textId="77777777" w:rsidR="00D26196" w:rsidRPr="00D26196" w:rsidRDefault="00D26196">
      <w:pPr>
        <w:pStyle w:val="HTMLPreformatted"/>
        <w:divId w:val="2032412305"/>
        <w:rPr>
          <w:ins w:id="20067" w:author="shorny" w:date="2014-06-09T18:54:00Z"/>
          <w:rStyle w:val="comment1"/>
          <w:sz w:val="18"/>
          <w:rPrChange w:id="20068" w:author="shorny" w:date="2014-06-09T18:55:00Z">
            <w:rPr>
              <w:ins w:id="20069" w:author="shorny" w:date="2014-06-09T18:54:00Z"/>
              <w:rStyle w:val="comment1"/>
            </w:rPr>
          </w:rPrChange>
        </w:rPr>
      </w:pPr>
      <w:ins w:id="20070" w:author="shorny" w:date="2014-06-09T18:54:00Z">
        <w:r w:rsidRPr="00D26196">
          <w:rPr>
            <w:sz w:val="18"/>
            <w:rPrChange w:id="20071" w:author="shorny" w:date="2014-06-09T18:55:00Z">
              <w:rPr>
                <w:color w:val="B22222"/>
              </w:rPr>
            </w:rPrChange>
          </w:rPr>
          <w:t xml:space="preserve">  </w:t>
        </w:r>
        <w:r w:rsidRPr="00D26196">
          <w:rPr>
            <w:rStyle w:val="comment1"/>
            <w:sz w:val="18"/>
            <w:rPrChange w:id="20072" w:author="shorny" w:date="2014-06-09T18:55:00Z">
              <w:rPr>
                <w:rStyle w:val="comment1"/>
              </w:rPr>
            </w:rPrChange>
          </w:rPr>
          <w:t>-- run the query for this test and create a temporary table for results</w:t>
        </w:r>
      </w:ins>
    </w:p>
    <w:p w14:paraId="6A38BD98" w14:textId="77777777" w:rsidR="00D26196" w:rsidRPr="00D26196" w:rsidRDefault="00D26196">
      <w:pPr>
        <w:pStyle w:val="HTMLPreformatted"/>
        <w:divId w:val="2032412305"/>
        <w:rPr>
          <w:ins w:id="20073" w:author="shorny" w:date="2014-06-09T18:54:00Z"/>
          <w:sz w:val="18"/>
          <w:rPrChange w:id="20074" w:author="shorny" w:date="2014-06-09T18:55:00Z">
            <w:rPr>
              <w:ins w:id="20075" w:author="shorny" w:date="2014-06-09T18:54:00Z"/>
            </w:rPr>
          </w:rPrChange>
        </w:rPr>
      </w:pPr>
      <w:ins w:id="20076" w:author="shorny" w:date="2014-06-09T18:54:00Z">
        <w:r w:rsidRPr="00D26196">
          <w:rPr>
            <w:sz w:val="18"/>
            <w:rPrChange w:id="20077" w:author="shorny" w:date="2014-06-09T18:55:00Z">
              <w:rPr/>
            </w:rPrChange>
          </w:rPr>
          <w:t xml:space="preserve">  </w:t>
        </w:r>
        <w:r w:rsidRPr="00D26196">
          <w:rPr>
            <w:rStyle w:val="keyword1"/>
            <w:sz w:val="18"/>
            <w:rPrChange w:id="20078" w:author="shorny" w:date="2014-06-09T18:55:00Z">
              <w:rPr>
                <w:rStyle w:val="keyword1"/>
              </w:rPr>
            </w:rPrChange>
          </w:rPr>
          <w:t>CREATE</w:t>
        </w:r>
        <w:r w:rsidRPr="00D26196">
          <w:rPr>
            <w:sz w:val="18"/>
            <w:rPrChange w:id="20079" w:author="shorny" w:date="2014-06-09T18:55:00Z">
              <w:rPr/>
            </w:rPrChange>
          </w:rPr>
          <w:t xml:space="preserve"> </w:t>
        </w:r>
        <w:r w:rsidRPr="00D26196">
          <w:rPr>
            <w:rStyle w:val="keyword1"/>
            <w:sz w:val="18"/>
            <w:rPrChange w:id="20080" w:author="shorny" w:date="2014-06-09T18:55:00Z">
              <w:rPr>
                <w:rStyle w:val="keyword1"/>
              </w:rPr>
            </w:rPrChange>
          </w:rPr>
          <w:t>TEMPORARY</w:t>
        </w:r>
        <w:r w:rsidRPr="00D26196">
          <w:rPr>
            <w:sz w:val="18"/>
            <w:rPrChange w:id="20081" w:author="shorny" w:date="2014-06-09T18:55:00Z">
              <w:rPr/>
            </w:rPrChange>
          </w:rPr>
          <w:t xml:space="preserve"> </w:t>
        </w:r>
        <w:r w:rsidRPr="00D26196">
          <w:rPr>
            <w:rStyle w:val="keyword1"/>
            <w:sz w:val="18"/>
            <w:rPrChange w:id="20082" w:author="shorny" w:date="2014-06-09T18:55:00Z">
              <w:rPr>
                <w:rStyle w:val="keyword1"/>
              </w:rPr>
            </w:rPrChange>
          </w:rPr>
          <w:t>TABLE</w:t>
        </w:r>
        <w:r w:rsidRPr="00D26196">
          <w:rPr>
            <w:sz w:val="18"/>
            <w:rPrChange w:id="20083" w:author="shorny" w:date="2014-06-09T18:55:00Z">
              <w:rPr/>
            </w:rPrChange>
          </w:rPr>
          <w:t xml:space="preserve"> </w:t>
        </w:r>
        <w:r w:rsidRPr="00D26196">
          <w:rPr>
            <w:rStyle w:val="function-name1"/>
            <w:sz w:val="18"/>
            <w:rPrChange w:id="20084" w:author="shorny" w:date="2014-06-09T18:55:00Z">
              <w:rPr>
                <w:rStyle w:val="function-name1"/>
              </w:rPr>
            </w:rPrChange>
          </w:rPr>
          <w:t>utrans_a5_actuals</w:t>
        </w:r>
      </w:ins>
    </w:p>
    <w:p w14:paraId="1DCE58E5" w14:textId="77777777" w:rsidR="00D26196" w:rsidRPr="00D26196" w:rsidRDefault="00D26196">
      <w:pPr>
        <w:pStyle w:val="HTMLPreformatted"/>
        <w:divId w:val="2032412305"/>
        <w:rPr>
          <w:ins w:id="20085" w:author="shorny" w:date="2014-06-09T18:54:00Z"/>
          <w:sz w:val="18"/>
          <w:rPrChange w:id="20086" w:author="shorny" w:date="2014-06-09T18:55:00Z">
            <w:rPr>
              <w:ins w:id="20087" w:author="shorny" w:date="2014-06-09T18:54:00Z"/>
            </w:rPr>
          </w:rPrChange>
        </w:rPr>
      </w:pPr>
      <w:ins w:id="20088" w:author="shorny" w:date="2014-06-09T18:54:00Z">
        <w:r w:rsidRPr="00D26196">
          <w:rPr>
            <w:sz w:val="18"/>
            <w:rPrChange w:id="20089" w:author="shorny" w:date="2014-06-09T18:55:00Z">
              <w:rPr/>
            </w:rPrChange>
          </w:rPr>
          <w:t xml:space="preserve">  </w:t>
        </w:r>
        <w:r w:rsidRPr="00D26196">
          <w:rPr>
            <w:rStyle w:val="keyword1"/>
            <w:sz w:val="18"/>
            <w:rPrChange w:id="20090" w:author="shorny" w:date="2014-06-09T18:55:00Z">
              <w:rPr>
                <w:rStyle w:val="keyword1"/>
              </w:rPr>
            </w:rPrChange>
          </w:rPr>
          <w:t>SELECT</w:t>
        </w:r>
        <w:r w:rsidRPr="00D26196">
          <w:rPr>
            <w:sz w:val="18"/>
            <w:rPrChange w:id="20091" w:author="shorny" w:date="2014-06-09T18:55:00Z">
              <w:rPr/>
            </w:rPrChange>
          </w:rPr>
          <w:t xml:space="preserve"> d.DocID, dt.</w:t>
        </w:r>
        <w:r w:rsidRPr="00D26196">
          <w:rPr>
            <w:rStyle w:val="keyword1"/>
            <w:sz w:val="18"/>
            <w:rPrChange w:id="20092" w:author="shorny" w:date="2014-06-09T18:55:00Z">
              <w:rPr>
                <w:rStyle w:val="keyword1"/>
              </w:rPr>
            </w:rPrChange>
          </w:rPr>
          <w:t>Type</w:t>
        </w:r>
        <w:r w:rsidRPr="00D26196">
          <w:rPr>
            <w:sz w:val="18"/>
            <w:rPrChange w:id="20093" w:author="shorny" w:date="2014-06-09T18:55:00Z">
              <w:rPr/>
            </w:rPrChange>
          </w:rPr>
          <w:t xml:space="preserve"> </w:t>
        </w:r>
        <w:r w:rsidRPr="00D26196">
          <w:rPr>
            <w:rStyle w:val="keyword1"/>
            <w:sz w:val="18"/>
            <w:rPrChange w:id="20094" w:author="shorny" w:date="2014-06-09T18:55:00Z">
              <w:rPr>
                <w:rStyle w:val="keyword1"/>
              </w:rPr>
            </w:rPrChange>
          </w:rPr>
          <w:t>AS</w:t>
        </w:r>
        <w:r w:rsidRPr="00D26196">
          <w:rPr>
            <w:sz w:val="18"/>
            <w:rPrChange w:id="20095" w:author="shorny" w:date="2014-06-09T18:55:00Z">
              <w:rPr/>
            </w:rPrChange>
          </w:rPr>
          <w:t xml:space="preserve"> DocType </w:t>
        </w:r>
      </w:ins>
    </w:p>
    <w:p w14:paraId="10351985" w14:textId="77777777" w:rsidR="00D26196" w:rsidRPr="00D26196" w:rsidRDefault="00D26196">
      <w:pPr>
        <w:pStyle w:val="HTMLPreformatted"/>
        <w:divId w:val="2032412305"/>
        <w:rPr>
          <w:ins w:id="20096" w:author="shorny" w:date="2014-06-09T18:54:00Z"/>
          <w:sz w:val="18"/>
          <w:rPrChange w:id="20097" w:author="shorny" w:date="2014-06-09T18:55:00Z">
            <w:rPr>
              <w:ins w:id="20098" w:author="shorny" w:date="2014-06-09T18:54:00Z"/>
            </w:rPr>
          </w:rPrChange>
        </w:rPr>
      </w:pPr>
      <w:ins w:id="20099" w:author="shorny" w:date="2014-06-09T18:54:00Z">
        <w:r w:rsidRPr="00D26196">
          <w:rPr>
            <w:sz w:val="18"/>
            <w:rPrChange w:id="20100" w:author="shorny" w:date="2014-06-09T18:55:00Z">
              <w:rPr/>
            </w:rPrChange>
          </w:rPr>
          <w:t xml:space="preserve">  </w:t>
        </w:r>
        <w:r w:rsidRPr="00D26196">
          <w:rPr>
            <w:rStyle w:val="keyword1"/>
            <w:sz w:val="18"/>
            <w:rPrChange w:id="20101" w:author="shorny" w:date="2014-06-09T18:55:00Z">
              <w:rPr>
                <w:rStyle w:val="keyword1"/>
              </w:rPr>
            </w:rPrChange>
          </w:rPr>
          <w:t>FROM</w:t>
        </w:r>
        <w:r w:rsidRPr="00D26196">
          <w:rPr>
            <w:sz w:val="18"/>
            <w:rPrChange w:id="20102" w:author="shorny" w:date="2014-06-09T18:55:00Z">
              <w:rPr/>
            </w:rPrChange>
          </w:rPr>
          <w:t xml:space="preserve"> rhd.Applicant App </w:t>
        </w:r>
      </w:ins>
    </w:p>
    <w:p w14:paraId="6020AC00" w14:textId="77777777" w:rsidR="00D26196" w:rsidRPr="00D26196" w:rsidRDefault="00D26196">
      <w:pPr>
        <w:pStyle w:val="HTMLPreformatted"/>
        <w:divId w:val="2032412305"/>
        <w:rPr>
          <w:ins w:id="20103" w:author="shorny" w:date="2014-06-09T18:54:00Z"/>
          <w:sz w:val="18"/>
          <w:rPrChange w:id="20104" w:author="shorny" w:date="2014-06-09T18:55:00Z">
            <w:rPr>
              <w:ins w:id="20105" w:author="shorny" w:date="2014-06-09T18:54:00Z"/>
            </w:rPr>
          </w:rPrChange>
        </w:rPr>
      </w:pPr>
      <w:ins w:id="20106" w:author="shorny" w:date="2014-06-09T18:54:00Z">
        <w:r w:rsidRPr="00D26196">
          <w:rPr>
            <w:sz w:val="18"/>
            <w:rPrChange w:id="20107" w:author="shorny" w:date="2014-06-09T18:55:00Z">
              <w:rPr/>
            </w:rPrChange>
          </w:rPr>
          <w:t xml:space="preserve">  </w:t>
        </w:r>
        <w:r w:rsidRPr="00D26196">
          <w:rPr>
            <w:rStyle w:val="keyword1"/>
            <w:sz w:val="18"/>
            <w:rPrChange w:id="20108" w:author="shorny" w:date="2014-06-09T18:55:00Z">
              <w:rPr>
                <w:rStyle w:val="keyword1"/>
              </w:rPr>
            </w:rPrChange>
          </w:rPr>
          <w:t>INNER</w:t>
        </w:r>
        <w:r w:rsidRPr="00D26196">
          <w:rPr>
            <w:sz w:val="18"/>
            <w:rPrChange w:id="20109" w:author="shorny" w:date="2014-06-09T18:55:00Z">
              <w:rPr/>
            </w:rPrChange>
          </w:rPr>
          <w:t xml:space="preserve"> </w:t>
        </w:r>
        <w:r w:rsidRPr="00D26196">
          <w:rPr>
            <w:rStyle w:val="keyword1"/>
            <w:sz w:val="18"/>
            <w:rPrChange w:id="20110" w:author="shorny" w:date="2014-06-09T18:55:00Z">
              <w:rPr>
                <w:rStyle w:val="keyword1"/>
              </w:rPr>
            </w:rPrChange>
          </w:rPr>
          <w:t>JOIN</w:t>
        </w:r>
        <w:r w:rsidRPr="00D26196">
          <w:rPr>
            <w:sz w:val="18"/>
            <w:rPrChange w:id="20111" w:author="shorny" w:date="2014-06-09T18:55:00Z">
              <w:rPr/>
            </w:rPrChange>
          </w:rPr>
          <w:t xml:space="preserve"> rhd.Document d </w:t>
        </w:r>
        <w:r w:rsidRPr="00D26196">
          <w:rPr>
            <w:rStyle w:val="keyword1"/>
            <w:sz w:val="18"/>
            <w:rPrChange w:id="20112" w:author="shorny" w:date="2014-06-09T18:55:00Z">
              <w:rPr>
                <w:rStyle w:val="keyword1"/>
              </w:rPr>
            </w:rPrChange>
          </w:rPr>
          <w:t>ON</w:t>
        </w:r>
        <w:r w:rsidRPr="00D26196">
          <w:rPr>
            <w:sz w:val="18"/>
            <w:rPrChange w:id="20113" w:author="shorny" w:date="2014-06-09T18:55:00Z">
              <w:rPr/>
            </w:rPrChange>
          </w:rPr>
          <w:t xml:space="preserve"> d.ApplicantID = App.ApplicantID </w:t>
        </w:r>
      </w:ins>
    </w:p>
    <w:p w14:paraId="60736E0A" w14:textId="77777777" w:rsidR="00D26196" w:rsidRPr="00D26196" w:rsidRDefault="00D26196">
      <w:pPr>
        <w:pStyle w:val="HTMLPreformatted"/>
        <w:divId w:val="2032412305"/>
        <w:rPr>
          <w:ins w:id="20114" w:author="shorny" w:date="2014-06-09T18:54:00Z"/>
          <w:sz w:val="18"/>
          <w:rPrChange w:id="20115" w:author="shorny" w:date="2014-06-09T18:55:00Z">
            <w:rPr>
              <w:ins w:id="20116" w:author="shorny" w:date="2014-06-09T18:54:00Z"/>
            </w:rPr>
          </w:rPrChange>
        </w:rPr>
      </w:pPr>
      <w:ins w:id="20117" w:author="shorny" w:date="2014-06-09T18:54:00Z">
        <w:r w:rsidRPr="00D26196">
          <w:rPr>
            <w:sz w:val="18"/>
            <w:rPrChange w:id="20118" w:author="shorny" w:date="2014-06-09T18:55:00Z">
              <w:rPr/>
            </w:rPrChange>
          </w:rPr>
          <w:t xml:space="preserve">  </w:t>
        </w:r>
        <w:r w:rsidRPr="00D26196">
          <w:rPr>
            <w:rStyle w:val="keyword1"/>
            <w:sz w:val="18"/>
            <w:rPrChange w:id="20119" w:author="shorny" w:date="2014-06-09T18:55:00Z">
              <w:rPr>
                <w:rStyle w:val="keyword1"/>
              </w:rPr>
            </w:rPrChange>
          </w:rPr>
          <w:t>INNER</w:t>
        </w:r>
        <w:r w:rsidRPr="00D26196">
          <w:rPr>
            <w:sz w:val="18"/>
            <w:rPrChange w:id="20120" w:author="shorny" w:date="2014-06-09T18:55:00Z">
              <w:rPr/>
            </w:rPrChange>
          </w:rPr>
          <w:t xml:space="preserve"> </w:t>
        </w:r>
        <w:r w:rsidRPr="00D26196">
          <w:rPr>
            <w:rStyle w:val="keyword1"/>
            <w:sz w:val="18"/>
            <w:rPrChange w:id="20121" w:author="shorny" w:date="2014-06-09T18:55:00Z">
              <w:rPr>
                <w:rStyle w:val="keyword1"/>
              </w:rPr>
            </w:rPrChange>
          </w:rPr>
          <w:t>JOIN</w:t>
        </w:r>
        <w:r w:rsidRPr="00D26196">
          <w:rPr>
            <w:sz w:val="18"/>
            <w:rPrChange w:id="20122" w:author="shorny" w:date="2014-06-09T18:55:00Z">
              <w:rPr/>
            </w:rPrChange>
          </w:rPr>
          <w:t xml:space="preserve"> rhd.`Document </w:t>
        </w:r>
        <w:r w:rsidRPr="00D26196">
          <w:rPr>
            <w:rStyle w:val="keyword1"/>
            <w:sz w:val="18"/>
            <w:rPrChange w:id="20123" w:author="shorny" w:date="2014-06-09T18:55:00Z">
              <w:rPr>
                <w:rStyle w:val="keyword1"/>
              </w:rPr>
            </w:rPrChange>
          </w:rPr>
          <w:t>Type</w:t>
        </w:r>
        <w:r w:rsidRPr="00D26196">
          <w:rPr>
            <w:sz w:val="18"/>
            <w:rPrChange w:id="20124" w:author="shorny" w:date="2014-06-09T18:55:00Z">
              <w:rPr/>
            </w:rPrChange>
          </w:rPr>
          <w:t xml:space="preserve">` dt </w:t>
        </w:r>
        <w:r w:rsidRPr="00D26196">
          <w:rPr>
            <w:rStyle w:val="keyword1"/>
            <w:sz w:val="18"/>
            <w:rPrChange w:id="20125" w:author="shorny" w:date="2014-06-09T18:55:00Z">
              <w:rPr>
                <w:rStyle w:val="keyword1"/>
              </w:rPr>
            </w:rPrChange>
          </w:rPr>
          <w:t>ON</w:t>
        </w:r>
        <w:r w:rsidRPr="00D26196">
          <w:rPr>
            <w:sz w:val="18"/>
            <w:rPrChange w:id="20126" w:author="shorny" w:date="2014-06-09T18:55:00Z">
              <w:rPr/>
            </w:rPrChange>
          </w:rPr>
          <w:t xml:space="preserve"> d.DocTypeID = dt.DocTypeID </w:t>
        </w:r>
      </w:ins>
    </w:p>
    <w:p w14:paraId="47516101" w14:textId="77777777" w:rsidR="00D26196" w:rsidRPr="00D26196" w:rsidRDefault="00D26196">
      <w:pPr>
        <w:pStyle w:val="HTMLPreformatted"/>
        <w:divId w:val="2032412305"/>
        <w:rPr>
          <w:ins w:id="20127" w:author="shorny" w:date="2014-06-09T18:54:00Z"/>
          <w:sz w:val="18"/>
          <w:rPrChange w:id="20128" w:author="shorny" w:date="2014-06-09T18:55:00Z">
            <w:rPr>
              <w:ins w:id="20129" w:author="shorny" w:date="2014-06-09T18:54:00Z"/>
            </w:rPr>
          </w:rPrChange>
        </w:rPr>
      </w:pPr>
      <w:ins w:id="20130" w:author="shorny" w:date="2014-06-09T18:54:00Z">
        <w:r w:rsidRPr="00D26196">
          <w:rPr>
            <w:sz w:val="18"/>
            <w:rPrChange w:id="20131" w:author="shorny" w:date="2014-06-09T18:55:00Z">
              <w:rPr/>
            </w:rPrChange>
          </w:rPr>
          <w:t xml:space="preserve">  </w:t>
        </w:r>
        <w:r w:rsidRPr="00D26196">
          <w:rPr>
            <w:rStyle w:val="keyword1"/>
            <w:sz w:val="18"/>
            <w:rPrChange w:id="20132" w:author="shorny" w:date="2014-06-09T18:55:00Z">
              <w:rPr>
                <w:rStyle w:val="keyword1"/>
              </w:rPr>
            </w:rPrChange>
          </w:rPr>
          <w:t>WHERE</w:t>
        </w:r>
        <w:r w:rsidRPr="00D26196">
          <w:rPr>
            <w:sz w:val="18"/>
            <w:rPrChange w:id="20133" w:author="shorny" w:date="2014-06-09T18:55:00Z">
              <w:rPr/>
            </w:rPrChange>
          </w:rPr>
          <w:t xml:space="preserve"> App.FName = </w:t>
        </w:r>
        <w:r w:rsidRPr="00D26196">
          <w:rPr>
            <w:rStyle w:val="string1"/>
            <w:sz w:val="18"/>
            <w:rPrChange w:id="20134" w:author="shorny" w:date="2014-06-09T18:55:00Z">
              <w:rPr>
                <w:rStyle w:val="string1"/>
              </w:rPr>
            </w:rPrChange>
          </w:rPr>
          <w:t>'Shirin'</w:t>
        </w:r>
      </w:ins>
    </w:p>
    <w:p w14:paraId="1803485F" w14:textId="77777777" w:rsidR="00D26196" w:rsidRPr="00D26196" w:rsidRDefault="00D26196">
      <w:pPr>
        <w:pStyle w:val="HTMLPreformatted"/>
        <w:divId w:val="2032412305"/>
        <w:rPr>
          <w:ins w:id="20135" w:author="shorny" w:date="2014-06-09T18:54:00Z"/>
          <w:sz w:val="18"/>
          <w:rPrChange w:id="20136" w:author="shorny" w:date="2014-06-09T18:55:00Z">
            <w:rPr>
              <w:ins w:id="20137" w:author="shorny" w:date="2014-06-09T18:54:00Z"/>
            </w:rPr>
          </w:rPrChange>
        </w:rPr>
      </w:pPr>
      <w:ins w:id="20138" w:author="shorny" w:date="2014-06-09T18:54:00Z">
        <w:r w:rsidRPr="00D26196">
          <w:rPr>
            <w:sz w:val="18"/>
            <w:rPrChange w:id="20139" w:author="shorny" w:date="2014-06-09T18:55:00Z">
              <w:rPr/>
            </w:rPrChange>
          </w:rPr>
          <w:t xml:space="preserve">    </w:t>
        </w:r>
        <w:r w:rsidRPr="00D26196">
          <w:rPr>
            <w:rStyle w:val="keyword1"/>
            <w:sz w:val="18"/>
            <w:rPrChange w:id="20140" w:author="shorny" w:date="2014-06-09T18:55:00Z">
              <w:rPr>
                <w:rStyle w:val="keyword1"/>
              </w:rPr>
            </w:rPrChange>
          </w:rPr>
          <w:t>AND</w:t>
        </w:r>
        <w:r w:rsidRPr="00D26196">
          <w:rPr>
            <w:sz w:val="18"/>
            <w:rPrChange w:id="20141" w:author="shorny" w:date="2014-06-09T18:55:00Z">
              <w:rPr/>
            </w:rPrChange>
          </w:rPr>
          <w:t xml:space="preserve"> App.LName = </w:t>
        </w:r>
        <w:r w:rsidRPr="00D26196">
          <w:rPr>
            <w:rStyle w:val="string1"/>
            <w:sz w:val="18"/>
            <w:rPrChange w:id="20142" w:author="shorny" w:date="2014-06-09T18:55:00Z">
              <w:rPr>
                <w:rStyle w:val="string1"/>
              </w:rPr>
            </w:rPrChange>
          </w:rPr>
          <w:t>'Ebadi'</w:t>
        </w:r>
        <w:r w:rsidRPr="00D26196">
          <w:rPr>
            <w:sz w:val="18"/>
            <w:rPrChange w:id="20143" w:author="shorny" w:date="2014-06-09T18:55:00Z">
              <w:rPr/>
            </w:rPrChange>
          </w:rPr>
          <w:t xml:space="preserve"> ;</w:t>
        </w:r>
      </w:ins>
    </w:p>
    <w:p w14:paraId="50FC124B" w14:textId="77777777" w:rsidR="00D26196" w:rsidRPr="00D26196" w:rsidRDefault="00D26196">
      <w:pPr>
        <w:pStyle w:val="HTMLPreformatted"/>
        <w:divId w:val="2032412305"/>
        <w:rPr>
          <w:ins w:id="20144" w:author="shorny" w:date="2014-06-09T18:54:00Z"/>
          <w:sz w:val="18"/>
          <w:rPrChange w:id="20145" w:author="shorny" w:date="2014-06-09T18:55:00Z">
            <w:rPr>
              <w:ins w:id="20146" w:author="shorny" w:date="2014-06-09T18:54:00Z"/>
            </w:rPr>
          </w:rPrChange>
        </w:rPr>
      </w:pPr>
    </w:p>
    <w:p w14:paraId="7156A068" w14:textId="77777777" w:rsidR="00D26196" w:rsidRPr="00D26196" w:rsidRDefault="00D26196">
      <w:pPr>
        <w:pStyle w:val="HTMLPreformatted"/>
        <w:divId w:val="2032412305"/>
        <w:rPr>
          <w:ins w:id="20147" w:author="shorny" w:date="2014-06-09T18:54:00Z"/>
          <w:rStyle w:val="comment1"/>
          <w:sz w:val="18"/>
          <w:rPrChange w:id="20148" w:author="shorny" w:date="2014-06-09T18:55:00Z">
            <w:rPr>
              <w:ins w:id="20149" w:author="shorny" w:date="2014-06-09T18:54:00Z"/>
              <w:rStyle w:val="comment1"/>
            </w:rPr>
          </w:rPrChange>
        </w:rPr>
      </w:pPr>
      <w:ins w:id="20150" w:author="shorny" w:date="2014-06-09T18:54:00Z">
        <w:r w:rsidRPr="00D26196">
          <w:rPr>
            <w:sz w:val="18"/>
            <w:rPrChange w:id="20151" w:author="shorny" w:date="2014-06-09T18:55:00Z">
              <w:rPr>
                <w:color w:val="B22222"/>
              </w:rPr>
            </w:rPrChange>
          </w:rPr>
          <w:t xml:space="preserve">  </w:t>
        </w:r>
        <w:r w:rsidRPr="00D26196">
          <w:rPr>
            <w:rStyle w:val="comment1"/>
            <w:sz w:val="18"/>
            <w:rPrChange w:id="20152" w:author="shorny" w:date="2014-06-09T18:55:00Z">
              <w:rPr>
                <w:rStyle w:val="comment1"/>
              </w:rPr>
            </w:rPrChange>
          </w:rPr>
          <w:t>-- create a temporary table to store the expected results</w:t>
        </w:r>
      </w:ins>
    </w:p>
    <w:p w14:paraId="2354BBD4" w14:textId="77777777" w:rsidR="00D26196" w:rsidRPr="00D26196" w:rsidRDefault="00D26196">
      <w:pPr>
        <w:pStyle w:val="HTMLPreformatted"/>
        <w:divId w:val="2032412305"/>
        <w:rPr>
          <w:ins w:id="20153" w:author="shorny" w:date="2014-06-09T18:54:00Z"/>
          <w:rStyle w:val="comment1"/>
          <w:sz w:val="18"/>
          <w:rPrChange w:id="20154" w:author="shorny" w:date="2014-06-09T18:55:00Z">
            <w:rPr>
              <w:ins w:id="20155" w:author="shorny" w:date="2014-06-09T18:54:00Z"/>
              <w:rStyle w:val="comment1"/>
            </w:rPr>
          </w:rPrChange>
        </w:rPr>
      </w:pPr>
      <w:ins w:id="20156" w:author="shorny" w:date="2014-06-09T18:54:00Z">
        <w:r w:rsidRPr="00D26196">
          <w:rPr>
            <w:sz w:val="18"/>
            <w:rPrChange w:id="20157" w:author="shorny" w:date="2014-06-09T18:55:00Z">
              <w:rPr>
                <w:color w:val="B22222"/>
              </w:rPr>
            </w:rPrChange>
          </w:rPr>
          <w:t xml:space="preserve">  </w:t>
        </w:r>
        <w:r w:rsidRPr="00D26196">
          <w:rPr>
            <w:rStyle w:val="comment1"/>
            <w:sz w:val="18"/>
            <w:rPrChange w:id="20158" w:author="shorny" w:date="2014-06-09T18:55:00Z">
              <w:rPr>
                <w:rStyle w:val="comment1"/>
              </w:rPr>
            </w:rPrChange>
          </w:rPr>
          <w:t>-- one row, id 131, cv</w:t>
        </w:r>
      </w:ins>
    </w:p>
    <w:p w14:paraId="04B68C36" w14:textId="77777777" w:rsidR="00D26196" w:rsidRPr="00D26196" w:rsidRDefault="00D26196">
      <w:pPr>
        <w:pStyle w:val="HTMLPreformatted"/>
        <w:divId w:val="2032412305"/>
        <w:rPr>
          <w:ins w:id="20159" w:author="shorny" w:date="2014-06-09T18:54:00Z"/>
          <w:sz w:val="18"/>
          <w:rPrChange w:id="20160" w:author="shorny" w:date="2014-06-09T18:55:00Z">
            <w:rPr>
              <w:ins w:id="20161" w:author="shorny" w:date="2014-06-09T18:54:00Z"/>
            </w:rPr>
          </w:rPrChange>
        </w:rPr>
      </w:pPr>
      <w:ins w:id="20162" w:author="shorny" w:date="2014-06-09T18:54:00Z">
        <w:r w:rsidRPr="00D26196">
          <w:rPr>
            <w:sz w:val="18"/>
            <w:rPrChange w:id="20163" w:author="shorny" w:date="2014-06-09T18:55:00Z">
              <w:rPr/>
            </w:rPrChange>
          </w:rPr>
          <w:t xml:space="preserve">  </w:t>
        </w:r>
        <w:r w:rsidRPr="00D26196">
          <w:rPr>
            <w:rStyle w:val="keyword1"/>
            <w:sz w:val="18"/>
            <w:rPrChange w:id="20164" w:author="shorny" w:date="2014-06-09T18:55:00Z">
              <w:rPr>
                <w:rStyle w:val="keyword1"/>
              </w:rPr>
            </w:rPrChange>
          </w:rPr>
          <w:t>CREATE</w:t>
        </w:r>
        <w:r w:rsidRPr="00D26196">
          <w:rPr>
            <w:sz w:val="18"/>
            <w:rPrChange w:id="20165" w:author="shorny" w:date="2014-06-09T18:55:00Z">
              <w:rPr/>
            </w:rPrChange>
          </w:rPr>
          <w:t xml:space="preserve"> </w:t>
        </w:r>
        <w:r w:rsidRPr="00D26196">
          <w:rPr>
            <w:rStyle w:val="keyword1"/>
            <w:sz w:val="18"/>
            <w:rPrChange w:id="20166" w:author="shorny" w:date="2014-06-09T18:55:00Z">
              <w:rPr>
                <w:rStyle w:val="keyword1"/>
              </w:rPr>
            </w:rPrChange>
          </w:rPr>
          <w:t>TEMPORARY</w:t>
        </w:r>
        <w:r w:rsidRPr="00D26196">
          <w:rPr>
            <w:sz w:val="18"/>
            <w:rPrChange w:id="20167" w:author="shorny" w:date="2014-06-09T18:55:00Z">
              <w:rPr/>
            </w:rPrChange>
          </w:rPr>
          <w:t xml:space="preserve"> </w:t>
        </w:r>
        <w:r w:rsidRPr="00D26196">
          <w:rPr>
            <w:rStyle w:val="keyword1"/>
            <w:sz w:val="18"/>
            <w:rPrChange w:id="20168" w:author="shorny" w:date="2014-06-09T18:55:00Z">
              <w:rPr>
                <w:rStyle w:val="keyword1"/>
              </w:rPr>
            </w:rPrChange>
          </w:rPr>
          <w:t>TABLE</w:t>
        </w:r>
        <w:r w:rsidRPr="00D26196">
          <w:rPr>
            <w:sz w:val="18"/>
            <w:rPrChange w:id="20169" w:author="shorny" w:date="2014-06-09T18:55:00Z">
              <w:rPr/>
            </w:rPrChange>
          </w:rPr>
          <w:t xml:space="preserve"> </w:t>
        </w:r>
        <w:r w:rsidRPr="00D26196">
          <w:rPr>
            <w:rStyle w:val="function-name1"/>
            <w:sz w:val="18"/>
            <w:rPrChange w:id="20170" w:author="shorny" w:date="2014-06-09T18:55:00Z">
              <w:rPr>
                <w:rStyle w:val="function-name1"/>
              </w:rPr>
            </w:rPrChange>
          </w:rPr>
          <w:t>utrans_a5_expecteds</w:t>
        </w:r>
        <w:r w:rsidRPr="00D26196">
          <w:rPr>
            <w:sz w:val="18"/>
            <w:rPrChange w:id="20171" w:author="shorny" w:date="2014-06-09T18:55:00Z">
              <w:rPr/>
            </w:rPrChange>
          </w:rPr>
          <w:t xml:space="preserve"> (</w:t>
        </w:r>
      </w:ins>
    </w:p>
    <w:p w14:paraId="6A2D9F13" w14:textId="77777777" w:rsidR="00D26196" w:rsidRPr="00D26196" w:rsidRDefault="00D26196">
      <w:pPr>
        <w:pStyle w:val="HTMLPreformatted"/>
        <w:divId w:val="2032412305"/>
        <w:rPr>
          <w:ins w:id="20172" w:author="shorny" w:date="2014-06-09T18:54:00Z"/>
          <w:sz w:val="18"/>
          <w:rPrChange w:id="20173" w:author="shorny" w:date="2014-06-09T18:55:00Z">
            <w:rPr>
              <w:ins w:id="20174" w:author="shorny" w:date="2014-06-09T18:54:00Z"/>
            </w:rPr>
          </w:rPrChange>
        </w:rPr>
      </w:pPr>
      <w:ins w:id="20175" w:author="shorny" w:date="2014-06-09T18:54:00Z">
        <w:r w:rsidRPr="00D26196">
          <w:rPr>
            <w:sz w:val="18"/>
            <w:rPrChange w:id="20176" w:author="shorny" w:date="2014-06-09T18:55:00Z">
              <w:rPr/>
            </w:rPrChange>
          </w:rPr>
          <w:t xml:space="preserve">    DocID </w:t>
        </w:r>
        <w:r w:rsidRPr="00D26196">
          <w:rPr>
            <w:rStyle w:val="type1"/>
            <w:sz w:val="18"/>
            <w:rPrChange w:id="20177" w:author="shorny" w:date="2014-06-09T18:55:00Z">
              <w:rPr>
                <w:rStyle w:val="type1"/>
              </w:rPr>
            </w:rPrChange>
          </w:rPr>
          <w:t>int</w:t>
        </w:r>
        <w:r w:rsidRPr="00D26196">
          <w:rPr>
            <w:sz w:val="18"/>
            <w:rPrChange w:id="20178" w:author="shorny" w:date="2014-06-09T18:55:00Z">
              <w:rPr/>
            </w:rPrChange>
          </w:rPr>
          <w:t xml:space="preserve">(10) </w:t>
        </w:r>
        <w:r w:rsidRPr="00D26196">
          <w:rPr>
            <w:rStyle w:val="keyword1"/>
            <w:sz w:val="18"/>
            <w:rPrChange w:id="20179" w:author="shorny" w:date="2014-06-09T18:55:00Z">
              <w:rPr>
                <w:rStyle w:val="keyword1"/>
              </w:rPr>
            </w:rPrChange>
          </w:rPr>
          <w:t>NOT</w:t>
        </w:r>
        <w:r w:rsidRPr="00D26196">
          <w:rPr>
            <w:sz w:val="18"/>
            <w:rPrChange w:id="20180" w:author="shorny" w:date="2014-06-09T18:55:00Z">
              <w:rPr/>
            </w:rPrChange>
          </w:rPr>
          <w:t xml:space="preserve"> </w:t>
        </w:r>
        <w:r w:rsidRPr="00D26196">
          <w:rPr>
            <w:rStyle w:val="keyword1"/>
            <w:sz w:val="18"/>
            <w:rPrChange w:id="20181" w:author="shorny" w:date="2014-06-09T18:55:00Z">
              <w:rPr>
                <w:rStyle w:val="keyword1"/>
              </w:rPr>
            </w:rPrChange>
          </w:rPr>
          <w:t>NULL</w:t>
        </w:r>
        <w:r w:rsidRPr="00D26196">
          <w:rPr>
            <w:sz w:val="18"/>
            <w:rPrChange w:id="20182" w:author="shorny" w:date="2014-06-09T18:55:00Z">
              <w:rPr/>
            </w:rPrChange>
          </w:rPr>
          <w:t>,</w:t>
        </w:r>
      </w:ins>
    </w:p>
    <w:p w14:paraId="733C833A" w14:textId="77777777" w:rsidR="00D26196" w:rsidRPr="00D26196" w:rsidRDefault="00D26196">
      <w:pPr>
        <w:pStyle w:val="HTMLPreformatted"/>
        <w:divId w:val="2032412305"/>
        <w:rPr>
          <w:ins w:id="20183" w:author="shorny" w:date="2014-06-09T18:54:00Z"/>
          <w:sz w:val="18"/>
          <w:rPrChange w:id="20184" w:author="shorny" w:date="2014-06-09T18:55:00Z">
            <w:rPr>
              <w:ins w:id="20185" w:author="shorny" w:date="2014-06-09T18:54:00Z"/>
            </w:rPr>
          </w:rPrChange>
        </w:rPr>
      </w:pPr>
      <w:ins w:id="20186" w:author="shorny" w:date="2014-06-09T18:54:00Z">
        <w:r w:rsidRPr="00D26196">
          <w:rPr>
            <w:sz w:val="18"/>
            <w:rPrChange w:id="20187" w:author="shorny" w:date="2014-06-09T18:55:00Z">
              <w:rPr/>
            </w:rPrChange>
          </w:rPr>
          <w:t xml:space="preserve">    DocType </w:t>
        </w:r>
        <w:r w:rsidRPr="00D26196">
          <w:rPr>
            <w:rStyle w:val="type1"/>
            <w:sz w:val="18"/>
            <w:rPrChange w:id="20188" w:author="shorny" w:date="2014-06-09T18:55:00Z">
              <w:rPr>
                <w:rStyle w:val="type1"/>
              </w:rPr>
            </w:rPrChange>
          </w:rPr>
          <w:t>varchar</w:t>
        </w:r>
        <w:r w:rsidRPr="00D26196">
          <w:rPr>
            <w:sz w:val="18"/>
            <w:rPrChange w:id="20189" w:author="shorny" w:date="2014-06-09T18:55:00Z">
              <w:rPr/>
            </w:rPrChange>
          </w:rPr>
          <w:t>(50)</w:t>
        </w:r>
      </w:ins>
    </w:p>
    <w:p w14:paraId="7383346A" w14:textId="77777777" w:rsidR="00D26196" w:rsidRPr="00D26196" w:rsidRDefault="00D26196">
      <w:pPr>
        <w:pStyle w:val="HTMLPreformatted"/>
        <w:divId w:val="2032412305"/>
        <w:rPr>
          <w:ins w:id="20190" w:author="shorny" w:date="2014-06-09T18:54:00Z"/>
          <w:sz w:val="18"/>
          <w:rPrChange w:id="20191" w:author="shorny" w:date="2014-06-09T18:55:00Z">
            <w:rPr>
              <w:ins w:id="20192" w:author="shorny" w:date="2014-06-09T18:54:00Z"/>
            </w:rPr>
          </w:rPrChange>
        </w:rPr>
      </w:pPr>
      <w:ins w:id="20193" w:author="shorny" w:date="2014-06-09T18:54:00Z">
        <w:r w:rsidRPr="00D26196">
          <w:rPr>
            <w:sz w:val="18"/>
            <w:rPrChange w:id="20194" w:author="shorny" w:date="2014-06-09T18:55:00Z">
              <w:rPr/>
            </w:rPrChange>
          </w:rPr>
          <w:t xml:space="preserve">  ) ;</w:t>
        </w:r>
      </w:ins>
    </w:p>
    <w:p w14:paraId="0B7EB960" w14:textId="77777777" w:rsidR="00D26196" w:rsidRPr="00D26196" w:rsidRDefault="00D26196">
      <w:pPr>
        <w:pStyle w:val="HTMLPreformatted"/>
        <w:divId w:val="2032412305"/>
        <w:rPr>
          <w:ins w:id="20195" w:author="shorny" w:date="2014-06-09T18:54:00Z"/>
          <w:sz w:val="18"/>
          <w:rPrChange w:id="20196" w:author="shorny" w:date="2014-06-09T18:55:00Z">
            <w:rPr>
              <w:ins w:id="20197" w:author="shorny" w:date="2014-06-09T18:54:00Z"/>
            </w:rPr>
          </w:rPrChange>
        </w:rPr>
      </w:pPr>
      <w:ins w:id="20198" w:author="shorny" w:date="2014-06-09T18:54:00Z">
        <w:r w:rsidRPr="00D26196">
          <w:rPr>
            <w:sz w:val="18"/>
            <w:rPrChange w:id="20199" w:author="shorny" w:date="2014-06-09T18:55:00Z">
              <w:rPr/>
            </w:rPrChange>
          </w:rPr>
          <w:t xml:space="preserve">  </w:t>
        </w:r>
        <w:r w:rsidRPr="00D26196">
          <w:rPr>
            <w:rStyle w:val="keyword1"/>
            <w:sz w:val="18"/>
            <w:rPrChange w:id="20200" w:author="shorny" w:date="2014-06-09T18:55:00Z">
              <w:rPr>
                <w:rStyle w:val="keyword1"/>
              </w:rPr>
            </w:rPrChange>
          </w:rPr>
          <w:t>INSERT</w:t>
        </w:r>
        <w:r w:rsidRPr="00D26196">
          <w:rPr>
            <w:sz w:val="18"/>
            <w:rPrChange w:id="20201" w:author="shorny" w:date="2014-06-09T18:55:00Z">
              <w:rPr/>
            </w:rPrChange>
          </w:rPr>
          <w:t xml:space="preserve"> </w:t>
        </w:r>
        <w:r w:rsidRPr="00D26196">
          <w:rPr>
            <w:rStyle w:val="keyword1"/>
            <w:sz w:val="18"/>
            <w:rPrChange w:id="20202" w:author="shorny" w:date="2014-06-09T18:55:00Z">
              <w:rPr>
                <w:rStyle w:val="keyword1"/>
              </w:rPr>
            </w:rPrChange>
          </w:rPr>
          <w:t>INTO</w:t>
        </w:r>
        <w:r w:rsidRPr="00D26196">
          <w:rPr>
            <w:sz w:val="18"/>
            <w:rPrChange w:id="20203" w:author="shorny" w:date="2014-06-09T18:55:00Z">
              <w:rPr/>
            </w:rPrChange>
          </w:rPr>
          <w:t xml:space="preserve"> utrans_a5_expecteds (DocID, DocType)</w:t>
        </w:r>
      </w:ins>
    </w:p>
    <w:p w14:paraId="179A5CE3" w14:textId="77777777" w:rsidR="00D26196" w:rsidRPr="00D26196" w:rsidRDefault="00D26196">
      <w:pPr>
        <w:pStyle w:val="HTMLPreformatted"/>
        <w:divId w:val="2032412305"/>
        <w:rPr>
          <w:ins w:id="20204" w:author="shorny" w:date="2014-06-09T18:54:00Z"/>
          <w:sz w:val="18"/>
          <w:rPrChange w:id="20205" w:author="shorny" w:date="2014-06-09T18:55:00Z">
            <w:rPr>
              <w:ins w:id="20206" w:author="shorny" w:date="2014-06-09T18:54:00Z"/>
            </w:rPr>
          </w:rPrChange>
        </w:rPr>
      </w:pPr>
      <w:ins w:id="20207" w:author="shorny" w:date="2014-06-09T18:54:00Z">
        <w:r w:rsidRPr="00D26196">
          <w:rPr>
            <w:sz w:val="18"/>
            <w:rPrChange w:id="20208" w:author="shorny" w:date="2014-06-09T18:55:00Z">
              <w:rPr/>
            </w:rPrChange>
          </w:rPr>
          <w:t xml:space="preserve">  </w:t>
        </w:r>
        <w:r w:rsidRPr="00D26196">
          <w:rPr>
            <w:rStyle w:val="keyword1"/>
            <w:sz w:val="18"/>
            <w:rPrChange w:id="20209" w:author="shorny" w:date="2014-06-09T18:55:00Z">
              <w:rPr>
                <w:rStyle w:val="keyword1"/>
              </w:rPr>
            </w:rPrChange>
          </w:rPr>
          <w:t>VALUES</w:t>
        </w:r>
        <w:r w:rsidRPr="00D26196">
          <w:rPr>
            <w:sz w:val="18"/>
            <w:rPrChange w:id="20210" w:author="shorny" w:date="2014-06-09T18:55:00Z">
              <w:rPr/>
            </w:rPrChange>
          </w:rPr>
          <w:t xml:space="preserve"> (131, </w:t>
        </w:r>
        <w:r w:rsidRPr="00D26196">
          <w:rPr>
            <w:rStyle w:val="string1"/>
            <w:sz w:val="18"/>
            <w:rPrChange w:id="20211" w:author="shorny" w:date="2014-06-09T18:55:00Z">
              <w:rPr>
                <w:rStyle w:val="string1"/>
              </w:rPr>
            </w:rPrChange>
          </w:rPr>
          <w:t>'cv'</w:t>
        </w:r>
        <w:r w:rsidRPr="00D26196">
          <w:rPr>
            <w:sz w:val="18"/>
            <w:rPrChange w:id="20212" w:author="shorny" w:date="2014-06-09T18:55:00Z">
              <w:rPr/>
            </w:rPrChange>
          </w:rPr>
          <w:t>);</w:t>
        </w:r>
      </w:ins>
    </w:p>
    <w:p w14:paraId="17EA2F1C" w14:textId="77777777" w:rsidR="00D26196" w:rsidRPr="00D26196" w:rsidRDefault="00D26196">
      <w:pPr>
        <w:pStyle w:val="HTMLPreformatted"/>
        <w:divId w:val="2032412305"/>
        <w:rPr>
          <w:ins w:id="20213" w:author="shorny" w:date="2014-06-09T18:54:00Z"/>
          <w:sz w:val="18"/>
          <w:rPrChange w:id="20214" w:author="shorny" w:date="2014-06-09T18:55:00Z">
            <w:rPr>
              <w:ins w:id="20215" w:author="shorny" w:date="2014-06-09T18:54:00Z"/>
            </w:rPr>
          </w:rPrChange>
        </w:rPr>
      </w:pPr>
    </w:p>
    <w:p w14:paraId="0E1DF2F5" w14:textId="77777777" w:rsidR="00D26196" w:rsidRPr="00D26196" w:rsidRDefault="00D26196">
      <w:pPr>
        <w:pStyle w:val="HTMLPreformatted"/>
        <w:divId w:val="2032412305"/>
        <w:rPr>
          <w:ins w:id="20216" w:author="shorny" w:date="2014-06-09T18:54:00Z"/>
          <w:rStyle w:val="comment1"/>
          <w:sz w:val="18"/>
          <w:rPrChange w:id="20217" w:author="shorny" w:date="2014-06-09T18:55:00Z">
            <w:rPr>
              <w:ins w:id="20218" w:author="shorny" w:date="2014-06-09T18:54:00Z"/>
              <w:rStyle w:val="comment1"/>
            </w:rPr>
          </w:rPrChange>
        </w:rPr>
      </w:pPr>
      <w:ins w:id="20219" w:author="shorny" w:date="2014-06-09T18:54:00Z">
        <w:r w:rsidRPr="00D26196">
          <w:rPr>
            <w:sz w:val="18"/>
            <w:rPrChange w:id="20220" w:author="shorny" w:date="2014-06-09T18:55:00Z">
              <w:rPr>
                <w:color w:val="B22222"/>
              </w:rPr>
            </w:rPrChange>
          </w:rPr>
          <w:t xml:space="preserve">  </w:t>
        </w:r>
        <w:r w:rsidRPr="00D26196">
          <w:rPr>
            <w:rStyle w:val="comment1"/>
            <w:sz w:val="18"/>
            <w:rPrChange w:id="20221" w:author="shorny" w:date="2014-06-09T18:55:00Z">
              <w:rPr>
                <w:rStyle w:val="comment1"/>
              </w:rPr>
            </w:rPrChange>
          </w:rPr>
          <w:t>-- create another temporary table that lists the differences between expected</w:t>
        </w:r>
      </w:ins>
    </w:p>
    <w:p w14:paraId="2DFE53CF" w14:textId="77777777" w:rsidR="00D26196" w:rsidRPr="00D26196" w:rsidRDefault="00D26196">
      <w:pPr>
        <w:pStyle w:val="HTMLPreformatted"/>
        <w:divId w:val="2032412305"/>
        <w:rPr>
          <w:ins w:id="20222" w:author="shorny" w:date="2014-06-09T18:54:00Z"/>
          <w:rStyle w:val="comment1"/>
          <w:sz w:val="18"/>
          <w:rPrChange w:id="20223" w:author="shorny" w:date="2014-06-09T18:55:00Z">
            <w:rPr>
              <w:ins w:id="20224" w:author="shorny" w:date="2014-06-09T18:54:00Z"/>
              <w:rStyle w:val="comment1"/>
            </w:rPr>
          </w:rPrChange>
        </w:rPr>
      </w:pPr>
      <w:ins w:id="20225" w:author="shorny" w:date="2014-06-09T18:54:00Z">
        <w:r w:rsidRPr="00D26196">
          <w:rPr>
            <w:sz w:val="18"/>
            <w:rPrChange w:id="20226" w:author="shorny" w:date="2014-06-09T18:55:00Z">
              <w:rPr>
                <w:color w:val="B22222"/>
              </w:rPr>
            </w:rPrChange>
          </w:rPr>
          <w:t xml:space="preserve">  </w:t>
        </w:r>
        <w:r w:rsidRPr="00D26196">
          <w:rPr>
            <w:rStyle w:val="comment1"/>
            <w:sz w:val="18"/>
            <w:rPrChange w:id="20227" w:author="shorny" w:date="2014-06-09T18:55:00Z">
              <w:rPr>
                <w:rStyle w:val="comment1"/>
              </w:rPr>
            </w:rPrChange>
          </w:rPr>
          <w:t>-- results and actuals</w:t>
        </w:r>
      </w:ins>
    </w:p>
    <w:p w14:paraId="10E1E586" w14:textId="77777777" w:rsidR="00D26196" w:rsidRPr="00D26196" w:rsidRDefault="00D26196">
      <w:pPr>
        <w:pStyle w:val="HTMLPreformatted"/>
        <w:divId w:val="2032412305"/>
        <w:rPr>
          <w:ins w:id="20228" w:author="shorny" w:date="2014-06-09T18:54:00Z"/>
          <w:sz w:val="18"/>
          <w:rPrChange w:id="20229" w:author="shorny" w:date="2014-06-09T18:55:00Z">
            <w:rPr>
              <w:ins w:id="20230" w:author="shorny" w:date="2014-06-09T18:54:00Z"/>
            </w:rPr>
          </w:rPrChange>
        </w:rPr>
      </w:pPr>
      <w:ins w:id="20231" w:author="shorny" w:date="2014-06-09T18:54:00Z">
        <w:r w:rsidRPr="00D26196">
          <w:rPr>
            <w:sz w:val="18"/>
            <w:rPrChange w:id="20232" w:author="shorny" w:date="2014-06-09T18:55:00Z">
              <w:rPr/>
            </w:rPrChange>
          </w:rPr>
          <w:t xml:space="preserve">  </w:t>
        </w:r>
        <w:r w:rsidRPr="00D26196">
          <w:rPr>
            <w:rStyle w:val="keyword1"/>
            <w:sz w:val="18"/>
            <w:rPrChange w:id="20233" w:author="shorny" w:date="2014-06-09T18:55:00Z">
              <w:rPr>
                <w:rStyle w:val="keyword1"/>
              </w:rPr>
            </w:rPrChange>
          </w:rPr>
          <w:t>CREATE</w:t>
        </w:r>
        <w:r w:rsidRPr="00D26196">
          <w:rPr>
            <w:sz w:val="18"/>
            <w:rPrChange w:id="20234" w:author="shorny" w:date="2014-06-09T18:55:00Z">
              <w:rPr/>
            </w:rPrChange>
          </w:rPr>
          <w:t xml:space="preserve"> </w:t>
        </w:r>
        <w:r w:rsidRPr="00D26196">
          <w:rPr>
            <w:rStyle w:val="keyword1"/>
            <w:sz w:val="18"/>
            <w:rPrChange w:id="20235" w:author="shorny" w:date="2014-06-09T18:55:00Z">
              <w:rPr>
                <w:rStyle w:val="keyword1"/>
              </w:rPr>
            </w:rPrChange>
          </w:rPr>
          <w:t>TEMPORARY</w:t>
        </w:r>
        <w:r w:rsidRPr="00D26196">
          <w:rPr>
            <w:sz w:val="18"/>
            <w:rPrChange w:id="20236" w:author="shorny" w:date="2014-06-09T18:55:00Z">
              <w:rPr/>
            </w:rPrChange>
          </w:rPr>
          <w:t xml:space="preserve"> </w:t>
        </w:r>
        <w:r w:rsidRPr="00D26196">
          <w:rPr>
            <w:rStyle w:val="keyword1"/>
            <w:sz w:val="18"/>
            <w:rPrChange w:id="20237" w:author="shorny" w:date="2014-06-09T18:55:00Z">
              <w:rPr>
                <w:rStyle w:val="keyword1"/>
              </w:rPr>
            </w:rPrChange>
          </w:rPr>
          <w:t>TABLE</w:t>
        </w:r>
        <w:r w:rsidRPr="00D26196">
          <w:rPr>
            <w:sz w:val="18"/>
            <w:rPrChange w:id="20238" w:author="shorny" w:date="2014-06-09T18:55:00Z">
              <w:rPr/>
            </w:rPrChange>
          </w:rPr>
          <w:t xml:space="preserve"> </w:t>
        </w:r>
        <w:r w:rsidRPr="00D26196">
          <w:rPr>
            <w:rStyle w:val="function-name1"/>
            <w:sz w:val="18"/>
            <w:rPrChange w:id="20239" w:author="shorny" w:date="2014-06-09T18:55:00Z">
              <w:rPr>
                <w:rStyle w:val="function-name1"/>
              </w:rPr>
            </w:rPrChange>
          </w:rPr>
          <w:t>utrans_a5_problems</w:t>
        </w:r>
      </w:ins>
    </w:p>
    <w:p w14:paraId="452EF76F" w14:textId="77777777" w:rsidR="00D26196" w:rsidRPr="00D26196" w:rsidRDefault="00D26196">
      <w:pPr>
        <w:pStyle w:val="HTMLPreformatted"/>
        <w:divId w:val="2032412305"/>
        <w:rPr>
          <w:ins w:id="20240" w:author="shorny" w:date="2014-06-09T18:54:00Z"/>
          <w:sz w:val="18"/>
          <w:rPrChange w:id="20241" w:author="shorny" w:date="2014-06-09T18:55:00Z">
            <w:rPr>
              <w:ins w:id="20242" w:author="shorny" w:date="2014-06-09T18:54:00Z"/>
            </w:rPr>
          </w:rPrChange>
        </w:rPr>
      </w:pPr>
      <w:ins w:id="20243" w:author="shorny" w:date="2014-06-09T18:54:00Z">
        <w:r w:rsidRPr="00D26196">
          <w:rPr>
            <w:sz w:val="18"/>
            <w:rPrChange w:id="20244" w:author="shorny" w:date="2014-06-09T18:55:00Z">
              <w:rPr/>
            </w:rPrChange>
          </w:rPr>
          <w:t xml:space="preserve">  </w:t>
        </w:r>
        <w:r w:rsidRPr="00D26196">
          <w:rPr>
            <w:rStyle w:val="keyword1"/>
            <w:sz w:val="18"/>
            <w:rPrChange w:id="20245" w:author="shorny" w:date="2014-06-09T18:55:00Z">
              <w:rPr>
                <w:rStyle w:val="keyword1"/>
              </w:rPr>
            </w:rPrChange>
          </w:rPr>
          <w:t>SELECT</w:t>
        </w:r>
        <w:r w:rsidRPr="00D26196">
          <w:rPr>
            <w:sz w:val="18"/>
            <w:rPrChange w:id="20246" w:author="shorny" w:date="2014-06-09T18:55:00Z">
              <w:rPr/>
            </w:rPrChange>
          </w:rPr>
          <w:t xml:space="preserve"> problems.*</w:t>
        </w:r>
      </w:ins>
    </w:p>
    <w:p w14:paraId="35D7282E" w14:textId="77777777" w:rsidR="00D26196" w:rsidRPr="00D26196" w:rsidRDefault="00D26196">
      <w:pPr>
        <w:pStyle w:val="HTMLPreformatted"/>
        <w:divId w:val="2032412305"/>
        <w:rPr>
          <w:ins w:id="20247" w:author="shorny" w:date="2014-06-09T18:54:00Z"/>
          <w:sz w:val="18"/>
          <w:rPrChange w:id="20248" w:author="shorny" w:date="2014-06-09T18:55:00Z">
            <w:rPr>
              <w:ins w:id="20249" w:author="shorny" w:date="2014-06-09T18:54:00Z"/>
            </w:rPr>
          </w:rPrChange>
        </w:rPr>
      </w:pPr>
      <w:ins w:id="20250" w:author="shorny" w:date="2014-06-09T18:54:00Z">
        <w:r w:rsidRPr="00D26196">
          <w:rPr>
            <w:sz w:val="18"/>
            <w:rPrChange w:id="20251" w:author="shorny" w:date="2014-06-09T18:55:00Z">
              <w:rPr/>
            </w:rPrChange>
          </w:rPr>
          <w:t xml:space="preserve">  </w:t>
        </w:r>
        <w:r w:rsidRPr="00D26196">
          <w:rPr>
            <w:rStyle w:val="keyword1"/>
            <w:sz w:val="18"/>
            <w:rPrChange w:id="20252" w:author="shorny" w:date="2014-06-09T18:55:00Z">
              <w:rPr>
                <w:rStyle w:val="keyword1"/>
              </w:rPr>
            </w:rPrChange>
          </w:rPr>
          <w:t>FROM</w:t>
        </w:r>
      </w:ins>
    </w:p>
    <w:p w14:paraId="1A2D31CC" w14:textId="77777777" w:rsidR="00D26196" w:rsidRPr="00D26196" w:rsidRDefault="00D26196">
      <w:pPr>
        <w:pStyle w:val="HTMLPreformatted"/>
        <w:divId w:val="2032412305"/>
        <w:rPr>
          <w:ins w:id="20253" w:author="shorny" w:date="2014-06-09T18:54:00Z"/>
          <w:sz w:val="18"/>
          <w:rPrChange w:id="20254" w:author="shorny" w:date="2014-06-09T18:55:00Z">
            <w:rPr>
              <w:ins w:id="20255" w:author="shorny" w:date="2014-06-09T18:54:00Z"/>
            </w:rPr>
          </w:rPrChange>
        </w:rPr>
      </w:pPr>
      <w:ins w:id="20256" w:author="shorny" w:date="2014-06-09T18:54:00Z">
        <w:r w:rsidRPr="00D26196">
          <w:rPr>
            <w:sz w:val="18"/>
            <w:rPrChange w:id="20257" w:author="shorny" w:date="2014-06-09T18:55:00Z">
              <w:rPr/>
            </w:rPrChange>
          </w:rPr>
          <w:t xml:space="preserve">  (</w:t>
        </w:r>
      </w:ins>
    </w:p>
    <w:p w14:paraId="52DC24B8" w14:textId="77777777" w:rsidR="00D26196" w:rsidRPr="00D26196" w:rsidRDefault="00D26196">
      <w:pPr>
        <w:pStyle w:val="HTMLPreformatted"/>
        <w:divId w:val="2032412305"/>
        <w:rPr>
          <w:ins w:id="20258" w:author="shorny" w:date="2014-06-09T18:54:00Z"/>
          <w:sz w:val="18"/>
          <w:rPrChange w:id="20259" w:author="shorny" w:date="2014-06-09T18:55:00Z">
            <w:rPr>
              <w:ins w:id="20260" w:author="shorny" w:date="2014-06-09T18:54:00Z"/>
            </w:rPr>
          </w:rPrChange>
        </w:rPr>
      </w:pPr>
      <w:ins w:id="20261" w:author="shorny" w:date="2014-06-09T18:54:00Z">
        <w:r w:rsidRPr="00D26196">
          <w:rPr>
            <w:sz w:val="18"/>
            <w:rPrChange w:id="20262" w:author="shorny" w:date="2014-06-09T18:55:00Z">
              <w:rPr/>
            </w:rPrChange>
          </w:rPr>
          <w:t xml:space="preserve">      </w:t>
        </w:r>
        <w:r w:rsidRPr="00D26196">
          <w:rPr>
            <w:rStyle w:val="keyword1"/>
            <w:sz w:val="18"/>
            <w:rPrChange w:id="20263" w:author="shorny" w:date="2014-06-09T18:55:00Z">
              <w:rPr>
                <w:rStyle w:val="keyword1"/>
              </w:rPr>
            </w:rPrChange>
          </w:rPr>
          <w:t>SELECT</w:t>
        </w:r>
        <w:r w:rsidRPr="00D26196">
          <w:rPr>
            <w:sz w:val="18"/>
            <w:rPrChange w:id="20264" w:author="shorny" w:date="2014-06-09T18:55:00Z">
              <w:rPr/>
            </w:rPrChange>
          </w:rPr>
          <w:t xml:space="preserve"> actuals.*</w:t>
        </w:r>
      </w:ins>
    </w:p>
    <w:p w14:paraId="627976DE" w14:textId="77777777" w:rsidR="00D26196" w:rsidRPr="00D26196" w:rsidRDefault="00D26196">
      <w:pPr>
        <w:pStyle w:val="HTMLPreformatted"/>
        <w:divId w:val="2032412305"/>
        <w:rPr>
          <w:ins w:id="20265" w:author="shorny" w:date="2014-06-09T18:54:00Z"/>
          <w:sz w:val="18"/>
          <w:rPrChange w:id="20266" w:author="shorny" w:date="2014-06-09T18:55:00Z">
            <w:rPr>
              <w:ins w:id="20267" w:author="shorny" w:date="2014-06-09T18:54:00Z"/>
            </w:rPr>
          </w:rPrChange>
        </w:rPr>
      </w:pPr>
      <w:ins w:id="20268" w:author="shorny" w:date="2014-06-09T18:54:00Z">
        <w:r w:rsidRPr="00D26196">
          <w:rPr>
            <w:sz w:val="18"/>
            <w:rPrChange w:id="20269" w:author="shorny" w:date="2014-06-09T18:55:00Z">
              <w:rPr/>
            </w:rPrChange>
          </w:rPr>
          <w:t xml:space="preserve">      </w:t>
        </w:r>
        <w:r w:rsidRPr="00D26196">
          <w:rPr>
            <w:rStyle w:val="keyword1"/>
            <w:sz w:val="18"/>
            <w:rPrChange w:id="20270" w:author="shorny" w:date="2014-06-09T18:55:00Z">
              <w:rPr>
                <w:rStyle w:val="keyword1"/>
              </w:rPr>
            </w:rPrChange>
          </w:rPr>
          <w:t>FROM</w:t>
        </w:r>
        <w:r w:rsidRPr="00D26196">
          <w:rPr>
            <w:sz w:val="18"/>
            <w:rPrChange w:id="20271" w:author="shorny" w:date="2014-06-09T18:55:00Z">
              <w:rPr/>
            </w:rPrChange>
          </w:rPr>
          <w:t xml:space="preserve"> utrans_a5_actuals actuals</w:t>
        </w:r>
      </w:ins>
    </w:p>
    <w:p w14:paraId="68D1FC30" w14:textId="77777777" w:rsidR="00D26196" w:rsidRPr="00D26196" w:rsidRDefault="00D26196">
      <w:pPr>
        <w:pStyle w:val="HTMLPreformatted"/>
        <w:divId w:val="2032412305"/>
        <w:rPr>
          <w:ins w:id="20272" w:author="shorny" w:date="2014-06-09T18:54:00Z"/>
          <w:sz w:val="18"/>
          <w:rPrChange w:id="20273" w:author="shorny" w:date="2014-06-09T18:55:00Z">
            <w:rPr>
              <w:ins w:id="20274" w:author="shorny" w:date="2014-06-09T18:54:00Z"/>
            </w:rPr>
          </w:rPrChange>
        </w:rPr>
      </w:pPr>
      <w:ins w:id="20275" w:author="shorny" w:date="2014-06-09T18:54:00Z">
        <w:r w:rsidRPr="00D26196">
          <w:rPr>
            <w:sz w:val="18"/>
            <w:rPrChange w:id="20276" w:author="shorny" w:date="2014-06-09T18:55:00Z">
              <w:rPr/>
            </w:rPrChange>
          </w:rPr>
          <w:t xml:space="preserve">      </w:t>
        </w:r>
        <w:r w:rsidRPr="00D26196">
          <w:rPr>
            <w:rStyle w:val="keyword1"/>
            <w:sz w:val="18"/>
            <w:rPrChange w:id="20277" w:author="shorny" w:date="2014-06-09T18:55:00Z">
              <w:rPr>
                <w:rStyle w:val="keyword1"/>
              </w:rPr>
            </w:rPrChange>
          </w:rPr>
          <w:t>UNION</w:t>
        </w:r>
        <w:r w:rsidRPr="00D26196">
          <w:rPr>
            <w:sz w:val="18"/>
            <w:rPrChange w:id="20278" w:author="shorny" w:date="2014-06-09T18:55:00Z">
              <w:rPr/>
            </w:rPrChange>
          </w:rPr>
          <w:t xml:space="preserve"> </w:t>
        </w:r>
        <w:r w:rsidRPr="00D26196">
          <w:rPr>
            <w:rStyle w:val="keyword1"/>
            <w:sz w:val="18"/>
            <w:rPrChange w:id="20279" w:author="shorny" w:date="2014-06-09T18:55:00Z">
              <w:rPr>
                <w:rStyle w:val="keyword1"/>
              </w:rPr>
            </w:rPrChange>
          </w:rPr>
          <w:t>ALL</w:t>
        </w:r>
      </w:ins>
    </w:p>
    <w:p w14:paraId="5AC49999" w14:textId="77777777" w:rsidR="00D26196" w:rsidRPr="00D26196" w:rsidRDefault="00D26196">
      <w:pPr>
        <w:pStyle w:val="HTMLPreformatted"/>
        <w:divId w:val="2032412305"/>
        <w:rPr>
          <w:ins w:id="20280" w:author="shorny" w:date="2014-06-09T18:54:00Z"/>
          <w:sz w:val="18"/>
          <w:rPrChange w:id="20281" w:author="shorny" w:date="2014-06-09T18:55:00Z">
            <w:rPr>
              <w:ins w:id="20282" w:author="shorny" w:date="2014-06-09T18:54:00Z"/>
            </w:rPr>
          </w:rPrChange>
        </w:rPr>
      </w:pPr>
      <w:ins w:id="20283" w:author="shorny" w:date="2014-06-09T18:54:00Z">
        <w:r w:rsidRPr="00D26196">
          <w:rPr>
            <w:sz w:val="18"/>
            <w:rPrChange w:id="20284" w:author="shorny" w:date="2014-06-09T18:55:00Z">
              <w:rPr/>
            </w:rPrChange>
          </w:rPr>
          <w:t xml:space="preserve">      </w:t>
        </w:r>
        <w:r w:rsidRPr="00D26196">
          <w:rPr>
            <w:rStyle w:val="keyword1"/>
            <w:sz w:val="18"/>
            <w:rPrChange w:id="20285" w:author="shorny" w:date="2014-06-09T18:55:00Z">
              <w:rPr>
                <w:rStyle w:val="keyword1"/>
              </w:rPr>
            </w:rPrChange>
          </w:rPr>
          <w:t>SELECT</w:t>
        </w:r>
        <w:r w:rsidRPr="00D26196">
          <w:rPr>
            <w:sz w:val="18"/>
            <w:rPrChange w:id="20286" w:author="shorny" w:date="2014-06-09T18:55:00Z">
              <w:rPr/>
            </w:rPrChange>
          </w:rPr>
          <w:t xml:space="preserve"> expecteds.*</w:t>
        </w:r>
      </w:ins>
    </w:p>
    <w:p w14:paraId="43456C75" w14:textId="77777777" w:rsidR="00D26196" w:rsidRPr="00D26196" w:rsidRDefault="00D26196">
      <w:pPr>
        <w:pStyle w:val="HTMLPreformatted"/>
        <w:divId w:val="2032412305"/>
        <w:rPr>
          <w:ins w:id="20287" w:author="shorny" w:date="2014-06-09T18:54:00Z"/>
          <w:sz w:val="18"/>
          <w:rPrChange w:id="20288" w:author="shorny" w:date="2014-06-09T18:55:00Z">
            <w:rPr>
              <w:ins w:id="20289" w:author="shorny" w:date="2014-06-09T18:54:00Z"/>
            </w:rPr>
          </w:rPrChange>
        </w:rPr>
      </w:pPr>
      <w:ins w:id="20290" w:author="shorny" w:date="2014-06-09T18:54:00Z">
        <w:r w:rsidRPr="00D26196">
          <w:rPr>
            <w:sz w:val="18"/>
            <w:rPrChange w:id="20291" w:author="shorny" w:date="2014-06-09T18:55:00Z">
              <w:rPr/>
            </w:rPrChange>
          </w:rPr>
          <w:t xml:space="preserve">      </w:t>
        </w:r>
        <w:r w:rsidRPr="00D26196">
          <w:rPr>
            <w:rStyle w:val="keyword1"/>
            <w:sz w:val="18"/>
            <w:rPrChange w:id="20292" w:author="shorny" w:date="2014-06-09T18:55:00Z">
              <w:rPr>
                <w:rStyle w:val="keyword1"/>
              </w:rPr>
            </w:rPrChange>
          </w:rPr>
          <w:t>FROM</w:t>
        </w:r>
        <w:r w:rsidRPr="00D26196">
          <w:rPr>
            <w:sz w:val="18"/>
            <w:rPrChange w:id="20293" w:author="shorny" w:date="2014-06-09T18:55:00Z">
              <w:rPr/>
            </w:rPrChange>
          </w:rPr>
          <w:t xml:space="preserve"> utrans_a5_expecteds expecteds</w:t>
        </w:r>
      </w:ins>
    </w:p>
    <w:p w14:paraId="595E913B" w14:textId="77777777" w:rsidR="00D26196" w:rsidRPr="00D26196" w:rsidRDefault="00D26196">
      <w:pPr>
        <w:pStyle w:val="HTMLPreformatted"/>
        <w:divId w:val="2032412305"/>
        <w:rPr>
          <w:ins w:id="20294" w:author="shorny" w:date="2014-06-09T18:54:00Z"/>
          <w:sz w:val="18"/>
          <w:rPrChange w:id="20295" w:author="shorny" w:date="2014-06-09T18:55:00Z">
            <w:rPr>
              <w:ins w:id="20296" w:author="shorny" w:date="2014-06-09T18:54:00Z"/>
            </w:rPr>
          </w:rPrChange>
        </w:rPr>
      </w:pPr>
      <w:ins w:id="20297" w:author="shorny" w:date="2014-06-09T18:54:00Z">
        <w:r w:rsidRPr="00D26196">
          <w:rPr>
            <w:sz w:val="18"/>
            <w:rPrChange w:id="20298" w:author="shorny" w:date="2014-06-09T18:55:00Z">
              <w:rPr/>
            </w:rPrChange>
          </w:rPr>
          <w:t xml:space="preserve">  )  problems</w:t>
        </w:r>
      </w:ins>
    </w:p>
    <w:p w14:paraId="1BF65E46" w14:textId="77777777" w:rsidR="00D26196" w:rsidRPr="00D26196" w:rsidRDefault="00D26196">
      <w:pPr>
        <w:pStyle w:val="HTMLPreformatted"/>
        <w:divId w:val="2032412305"/>
        <w:rPr>
          <w:ins w:id="20299" w:author="shorny" w:date="2014-06-09T18:54:00Z"/>
          <w:sz w:val="18"/>
          <w:rPrChange w:id="20300" w:author="shorny" w:date="2014-06-09T18:55:00Z">
            <w:rPr>
              <w:ins w:id="20301" w:author="shorny" w:date="2014-06-09T18:54:00Z"/>
            </w:rPr>
          </w:rPrChange>
        </w:rPr>
      </w:pPr>
      <w:ins w:id="20302" w:author="shorny" w:date="2014-06-09T18:54:00Z">
        <w:r w:rsidRPr="00D26196">
          <w:rPr>
            <w:sz w:val="18"/>
            <w:rPrChange w:id="20303" w:author="shorny" w:date="2014-06-09T18:55:00Z">
              <w:rPr/>
            </w:rPrChange>
          </w:rPr>
          <w:t xml:space="preserve">  </w:t>
        </w:r>
        <w:r w:rsidRPr="00D26196">
          <w:rPr>
            <w:rStyle w:val="keyword1"/>
            <w:sz w:val="18"/>
            <w:rPrChange w:id="20304" w:author="shorny" w:date="2014-06-09T18:55:00Z">
              <w:rPr>
                <w:rStyle w:val="keyword1"/>
              </w:rPr>
            </w:rPrChange>
          </w:rPr>
          <w:t>GROUP</w:t>
        </w:r>
        <w:r w:rsidRPr="00D26196">
          <w:rPr>
            <w:sz w:val="18"/>
            <w:rPrChange w:id="20305" w:author="shorny" w:date="2014-06-09T18:55:00Z">
              <w:rPr/>
            </w:rPrChange>
          </w:rPr>
          <w:t xml:space="preserve"> </w:t>
        </w:r>
        <w:r w:rsidRPr="00D26196">
          <w:rPr>
            <w:rStyle w:val="keyword1"/>
            <w:sz w:val="18"/>
            <w:rPrChange w:id="20306" w:author="shorny" w:date="2014-06-09T18:55:00Z">
              <w:rPr>
                <w:rStyle w:val="keyword1"/>
              </w:rPr>
            </w:rPrChange>
          </w:rPr>
          <w:t>BY</w:t>
        </w:r>
        <w:r w:rsidRPr="00D26196">
          <w:rPr>
            <w:sz w:val="18"/>
            <w:rPrChange w:id="20307" w:author="shorny" w:date="2014-06-09T18:55:00Z">
              <w:rPr/>
            </w:rPrChange>
          </w:rPr>
          <w:t xml:space="preserve"> problems.DocID</w:t>
        </w:r>
      </w:ins>
    </w:p>
    <w:p w14:paraId="558B751A" w14:textId="77777777" w:rsidR="00D26196" w:rsidRPr="00D26196" w:rsidRDefault="00D26196">
      <w:pPr>
        <w:pStyle w:val="HTMLPreformatted"/>
        <w:divId w:val="2032412305"/>
        <w:rPr>
          <w:ins w:id="20308" w:author="shorny" w:date="2014-06-09T18:54:00Z"/>
          <w:sz w:val="18"/>
          <w:rPrChange w:id="20309" w:author="shorny" w:date="2014-06-09T18:55:00Z">
            <w:rPr>
              <w:ins w:id="20310" w:author="shorny" w:date="2014-06-09T18:54:00Z"/>
            </w:rPr>
          </w:rPrChange>
        </w:rPr>
      </w:pPr>
      <w:ins w:id="20311" w:author="shorny" w:date="2014-06-09T18:54:00Z">
        <w:r w:rsidRPr="00D26196">
          <w:rPr>
            <w:sz w:val="18"/>
            <w:rPrChange w:id="20312" w:author="shorny" w:date="2014-06-09T18:55:00Z">
              <w:rPr/>
            </w:rPrChange>
          </w:rPr>
          <w:t xml:space="preserve">  </w:t>
        </w:r>
        <w:r w:rsidRPr="00D26196">
          <w:rPr>
            <w:rStyle w:val="keyword1"/>
            <w:sz w:val="18"/>
            <w:rPrChange w:id="20313" w:author="shorny" w:date="2014-06-09T18:55:00Z">
              <w:rPr>
                <w:rStyle w:val="keyword1"/>
              </w:rPr>
            </w:rPrChange>
          </w:rPr>
          <w:t>HAVING</w:t>
        </w:r>
        <w:r w:rsidRPr="00D26196">
          <w:rPr>
            <w:sz w:val="18"/>
            <w:rPrChange w:id="20314" w:author="shorny" w:date="2014-06-09T18:55:00Z">
              <w:rPr/>
            </w:rPrChange>
          </w:rPr>
          <w:t xml:space="preserve"> </w:t>
        </w:r>
        <w:r w:rsidRPr="00D26196">
          <w:rPr>
            <w:rStyle w:val="builtin1"/>
            <w:sz w:val="18"/>
            <w:rPrChange w:id="20315" w:author="shorny" w:date="2014-06-09T18:55:00Z">
              <w:rPr>
                <w:rStyle w:val="builtin1"/>
              </w:rPr>
            </w:rPrChange>
          </w:rPr>
          <w:t>COUNT</w:t>
        </w:r>
        <w:r w:rsidRPr="00D26196">
          <w:rPr>
            <w:sz w:val="18"/>
            <w:rPrChange w:id="20316" w:author="shorny" w:date="2014-06-09T18:55:00Z">
              <w:rPr/>
            </w:rPrChange>
          </w:rPr>
          <w:t>(*) = 1</w:t>
        </w:r>
      </w:ins>
    </w:p>
    <w:p w14:paraId="62183FD5" w14:textId="77777777" w:rsidR="00D26196" w:rsidRPr="00D26196" w:rsidRDefault="00D26196">
      <w:pPr>
        <w:pStyle w:val="HTMLPreformatted"/>
        <w:divId w:val="2032412305"/>
        <w:rPr>
          <w:ins w:id="20317" w:author="shorny" w:date="2014-06-09T18:54:00Z"/>
          <w:sz w:val="18"/>
          <w:rPrChange w:id="20318" w:author="shorny" w:date="2014-06-09T18:55:00Z">
            <w:rPr>
              <w:ins w:id="20319" w:author="shorny" w:date="2014-06-09T18:54:00Z"/>
            </w:rPr>
          </w:rPrChange>
        </w:rPr>
      </w:pPr>
      <w:ins w:id="20320" w:author="shorny" w:date="2014-06-09T18:54:00Z">
        <w:r w:rsidRPr="00D26196">
          <w:rPr>
            <w:sz w:val="18"/>
            <w:rPrChange w:id="20321" w:author="shorny" w:date="2014-06-09T18:55:00Z">
              <w:rPr/>
            </w:rPrChange>
          </w:rPr>
          <w:t xml:space="preserve">  </w:t>
        </w:r>
        <w:r w:rsidRPr="00D26196">
          <w:rPr>
            <w:rStyle w:val="keyword1"/>
            <w:sz w:val="18"/>
            <w:rPrChange w:id="20322" w:author="shorny" w:date="2014-06-09T18:55:00Z">
              <w:rPr>
                <w:rStyle w:val="keyword1"/>
              </w:rPr>
            </w:rPrChange>
          </w:rPr>
          <w:t>ORDER</w:t>
        </w:r>
        <w:r w:rsidRPr="00D26196">
          <w:rPr>
            <w:sz w:val="18"/>
            <w:rPrChange w:id="20323" w:author="shorny" w:date="2014-06-09T18:55:00Z">
              <w:rPr/>
            </w:rPrChange>
          </w:rPr>
          <w:t xml:space="preserve"> </w:t>
        </w:r>
        <w:r w:rsidRPr="00D26196">
          <w:rPr>
            <w:rStyle w:val="keyword1"/>
            <w:sz w:val="18"/>
            <w:rPrChange w:id="20324" w:author="shorny" w:date="2014-06-09T18:55:00Z">
              <w:rPr>
                <w:rStyle w:val="keyword1"/>
              </w:rPr>
            </w:rPrChange>
          </w:rPr>
          <w:t>BY</w:t>
        </w:r>
        <w:r w:rsidRPr="00D26196">
          <w:rPr>
            <w:sz w:val="18"/>
            <w:rPrChange w:id="20325" w:author="shorny" w:date="2014-06-09T18:55:00Z">
              <w:rPr/>
            </w:rPrChange>
          </w:rPr>
          <w:t xml:space="preserve"> problems.DocID ;</w:t>
        </w:r>
      </w:ins>
    </w:p>
    <w:p w14:paraId="5755C2F7" w14:textId="77777777" w:rsidR="00D26196" w:rsidRPr="00D26196" w:rsidRDefault="00D26196">
      <w:pPr>
        <w:pStyle w:val="HTMLPreformatted"/>
        <w:divId w:val="2032412305"/>
        <w:rPr>
          <w:ins w:id="20326" w:author="shorny" w:date="2014-06-09T18:54:00Z"/>
          <w:sz w:val="18"/>
          <w:rPrChange w:id="20327" w:author="shorny" w:date="2014-06-09T18:55:00Z">
            <w:rPr>
              <w:ins w:id="20328" w:author="shorny" w:date="2014-06-09T18:54:00Z"/>
            </w:rPr>
          </w:rPrChange>
        </w:rPr>
      </w:pPr>
    </w:p>
    <w:p w14:paraId="10256FD9" w14:textId="77777777" w:rsidR="00D26196" w:rsidRPr="00D26196" w:rsidRDefault="00D26196">
      <w:pPr>
        <w:pStyle w:val="HTMLPreformatted"/>
        <w:divId w:val="2032412305"/>
        <w:rPr>
          <w:ins w:id="20329" w:author="shorny" w:date="2014-06-09T18:54:00Z"/>
          <w:rStyle w:val="comment1"/>
          <w:sz w:val="18"/>
          <w:rPrChange w:id="20330" w:author="shorny" w:date="2014-06-09T18:55:00Z">
            <w:rPr>
              <w:ins w:id="20331" w:author="shorny" w:date="2014-06-09T18:54:00Z"/>
              <w:rStyle w:val="comment1"/>
            </w:rPr>
          </w:rPrChange>
        </w:rPr>
      </w:pPr>
      <w:ins w:id="20332" w:author="shorny" w:date="2014-06-09T18:54:00Z">
        <w:r w:rsidRPr="00D26196">
          <w:rPr>
            <w:sz w:val="18"/>
            <w:rPrChange w:id="20333" w:author="shorny" w:date="2014-06-09T18:55:00Z">
              <w:rPr>
                <w:color w:val="B22222"/>
              </w:rPr>
            </w:rPrChange>
          </w:rPr>
          <w:t xml:space="preserve">  </w:t>
        </w:r>
        <w:r w:rsidRPr="00D26196">
          <w:rPr>
            <w:rStyle w:val="comment1"/>
            <w:sz w:val="18"/>
            <w:rPrChange w:id="20334" w:author="shorny" w:date="2014-06-09T18:55:00Z">
              <w:rPr>
                <w:rStyle w:val="comment1"/>
              </w:rPr>
            </w:rPrChange>
          </w:rPr>
          <w:t>-- report an error if the 'problems' table isn't empty</w:t>
        </w:r>
      </w:ins>
    </w:p>
    <w:p w14:paraId="0740A3D0" w14:textId="77777777" w:rsidR="00D26196" w:rsidRPr="00D26196" w:rsidRDefault="00D26196">
      <w:pPr>
        <w:pStyle w:val="HTMLPreformatted"/>
        <w:divId w:val="2032412305"/>
        <w:rPr>
          <w:ins w:id="20335" w:author="shorny" w:date="2014-06-09T18:54:00Z"/>
          <w:sz w:val="18"/>
          <w:rPrChange w:id="20336" w:author="shorny" w:date="2014-06-09T18:55:00Z">
            <w:rPr>
              <w:ins w:id="20337" w:author="shorny" w:date="2014-06-09T18:54:00Z"/>
            </w:rPr>
          </w:rPrChange>
        </w:rPr>
      </w:pPr>
      <w:ins w:id="20338" w:author="shorny" w:date="2014-06-09T18:54:00Z">
        <w:r w:rsidRPr="00D26196">
          <w:rPr>
            <w:sz w:val="18"/>
            <w:rPrChange w:id="20339" w:author="shorny" w:date="2014-06-09T18:55:00Z">
              <w:rPr/>
            </w:rPrChange>
          </w:rPr>
          <w:t xml:space="preserve">  </w:t>
        </w:r>
        <w:r w:rsidRPr="00D26196">
          <w:rPr>
            <w:rStyle w:val="keyword1"/>
            <w:sz w:val="18"/>
            <w:rPrChange w:id="20340" w:author="shorny" w:date="2014-06-09T18:55:00Z">
              <w:rPr>
                <w:rStyle w:val="keyword1"/>
              </w:rPr>
            </w:rPrChange>
          </w:rPr>
          <w:t>CALL</w:t>
        </w:r>
        <w:r w:rsidRPr="00D26196">
          <w:rPr>
            <w:sz w:val="18"/>
            <w:rPrChange w:id="20341" w:author="shorny" w:date="2014-06-09T18:55:00Z">
              <w:rPr/>
            </w:rPrChange>
          </w:rPr>
          <w:t xml:space="preserve"> stk_unit.assert_table_empty( </w:t>
        </w:r>
      </w:ins>
    </w:p>
    <w:p w14:paraId="55D91D15" w14:textId="77777777" w:rsidR="00D26196" w:rsidRPr="00D26196" w:rsidRDefault="00D26196">
      <w:pPr>
        <w:pStyle w:val="HTMLPreformatted"/>
        <w:divId w:val="2032412305"/>
        <w:rPr>
          <w:ins w:id="20342" w:author="shorny" w:date="2014-06-09T18:54:00Z"/>
          <w:sz w:val="18"/>
          <w:rPrChange w:id="20343" w:author="shorny" w:date="2014-06-09T18:55:00Z">
            <w:rPr>
              <w:ins w:id="20344" w:author="shorny" w:date="2014-06-09T18:54:00Z"/>
            </w:rPr>
          </w:rPrChange>
        </w:rPr>
      </w:pPr>
      <w:ins w:id="20345" w:author="shorny" w:date="2014-06-09T18:54:00Z">
        <w:r w:rsidRPr="00D26196">
          <w:rPr>
            <w:sz w:val="18"/>
            <w:rPrChange w:id="20346" w:author="shorny" w:date="2014-06-09T18:55:00Z">
              <w:rPr/>
            </w:rPrChange>
          </w:rPr>
          <w:t xml:space="preserve">    DATABASE(),</w:t>
        </w:r>
      </w:ins>
    </w:p>
    <w:p w14:paraId="053D8327" w14:textId="77777777" w:rsidR="00D26196" w:rsidRPr="00D26196" w:rsidRDefault="00D26196">
      <w:pPr>
        <w:pStyle w:val="HTMLPreformatted"/>
        <w:divId w:val="2032412305"/>
        <w:rPr>
          <w:ins w:id="20347" w:author="shorny" w:date="2014-06-09T18:54:00Z"/>
          <w:sz w:val="18"/>
          <w:rPrChange w:id="20348" w:author="shorny" w:date="2014-06-09T18:55:00Z">
            <w:rPr>
              <w:ins w:id="20349" w:author="shorny" w:date="2014-06-09T18:54:00Z"/>
            </w:rPr>
          </w:rPrChange>
        </w:rPr>
      </w:pPr>
      <w:ins w:id="20350" w:author="shorny" w:date="2014-06-09T18:54:00Z">
        <w:r w:rsidRPr="00D26196">
          <w:rPr>
            <w:sz w:val="18"/>
            <w:rPrChange w:id="20351" w:author="shorny" w:date="2014-06-09T18:55:00Z">
              <w:rPr/>
            </w:rPrChange>
          </w:rPr>
          <w:t xml:space="preserve">    </w:t>
        </w:r>
        <w:r w:rsidRPr="00D26196">
          <w:rPr>
            <w:rStyle w:val="string1"/>
            <w:sz w:val="18"/>
            <w:rPrChange w:id="20352" w:author="shorny" w:date="2014-06-09T18:55:00Z">
              <w:rPr>
                <w:rStyle w:val="string1"/>
              </w:rPr>
            </w:rPrChange>
          </w:rPr>
          <w:t>'utrans_a5_problems'</w:t>
        </w:r>
        <w:r w:rsidRPr="00D26196">
          <w:rPr>
            <w:sz w:val="18"/>
            <w:rPrChange w:id="20353" w:author="shorny" w:date="2014-06-09T18:55:00Z">
              <w:rPr/>
            </w:rPrChange>
          </w:rPr>
          <w:t xml:space="preserve">, </w:t>
        </w:r>
      </w:ins>
    </w:p>
    <w:p w14:paraId="23DD1E73" w14:textId="77777777" w:rsidR="00D26196" w:rsidRPr="00D26196" w:rsidRDefault="00D26196">
      <w:pPr>
        <w:pStyle w:val="HTMLPreformatted"/>
        <w:divId w:val="2032412305"/>
        <w:rPr>
          <w:ins w:id="20354" w:author="shorny" w:date="2014-06-09T18:54:00Z"/>
          <w:sz w:val="18"/>
          <w:rPrChange w:id="20355" w:author="shorny" w:date="2014-06-09T18:55:00Z">
            <w:rPr>
              <w:ins w:id="20356" w:author="shorny" w:date="2014-06-09T18:54:00Z"/>
            </w:rPr>
          </w:rPrChange>
        </w:rPr>
      </w:pPr>
      <w:ins w:id="20357" w:author="shorny" w:date="2014-06-09T18:54:00Z">
        <w:r w:rsidRPr="00D26196">
          <w:rPr>
            <w:sz w:val="18"/>
            <w:rPrChange w:id="20358" w:author="shorny" w:date="2014-06-09T18:55:00Z">
              <w:rPr/>
            </w:rPrChange>
          </w:rPr>
          <w:t xml:space="preserve">    </w:t>
        </w:r>
        <w:r w:rsidRPr="00D26196">
          <w:rPr>
            <w:rStyle w:val="string1"/>
            <w:sz w:val="18"/>
            <w:rPrChange w:id="20359" w:author="shorny" w:date="2014-06-09T18:55:00Z">
              <w:rPr>
                <w:rStyle w:val="string1"/>
              </w:rPr>
            </w:rPrChange>
          </w:rPr>
          <w:t>'Incorrect results'</w:t>
        </w:r>
        <w:r w:rsidRPr="00D26196">
          <w:rPr>
            <w:sz w:val="18"/>
            <w:rPrChange w:id="20360" w:author="shorny" w:date="2014-06-09T18:55:00Z">
              <w:rPr/>
            </w:rPrChange>
          </w:rPr>
          <w:t xml:space="preserve">) ; </w:t>
        </w:r>
      </w:ins>
    </w:p>
    <w:p w14:paraId="74E5ECDA" w14:textId="77777777" w:rsidR="00D26196" w:rsidRPr="00D26196" w:rsidRDefault="00D26196">
      <w:pPr>
        <w:pStyle w:val="HTMLPreformatted"/>
        <w:divId w:val="2032412305"/>
        <w:rPr>
          <w:ins w:id="20361" w:author="shorny" w:date="2014-06-09T18:54:00Z"/>
          <w:sz w:val="18"/>
          <w:rPrChange w:id="20362" w:author="shorny" w:date="2014-06-09T18:55:00Z">
            <w:rPr>
              <w:ins w:id="20363" w:author="shorny" w:date="2014-06-09T18:54:00Z"/>
            </w:rPr>
          </w:rPrChange>
        </w:rPr>
      </w:pPr>
    </w:p>
    <w:p w14:paraId="33BC678C" w14:textId="77777777" w:rsidR="00D26196" w:rsidRPr="00D26196" w:rsidRDefault="00D26196">
      <w:pPr>
        <w:pStyle w:val="HTMLPreformatted"/>
        <w:divId w:val="2032412305"/>
        <w:rPr>
          <w:ins w:id="20364" w:author="shorny" w:date="2014-06-09T18:54:00Z"/>
          <w:sz w:val="18"/>
          <w:rPrChange w:id="20365" w:author="shorny" w:date="2014-06-09T18:55:00Z">
            <w:rPr>
              <w:ins w:id="20366" w:author="shorny" w:date="2014-06-09T18:54:00Z"/>
            </w:rPr>
          </w:rPrChange>
        </w:rPr>
      </w:pPr>
      <w:ins w:id="20367" w:author="shorny" w:date="2014-06-09T18:54:00Z">
        <w:r w:rsidRPr="00D26196">
          <w:rPr>
            <w:sz w:val="18"/>
            <w:rPrChange w:id="20368" w:author="shorny" w:date="2014-06-09T18:55:00Z">
              <w:rPr/>
            </w:rPrChange>
          </w:rPr>
          <w:t xml:space="preserve">  </w:t>
        </w:r>
        <w:r w:rsidRPr="00D26196">
          <w:rPr>
            <w:rStyle w:val="keyword1"/>
            <w:sz w:val="18"/>
            <w:rPrChange w:id="20369" w:author="shorny" w:date="2014-06-09T18:55:00Z">
              <w:rPr>
                <w:rStyle w:val="keyword1"/>
              </w:rPr>
            </w:rPrChange>
          </w:rPr>
          <w:t>DROP</w:t>
        </w:r>
        <w:r w:rsidRPr="00D26196">
          <w:rPr>
            <w:sz w:val="18"/>
            <w:rPrChange w:id="20370" w:author="shorny" w:date="2014-06-09T18:55:00Z">
              <w:rPr/>
            </w:rPrChange>
          </w:rPr>
          <w:t xml:space="preserve"> </w:t>
        </w:r>
        <w:r w:rsidRPr="00D26196">
          <w:rPr>
            <w:rStyle w:val="keyword1"/>
            <w:sz w:val="18"/>
            <w:rPrChange w:id="20371" w:author="shorny" w:date="2014-06-09T18:55:00Z">
              <w:rPr>
                <w:rStyle w:val="keyword1"/>
              </w:rPr>
            </w:rPrChange>
          </w:rPr>
          <w:t>TABLE</w:t>
        </w:r>
        <w:r w:rsidRPr="00D26196">
          <w:rPr>
            <w:sz w:val="18"/>
            <w:rPrChange w:id="20372" w:author="shorny" w:date="2014-06-09T18:55:00Z">
              <w:rPr/>
            </w:rPrChange>
          </w:rPr>
          <w:t xml:space="preserve"> </w:t>
        </w:r>
        <w:r w:rsidRPr="00D26196">
          <w:rPr>
            <w:rStyle w:val="function-name1"/>
            <w:sz w:val="18"/>
            <w:rPrChange w:id="20373" w:author="shorny" w:date="2014-06-09T18:55:00Z">
              <w:rPr>
                <w:rStyle w:val="function-name1"/>
              </w:rPr>
            </w:rPrChange>
          </w:rPr>
          <w:t>utrans_a5_expecteds</w:t>
        </w:r>
        <w:r w:rsidRPr="00D26196">
          <w:rPr>
            <w:sz w:val="18"/>
            <w:rPrChange w:id="20374" w:author="shorny" w:date="2014-06-09T18:55:00Z">
              <w:rPr/>
            </w:rPrChange>
          </w:rPr>
          <w:t xml:space="preserve"> ;</w:t>
        </w:r>
      </w:ins>
    </w:p>
    <w:p w14:paraId="5DDD458B" w14:textId="77777777" w:rsidR="00D26196" w:rsidRPr="00D26196" w:rsidRDefault="00D26196">
      <w:pPr>
        <w:pStyle w:val="HTMLPreformatted"/>
        <w:divId w:val="2032412305"/>
        <w:rPr>
          <w:ins w:id="20375" w:author="shorny" w:date="2014-06-09T18:54:00Z"/>
          <w:sz w:val="18"/>
          <w:rPrChange w:id="20376" w:author="shorny" w:date="2014-06-09T18:55:00Z">
            <w:rPr>
              <w:ins w:id="20377" w:author="shorny" w:date="2014-06-09T18:54:00Z"/>
            </w:rPr>
          </w:rPrChange>
        </w:rPr>
      </w:pPr>
      <w:ins w:id="20378" w:author="shorny" w:date="2014-06-09T18:54:00Z">
        <w:r w:rsidRPr="00D26196">
          <w:rPr>
            <w:sz w:val="18"/>
            <w:rPrChange w:id="20379" w:author="shorny" w:date="2014-06-09T18:55:00Z">
              <w:rPr/>
            </w:rPrChange>
          </w:rPr>
          <w:t xml:space="preserve">  </w:t>
        </w:r>
        <w:r w:rsidRPr="00D26196">
          <w:rPr>
            <w:rStyle w:val="keyword1"/>
            <w:sz w:val="18"/>
            <w:rPrChange w:id="20380" w:author="shorny" w:date="2014-06-09T18:55:00Z">
              <w:rPr>
                <w:rStyle w:val="keyword1"/>
              </w:rPr>
            </w:rPrChange>
          </w:rPr>
          <w:t>DROP</w:t>
        </w:r>
        <w:r w:rsidRPr="00D26196">
          <w:rPr>
            <w:sz w:val="18"/>
            <w:rPrChange w:id="20381" w:author="shorny" w:date="2014-06-09T18:55:00Z">
              <w:rPr/>
            </w:rPrChange>
          </w:rPr>
          <w:t xml:space="preserve"> </w:t>
        </w:r>
        <w:r w:rsidRPr="00D26196">
          <w:rPr>
            <w:rStyle w:val="keyword1"/>
            <w:sz w:val="18"/>
            <w:rPrChange w:id="20382" w:author="shorny" w:date="2014-06-09T18:55:00Z">
              <w:rPr>
                <w:rStyle w:val="keyword1"/>
              </w:rPr>
            </w:rPrChange>
          </w:rPr>
          <w:t>TABLE</w:t>
        </w:r>
        <w:r w:rsidRPr="00D26196">
          <w:rPr>
            <w:sz w:val="18"/>
            <w:rPrChange w:id="20383" w:author="shorny" w:date="2014-06-09T18:55:00Z">
              <w:rPr/>
            </w:rPrChange>
          </w:rPr>
          <w:t xml:space="preserve"> </w:t>
        </w:r>
        <w:r w:rsidRPr="00D26196">
          <w:rPr>
            <w:rStyle w:val="function-name1"/>
            <w:sz w:val="18"/>
            <w:rPrChange w:id="20384" w:author="shorny" w:date="2014-06-09T18:55:00Z">
              <w:rPr>
                <w:rStyle w:val="function-name1"/>
              </w:rPr>
            </w:rPrChange>
          </w:rPr>
          <w:t>utrans_a5_actuals</w:t>
        </w:r>
        <w:r w:rsidRPr="00D26196">
          <w:rPr>
            <w:sz w:val="18"/>
            <w:rPrChange w:id="20385" w:author="shorny" w:date="2014-06-09T18:55:00Z">
              <w:rPr/>
            </w:rPrChange>
          </w:rPr>
          <w:t xml:space="preserve"> ;</w:t>
        </w:r>
      </w:ins>
    </w:p>
    <w:p w14:paraId="0CC1BD9D" w14:textId="77777777" w:rsidR="00D26196" w:rsidRPr="00D26196" w:rsidRDefault="00D26196">
      <w:pPr>
        <w:pStyle w:val="HTMLPreformatted"/>
        <w:divId w:val="2032412305"/>
        <w:rPr>
          <w:ins w:id="20386" w:author="shorny" w:date="2014-06-09T18:54:00Z"/>
          <w:sz w:val="18"/>
          <w:rPrChange w:id="20387" w:author="shorny" w:date="2014-06-09T18:55:00Z">
            <w:rPr>
              <w:ins w:id="20388" w:author="shorny" w:date="2014-06-09T18:54:00Z"/>
            </w:rPr>
          </w:rPrChange>
        </w:rPr>
      </w:pPr>
      <w:ins w:id="20389" w:author="shorny" w:date="2014-06-09T18:54:00Z">
        <w:r w:rsidRPr="00D26196">
          <w:rPr>
            <w:sz w:val="18"/>
            <w:rPrChange w:id="20390" w:author="shorny" w:date="2014-06-09T18:55:00Z">
              <w:rPr/>
            </w:rPrChange>
          </w:rPr>
          <w:t xml:space="preserve">  </w:t>
        </w:r>
        <w:r w:rsidRPr="00D26196">
          <w:rPr>
            <w:rStyle w:val="keyword1"/>
            <w:sz w:val="18"/>
            <w:rPrChange w:id="20391" w:author="shorny" w:date="2014-06-09T18:55:00Z">
              <w:rPr>
                <w:rStyle w:val="keyword1"/>
              </w:rPr>
            </w:rPrChange>
          </w:rPr>
          <w:t>DROP</w:t>
        </w:r>
        <w:r w:rsidRPr="00D26196">
          <w:rPr>
            <w:sz w:val="18"/>
            <w:rPrChange w:id="20392" w:author="shorny" w:date="2014-06-09T18:55:00Z">
              <w:rPr/>
            </w:rPrChange>
          </w:rPr>
          <w:t xml:space="preserve"> </w:t>
        </w:r>
        <w:r w:rsidRPr="00D26196">
          <w:rPr>
            <w:rStyle w:val="keyword1"/>
            <w:sz w:val="18"/>
            <w:rPrChange w:id="20393" w:author="shorny" w:date="2014-06-09T18:55:00Z">
              <w:rPr>
                <w:rStyle w:val="keyword1"/>
              </w:rPr>
            </w:rPrChange>
          </w:rPr>
          <w:t>TABLE</w:t>
        </w:r>
        <w:r w:rsidRPr="00D26196">
          <w:rPr>
            <w:sz w:val="18"/>
            <w:rPrChange w:id="20394" w:author="shorny" w:date="2014-06-09T18:55:00Z">
              <w:rPr/>
            </w:rPrChange>
          </w:rPr>
          <w:t xml:space="preserve"> </w:t>
        </w:r>
        <w:r w:rsidRPr="00D26196">
          <w:rPr>
            <w:rStyle w:val="function-name1"/>
            <w:sz w:val="18"/>
            <w:rPrChange w:id="20395" w:author="shorny" w:date="2014-06-09T18:55:00Z">
              <w:rPr>
                <w:rStyle w:val="function-name1"/>
              </w:rPr>
            </w:rPrChange>
          </w:rPr>
          <w:t>utrans_a5_problems</w:t>
        </w:r>
        <w:r w:rsidRPr="00D26196">
          <w:rPr>
            <w:sz w:val="18"/>
            <w:rPrChange w:id="20396" w:author="shorny" w:date="2014-06-09T18:55:00Z">
              <w:rPr/>
            </w:rPrChange>
          </w:rPr>
          <w:t xml:space="preserve"> ;</w:t>
        </w:r>
      </w:ins>
    </w:p>
    <w:p w14:paraId="7F93FAE3" w14:textId="77777777" w:rsidR="00D26196" w:rsidRPr="00D26196" w:rsidRDefault="00D26196">
      <w:pPr>
        <w:pStyle w:val="HTMLPreformatted"/>
        <w:divId w:val="2032412305"/>
        <w:rPr>
          <w:ins w:id="20397" w:author="shorny" w:date="2014-06-09T18:54:00Z"/>
          <w:sz w:val="18"/>
          <w:rPrChange w:id="20398" w:author="shorny" w:date="2014-06-09T18:55:00Z">
            <w:rPr>
              <w:ins w:id="20399" w:author="shorny" w:date="2014-06-09T18:54:00Z"/>
            </w:rPr>
          </w:rPrChange>
        </w:rPr>
      </w:pPr>
      <w:ins w:id="20400" w:author="shorny" w:date="2014-06-09T18:54:00Z">
        <w:r w:rsidRPr="00D26196">
          <w:rPr>
            <w:rStyle w:val="keyword1"/>
            <w:sz w:val="18"/>
            <w:rPrChange w:id="20401" w:author="shorny" w:date="2014-06-09T18:55:00Z">
              <w:rPr>
                <w:rStyle w:val="keyword1"/>
              </w:rPr>
            </w:rPrChange>
          </w:rPr>
          <w:t>END</w:t>
        </w:r>
        <w:r w:rsidRPr="00D26196">
          <w:rPr>
            <w:sz w:val="18"/>
            <w:rPrChange w:id="20402" w:author="shorny" w:date="2014-06-09T18:55:00Z">
              <w:rPr/>
            </w:rPrChange>
          </w:rPr>
          <w:t xml:space="preserve"> $$</w:t>
        </w:r>
      </w:ins>
    </w:p>
    <w:p w14:paraId="6B0CC1E9" w14:textId="77777777" w:rsidR="00D26196" w:rsidRPr="00D26196" w:rsidRDefault="00D26196">
      <w:pPr>
        <w:pStyle w:val="HTMLPreformatted"/>
        <w:divId w:val="2032412305"/>
        <w:rPr>
          <w:ins w:id="20403" w:author="shorny" w:date="2014-06-09T18:54:00Z"/>
          <w:sz w:val="18"/>
          <w:rPrChange w:id="20404" w:author="shorny" w:date="2014-06-09T18:55:00Z">
            <w:rPr>
              <w:ins w:id="20405" w:author="shorny" w:date="2014-06-09T18:54:00Z"/>
            </w:rPr>
          </w:rPrChange>
        </w:rPr>
      </w:pPr>
    </w:p>
    <w:p w14:paraId="6377F39D" w14:textId="77777777" w:rsidR="00D26196" w:rsidRPr="00D26196" w:rsidRDefault="00D26196">
      <w:pPr>
        <w:pStyle w:val="HTMLPreformatted"/>
        <w:divId w:val="2032412305"/>
        <w:rPr>
          <w:ins w:id="20406" w:author="shorny" w:date="2014-06-09T18:54:00Z"/>
          <w:sz w:val="18"/>
          <w:rPrChange w:id="20407" w:author="shorny" w:date="2014-06-09T18:55:00Z">
            <w:rPr>
              <w:ins w:id="20408" w:author="shorny" w:date="2014-06-09T18:54:00Z"/>
            </w:rPr>
          </w:rPrChange>
        </w:rPr>
      </w:pPr>
    </w:p>
    <w:p w14:paraId="0BC9C480" w14:textId="77777777" w:rsidR="00D26196" w:rsidRPr="00D26196" w:rsidRDefault="00D26196">
      <w:pPr>
        <w:pStyle w:val="HTMLPreformatted"/>
        <w:divId w:val="2032412305"/>
        <w:rPr>
          <w:ins w:id="20409" w:author="shorny" w:date="2014-06-09T18:54:00Z"/>
          <w:rStyle w:val="comment1"/>
          <w:sz w:val="18"/>
          <w:rPrChange w:id="20410" w:author="shorny" w:date="2014-06-09T18:55:00Z">
            <w:rPr>
              <w:ins w:id="20411" w:author="shorny" w:date="2014-06-09T18:54:00Z"/>
              <w:rStyle w:val="comment1"/>
            </w:rPr>
          </w:rPrChange>
        </w:rPr>
      </w:pPr>
      <w:ins w:id="20412" w:author="shorny" w:date="2014-06-09T18:54:00Z">
        <w:r w:rsidRPr="00D26196">
          <w:rPr>
            <w:rStyle w:val="comment1"/>
            <w:sz w:val="18"/>
            <w:rPrChange w:id="20413" w:author="shorny" w:date="2014-06-09T18:55:00Z">
              <w:rPr>
                <w:rStyle w:val="comment1"/>
              </w:rPr>
            </w:rPrChange>
          </w:rPr>
          <w:t>-- -----------------------------------------------------------------------------</w:t>
        </w:r>
      </w:ins>
    </w:p>
    <w:p w14:paraId="56841CA5" w14:textId="77777777" w:rsidR="00D26196" w:rsidRPr="00D26196" w:rsidRDefault="00D26196">
      <w:pPr>
        <w:pStyle w:val="HTMLPreformatted"/>
        <w:divId w:val="2032412305"/>
        <w:rPr>
          <w:ins w:id="20414" w:author="shorny" w:date="2014-06-09T18:54:00Z"/>
          <w:rStyle w:val="comment1"/>
          <w:sz w:val="18"/>
          <w:rPrChange w:id="20415" w:author="shorny" w:date="2014-06-09T18:55:00Z">
            <w:rPr>
              <w:ins w:id="20416" w:author="shorny" w:date="2014-06-09T18:54:00Z"/>
              <w:rStyle w:val="comment1"/>
            </w:rPr>
          </w:rPrChange>
        </w:rPr>
      </w:pPr>
      <w:ins w:id="20417" w:author="shorny" w:date="2014-06-09T18:54:00Z">
        <w:r w:rsidRPr="00D26196">
          <w:rPr>
            <w:rStyle w:val="comment1"/>
            <w:sz w:val="18"/>
            <w:rPrChange w:id="20418" w:author="shorny" w:date="2014-06-09T18:55:00Z">
              <w:rPr>
                <w:rStyle w:val="comment1"/>
              </w:rPr>
            </w:rPrChange>
          </w:rPr>
          <w:t>-- b) Look up applicant’s applications by applicant name</w:t>
        </w:r>
      </w:ins>
    </w:p>
    <w:p w14:paraId="254BBDFC" w14:textId="77777777" w:rsidR="00D26196" w:rsidRPr="00D26196" w:rsidRDefault="00D26196">
      <w:pPr>
        <w:pStyle w:val="HTMLPreformatted"/>
        <w:divId w:val="2032412305"/>
        <w:rPr>
          <w:ins w:id="20419" w:author="shorny" w:date="2014-06-09T18:54:00Z"/>
          <w:sz w:val="18"/>
          <w:rPrChange w:id="20420" w:author="shorny" w:date="2014-06-09T18:55:00Z">
            <w:rPr>
              <w:ins w:id="20421" w:author="shorny" w:date="2014-06-09T18:54:00Z"/>
            </w:rPr>
          </w:rPrChange>
        </w:rPr>
      </w:pPr>
    </w:p>
    <w:p w14:paraId="65C4306E" w14:textId="77777777" w:rsidR="00D26196" w:rsidRPr="00D26196" w:rsidRDefault="00D26196">
      <w:pPr>
        <w:pStyle w:val="HTMLPreformatted"/>
        <w:divId w:val="2032412305"/>
        <w:rPr>
          <w:ins w:id="20422" w:author="shorny" w:date="2014-06-09T18:54:00Z"/>
          <w:sz w:val="18"/>
          <w:rPrChange w:id="20423" w:author="shorny" w:date="2014-06-09T18:55:00Z">
            <w:rPr>
              <w:ins w:id="20424" w:author="shorny" w:date="2014-06-09T18:54:00Z"/>
            </w:rPr>
          </w:rPrChange>
        </w:rPr>
      </w:pPr>
      <w:ins w:id="20425" w:author="shorny" w:date="2014-06-09T18:54:00Z">
        <w:r w:rsidRPr="00D26196">
          <w:rPr>
            <w:rStyle w:val="keyword1"/>
            <w:sz w:val="18"/>
            <w:rPrChange w:id="20426" w:author="shorny" w:date="2014-06-09T18:55:00Z">
              <w:rPr>
                <w:rStyle w:val="keyword1"/>
              </w:rPr>
            </w:rPrChange>
          </w:rPr>
          <w:t>CREATE</w:t>
        </w:r>
        <w:r w:rsidRPr="00D26196">
          <w:rPr>
            <w:sz w:val="18"/>
            <w:rPrChange w:id="20427" w:author="shorny" w:date="2014-06-09T18:55:00Z">
              <w:rPr/>
            </w:rPrChange>
          </w:rPr>
          <w:t xml:space="preserve"> </w:t>
        </w:r>
        <w:r w:rsidRPr="00D26196">
          <w:rPr>
            <w:rStyle w:val="keyword1"/>
            <w:sz w:val="18"/>
            <w:rPrChange w:id="20428" w:author="shorny" w:date="2014-06-09T18:55:00Z">
              <w:rPr>
                <w:rStyle w:val="keyword1"/>
              </w:rPr>
            </w:rPrChange>
          </w:rPr>
          <w:t>PROCEDURE</w:t>
        </w:r>
        <w:r w:rsidRPr="00D26196">
          <w:rPr>
            <w:sz w:val="18"/>
            <w:rPrChange w:id="20429" w:author="shorny" w:date="2014-06-09T18:55:00Z">
              <w:rPr/>
            </w:rPrChange>
          </w:rPr>
          <w:t xml:space="preserve"> </w:t>
        </w:r>
        <w:r w:rsidRPr="00D26196">
          <w:rPr>
            <w:rStyle w:val="function-name1"/>
            <w:sz w:val="18"/>
            <w:rPrChange w:id="20430" w:author="shorny" w:date="2014-06-09T18:55:00Z">
              <w:rPr>
                <w:rStyle w:val="function-name1"/>
              </w:rPr>
            </w:rPrChange>
          </w:rPr>
          <w:t>test_utrans_b</w:t>
        </w:r>
        <w:r w:rsidRPr="00D26196">
          <w:rPr>
            <w:sz w:val="18"/>
            <w:rPrChange w:id="20431" w:author="shorny" w:date="2014-06-09T18:55:00Z">
              <w:rPr/>
            </w:rPrChange>
          </w:rPr>
          <w:t xml:space="preserve">() </w:t>
        </w:r>
      </w:ins>
    </w:p>
    <w:p w14:paraId="3282DB88" w14:textId="77777777" w:rsidR="00D26196" w:rsidRPr="00D26196" w:rsidRDefault="00D26196">
      <w:pPr>
        <w:pStyle w:val="HTMLPreformatted"/>
        <w:divId w:val="2032412305"/>
        <w:rPr>
          <w:ins w:id="20432" w:author="shorny" w:date="2014-06-09T18:54:00Z"/>
          <w:sz w:val="18"/>
          <w:rPrChange w:id="20433" w:author="shorny" w:date="2014-06-09T18:55:00Z">
            <w:rPr>
              <w:ins w:id="20434" w:author="shorny" w:date="2014-06-09T18:54:00Z"/>
            </w:rPr>
          </w:rPrChange>
        </w:rPr>
      </w:pPr>
      <w:ins w:id="20435" w:author="shorny" w:date="2014-06-09T18:54:00Z">
        <w:r w:rsidRPr="00D26196">
          <w:rPr>
            <w:rStyle w:val="keyword1"/>
            <w:sz w:val="18"/>
            <w:rPrChange w:id="20436" w:author="shorny" w:date="2014-06-09T18:55:00Z">
              <w:rPr>
                <w:rStyle w:val="keyword1"/>
              </w:rPr>
            </w:rPrChange>
          </w:rPr>
          <w:t>BEGIN</w:t>
        </w:r>
      </w:ins>
    </w:p>
    <w:p w14:paraId="612CB5A3" w14:textId="77777777" w:rsidR="00D26196" w:rsidRPr="00D26196" w:rsidRDefault="00D26196">
      <w:pPr>
        <w:pStyle w:val="HTMLPreformatted"/>
        <w:divId w:val="2032412305"/>
        <w:rPr>
          <w:ins w:id="20437" w:author="shorny" w:date="2014-06-09T18:54:00Z"/>
          <w:sz w:val="18"/>
          <w:rPrChange w:id="20438" w:author="shorny" w:date="2014-06-09T18:55:00Z">
            <w:rPr>
              <w:ins w:id="20439" w:author="shorny" w:date="2014-06-09T18:54:00Z"/>
            </w:rPr>
          </w:rPrChange>
        </w:rPr>
      </w:pPr>
    </w:p>
    <w:p w14:paraId="0B412820" w14:textId="77777777" w:rsidR="00D26196" w:rsidRPr="00D26196" w:rsidRDefault="00D26196">
      <w:pPr>
        <w:pStyle w:val="HTMLPreformatted"/>
        <w:divId w:val="2032412305"/>
        <w:rPr>
          <w:ins w:id="20440" w:author="shorny" w:date="2014-06-09T18:54:00Z"/>
          <w:rStyle w:val="comment1"/>
          <w:sz w:val="18"/>
          <w:rPrChange w:id="20441" w:author="shorny" w:date="2014-06-09T18:55:00Z">
            <w:rPr>
              <w:ins w:id="20442" w:author="shorny" w:date="2014-06-09T18:54:00Z"/>
              <w:rStyle w:val="comment1"/>
            </w:rPr>
          </w:rPrChange>
        </w:rPr>
      </w:pPr>
      <w:ins w:id="20443" w:author="shorny" w:date="2014-06-09T18:54:00Z">
        <w:r w:rsidRPr="00D26196">
          <w:rPr>
            <w:sz w:val="18"/>
            <w:rPrChange w:id="20444" w:author="shorny" w:date="2014-06-09T18:55:00Z">
              <w:rPr>
                <w:color w:val="B22222"/>
              </w:rPr>
            </w:rPrChange>
          </w:rPr>
          <w:t xml:space="preserve">  </w:t>
        </w:r>
        <w:r w:rsidRPr="00D26196">
          <w:rPr>
            <w:rStyle w:val="comment1"/>
            <w:sz w:val="18"/>
            <w:rPrChange w:id="20445" w:author="shorny" w:date="2014-06-09T18:55:00Z">
              <w:rPr>
                <w:rStyle w:val="comment1"/>
              </w:rPr>
            </w:rPrChange>
          </w:rPr>
          <w:t>-- run the query for this test and create a temporary table for results</w:t>
        </w:r>
      </w:ins>
    </w:p>
    <w:p w14:paraId="5DAD1B68" w14:textId="77777777" w:rsidR="00D26196" w:rsidRPr="00D26196" w:rsidRDefault="00D26196">
      <w:pPr>
        <w:pStyle w:val="HTMLPreformatted"/>
        <w:divId w:val="2032412305"/>
        <w:rPr>
          <w:ins w:id="20446" w:author="shorny" w:date="2014-06-09T18:54:00Z"/>
          <w:sz w:val="18"/>
          <w:rPrChange w:id="20447" w:author="shorny" w:date="2014-06-09T18:55:00Z">
            <w:rPr>
              <w:ins w:id="20448" w:author="shorny" w:date="2014-06-09T18:54:00Z"/>
            </w:rPr>
          </w:rPrChange>
        </w:rPr>
      </w:pPr>
      <w:ins w:id="20449" w:author="shorny" w:date="2014-06-09T18:54:00Z">
        <w:r w:rsidRPr="00D26196">
          <w:rPr>
            <w:sz w:val="18"/>
            <w:rPrChange w:id="20450" w:author="shorny" w:date="2014-06-09T18:55:00Z">
              <w:rPr/>
            </w:rPrChange>
          </w:rPr>
          <w:t xml:space="preserve">  </w:t>
        </w:r>
        <w:r w:rsidRPr="00D26196">
          <w:rPr>
            <w:rStyle w:val="keyword1"/>
            <w:sz w:val="18"/>
            <w:rPrChange w:id="20451" w:author="shorny" w:date="2014-06-09T18:55:00Z">
              <w:rPr>
                <w:rStyle w:val="keyword1"/>
              </w:rPr>
            </w:rPrChange>
          </w:rPr>
          <w:t>CREATE</w:t>
        </w:r>
        <w:r w:rsidRPr="00D26196">
          <w:rPr>
            <w:sz w:val="18"/>
            <w:rPrChange w:id="20452" w:author="shorny" w:date="2014-06-09T18:55:00Z">
              <w:rPr/>
            </w:rPrChange>
          </w:rPr>
          <w:t xml:space="preserve"> </w:t>
        </w:r>
        <w:r w:rsidRPr="00D26196">
          <w:rPr>
            <w:rStyle w:val="keyword1"/>
            <w:sz w:val="18"/>
            <w:rPrChange w:id="20453" w:author="shorny" w:date="2014-06-09T18:55:00Z">
              <w:rPr>
                <w:rStyle w:val="keyword1"/>
              </w:rPr>
            </w:rPrChange>
          </w:rPr>
          <w:t>TEMPORARY</w:t>
        </w:r>
        <w:r w:rsidRPr="00D26196">
          <w:rPr>
            <w:sz w:val="18"/>
            <w:rPrChange w:id="20454" w:author="shorny" w:date="2014-06-09T18:55:00Z">
              <w:rPr/>
            </w:rPrChange>
          </w:rPr>
          <w:t xml:space="preserve"> </w:t>
        </w:r>
        <w:r w:rsidRPr="00D26196">
          <w:rPr>
            <w:rStyle w:val="keyword1"/>
            <w:sz w:val="18"/>
            <w:rPrChange w:id="20455" w:author="shorny" w:date="2014-06-09T18:55:00Z">
              <w:rPr>
                <w:rStyle w:val="keyword1"/>
              </w:rPr>
            </w:rPrChange>
          </w:rPr>
          <w:t>TABLE</w:t>
        </w:r>
        <w:r w:rsidRPr="00D26196">
          <w:rPr>
            <w:sz w:val="18"/>
            <w:rPrChange w:id="20456" w:author="shorny" w:date="2014-06-09T18:55:00Z">
              <w:rPr/>
            </w:rPrChange>
          </w:rPr>
          <w:t xml:space="preserve"> </w:t>
        </w:r>
        <w:r w:rsidRPr="00D26196">
          <w:rPr>
            <w:rStyle w:val="function-name1"/>
            <w:sz w:val="18"/>
            <w:rPrChange w:id="20457" w:author="shorny" w:date="2014-06-09T18:55:00Z">
              <w:rPr>
                <w:rStyle w:val="function-name1"/>
              </w:rPr>
            </w:rPrChange>
          </w:rPr>
          <w:t>utrans_b_actuals</w:t>
        </w:r>
      </w:ins>
    </w:p>
    <w:p w14:paraId="55013F12" w14:textId="77777777" w:rsidR="00D26196" w:rsidRPr="00D26196" w:rsidRDefault="00D26196">
      <w:pPr>
        <w:pStyle w:val="HTMLPreformatted"/>
        <w:divId w:val="2032412305"/>
        <w:rPr>
          <w:ins w:id="20458" w:author="shorny" w:date="2014-06-09T18:54:00Z"/>
          <w:sz w:val="18"/>
          <w:rPrChange w:id="20459" w:author="shorny" w:date="2014-06-09T18:55:00Z">
            <w:rPr>
              <w:ins w:id="20460" w:author="shorny" w:date="2014-06-09T18:54:00Z"/>
            </w:rPr>
          </w:rPrChange>
        </w:rPr>
      </w:pPr>
      <w:ins w:id="20461" w:author="shorny" w:date="2014-06-09T18:54:00Z">
        <w:r w:rsidRPr="00D26196">
          <w:rPr>
            <w:sz w:val="18"/>
            <w:rPrChange w:id="20462" w:author="shorny" w:date="2014-06-09T18:55:00Z">
              <w:rPr/>
            </w:rPrChange>
          </w:rPr>
          <w:lastRenderedPageBreak/>
          <w:t xml:space="preserve">  </w:t>
        </w:r>
        <w:r w:rsidRPr="00D26196">
          <w:rPr>
            <w:rStyle w:val="keyword1"/>
            <w:sz w:val="18"/>
            <w:rPrChange w:id="20463" w:author="shorny" w:date="2014-06-09T18:55:00Z">
              <w:rPr>
                <w:rStyle w:val="keyword1"/>
              </w:rPr>
            </w:rPrChange>
          </w:rPr>
          <w:t>SELECT</w:t>
        </w:r>
        <w:r w:rsidRPr="00D26196">
          <w:rPr>
            <w:sz w:val="18"/>
            <w:rPrChange w:id="20464" w:author="shorny" w:date="2014-06-09T18:55:00Z">
              <w:rPr/>
            </w:rPrChange>
          </w:rPr>
          <w:t xml:space="preserve"> App.ApplicationID, AwType.</w:t>
        </w:r>
        <w:r w:rsidRPr="00D26196">
          <w:rPr>
            <w:rStyle w:val="keyword1"/>
            <w:sz w:val="18"/>
            <w:rPrChange w:id="20465" w:author="shorny" w:date="2014-06-09T18:55:00Z">
              <w:rPr>
                <w:rStyle w:val="keyword1"/>
              </w:rPr>
            </w:rPrChange>
          </w:rPr>
          <w:t>Type</w:t>
        </w:r>
        <w:r w:rsidRPr="00D26196">
          <w:rPr>
            <w:sz w:val="18"/>
            <w:rPrChange w:id="20466" w:author="shorny" w:date="2014-06-09T18:55:00Z">
              <w:rPr/>
            </w:rPrChange>
          </w:rPr>
          <w:t xml:space="preserve"> </w:t>
        </w:r>
        <w:r w:rsidRPr="00D26196">
          <w:rPr>
            <w:rStyle w:val="keyword1"/>
            <w:sz w:val="18"/>
            <w:rPrChange w:id="20467" w:author="shorny" w:date="2014-06-09T18:55:00Z">
              <w:rPr>
                <w:rStyle w:val="keyword1"/>
              </w:rPr>
            </w:rPrChange>
          </w:rPr>
          <w:t>AS</w:t>
        </w:r>
        <w:r w:rsidRPr="00D26196">
          <w:rPr>
            <w:sz w:val="18"/>
            <w:rPrChange w:id="20468" w:author="shorny" w:date="2014-06-09T18:55:00Z">
              <w:rPr/>
            </w:rPrChange>
          </w:rPr>
          <w:t xml:space="preserve"> awardType</w:t>
        </w:r>
      </w:ins>
    </w:p>
    <w:p w14:paraId="2BDD6AA9" w14:textId="77777777" w:rsidR="00D26196" w:rsidRPr="00D26196" w:rsidRDefault="00D26196">
      <w:pPr>
        <w:pStyle w:val="HTMLPreformatted"/>
        <w:divId w:val="2032412305"/>
        <w:rPr>
          <w:ins w:id="20469" w:author="shorny" w:date="2014-06-09T18:54:00Z"/>
          <w:sz w:val="18"/>
          <w:rPrChange w:id="20470" w:author="shorny" w:date="2014-06-09T18:55:00Z">
            <w:rPr>
              <w:ins w:id="20471" w:author="shorny" w:date="2014-06-09T18:54:00Z"/>
            </w:rPr>
          </w:rPrChange>
        </w:rPr>
      </w:pPr>
      <w:ins w:id="20472" w:author="shorny" w:date="2014-06-09T18:54:00Z">
        <w:r w:rsidRPr="00D26196">
          <w:rPr>
            <w:sz w:val="18"/>
            <w:rPrChange w:id="20473" w:author="shorny" w:date="2014-06-09T18:55:00Z">
              <w:rPr/>
            </w:rPrChange>
          </w:rPr>
          <w:t xml:space="preserve">  </w:t>
        </w:r>
        <w:r w:rsidRPr="00D26196">
          <w:rPr>
            <w:rStyle w:val="keyword1"/>
            <w:sz w:val="18"/>
            <w:rPrChange w:id="20474" w:author="shorny" w:date="2014-06-09T18:55:00Z">
              <w:rPr>
                <w:rStyle w:val="keyword1"/>
              </w:rPr>
            </w:rPrChange>
          </w:rPr>
          <w:t>FROM</w:t>
        </w:r>
        <w:r w:rsidRPr="00D26196">
          <w:rPr>
            <w:sz w:val="18"/>
            <w:rPrChange w:id="20475" w:author="shorny" w:date="2014-06-09T18:55:00Z">
              <w:rPr/>
            </w:rPrChange>
          </w:rPr>
          <w:t xml:space="preserve"> rhd.Applicant Appt</w:t>
        </w:r>
      </w:ins>
    </w:p>
    <w:p w14:paraId="6851960E" w14:textId="77777777" w:rsidR="00D26196" w:rsidRPr="00D26196" w:rsidRDefault="00D26196">
      <w:pPr>
        <w:pStyle w:val="HTMLPreformatted"/>
        <w:divId w:val="2032412305"/>
        <w:rPr>
          <w:ins w:id="20476" w:author="shorny" w:date="2014-06-09T18:54:00Z"/>
          <w:sz w:val="18"/>
          <w:rPrChange w:id="20477" w:author="shorny" w:date="2014-06-09T18:55:00Z">
            <w:rPr>
              <w:ins w:id="20478" w:author="shorny" w:date="2014-06-09T18:54:00Z"/>
            </w:rPr>
          </w:rPrChange>
        </w:rPr>
      </w:pPr>
      <w:ins w:id="20479" w:author="shorny" w:date="2014-06-09T18:54:00Z">
        <w:r w:rsidRPr="00D26196">
          <w:rPr>
            <w:sz w:val="18"/>
            <w:rPrChange w:id="20480" w:author="shorny" w:date="2014-06-09T18:55:00Z">
              <w:rPr/>
            </w:rPrChange>
          </w:rPr>
          <w:t xml:space="preserve">  </w:t>
        </w:r>
        <w:r w:rsidRPr="00D26196">
          <w:rPr>
            <w:rStyle w:val="keyword1"/>
            <w:sz w:val="18"/>
            <w:rPrChange w:id="20481" w:author="shorny" w:date="2014-06-09T18:55:00Z">
              <w:rPr>
                <w:rStyle w:val="keyword1"/>
              </w:rPr>
            </w:rPrChange>
          </w:rPr>
          <w:t>INNER</w:t>
        </w:r>
        <w:r w:rsidRPr="00D26196">
          <w:rPr>
            <w:sz w:val="18"/>
            <w:rPrChange w:id="20482" w:author="shorny" w:date="2014-06-09T18:55:00Z">
              <w:rPr/>
            </w:rPrChange>
          </w:rPr>
          <w:t xml:space="preserve"> </w:t>
        </w:r>
        <w:r w:rsidRPr="00D26196">
          <w:rPr>
            <w:rStyle w:val="keyword1"/>
            <w:sz w:val="18"/>
            <w:rPrChange w:id="20483" w:author="shorny" w:date="2014-06-09T18:55:00Z">
              <w:rPr>
                <w:rStyle w:val="keyword1"/>
              </w:rPr>
            </w:rPrChange>
          </w:rPr>
          <w:t>JOIN</w:t>
        </w:r>
        <w:r w:rsidRPr="00D26196">
          <w:rPr>
            <w:sz w:val="18"/>
            <w:rPrChange w:id="20484" w:author="shorny" w:date="2014-06-09T18:55:00Z">
              <w:rPr/>
            </w:rPrChange>
          </w:rPr>
          <w:t xml:space="preserve"> rhd.Application App </w:t>
        </w:r>
        <w:r w:rsidRPr="00D26196">
          <w:rPr>
            <w:rStyle w:val="keyword1"/>
            <w:sz w:val="18"/>
            <w:rPrChange w:id="20485" w:author="shorny" w:date="2014-06-09T18:55:00Z">
              <w:rPr>
                <w:rStyle w:val="keyword1"/>
              </w:rPr>
            </w:rPrChange>
          </w:rPr>
          <w:t>ON</w:t>
        </w:r>
        <w:r w:rsidRPr="00D26196">
          <w:rPr>
            <w:sz w:val="18"/>
            <w:rPrChange w:id="20486" w:author="shorny" w:date="2014-06-09T18:55:00Z">
              <w:rPr/>
            </w:rPrChange>
          </w:rPr>
          <w:t xml:space="preserve"> Appt.ApplicantID = App.ApplicantID </w:t>
        </w:r>
      </w:ins>
    </w:p>
    <w:p w14:paraId="1CF68DED" w14:textId="77777777" w:rsidR="00D26196" w:rsidRPr="00D26196" w:rsidRDefault="00D26196">
      <w:pPr>
        <w:pStyle w:val="HTMLPreformatted"/>
        <w:divId w:val="2032412305"/>
        <w:rPr>
          <w:ins w:id="20487" w:author="shorny" w:date="2014-06-09T18:54:00Z"/>
          <w:sz w:val="18"/>
          <w:rPrChange w:id="20488" w:author="shorny" w:date="2014-06-09T18:55:00Z">
            <w:rPr>
              <w:ins w:id="20489" w:author="shorny" w:date="2014-06-09T18:54:00Z"/>
            </w:rPr>
          </w:rPrChange>
        </w:rPr>
      </w:pPr>
      <w:ins w:id="20490" w:author="shorny" w:date="2014-06-09T18:54:00Z">
        <w:r w:rsidRPr="00D26196">
          <w:rPr>
            <w:sz w:val="18"/>
            <w:rPrChange w:id="20491" w:author="shorny" w:date="2014-06-09T18:55:00Z">
              <w:rPr/>
            </w:rPrChange>
          </w:rPr>
          <w:t xml:space="preserve">  </w:t>
        </w:r>
        <w:r w:rsidRPr="00D26196">
          <w:rPr>
            <w:rStyle w:val="keyword1"/>
            <w:sz w:val="18"/>
            <w:rPrChange w:id="20492" w:author="shorny" w:date="2014-06-09T18:55:00Z">
              <w:rPr>
                <w:rStyle w:val="keyword1"/>
              </w:rPr>
            </w:rPrChange>
          </w:rPr>
          <w:t>INNER</w:t>
        </w:r>
        <w:r w:rsidRPr="00D26196">
          <w:rPr>
            <w:sz w:val="18"/>
            <w:rPrChange w:id="20493" w:author="shorny" w:date="2014-06-09T18:55:00Z">
              <w:rPr/>
            </w:rPrChange>
          </w:rPr>
          <w:t xml:space="preserve"> </w:t>
        </w:r>
        <w:r w:rsidRPr="00D26196">
          <w:rPr>
            <w:rStyle w:val="keyword1"/>
            <w:sz w:val="18"/>
            <w:rPrChange w:id="20494" w:author="shorny" w:date="2014-06-09T18:55:00Z">
              <w:rPr>
                <w:rStyle w:val="keyword1"/>
              </w:rPr>
            </w:rPrChange>
          </w:rPr>
          <w:t>JOIN</w:t>
        </w:r>
        <w:r w:rsidRPr="00D26196">
          <w:rPr>
            <w:sz w:val="18"/>
            <w:rPrChange w:id="20495" w:author="shorny" w:date="2014-06-09T18:55:00Z">
              <w:rPr/>
            </w:rPrChange>
          </w:rPr>
          <w:t xml:space="preserve"> rhd.`Award </w:t>
        </w:r>
        <w:r w:rsidRPr="00D26196">
          <w:rPr>
            <w:rStyle w:val="keyword1"/>
            <w:sz w:val="18"/>
            <w:rPrChange w:id="20496" w:author="shorny" w:date="2014-06-09T18:55:00Z">
              <w:rPr>
                <w:rStyle w:val="keyword1"/>
              </w:rPr>
            </w:rPrChange>
          </w:rPr>
          <w:t>Type</w:t>
        </w:r>
        <w:r w:rsidRPr="00D26196">
          <w:rPr>
            <w:sz w:val="18"/>
            <w:rPrChange w:id="20497" w:author="shorny" w:date="2014-06-09T18:55:00Z">
              <w:rPr/>
            </w:rPrChange>
          </w:rPr>
          <w:t xml:space="preserve">` AwType </w:t>
        </w:r>
        <w:r w:rsidRPr="00D26196">
          <w:rPr>
            <w:rStyle w:val="keyword1"/>
            <w:sz w:val="18"/>
            <w:rPrChange w:id="20498" w:author="shorny" w:date="2014-06-09T18:55:00Z">
              <w:rPr>
                <w:rStyle w:val="keyword1"/>
              </w:rPr>
            </w:rPrChange>
          </w:rPr>
          <w:t>ON</w:t>
        </w:r>
        <w:r w:rsidRPr="00D26196">
          <w:rPr>
            <w:sz w:val="18"/>
            <w:rPrChange w:id="20499" w:author="shorny" w:date="2014-06-09T18:55:00Z">
              <w:rPr/>
            </w:rPrChange>
          </w:rPr>
          <w:t xml:space="preserve"> App.AwardID = AwType.AwardID</w:t>
        </w:r>
      </w:ins>
    </w:p>
    <w:p w14:paraId="39AF73B9" w14:textId="77777777" w:rsidR="00D26196" w:rsidRPr="00D26196" w:rsidRDefault="00D26196">
      <w:pPr>
        <w:pStyle w:val="HTMLPreformatted"/>
        <w:divId w:val="2032412305"/>
        <w:rPr>
          <w:ins w:id="20500" w:author="shorny" w:date="2014-06-09T18:54:00Z"/>
          <w:sz w:val="18"/>
          <w:rPrChange w:id="20501" w:author="shorny" w:date="2014-06-09T18:55:00Z">
            <w:rPr>
              <w:ins w:id="20502" w:author="shorny" w:date="2014-06-09T18:54:00Z"/>
            </w:rPr>
          </w:rPrChange>
        </w:rPr>
      </w:pPr>
      <w:ins w:id="20503" w:author="shorny" w:date="2014-06-09T18:54:00Z">
        <w:r w:rsidRPr="00D26196">
          <w:rPr>
            <w:sz w:val="18"/>
            <w:rPrChange w:id="20504" w:author="shorny" w:date="2014-06-09T18:55:00Z">
              <w:rPr/>
            </w:rPrChange>
          </w:rPr>
          <w:t xml:space="preserve">  </w:t>
        </w:r>
        <w:r w:rsidRPr="00D26196">
          <w:rPr>
            <w:rStyle w:val="keyword1"/>
            <w:sz w:val="18"/>
            <w:rPrChange w:id="20505" w:author="shorny" w:date="2014-06-09T18:55:00Z">
              <w:rPr>
                <w:rStyle w:val="keyword1"/>
              </w:rPr>
            </w:rPrChange>
          </w:rPr>
          <w:t>WHERE</w:t>
        </w:r>
        <w:r w:rsidRPr="00D26196">
          <w:rPr>
            <w:sz w:val="18"/>
            <w:rPrChange w:id="20506" w:author="shorny" w:date="2014-06-09T18:55:00Z">
              <w:rPr/>
            </w:rPrChange>
          </w:rPr>
          <w:t xml:space="preserve"> Appt.FName = </w:t>
        </w:r>
        <w:r w:rsidRPr="00D26196">
          <w:rPr>
            <w:rStyle w:val="string1"/>
            <w:sz w:val="18"/>
            <w:rPrChange w:id="20507" w:author="shorny" w:date="2014-06-09T18:55:00Z">
              <w:rPr>
                <w:rStyle w:val="string1"/>
              </w:rPr>
            </w:rPrChange>
          </w:rPr>
          <w:t>'Shirin'</w:t>
        </w:r>
      </w:ins>
    </w:p>
    <w:p w14:paraId="1AF743A5" w14:textId="77777777" w:rsidR="00D26196" w:rsidRPr="00D26196" w:rsidRDefault="00D26196">
      <w:pPr>
        <w:pStyle w:val="HTMLPreformatted"/>
        <w:divId w:val="2032412305"/>
        <w:rPr>
          <w:ins w:id="20508" w:author="shorny" w:date="2014-06-09T18:54:00Z"/>
          <w:sz w:val="18"/>
          <w:rPrChange w:id="20509" w:author="shorny" w:date="2014-06-09T18:55:00Z">
            <w:rPr>
              <w:ins w:id="20510" w:author="shorny" w:date="2014-06-09T18:54:00Z"/>
            </w:rPr>
          </w:rPrChange>
        </w:rPr>
      </w:pPr>
      <w:ins w:id="20511" w:author="shorny" w:date="2014-06-09T18:54:00Z">
        <w:r w:rsidRPr="00D26196">
          <w:rPr>
            <w:sz w:val="18"/>
            <w:rPrChange w:id="20512" w:author="shorny" w:date="2014-06-09T18:55:00Z">
              <w:rPr/>
            </w:rPrChange>
          </w:rPr>
          <w:t xml:space="preserve">    </w:t>
        </w:r>
        <w:r w:rsidRPr="00D26196">
          <w:rPr>
            <w:rStyle w:val="keyword1"/>
            <w:sz w:val="18"/>
            <w:rPrChange w:id="20513" w:author="shorny" w:date="2014-06-09T18:55:00Z">
              <w:rPr>
                <w:rStyle w:val="keyword1"/>
              </w:rPr>
            </w:rPrChange>
          </w:rPr>
          <w:t>AND</w:t>
        </w:r>
        <w:r w:rsidRPr="00D26196">
          <w:rPr>
            <w:sz w:val="18"/>
            <w:rPrChange w:id="20514" w:author="shorny" w:date="2014-06-09T18:55:00Z">
              <w:rPr/>
            </w:rPrChange>
          </w:rPr>
          <w:t xml:space="preserve"> Appt.LName = </w:t>
        </w:r>
        <w:r w:rsidRPr="00D26196">
          <w:rPr>
            <w:rStyle w:val="string1"/>
            <w:sz w:val="18"/>
            <w:rPrChange w:id="20515" w:author="shorny" w:date="2014-06-09T18:55:00Z">
              <w:rPr>
                <w:rStyle w:val="string1"/>
              </w:rPr>
            </w:rPrChange>
          </w:rPr>
          <w:t>'Ebadi'</w:t>
        </w:r>
        <w:r w:rsidRPr="00D26196">
          <w:rPr>
            <w:sz w:val="18"/>
            <w:rPrChange w:id="20516" w:author="shorny" w:date="2014-06-09T18:55:00Z">
              <w:rPr/>
            </w:rPrChange>
          </w:rPr>
          <w:t xml:space="preserve"> ;</w:t>
        </w:r>
      </w:ins>
    </w:p>
    <w:p w14:paraId="1AEAD6B4" w14:textId="77777777" w:rsidR="00D26196" w:rsidRPr="00D26196" w:rsidRDefault="00D26196">
      <w:pPr>
        <w:pStyle w:val="HTMLPreformatted"/>
        <w:divId w:val="2032412305"/>
        <w:rPr>
          <w:ins w:id="20517" w:author="shorny" w:date="2014-06-09T18:54:00Z"/>
          <w:sz w:val="18"/>
          <w:rPrChange w:id="20518" w:author="shorny" w:date="2014-06-09T18:55:00Z">
            <w:rPr>
              <w:ins w:id="20519" w:author="shorny" w:date="2014-06-09T18:54:00Z"/>
            </w:rPr>
          </w:rPrChange>
        </w:rPr>
      </w:pPr>
    </w:p>
    <w:p w14:paraId="3E3B6EFD" w14:textId="77777777" w:rsidR="00D26196" w:rsidRPr="00D26196" w:rsidRDefault="00D26196">
      <w:pPr>
        <w:pStyle w:val="HTMLPreformatted"/>
        <w:divId w:val="2032412305"/>
        <w:rPr>
          <w:ins w:id="20520" w:author="shorny" w:date="2014-06-09T18:54:00Z"/>
          <w:rStyle w:val="comment1"/>
          <w:sz w:val="18"/>
          <w:rPrChange w:id="20521" w:author="shorny" w:date="2014-06-09T18:55:00Z">
            <w:rPr>
              <w:ins w:id="20522" w:author="shorny" w:date="2014-06-09T18:54:00Z"/>
              <w:rStyle w:val="comment1"/>
            </w:rPr>
          </w:rPrChange>
        </w:rPr>
      </w:pPr>
      <w:ins w:id="20523" w:author="shorny" w:date="2014-06-09T18:54:00Z">
        <w:r w:rsidRPr="00D26196">
          <w:rPr>
            <w:sz w:val="18"/>
            <w:rPrChange w:id="20524" w:author="shorny" w:date="2014-06-09T18:55:00Z">
              <w:rPr>
                <w:color w:val="B22222"/>
              </w:rPr>
            </w:rPrChange>
          </w:rPr>
          <w:t xml:space="preserve">  </w:t>
        </w:r>
        <w:r w:rsidRPr="00D26196">
          <w:rPr>
            <w:rStyle w:val="comment1"/>
            <w:sz w:val="18"/>
            <w:rPrChange w:id="20525" w:author="shorny" w:date="2014-06-09T18:55:00Z">
              <w:rPr>
                <w:rStyle w:val="comment1"/>
              </w:rPr>
            </w:rPrChange>
          </w:rPr>
          <w:t>-- create a temporary table to store the expected results</w:t>
        </w:r>
      </w:ins>
    </w:p>
    <w:p w14:paraId="091DB136" w14:textId="77777777" w:rsidR="00D26196" w:rsidRPr="00D26196" w:rsidRDefault="00D26196">
      <w:pPr>
        <w:pStyle w:val="HTMLPreformatted"/>
        <w:divId w:val="2032412305"/>
        <w:rPr>
          <w:ins w:id="20526" w:author="shorny" w:date="2014-06-09T18:54:00Z"/>
          <w:rStyle w:val="comment1"/>
          <w:sz w:val="18"/>
          <w:rPrChange w:id="20527" w:author="shorny" w:date="2014-06-09T18:55:00Z">
            <w:rPr>
              <w:ins w:id="20528" w:author="shorny" w:date="2014-06-09T18:54:00Z"/>
              <w:rStyle w:val="comment1"/>
            </w:rPr>
          </w:rPrChange>
        </w:rPr>
      </w:pPr>
      <w:ins w:id="20529" w:author="shorny" w:date="2014-06-09T18:54:00Z">
        <w:r w:rsidRPr="00D26196">
          <w:rPr>
            <w:sz w:val="18"/>
            <w:rPrChange w:id="20530" w:author="shorny" w:date="2014-06-09T18:55:00Z">
              <w:rPr>
                <w:color w:val="B22222"/>
              </w:rPr>
            </w:rPrChange>
          </w:rPr>
          <w:t xml:space="preserve">  </w:t>
        </w:r>
        <w:r w:rsidRPr="00D26196">
          <w:rPr>
            <w:rStyle w:val="comment1"/>
            <w:sz w:val="18"/>
            <w:rPrChange w:id="20531" w:author="shorny" w:date="2014-06-09T18:55:00Z">
              <w:rPr>
                <w:rStyle w:val="comment1"/>
              </w:rPr>
            </w:rPrChange>
          </w:rPr>
          <w:t>-- expect ApplicationID = 111, Type = 'PhD'</w:t>
        </w:r>
      </w:ins>
    </w:p>
    <w:p w14:paraId="53241B2A" w14:textId="77777777" w:rsidR="00D26196" w:rsidRPr="00D26196" w:rsidRDefault="00D26196">
      <w:pPr>
        <w:pStyle w:val="HTMLPreformatted"/>
        <w:divId w:val="2032412305"/>
        <w:rPr>
          <w:ins w:id="20532" w:author="shorny" w:date="2014-06-09T18:54:00Z"/>
          <w:sz w:val="18"/>
          <w:rPrChange w:id="20533" w:author="shorny" w:date="2014-06-09T18:55:00Z">
            <w:rPr>
              <w:ins w:id="20534" w:author="shorny" w:date="2014-06-09T18:54:00Z"/>
            </w:rPr>
          </w:rPrChange>
        </w:rPr>
      </w:pPr>
      <w:ins w:id="20535" w:author="shorny" w:date="2014-06-09T18:54:00Z">
        <w:r w:rsidRPr="00D26196">
          <w:rPr>
            <w:sz w:val="18"/>
            <w:rPrChange w:id="20536" w:author="shorny" w:date="2014-06-09T18:55:00Z">
              <w:rPr/>
            </w:rPrChange>
          </w:rPr>
          <w:t xml:space="preserve">  </w:t>
        </w:r>
        <w:r w:rsidRPr="00D26196">
          <w:rPr>
            <w:rStyle w:val="keyword1"/>
            <w:sz w:val="18"/>
            <w:rPrChange w:id="20537" w:author="shorny" w:date="2014-06-09T18:55:00Z">
              <w:rPr>
                <w:rStyle w:val="keyword1"/>
              </w:rPr>
            </w:rPrChange>
          </w:rPr>
          <w:t>CREATE</w:t>
        </w:r>
        <w:r w:rsidRPr="00D26196">
          <w:rPr>
            <w:sz w:val="18"/>
            <w:rPrChange w:id="20538" w:author="shorny" w:date="2014-06-09T18:55:00Z">
              <w:rPr/>
            </w:rPrChange>
          </w:rPr>
          <w:t xml:space="preserve"> </w:t>
        </w:r>
        <w:r w:rsidRPr="00D26196">
          <w:rPr>
            <w:rStyle w:val="keyword1"/>
            <w:sz w:val="18"/>
            <w:rPrChange w:id="20539" w:author="shorny" w:date="2014-06-09T18:55:00Z">
              <w:rPr>
                <w:rStyle w:val="keyword1"/>
              </w:rPr>
            </w:rPrChange>
          </w:rPr>
          <w:t>TEMPORARY</w:t>
        </w:r>
        <w:r w:rsidRPr="00D26196">
          <w:rPr>
            <w:sz w:val="18"/>
            <w:rPrChange w:id="20540" w:author="shorny" w:date="2014-06-09T18:55:00Z">
              <w:rPr/>
            </w:rPrChange>
          </w:rPr>
          <w:t xml:space="preserve"> </w:t>
        </w:r>
        <w:r w:rsidRPr="00D26196">
          <w:rPr>
            <w:rStyle w:val="keyword1"/>
            <w:sz w:val="18"/>
            <w:rPrChange w:id="20541" w:author="shorny" w:date="2014-06-09T18:55:00Z">
              <w:rPr>
                <w:rStyle w:val="keyword1"/>
              </w:rPr>
            </w:rPrChange>
          </w:rPr>
          <w:t>TABLE</w:t>
        </w:r>
        <w:r w:rsidRPr="00D26196">
          <w:rPr>
            <w:sz w:val="18"/>
            <w:rPrChange w:id="20542" w:author="shorny" w:date="2014-06-09T18:55:00Z">
              <w:rPr/>
            </w:rPrChange>
          </w:rPr>
          <w:t xml:space="preserve"> </w:t>
        </w:r>
        <w:r w:rsidRPr="00D26196">
          <w:rPr>
            <w:rStyle w:val="function-name1"/>
            <w:sz w:val="18"/>
            <w:rPrChange w:id="20543" w:author="shorny" w:date="2014-06-09T18:55:00Z">
              <w:rPr>
                <w:rStyle w:val="function-name1"/>
              </w:rPr>
            </w:rPrChange>
          </w:rPr>
          <w:t>utrans_b_expecteds</w:t>
        </w:r>
        <w:r w:rsidRPr="00D26196">
          <w:rPr>
            <w:sz w:val="18"/>
            <w:rPrChange w:id="20544" w:author="shorny" w:date="2014-06-09T18:55:00Z">
              <w:rPr/>
            </w:rPrChange>
          </w:rPr>
          <w:t xml:space="preserve"> (</w:t>
        </w:r>
      </w:ins>
    </w:p>
    <w:p w14:paraId="2B32FD17" w14:textId="77777777" w:rsidR="00D26196" w:rsidRPr="00D26196" w:rsidRDefault="00D26196">
      <w:pPr>
        <w:pStyle w:val="HTMLPreformatted"/>
        <w:divId w:val="2032412305"/>
        <w:rPr>
          <w:ins w:id="20545" w:author="shorny" w:date="2014-06-09T18:54:00Z"/>
          <w:sz w:val="18"/>
          <w:rPrChange w:id="20546" w:author="shorny" w:date="2014-06-09T18:55:00Z">
            <w:rPr>
              <w:ins w:id="20547" w:author="shorny" w:date="2014-06-09T18:54:00Z"/>
            </w:rPr>
          </w:rPrChange>
        </w:rPr>
      </w:pPr>
      <w:ins w:id="20548" w:author="shorny" w:date="2014-06-09T18:54:00Z">
        <w:r w:rsidRPr="00D26196">
          <w:rPr>
            <w:sz w:val="18"/>
            <w:rPrChange w:id="20549" w:author="shorny" w:date="2014-06-09T18:55:00Z">
              <w:rPr/>
            </w:rPrChange>
          </w:rPr>
          <w:t xml:space="preserve">    ApplicationID </w:t>
        </w:r>
        <w:r w:rsidRPr="00D26196">
          <w:rPr>
            <w:rStyle w:val="type1"/>
            <w:sz w:val="18"/>
            <w:rPrChange w:id="20550" w:author="shorny" w:date="2014-06-09T18:55:00Z">
              <w:rPr>
                <w:rStyle w:val="type1"/>
              </w:rPr>
            </w:rPrChange>
          </w:rPr>
          <w:t>int</w:t>
        </w:r>
        <w:r w:rsidRPr="00D26196">
          <w:rPr>
            <w:sz w:val="18"/>
            <w:rPrChange w:id="20551" w:author="shorny" w:date="2014-06-09T18:55:00Z">
              <w:rPr/>
            </w:rPrChange>
          </w:rPr>
          <w:t xml:space="preserve">(10) </w:t>
        </w:r>
        <w:r w:rsidRPr="00D26196">
          <w:rPr>
            <w:rStyle w:val="keyword1"/>
            <w:sz w:val="18"/>
            <w:rPrChange w:id="20552" w:author="shorny" w:date="2014-06-09T18:55:00Z">
              <w:rPr>
                <w:rStyle w:val="keyword1"/>
              </w:rPr>
            </w:rPrChange>
          </w:rPr>
          <w:t>NOT</w:t>
        </w:r>
        <w:r w:rsidRPr="00D26196">
          <w:rPr>
            <w:sz w:val="18"/>
            <w:rPrChange w:id="20553" w:author="shorny" w:date="2014-06-09T18:55:00Z">
              <w:rPr/>
            </w:rPrChange>
          </w:rPr>
          <w:t xml:space="preserve"> </w:t>
        </w:r>
        <w:r w:rsidRPr="00D26196">
          <w:rPr>
            <w:rStyle w:val="keyword1"/>
            <w:sz w:val="18"/>
            <w:rPrChange w:id="20554" w:author="shorny" w:date="2014-06-09T18:55:00Z">
              <w:rPr>
                <w:rStyle w:val="keyword1"/>
              </w:rPr>
            </w:rPrChange>
          </w:rPr>
          <w:t>NULL</w:t>
        </w:r>
        <w:r w:rsidRPr="00D26196">
          <w:rPr>
            <w:sz w:val="18"/>
            <w:rPrChange w:id="20555" w:author="shorny" w:date="2014-06-09T18:55:00Z">
              <w:rPr/>
            </w:rPrChange>
          </w:rPr>
          <w:t>,</w:t>
        </w:r>
      </w:ins>
    </w:p>
    <w:p w14:paraId="5E24253C" w14:textId="77777777" w:rsidR="00D26196" w:rsidRPr="00D26196" w:rsidRDefault="00D26196">
      <w:pPr>
        <w:pStyle w:val="HTMLPreformatted"/>
        <w:divId w:val="2032412305"/>
        <w:rPr>
          <w:ins w:id="20556" w:author="shorny" w:date="2014-06-09T18:54:00Z"/>
          <w:sz w:val="18"/>
          <w:rPrChange w:id="20557" w:author="shorny" w:date="2014-06-09T18:55:00Z">
            <w:rPr>
              <w:ins w:id="20558" w:author="shorny" w:date="2014-06-09T18:54:00Z"/>
            </w:rPr>
          </w:rPrChange>
        </w:rPr>
      </w:pPr>
      <w:ins w:id="20559" w:author="shorny" w:date="2014-06-09T18:54:00Z">
        <w:r w:rsidRPr="00D26196">
          <w:rPr>
            <w:sz w:val="18"/>
            <w:rPrChange w:id="20560" w:author="shorny" w:date="2014-06-09T18:55:00Z">
              <w:rPr/>
            </w:rPrChange>
          </w:rPr>
          <w:t xml:space="preserve">    awardType </w:t>
        </w:r>
        <w:r w:rsidRPr="00D26196">
          <w:rPr>
            <w:rStyle w:val="type1"/>
            <w:sz w:val="18"/>
            <w:rPrChange w:id="20561" w:author="shorny" w:date="2014-06-09T18:55:00Z">
              <w:rPr>
                <w:rStyle w:val="type1"/>
              </w:rPr>
            </w:rPrChange>
          </w:rPr>
          <w:t>varchar</w:t>
        </w:r>
        <w:r w:rsidRPr="00D26196">
          <w:rPr>
            <w:sz w:val="18"/>
            <w:rPrChange w:id="20562" w:author="shorny" w:date="2014-06-09T18:55:00Z">
              <w:rPr/>
            </w:rPrChange>
          </w:rPr>
          <w:t>(50)</w:t>
        </w:r>
      </w:ins>
    </w:p>
    <w:p w14:paraId="2BB54C62" w14:textId="77777777" w:rsidR="00D26196" w:rsidRPr="00D26196" w:rsidRDefault="00D26196">
      <w:pPr>
        <w:pStyle w:val="HTMLPreformatted"/>
        <w:divId w:val="2032412305"/>
        <w:rPr>
          <w:ins w:id="20563" w:author="shorny" w:date="2014-06-09T18:54:00Z"/>
          <w:sz w:val="18"/>
          <w:rPrChange w:id="20564" w:author="shorny" w:date="2014-06-09T18:55:00Z">
            <w:rPr>
              <w:ins w:id="20565" w:author="shorny" w:date="2014-06-09T18:54:00Z"/>
            </w:rPr>
          </w:rPrChange>
        </w:rPr>
      </w:pPr>
      <w:ins w:id="20566" w:author="shorny" w:date="2014-06-09T18:54:00Z">
        <w:r w:rsidRPr="00D26196">
          <w:rPr>
            <w:sz w:val="18"/>
            <w:rPrChange w:id="20567" w:author="shorny" w:date="2014-06-09T18:55:00Z">
              <w:rPr/>
            </w:rPrChange>
          </w:rPr>
          <w:t xml:space="preserve">  ) ;</w:t>
        </w:r>
      </w:ins>
    </w:p>
    <w:p w14:paraId="6540206B" w14:textId="77777777" w:rsidR="00D26196" w:rsidRPr="00D26196" w:rsidRDefault="00D26196">
      <w:pPr>
        <w:pStyle w:val="HTMLPreformatted"/>
        <w:divId w:val="2032412305"/>
        <w:rPr>
          <w:ins w:id="20568" w:author="shorny" w:date="2014-06-09T18:54:00Z"/>
          <w:sz w:val="18"/>
          <w:rPrChange w:id="20569" w:author="shorny" w:date="2014-06-09T18:55:00Z">
            <w:rPr>
              <w:ins w:id="20570" w:author="shorny" w:date="2014-06-09T18:54:00Z"/>
            </w:rPr>
          </w:rPrChange>
        </w:rPr>
      </w:pPr>
      <w:ins w:id="20571" w:author="shorny" w:date="2014-06-09T18:54:00Z">
        <w:r w:rsidRPr="00D26196">
          <w:rPr>
            <w:sz w:val="18"/>
            <w:rPrChange w:id="20572" w:author="shorny" w:date="2014-06-09T18:55:00Z">
              <w:rPr/>
            </w:rPrChange>
          </w:rPr>
          <w:t xml:space="preserve">  </w:t>
        </w:r>
        <w:r w:rsidRPr="00D26196">
          <w:rPr>
            <w:rStyle w:val="keyword1"/>
            <w:sz w:val="18"/>
            <w:rPrChange w:id="20573" w:author="shorny" w:date="2014-06-09T18:55:00Z">
              <w:rPr>
                <w:rStyle w:val="keyword1"/>
              </w:rPr>
            </w:rPrChange>
          </w:rPr>
          <w:t>INSERT</w:t>
        </w:r>
        <w:r w:rsidRPr="00D26196">
          <w:rPr>
            <w:sz w:val="18"/>
            <w:rPrChange w:id="20574" w:author="shorny" w:date="2014-06-09T18:55:00Z">
              <w:rPr/>
            </w:rPrChange>
          </w:rPr>
          <w:t xml:space="preserve"> </w:t>
        </w:r>
        <w:r w:rsidRPr="00D26196">
          <w:rPr>
            <w:rStyle w:val="keyword1"/>
            <w:sz w:val="18"/>
            <w:rPrChange w:id="20575" w:author="shorny" w:date="2014-06-09T18:55:00Z">
              <w:rPr>
                <w:rStyle w:val="keyword1"/>
              </w:rPr>
            </w:rPrChange>
          </w:rPr>
          <w:t>INTO</w:t>
        </w:r>
        <w:r w:rsidRPr="00D26196">
          <w:rPr>
            <w:sz w:val="18"/>
            <w:rPrChange w:id="20576" w:author="shorny" w:date="2014-06-09T18:55:00Z">
              <w:rPr/>
            </w:rPrChange>
          </w:rPr>
          <w:t xml:space="preserve"> utrans_b_expecteds (ApplicationID, awardType)</w:t>
        </w:r>
      </w:ins>
    </w:p>
    <w:p w14:paraId="68289A63" w14:textId="77777777" w:rsidR="00D26196" w:rsidRPr="00D26196" w:rsidRDefault="00D26196">
      <w:pPr>
        <w:pStyle w:val="HTMLPreformatted"/>
        <w:divId w:val="2032412305"/>
        <w:rPr>
          <w:ins w:id="20577" w:author="shorny" w:date="2014-06-09T18:54:00Z"/>
          <w:sz w:val="18"/>
          <w:rPrChange w:id="20578" w:author="shorny" w:date="2014-06-09T18:55:00Z">
            <w:rPr>
              <w:ins w:id="20579" w:author="shorny" w:date="2014-06-09T18:54:00Z"/>
            </w:rPr>
          </w:rPrChange>
        </w:rPr>
      </w:pPr>
      <w:ins w:id="20580" w:author="shorny" w:date="2014-06-09T18:54:00Z">
        <w:r w:rsidRPr="00D26196">
          <w:rPr>
            <w:sz w:val="18"/>
            <w:rPrChange w:id="20581" w:author="shorny" w:date="2014-06-09T18:55:00Z">
              <w:rPr/>
            </w:rPrChange>
          </w:rPr>
          <w:t xml:space="preserve">  </w:t>
        </w:r>
        <w:r w:rsidRPr="00D26196">
          <w:rPr>
            <w:rStyle w:val="keyword1"/>
            <w:sz w:val="18"/>
            <w:rPrChange w:id="20582" w:author="shorny" w:date="2014-06-09T18:55:00Z">
              <w:rPr>
                <w:rStyle w:val="keyword1"/>
              </w:rPr>
            </w:rPrChange>
          </w:rPr>
          <w:t>VALUES</w:t>
        </w:r>
        <w:r w:rsidRPr="00D26196">
          <w:rPr>
            <w:sz w:val="18"/>
            <w:rPrChange w:id="20583" w:author="shorny" w:date="2014-06-09T18:55:00Z">
              <w:rPr/>
            </w:rPrChange>
          </w:rPr>
          <w:t xml:space="preserve"> (111, </w:t>
        </w:r>
        <w:r w:rsidRPr="00D26196">
          <w:rPr>
            <w:rStyle w:val="string1"/>
            <w:sz w:val="18"/>
            <w:rPrChange w:id="20584" w:author="shorny" w:date="2014-06-09T18:55:00Z">
              <w:rPr>
                <w:rStyle w:val="string1"/>
              </w:rPr>
            </w:rPrChange>
          </w:rPr>
          <w:t>'PhD'</w:t>
        </w:r>
        <w:r w:rsidRPr="00D26196">
          <w:rPr>
            <w:sz w:val="18"/>
            <w:rPrChange w:id="20585" w:author="shorny" w:date="2014-06-09T18:55:00Z">
              <w:rPr/>
            </w:rPrChange>
          </w:rPr>
          <w:t>);</w:t>
        </w:r>
      </w:ins>
    </w:p>
    <w:p w14:paraId="78B7A8EB" w14:textId="77777777" w:rsidR="00D26196" w:rsidRPr="00D26196" w:rsidRDefault="00D26196">
      <w:pPr>
        <w:pStyle w:val="HTMLPreformatted"/>
        <w:divId w:val="2032412305"/>
        <w:rPr>
          <w:ins w:id="20586" w:author="shorny" w:date="2014-06-09T18:54:00Z"/>
          <w:sz w:val="18"/>
          <w:rPrChange w:id="20587" w:author="shorny" w:date="2014-06-09T18:55:00Z">
            <w:rPr>
              <w:ins w:id="20588" w:author="shorny" w:date="2014-06-09T18:54:00Z"/>
            </w:rPr>
          </w:rPrChange>
        </w:rPr>
      </w:pPr>
    </w:p>
    <w:p w14:paraId="38D84139" w14:textId="77777777" w:rsidR="00D26196" w:rsidRPr="00D26196" w:rsidRDefault="00D26196">
      <w:pPr>
        <w:pStyle w:val="HTMLPreformatted"/>
        <w:divId w:val="2032412305"/>
        <w:rPr>
          <w:ins w:id="20589" w:author="shorny" w:date="2014-06-09T18:54:00Z"/>
          <w:rStyle w:val="comment1"/>
          <w:sz w:val="18"/>
          <w:rPrChange w:id="20590" w:author="shorny" w:date="2014-06-09T18:55:00Z">
            <w:rPr>
              <w:ins w:id="20591" w:author="shorny" w:date="2014-06-09T18:54:00Z"/>
              <w:rStyle w:val="comment1"/>
            </w:rPr>
          </w:rPrChange>
        </w:rPr>
      </w:pPr>
      <w:ins w:id="20592" w:author="shorny" w:date="2014-06-09T18:54:00Z">
        <w:r w:rsidRPr="00D26196">
          <w:rPr>
            <w:sz w:val="18"/>
            <w:rPrChange w:id="20593" w:author="shorny" w:date="2014-06-09T18:55:00Z">
              <w:rPr>
                <w:color w:val="B22222"/>
              </w:rPr>
            </w:rPrChange>
          </w:rPr>
          <w:t xml:space="preserve">  </w:t>
        </w:r>
        <w:r w:rsidRPr="00D26196">
          <w:rPr>
            <w:rStyle w:val="comment1"/>
            <w:sz w:val="18"/>
            <w:rPrChange w:id="20594" w:author="shorny" w:date="2014-06-09T18:55:00Z">
              <w:rPr>
                <w:rStyle w:val="comment1"/>
              </w:rPr>
            </w:rPrChange>
          </w:rPr>
          <w:t>-- create another temporary table that lists the differences between expected</w:t>
        </w:r>
      </w:ins>
    </w:p>
    <w:p w14:paraId="5B4AF94D" w14:textId="77777777" w:rsidR="00D26196" w:rsidRPr="00D26196" w:rsidRDefault="00D26196">
      <w:pPr>
        <w:pStyle w:val="HTMLPreformatted"/>
        <w:divId w:val="2032412305"/>
        <w:rPr>
          <w:ins w:id="20595" w:author="shorny" w:date="2014-06-09T18:54:00Z"/>
          <w:rStyle w:val="comment1"/>
          <w:sz w:val="18"/>
          <w:rPrChange w:id="20596" w:author="shorny" w:date="2014-06-09T18:55:00Z">
            <w:rPr>
              <w:ins w:id="20597" w:author="shorny" w:date="2014-06-09T18:54:00Z"/>
              <w:rStyle w:val="comment1"/>
            </w:rPr>
          </w:rPrChange>
        </w:rPr>
      </w:pPr>
      <w:ins w:id="20598" w:author="shorny" w:date="2014-06-09T18:54:00Z">
        <w:r w:rsidRPr="00D26196">
          <w:rPr>
            <w:sz w:val="18"/>
            <w:rPrChange w:id="20599" w:author="shorny" w:date="2014-06-09T18:55:00Z">
              <w:rPr>
                <w:color w:val="B22222"/>
              </w:rPr>
            </w:rPrChange>
          </w:rPr>
          <w:t xml:space="preserve">  </w:t>
        </w:r>
        <w:r w:rsidRPr="00D26196">
          <w:rPr>
            <w:rStyle w:val="comment1"/>
            <w:sz w:val="18"/>
            <w:rPrChange w:id="20600" w:author="shorny" w:date="2014-06-09T18:55:00Z">
              <w:rPr>
                <w:rStyle w:val="comment1"/>
              </w:rPr>
            </w:rPrChange>
          </w:rPr>
          <w:t>-- results and actuals</w:t>
        </w:r>
      </w:ins>
    </w:p>
    <w:p w14:paraId="664AF7C1" w14:textId="77777777" w:rsidR="00D26196" w:rsidRPr="00D26196" w:rsidRDefault="00D26196">
      <w:pPr>
        <w:pStyle w:val="HTMLPreformatted"/>
        <w:divId w:val="2032412305"/>
        <w:rPr>
          <w:ins w:id="20601" w:author="shorny" w:date="2014-06-09T18:54:00Z"/>
          <w:sz w:val="18"/>
          <w:rPrChange w:id="20602" w:author="shorny" w:date="2014-06-09T18:55:00Z">
            <w:rPr>
              <w:ins w:id="20603" w:author="shorny" w:date="2014-06-09T18:54:00Z"/>
            </w:rPr>
          </w:rPrChange>
        </w:rPr>
      </w:pPr>
      <w:ins w:id="20604" w:author="shorny" w:date="2014-06-09T18:54:00Z">
        <w:r w:rsidRPr="00D26196">
          <w:rPr>
            <w:sz w:val="18"/>
            <w:rPrChange w:id="20605" w:author="shorny" w:date="2014-06-09T18:55:00Z">
              <w:rPr/>
            </w:rPrChange>
          </w:rPr>
          <w:t xml:space="preserve">  </w:t>
        </w:r>
        <w:r w:rsidRPr="00D26196">
          <w:rPr>
            <w:rStyle w:val="keyword1"/>
            <w:sz w:val="18"/>
            <w:rPrChange w:id="20606" w:author="shorny" w:date="2014-06-09T18:55:00Z">
              <w:rPr>
                <w:rStyle w:val="keyword1"/>
              </w:rPr>
            </w:rPrChange>
          </w:rPr>
          <w:t>CREATE</w:t>
        </w:r>
        <w:r w:rsidRPr="00D26196">
          <w:rPr>
            <w:sz w:val="18"/>
            <w:rPrChange w:id="20607" w:author="shorny" w:date="2014-06-09T18:55:00Z">
              <w:rPr/>
            </w:rPrChange>
          </w:rPr>
          <w:t xml:space="preserve"> </w:t>
        </w:r>
        <w:r w:rsidRPr="00D26196">
          <w:rPr>
            <w:rStyle w:val="keyword1"/>
            <w:sz w:val="18"/>
            <w:rPrChange w:id="20608" w:author="shorny" w:date="2014-06-09T18:55:00Z">
              <w:rPr>
                <w:rStyle w:val="keyword1"/>
              </w:rPr>
            </w:rPrChange>
          </w:rPr>
          <w:t>TEMPORARY</w:t>
        </w:r>
        <w:r w:rsidRPr="00D26196">
          <w:rPr>
            <w:sz w:val="18"/>
            <w:rPrChange w:id="20609" w:author="shorny" w:date="2014-06-09T18:55:00Z">
              <w:rPr/>
            </w:rPrChange>
          </w:rPr>
          <w:t xml:space="preserve"> </w:t>
        </w:r>
        <w:r w:rsidRPr="00D26196">
          <w:rPr>
            <w:rStyle w:val="keyword1"/>
            <w:sz w:val="18"/>
            <w:rPrChange w:id="20610" w:author="shorny" w:date="2014-06-09T18:55:00Z">
              <w:rPr>
                <w:rStyle w:val="keyword1"/>
              </w:rPr>
            </w:rPrChange>
          </w:rPr>
          <w:t>TABLE</w:t>
        </w:r>
        <w:r w:rsidRPr="00D26196">
          <w:rPr>
            <w:sz w:val="18"/>
            <w:rPrChange w:id="20611" w:author="shorny" w:date="2014-06-09T18:55:00Z">
              <w:rPr/>
            </w:rPrChange>
          </w:rPr>
          <w:t xml:space="preserve"> </w:t>
        </w:r>
        <w:r w:rsidRPr="00D26196">
          <w:rPr>
            <w:rStyle w:val="function-name1"/>
            <w:sz w:val="18"/>
            <w:rPrChange w:id="20612" w:author="shorny" w:date="2014-06-09T18:55:00Z">
              <w:rPr>
                <w:rStyle w:val="function-name1"/>
              </w:rPr>
            </w:rPrChange>
          </w:rPr>
          <w:t>utrans_b_problems</w:t>
        </w:r>
      </w:ins>
    </w:p>
    <w:p w14:paraId="650F9FD2" w14:textId="77777777" w:rsidR="00D26196" w:rsidRPr="00D26196" w:rsidRDefault="00D26196">
      <w:pPr>
        <w:pStyle w:val="HTMLPreformatted"/>
        <w:divId w:val="2032412305"/>
        <w:rPr>
          <w:ins w:id="20613" w:author="shorny" w:date="2014-06-09T18:54:00Z"/>
          <w:sz w:val="18"/>
          <w:rPrChange w:id="20614" w:author="shorny" w:date="2014-06-09T18:55:00Z">
            <w:rPr>
              <w:ins w:id="20615" w:author="shorny" w:date="2014-06-09T18:54:00Z"/>
            </w:rPr>
          </w:rPrChange>
        </w:rPr>
      </w:pPr>
      <w:ins w:id="20616" w:author="shorny" w:date="2014-06-09T18:54:00Z">
        <w:r w:rsidRPr="00D26196">
          <w:rPr>
            <w:sz w:val="18"/>
            <w:rPrChange w:id="20617" w:author="shorny" w:date="2014-06-09T18:55:00Z">
              <w:rPr/>
            </w:rPrChange>
          </w:rPr>
          <w:t xml:space="preserve">  </w:t>
        </w:r>
        <w:r w:rsidRPr="00D26196">
          <w:rPr>
            <w:rStyle w:val="keyword1"/>
            <w:sz w:val="18"/>
            <w:rPrChange w:id="20618" w:author="shorny" w:date="2014-06-09T18:55:00Z">
              <w:rPr>
                <w:rStyle w:val="keyword1"/>
              </w:rPr>
            </w:rPrChange>
          </w:rPr>
          <w:t>SELECT</w:t>
        </w:r>
        <w:r w:rsidRPr="00D26196">
          <w:rPr>
            <w:sz w:val="18"/>
            <w:rPrChange w:id="20619" w:author="shorny" w:date="2014-06-09T18:55:00Z">
              <w:rPr/>
            </w:rPrChange>
          </w:rPr>
          <w:t xml:space="preserve"> problems.*</w:t>
        </w:r>
      </w:ins>
    </w:p>
    <w:p w14:paraId="23732D08" w14:textId="77777777" w:rsidR="00D26196" w:rsidRPr="00D26196" w:rsidRDefault="00D26196">
      <w:pPr>
        <w:pStyle w:val="HTMLPreformatted"/>
        <w:divId w:val="2032412305"/>
        <w:rPr>
          <w:ins w:id="20620" w:author="shorny" w:date="2014-06-09T18:54:00Z"/>
          <w:sz w:val="18"/>
          <w:rPrChange w:id="20621" w:author="shorny" w:date="2014-06-09T18:55:00Z">
            <w:rPr>
              <w:ins w:id="20622" w:author="shorny" w:date="2014-06-09T18:54:00Z"/>
            </w:rPr>
          </w:rPrChange>
        </w:rPr>
      </w:pPr>
      <w:ins w:id="20623" w:author="shorny" w:date="2014-06-09T18:54:00Z">
        <w:r w:rsidRPr="00D26196">
          <w:rPr>
            <w:sz w:val="18"/>
            <w:rPrChange w:id="20624" w:author="shorny" w:date="2014-06-09T18:55:00Z">
              <w:rPr/>
            </w:rPrChange>
          </w:rPr>
          <w:t xml:space="preserve">  </w:t>
        </w:r>
        <w:r w:rsidRPr="00D26196">
          <w:rPr>
            <w:rStyle w:val="keyword1"/>
            <w:sz w:val="18"/>
            <w:rPrChange w:id="20625" w:author="shorny" w:date="2014-06-09T18:55:00Z">
              <w:rPr>
                <w:rStyle w:val="keyword1"/>
              </w:rPr>
            </w:rPrChange>
          </w:rPr>
          <w:t>FROM</w:t>
        </w:r>
      </w:ins>
    </w:p>
    <w:p w14:paraId="14935B68" w14:textId="77777777" w:rsidR="00D26196" w:rsidRPr="00D26196" w:rsidRDefault="00D26196">
      <w:pPr>
        <w:pStyle w:val="HTMLPreformatted"/>
        <w:divId w:val="2032412305"/>
        <w:rPr>
          <w:ins w:id="20626" w:author="shorny" w:date="2014-06-09T18:54:00Z"/>
          <w:sz w:val="18"/>
          <w:rPrChange w:id="20627" w:author="shorny" w:date="2014-06-09T18:55:00Z">
            <w:rPr>
              <w:ins w:id="20628" w:author="shorny" w:date="2014-06-09T18:54:00Z"/>
            </w:rPr>
          </w:rPrChange>
        </w:rPr>
      </w:pPr>
      <w:ins w:id="20629" w:author="shorny" w:date="2014-06-09T18:54:00Z">
        <w:r w:rsidRPr="00D26196">
          <w:rPr>
            <w:sz w:val="18"/>
            <w:rPrChange w:id="20630" w:author="shorny" w:date="2014-06-09T18:55:00Z">
              <w:rPr/>
            </w:rPrChange>
          </w:rPr>
          <w:t xml:space="preserve">  (</w:t>
        </w:r>
      </w:ins>
    </w:p>
    <w:p w14:paraId="742673E7" w14:textId="77777777" w:rsidR="00D26196" w:rsidRPr="00D26196" w:rsidRDefault="00D26196">
      <w:pPr>
        <w:pStyle w:val="HTMLPreformatted"/>
        <w:divId w:val="2032412305"/>
        <w:rPr>
          <w:ins w:id="20631" w:author="shorny" w:date="2014-06-09T18:54:00Z"/>
          <w:sz w:val="18"/>
          <w:rPrChange w:id="20632" w:author="shorny" w:date="2014-06-09T18:55:00Z">
            <w:rPr>
              <w:ins w:id="20633" w:author="shorny" w:date="2014-06-09T18:54:00Z"/>
            </w:rPr>
          </w:rPrChange>
        </w:rPr>
      </w:pPr>
      <w:ins w:id="20634" w:author="shorny" w:date="2014-06-09T18:54:00Z">
        <w:r w:rsidRPr="00D26196">
          <w:rPr>
            <w:sz w:val="18"/>
            <w:rPrChange w:id="20635" w:author="shorny" w:date="2014-06-09T18:55:00Z">
              <w:rPr/>
            </w:rPrChange>
          </w:rPr>
          <w:t xml:space="preserve">      </w:t>
        </w:r>
        <w:r w:rsidRPr="00D26196">
          <w:rPr>
            <w:rStyle w:val="keyword1"/>
            <w:sz w:val="18"/>
            <w:rPrChange w:id="20636" w:author="shorny" w:date="2014-06-09T18:55:00Z">
              <w:rPr>
                <w:rStyle w:val="keyword1"/>
              </w:rPr>
            </w:rPrChange>
          </w:rPr>
          <w:t>SELECT</w:t>
        </w:r>
        <w:r w:rsidRPr="00D26196">
          <w:rPr>
            <w:sz w:val="18"/>
            <w:rPrChange w:id="20637" w:author="shorny" w:date="2014-06-09T18:55:00Z">
              <w:rPr/>
            </w:rPrChange>
          </w:rPr>
          <w:t xml:space="preserve"> actuals.*</w:t>
        </w:r>
      </w:ins>
    </w:p>
    <w:p w14:paraId="02395DEE" w14:textId="77777777" w:rsidR="00D26196" w:rsidRPr="00D26196" w:rsidRDefault="00D26196">
      <w:pPr>
        <w:pStyle w:val="HTMLPreformatted"/>
        <w:divId w:val="2032412305"/>
        <w:rPr>
          <w:ins w:id="20638" w:author="shorny" w:date="2014-06-09T18:54:00Z"/>
          <w:sz w:val="18"/>
          <w:rPrChange w:id="20639" w:author="shorny" w:date="2014-06-09T18:55:00Z">
            <w:rPr>
              <w:ins w:id="20640" w:author="shorny" w:date="2014-06-09T18:54:00Z"/>
            </w:rPr>
          </w:rPrChange>
        </w:rPr>
      </w:pPr>
      <w:ins w:id="20641" w:author="shorny" w:date="2014-06-09T18:54:00Z">
        <w:r w:rsidRPr="00D26196">
          <w:rPr>
            <w:sz w:val="18"/>
            <w:rPrChange w:id="20642" w:author="shorny" w:date="2014-06-09T18:55:00Z">
              <w:rPr/>
            </w:rPrChange>
          </w:rPr>
          <w:t xml:space="preserve">      </w:t>
        </w:r>
        <w:r w:rsidRPr="00D26196">
          <w:rPr>
            <w:rStyle w:val="keyword1"/>
            <w:sz w:val="18"/>
            <w:rPrChange w:id="20643" w:author="shorny" w:date="2014-06-09T18:55:00Z">
              <w:rPr>
                <w:rStyle w:val="keyword1"/>
              </w:rPr>
            </w:rPrChange>
          </w:rPr>
          <w:t>FROM</w:t>
        </w:r>
        <w:r w:rsidRPr="00D26196">
          <w:rPr>
            <w:sz w:val="18"/>
            <w:rPrChange w:id="20644" w:author="shorny" w:date="2014-06-09T18:55:00Z">
              <w:rPr/>
            </w:rPrChange>
          </w:rPr>
          <w:t xml:space="preserve"> utrans_b_actuals actuals</w:t>
        </w:r>
      </w:ins>
    </w:p>
    <w:p w14:paraId="6DD5346C" w14:textId="77777777" w:rsidR="00D26196" w:rsidRPr="00D26196" w:rsidRDefault="00D26196">
      <w:pPr>
        <w:pStyle w:val="HTMLPreformatted"/>
        <w:divId w:val="2032412305"/>
        <w:rPr>
          <w:ins w:id="20645" w:author="shorny" w:date="2014-06-09T18:54:00Z"/>
          <w:sz w:val="18"/>
          <w:rPrChange w:id="20646" w:author="shorny" w:date="2014-06-09T18:55:00Z">
            <w:rPr>
              <w:ins w:id="20647" w:author="shorny" w:date="2014-06-09T18:54:00Z"/>
            </w:rPr>
          </w:rPrChange>
        </w:rPr>
      </w:pPr>
      <w:ins w:id="20648" w:author="shorny" w:date="2014-06-09T18:54:00Z">
        <w:r w:rsidRPr="00D26196">
          <w:rPr>
            <w:sz w:val="18"/>
            <w:rPrChange w:id="20649" w:author="shorny" w:date="2014-06-09T18:55:00Z">
              <w:rPr/>
            </w:rPrChange>
          </w:rPr>
          <w:t xml:space="preserve">      </w:t>
        </w:r>
        <w:r w:rsidRPr="00D26196">
          <w:rPr>
            <w:rStyle w:val="keyword1"/>
            <w:sz w:val="18"/>
            <w:rPrChange w:id="20650" w:author="shorny" w:date="2014-06-09T18:55:00Z">
              <w:rPr>
                <w:rStyle w:val="keyword1"/>
              </w:rPr>
            </w:rPrChange>
          </w:rPr>
          <w:t>UNION</w:t>
        </w:r>
        <w:r w:rsidRPr="00D26196">
          <w:rPr>
            <w:sz w:val="18"/>
            <w:rPrChange w:id="20651" w:author="shorny" w:date="2014-06-09T18:55:00Z">
              <w:rPr/>
            </w:rPrChange>
          </w:rPr>
          <w:t xml:space="preserve"> </w:t>
        </w:r>
        <w:r w:rsidRPr="00D26196">
          <w:rPr>
            <w:rStyle w:val="keyword1"/>
            <w:sz w:val="18"/>
            <w:rPrChange w:id="20652" w:author="shorny" w:date="2014-06-09T18:55:00Z">
              <w:rPr>
                <w:rStyle w:val="keyword1"/>
              </w:rPr>
            </w:rPrChange>
          </w:rPr>
          <w:t>ALL</w:t>
        </w:r>
      </w:ins>
    </w:p>
    <w:p w14:paraId="2748FF96" w14:textId="77777777" w:rsidR="00D26196" w:rsidRPr="00D26196" w:rsidRDefault="00D26196">
      <w:pPr>
        <w:pStyle w:val="HTMLPreformatted"/>
        <w:divId w:val="2032412305"/>
        <w:rPr>
          <w:ins w:id="20653" w:author="shorny" w:date="2014-06-09T18:54:00Z"/>
          <w:sz w:val="18"/>
          <w:rPrChange w:id="20654" w:author="shorny" w:date="2014-06-09T18:55:00Z">
            <w:rPr>
              <w:ins w:id="20655" w:author="shorny" w:date="2014-06-09T18:54:00Z"/>
            </w:rPr>
          </w:rPrChange>
        </w:rPr>
      </w:pPr>
      <w:ins w:id="20656" w:author="shorny" w:date="2014-06-09T18:54:00Z">
        <w:r w:rsidRPr="00D26196">
          <w:rPr>
            <w:sz w:val="18"/>
            <w:rPrChange w:id="20657" w:author="shorny" w:date="2014-06-09T18:55:00Z">
              <w:rPr/>
            </w:rPrChange>
          </w:rPr>
          <w:t xml:space="preserve">      </w:t>
        </w:r>
        <w:r w:rsidRPr="00D26196">
          <w:rPr>
            <w:rStyle w:val="keyword1"/>
            <w:sz w:val="18"/>
            <w:rPrChange w:id="20658" w:author="shorny" w:date="2014-06-09T18:55:00Z">
              <w:rPr>
                <w:rStyle w:val="keyword1"/>
              </w:rPr>
            </w:rPrChange>
          </w:rPr>
          <w:t>SELECT</w:t>
        </w:r>
        <w:r w:rsidRPr="00D26196">
          <w:rPr>
            <w:sz w:val="18"/>
            <w:rPrChange w:id="20659" w:author="shorny" w:date="2014-06-09T18:55:00Z">
              <w:rPr/>
            </w:rPrChange>
          </w:rPr>
          <w:t xml:space="preserve"> expecteds.*</w:t>
        </w:r>
      </w:ins>
    </w:p>
    <w:p w14:paraId="3681DA8F" w14:textId="77777777" w:rsidR="00D26196" w:rsidRPr="00D26196" w:rsidRDefault="00D26196">
      <w:pPr>
        <w:pStyle w:val="HTMLPreformatted"/>
        <w:divId w:val="2032412305"/>
        <w:rPr>
          <w:ins w:id="20660" w:author="shorny" w:date="2014-06-09T18:54:00Z"/>
          <w:sz w:val="18"/>
          <w:rPrChange w:id="20661" w:author="shorny" w:date="2014-06-09T18:55:00Z">
            <w:rPr>
              <w:ins w:id="20662" w:author="shorny" w:date="2014-06-09T18:54:00Z"/>
            </w:rPr>
          </w:rPrChange>
        </w:rPr>
      </w:pPr>
      <w:ins w:id="20663" w:author="shorny" w:date="2014-06-09T18:54:00Z">
        <w:r w:rsidRPr="00D26196">
          <w:rPr>
            <w:sz w:val="18"/>
            <w:rPrChange w:id="20664" w:author="shorny" w:date="2014-06-09T18:55:00Z">
              <w:rPr/>
            </w:rPrChange>
          </w:rPr>
          <w:t xml:space="preserve">      </w:t>
        </w:r>
        <w:r w:rsidRPr="00D26196">
          <w:rPr>
            <w:rStyle w:val="keyword1"/>
            <w:sz w:val="18"/>
            <w:rPrChange w:id="20665" w:author="shorny" w:date="2014-06-09T18:55:00Z">
              <w:rPr>
                <w:rStyle w:val="keyword1"/>
              </w:rPr>
            </w:rPrChange>
          </w:rPr>
          <w:t>FROM</w:t>
        </w:r>
        <w:r w:rsidRPr="00D26196">
          <w:rPr>
            <w:sz w:val="18"/>
            <w:rPrChange w:id="20666" w:author="shorny" w:date="2014-06-09T18:55:00Z">
              <w:rPr/>
            </w:rPrChange>
          </w:rPr>
          <w:t xml:space="preserve"> utrans_b_expecteds expecteds</w:t>
        </w:r>
      </w:ins>
    </w:p>
    <w:p w14:paraId="2EAA7B37" w14:textId="77777777" w:rsidR="00D26196" w:rsidRPr="00D26196" w:rsidRDefault="00D26196">
      <w:pPr>
        <w:pStyle w:val="HTMLPreformatted"/>
        <w:divId w:val="2032412305"/>
        <w:rPr>
          <w:ins w:id="20667" w:author="shorny" w:date="2014-06-09T18:54:00Z"/>
          <w:sz w:val="18"/>
          <w:rPrChange w:id="20668" w:author="shorny" w:date="2014-06-09T18:55:00Z">
            <w:rPr>
              <w:ins w:id="20669" w:author="shorny" w:date="2014-06-09T18:54:00Z"/>
            </w:rPr>
          </w:rPrChange>
        </w:rPr>
      </w:pPr>
      <w:ins w:id="20670" w:author="shorny" w:date="2014-06-09T18:54:00Z">
        <w:r w:rsidRPr="00D26196">
          <w:rPr>
            <w:sz w:val="18"/>
            <w:rPrChange w:id="20671" w:author="shorny" w:date="2014-06-09T18:55:00Z">
              <w:rPr/>
            </w:rPrChange>
          </w:rPr>
          <w:t xml:space="preserve">  )  problems</w:t>
        </w:r>
      </w:ins>
    </w:p>
    <w:p w14:paraId="5D45A999" w14:textId="77777777" w:rsidR="00D26196" w:rsidRPr="00D26196" w:rsidRDefault="00D26196">
      <w:pPr>
        <w:pStyle w:val="HTMLPreformatted"/>
        <w:divId w:val="2032412305"/>
        <w:rPr>
          <w:ins w:id="20672" w:author="shorny" w:date="2014-06-09T18:54:00Z"/>
          <w:sz w:val="18"/>
          <w:rPrChange w:id="20673" w:author="shorny" w:date="2014-06-09T18:55:00Z">
            <w:rPr>
              <w:ins w:id="20674" w:author="shorny" w:date="2014-06-09T18:54:00Z"/>
            </w:rPr>
          </w:rPrChange>
        </w:rPr>
      </w:pPr>
      <w:ins w:id="20675" w:author="shorny" w:date="2014-06-09T18:54:00Z">
        <w:r w:rsidRPr="00D26196">
          <w:rPr>
            <w:sz w:val="18"/>
            <w:rPrChange w:id="20676" w:author="shorny" w:date="2014-06-09T18:55:00Z">
              <w:rPr/>
            </w:rPrChange>
          </w:rPr>
          <w:t xml:space="preserve">  </w:t>
        </w:r>
        <w:r w:rsidRPr="00D26196">
          <w:rPr>
            <w:rStyle w:val="keyword1"/>
            <w:sz w:val="18"/>
            <w:rPrChange w:id="20677" w:author="shorny" w:date="2014-06-09T18:55:00Z">
              <w:rPr>
                <w:rStyle w:val="keyword1"/>
              </w:rPr>
            </w:rPrChange>
          </w:rPr>
          <w:t>GROUP</w:t>
        </w:r>
        <w:r w:rsidRPr="00D26196">
          <w:rPr>
            <w:sz w:val="18"/>
            <w:rPrChange w:id="20678" w:author="shorny" w:date="2014-06-09T18:55:00Z">
              <w:rPr/>
            </w:rPrChange>
          </w:rPr>
          <w:t xml:space="preserve"> </w:t>
        </w:r>
        <w:r w:rsidRPr="00D26196">
          <w:rPr>
            <w:rStyle w:val="keyword1"/>
            <w:sz w:val="18"/>
            <w:rPrChange w:id="20679" w:author="shorny" w:date="2014-06-09T18:55:00Z">
              <w:rPr>
                <w:rStyle w:val="keyword1"/>
              </w:rPr>
            </w:rPrChange>
          </w:rPr>
          <w:t>BY</w:t>
        </w:r>
        <w:r w:rsidRPr="00D26196">
          <w:rPr>
            <w:sz w:val="18"/>
            <w:rPrChange w:id="20680" w:author="shorny" w:date="2014-06-09T18:55:00Z">
              <w:rPr/>
            </w:rPrChange>
          </w:rPr>
          <w:t xml:space="preserve"> problems.ApplicationID</w:t>
        </w:r>
      </w:ins>
    </w:p>
    <w:p w14:paraId="54882A66" w14:textId="77777777" w:rsidR="00D26196" w:rsidRPr="00D26196" w:rsidRDefault="00D26196">
      <w:pPr>
        <w:pStyle w:val="HTMLPreformatted"/>
        <w:divId w:val="2032412305"/>
        <w:rPr>
          <w:ins w:id="20681" w:author="shorny" w:date="2014-06-09T18:54:00Z"/>
          <w:sz w:val="18"/>
          <w:rPrChange w:id="20682" w:author="shorny" w:date="2014-06-09T18:55:00Z">
            <w:rPr>
              <w:ins w:id="20683" w:author="shorny" w:date="2014-06-09T18:54:00Z"/>
            </w:rPr>
          </w:rPrChange>
        </w:rPr>
      </w:pPr>
      <w:ins w:id="20684" w:author="shorny" w:date="2014-06-09T18:54:00Z">
        <w:r w:rsidRPr="00D26196">
          <w:rPr>
            <w:sz w:val="18"/>
            <w:rPrChange w:id="20685" w:author="shorny" w:date="2014-06-09T18:55:00Z">
              <w:rPr/>
            </w:rPrChange>
          </w:rPr>
          <w:t xml:space="preserve">  </w:t>
        </w:r>
        <w:r w:rsidRPr="00D26196">
          <w:rPr>
            <w:rStyle w:val="keyword1"/>
            <w:sz w:val="18"/>
            <w:rPrChange w:id="20686" w:author="shorny" w:date="2014-06-09T18:55:00Z">
              <w:rPr>
                <w:rStyle w:val="keyword1"/>
              </w:rPr>
            </w:rPrChange>
          </w:rPr>
          <w:t>HAVING</w:t>
        </w:r>
        <w:r w:rsidRPr="00D26196">
          <w:rPr>
            <w:sz w:val="18"/>
            <w:rPrChange w:id="20687" w:author="shorny" w:date="2014-06-09T18:55:00Z">
              <w:rPr/>
            </w:rPrChange>
          </w:rPr>
          <w:t xml:space="preserve"> </w:t>
        </w:r>
        <w:r w:rsidRPr="00D26196">
          <w:rPr>
            <w:rStyle w:val="builtin1"/>
            <w:sz w:val="18"/>
            <w:rPrChange w:id="20688" w:author="shorny" w:date="2014-06-09T18:55:00Z">
              <w:rPr>
                <w:rStyle w:val="builtin1"/>
              </w:rPr>
            </w:rPrChange>
          </w:rPr>
          <w:t>COUNT</w:t>
        </w:r>
        <w:r w:rsidRPr="00D26196">
          <w:rPr>
            <w:sz w:val="18"/>
            <w:rPrChange w:id="20689" w:author="shorny" w:date="2014-06-09T18:55:00Z">
              <w:rPr/>
            </w:rPrChange>
          </w:rPr>
          <w:t>(*) = 1</w:t>
        </w:r>
      </w:ins>
    </w:p>
    <w:p w14:paraId="06CF6067" w14:textId="77777777" w:rsidR="00D26196" w:rsidRPr="00D26196" w:rsidRDefault="00D26196">
      <w:pPr>
        <w:pStyle w:val="HTMLPreformatted"/>
        <w:divId w:val="2032412305"/>
        <w:rPr>
          <w:ins w:id="20690" w:author="shorny" w:date="2014-06-09T18:54:00Z"/>
          <w:sz w:val="18"/>
          <w:rPrChange w:id="20691" w:author="shorny" w:date="2014-06-09T18:55:00Z">
            <w:rPr>
              <w:ins w:id="20692" w:author="shorny" w:date="2014-06-09T18:54:00Z"/>
            </w:rPr>
          </w:rPrChange>
        </w:rPr>
      </w:pPr>
      <w:ins w:id="20693" w:author="shorny" w:date="2014-06-09T18:54:00Z">
        <w:r w:rsidRPr="00D26196">
          <w:rPr>
            <w:sz w:val="18"/>
            <w:rPrChange w:id="20694" w:author="shorny" w:date="2014-06-09T18:55:00Z">
              <w:rPr/>
            </w:rPrChange>
          </w:rPr>
          <w:t xml:space="preserve">  </w:t>
        </w:r>
        <w:r w:rsidRPr="00D26196">
          <w:rPr>
            <w:rStyle w:val="keyword1"/>
            <w:sz w:val="18"/>
            <w:rPrChange w:id="20695" w:author="shorny" w:date="2014-06-09T18:55:00Z">
              <w:rPr>
                <w:rStyle w:val="keyword1"/>
              </w:rPr>
            </w:rPrChange>
          </w:rPr>
          <w:t>ORDER</w:t>
        </w:r>
        <w:r w:rsidRPr="00D26196">
          <w:rPr>
            <w:sz w:val="18"/>
            <w:rPrChange w:id="20696" w:author="shorny" w:date="2014-06-09T18:55:00Z">
              <w:rPr/>
            </w:rPrChange>
          </w:rPr>
          <w:t xml:space="preserve"> </w:t>
        </w:r>
        <w:r w:rsidRPr="00D26196">
          <w:rPr>
            <w:rStyle w:val="keyword1"/>
            <w:sz w:val="18"/>
            <w:rPrChange w:id="20697" w:author="shorny" w:date="2014-06-09T18:55:00Z">
              <w:rPr>
                <w:rStyle w:val="keyword1"/>
              </w:rPr>
            </w:rPrChange>
          </w:rPr>
          <w:t>BY</w:t>
        </w:r>
        <w:r w:rsidRPr="00D26196">
          <w:rPr>
            <w:sz w:val="18"/>
            <w:rPrChange w:id="20698" w:author="shorny" w:date="2014-06-09T18:55:00Z">
              <w:rPr/>
            </w:rPrChange>
          </w:rPr>
          <w:t xml:space="preserve"> problems.ApplicationID ;</w:t>
        </w:r>
      </w:ins>
    </w:p>
    <w:p w14:paraId="5CB1FE9F" w14:textId="77777777" w:rsidR="00D26196" w:rsidRPr="00D26196" w:rsidRDefault="00D26196">
      <w:pPr>
        <w:pStyle w:val="HTMLPreformatted"/>
        <w:divId w:val="2032412305"/>
        <w:rPr>
          <w:ins w:id="20699" w:author="shorny" w:date="2014-06-09T18:54:00Z"/>
          <w:sz w:val="18"/>
          <w:rPrChange w:id="20700" w:author="shorny" w:date="2014-06-09T18:55:00Z">
            <w:rPr>
              <w:ins w:id="20701" w:author="shorny" w:date="2014-06-09T18:54:00Z"/>
            </w:rPr>
          </w:rPrChange>
        </w:rPr>
      </w:pPr>
    </w:p>
    <w:p w14:paraId="3382043C" w14:textId="77777777" w:rsidR="00D26196" w:rsidRPr="00D26196" w:rsidRDefault="00D26196">
      <w:pPr>
        <w:pStyle w:val="HTMLPreformatted"/>
        <w:divId w:val="2032412305"/>
        <w:rPr>
          <w:ins w:id="20702" w:author="shorny" w:date="2014-06-09T18:54:00Z"/>
          <w:rStyle w:val="comment1"/>
          <w:sz w:val="18"/>
          <w:rPrChange w:id="20703" w:author="shorny" w:date="2014-06-09T18:55:00Z">
            <w:rPr>
              <w:ins w:id="20704" w:author="shorny" w:date="2014-06-09T18:54:00Z"/>
              <w:rStyle w:val="comment1"/>
            </w:rPr>
          </w:rPrChange>
        </w:rPr>
      </w:pPr>
      <w:ins w:id="20705" w:author="shorny" w:date="2014-06-09T18:54:00Z">
        <w:r w:rsidRPr="00D26196">
          <w:rPr>
            <w:sz w:val="18"/>
            <w:rPrChange w:id="20706" w:author="shorny" w:date="2014-06-09T18:55:00Z">
              <w:rPr>
                <w:color w:val="B22222"/>
              </w:rPr>
            </w:rPrChange>
          </w:rPr>
          <w:t xml:space="preserve">  </w:t>
        </w:r>
        <w:r w:rsidRPr="00D26196">
          <w:rPr>
            <w:rStyle w:val="comment1"/>
            <w:sz w:val="18"/>
            <w:rPrChange w:id="20707" w:author="shorny" w:date="2014-06-09T18:55:00Z">
              <w:rPr>
                <w:rStyle w:val="comment1"/>
              </w:rPr>
            </w:rPrChange>
          </w:rPr>
          <w:t>-- report an error if the 'problems' table isn't empty</w:t>
        </w:r>
      </w:ins>
    </w:p>
    <w:p w14:paraId="1DE94FE9" w14:textId="77777777" w:rsidR="00D26196" w:rsidRPr="00D26196" w:rsidRDefault="00D26196">
      <w:pPr>
        <w:pStyle w:val="HTMLPreformatted"/>
        <w:divId w:val="2032412305"/>
        <w:rPr>
          <w:ins w:id="20708" w:author="shorny" w:date="2014-06-09T18:54:00Z"/>
          <w:sz w:val="18"/>
          <w:rPrChange w:id="20709" w:author="shorny" w:date="2014-06-09T18:55:00Z">
            <w:rPr>
              <w:ins w:id="20710" w:author="shorny" w:date="2014-06-09T18:54:00Z"/>
            </w:rPr>
          </w:rPrChange>
        </w:rPr>
      </w:pPr>
      <w:ins w:id="20711" w:author="shorny" w:date="2014-06-09T18:54:00Z">
        <w:r w:rsidRPr="00D26196">
          <w:rPr>
            <w:sz w:val="18"/>
            <w:rPrChange w:id="20712" w:author="shorny" w:date="2014-06-09T18:55:00Z">
              <w:rPr/>
            </w:rPrChange>
          </w:rPr>
          <w:t xml:space="preserve">  </w:t>
        </w:r>
        <w:r w:rsidRPr="00D26196">
          <w:rPr>
            <w:rStyle w:val="keyword1"/>
            <w:sz w:val="18"/>
            <w:rPrChange w:id="20713" w:author="shorny" w:date="2014-06-09T18:55:00Z">
              <w:rPr>
                <w:rStyle w:val="keyword1"/>
              </w:rPr>
            </w:rPrChange>
          </w:rPr>
          <w:t>CALL</w:t>
        </w:r>
        <w:r w:rsidRPr="00D26196">
          <w:rPr>
            <w:sz w:val="18"/>
            <w:rPrChange w:id="20714" w:author="shorny" w:date="2014-06-09T18:55:00Z">
              <w:rPr/>
            </w:rPrChange>
          </w:rPr>
          <w:t xml:space="preserve"> stk_unit.assert_table_empty( </w:t>
        </w:r>
      </w:ins>
    </w:p>
    <w:p w14:paraId="1AAB5685" w14:textId="77777777" w:rsidR="00D26196" w:rsidRPr="00D26196" w:rsidRDefault="00D26196">
      <w:pPr>
        <w:pStyle w:val="HTMLPreformatted"/>
        <w:divId w:val="2032412305"/>
        <w:rPr>
          <w:ins w:id="20715" w:author="shorny" w:date="2014-06-09T18:54:00Z"/>
          <w:sz w:val="18"/>
          <w:rPrChange w:id="20716" w:author="shorny" w:date="2014-06-09T18:55:00Z">
            <w:rPr>
              <w:ins w:id="20717" w:author="shorny" w:date="2014-06-09T18:54:00Z"/>
            </w:rPr>
          </w:rPrChange>
        </w:rPr>
      </w:pPr>
      <w:ins w:id="20718" w:author="shorny" w:date="2014-06-09T18:54:00Z">
        <w:r w:rsidRPr="00D26196">
          <w:rPr>
            <w:sz w:val="18"/>
            <w:rPrChange w:id="20719" w:author="shorny" w:date="2014-06-09T18:55:00Z">
              <w:rPr/>
            </w:rPrChange>
          </w:rPr>
          <w:t xml:space="preserve">    DATABASE(),</w:t>
        </w:r>
      </w:ins>
    </w:p>
    <w:p w14:paraId="3A22DA9F" w14:textId="77777777" w:rsidR="00D26196" w:rsidRPr="00D26196" w:rsidRDefault="00D26196">
      <w:pPr>
        <w:pStyle w:val="HTMLPreformatted"/>
        <w:divId w:val="2032412305"/>
        <w:rPr>
          <w:ins w:id="20720" w:author="shorny" w:date="2014-06-09T18:54:00Z"/>
          <w:sz w:val="18"/>
          <w:rPrChange w:id="20721" w:author="shorny" w:date="2014-06-09T18:55:00Z">
            <w:rPr>
              <w:ins w:id="20722" w:author="shorny" w:date="2014-06-09T18:54:00Z"/>
            </w:rPr>
          </w:rPrChange>
        </w:rPr>
      </w:pPr>
      <w:ins w:id="20723" w:author="shorny" w:date="2014-06-09T18:54:00Z">
        <w:r w:rsidRPr="00D26196">
          <w:rPr>
            <w:sz w:val="18"/>
            <w:rPrChange w:id="20724" w:author="shorny" w:date="2014-06-09T18:55:00Z">
              <w:rPr/>
            </w:rPrChange>
          </w:rPr>
          <w:t xml:space="preserve">    </w:t>
        </w:r>
        <w:r w:rsidRPr="00D26196">
          <w:rPr>
            <w:rStyle w:val="string1"/>
            <w:sz w:val="18"/>
            <w:rPrChange w:id="20725" w:author="shorny" w:date="2014-06-09T18:55:00Z">
              <w:rPr>
                <w:rStyle w:val="string1"/>
              </w:rPr>
            </w:rPrChange>
          </w:rPr>
          <w:t>'utrans_b_problems'</w:t>
        </w:r>
        <w:r w:rsidRPr="00D26196">
          <w:rPr>
            <w:sz w:val="18"/>
            <w:rPrChange w:id="20726" w:author="shorny" w:date="2014-06-09T18:55:00Z">
              <w:rPr/>
            </w:rPrChange>
          </w:rPr>
          <w:t xml:space="preserve">, </w:t>
        </w:r>
      </w:ins>
    </w:p>
    <w:p w14:paraId="6629E957" w14:textId="77777777" w:rsidR="00D26196" w:rsidRPr="00D26196" w:rsidRDefault="00D26196">
      <w:pPr>
        <w:pStyle w:val="HTMLPreformatted"/>
        <w:divId w:val="2032412305"/>
        <w:rPr>
          <w:ins w:id="20727" w:author="shorny" w:date="2014-06-09T18:54:00Z"/>
          <w:sz w:val="18"/>
          <w:rPrChange w:id="20728" w:author="shorny" w:date="2014-06-09T18:55:00Z">
            <w:rPr>
              <w:ins w:id="20729" w:author="shorny" w:date="2014-06-09T18:54:00Z"/>
            </w:rPr>
          </w:rPrChange>
        </w:rPr>
      </w:pPr>
      <w:ins w:id="20730" w:author="shorny" w:date="2014-06-09T18:54:00Z">
        <w:r w:rsidRPr="00D26196">
          <w:rPr>
            <w:sz w:val="18"/>
            <w:rPrChange w:id="20731" w:author="shorny" w:date="2014-06-09T18:55:00Z">
              <w:rPr/>
            </w:rPrChange>
          </w:rPr>
          <w:t xml:space="preserve">    </w:t>
        </w:r>
        <w:r w:rsidRPr="00D26196">
          <w:rPr>
            <w:rStyle w:val="string1"/>
            <w:sz w:val="18"/>
            <w:rPrChange w:id="20732" w:author="shorny" w:date="2014-06-09T18:55:00Z">
              <w:rPr>
                <w:rStyle w:val="string1"/>
              </w:rPr>
            </w:rPrChange>
          </w:rPr>
          <w:t>'Incorrect results'</w:t>
        </w:r>
        <w:r w:rsidRPr="00D26196">
          <w:rPr>
            <w:sz w:val="18"/>
            <w:rPrChange w:id="20733" w:author="shorny" w:date="2014-06-09T18:55:00Z">
              <w:rPr/>
            </w:rPrChange>
          </w:rPr>
          <w:t xml:space="preserve">) ; </w:t>
        </w:r>
      </w:ins>
    </w:p>
    <w:p w14:paraId="70E997CD" w14:textId="77777777" w:rsidR="00D26196" w:rsidRPr="00D26196" w:rsidRDefault="00D26196">
      <w:pPr>
        <w:pStyle w:val="HTMLPreformatted"/>
        <w:divId w:val="2032412305"/>
        <w:rPr>
          <w:ins w:id="20734" w:author="shorny" w:date="2014-06-09T18:54:00Z"/>
          <w:sz w:val="18"/>
          <w:rPrChange w:id="20735" w:author="shorny" w:date="2014-06-09T18:55:00Z">
            <w:rPr>
              <w:ins w:id="20736" w:author="shorny" w:date="2014-06-09T18:54:00Z"/>
            </w:rPr>
          </w:rPrChange>
        </w:rPr>
      </w:pPr>
    </w:p>
    <w:p w14:paraId="4C719493" w14:textId="77777777" w:rsidR="00D26196" w:rsidRPr="00D26196" w:rsidRDefault="00D26196">
      <w:pPr>
        <w:pStyle w:val="HTMLPreformatted"/>
        <w:divId w:val="2032412305"/>
        <w:rPr>
          <w:ins w:id="20737" w:author="shorny" w:date="2014-06-09T18:54:00Z"/>
          <w:sz w:val="18"/>
          <w:rPrChange w:id="20738" w:author="shorny" w:date="2014-06-09T18:55:00Z">
            <w:rPr>
              <w:ins w:id="20739" w:author="shorny" w:date="2014-06-09T18:54:00Z"/>
            </w:rPr>
          </w:rPrChange>
        </w:rPr>
      </w:pPr>
      <w:ins w:id="20740" w:author="shorny" w:date="2014-06-09T18:54:00Z">
        <w:r w:rsidRPr="00D26196">
          <w:rPr>
            <w:sz w:val="18"/>
            <w:rPrChange w:id="20741" w:author="shorny" w:date="2014-06-09T18:55:00Z">
              <w:rPr/>
            </w:rPrChange>
          </w:rPr>
          <w:t xml:space="preserve">  </w:t>
        </w:r>
        <w:r w:rsidRPr="00D26196">
          <w:rPr>
            <w:rStyle w:val="keyword1"/>
            <w:sz w:val="18"/>
            <w:rPrChange w:id="20742" w:author="shorny" w:date="2014-06-09T18:55:00Z">
              <w:rPr>
                <w:rStyle w:val="keyword1"/>
              </w:rPr>
            </w:rPrChange>
          </w:rPr>
          <w:t>DROP</w:t>
        </w:r>
        <w:r w:rsidRPr="00D26196">
          <w:rPr>
            <w:sz w:val="18"/>
            <w:rPrChange w:id="20743" w:author="shorny" w:date="2014-06-09T18:55:00Z">
              <w:rPr/>
            </w:rPrChange>
          </w:rPr>
          <w:t xml:space="preserve"> </w:t>
        </w:r>
        <w:r w:rsidRPr="00D26196">
          <w:rPr>
            <w:rStyle w:val="keyword1"/>
            <w:sz w:val="18"/>
            <w:rPrChange w:id="20744" w:author="shorny" w:date="2014-06-09T18:55:00Z">
              <w:rPr>
                <w:rStyle w:val="keyword1"/>
              </w:rPr>
            </w:rPrChange>
          </w:rPr>
          <w:t>TABLE</w:t>
        </w:r>
        <w:r w:rsidRPr="00D26196">
          <w:rPr>
            <w:sz w:val="18"/>
            <w:rPrChange w:id="20745" w:author="shorny" w:date="2014-06-09T18:55:00Z">
              <w:rPr/>
            </w:rPrChange>
          </w:rPr>
          <w:t xml:space="preserve"> </w:t>
        </w:r>
        <w:r w:rsidRPr="00D26196">
          <w:rPr>
            <w:rStyle w:val="function-name1"/>
            <w:sz w:val="18"/>
            <w:rPrChange w:id="20746" w:author="shorny" w:date="2014-06-09T18:55:00Z">
              <w:rPr>
                <w:rStyle w:val="function-name1"/>
              </w:rPr>
            </w:rPrChange>
          </w:rPr>
          <w:t>utrans_b_expecteds</w:t>
        </w:r>
        <w:r w:rsidRPr="00D26196">
          <w:rPr>
            <w:sz w:val="18"/>
            <w:rPrChange w:id="20747" w:author="shorny" w:date="2014-06-09T18:55:00Z">
              <w:rPr/>
            </w:rPrChange>
          </w:rPr>
          <w:t xml:space="preserve"> ;</w:t>
        </w:r>
      </w:ins>
    </w:p>
    <w:p w14:paraId="3C5DA40B" w14:textId="77777777" w:rsidR="00D26196" w:rsidRPr="00D26196" w:rsidRDefault="00D26196">
      <w:pPr>
        <w:pStyle w:val="HTMLPreformatted"/>
        <w:divId w:val="2032412305"/>
        <w:rPr>
          <w:ins w:id="20748" w:author="shorny" w:date="2014-06-09T18:54:00Z"/>
          <w:sz w:val="18"/>
          <w:rPrChange w:id="20749" w:author="shorny" w:date="2014-06-09T18:55:00Z">
            <w:rPr>
              <w:ins w:id="20750" w:author="shorny" w:date="2014-06-09T18:54:00Z"/>
            </w:rPr>
          </w:rPrChange>
        </w:rPr>
      </w:pPr>
      <w:ins w:id="20751" w:author="shorny" w:date="2014-06-09T18:54:00Z">
        <w:r w:rsidRPr="00D26196">
          <w:rPr>
            <w:sz w:val="18"/>
            <w:rPrChange w:id="20752" w:author="shorny" w:date="2014-06-09T18:55:00Z">
              <w:rPr/>
            </w:rPrChange>
          </w:rPr>
          <w:t xml:space="preserve">  </w:t>
        </w:r>
        <w:r w:rsidRPr="00D26196">
          <w:rPr>
            <w:rStyle w:val="keyword1"/>
            <w:sz w:val="18"/>
            <w:rPrChange w:id="20753" w:author="shorny" w:date="2014-06-09T18:55:00Z">
              <w:rPr>
                <w:rStyle w:val="keyword1"/>
              </w:rPr>
            </w:rPrChange>
          </w:rPr>
          <w:t>DROP</w:t>
        </w:r>
        <w:r w:rsidRPr="00D26196">
          <w:rPr>
            <w:sz w:val="18"/>
            <w:rPrChange w:id="20754" w:author="shorny" w:date="2014-06-09T18:55:00Z">
              <w:rPr/>
            </w:rPrChange>
          </w:rPr>
          <w:t xml:space="preserve"> </w:t>
        </w:r>
        <w:r w:rsidRPr="00D26196">
          <w:rPr>
            <w:rStyle w:val="keyword1"/>
            <w:sz w:val="18"/>
            <w:rPrChange w:id="20755" w:author="shorny" w:date="2014-06-09T18:55:00Z">
              <w:rPr>
                <w:rStyle w:val="keyword1"/>
              </w:rPr>
            </w:rPrChange>
          </w:rPr>
          <w:t>TABLE</w:t>
        </w:r>
        <w:r w:rsidRPr="00D26196">
          <w:rPr>
            <w:sz w:val="18"/>
            <w:rPrChange w:id="20756" w:author="shorny" w:date="2014-06-09T18:55:00Z">
              <w:rPr/>
            </w:rPrChange>
          </w:rPr>
          <w:t xml:space="preserve"> </w:t>
        </w:r>
        <w:r w:rsidRPr="00D26196">
          <w:rPr>
            <w:rStyle w:val="function-name1"/>
            <w:sz w:val="18"/>
            <w:rPrChange w:id="20757" w:author="shorny" w:date="2014-06-09T18:55:00Z">
              <w:rPr>
                <w:rStyle w:val="function-name1"/>
              </w:rPr>
            </w:rPrChange>
          </w:rPr>
          <w:t>utrans_b_actuals</w:t>
        </w:r>
        <w:r w:rsidRPr="00D26196">
          <w:rPr>
            <w:sz w:val="18"/>
            <w:rPrChange w:id="20758" w:author="shorny" w:date="2014-06-09T18:55:00Z">
              <w:rPr/>
            </w:rPrChange>
          </w:rPr>
          <w:t xml:space="preserve"> ;</w:t>
        </w:r>
      </w:ins>
    </w:p>
    <w:p w14:paraId="6F6B0F43" w14:textId="77777777" w:rsidR="00D26196" w:rsidRPr="00D26196" w:rsidRDefault="00D26196">
      <w:pPr>
        <w:pStyle w:val="HTMLPreformatted"/>
        <w:divId w:val="2032412305"/>
        <w:rPr>
          <w:ins w:id="20759" w:author="shorny" w:date="2014-06-09T18:54:00Z"/>
          <w:sz w:val="18"/>
          <w:rPrChange w:id="20760" w:author="shorny" w:date="2014-06-09T18:55:00Z">
            <w:rPr>
              <w:ins w:id="20761" w:author="shorny" w:date="2014-06-09T18:54:00Z"/>
            </w:rPr>
          </w:rPrChange>
        </w:rPr>
      </w:pPr>
      <w:ins w:id="20762" w:author="shorny" w:date="2014-06-09T18:54:00Z">
        <w:r w:rsidRPr="00D26196">
          <w:rPr>
            <w:sz w:val="18"/>
            <w:rPrChange w:id="20763" w:author="shorny" w:date="2014-06-09T18:55:00Z">
              <w:rPr/>
            </w:rPrChange>
          </w:rPr>
          <w:t xml:space="preserve">  </w:t>
        </w:r>
        <w:r w:rsidRPr="00D26196">
          <w:rPr>
            <w:rStyle w:val="keyword1"/>
            <w:sz w:val="18"/>
            <w:rPrChange w:id="20764" w:author="shorny" w:date="2014-06-09T18:55:00Z">
              <w:rPr>
                <w:rStyle w:val="keyword1"/>
              </w:rPr>
            </w:rPrChange>
          </w:rPr>
          <w:t>DROP</w:t>
        </w:r>
        <w:r w:rsidRPr="00D26196">
          <w:rPr>
            <w:sz w:val="18"/>
            <w:rPrChange w:id="20765" w:author="shorny" w:date="2014-06-09T18:55:00Z">
              <w:rPr/>
            </w:rPrChange>
          </w:rPr>
          <w:t xml:space="preserve"> </w:t>
        </w:r>
        <w:r w:rsidRPr="00D26196">
          <w:rPr>
            <w:rStyle w:val="keyword1"/>
            <w:sz w:val="18"/>
            <w:rPrChange w:id="20766" w:author="shorny" w:date="2014-06-09T18:55:00Z">
              <w:rPr>
                <w:rStyle w:val="keyword1"/>
              </w:rPr>
            </w:rPrChange>
          </w:rPr>
          <w:t>TABLE</w:t>
        </w:r>
        <w:r w:rsidRPr="00D26196">
          <w:rPr>
            <w:sz w:val="18"/>
            <w:rPrChange w:id="20767" w:author="shorny" w:date="2014-06-09T18:55:00Z">
              <w:rPr/>
            </w:rPrChange>
          </w:rPr>
          <w:t xml:space="preserve"> </w:t>
        </w:r>
        <w:r w:rsidRPr="00D26196">
          <w:rPr>
            <w:rStyle w:val="function-name1"/>
            <w:sz w:val="18"/>
            <w:rPrChange w:id="20768" w:author="shorny" w:date="2014-06-09T18:55:00Z">
              <w:rPr>
                <w:rStyle w:val="function-name1"/>
              </w:rPr>
            </w:rPrChange>
          </w:rPr>
          <w:t>utrans_b_problems</w:t>
        </w:r>
        <w:r w:rsidRPr="00D26196">
          <w:rPr>
            <w:sz w:val="18"/>
            <w:rPrChange w:id="20769" w:author="shorny" w:date="2014-06-09T18:55:00Z">
              <w:rPr/>
            </w:rPrChange>
          </w:rPr>
          <w:t xml:space="preserve"> ;</w:t>
        </w:r>
      </w:ins>
    </w:p>
    <w:p w14:paraId="7935724D" w14:textId="77777777" w:rsidR="00D26196" w:rsidRPr="00D26196" w:rsidRDefault="00D26196">
      <w:pPr>
        <w:pStyle w:val="HTMLPreformatted"/>
        <w:divId w:val="2032412305"/>
        <w:rPr>
          <w:ins w:id="20770" w:author="shorny" w:date="2014-06-09T18:54:00Z"/>
          <w:sz w:val="18"/>
          <w:rPrChange w:id="20771" w:author="shorny" w:date="2014-06-09T18:55:00Z">
            <w:rPr>
              <w:ins w:id="20772" w:author="shorny" w:date="2014-06-09T18:54:00Z"/>
            </w:rPr>
          </w:rPrChange>
        </w:rPr>
      </w:pPr>
      <w:ins w:id="20773" w:author="shorny" w:date="2014-06-09T18:54:00Z">
        <w:r w:rsidRPr="00D26196">
          <w:rPr>
            <w:rStyle w:val="keyword1"/>
            <w:sz w:val="18"/>
            <w:rPrChange w:id="20774" w:author="shorny" w:date="2014-06-09T18:55:00Z">
              <w:rPr>
                <w:rStyle w:val="keyword1"/>
              </w:rPr>
            </w:rPrChange>
          </w:rPr>
          <w:t>END</w:t>
        </w:r>
        <w:r w:rsidRPr="00D26196">
          <w:rPr>
            <w:sz w:val="18"/>
            <w:rPrChange w:id="20775" w:author="shorny" w:date="2014-06-09T18:55:00Z">
              <w:rPr/>
            </w:rPrChange>
          </w:rPr>
          <w:t xml:space="preserve"> $$</w:t>
        </w:r>
      </w:ins>
    </w:p>
    <w:p w14:paraId="126EE2A5" w14:textId="77777777" w:rsidR="00D26196" w:rsidRPr="00D26196" w:rsidRDefault="00D26196">
      <w:pPr>
        <w:pStyle w:val="HTMLPreformatted"/>
        <w:divId w:val="2032412305"/>
        <w:rPr>
          <w:ins w:id="20776" w:author="shorny" w:date="2014-06-09T18:54:00Z"/>
          <w:sz w:val="18"/>
          <w:rPrChange w:id="20777" w:author="shorny" w:date="2014-06-09T18:55:00Z">
            <w:rPr>
              <w:ins w:id="20778" w:author="shorny" w:date="2014-06-09T18:54:00Z"/>
            </w:rPr>
          </w:rPrChange>
        </w:rPr>
      </w:pPr>
    </w:p>
    <w:p w14:paraId="42F9925B" w14:textId="77777777" w:rsidR="00D26196" w:rsidRPr="00D26196" w:rsidRDefault="00D26196">
      <w:pPr>
        <w:pStyle w:val="HTMLPreformatted"/>
        <w:divId w:val="2032412305"/>
        <w:rPr>
          <w:ins w:id="20779" w:author="shorny" w:date="2014-06-09T18:54:00Z"/>
          <w:rStyle w:val="comment1"/>
          <w:sz w:val="18"/>
          <w:rPrChange w:id="20780" w:author="shorny" w:date="2014-06-09T18:55:00Z">
            <w:rPr>
              <w:ins w:id="20781" w:author="shorny" w:date="2014-06-09T18:54:00Z"/>
              <w:rStyle w:val="comment1"/>
            </w:rPr>
          </w:rPrChange>
        </w:rPr>
      </w:pPr>
      <w:ins w:id="20782" w:author="shorny" w:date="2014-06-09T18:54:00Z">
        <w:r w:rsidRPr="00D26196">
          <w:rPr>
            <w:rStyle w:val="comment1"/>
            <w:sz w:val="18"/>
            <w:rPrChange w:id="20783" w:author="shorny" w:date="2014-06-09T18:55:00Z">
              <w:rPr>
                <w:rStyle w:val="comment1"/>
              </w:rPr>
            </w:rPrChange>
          </w:rPr>
          <w:t>-- -----------------------------------------------------------------------------</w:t>
        </w:r>
      </w:ins>
    </w:p>
    <w:p w14:paraId="7B7092A8" w14:textId="77777777" w:rsidR="00D26196" w:rsidRPr="00D26196" w:rsidRDefault="00D26196">
      <w:pPr>
        <w:pStyle w:val="HTMLPreformatted"/>
        <w:divId w:val="2032412305"/>
        <w:rPr>
          <w:ins w:id="20784" w:author="shorny" w:date="2014-06-09T18:54:00Z"/>
          <w:rStyle w:val="comment1"/>
          <w:sz w:val="18"/>
          <w:rPrChange w:id="20785" w:author="shorny" w:date="2014-06-09T18:55:00Z">
            <w:rPr>
              <w:ins w:id="20786" w:author="shorny" w:date="2014-06-09T18:54:00Z"/>
              <w:rStyle w:val="comment1"/>
            </w:rPr>
          </w:rPrChange>
        </w:rPr>
      </w:pPr>
      <w:ins w:id="20787" w:author="shorny" w:date="2014-06-09T18:54:00Z">
        <w:r w:rsidRPr="00D26196">
          <w:rPr>
            <w:rStyle w:val="comment1"/>
            <w:sz w:val="18"/>
            <w:rPrChange w:id="20788" w:author="shorny" w:date="2014-06-09T18:55:00Z">
              <w:rPr>
                <w:rStyle w:val="comment1"/>
              </w:rPr>
            </w:rPrChange>
          </w:rPr>
          <w:t>-- c) Look up applicant’s applications by applicant email</w:t>
        </w:r>
      </w:ins>
    </w:p>
    <w:p w14:paraId="28B742ED" w14:textId="77777777" w:rsidR="00D26196" w:rsidRPr="00D26196" w:rsidRDefault="00D26196">
      <w:pPr>
        <w:pStyle w:val="HTMLPreformatted"/>
        <w:divId w:val="2032412305"/>
        <w:rPr>
          <w:ins w:id="20789" w:author="shorny" w:date="2014-06-09T18:54:00Z"/>
          <w:sz w:val="18"/>
          <w:rPrChange w:id="20790" w:author="shorny" w:date="2014-06-09T18:55:00Z">
            <w:rPr>
              <w:ins w:id="20791" w:author="shorny" w:date="2014-06-09T18:54:00Z"/>
            </w:rPr>
          </w:rPrChange>
        </w:rPr>
      </w:pPr>
      <w:ins w:id="20792" w:author="shorny" w:date="2014-06-09T18:54:00Z">
        <w:r w:rsidRPr="00D26196">
          <w:rPr>
            <w:rStyle w:val="keyword1"/>
            <w:sz w:val="18"/>
            <w:rPrChange w:id="20793" w:author="shorny" w:date="2014-06-09T18:55:00Z">
              <w:rPr>
                <w:rStyle w:val="keyword1"/>
              </w:rPr>
            </w:rPrChange>
          </w:rPr>
          <w:t>CREATE</w:t>
        </w:r>
        <w:r w:rsidRPr="00D26196">
          <w:rPr>
            <w:sz w:val="18"/>
            <w:rPrChange w:id="20794" w:author="shorny" w:date="2014-06-09T18:55:00Z">
              <w:rPr/>
            </w:rPrChange>
          </w:rPr>
          <w:t xml:space="preserve"> </w:t>
        </w:r>
        <w:r w:rsidRPr="00D26196">
          <w:rPr>
            <w:rStyle w:val="keyword1"/>
            <w:sz w:val="18"/>
            <w:rPrChange w:id="20795" w:author="shorny" w:date="2014-06-09T18:55:00Z">
              <w:rPr>
                <w:rStyle w:val="keyword1"/>
              </w:rPr>
            </w:rPrChange>
          </w:rPr>
          <w:t>PROCEDURE</w:t>
        </w:r>
        <w:r w:rsidRPr="00D26196">
          <w:rPr>
            <w:sz w:val="18"/>
            <w:rPrChange w:id="20796" w:author="shorny" w:date="2014-06-09T18:55:00Z">
              <w:rPr/>
            </w:rPrChange>
          </w:rPr>
          <w:t xml:space="preserve"> </w:t>
        </w:r>
        <w:r w:rsidRPr="00D26196">
          <w:rPr>
            <w:rStyle w:val="function-name1"/>
            <w:sz w:val="18"/>
            <w:rPrChange w:id="20797" w:author="shorny" w:date="2014-06-09T18:55:00Z">
              <w:rPr>
                <w:rStyle w:val="function-name1"/>
              </w:rPr>
            </w:rPrChange>
          </w:rPr>
          <w:t>test_utrans_c</w:t>
        </w:r>
        <w:r w:rsidRPr="00D26196">
          <w:rPr>
            <w:sz w:val="18"/>
            <w:rPrChange w:id="20798" w:author="shorny" w:date="2014-06-09T18:55:00Z">
              <w:rPr/>
            </w:rPrChange>
          </w:rPr>
          <w:t xml:space="preserve">() </w:t>
        </w:r>
      </w:ins>
    </w:p>
    <w:p w14:paraId="198F365F" w14:textId="77777777" w:rsidR="00D26196" w:rsidRPr="00D26196" w:rsidRDefault="00D26196">
      <w:pPr>
        <w:pStyle w:val="HTMLPreformatted"/>
        <w:divId w:val="2032412305"/>
        <w:rPr>
          <w:ins w:id="20799" w:author="shorny" w:date="2014-06-09T18:54:00Z"/>
          <w:sz w:val="18"/>
          <w:rPrChange w:id="20800" w:author="shorny" w:date="2014-06-09T18:55:00Z">
            <w:rPr>
              <w:ins w:id="20801" w:author="shorny" w:date="2014-06-09T18:54:00Z"/>
            </w:rPr>
          </w:rPrChange>
        </w:rPr>
      </w:pPr>
      <w:ins w:id="20802" w:author="shorny" w:date="2014-06-09T18:54:00Z">
        <w:r w:rsidRPr="00D26196">
          <w:rPr>
            <w:rStyle w:val="keyword1"/>
            <w:sz w:val="18"/>
            <w:rPrChange w:id="20803" w:author="shorny" w:date="2014-06-09T18:55:00Z">
              <w:rPr>
                <w:rStyle w:val="keyword1"/>
              </w:rPr>
            </w:rPrChange>
          </w:rPr>
          <w:t>BEGIN</w:t>
        </w:r>
      </w:ins>
    </w:p>
    <w:p w14:paraId="26259DCD" w14:textId="77777777" w:rsidR="00D26196" w:rsidRPr="00D26196" w:rsidRDefault="00D26196">
      <w:pPr>
        <w:pStyle w:val="HTMLPreformatted"/>
        <w:divId w:val="2032412305"/>
        <w:rPr>
          <w:ins w:id="20804" w:author="shorny" w:date="2014-06-09T18:54:00Z"/>
          <w:sz w:val="18"/>
          <w:rPrChange w:id="20805" w:author="shorny" w:date="2014-06-09T18:55:00Z">
            <w:rPr>
              <w:ins w:id="20806" w:author="shorny" w:date="2014-06-09T18:54:00Z"/>
            </w:rPr>
          </w:rPrChange>
        </w:rPr>
      </w:pPr>
    </w:p>
    <w:p w14:paraId="0C23794C" w14:textId="77777777" w:rsidR="00D26196" w:rsidRPr="00D26196" w:rsidRDefault="00D26196">
      <w:pPr>
        <w:pStyle w:val="HTMLPreformatted"/>
        <w:divId w:val="2032412305"/>
        <w:rPr>
          <w:ins w:id="20807" w:author="shorny" w:date="2014-06-09T18:54:00Z"/>
          <w:rStyle w:val="comment1"/>
          <w:sz w:val="18"/>
          <w:rPrChange w:id="20808" w:author="shorny" w:date="2014-06-09T18:55:00Z">
            <w:rPr>
              <w:ins w:id="20809" w:author="shorny" w:date="2014-06-09T18:54:00Z"/>
              <w:rStyle w:val="comment1"/>
            </w:rPr>
          </w:rPrChange>
        </w:rPr>
      </w:pPr>
      <w:ins w:id="20810" w:author="shorny" w:date="2014-06-09T18:54:00Z">
        <w:r w:rsidRPr="00D26196">
          <w:rPr>
            <w:sz w:val="18"/>
            <w:rPrChange w:id="20811" w:author="shorny" w:date="2014-06-09T18:55:00Z">
              <w:rPr>
                <w:color w:val="B22222"/>
              </w:rPr>
            </w:rPrChange>
          </w:rPr>
          <w:t xml:space="preserve">  </w:t>
        </w:r>
        <w:r w:rsidRPr="00D26196">
          <w:rPr>
            <w:rStyle w:val="comment1"/>
            <w:sz w:val="18"/>
            <w:rPrChange w:id="20812" w:author="shorny" w:date="2014-06-09T18:55:00Z">
              <w:rPr>
                <w:rStyle w:val="comment1"/>
              </w:rPr>
            </w:rPrChange>
          </w:rPr>
          <w:t>-- run the query for this test and create a temporary table for results</w:t>
        </w:r>
      </w:ins>
    </w:p>
    <w:p w14:paraId="47F11873" w14:textId="77777777" w:rsidR="00D26196" w:rsidRPr="00D26196" w:rsidRDefault="00D26196">
      <w:pPr>
        <w:pStyle w:val="HTMLPreformatted"/>
        <w:divId w:val="2032412305"/>
        <w:rPr>
          <w:ins w:id="20813" w:author="shorny" w:date="2014-06-09T18:54:00Z"/>
          <w:sz w:val="18"/>
          <w:rPrChange w:id="20814" w:author="shorny" w:date="2014-06-09T18:55:00Z">
            <w:rPr>
              <w:ins w:id="20815" w:author="shorny" w:date="2014-06-09T18:54:00Z"/>
            </w:rPr>
          </w:rPrChange>
        </w:rPr>
      </w:pPr>
      <w:ins w:id="20816" w:author="shorny" w:date="2014-06-09T18:54:00Z">
        <w:r w:rsidRPr="00D26196">
          <w:rPr>
            <w:sz w:val="18"/>
            <w:rPrChange w:id="20817" w:author="shorny" w:date="2014-06-09T18:55:00Z">
              <w:rPr/>
            </w:rPrChange>
          </w:rPr>
          <w:t xml:space="preserve">  </w:t>
        </w:r>
        <w:r w:rsidRPr="00D26196">
          <w:rPr>
            <w:rStyle w:val="keyword1"/>
            <w:sz w:val="18"/>
            <w:rPrChange w:id="20818" w:author="shorny" w:date="2014-06-09T18:55:00Z">
              <w:rPr>
                <w:rStyle w:val="keyword1"/>
              </w:rPr>
            </w:rPrChange>
          </w:rPr>
          <w:t>CREATE</w:t>
        </w:r>
        <w:r w:rsidRPr="00D26196">
          <w:rPr>
            <w:sz w:val="18"/>
            <w:rPrChange w:id="20819" w:author="shorny" w:date="2014-06-09T18:55:00Z">
              <w:rPr/>
            </w:rPrChange>
          </w:rPr>
          <w:t xml:space="preserve"> </w:t>
        </w:r>
        <w:r w:rsidRPr="00D26196">
          <w:rPr>
            <w:rStyle w:val="keyword1"/>
            <w:sz w:val="18"/>
            <w:rPrChange w:id="20820" w:author="shorny" w:date="2014-06-09T18:55:00Z">
              <w:rPr>
                <w:rStyle w:val="keyword1"/>
              </w:rPr>
            </w:rPrChange>
          </w:rPr>
          <w:t>TEMPORARY</w:t>
        </w:r>
        <w:r w:rsidRPr="00D26196">
          <w:rPr>
            <w:sz w:val="18"/>
            <w:rPrChange w:id="20821" w:author="shorny" w:date="2014-06-09T18:55:00Z">
              <w:rPr/>
            </w:rPrChange>
          </w:rPr>
          <w:t xml:space="preserve"> </w:t>
        </w:r>
        <w:r w:rsidRPr="00D26196">
          <w:rPr>
            <w:rStyle w:val="keyword1"/>
            <w:sz w:val="18"/>
            <w:rPrChange w:id="20822" w:author="shorny" w:date="2014-06-09T18:55:00Z">
              <w:rPr>
                <w:rStyle w:val="keyword1"/>
              </w:rPr>
            </w:rPrChange>
          </w:rPr>
          <w:t>TABLE</w:t>
        </w:r>
        <w:r w:rsidRPr="00D26196">
          <w:rPr>
            <w:sz w:val="18"/>
            <w:rPrChange w:id="20823" w:author="shorny" w:date="2014-06-09T18:55:00Z">
              <w:rPr/>
            </w:rPrChange>
          </w:rPr>
          <w:t xml:space="preserve"> </w:t>
        </w:r>
        <w:r w:rsidRPr="00D26196">
          <w:rPr>
            <w:rStyle w:val="function-name1"/>
            <w:sz w:val="18"/>
            <w:rPrChange w:id="20824" w:author="shorny" w:date="2014-06-09T18:55:00Z">
              <w:rPr>
                <w:rStyle w:val="function-name1"/>
              </w:rPr>
            </w:rPrChange>
          </w:rPr>
          <w:t>utrans_c_actuals</w:t>
        </w:r>
      </w:ins>
    </w:p>
    <w:p w14:paraId="0743C454" w14:textId="77777777" w:rsidR="00D26196" w:rsidRPr="00D26196" w:rsidRDefault="00D26196">
      <w:pPr>
        <w:pStyle w:val="HTMLPreformatted"/>
        <w:divId w:val="2032412305"/>
        <w:rPr>
          <w:ins w:id="20825" w:author="shorny" w:date="2014-06-09T18:54:00Z"/>
          <w:sz w:val="18"/>
          <w:rPrChange w:id="20826" w:author="shorny" w:date="2014-06-09T18:55:00Z">
            <w:rPr>
              <w:ins w:id="20827" w:author="shorny" w:date="2014-06-09T18:54:00Z"/>
            </w:rPr>
          </w:rPrChange>
        </w:rPr>
      </w:pPr>
      <w:ins w:id="20828" w:author="shorny" w:date="2014-06-09T18:54:00Z">
        <w:r w:rsidRPr="00D26196">
          <w:rPr>
            <w:sz w:val="18"/>
            <w:rPrChange w:id="20829" w:author="shorny" w:date="2014-06-09T18:55:00Z">
              <w:rPr/>
            </w:rPrChange>
          </w:rPr>
          <w:t xml:space="preserve">  </w:t>
        </w:r>
        <w:r w:rsidRPr="00D26196">
          <w:rPr>
            <w:rStyle w:val="keyword1"/>
            <w:sz w:val="18"/>
            <w:rPrChange w:id="20830" w:author="shorny" w:date="2014-06-09T18:55:00Z">
              <w:rPr>
                <w:rStyle w:val="keyword1"/>
              </w:rPr>
            </w:rPrChange>
          </w:rPr>
          <w:t>SELECT</w:t>
        </w:r>
        <w:r w:rsidRPr="00D26196">
          <w:rPr>
            <w:sz w:val="18"/>
            <w:rPrChange w:id="20831" w:author="shorny" w:date="2014-06-09T18:55:00Z">
              <w:rPr/>
            </w:rPrChange>
          </w:rPr>
          <w:t xml:space="preserve"> App.ApplicationID, AwType.</w:t>
        </w:r>
        <w:r w:rsidRPr="00D26196">
          <w:rPr>
            <w:rStyle w:val="keyword1"/>
            <w:sz w:val="18"/>
            <w:rPrChange w:id="20832" w:author="shorny" w:date="2014-06-09T18:55:00Z">
              <w:rPr>
                <w:rStyle w:val="keyword1"/>
              </w:rPr>
            </w:rPrChange>
          </w:rPr>
          <w:t>Type</w:t>
        </w:r>
        <w:r w:rsidRPr="00D26196">
          <w:rPr>
            <w:sz w:val="18"/>
            <w:rPrChange w:id="20833" w:author="shorny" w:date="2014-06-09T18:55:00Z">
              <w:rPr/>
            </w:rPrChange>
          </w:rPr>
          <w:t xml:space="preserve"> </w:t>
        </w:r>
        <w:r w:rsidRPr="00D26196">
          <w:rPr>
            <w:rStyle w:val="keyword1"/>
            <w:sz w:val="18"/>
            <w:rPrChange w:id="20834" w:author="shorny" w:date="2014-06-09T18:55:00Z">
              <w:rPr>
                <w:rStyle w:val="keyword1"/>
              </w:rPr>
            </w:rPrChange>
          </w:rPr>
          <w:t>AS</w:t>
        </w:r>
        <w:r w:rsidRPr="00D26196">
          <w:rPr>
            <w:sz w:val="18"/>
            <w:rPrChange w:id="20835" w:author="shorny" w:date="2014-06-09T18:55:00Z">
              <w:rPr/>
            </w:rPrChange>
          </w:rPr>
          <w:t xml:space="preserve"> awardType</w:t>
        </w:r>
      </w:ins>
    </w:p>
    <w:p w14:paraId="4DCF881B" w14:textId="77777777" w:rsidR="00D26196" w:rsidRPr="00D26196" w:rsidRDefault="00D26196">
      <w:pPr>
        <w:pStyle w:val="HTMLPreformatted"/>
        <w:divId w:val="2032412305"/>
        <w:rPr>
          <w:ins w:id="20836" w:author="shorny" w:date="2014-06-09T18:54:00Z"/>
          <w:sz w:val="18"/>
          <w:rPrChange w:id="20837" w:author="shorny" w:date="2014-06-09T18:55:00Z">
            <w:rPr>
              <w:ins w:id="20838" w:author="shorny" w:date="2014-06-09T18:54:00Z"/>
            </w:rPr>
          </w:rPrChange>
        </w:rPr>
      </w:pPr>
      <w:ins w:id="20839" w:author="shorny" w:date="2014-06-09T18:54:00Z">
        <w:r w:rsidRPr="00D26196">
          <w:rPr>
            <w:sz w:val="18"/>
            <w:rPrChange w:id="20840" w:author="shorny" w:date="2014-06-09T18:55:00Z">
              <w:rPr/>
            </w:rPrChange>
          </w:rPr>
          <w:t xml:space="preserve">  </w:t>
        </w:r>
        <w:r w:rsidRPr="00D26196">
          <w:rPr>
            <w:rStyle w:val="keyword1"/>
            <w:sz w:val="18"/>
            <w:rPrChange w:id="20841" w:author="shorny" w:date="2014-06-09T18:55:00Z">
              <w:rPr>
                <w:rStyle w:val="keyword1"/>
              </w:rPr>
            </w:rPrChange>
          </w:rPr>
          <w:t>FROM</w:t>
        </w:r>
        <w:r w:rsidRPr="00D26196">
          <w:rPr>
            <w:sz w:val="18"/>
            <w:rPrChange w:id="20842" w:author="shorny" w:date="2014-06-09T18:55:00Z">
              <w:rPr/>
            </w:rPrChange>
          </w:rPr>
          <w:t xml:space="preserve"> rhd.Applicant Appt</w:t>
        </w:r>
      </w:ins>
    </w:p>
    <w:p w14:paraId="2DA5597D" w14:textId="77777777" w:rsidR="00D26196" w:rsidRPr="00D26196" w:rsidRDefault="00D26196">
      <w:pPr>
        <w:pStyle w:val="HTMLPreformatted"/>
        <w:divId w:val="2032412305"/>
        <w:rPr>
          <w:ins w:id="20843" w:author="shorny" w:date="2014-06-09T18:54:00Z"/>
          <w:sz w:val="18"/>
          <w:rPrChange w:id="20844" w:author="shorny" w:date="2014-06-09T18:55:00Z">
            <w:rPr>
              <w:ins w:id="20845" w:author="shorny" w:date="2014-06-09T18:54:00Z"/>
            </w:rPr>
          </w:rPrChange>
        </w:rPr>
      </w:pPr>
      <w:ins w:id="20846" w:author="shorny" w:date="2014-06-09T18:54:00Z">
        <w:r w:rsidRPr="00D26196">
          <w:rPr>
            <w:sz w:val="18"/>
            <w:rPrChange w:id="20847" w:author="shorny" w:date="2014-06-09T18:55:00Z">
              <w:rPr/>
            </w:rPrChange>
          </w:rPr>
          <w:t xml:space="preserve">  </w:t>
        </w:r>
        <w:r w:rsidRPr="00D26196">
          <w:rPr>
            <w:rStyle w:val="keyword1"/>
            <w:sz w:val="18"/>
            <w:rPrChange w:id="20848" w:author="shorny" w:date="2014-06-09T18:55:00Z">
              <w:rPr>
                <w:rStyle w:val="keyword1"/>
              </w:rPr>
            </w:rPrChange>
          </w:rPr>
          <w:t>INNER</w:t>
        </w:r>
        <w:r w:rsidRPr="00D26196">
          <w:rPr>
            <w:sz w:val="18"/>
            <w:rPrChange w:id="20849" w:author="shorny" w:date="2014-06-09T18:55:00Z">
              <w:rPr/>
            </w:rPrChange>
          </w:rPr>
          <w:t xml:space="preserve"> </w:t>
        </w:r>
        <w:r w:rsidRPr="00D26196">
          <w:rPr>
            <w:rStyle w:val="keyword1"/>
            <w:sz w:val="18"/>
            <w:rPrChange w:id="20850" w:author="shorny" w:date="2014-06-09T18:55:00Z">
              <w:rPr>
                <w:rStyle w:val="keyword1"/>
              </w:rPr>
            </w:rPrChange>
          </w:rPr>
          <w:t>JOIN</w:t>
        </w:r>
        <w:r w:rsidRPr="00D26196">
          <w:rPr>
            <w:sz w:val="18"/>
            <w:rPrChange w:id="20851" w:author="shorny" w:date="2014-06-09T18:55:00Z">
              <w:rPr/>
            </w:rPrChange>
          </w:rPr>
          <w:t xml:space="preserve"> rhd.Application App </w:t>
        </w:r>
        <w:r w:rsidRPr="00D26196">
          <w:rPr>
            <w:rStyle w:val="keyword1"/>
            <w:sz w:val="18"/>
            <w:rPrChange w:id="20852" w:author="shorny" w:date="2014-06-09T18:55:00Z">
              <w:rPr>
                <w:rStyle w:val="keyword1"/>
              </w:rPr>
            </w:rPrChange>
          </w:rPr>
          <w:t>ON</w:t>
        </w:r>
        <w:r w:rsidRPr="00D26196">
          <w:rPr>
            <w:sz w:val="18"/>
            <w:rPrChange w:id="20853" w:author="shorny" w:date="2014-06-09T18:55:00Z">
              <w:rPr/>
            </w:rPrChange>
          </w:rPr>
          <w:t xml:space="preserve"> Appt.ApplicantID = App.ApplicantID </w:t>
        </w:r>
      </w:ins>
    </w:p>
    <w:p w14:paraId="3B66D68B" w14:textId="77777777" w:rsidR="00D26196" w:rsidRPr="00D26196" w:rsidRDefault="00D26196">
      <w:pPr>
        <w:pStyle w:val="HTMLPreformatted"/>
        <w:divId w:val="2032412305"/>
        <w:rPr>
          <w:ins w:id="20854" w:author="shorny" w:date="2014-06-09T18:54:00Z"/>
          <w:sz w:val="18"/>
          <w:rPrChange w:id="20855" w:author="shorny" w:date="2014-06-09T18:55:00Z">
            <w:rPr>
              <w:ins w:id="20856" w:author="shorny" w:date="2014-06-09T18:54:00Z"/>
            </w:rPr>
          </w:rPrChange>
        </w:rPr>
      </w:pPr>
      <w:ins w:id="20857" w:author="shorny" w:date="2014-06-09T18:54:00Z">
        <w:r w:rsidRPr="00D26196">
          <w:rPr>
            <w:sz w:val="18"/>
            <w:rPrChange w:id="20858" w:author="shorny" w:date="2014-06-09T18:55:00Z">
              <w:rPr/>
            </w:rPrChange>
          </w:rPr>
          <w:t xml:space="preserve">  </w:t>
        </w:r>
        <w:r w:rsidRPr="00D26196">
          <w:rPr>
            <w:rStyle w:val="keyword1"/>
            <w:sz w:val="18"/>
            <w:rPrChange w:id="20859" w:author="shorny" w:date="2014-06-09T18:55:00Z">
              <w:rPr>
                <w:rStyle w:val="keyword1"/>
              </w:rPr>
            </w:rPrChange>
          </w:rPr>
          <w:t>INNER</w:t>
        </w:r>
        <w:r w:rsidRPr="00D26196">
          <w:rPr>
            <w:sz w:val="18"/>
            <w:rPrChange w:id="20860" w:author="shorny" w:date="2014-06-09T18:55:00Z">
              <w:rPr/>
            </w:rPrChange>
          </w:rPr>
          <w:t xml:space="preserve"> </w:t>
        </w:r>
        <w:r w:rsidRPr="00D26196">
          <w:rPr>
            <w:rStyle w:val="keyword1"/>
            <w:sz w:val="18"/>
            <w:rPrChange w:id="20861" w:author="shorny" w:date="2014-06-09T18:55:00Z">
              <w:rPr>
                <w:rStyle w:val="keyword1"/>
              </w:rPr>
            </w:rPrChange>
          </w:rPr>
          <w:t>JOIN</w:t>
        </w:r>
        <w:r w:rsidRPr="00D26196">
          <w:rPr>
            <w:sz w:val="18"/>
            <w:rPrChange w:id="20862" w:author="shorny" w:date="2014-06-09T18:55:00Z">
              <w:rPr/>
            </w:rPrChange>
          </w:rPr>
          <w:t xml:space="preserve"> rhd.`Award </w:t>
        </w:r>
        <w:r w:rsidRPr="00D26196">
          <w:rPr>
            <w:rStyle w:val="keyword1"/>
            <w:sz w:val="18"/>
            <w:rPrChange w:id="20863" w:author="shorny" w:date="2014-06-09T18:55:00Z">
              <w:rPr>
                <w:rStyle w:val="keyword1"/>
              </w:rPr>
            </w:rPrChange>
          </w:rPr>
          <w:t>Type</w:t>
        </w:r>
        <w:r w:rsidRPr="00D26196">
          <w:rPr>
            <w:sz w:val="18"/>
            <w:rPrChange w:id="20864" w:author="shorny" w:date="2014-06-09T18:55:00Z">
              <w:rPr/>
            </w:rPrChange>
          </w:rPr>
          <w:t xml:space="preserve">` AwType </w:t>
        </w:r>
        <w:r w:rsidRPr="00D26196">
          <w:rPr>
            <w:rStyle w:val="keyword1"/>
            <w:sz w:val="18"/>
            <w:rPrChange w:id="20865" w:author="shorny" w:date="2014-06-09T18:55:00Z">
              <w:rPr>
                <w:rStyle w:val="keyword1"/>
              </w:rPr>
            </w:rPrChange>
          </w:rPr>
          <w:t>ON</w:t>
        </w:r>
        <w:r w:rsidRPr="00D26196">
          <w:rPr>
            <w:sz w:val="18"/>
            <w:rPrChange w:id="20866" w:author="shorny" w:date="2014-06-09T18:55:00Z">
              <w:rPr/>
            </w:rPrChange>
          </w:rPr>
          <w:t xml:space="preserve"> App.AwardID = AwType.AwardID</w:t>
        </w:r>
      </w:ins>
    </w:p>
    <w:p w14:paraId="73416CEF" w14:textId="77777777" w:rsidR="00D26196" w:rsidRPr="00D26196" w:rsidRDefault="00D26196">
      <w:pPr>
        <w:pStyle w:val="HTMLPreformatted"/>
        <w:divId w:val="2032412305"/>
        <w:rPr>
          <w:ins w:id="20867" w:author="shorny" w:date="2014-06-09T18:54:00Z"/>
          <w:sz w:val="18"/>
          <w:rPrChange w:id="20868" w:author="shorny" w:date="2014-06-09T18:55:00Z">
            <w:rPr>
              <w:ins w:id="20869" w:author="shorny" w:date="2014-06-09T18:54:00Z"/>
            </w:rPr>
          </w:rPrChange>
        </w:rPr>
      </w:pPr>
      <w:ins w:id="20870" w:author="shorny" w:date="2014-06-09T18:54:00Z">
        <w:r w:rsidRPr="00D26196">
          <w:rPr>
            <w:sz w:val="18"/>
            <w:rPrChange w:id="20871" w:author="shorny" w:date="2014-06-09T18:55:00Z">
              <w:rPr/>
            </w:rPrChange>
          </w:rPr>
          <w:t xml:space="preserve">  </w:t>
        </w:r>
        <w:r w:rsidRPr="00D26196">
          <w:rPr>
            <w:rStyle w:val="keyword1"/>
            <w:sz w:val="18"/>
            <w:rPrChange w:id="20872" w:author="shorny" w:date="2014-06-09T18:55:00Z">
              <w:rPr>
                <w:rStyle w:val="keyword1"/>
              </w:rPr>
            </w:rPrChange>
          </w:rPr>
          <w:t>WHERE</w:t>
        </w:r>
        <w:r w:rsidRPr="00D26196">
          <w:rPr>
            <w:sz w:val="18"/>
            <w:rPrChange w:id="20873" w:author="shorny" w:date="2014-06-09T18:55:00Z">
              <w:rPr/>
            </w:rPrChange>
          </w:rPr>
          <w:t xml:space="preserve"> Appt.Email = </w:t>
        </w:r>
        <w:r w:rsidRPr="00D26196">
          <w:rPr>
            <w:rStyle w:val="string1"/>
            <w:sz w:val="18"/>
            <w:rPrChange w:id="20874" w:author="shorny" w:date="2014-06-09T18:55:00Z">
              <w:rPr>
                <w:rStyle w:val="string1"/>
              </w:rPr>
            </w:rPrChange>
          </w:rPr>
          <w:t>'don.memo@hotmail.com'</w:t>
        </w:r>
        <w:r w:rsidRPr="00D26196">
          <w:rPr>
            <w:sz w:val="18"/>
            <w:rPrChange w:id="20875" w:author="shorny" w:date="2014-06-09T18:55:00Z">
              <w:rPr/>
            </w:rPrChange>
          </w:rPr>
          <w:t xml:space="preserve"> ;</w:t>
        </w:r>
      </w:ins>
    </w:p>
    <w:p w14:paraId="2FFCEFE1" w14:textId="77777777" w:rsidR="00D26196" w:rsidRPr="00D26196" w:rsidRDefault="00D26196">
      <w:pPr>
        <w:pStyle w:val="HTMLPreformatted"/>
        <w:divId w:val="2032412305"/>
        <w:rPr>
          <w:ins w:id="20876" w:author="shorny" w:date="2014-06-09T18:54:00Z"/>
          <w:sz w:val="18"/>
          <w:rPrChange w:id="20877" w:author="shorny" w:date="2014-06-09T18:55:00Z">
            <w:rPr>
              <w:ins w:id="20878" w:author="shorny" w:date="2014-06-09T18:54:00Z"/>
            </w:rPr>
          </w:rPrChange>
        </w:rPr>
      </w:pPr>
    </w:p>
    <w:p w14:paraId="158B6987" w14:textId="77777777" w:rsidR="00D26196" w:rsidRPr="00D26196" w:rsidRDefault="00D26196">
      <w:pPr>
        <w:pStyle w:val="HTMLPreformatted"/>
        <w:divId w:val="2032412305"/>
        <w:rPr>
          <w:ins w:id="20879" w:author="shorny" w:date="2014-06-09T18:54:00Z"/>
          <w:rStyle w:val="comment1"/>
          <w:sz w:val="18"/>
          <w:rPrChange w:id="20880" w:author="shorny" w:date="2014-06-09T18:55:00Z">
            <w:rPr>
              <w:ins w:id="20881" w:author="shorny" w:date="2014-06-09T18:54:00Z"/>
              <w:rStyle w:val="comment1"/>
            </w:rPr>
          </w:rPrChange>
        </w:rPr>
      </w:pPr>
      <w:ins w:id="20882" w:author="shorny" w:date="2014-06-09T18:54:00Z">
        <w:r w:rsidRPr="00D26196">
          <w:rPr>
            <w:sz w:val="18"/>
            <w:rPrChange w:id="20883" w:author="shorny" w:date="2014-06-09T18:55:00Z">
              <w:rPr>
                <w:color w:val="B22222"/>
              </w:rPr>
            </w:rPrChange>
          </w:rPr>
          <w:t xml:space="preserve">  </w:t>
        </w:r>
        <w:r w:rsidRPr="00D26196">
          <w:rPr>
            <w:rStyle w:val="comment1"/>
            <w:sz w:val="18"/>
            <w:rPrChange w:id="20884" w:author="shorny" w:date="2014-06-09T18:55:00Z">
              <w:rPr>
                <w:rStyle w:val="comment1"/>
              </w:rPr>
            </w:rPrChange>
          </w:rPr>
          <w:t>-- create a temporary table to store the expected results</w:t>
        </w:r>
      </w:ins>
    </w:p>
    <w:p w14:paraId="205C0AE7" w14:textId="77777777" w:rsidR="00D26196" w:rsidRPr="00D26196" w:rsidRDefault="00D26196">
      <w:pPr>
        <w:pStyle w:val="HTMLPreformatted"/>
        <w:divId w:val="2032412305"/>
        <w:rPr>
          <w:ins w:id="20885" w:author="shorny" w:date="2014-06-09T18:54:00Z"/>
          <w:rStyle w:val="comment1"/>
          <w:sz w:val="18"/>
          <w:rPrChange w:id="20886" w:author="shorny" w:date="2014-06-09T18:55:00Z">
            <w:rPr>
              <w:ins w:id="20887" w:author="shorny" w:date="2014-06-09T18:54:00Z"/>
              <w:rStyle w:val="comment1"/>
            </w:rPr>
          </w:rPrChange>
        </w:rPr>
      </w:pPr>
      <w:ins w:id="20888" w:author="shorny" w:date="2014-06-09T18:54:00Z">
        <w:r w:rsidRPr="00D26196">
          <w:rPr>
            <w:sz w:val="18"/>
            <w:rPrChange w:id="20889" w:author="shorny" w:date="2014-06-09T18:55:00Z">
              <w:rPr>
                <w:color w:val="B22222"/>
              </w:rPr>
            </w:rPrChange>
          </w:rPr>
          <w:t xml:space="preserve">  </w:t>
        </w:r>
        <w:r w:rsidRPr="00D26196">
          <w:rPr>
            <w:rStyle w:val="comment1"/>
            <w:sz w:val="18"/>
            <w:rPrChange w:id="20890" w:author="shorny" w:date="2014-06-09T18:55:00Z">
              <w:rPr>
                <w:rStyle w:val="comment1"/>
              </w:rPr>
            </w:rPrChange>
          </w:rPr>
          <w:t>-- expect ApplicationID = 211, Type = 'PhD'</w:t>
        </w:r>
      </w:ins>
    </w:p>
    <w:p w14:paraId="061B15DD" w14:textId="77777777" w:rsidR="00D26196" w:rsidRPr="00D26196" w:rsidRDefault="00D26196">
      <w:pPr>
        <w:pStyle w:val="HTMLPreformatted"/>
        <w:divId w:val="2032412305"/>
        <w:rPr>
          <w:ins w:id="20891" w:author="shorny" w:date="2014-06-09T18:54:00Z"/>
          <w:sz w:val="18"/>
          <w:rPrChange w:id="20892" w:author="shorny" w:date="2014-06-09T18:55:00Z">
            <w:rPr>
              <w:ins w:id="20893" w:author="shorny" w:date="2014-06-09T18:54:00Z"/>
            </w:rPr>
          </w:rPrChange>
        </w:rPr>
      </w:pPr>
      <w:ins w:id="20894" w:author="shorny" w:date="2014-06-09T18:54:00Z">
        <w:r w:rsidRPr="00D26196">
          <w:rPr>
            <w:sz w:val="18"/>
            <w:rPrChange w:id="20895" w:author="shorny" w:date="2014-06-09T18:55:00Z">
              <w:rPr/>
            </w:rPrChange>
          </w:rPr>
          <w:t xml:space="preserve">  </w:t>
        </w:r>
        <w:r w:rsidRPr="00D26196">
          <w:rPr>
            <w:rStyle w:val="keyword1"/>
            <w:sz w:val="18"/>
            <w:rPrChange w:id="20896" w:author="shorny" w:date="2014-06-09T18:55:00Z">
              <w:rPr>
                <w:rStyle w:val="keyword1"/>
              </w:rPr>
            </w:rPrChange>
          </w:rPr>
          <w:t>CREATE</w:t>
        </w:r>
        <w:r w:rsidRPr="00D26196">
          <w:rPr>
            <w:sz w:val="18"/>
            <w:rPrChange w:id="20897" w:author="shorny" w:date="2014-06-09T18:55:00Z">
              <w:rPr/>
            </w:rPrChange>
          </w:rPr>
          <w:t xml:space="preserve"> </w:t>
        </w:r>
        <w:r w:rsidRPr="00D26196">
          <w:rPr>
            <w:rStyle w:val="keyword1"/>
            <w:sz w:val="18"/>
            <w:rPrChange w:id="20898" w:author="shorny" w:date="2014-06-09T18:55:00Z">
              <w:rPr>
                <w:rStyle w:val="keyword1"/>
              </w:rPr>
            </w:rPrChange>
          </w:rPr>
          <w:t>TEMPORARY</w:t>
        </w:r>
        <w:r w:rsidRPr="00D26196">
          <w:rPr>
            <w:sz w:val="18"/>
            <w:rPrChange w:id="20899" w:author="shorny" w:date="2014-06-09T18:55:00Z">
              <w:rPr/>
            </w:rPrChange>
          </w:rPr>
          <w:t xml:space="preserve"> </w:t>
        </w:r>
        <w:r w:rsidRPr="00D26196">
          <w:rPr>
            <w:rStyle w:val="keyword1"/>
            <w:sz w:val="18"/>
            <w:rPrChange w:id="20900" w:author="shorny" w:date="2014-06-09T18:55:00Z">
              <w:rPr>
                <w:rStyle w:val="keyword1"/>
              </w:rPr>
            </w:rPrChange>
          </w:rPr>
          <w:t>TABLE</w:t>
        </w:r>
        <w:r w:rsidRPr="00D26196">
          <w:rPr>
            <w:sz w:val="18"/>
            <w:rPrChange w:id="20901" w:author="shorny" w:date="2014-06-09T18:55:00Z">
              <w:rPr/>
            </w:rPrChange>
          </w:rPr>
          <w:t xml:space="preserve"> </w:t>
        </w:r>
        <w:r w:rsidRPr="00D26196">
          <w:rPr>
            <w:rStyle w:val="function-name1"/>
            <w:sz w:val="18"/>
            <w:rPrChange w:id="20902" w:author="shorny" w:date="2014-06-09T18:55:00Z">
              <w:rPr>
                <w:rStyle w:val="function-name1"/>
              </w:rPr>
            </w:rPrChange>
          </w:rPr>
          <w:t>utrans_c_expecteds</w:t>
        </w:r>
        <w:r w:rsidRPr="00D26196">
          <w:rPr>
            <w:sz w:val="18"/>
            <w:rPrChange w:id="20903" w:author="shorny" w:date="2014-06-09T18:55:00Z">
              <w:rPr/>
            </w:rPrChange>
          </w:rPr>
          <w:t xml:space="preserve"> (</w:t>
        </w:r>
      </w:ins>
    </w:p>
    <w:p w14:paraId="58227FDF" w14:textId="77777777" w:rsidR="00D26196" w:rsidRPr="00D26196" w:rsidRDefault="00D26196">
      <w:pPr>
        <w:pStyle w:val="HTMLPreformatted"/>
        <w:divId w:val="2032412305"/>
        <w:rPr>
          <w:ins w:id="20904" w:author="shorny" w:date="2014-06-09T18:54:00Z"/>
          <w:sz w:val="18"/>
          <w:rPrChange w:id="20905" w:author="shorny" w:date="2014-06-09T18:55:00Z">
            <w:rPr>
              <w:ins w:id="20906" w:author="shorny" w:date="2014-06-09T18:54:00Z"/>
            </w:rPr>
          </w:rPrChange>
        </w:rPr>
      </w:pPr>
      <w:ins w:id="20907" w:author="shorny" w:date="2014-06-09T18:54:00Z">
        <w:r w:rsidRPr="00D26196">
          <w:rPr>
            <w:sz w:val="18"/>
            <w:rPrChange w:id="20908" w:author="shorny" w:date="2014-06-09T18:55:00Z">
              <w:rPr/>
            </w:rPrChange>
          </w:rPr>
          <w:t xml:space="preserve">    ApplicationID </w:t>
        </w:r>
        <w:r w:rsidRPr="00D26196">
          <w:rPr>
            <w:rStyle w:val="type1"/>
            <w:sz w:val="18"/>
            <w:rPrChange w:id="20909" w:author="shorny" w:date="2014-06-09T18:55:00Z">
              <w:rPr>
                <w:rStyle w:val="type1"/>
              </w:rPr>
            </w:rPrChange>
          </w:rPr>
          <w:t>int</w:t>
        </w:r>
        <w:r w:rsidRPr="00D26196">
          <w:rPr>
            <w:sz w:val="18"/>
            <w:rPrChange w:id="20910" w:author="shorny" w:date="2014-06-09T18:55:00Z">
              <w:rPr/>
            </w:rPrChange>
          </w:rPr>
          <w:t xml:space="preserve">(10) </w:t>
        </w:r>
        <w:r w:rsidRPr="00D26196">
          <w:rPr>
            <w:rStyle w:val="keyword1"/>
            <w:sz w:val="18"/>
            <w:rPrChange w:id="20911" w:author="shorny" w:date="2014-06-09T18:55:00Z">
              <w:rPr>
                <w:rStyle w:val="keyword1"/>
              </w:rPr>
            </w:rPrChange>
          </w:rPr>
          <w:t>NOT</w:t>
        </w:r>
        <w:r w:rsidRPr="00D26196">
          <w:rPr>
            <w:sz w:val="18"/>
            <w:rPrChange w:id="20912" w:author="shorny" w:date="2014-06-09T18:55:00Z">
              <w:rPr/>
            </w:rPrChange>
          </w:rPr>
          <w:t xml:space="preserve"> </w:t>
        </w:r>
        <w:r w:rsidRPr="00D26196">
          <w:rPr>
            <w:rStyle w:val="keyword1"/>
            <w:sz w:val="18"/>
            <w:rPrChange w:id="20913" w:author="shorny" w:date="2014-06-09T18:55:00Z">
              <w:rPr>
                <w:rStyle w:val="keyword1"/>
              </w:rPr>
            </w:rPrChange>
          </w:rPr>
          <w:t>NULL</w:t>
        </w:r>
        <w:r w:rsidRPr="00D26196">
          <w:rPr>
            <w:sz w:val="18"/>
            <w:rPrChange w:id="20914" w:author="shorny" w:date="2014-06-09T18:55:00Z">
              <w:rPr/>
            </w:rPrChange>
          </w:rPr>
          <w:t>,</w:t>
        </w:r>
      </w:ins>
    </w:p>
    <w:p w14:paraId="3E907DE1" w14:textId="77777777" w:rsidR="00D26196" w:rsidRPr="00D26196" w:rsidRDefault="00D26196">
      <w:pPr>
        <w:pStyle w:val="HTMLPreformatted"/>
        <w:divId w:val="2032412305"/>
        <w:rPr>
          <w:ins w:id="20915" w:author="shorny" w:date="2014-06-09T18:54:00Z"/>
          <w:sz w:val="18"/>
          <w:rPrChange w:id="20916" w:author="shorny" w:date="2014-06-09T18:55:00Z">
            <w:rPr>
              <w:ins w:id="20917" w:author="shorny" w:date="2014-06-09T18:54:00Z"/>
            </w:rPr>
          </w:rPrChange>
        </w:rPr>
      </w:pPr>
      <w:ins w:id="20918" w:author="shorny" w:date="2014-06-09T18:54:00Z">
        <w:r w:rsidRPr="00D26196">
          <w:rPr>
            <w:sz w:val="18"/>
            <w:rPrChange w:id="20919" w:author="shorny" w:date="2014-06-09T18:55:00Z">
              <w:rPr/>
            </w:rPrChange>
          </w:rPr>
          <w:t xml:space="preserve">    awardType </w:t>
        </w:r>
        <w:r w:rsidRPr="00D26196">
          <w:rPr>
            <w:rStyle w:val="type1"/>
            <w:sz w:val="18"/>
            <w:rPrChange w:id="20920" w:author="shorny" w:date="2014-06-09T18:55:00Z">
              <w:rPr>
                <w:rStyle w:val="type1"/>
              </w:rPr>
            </w:rPrChange>
          </w:rPr>
          <w:t>varchar</w:t>
        </w:r>
        <w:r w:rsidRPr="00D26196">
          <w:rPr>
            <w:sz w:val="18"/>
            <w:rPrChange w:id="20921" w:author="shorny" w:date="2014-06-09T18:55:00Z">
              <w:rPr/>
            </w:rPrChange>
          </w:rPr>
          <w:t>(50)</w:t>
        </w:r>
      </w:ins>
    </w:p>
    <w:p w14:paraId="483A01D8" w14:textId="77777777" w:rsidR="00D26196" w:rsidRPr="00D26196" w:rsidRDefault="00D26196">
      <w:pPr>
        <w:pStyle w:val="HTMLPreformatted"/>
        <w:divId w:val="2032412305"/>
        <w:rPr>
          <w:ins w:id="20922" w:author="shorny" w:date="2014-06-09T18:54:00Z"/>
          <w:sz w:val="18"/>
          <w:rPrChange w:id="20923" w:author="shorny" w:date="2014-06-09T18:55:00Z">
            <w:rPr>
              <w:ins w:id="20924" w:author="shorny" w:date="2014-06-09T18:54:00Z"/>
            </w:rPr>
          </w:rPrChange>
        </w:rPr>
      </w:pPr>
      <w:ins w:id="20925" w:author="shorny" w:date="2014-06-09T18:54:00Z">
        <w:r w:rsidRPr="00D26196">
          <w:rPr>
            <w:sz w:val="18"/>
            <w:rPrChange w:id="20926" w:author="shorny" w:date="2014-06-09T18:55:00Z">
              <w:rPr/>
            </w:rPrChange>
          </w:rPr>
          <w:t xml:space="preserve">  ) ;</w:t>
        </w:r>
      </w:ins>
    </w:p>
    <w:p w14:paraId="7465A4E4" w14:textId="77777777" w:rsidR="00D26196" w:rsidRPr="00D26196" w:rsidRDefault="00D26196">
      <w:pPr>
        <w:pStyle w:val="HTMLPreformatted"/>
        <w:divId w:val="2032412305"/>
        <w:rPr>
          <w:ins w:id="20927" w:author="shorny" w:date="2014-06-09T18:54:00Z"/>
          <w:sz w:val="18"/>
          <w:rPrChange w:id="20928" w:author="shorny" w:date="2014-06-09T18:55:00Z">
            <w:rPr>
              <w:ins w:id="20929" w:author="shorny" w:date="2014-06-09T18:54:00Z"/>
            </w:rPr>
          </w:rPrChange>
        </w:rPr>
      </w:pPr>
      <w:ins w:id="20930" w:author="shorny" w:date="2014-06-09T18:54:00Z">
        <w:r w:rsidRPr="00D26196">
          <w:rPr>
            <w:sz w:val="18"/>
            <w:rPrChange w:id="20931" w:author="shorny" w:date="2014-06-09T18:55:00Z">
              <w:rPr/>
            </w:rPrChange>
          </w:rPr>
          <w:t xml:space="preserve">  </w:t>
        </w:r>
        <w:r w:rsidRPr="00D26196">
          <w:rPr>
            <w:rStyle w:val="keyword1"/>
            <w:sz w:val="18"/>
            <w:rPrChange w:id="20932" w:author="shorny" w:date="2014-06-09T18:55:00Z">
              <w:rPr>
                <w:rStyle w:val="keyword1"/>
              </w:rPr>
            </w:rPrChange>
          </w:rPr>
          <w:t>INSERT</w:t>
        </w:r>
        <w:r w:rsidRPr="00D26196">
          <w:rPr>
            <w:sz w:val="18"/>
            <w:rPrChange w:id="20933" w:author="shorny" w:date="2014-06-09T18:55:00Z">
              <w:rPr/>
            </w:rPrChange>
          </w:rPr>
          <w:t xml:space="preserve"> </w:t>
        </w:r>
        <w:r w:rsidRPr="00D26196">
          <w:rPr>
            <w:rStyle w:val="keyword1"/>
            <w:sz w:val="18"/>
            <w:rPrChange w:id="20934" w:author="shorny" w:date="2014-06-09T18:55:00Z">
              <w:rPr>
                <w:rStyle w:val="keyword1"/>
              </w:rPr>
            </w:rPrChange>
          </w:rPr>
          <w:t>INTO</w:t>
        </w:r>
        <w:r w:rsidRPr="00D26196">
          <w:rPr>
            <w:sz w:val="18"/>
            <w:rPrChange w:id="20935" w:author="shorny" w:date="2014-06-09T18:55:00Z">
              <w:rPr/>
            </w:rPrChange>
          </w:rPr>
          <w:t xml:space="preserve"> utrans_c_expecteds (ApplicationID, awardType)</w:t>
        </w:r>
      </w:ins>
    </w:p>
    <w:p w14:paraId="7A73AE78" w14:textId="77777777" w:rsidR="00D26196" w:rsidRPr="00D26196" w:rsidRDefault="00D26196">
      <w:pPr>
        <w:pStyle w:val="HTMLPreformatted"/>
        <w:divId w:val="2032412305"/>
        <w:rPr>
          <w:ins w:id="20936" w:author="shorny" w:date="2014-06-09T18:54:00Z"/>
          <w:sz w:val="18"/>
          <w:rPrChange w:id="20937" w:author="shorny" w:date="2014-06-09T18:55:00Z">
            <w:rPr>
              <w:ins w:id="20938" w:author="shorny" w:date="2014-06-09T18:54:00Z"/>
            </w:rPr>
          </w:rPrChange>
        </w:rPr>
      </w:pPr>
      <w:ins w:id="20939" w:author="shorny" w:date="2014-06-09T18:54:00Z">
        <w:r w:rsidRPr="00D26196">
          <w:rPr>
            <w:sz w:val="18"/>
            <w:rPrChange w:id="20940" w:author="shorny" w:date="2014-06-09T18:55:00Z">
              <w:rPr/>
            </w:rPrChange>
          </w:rPr>
          <w:t xml:space="preserve">  </w:t>
        </w:r>
        <w:r w:rsidRPr="00D26196">
          <w:rPr>
            <w:rStyle w:val="keyword1"/>
            <w:sz w:val="18"/>
            <w:rPrChange w:id="20941" w:author="shorny" w:date="2014-06-09T18:55:00Z">
              <w:rPr>
                <w:rStyle w:val="keyword1"/>
              </w:rPr>
            </w:rPrChange>
          </w:rPr>
          <w:t>VALUES</w:t>
        </w:r>
        <w:r w:rsidRPr="00D26196">
          <w:rPr>
            <w:sz w:val="18"/>
            <w:rPrChange w:id="20942" w:author="shorny" w:date="2014-06-09T18:55:00Z">
              <w:rPr/>
            </w:rPrChange>
          </w:rPr>
          <w:t xml:space="preserve"> (211, </w:t>
        </w:r>
        <w:r w:rsidRPr="00D26196">
          <w:rPr>
            <w:rStyle w:val="string1"/>
            <w:sz w:val="18"/>
            <w:rPrChange w:id="20943" w:author="shorny" w:date="2014-06-09T18:55:00Z">
              <w:rPr>
                <w:rStyle w:val="string1"/>
              </w:rPr>
            </w:rPrChange>
          </w:rPr>
          <w:t>'PhD'</w:t>
        </w:r>
        <w:r w:rsidRPr="00D26196">
          <w:rPr>
            <w:sz w:val="18"/>
            <w:rPrChange w:id="20944" w:author="shorny" w:date="2014-06-09T18:55:00Z">
              <w:rPr/>
            </w:rPrChange>
          </w:rPr>
          <w:t>);</w:t>
        </w:r>
      </w:ins>
    </w:p>
    <w:p w14:paraId="42F92429" w14:textId="77777777" w:rsidR="00D26196" w:rsidRPr="00D26196" w:rsidRDefault="00D26196">
      <w:pPr>
        <w:pStyle w:val="HTMLPreformatted"/>
        <w:divId w:val="2032412305"/>
        <w:rPr>
          <w:ins w:id="20945" w:author="shorny" w:date="2014-06-09T18:54:00Z"/>
          <w:sz w:val="18"/>
          <w:rPrChange w:id="20946" w:author="shorny" w:date="2014-06-09T18:55:00Z">
            <w:rPr>
              <w:ins w:id="20947" w:author="shorny" w:date="2014-06-09T18:54:00Z"/>
            </w:rPr>
          </w:rPrChange>
        </w:rPr>
      </w:pPr>
    </w:p>
    <w:p w14:paraId="6AED0864" w14:textId="77777777" w:rsidR="00D26196" w:rsidRPr="00D26196" w:rsidRDefault="00D26196">
      <w:pPr>
        <w:pStyle w:val="HTMLPreformatted"/>
        <w:divId w:val="2032412305"/>
        <w:rPr>
          <w:ins w:id="20948" w:author="shorny" w:date="2014-06-09T18:54:00Z"/>
          <w:rStyle w:val="comment1"/>
          <w:sz w:val="18"/>
          <w:rPrChange w:id="20949" w:author="shorny" w:date="2014-06-09T18:55:00Z">
            <w:rPr>
              <w:ins w:id="20950" w:author="shorny" w:date="2014-06-09T18:54:00Z"/>
              <w:rStyle w:val="comment1"/>
            </w:rPr>
          </w:rPrChange>
        </w:rPr>
      </w:pPr>
      <w:ins w:id="20951" w:author="shorny" w:date="2014-06-09T18:54:00Z">
        <w:r w:rsidRPr="00D26196">
          <w:rPr>
            <w:sz w:val="18"/>
            <w:rPrChange w:id="20952" w:author="shorny" w:date="2014-06-09T18:55:00Z">
              <w:rPr>
                <w:color w:val="B22222"/>
              </w:rPr>
            </w:rPrChange>
          </w:rPr>
          <w:t xml:space="preserve">  </w:t>
        </w:r>
        <w:r w:rsidRPr="00D26196">
          <w:rPr>
            <w:rStyle w:val="comment1"/>
            <w:sz w:val="18"/>
            <w:rPrChange w:id="20953" w:author="shorny" w:date="2014-06-09T18:55:00Z">
              <w:rPr>
                <w:rStyle w:val="comment1"/>
              </w:rPr>
            </w:rPrChange>
          </w:rPr>
          <w:t>-- create another temporary table that lists the differences between expected</w:t>
        </w:r>
      </w:ins>
    </w:p>
    <w:p w14:paraId="2267D9D1" w14:textId="77777777" w:rsidR="00D26196" w:rsidRPr="00D26196" w:rsidRDefault="00D26196">
      <w:pPr>
        <w:pStyle w:val="HTMLPreformatted"/>
        <w:divId w:val="2032412305"/>
        <w:rPr>
          <w:ins w:id="20954" w:author="shorny" w:date="2014-06-09T18:54:00Z"/>
          <w:rStyle w:val="comment1"/>
          <w:sz w:val="18"/>
          <w:rPrChange w:id="20955" w:author="shorny" w:date="2014-06-09T18:55:00Z">
            <w:rPr>
              <w:ins w:id="20956" w:author="shorny" w:date="2014-06-09T18:54:00Z"/>
              <w:rStyle w:val="comment1"/>
            </w:rPr>
          </w:rPrChange>
        </w:rPr>
      </w:pPr>
      <w:ins w:id="20957" w:author="shorny" w:date="2014-06-09T18:54:00Z">
        <w:r w:rsidRPr="00D26196">
          <w:rPr>
            <w:sz w:val="18"/>
            <w:rPrChange w:id="20958" w:author="shorny" w:date="2014-06-09T18:55:00Z">
              <w:rPr>
                <w:color w:val="B22222"/>
              </w:rPr>
            </w:rPrChange>
          </w:rPr>
          <w:t xml:space="preserve">  </w:t>
        </w:r>
        <w:r w:rsidRPr="00D26196">
          <w:rPr>
            <w:rStyle w:val="comment1"/>
            <w:sz w:val="18"/>
            <w:rPrChange w:id="20959" w:author="shorny" w:date="2014-06-09T18:55:00Z">
              <w:rPr>
                <w:rStyle w:val="comment1"/>
              </w:rPr>
            </w:rPrChange>
          </w:rPr>
          <w:t>-- results and actuals</w:t>
        </w:r>
      </w:ins>
    </w:p>
    <w:p w14:paraId="051BF993" w14:textId="77777777" w:rsidR="00D26196" w:rsidRPr="00D26196" w:rsidRDefault="00D26196">
      <w:pPr>
        <w:pStyle w:val="HTMLPreformatted"/>
        <w:divId w:val="2032412305"/>
        <w:rPr>
          <w:ins w:id="20960" w:author="shorny" w:date="2014-06-09T18:54:00Z"/>
          <w:sz w:val="18"/>
          <w:rPrChange w:id="20961" w:author="shorny" w:date="2014-06-09T18:55:00Z">
            <w:rPr>
              <w:ins w:id="20962" w:author="shorny" w:date="2014-06-09T18:54:00Z"/>
            </w:rPr>
          </w:rPrChange>
        </w:rPr>
      </w:pPr>
      <w:ins w:id="20963" w:author="shorny" w:date="2014-06-09T18:54:00Z">
        <w:r w:rsidRPr="00D26196">
          <w:rPr>
            <w:sz w:val="18"/>
            <w:rPrChange w:id="20964" w:author="shorny" w:date="2014-06-09T18:55:00Z">
              <w:rPr/>
            </w:rPrChange>
          </w:rPr>
          <w:t xml:space="preserve">  </w:t>
        </w:r>
        <w:r w:rsidRPr="00D26196">
          <w:rPr>
            <w:rStyle w:val="keyword1"/>
            <w:sz w:val="18"/>
            <w:rPrChange w:id="20965" w:author="shorny" w:date="2014-06-09T18:55:00Z">
              <w:rPr>
                <w:rStyle w:val="keyword1"/>
              </w:rPr>
            </w:rPrChange>
          </w:rPr>
          <w:t>CREATE</w:t>
        </w:r>
        <w:r w:rsidRPr="00D26196">
          <w:rPr>
            <w:sz w:val="18"/>
            <w:rPrChange w:id="20966" w:author="shorny" w:date="2014-06-09T18:55:00Z">
              <w:rPr/>
            </w:rPrChange>
          </w:rPr>
          <w:t xml:space="preserve"> </w:t>
        </w:r>
        <w:r w:rsidRPr="00D26196">
          <w:rPr>
            <w:rStyle w:val="keyword1"/>
            <w:sz w:val="18"/>
            <w:rPrChange w:id="20967" w:author="shorny" w:date="2014-06-09T18:55:00Z">
              <w:rPr>
                <w:rStyle w:val="keyword1"/>
              </w:rPr>
            </w:rPrChange>
          </w:rPr>
          <w:t>TEMPORARY</w:t>
        </w:r>
        <w:r w:rsidRPr="00D26196">
          <w:rPr>
            <w:sz w:val="18"/>
            <w:rPrChange w:id="20968" w:author="shorny" w:date="2014-06-09T18:55:00Z">
              <w:rPr/>
            </w:rPrChange>
          </w:rPr>
          <w:t xml:space="preserve"> </w:t>
        </w:r>
        <w:r w:rsidRPr="00D26196">
          <w:rPr>
            <w:rStyle w:val="keyword1"/>
            <w:sz w:val="18"/>
            <w:rPrChange w:id="20969" w:author="shorny" w:date="2014-06-09T18:55:00Z">
              <w:rPr>
                <w:rStyle w:val="keyword1"/>
              </w:rPr>
            </w:rPrChange>
          </w:rPr>
          <w:t>TABLE</w:t>
        </w:r>
        <w:r w:rsidRPr="00D26196">
          <w:rPr>
            <w:sz w:val="18"/>
            <w:rPrChange w:id="20970" w:author="shorny" w:date="2014-06-09T18:55:00Z">
              <w:rPr/>
            </w:rPrChange>
          </w:rPr>
          <w:t xml:space="preserve"> </w:t>
        </w:r>
        <w:r w:rsidRPr="00D26196">
          <w:rPr>
            <w:rStyle w:val="function-name1"/>
            <w:sz w:val="18"/>
            <w:rPrChange w:id="20971" w:author="shorny" w:date="2014-06-09T18:55:00Z">
              <w:rPr>
                <w:rStyle w:val="function-name1"/>
              </w:rPr>
            </w:rPrChange>
          </w:rPr>
          <w:t>utrans_c_problems</w:t>
        </w:r>
      </w:ins>
    </w:p>
    <w:p w14:paraId="1D423D4B" w14:textId="77777777" w:rsidR="00D26196" w:rsidRPr="00D26196" w:rsidRDefault="00D26196">
      <w:pPr>
        <w:pStyle w:val="HTMLPreformatted"/>
        <w:divId w:val="2032412305"/>
        <w:rPr>
          <w:ins w:id="20972" w:author="shorny" w:date="2014-06-09T18:54:00Z"/>
          <w:sz w:val="18"/>
          <w:rPrChange w:id="20973" w:author="shorny" w:date="2014-06-09T18:55:00Z">
            <w:rPr>
              <w:ins w:id="20974" w:author="shorny" w:date="2014-06-09T18:54:00Z"/>
            </w:rPr>
          </w:rPrChange>
        </w:rPr>
      </w:pPr>
      <w:ins w:id="20975" w:author="shorny" w:date="2014-06-09T18:54:00Z">
        <w:r w:rsidRPr="00D26196">
          <w:rPr>
            <w:sz w:val="18"/>
            <w:rPrChange w:id="20976" w:author="shorny" w:date="2014-06-09T18:55:00Z">
              <w:rPr/>
            </w:rPrChange>
          </w:rPr>
          <w:lastRenderedPageBreak/>
          <w:t xml:space="preserve">  </w:t>
        </w:r>
        <w:r w:rsidRPr="00D26196">
          <w:rPr>
            <w:rStyle w:val="keyword1"/>
            <w:sz w:val="18"/>
            <w:rPrChange w:id="20977" w:author="shorny" w:date="2014-06-09T18:55:00Z">
              <w:rPr>
                <w:rStyle w:val="keyword1"/>
              </w:rPr>
            </w:rPrChange>
          </w:rPr>
          <w:t>SELECT</w:t>
        </w:r>
        <w:r w:rsidRPr="00D26196">
          <w:rPr>
            <w:sz w:val="18"/>
            <w:rPrChange w:id="20978" w:author="shorny" w:date="2014-06-09T18:55:00Z">
              <w:rPr/>
            </w:rPrChange>
          </w:rPr>
          <w:t xml:space="preserve"> problems.*</w:t>
        </w:r>
      </w:ins>
    </w:p>
    <w:p w14:paraId="11362544" w14:textId="77777777" w:rsidR="00D26196" w:rsidRPr="00D26196" w:rsidRDefault="00D26196">
      <w:pPr>
        <w:pStyle w:val="HTMLPreformatted"/>
        <w:divId w:val="2032412305"/>
        <w:rPr>
          <w:ins w:id="20979" w:author="shorny" w:date="2014-06-09T18:54:00Z"/>
          <w:sz w:val="18"/>
          <w:rPrChange w:id="20980" w:author="shorny" w:date="2014-06-09T18:55:00Z">
            <w:rPr>
              <w:ins w:id="20981" w:author="shorny" w:date="2014-06-09T18:54:00Z"/>
            </w:rPr>
          </w:rPrChange>
        </w:rPr>
      </w:pPr>
      <w:ins w:id="20982" w:author="shorny" w:date="2014-06-09T18:54:00Z">
        <w:r w:rsidRPr="00D26196">
          <w:rPr>
            <w:sz w:val="18"/>
            <w:rPrChange w:id="20983" w:author="shorny" w:date="2014-06-09T18:55:00Z">
              <w:rPr/>
            </w:rPrChange>
          </w:rPr>
          <w:t xml:space="preserve">  </w:t>
        </w:r>
        <w:r w:rsidRPr="00D26196">
          <w:rPr>
            <w:rStyle w:val="keyword1"/>
            <w:sz w:val="18"/>
            <w:rPrChange w:id="20984" w:author="shorny" w:date="2014-06-09T18:55:00Z">
              <w:rPr>
                <w:rStyle w:val="keyword1"/>
              </w:rPr>
            </w:rPrChange>
          </w:rPr>
          <w:t>FROM</w:t>
        </w:r>
      </w:ins>
    </w:p>
    <w:p w14:paraId="65404BF6" w14:textId="77777777" w:rsidR="00D26196" w:rsidRPr="00D26196" w:rsidRDefault="00D26196">
      <w:pPr>
        <w:pStyle w:val="HTMLPreformatted"/>
        <w:divId w:val="2032412305"/>
        <w:rPr>
          <w:ins w:id="20985" w:author="shorny" w:date="2014-06-09T18:54:00Z"/>
          <w:sz w:val="18"/>
          <w:rPrChange w:id="20986" w:author="shorny" w:date="2014-06-09T18:55:00Z">
            <w:rPr>
              <w:ins w:id="20987" w:author="shorny" w:date="2014-06-09T18:54:00Z"/>
            </w:rPr>
          </w:rPrChange>
        </w:rPr>
      </w:pPr>
      <w:ins w:id="20988" w:author="shorny" w:date="2014-06-09T18:54:00Z">
        <w:r w:rsidRPr="00D26196">
          <w:rPr>
            <w:sz w:val="18"/>
            <w:rPrChange w:id="20989" w:author="shorny" w:date="2014-06-09T18:55:00Z">
              <w:rPr/>
            </w:rPrChange>
          </w:rPr>
          <w:t xml:space="preserve">  (</w:t>
        </w:r>
      </w:ins>
    </w:p>
    <w:p w14:paraId="6EAF074A" w14:textId="77777777" w:rsidR="00D26196" w:rsidRPr="00D26196" w:rsidRDefault="00D26196">
      <w:pPr>
        <w:pStyle w:val="HTMLPreformatted"/>
        <w:divId w:val="2032412305"/>
        <w:rPr>
          <w:ins w:id="20990" w:author="shorny" w:date="2014-06-09T18:54:00Z"/>
          <w:sz w:val="18"/>
          <w:rPrChange w:id="20991" w:author="shorny" w:date="2014-06-09T18:55:00Z">
            <w:rPr>
              <w:ins w:id="20992" w:author="shorny" w:date="2014-06-09T18:54:00Z"/>
            </w:rPr>
          </w:rPrChange>
        </w:rPr>
      </w:pPr>
      <w:ins w:id="20993" w:author="shorny" w:date="2014-06-09T18:54:00Z">
        <w:r w:rsidRPr="00D26196">
          <w:rPr>
            <w:sz w:val="18"/>
            <w:rPrChange w:id="20994" w:author="shorny" w:date="2014-06-09T18:55:00Z">
              <w:rPr/>
            </w:rPrChange>
          </w:rPr>
          <w:t xml:space="preserve">      </w:t>
        </w:r>
        <w:r w:rsidRPr="00D26196">
          <w:rPr>
            <w:rStyle w:val="keyword1"/>
            <w:sz w:val="18"/>
            <w:rPrChange w:id="20995" w:author="shorny" w:date="2014-06-09T18:55:00Z">
              <w:rPr>
                <w:rStyle w:val="keyword1"/>
              </w:rPr>
            </w:rPrChange>
          </w:rPr>
          <w:t>SELECT</w:t>
        </w:r>
        <w:r w:rsidRPr="00D26196">
          <w:rPr>
            <w:sz w:val="18"/>
            <w:rPrChange w:id="20996" w:author="shorny" w:date="2014-06-09T18:55:00Z">
              <w:rPr/>
            </w:rPrChange>
          </w:rPr>
          <w:t xml:space="preserve"> actuals.*</w:t>
        </w:r>
      </w:ins>
    </w:p>
    <w:p w14:paraId="4BB78370" w14:textId="77777777" w:rsidR="00D26196" w:rsidRPr="00D26196" w:rsidRDefault="00D26196">
      <w:pPr>
        <w:pStyle w:val="HTMLPreformatted"/>
        <w:divId w:val="2032412305"/>
        <w:rPr>
          <w:ins w:id="20997" w:author="shorny" w:date="2014-06-09T18:54:00Z"/>
          <w:sz w:val="18"/>
          <w:rPrChange w:id="20998" w:author="shorny" w:date="2014-06-09T18:55:00Z">
            <w:rPr>
              <w:ins w:id="20999" w:author="shorny" w:date="2014-06-09T18:54:00Z"/>
            </w:rPr>
          </w:rPrChange>
        </w:rPr>
      </w:pPr>
      <w:ins w:id="21000" w:author="shorny" w:date="2014-06-09T18:54:00Z">
        <w:r w:rsidRPr="00D26196">
          <w:rPr>
            <w:sz w:val="18"/>
            <w:rPrChange w:id="21001" w:author="shorny" w:date="2014-06-09T18:55:00Z">
              <w:rPr/>
            </w:rPrChange>
          </w:rPr>
          <w:t xml:space="preserve">      </w:t>
        </w:r>
        <w:r w:rsidRPr="00D26196">
          <w:rPr>
            <w:rStyle w:val="keyword1"/>
            <w:sz w:val="18"/>
            <w:rPrChange w:id="21002" w:author="shorny" w:date="2014-06-09T18:55:00Z">
              <w:rPr>
                <w:rStyle w:val="keyword1"/>
              </w:rPr>
            </w:rPrChange>
          </w:rPr>
          <w:t>FROM</w:t>
        </w:r>
        <w:r w:rsidRPr="00D26196">
          <w:rPr>
            <w:sz w:val="18"/>
            <w:rPrChange w:id="21003" w:author="shorny" w:date="2014-06-09T18:55:00Z">
              <w:rPr/>
            </w:rPrChange>
          </w:rPr>
          <w:t xml:space="preserve"> utrans_c_actuals actuals</w:t>
        </w:r>
      </w:ins>
    </w:p>
    <w:p w14:paraId="5A3A4C8F" w14:textId="77777777" w:rsidR="00D26196" w:rsidRPr="00D26196" w:rsidRDefault="00D26196">
      <w:pPr>
        <w:pStyle w:val="HTMLPreformatted"/>
        <w:divId w:val="2032412305"/>
        <w:rPr>
          <w:ins w:id="21004" w:author="shorny" w:date="2014-06-09T18:54:00Z"/>
          <w:sz w:val="18"/>
          <w:rPrChange w:id="21005" w:author="shorny" w:date="2014-06-09T18:55:00Z">
            <w:rPr>
              <w:ins w:id="21006" w:author="shorny" w:date="2014-06-09T18:54:00Z"/>
            </w:rPr>
          </w:rPrChange>
        </w:rPr>
      </w:pPr>
      <w:ins w:id="21007" w:author="shorny" w:date="2014-06-09T18:54:00Z">
        <w:r w:rsidRPr="00D26196">
          <w:rPr>
            <w:sz w:val="18"/>
            <w:rPrChange w:id="21008" w:author="shorny" w:date="2014-06-09T18:55:00Z">
              <w:rPr/>
            </w:rPrChange>
          </w:rPr>
          <w:t xml:space="preserve">      </w:t>
        </w:r>
        <w:r w:rsidRPr="00D26196">
          <w:rPr>
            <w:rStyle w:val="keyword1"/>
            <w:sz w:val="18"/>
            <w:rPrChange w:id="21009" w:author="shorny" w:date="2014-06-09T18:55:00Z">
              <w:rPr>
                <w:rStyle w:val="keyword1"/>
              </w:rPr>
            </w:rPrChange>
          </w:rPr>
          <w:t>UNION</w:t>
        </w:r>
        <w:r w:rsidRPr="00D26196">
          <w:rPr>
            <w:sz w:val="18"/>
            <w:rPrChange w:id="21010" w:author="shorny" w:date="2014-06-09T18:55:00Z">
              <w:rPr/>
            </w:rPrChange>
          </w:rPr>
          <w:t xml:space="preserve"> </w:t>
        </w:r>
        <w:r w:rsidRPr="00D26196">
          <w:rPr>
            <w:rStyle w:val="keyword1"/>
            <w:sz w:val="18"/>
            <w:rPrChange w:id="21011" w:author="shorny" w:date="2014-06-09T18:55:00Z">
              <w:rPr>
                <w:rStyle w:val="keyword1"/>
              </w:rPr>
            </w:rPrChange>
          </w:rPr>
          <w:t>ALL</w:t>
        </w:r>
      </w:ins>
    </w:p>
    <w:p w14:paraId="0997E0DF" w14:textId="77777777" w:rsidR="00D26196" w:rsidRPr="00D26196" w:rsidRDefault="00D26196">
      <w:pPr>
        <w:pStyle w:val="HTMLPreformatted"/>
        <w:divId w:val="2032412305"/>
        <w:rPr>
          <w:ins w:id="21012" w:author="shorny" w:date="2014-06-09T18:54:00Z"/>
          <w:sz w:val="18"/>
          <w:rPrChange w:id="21013" w:author="shorny" w:date="2014-06-09T18:55:00Z">
            <w:rPr>
              <w:ins w:id="21014" w:author="shorny" w:date="2014-06-09T18:54:00Z"/>
            </w:rPr>
          </w:rPrChange>
        </w:rPr>
      </w:pPr>
      <w:ins w:id="21015" w:author="shorny" w:date="2014-06-09T18:54:00Z">
        <w:r w:rsidRPr="00D26196">
          <w:rPr>
            <w:sz w:val="18"/>
            <w:rPrChange w:id="21016" w:author="shorny" w:date="2014-06-09T18:55:00Z">
              <w:rPr/>
            </w:rPrChange>
          </w:rPr>
          <w:t xml:space="preserve">      </w:t>
        </w:r>
        <w:r w:rsidRPr="00D26196">
          <w:rPr>
            <w:rStyle w:val="keyword1"/>
            <w:sz w:val="18"/>
            <w:rPrChange w:id="21017" w:author="shorny" w:date="2014-06-09T18:55:00Z">
              <w:rPr>
                <w:rStyle w:val="keyword1"/>
              </w:rPr>
            </w:rPrChange>
          </w:rPr>
          <w:t>SELECT</w:t>
        </w:r>
        <w:r w:rsidRPr="00D26196">
          <w:rPr>
            <w:sz w:val="18"/>
            <w:rPrChange w:id="21018" w:author="shorny" w:date="2014-06-09T18:55:00Z">
              <w:rPr/>
            </w:rPrChange>
          </w:rPr>
          <w:t xml:space="preserve"> expecteds.*</w:t>
        </w:r>
      </w:ins>
    </w:p>
    <w:p w14:paraId="229A731A" w14:textId="77777777" w:rsidR="00D26196" w:rsidRPr="00D26196" w:rsidRDefault="00D26196">
      <w:pPr>
        <w:pStyle w:val="HTMLPreformatted"/>
        <w:divId w:val="2032412305"/>
        <w:rPr>
          <w:ins w:id="21019" w:author="shorny" w:date="2014-06-09T18:54:00Z"/>
          <w:sz w:val="18"/>
          <w:rPrChange w:id="21020" w:author="shorny" w:date="2014-06-09T18:55:00Z">
            <w:rPr>
              <w:ins w:id="21021" w:author="shorny" w:date="2014-06-09T18:54:00Z"/>
            </w:rPr>
          </w:rPrChange>
        </w:rPr>
      </w:pPr>
      <w:ins w:id="21022" w:author="shorny" w:date="2014-06-09T18:54:00Z">
        <w:r w:rsidRPr="00D26196">
          <w:rPr>
            <w:sz w:val="18"/>
            <w:rPrChange w:id="21023" w:author="shorny" w:date="2014-06-09T18:55:00Z">
              <w:rPr/>
            </w:rPrChange>
          </w:rPr>
          <w:t xml:space="preserve">      </w:t>
        </w:r>
        <w:r w:rsidRPr="00D26196">
          <w:rPr>
            <w:rStyle w:val="keyword1"/>
            <w:sz w:val="18"/>
            <w:rPrChange w:id="21024" w:author="shorny" w:date="2014-06-09T18:55:00Z">
              <w:rPr>
                <w:rStyle w:val="keyword1"/>
              </w:rPr>
            </w:rPrChange>
          </w:rPr>
          <w:t>FROM</w:t>
        </w:r>
        <w:r w:rsidRPr="00D26196">
          <w:rPr>
            <w:sz w:val="18"/>
            <w:rPrChange w:id="21025" w:author="shorny" w:date="2014-06-09T18:55:00Z">
              <w:rPr/>
            </w:rPrChange>
          </w:rPr>
          <w:t xml:space="preserve"> utrans_c_expecteds expecteds</w:t>
        </w:r>
      </w:ins>
    </w:p>
    <w:p w14:paraId="1A3E66BE" w14:textId="77777777" w:rsidR="00D26196" w:rsidRPr="00D26196" w:rsidRDefault="00D26196">
      <w:pPr>
        <w:pStyle w:val="HTMLPreformatted"/>
        <w:divId w:val="2032412305"/>
        <w:rPr>
          <w:ins w:id="21026" w:author="shorny" w:date="2014-06-09T18:54:00Z"/>
          <w:sz w:val="18"/>
          <w:rPrChange w:id="21027" w:author="shorny" w:date="2014-06-09T18:55:00Z">
            <w:rPr>
              <w:ins w:id="21028" w:author="shorny" w:date="2014-06-09T18:54:00Z"/>
            </w:rPr>
          </w:rPrChange>
        </w:rPr>
      </w:pPr>
      <w:ins w:id="21029" w:author="shorny" w:date="2014-06-09T18:54:00Z">
        <w:r w:rsidRPr="00D26196">
          <w:rPr>
            <w:sz w:val="18"/>
            <w:rPrChange w:id="21030" w:author="shorny" w:date="2014-06-09T18:55:00Z">
              <w:rPr/>
            </w:rPrChange>
          </w:rPr>
          <w:t xml:space="preserve">  )  problems</w:t>
        </w:r>
      </w:ins>
    </w:p>
    <w:p w14:paraId="66F846A3" w14:textId="77777777" w:rsidR="00D26196" w:rsidRPr="00D26196" w:rsidRDefault="00D26196">
      <w:pPr>
        <w:pStyle w:val="HTMLPreformatted"/>
        <w:divId w:val="2032412305"/>
        <w:rPr>
          <w:ins w:id="21031" w:author="shorny" w:date="2014-06-09T18:54:00Z"/>
          <w:sz w:val="18"/>
          <w:rPrChange w:id="21032" w:author="shorny" w:date="2014-06-09T18:55:00Z">
            <w:rPr>
              <w:ins w:id="21033" w:author="shorny" w:date="2014-06-09T18:54:00Z"/>
            </w:rPr>
          </w:rPrChange>
        </w:rPr>
      </w:pPr>
      <w:ins w:id="21034" w:author="shorny" w:date="2014-06-09T18:54:00Z">
        <w:r w:rsidRPr="00D26196">
          <w:rPr>
            <w:sz w:val="18"/>
            <w:rPrChange w:id="21035" w:author="shorny" w:date="2014-06-09T18:55:00Z">
              <w:rPr/>
            </w:rPrChange>
          </w:rPr>
          <w:t xml:space="preserve">  </w:t>
        </w:r>
        <w:r w:rsidRPr="00D26196">
          <w:rPr>
            <w:rStyle w:val="keyword1"/>
            <w:sz w:val="18"/>
            <w:rPrChange w:id="21036" w:author="shorny" w:date="2014-06-09T18:55:00Z">
              <w:rPr>
                <w:rStyle w:val="keyword1"/>
              </w:rPr>
            </w:rPrChange>
          </w:rPr>
          <w:t>GROUP</w:t>
        </w:r>
        <w:r w:rsidRPr="00D26196">
          <w:rPr>
            <w:sz w:val="18"/>
            <w:rPrChange w:id="21037" w:author="shorny" w:date="2014-06-09T18:55:00Z">
              <w:rPr/>
            </w:rPrChange>
          </w:rPr>
          <w:t xml:space="preserve"> </w:t>
        </w:r>
        <w:r w:rsidRPr="00D26196">
          <w:rPr>
            <w:rStyle w:val="keyword1"/>
            <w:sz w:val="18"/>
            <w:rPrChange w:id="21038" w:author="shorny" w:date="2014-06-09T18:55:00Z">
              <w:rPr>
                <w:rStyle w:val="keyword1"/>
              </w:rPr>
            </w:rPrChange>
          </w:rPr>
          <w:t>BY</w:t>
        </w:r>
        <w:r w:rsidRPr="00D26196">
          <w:rPr>
            <w:sz w:val="18"/>
            <w:rPrChange w:id="21039" w:author="shorny" w:date="2014-06-09T18:55:00Z">
              <w:rPr/>
            </w:rPrChange>
          </w:rPr>
          <w:t xml:space="preserve"> problems.ApplicationID</w:t>
        </w:r>
      </w:ins>
    </w:p>
    <w:p w14:paraId="5DBABD38" w14:textId="77777777" w:rsidR="00D26196" w:rsidRPr="00D26196" w:rsidRDefault="00D26196">
      <w:pPr>
        <w:pStyle w:val="HTMLPreformatted"/>
        <w:divId w:val="2032412305"/>
        <w:rPr>
          <w:ins w:id="21040" w:author="shorny" w:date="2014-06-09T18:54:00Z"/>
          <w:sz w:val="18"/>
          <w:rPrChange w:id="21041" w:author="shorny" w:date="2014-06-09T18:55:00Z">
            <w:rPr>
              <w:ins w:id="21042" w:author="shorny" w:date="2014-06-09T18:54:00Z"/>
            </w:rPr>
          </w:rPrChange>
        </w:rPr>
      </w:pPr>
      <w:ins w:id="21043" w:author="shorny" w:date="2014-06-09T18:54:00Z">
        <w:r w:rsidRPr="00D26196">
          <w:rPr>
            <w:sz w:val="18"/>
            <w:rPrChange w:id="21044" w:author="shorny" w:date="2014-06-09T18:55:00Z">
              <w:rPr/>
            </w:rPrChange>
          </w:rPr>
          <w:t xml:space="preserve">  </w:t>
        </w:r>
        <w:r w:rsidRPr="00D26196">
          <w:rPr>
            <w:rStyle w:val="keyword1"/>
            <w:sz w:val="18"/>
            <w:rPrChange w:id="21045" w:author="shorny" w:date="2014-06-09T18:55:00Z">
              <w:rPr>
                <w:rStyle w:val="keyword1"/>
              </w:rPr>
            </w:rPrChange>
          </w:rPr>
          <w:t>HAVING</w:t>
        </w:r>
        <w:r w:rsidRPr="00D26196">
          <w:rPr>
            <w:sz w:val="18"/>
            <w:rPrChange w:id="21046" w:author="shorny" w:date="2014-06-09T18:55:00Z">
              <w:rPr/>
            </w:rPrChange>
          </w:rPr>
          <w:t xml:space="preserve"> </w:t>
        </w:r>
        <w:r w:rsidRPr="00D26196">
          <w:rPr>
            <w:rStyle w:val="builtin1"/>
            <w:sz w:val="18"/>
            <w:rPrChange w:id="21047" w:author="shorny" w:date="2014-06-09T18:55:00Z">
              <w:rPr>
                <w:rStyle w:val="builtin1"/>
              </w:rPr>
            </w:rPrChange>
          </w:rPr>
          <w:t>COUNT</w:t>
        </w:r>
        <w:r w:rsidRPr="00D26196">
          <w:rPr>
            <w:sz w:val="18"/>
            <w:rPrChange w:id="21048" w:author="shorny" w:date="2014-06-09T18:55:00Z">
              <w:rPr/>
            </w:rPrChange>
          </w:rPr>
          <w:t>(*) = 1</w:t>
        </w:r>
      </w:ins>
    </w:p>
    <w:p w14:paraId="5FF9FDA9" w14:textId="77777777" w:rsidR="00D26196" w:rsidRPr="00D26196" w:rsidRDefault="00D26196">
      <w:pPr>
        <w:pStyle w:val="HTMLPreformatted"/>
        <w:divId w:val="2032412305"/>
        <w:rPr>
          <w:ins w:id="21049" w:author="shorny" w:date="2014-06-09T18:54:00Z"/>
          <w:sz w:val="18"/>
          <w:rPrChange w:id="21050" w:author="shorny" w:date="2014-06-09T18:55:00Z">
            <w:rPr>
              <w:ins w:id="21051" w:author="shorny" w:date="2014-06-09T18:54:00Z"/>
            </w:rPr>
          </w:rPrChange>
        </w:rPr>
      </w:pPr>
      <w:ins w:id="21052" w:author="shorny" w:date="2014-06-09T18:54:00Z">
        <w:r w:rsidRPr="00D26196">
          <w:rPr>
            <w:sz w:val="18"/>
            <w:rPrChange w:id="21053" w:author="shorny" w:date="2014-06-09T18:55:00Z">
              <w:rPr/>
            </w:rPrChange>
          </w:rPr>
          <w:t xml:space="preserve">  </w:t>
        </w:r>
        <w:r w:rsidRPr="00D26196">
          <w:rPr>
            <w:rStyle w:val="keyword1"/>
            <w:sz w:val="18"/>
            <w:rPrChange w:id="21054" w:author="shorny" w:date="2014-06-09T18:55:00Z">
              <w:rPr>
                <w:rStyle w:val="keyword1"/>
              </w:rPr>
            </w:rPrChange>
          </w:rPr>
          <w:t>ORDER</w:t>
        </w:r>
        <w:r w:rsidRPr="00D26196">
          <w:rPr>
            <w:sz w:val="18"/>
            <w:rPrChange w:id="21055" w:author="shorny" w:date="2014-06-09T18:55:00Z">
              <w:rPr/>
            </w:rPrChange>
          </w:rPr>
          <w:t xml:space="preserve"> </w:t>
        </w:r>
        <w:r w:rsidRPr="00D26196">
          <w:rPr>
            <w:rStyle w:val="keyword1"/>
            <w:sz w:val="18"/>
            <w:rPrChange w:id="21056" w:author="shorny" w:date="2014-06-09T18:55:00Z">
              <w:rPr>
                <w:rStyle w:val="keyword1"/>
              </w:rPr>
            </w:rPrChange>
          </w:rPr>
          <w:t>BY</w:t>
        </w:r>
        <w:r w:rsidRPr="00D26196">
          <w:rPr>
            <w:sz w:val="18"/>
            <w:rPrChange w:id="21057" w:author="shorny" w:date="2014-06-09T18:55:00Z">
              <w:rPr/>
            </w:rPrChange>
          </w:rPr>
          <w:t xml:space="preserve"> problems.ApplicationID ;</w:t>
        </w:r>
      </w:ins>
    </w:p>
    <w:p w14:paraId="148520F4" w14:textId="77777777" w:rsidR="00D26196" w:rsidRPr="00D26196" w:rsidRDefault="00D26196">
      <w:pPr>
        <w:pStyle w:val="HTMLPreformatted"/>
        <w:divId w:val="2032412305"/>
        <w:rPr>
          <w:ins w:id="21058" w:author="shorny" w:date="2014-06-09T18:54:00Z"/>
          <w:sz w:val="18"/>
          <w:rPrChange w:id="21059" w:author="shorny" w:date="2014-06-09T18:55:00Z">
            <w:rPr>
              <w:ins w:id="21060" w:author="shorny" w:date="2014-06-09T18:54:00Z"/>
            </w:rPr>
          </w:rPrChange>
        </w:rPr>
      </w:pPr>
    </w:p>
    <w:p w14:paraId="524DDAF9" w14:textId="77777777" w:rsidR="00D26196" w:rsidRPr="00D26196" w:rsidRDefault="00D26196">
      <w:pPr>
        <w:pStyle w:val="HTMLPreformatted"/>
        <w:divId w:val="2032412305"/>
        <w:rPr>
          <w:ins w:id="21061" w:author="shorny" w:date="2014-06-09T18:54:00Z"/>
          <w:rStyle w:val="comment1"/>
          <w:sz w:val="18"/>
          <w:rPrChange w:id="21062" w:author="shorny" w:date="2014-06-09T18:55:00Z">
            <w:rPr>
              <w:ins w:id="21063" w:author="shorny" w:date="2014-06-09T18:54:00Z"/>
              <w:rStyle w:val="comment1"/>
            </w:rPr>
          </w:rPrChange>
        </w:rPr>
      </w:pPr>
      <w:ins w:id="21064" w:author="shorny" w:date="2014-06-09T18:54:00Z">
        <w:r w:rsidRPr="00D26196">
          <w:rPr>
            <w:sz w:val="18"/>
            <w:rPrChange w:id="21065" w:author="shorny" w:date="2014-06-09T18:55:00Z">
              <w:rPr>
                <w:color w:val="B22222"/>
              </w:rPr>
            </w:rPrChange>
          </w:rPr>
          <w:t xml:space="preserve">  </w:t>
        </w:r>
        <w:r w:rsidRPr="00D26196">
          <w:rPr>
            <w:rStyle w:val="comment1"/>
            <w:sz w:val="18"/>
            <w:rPrChange w:id="21066" w:author="shorny" w:date="2014-06-09T18:55:00Z">
              <w:rPr>
                <w:rStyle w:val="comment1"/>
              </w:rPr>
            </w:rPrChange>
          </w:rPr>
          <w:t>-- report an error if the 'problems' table isn't empty</w:t>
        </w:r>
      </w:ins>
    </w:p>
    <w:p w14:paraId="0FD6745A" w14:textId="77777777" w:rsidR="00D26196" w:rsidRPr="00D26196" w:rsidRDefault="00D26196">
      <w:pPr>
        <w:pStyle w:val="HTMLPreformatted"/>
        <w:divId w:val="2032412305"/>
        <w:rPr>
          <w:ins w:id="21067" w:author="shorny" w:date="2014-06-09T18:54:00Z"/>
          <w:sz w:val="18"/>
          <w:rPrChange w:id="21068" w:author="shorny" w:date="2014-06-09T18:55:00Z">
            <w:rPr>
              <w:ins w:id="21069" w:author="shorny" w:date="2014-06-09T18:54:00Z"/>
            </w:rPr>
          </w:rPrChange>
        </w:rPr>
      </w:pPr>
      <w:ins w:id="21070" w:author="shorny" w:date="2014-06-09T18:54:00Z">
        <w:r w:rsidRPr="00D26196">
          <w:rPr>
            <w:sz w:val="18"/>
            <w:rPrChange w:id="21071" w:author="shorny" w:date="2014-06-09T18:55:00Z">
              <w:rPr/>
            </w:rPrChange>
          </w:rPr>
          <w:t xml:space="preserve">  </w:t>
        </w:r>
        <w:r w:rsidRPr="00D26196">
          <w:rPr>
            <w:rStyle w:val="keyword1"/>
            <w:sz w:val="18"/>
            <w:rPrChange w:id="21072" w:author="shorny" w:date="2014-06-09T18:55:00Z">
              <w:rPr>
                <w:rStyle w:val="keyword1"/>
              </w:rPr>
            </w:rPrChange>
          </w:rPr>
          <w:t>CALL</w:t>
        </w:r>
        <w:r w:rsidRPr="00D26196">
          <w:rPr>
            <w:sz w:val="18"/>
            <w:rPrChange w:id="21073" w:author="shorny" w:date="2014-06-09T18:55:00Z">
              <w:rPr/>
            </w:rPrChange>
          </w:rPr>
          <w:t xml:space="preserve"> stk_unit.assert_table_empty( </w:t>
        </w:r>
      </w:ins>
    </w:p>
    <w:p w14:paraId="313A57C5" w14:textId="77777777" w:rsidR="00D26196" w:rsidRPr="00D26196" w:rsidRDefault="00D26196">
      <w:pPr>
        <w:pStyle w:val="HTMLPreformatted"/>
        <w:divId w:val="2032412305"/>
        <w:rPr>
          <w:ins w:id="21074" w:author="shorny" w:date="2014-06-09T18:54:00Z"/>
          <w:sz w:val="18"/>
          <w:rPrChange w:id="21075" w:author="shorny" w:date="2014-06-09T18:55:00Z">
            <w:rPr>
              <w:ins w:id="21076" w:author="shorny" w:date="2014-06-09T18:54:00Z"/>
            </w:rPr>
          </w:rPrChange>
        </w:rPr>
      </w:pPr>
      <w:ins w:id="21077" w:author="shorny" w:date="2014-06-09T18:54:00Z">
        <w:r w:rsidRPr="00D26196">
          <w:rPr>
            <w:sz w:val="18"/>
            <w:rPrChange w:id="21078" w:author="shorny" w:date="2014-06-09T18:55:00Z">
              <w:rPr/>
            </w:rPrChange>
          </w:rPr>
          <w:t xml:space="preserve">    DATABASE(),</w:t>
        </w:r>
      </w:ins>
    </w:p>
    <w:p w14:paraId="2645E773" w14:textId="77777777" w:rsidR="00D26196" w:rsidRPr="00D26196" w:rsidRDefault="00D26196">
      <w:pPr>
        <w:pStyle w:val="HTMLPreformatted"/>
        <w:divId w:val="2032412305"/>
        <w:rPr>
          <w:ins w:id="21079" w:author="shorny" w:date="2014-06-09T18:54:00Z"/>
          <w:sz w:val="18"/>
          <w:rPrChange w:id="21080" w:author="shorny" w:date="2014-06-09T18:55:00Z">
            <w:rPr>
              <w:ins w:id="21081" w:author="shorny" w:date="2014-06-09T18:54:00Z"/>
            </w:rPr>
          </w:rPrChange>
        </w:rPr>
      </w:pPr>
      <w:ins w:id="21082" w:author="shorny" w:date="2014-06-09T18:54:00Z">
        <w:r w:rsidRPr="00D26196">
          <w:rPr>
            <w:sz w:val="18"/>
            <w:rPrChange w:id="21083" w:author="shorny" w:date="2014-06-09T18:55:00Z">
              <w:rPr/>
            </w:rPrChange>
          </w:rPr>
          <w:t xml:space="preserve">    </w:t>
        </w:r>
        <w:r w:rsidRPr="00D26196">
          <w:rPr>
            <w:rStyle w:val="string1"/>
            <w:sz w:val="18"/>
            <w:rPrChange w:id="21084" w:author="shorny" w:date="2014-06-09T18:55:00Z">
              <w:rPr>
                <w:rStyle w:val="string1"/>
              </w:rPr>
            </w:rPrChange>
          </w:rPr>
          <w:t>'utrans_c_problems'</w:t>
        </w:r>
        <w:r w:rsidRPr="00D26196">
          <w:rPr>
            <w:sz w:val="18"/>
            <w:rPrChange w:id="21085" w:author="shorny" w:date="2014-06-09T18:55:00Z">
              <w:rPr/>
            </w:rPrChange>
          </w:rPr>
          <w:t xml:space="preserve">, </w:t>
        </w:r>
      </w:ins>
    </w:p>
    <w:p w14:paraId="62CCFA2C" w14:textId="77777777" w:rsidR="00D26196" w:rsidRPr="00D26196" w:rsidRDefault="00D26196">
      <w:pPr>
        <w:pStyle w:val="HTMLPreformatted"/>
        <w:divId w:val="2032412305"/>
        <w:rPr>
          <w:ins w:id="21086" w:author="shorny" w:date="2014-06-09T18:54:00Z"/>
          <w:sz w:val="18"/>
          <w:rPrChange w:id="21087" w:author="shorny" w:date="2014-06-09T18:55:00Z">
            <w:rPr>
              <w:ins w:id="21088" w:author="shorny" w:date="2014-06-09T18:54:00Z"/>
            </w:rPr>
          </w:rPrChange>
        </w:rPr>
      </w:pPr>
      <w:ins w:id="21089" w:author="shorny" w:date="2014-06-09T18:54:00Z">
        <w:r w:rsidRPr="00D26196">
          <w:rPr>
            <w:sz w:val="18"/>
            <w:rPrChange w:id="21090" w:author="shorny" w:date="2014-06-09T18:55:00Z">
              <w:rPr/>
            </w:rPrChange>
          </w:rPr>
          <w:t xml:space="preserve">    </w:t>
        </w:r>
        <w:r w:rsidRPr="00D26196">
          <w:rPr>
            <w:rStyle w:val="string1"/>
            <w:sz w:val="18"/>
            <w:rPrChange w:id="21091" w:author="shorny" w:date="2014-06-09T18:55:00Z">
              <w:rPr>
                <w:rStyle w:val="string1"/>
              </w:rPr>
            </w:rPrChange>
          </w:rPr>
          <w:t>'Incorrect results'</w:t>
        </w:r>
        <w:r w:rsidRPr="00D26196">
          <w:rPr>
            <w:sz w:val="18"/>
            <w:rPrChange w:id="21092" w:author="shorny" w:date="2014-06-09T18:55:00Z">
              <w:rPr/>
            </w:rPrChange>
          </w:rPr>
          <w:t xml:space="preserve">) ; </w:t>
        </w:r>
      </w:ins>
    </w:p>
    <w:p w14:paraId="6CA64A31" w14:textId="77777777" w:rsidR="00D26196" w:rsidRPr="00D26196" w:rsidRDefault="00D26196">
      <w:pPr>
        <w:pStyle w:val="HTMLPreformatted"/>
        <w:divId w:val="2032412305"/>
        <w:rPr>
          <w:ins w:id="21093" w:author="shorny" w:date="2014-06-09T18:54:00Z"/>
          <w:sz w:val="18"/>
          <w:rPrChange w:id="21094" w:author="shorny" w:date="2014-06-09T18:55:00Z">
            <w:rPr>
              <w:ins w:id="21095" w:author="shorny" w:date="2014-06-09T18:54:00Z"/>
            </w:rPr>
          </w:rPrChange>
        </w:rPr>
      </w:pPr>
    </w:p>
    <w:p w14:paraId="42791C55" w14:textId="77777777" w:rsidR="00D26196" w:rsidRPr="00D26196" w:rsidRDefault="00D26196">
      <w:pPr>
        <w:pStyle w:val="HTMLPreformatted"/>
        <w:divId w:val="2032412305"/>
        <w:rPr>
          <w:ins w:id="21096" w:author="shorny" w:date="2014-06-09T18:54:00Z"/>
          <w:sz w:val="18"/>
          <w:rPrChange w:id="21097" w:author="shorny" w:date="2014-06-09T18:55:00Z">
            <w:rPr>
              <w:ins w:id="21098" w:author="shorny" w:date="2014-06-09T18:54:00Z"/>
            </w:rPr>
          </w:rPrChange>
        </w:rPr>
      </w:pPr>
      <w:ins w:id="21099" w:author="shorny" w:date="2014-06-09T18:54:00Z">
        <w:r w:rsidRPr="00D26196">
          <w:rPr>
            <w:sz w:val="18"/>
            <w:rPrChange w:id="21100" w:author="shorny" w:date="2014-06-09T18:55:00Z">
              <w:rPr/>
            </w:rPrChange>
          </w:rPr>
          <w:t xml:space="preserve">  </w:t>
        </w:r>
        <w:r w:rsidRPr="00D26196">
          <w:rPr>
            <w:rStyle w:val="keyword1"/>
            <w:sz w:val="18"/>
            <w:rPrChange w:id="21101" w:author="shorny" w:date="2014-06-09T18:55:00Z">
              <w:rPr>
                <w:rStyle w:val="keyword1"/>
              </w:rPr>
            </w:rPrChange>
          </w:rPr>
          <w:t>DROP</w:t>
        </w:r>
        <w:r w:rsidRPr="00D26196">
          <w:rPr>
            <w:sz w:val="18"/>
            <w:rPrChange w:id="21102" w:author="shorny" w:date="2014-06-09T18:55:00Z">
              <w:rPr/>
            </w:rPrChange>
          </w:rPr>
          <w:t xml:space="preserve"> </w:t>
        </w:r>
        <w:r w:rsidRPr="00D26196">
          <w:rPr>
            <w:rStyle w:val="keyword1"/>
            <w:sz w:val="18"/>
            <w:rPrChange w:id="21103" w:author="shorny" w:date="2014-06-09T18:55:00Z">
              <w:rPr>
                <w:rStyle w:val="keyword1"/>
              </w:rPr>
            </w:rPrChange>
          </w:rPr>
          <w:t>TABLE</w:t>
        </w:r>
        <w:r w:rsidRPr="00D26196">
          <w:rPr>
            <w:sz w:val="18"/>
            <w:rPrChange w:id="21104" w:author="shorny" w:date="2014-06-09T18:55:00Z">
              <w:rPr/>
            </w:rPrChange>
          </w:rPr>
          <w:t xml:space="preserve"> </w:t>
        </w:r>
        <w:r w:rsidRPr="00D26196">
          <w:rPr>
            <w:rStyle w:val="function-name1"/>
            <w:sz w:val="18"/>
            <w:rPrChange w:id="21105" w:author="shorny" w:date="2014-06-09T18:55:00Z">
              <w:rPr>
                <w:rStyle w:val="function-name1"/>
              </w:rPr>
            </w:rPrChange>
          </w:rPr>
          <w:t>utrans_c_expecteds</w:t>
        </w:r>
        <w:r w:rsidRPr="00D26196">
          <w:rPr>
            <w:sz w:val="18"/>
            <w:rPrChange w:id="21106" w:author="shorny" w:date="2014-06-09T18:55:00Z">
              <w:rPr/>
            </w:rPrChange>
          </w:rPr>
          <w:t xml:space="preserve"> ;</w:t>
        </w:r>
      </w:ins>
    </w:p>
    <w:p w14:paraId="3B40BD53" w14:textId="77777777" w:rsidR="00D26196" w:rsidRPr="00D26196" w:rsidRDefault="00D26196">
      <w:pPr>
        <w:pStyle w:val="HTMLPreformatted"/>
        <w:divId w:val="2032412305"/>
        <w:rPr>
          <w:ins w:id="21107" w:author="shorny" w:date="2014-06-09T18:54:00Z"/>
          <w:sz w:val="18"/>
          <w:rPrChange w:id="21108" w:author="shorny" w:date="2014-06-09T18:55:00Z">
            <w:rPr>
              <w:ins w:id="21109" w:author="shorny" w:date="2014-06-09T18:54:00Z"/>
            </w:rPr>
          </w:rPrChange>
        </w:rPr>
      </w:pPr>
      <w:ins w:id="21110" w:author="shorny" w:date="2014-06-09T18:54:00Z">
        <w:r w:rsidRPr="00D26196">
          <w:rPr>
            <w:sz w:val="18"/>
            <w:rPrChange w:id="21111" w:author="shorny" w:date="2014-06-09T18:55:00Z">
              <w:rPr/>
            </w:rPrChange>
          </w:rPr>
          <w:t xml:space="preserve">  </w:t>
        </w:r>
        <w:r w:rsidRPr="00D26196">
          <w:rPr>
            <w:rStyle w:val="keyword1"/>
            <w:sz w:val="18"/>
            <w:rPrChange w:id="21112" w:author="shorny" w:date="2014-06-09T18:55:00Z">
              <w:rPr>
                <w:rStyle w:val="keyword1"/>
              </w:rPr>
            </w:rPrChange>
          </w:rPr>
          <w:t>DROP</w:t>
        </w:r>
        <w:r w:rsidRPr="00D26196">
          <w:rPr>
            <w:sz w:val="18"/>
            <w:rPrChange w:id="21113" w:author="shorny" w:date="2014-06-09T18:55:00Z">
              <w:rPr/>
            </w:rPrChange>
          </w:rPr>
          <w:t xml:space="preserve"> </w:t>
        </w:r>
        <w:r w:rsidRPr="00D26196">
          <w:rPr>
            <w:rStyle w:val="keyword1"/>
            <w:sz w:val="18"/>
            <w:rPrChange w:id="21114" w:author="shorny" w:date="2014-06-09T18:55:00Z">
              <w:rPr>
                <w:rStyle w:val="keyword1"/>
              </w:rPr>
            </w:rPrChange>
          </w:rPr>
          <w:t>TABLE</w:t>
        </w:r>
        <w:r w:rsidRPr="00D26196">
          <w:rPr>
            <w:sz w:val="18"/>
            <w:rPrChange w:id="21115" w:author="shorny" w:date="2014-06-09T18:55:00Z">
              <w:rPr/>
            </w:rPrChange>
          </w:rPr>
          <w:t xml:space="preserve"> </w:t>
        </w:r>
        <w:r w:rsidRPr="00D26196">
          <w:rPr>
            <w:rStyle w:val="function-name1"/>
            <w:sz w:val="18"/>
            <w:rPrChange w:id="21116" w:author="shorny" w:date="2014-06-09T18:55:00Z">
              <w:rPr>
                <w:rStyle w:val="function-name1"/>
              </w:rPr>
            </w:rPrChange>
          </w:rPr>
          <w:t>utrans_c_actuals</w:t>
        </w:r>
        <w:r w:rsidRPr="00D26196">
          <w:rPr>
            <w:sz w:val="18"/>
            <w:rPrChange w:id="21117" w:author="shorny" w:date="2014-06-09T18:55:00Z">
              <w:rPr/>
            </w:rPrChange>
          </w:rPr>
          <w:t xml:space="preserve"> ;</w:t>
        </w:r>
      </w:ins>
    </w:p>
    <w:p w14:paraId="3DABE7D4" w14:textId="77777777" w:rsidR="00D26196" w:rsidRPr="00D26196" w:rsidRDefault="00D26196">
      <w:pPr>
        <w:pStyle w:val="HTMLPreformatted"/>
        <w:divId w:val="2032412305"/>
        <w:rPr>
          <w:ins w:id="21118" w:author="shorny" w:date="2014-06-09T18:54:00Z"/>
          <w:sz w:val="18"/>
          <w:rPrChange w:id="21119" w:author="shorny" w:date="2014-06-09T18:55:00Z">
            <w:rPr>
              <w:ins w:id="21120" w:author="shorny" w:date="2014-06-09T18:54:00Z"/>
            </w:rPr>
          </w:rPrChange>
        </w:rPr>
      </w:pPr>
      <w:ins w:id="21121" w:author="shorny" w:date="2014-06-09T18:54:00Z">
        <w:r w:rsidRPr="00D26196">
          <w:rPr>
            <w:sz w:val="18"/>
            <w:rPrChange w:id="21122" w:author="shorny" w:date="2014-06-09T18:55:00Z">
              <w:rPr/>
            </w:rPrChange>
          </w:rPr>
          <w:t xml:space="preserve">  </w:t>
        </w:r>
        <w:r w:rsidRPr="00D26196">
          <w:rPr>
            <w:rStyle w:val="keyword1"/>
            <w:sz w:val="18"/>
            <w:rPrChange w:id="21123" w:author="shorny" w:date="2014-06-09T18:55:00Z">
              <w:rPr>
                <w:rStyle w:val="keyword1"/>
              </w:rPr>
            </w:rPrChange>
          </w:rPr>
          <w:t>DROP</w:t>
        </w:r>
        <w:r w:rsidRPr="00D26196">
          <w:rPr>
            <w:sz w:val="18"/>
            <w:rPrChange w:id="21124" w:author="shorny" w:date="2014-06-09T18:55:00Z">
              <w:rPr/>
            </w:rPrChange>
          </w:rPr>
          <w:t xml:space="preserve"> </w:t>
        </w:r>
        <w:r w:rsidRPr="00D26196">
          <w:rPr>
            <w:rStyle w:val="keyword1"/>
            <w:sz w:val="18"/>
            <w:rPrChange w:id="21125" w:author="shorny" w:date="2014-06-09T18:55:00Z">
              <w:rPr>
                <w:rStyle w:val="keyword1"/>
              </w:rPr>
            </w:rPrChange>
          </w:rPr>
          <w:t>TABLE</w:t>
        </w:r>
        <w:r w:rsidRPr="00D26196">
          <w:rPr>
            <w:sz w:val="18"/>
            <w:rPrChange w:id="21126" w:author="shorny" w:date="2014-06-09T18:55:00Z">
              <w:rPr/>
            </w:rPrChange>
          </w:rPr>
          <w:t xml:space="preserve"> </w:t>
        </w:r>
        <w:r w:rsidRPr="00D26196">
          <w:rPr>
            <w:rStyle w:val="function-name1"/>
            <w:sz w:val="18"/>
            <w:rPrChange w:id="21127" w:author="shorny" w:date="2014-06-09T18:55:00Z">
              <w:rPr>
                <w:rStyle w:val="function-name1"/>
              </w:rPr>
            </w:rPrChange>
          </w:rPr>
          <w:t>utrans_c_problems</w:t>
        </w:r>
        <w:r w:rsidRPr="00D26196">
          <w:rPr>
            <w:sz w:val="18"/>
            <w:rPrChange w:id="21128" w:author="shorny" w:date="2014-06-09T18:55:00Z">
              <w:rPr/>
            </w:rPrChange>
          </w:rPr>
          <w:t xml:space="preserve"> ;</w:t>
        </w:r>
      </w:ins>
    </w:p>
    <w:p w14:paraId="06E97F38" w14:textId="77777777" w:rsidR="00D26196" w:rsidRPr="00D26196" w:rsidRDefault="00D26196">
      <w:pPr>
        <w:pStyle w:val="HTMLPreformatted"/>
        <w:divId w:val="2032412305"/>
        <w:rPr>
          <w:ins w:id="21129" w:author="shorny" w:date="2014-06-09T18:54:00Z"/>
          <w:sz w:val="18"/>
          <w:rPrChange w:id="21130" w:author="shorny" w:date="2014-06-09T18:55:00Z">
            <w:rPr>
              <w:ins w:id="21131" w:author="shorny" w:date="2014-06-09T18:54:00Z"/>
            </w:rPr>
          </w:rPrChange>
        </w:rPr>
      </w:pPr>
      <w:ins w:id="21132" w:author="shorny" w:date="2014-06-09T18:54:00Z">
        <w:r w:rsidRPr="00D26196">
          <w:rPr>
            <w:rStyle w:val="keyword1"/>
            <w:sz w:val="18"/>
            <w:rPrChange w:id="21133" w:author="shorny" w:date="2014-06-09T18:55:00Z">
              <w:rPr>
                <w:rStyle w:val="keyword1"/>
              </w:rPr>
            </w:rPrChange>
          </w:rPr>
          <w:t>END</w:t>
        </w:r>
        <w:r w:rsidRPr="00D26196">
          <w:rPr>
            <w:sz w:val="18"/>
            <w:rPrChange w:id="21134" w:author="shorny" w:date="2014-06-09T18:55:00Z">
              <w:rPr/>
            </w:rPrChange>
          </w:rPr>
          <w:t xml:space="preserve"> $$</w:t>
        </w:r>
      </w:ins>
    </w:p>
    <w:p w14:paraId="46C23A98" w14:textId="77777777" w:rsidR="00D26196" w:rsidRPr="00D26196" w:rsidRDefault="00D26196">
      <w:pPr>
        <w:pStyle w:val="HTMLPreformatted"/>
        <w:divId w:val="2032412305"/>
        <w:rPr>
          <w:ins w:id="21135" w:author="shorny" w:date="2014-06-09T18:54:00Z"/>
          <w:sz w:val="18"/>
          <w:rPrChange w:id="21136" w:author="shorny" w:date="2014-06-09T18:55:00Z">
            <w:rPr>
              <w:ins w:id="21137" w:author="shorny" w:date="2014-06-09T18:54:00Z"/>
            </w:rPr>
          </w:rPrChange>
        </w:rPr>
      </w:pPr>
    </w:p>
    <w:p w14:paraId="244EBC5A" w14:textId="77777777" w:rsidR="00D26196" w:rsidRPr="00D26196" w:rsidRDefault="00D26196">
      <w:pPr>
        <w:pStyle w:val="HTMLPreformatted"/>
        <w:divId w:val="2032412305"/>
        <w:rPr>
          <w:ins w:id="21138" w:author="shorny" w:date="2014-06-09T18:54:00Z"/>
          <w:rStyle w:val="comment1"/>
          <w:sz w:val="18"/>
          <w:rPrChange w:id="21139" w:author="shorny" w:date="2014-06-09T18:55:00Z">
            <w:rPr>
              <w:ins w:id="21140" w:author="shorny" w:date="2014-06-09T18:54:00Z"/>
              <w:rStyle w:val="comment1"/>
            </w:rPr>
          </w:rPrChange>
        </w:rPr>
      </w:pPr>
      <w:ins w:id="21141" w:author="shorny" w:date="2014-06-09T18:54:00Z">
        <w:r w:rsidRPr="00D26196">
          <w:rPr>
            <w:rStyle w:val="comment1"/>
            <w:sz w:val="18"/>
            <w:rPrChange w:id="21142" w:author="shorny" w:date="2014-06-09T18:55:00Z">
              <w:rPr>
                <w:rStyle w:val="comment1"/>
              </w:rPr>
            </w:rPrChange>
          </w:rPr>
          <w:t>-- -----------------------------------------------------------------------------</w:t>
        </w:r>
      </w:ins>
    </w:p>
    <w:p w14:paraId="7B9C8815" w14:textId="77777777" w:rsidR="00D26196" w:rsidRPr="00D26196" w:rsidRDefault="00D26196">
      <w:pPr>
        <w:pStyle w:val="HTMLPreformatted"/>
        <w:divId w:val="2032412305"/>
        <w:rPr>
          <w:ins w:id="21143" w:author="shorny" w:date="2014-06-09T18:54:00Z"/>
          <w:rStyle w:val="comment1"/>
          <w:sz w:val="18"/>
          <w:rPrChange w:id="21144" w:author="shorny" w:date="2014-06-09T18:55:00Z">
            <w:rPr>
              <w:ins w:id="21145" w:author="shorny" w:date="2014-06-09T18:54:00Z"/>
              <w:rStyle w:val="comment1"/>
            </w:rPr>
          </w:rPrChange>
        </w:rPr>
      </w:pPr>
      <w:ins w:id="21146" w:author="shorny" w:date="2014-06-09T18:54:00Z">
        <w:r w:rsidRPr="00D26196">
          <w:rPr>
            <w:rStyle w:val="comment1"/>
            <w:sz w:val="18"/>
            <w:rPrChange w:id="21147" w:author="shorny" w:date="2014-06-09T18:55:00Z">
              <w:rPr>
                <w:rStyle w:val="comment1"/>
              </w:rPr>
            </w:rPrChange>
          </w:rPr>
          <w:t>-- d) Look up incomplete applications</w:t>
        </w:r>
      </w:ins>
    </w:p>
    <w:p w14:paraId="3F1D8118" w14:textId="77777777" w:rsidR="00D26196" w:rsidRPr="00D26196" w:rsidRDefault="00D26196">
      <w:pPr>
        <w:pStyle w:val="HTMLPreformatted"/>
        <w:divId w:val="2032412305"/>
        <w:rPr>
          <w:ins w:id="21148" w:author="shorny" w:date="2014-06-09T18:54:00Z"/>
          <w:sz w:val="18"/>
          <w:rPrChange w:id="21149" w:author="shorny" w:date="2014-06-09T18:55:00Z">
            <w:rPr>
              <w:ins w:id="21150" w:author="shorny" w:date="2014-06-09T18:54:00Z"/>
            </w:rPr>
          </w:rPrChange>
        </w:rPr>
      </w:pPr>
      <w:ins w:id="21151" w:author="shorny" w:date="2014-06-09T18:54:00Z">
        <w:r w:rsidRPr="00D26196">
          <w:rPr>
            <w:rStyle w:val="keyword1"/>
            <w:sz w:val="18"/>
            <w:rPrChange w:id="21152" w:author="shorny" w:date="2014-06-09T18:55:00Z">
              <w:rPr>
                <w:rStyle w:val="keyword1"/>
              </w:rPr>
            </w:rPrChange>
          </w:rPr>
          <w:t>CREATE</w:t>
        </w:r>
        <w:r w:rsidRPr="00D26196">
          <w:rPr>
            <w:sz w:val="18"/>
            <w:rPrChange w:id="21153" w:author="shorny" w:date="2014-06-09T18:55:00Z">
              <w:rPr/>
            </w:rPrChange>
          </w:rPr>
          <w:t xml:space="preserve"> </w:t>
        </w:r>
        <w:r w:rsidRPr="00D26196">
          <w:rPr>
            <w:rStyle w:val="keyword1"/>
            <w:sz w:val="18"/>
            <w:rPrChange w:id="21154" w:author="shorny" w:date="2014-06-09T18:55:00Z">
              <w:rPr>
                <w:rStyle w:val="keyword1"/>
              </w:rPr>
            </w:rPrChange>
          </w:rPr>
          <w:t>PROCEDURE</w:t>
        </w:r>
        <w:r w:rsidRPr="00D26196">
          <w:rPr>
            <w:sz w:val="18"/>
            <w:rPrChange w:id="21155" w:author="shorny" w:date="2014-06-09T18:55:00Z">
              <w:rPr/>
            </w:rPrChange>
          </w:rPr>
          <w:t xml:space="preserve"> </w:t>
        </w:r>
        <w:r w:rsidRPr="00D26196">
          <w:rPr>
            <w:rStyle w:val="function-name1"/>
            <w:sz w:val="18"/>
            <w:rPrChange w:id="21156" w:author="shorny" w:date="2014-06-09T18:55:00Z">
              <w:rPr>
                <w:rStyle w:val="function-name1"/>
              </w:rPr>
            </w:rPrChange>
          </w:rPr>
          <w:t>test_utrans_d</w:t>
        </w:r>
        <w:r w:rsidRPr="00D26196">
          <w:rPr>
            <w:sz w:val="18"/>
            <w:rPrChange w:id="21157" w:author="shorny" w:date="2014-06-09T18:55:00Z">
              <w:rPr/>
            </w:rPrChange>
          </w:rPr>
          <w:t xml:space="preserve">() </w:t>
        </w:r>
      </w:ins>
    </w:p>
    <w:p w14:paraId="69EE4C1C" w14:textId="77777777" w:rsidR="00D26196" w:rsidRPr="00D26196" w:rsidRDefault="00D26196">
      <w:pPr>
        <w:pStyle w:val="HTMLPreformatted"/>
        <w:divId w:val="2032412305"/>
        <w:rPr>
          <w:ins w:id="21158" w:author="shorny" w:date="2014-06-09T18:54:00Z"/>
          <w:sz w:val="18"/>
          <w:rPrChange w:id="21159" w:author="shorny" w:date="2014-06-09T18:55:00Z">
            <w:rPr>
              <w:ins w:id="21160" w:author="shorny" w:date="2014-06-09T18:54:00Z"/>
            </w:rPr>
          </w:rPrChange>
        </w:rPr>
      </w:pPr>
      <w:ins w:id="21161" w:author="shorny" w:date="2014-06-09T18:54:00Z">
        <w:r w:rsidRPr="00D26196">
          <w:rPr>
            <w:rStyle w:val="keyword1"/>
            <w:sz w:val="18"/>
            <w:rPrChange w:id="21162" w:author="shorny" w:date="2014-06-09T18:55:00Z">
              <w:rPr>
                <w:rStyle w:val="keyword1"/>
              </w:rPr>
            </w:rPrChange>
          </w:rPr>
          <w:t>BEGIN</w:t>
        </w:r>
      </w:ins>
    </w:p>
    <w:p w14:paraId="75EAB891" w14:textId="77777777" w:rsidR="00D26196" w:rsidRPr="00D26196" w:rsidRDefault="00D26196">
      <w:pPr>
        <w:pStyle w:val="HTMLPreformatted"/>
        <w:divId w:val="2032412305"/>
        <w:rPr>
          <w:ins w:id="21163" w:author="shorny" w:date="2014-06-09T18:54:00Z"/>
          <w:sz w:val="18"/>
          <w:rPrChange w:id="21164" w:author="shorny" w:date="2014-06-09T18:55:00Z">
            <w:rPr>
              <w:ins w:id="21165" w:author="shorny" w:date="2014-06-09T18:54:00Z"/>
            </w:rPr>
          </w:rPrChange>
        </w:rPr>
      </w:pPr>
    </w:p>
    <w:p w14:paraId="48B7902E" w14:textId="77777777" w:rsidR="00D26196" w:rsidRPr="00D26196" w:rsidRDefault="00D26196">
      <w:pPr>
        <w:pStyle w:val="HTMLPreformatted"/>
        <w:divId w:val="2032412305"/>
        <w:rPr>
          <w:ins w:id="21166" w:author="shorny" w:date="2014-06-09T18:54:00Z"/>
          <w:rStyle w:val="comment1"/>
          <w:sz w:val="18"/>
          <w:rPrChange w:id="21167" w:author="shorny" w:date="2014-06-09T18:55:00Z">
            <w:rPr>
              <w:ins w:id="21168" w:author="shorny" w:date="2014-06-09T18:54:00Z"/>
              <w:rStyle w:val="comment1"/>
            </w:rPr>
          </w:rPrChange>
        </w:rPr>
      </w:pPr>
      <w:ins w:id="21169" w:author="shorny" w:date="2014-06-09T18:54:00Z">
        <w:r w:rsidRPr="00D26196">
          <w:rPr>
            <w:sz w:val="18"/>
            <w:rPrChange w:id="21170" w:author="shorny" w:date="2014-06-09T18:55:00Z">
              <w:rPr>
                <w:color w:val="B22222"/>
              </w:rPr>
            </w:rPrChange>
          </w:rPr>
          <w:t xml:space="preserve">  </w:t>
        </w:r>
        <w:r w:rsidRPr="00D26196">
          <w:rPr>
            <w:rStyle w:val="comment1"/>
            <w:sz w:val="18"/>
            <w:rPrChange w:id="21171" w:author="shorny" w:date="2014-06-09T18:55:00Z">
              <w:rPr>
                <w:rStyle w:val="comment1"/>
              </w:rPr>
            </w:rPrChange>
          </w:rPr>
          <w:t>-- run the query for this test and create a temporary table for results</w:t>
        </w:r>
      </w:ins>
    </w:p>
    <w:p w14:paraId="45231824" w14:textId="77777777" w:rsidR="00D26196" w:rsidRPr="00D26196" w:rsidRDefault="00D26196">
      <w:pPr>
        <w:pStyle w:val="HTMLPreformatted"/>
        <w:divId w:val="2032412305"/>
        <w:rPr>
          <w:ins w:id="21172" w:author="shorny" w:date="2014-06-09T18:54:00Z"/>
          <w:sz w:val="18"/>
          <w:rPrChange w:id="21173" w:author="shorny" w:date="2014-06-09T18:55:00Z">
            <w:rPr>
              <w:ins w:id="21174" w:author="shorny" w:date="2014-06-09T18:54:00Z"/>
            </w:rPr>
          </w:rPrChange>
        </w:rPr>
      </w:pPr>
      <w:ins w:id="21175" w:author="shorny" w:date="2014-06-09T18:54:00Z">
        <w:r w:rsidRPr="00D26196">
          <w:rPr>
            <w:sz w:val="18"/>
            <w:rPrChange w:id="21176" w:author="shorny" w:date="2014-06-09T18:55:00Z">
              <w:rPr/>
            </w:rPrChange>
          </w:rPr>
          <w:t xml:space="preserve">  </w:t>
        </w:r>
        <w:r w:rsidRPr="00D26196">
          <w:rPr>
            <w:rStyle w:val="keyword1"/>
            <w:sz w:val="18"/>
            <w:rPrChange w:id="21177" w:author="shorny" w:date="2014-06-09T18:55:00Z">
              <w:rPr>
                <w:rStyle w:val="keyword1"/>
              </w:rPr>
            </w:rPrChange>
          </w:rPr>
          <w:t>CREATE</w:t>
        </w:r>
        <w:r w:rsidRPr="00D26196">
          <w:rPr>
            <w:sz w:val="18"/>
            <w:rPrChange w:id="21178" w:author="shorny" w:date="2014-06-09T18:55:00Z">
              <w:rPr/>
            </w:rPrChange>
          </w:rPr>
          <w:t xml:space="preserve"> </w:t>
        </w:r>
        <w:r w:rsidRPr="00D26196">
          <w:rPr>
            <w:rStyle w:val="keyword1"/>
            <w:sz w:val="18"/>
            <w:rPrChange w:id="21179" w:author="shorny" w:date="2014-06-09T18:55:00Z">
              <w:rPr>
                <w:rStyle w:val="keyword1"/>
              </w:rPr>
            </w:rPrChange>
          </w:rPr>
          <w:t>TEMPORARY</w:t>
        </w:r>
        <w:r w:rsidRPr="00D26196">
          <w:rPr>
            <w:sz w:val="18"/>
            <w:rPrChange w:id="21180" w:author="shorny" w:date="2014-06-09T18:55:00Z">
              <w:rPr/>
            </w:rPrChange>
          </w:rPr>
          <w:t xml:space="preserve"> </w:t>
        </w:r>
        <w:r w:rsidRPr="00D26196">
          <w:rPr>
            <w:rStyle w:val="keyword1"/>
            <w:sz w:val="18"/>
            <w:rPrChange w:id="21181" w:author="shorny" w:date="2014-06-09T18:55:00Z">
              <w:rPr>
                <w:rStyle w:val="keyword1"/>
              </w:rPr>
            </w:rPrChange>
          </w:rPr>
          <w:t>TABLE</w:t>
        </w:r>
        <w:r w:rsidRPr="00D26196">
          <w:rPr>
            <w:sz w:val="18"/>
            <w:rPrChange w:id="21182" w:author="shorny" w:date="2014-06-09T18:55:00Z">
              <w:rPr/>
            </w:rPrChange>
          </w:rPr>
          <w:t xml:space="preserve"> </w:t>
        </w:r>
        <w:r w:rsidRPr="00D26196">
          <w:rPr>
            <w:rStyle w:val="function-name1"/>
            <w:sz w:val="18"/>
            <w:rPrChange w:id="21183" w:author="shorny" w:date="2014-06-09T18:55:00Z">
              <w:rPr>
                <w:rStyle w:val="function-name1"/>
              </w:rPr>
            </w:rPrChange>
          </w:rPr>
          <w:t>utrans_d_actuals</w:t>
        </w:r>
      </w:ins>
    </w:p>
    <w:p w14:paraId="6E61F857" w14:textId="77777777" w:rsidR="00D26196" w:rsidRPr="00D26196" w:rsidRDefault="00D26196">
      <w:pPr>
        <w:pStyle w:val="HTMLPreformatted"/>
        <w:divId w:val="2032412305"/>
        <w:rPr>
          <w:ins w:id="21184" w:author="shorny" w:date="2014-06-09T18:54:00Z"/>
          <w:sz w:val="18"/>
          <w:rPrChange w:id="21185" w:author="shorny" w:date="2014-06-09T18:55:00Z">
            <w:rPr>
              <w:ins w:id="21186" w:author="shorny" w:date="2014-06-09T18:54:00Z"/>
            </w:rPr>
          </w:rPrChange>
        </w:rPr>
      </w:pPr>
      <w:ins w:id="21187" w:author="shorny" w:date="2014-06-09T18:54:00Z">
        <w:r w:rsidRPr="00D26196">
          <w:rPr>
            <w:sz w:val="18"/>
            <w:rPrChange w:id="21188" w:author="shorny" w:date="2014-06-09T18:55:00Z">
              <w:rPr/>
            </w:rPrChange>
          </w:rPr>
          <w:t xml:space="preserve">  </w:t>
        </w:r>
        <w:r w:rsidRPr="00D26196">
          <w:rPr>
            <w:rStyle w:val="keyword1"/>
            <w:sz w:val="18"/>
            <w:rPrChange w:id="21189" w:author="shorny" w:date="2014-06-09T18:55:00Z">
              <w:rPr>
                <w:rStyle w:val="keyword1"/>
              </w:rPr>
            </w:rPrChange>
          </w:rPr>
          <w:t>SELECT</w:t>
        </w:r>
        <w:r w:rsidRPr="00D26196">
          <w:rPr>
            <w:sz w:val="18"/>
            <w:rPrChange w:id="21190" w:author="shorny" w:date="2014-06-09T18:55:00Z">
              <w:rPr/>
            </w:rPrChange>
          </w:rPr>
          <w:t xml:space="preserve"> App.ApplicationID</w:t>
        </w:r>
      </w:ins>
    </w:p>
    <w:p w14:paraId="3F810496" w14:textId="77777777" w:rsidR="00D26196" w:rsidRPr="00D26196" w:rsidRDefault="00D26196">
      <w:pPr>
        <w:pStyle w:val="HTMLPreformatted"/>
        <w:divId w:val="2032412305"/>
        <w:rPr>
          <w:ins w:id="21191" w:author="shorny" w:date="2014-06-09T18:54:00Z"/>
          <w:sz w:val="18"/>
          <w:rPrChange w:id="21192" w:author="shorny" w:date="2014-06-09T18:55:00Z">
            <w:rPr>
              <w:ins w:id="21193" w:author="shorny" w:date="2014-06-09T18:54:00Z"/>
            </w:rPr>
          </w:rPrChange>
        </w:rPr>
      </w:pPr>
      <w:ins w:id="21194" w:author="shorny" w:date="2014-06-09T18:54:00Z">
        <w:r w:rsidRPr="00D26196">
          <w:rPr>
            <w:sz w:val="18"/>
            <w:rPrChange w:id="21195" w:author="shorny" w:date="2014-06-09T18:55:00Z">
              <w:rPr/>
            </w:rPrChange>
          </w:rPr>
          <w:t xml:space="preserve">  </w:t>
        </w:r>
        <w:r w:rsidRPr="00D26196">
          <w:rPr>
            <w:rStyle w:val="keyword1"/>
            <w:sz w:val="18"/>
            <w:rPrChange w:id="21196" w:author="shorny" w:date="2014-06-09T18:55:00Z">
              <w:rPr>
                <w:rStyle w:val="keyword1"/>
              </w:rPr>
            </w:rPrChange>
          </w:rPr>
          <w:t>FROM</w:t>
        </w:r>
        <w:r w:rsidRPr="00D26196">
          <w:rPr>
            <w:sz w:val="18"/>
            <w:rPrChange w:id="21197" w:author="shorny" w:date="2014-06-09T18:55:00Z">
              <w:rPr/>
            </w:rPrChange>
          </w:rPr>
          <w:t xml:space="preserve"> rhd.Application App</w:t>
        </w:r>
      </w:ins>
    </w:p>
    <w:p w14:paraId="5399C662" w14:textId="77777777" w:rsidR="00D26196" w:rsidRPr="00D26196" w:rsidRDefault="00D26196">
      <w:pPr>
        <w:pStyle w:val="HTMLPreformatted"/>
        <w:divId w:val="2032412305"/>
        <w:rPr>
          <w:ins w:id="21198" w:author="shorny" w:date="2014-06-09T18:54:00Z"/>
          <w:sz w:val="18"/>
          <w:rPrChange w:id="21199" w:author="shorny" w:date="2014-06-09T18:55:00Z">
            <w:rPr>
              <w:ins w:id="21200" w:author="shorny" w:date="2014-06-09T18:54:00Z"/>
            </w:rPr>
          </w:rPrChange>
        </w:rPr>
      </w:pPr>
      <w:ins w:id="21201" w:author="shorny" w:date="2014-06-09T18:54:00Z">
        <w:r w:rsidRPr="00D26196">
          <w:rPr>
            <w:sz w:val="18"/>
            <w:rPrChange w:id="21202" w:author="shorny" w:date="2014-06-09T18:55:00Z">
              <w:rPr/>
            </w:rPrChange>
          </w:rPr>
          <w:t xml:space="preserve">  </w:t>
        </w:r>
        <w:r w:rsidRPr="00D26196">
          <w:rPr>
            <w:rStyle w:val="keyword1"/>
            <w:sz w:val="18"/>
            <w:rPrChange w:id="21203" w:author="shorny" w:date="2014-06-09T18:55:00Z">
              <w:rPr>
                <w:rStyle w:val="keyword1"/>
              </w:rPr>
            </w:rPrChange>
          </w:rPr>
          <w:t>WHERE</w:t>
        </w:r>
        <w:r w:rsidRPr="00D26196">
          <w:rPr>
            <w:sz w:val="18"/>
            <w:rPrChange w:id="21204" w:author="shorny" w:date="2014-06-09T18:55:00Z">
              <w:rPr/>
            </w:rPrChange>
          </w:rPr>
          <w:t xml:space="preserve"> App.applicationStatusID &lt; 10500 ;</w:t>
        </w:r>
      </w:ins>
    </w:p>
    <w:p w14:paraId="4D5C79EA" w14:textId="77777777" w:rsidR="00D26196" w:rsidRPr="00D26196" w:rsidRDefault="00D26196">
      <w:pPr>
        <w:pStyle w:val="HTMLPreformatted"/>
        <w:divId w:val="2032412305"/>
        <w:rPr>
          <w:ins w:id="21205" w:author="shorny" w:date="2014-06-09T18:54:00Z"/>
          <w:sz w:val="18"/>
          <w:rPrChange w:id="21206" w:author="shorny" w:date="2014-06-09T18:55:00Z">
            <w:rPr>
              <w:ins w:id="21207" w:author="shorny" w:date="2014-06-09T18:54:00Z"/>
            </w:rPr>
          </w:rPrChange>
        </w:rPr>
      </w:pPr>
    </w:p>
    <w:p w14:paraId="6FBDD774" w14:textId="77777777" w:rsidR="00D26196" w:rsidRPr="00D26196" w:rsidRDefault="00D26196">
      <w:pPr>
        <w:pStyle w:val="HTMLPreformatted"/>
        <w:divId w:val="2032412305"/>
        <w:rPr>
          <w:ins w:id="21208" w:author="shorny" w:date="2014-06-09T18:54:00Z"/>
          <w:rStyle w:val="comment1"/>
          <w:sz w:val="18"/>
          <w:rPrChange w:id="21209" w:author="shorny" w:date="2014-06-09T18:55:00Z">
            <w:rPr>
              <w:ins w:id="21210" w:author="shorny" w:date="2014-06-09T18:54:00Z"/>
              <w:rStyle w:val="comment1"/>
            </w:rPr>
          </w:rPrChange>
        </w:rPr>
      </w:pPr>
      <w:ins w:id="21211" w:author="shorny" w:date="2014-06-09T18:54:00Z">
        <w:r w:rsidRPr="00D26196">
          <w:rPr>
            <w:sz w:val="18"/>
            <w:rPrChange w:id="21212" w:author="shorny" w:date="2014-06-09T18:55:00Z">
              <w:rPr>
                <w:color w:val="B22222"/>
              </w:rPr>
            </w:rPrChange>
          </w:rPr>
          <w:t xml:space="preserve">  </w:t>
        </w:r>
        <w:r w:rsidRPr="00D26196">
          <w:rPr>
            <w:rStyle w:val="comment1"/>
            <w:sz w:val="18"/>
            <w:rPrChange w:id="21213" w:author="shorny" w:date="2014-06-09T18:55:00Z">
              <w:rPr>
                <w:rStyle w:val="comment1"/>
              </w:rPr>
            </w:rPrChange>
          </w:rPr>
          <w:t>-- create a temporary table to store the expected results</w:t>
        </w:r>
      </w:ins>
    </w:p>
    <w:p w14:paraId="60FF67FD" w14:textId="77777777" w:rsidR="00D26196" w:rsidRPr="00D26196" w:rsidRDefault="00D26196">
      <w:pPr>
        <w:pStyle w:val="HTMLPreformatted"/>
        <w:divId w:val="2032412305"/>
        <w:rPr>
          <w:ins w:id="21214" w:author="shorny" w:date="2014-06-09T18:54:00Z"/>
          <w:rStyle w:val="comment1"/>
          <w:sz w:val="18"/>
          <w:rPrChange w:id="21215" w:author="shorny" w:date="2014-06-09T18:55:00Z">
            <w:rPr>
              <w:ins w:id="21216" w:author="shorny" w:date="2014-06-09T18:54:00Z"/>
              <w:rStyle w:val="comment1"/>
            </w:rPr>
          </w:rPrChange>
        </w:rPr>
      </w:pPr>
      <w:ins w:id="21217" w:author="shorny" w:date="2014-06-09T18:54:00Z">
        <w:r w:rsidRPr="00D26196">
          <w:rPr>
            <w:sz w:val="18"/>
            <w:rPrChange w:id="21218" w:author="shorny" w:date="2014-06-09T18:55:00Z">
              <w:rPr>
                <w:color w:val="B22222"/>
              </w:rPr>
            </w:rPrChange>
          </w:rPr>
          <w:t xml:space="preserve">  </w:t>
        </w:r>
        <w:r w:rsidRPr="00D26196">
          <w:rPr>
            <w:rStyle w:val="comment1"/>
            <w:sz w:val="18"/>
            <w:rPrChange w:id="21219" w:author="shorny" w:date="2014-06-09T18:55:00Z">
              <w:rPr>
                <w:rStyle w:val="comment1"/>
              </w:rPr>
            </w:rPrChange>
          </w:rPr>
          <w:t>-- expect all 11 applications</w:t>
        </w:r>
      </w:ins>
    </w:p>
    <w:p w14:paraId="41452F80" w14:textId="77777777" w:rsidR="00D26196" w:rsidRPr="00D26196" w:rsidRDefault="00D26196">
      <w:pPr>
        <w:pStyle w:val="HTMLPreformatted"/>
        <w:divId w:val="2032412305"/>
        <w:rPr>
          <w:ins w:id="21220" w:author="shorny" w:date="2014-06-09T18:54:00Z"/>
          <w:sz w:val="18"/>
          <w:rPrChange w:id="21221" w:author="shorny" w:date="2014-06-09T18:55:00Z">
            <w:rPr>
              <w:ins w:id="21222" w:author="shorny" w:date="2014-06-09T18:54:00Z"/>
            </w:rPr>
          </w:rPrChange>
        </w:rPr>
      </w:pPr>
      <w:ins w:id="21223" w:author="shorny" w:date="2014-06-09T18:54:00Z">
        <w:r w:rsidRPr="00D26196">
          <w:rPr>
            <w:sz w:val="18"/>
            <w:rPrChange w:id="21224" w:author="shorny" w:date="2014-06-09T18:55:00Z">
              <w:rPr/>
            </w:rPrChange>
          </w:rPr>
          <w:t xml:space="preserve">  </w:t>
        </w:r>
        <w:r w:rsidRPr="00D26196">
          <w:rPr>
            <w:rStyle w:val="keyword1"/>
            <w:sz w:val="18"/>
            <w:rPrChange w:id="21225" w:author="shorny" w:date="2014-06-09T18:55:00Z">
              <w:rPr>
                <w:rStyle w:val="keyword1"/>
              </w:rPr>
            </w:rPrChange>
          </w:rPr>
          <w:t>CREATE</w:t>
        </w:r>
        <w:r w:rsidRPr="00D26196">
          <w:rPr>
            <w:sz w:val="18"/>
            <w:rPrChange w:id="21226" w:author="shorny" w:date="2014-06-09T18:55:00Z">
              <w:rPr/>
            </w:rPrChange>
          </w:rPr>
          <w:t xml:space="preserve"> </w:t>
        </w:r>
        <w:r w:rsidRPr="00D26196">
          <w:rPr>
            <w:rStyle w:val="keyword1"/>
            <w:sz w:val="18"/>
            <w:rPrChange w:id="21227" w:author="shorny" w:date="2014-06-09T18:55:00Z">
              <w:rPr>
                <w:rStyle w:val="keyword1"/>
              </w:rPr>
            </w:rPrChange>
          </w:rPr>
          <w:t>TEMPORARY</w:t>
        </w:r>
        <w:r w:rsidRPr="00D26196">
          <w:rPr>
            <w:sz w:val="18"/>
            <w:rPrChange w:id="21228" w:author="shorny" w:date="2014-06-09T18:55:00Z">
              <w:rPr/>
            </w:rPrChange>
          </w:rPr>
          <w:t xml:space="preserve"> </w:t>
        </w:r>
        <w:r w:rsidRPr="00D26196">
          <w:rPr>
            <w:rStyle w:val="keyword1"/>
            <w:sz w:val="18"/>
            <w:rPrChange w:id="21229" w:author="shorny" w:date="2014-06-09T18:55:00Z">
              <w:rPr>
                <w:rStyle w:val="keyword1"/>
              </w:rPr>
            </w:rPrChange>
          </w:rPr>
          <w:t>TABLE</w:t>
        </w:r>
        <w:r w:rsidRPr="00D26196">
          <w:rPr>
            <w:sz w:val="18"/>
            <w:rPrChange w:id="21230" w:author="shorny" w:date="2014-06-09T18:55:00Z">
              <w:rPr/>
            </w:rPrChange>
          </w:rPr>
          <w:t xml:space="preserve"> </w:t>
        </w:r>
        <w:r w:rsidRPr="00D26196">
          <w:rPr>
            <w:rStyle w:val="function-name1"/>
            <w:sz w:val="18"/>
            <w:rPrChange w:id="21231" w:author="shorny" w:date="2014-06-09T18:55:00Z">
              <w:rPr>
                <w:rStyle w:val="function-name1"/>
              </w:rPr>
            </w:rPrChange>
          </w:rPr>
          <w:t>utrans_d_expecteds</w:t>
        </w:r>
        <w:r w:rsidRPr="00D26196">
          <w:rPr>
            <w:sz w:val="18"/>
            <w:rPrChange w:id="21232" w:author="shorny" w:date="2014-06-09T18:55:00Z">
              <w:rPr/>
            </w:rPrChange>
          </w:rPr>
          <w:t xml:space="preserve"> (</w:t>
        </w:r>
      </w:ins>
    </w:p>
    <w:p w14:paraId="163C0C22" w14:textId="77777777" w:rsidR="00D26196" w:rsidRPr="00D26196" w:rsidRDefault="00D26196">
      <w:pPr>
        <w:pStyle w:val="HTMLPreformatted"/>
        <w:divId w:val="2032412305"/>
        <w:rPr>
          <w:ins w:id="21233" w:author="shorny" w:date="2014-06-09T18:54:00Z"/>
          <w:sz w:val="18"/>
          <w:rPrChange w:id="21234" w:author="shorny" w:date="2014-06-09T18:55:00Z">
            <w:rPr>
              <w:ins w:id="21235" w:author="shorny" w:date="2014-06-09T18:54:00Z"/>
            </w:rPr>
          </w:rPrChange>
        </w:rPr>
      </w:pPr>
      <w:ins w:id="21236" w:author="shorny" w:date="2014-06-09T18:54:00Z">
        <w:r w:rsidRPr="00D26196">
          <w:rPr>
            <w:sz w:val="18"/>
            <w:rPrChange w:id="21237" w:author="shorny" w:date="2014-06-09T18:55:00Z">
              <w:rPr/>
            </w:rPrChange>
          </w:rPr>
          <w:t xml:space="preserve">    ApplicationID </w:t>
        </w:r>
        <w:r w:rsidRPr="00D26196">
          <w:rPr>
            <w:rStyle w:val="type1"/>
            <w:sz w:val="18"/>
            <w:rPrChange w:id="21238" w:author="shorny" w:date="2014-06-09T18:55:00Z">
              <w:rPr>
                <w:rStyle w:val="type1"/>
              </w:rPr>
            </w:rPrChange>
          </w:rPr>
          <w:t>int</w:t>
        </w:r>
        <w:r w:rsidRPr="00D26196">
          <w:rPr>
            <w:sz w:val="18"/>
            <w:rPrChange w:id="21239" w:author="shorny" w:date="2014-06-09T18:55:00Z">
              <w:rPr/>
            </w:rPrChange>
          </w:rPr>
          <w:t xml:space="preserve">(10) </w:t>
        </w:r>
        <w:r w:rsidRPr="00D26196">
          <w:rPr>
            <w:rStyle w:val="keyword1"/>
            <w:sz w:val="18"/>
            <w:rPrChange w:id="21240" w:author="shorny" w:date="2014-06-09T18:55:00Z">
              <w:rPr>
                <w:rStyle w:val="keyword1"/>
              </w:rPr>
            </w:rPrChange>
          </w:rPr>
          <w:t>NOT</w:t>
        </w:r>
        <w:r w:rsidRPr="00D26196">
          <w:rPr>
            <w:sz w:val="18"/>
            <w:rPrChange w:id="21241" w:author="shorny" w:date="2014-06-09T18:55:00Z">
              <w:rPr/>
            </w:rPrChange>
          </w:rPr>
          <w:t xml:space="preserve"> </w:t>
        </w:r>
        <w:r w:rsidRPr="00D26196">
          <w:rPr>
            <w:rStyle w:val="keyword1"/>
            <w:sz w:val="18"/>
            <w:rPrChange w:id="21242" w:author="shorny" w:date="2014-06-09T18:55:00Z">
              <w:rPr>
                <w:rStyle w:val="keyword1"/>
              </w:rPr>
            </w:rPrChange>
          </w:rPr>
          <w:t>NULL</w:t>
        </w:r>
      </w:ins>
    </w:p>
    <w:p w14:paraId="18AA2488" w14:textId="77777777" w:rsidR="00D26196" w:rsidRPr="00D26196" w:rsidRDefault="00D26196">
      <w:pPr>
        <w:pStyle w:val="HTMLPreformatted"/>
        <w:divId w:val="2032412305"/>
        <w:rPr>
          <w:ins w:id="21243" w:author="shorny" w:date="2014-06-09T18:54:00Z"/>
          <w:sz w:val="18"/>
          <w:rPrChange w:id="21244" w:author="shorny" w:date="2014-06-09T18:55:00Z">
            <w:rPr>
              <w:ins w:id="21245" w:author="shorny" w:date="2014-06-09T18:54:00Z"/>
            </w:rPr>
          </w:rPrChange>
        </w:rPr>
      </w:pPr>
      <w:ins w:id="21246" w:author="shorny" w:date="2014-06-09T18:54:00Z">
        <w:r w:rsidRPr="00D26196">
          <w:rPr>
            <w:sz w:val="18"/>
            <w:rPrChange w:id="21247" w:author="shorny" w:date="2014-06-09T18:55:00Z">
              <w:rPr/>
            </w:rPrChange>
          </w:rPr>
          <w:t xml:space="preserve">  ) ;</w:t>
        </w:r>
      </w:ins>
    </w:p>
    <w:p w14:paraId="52484761" w14:textId="77777777" w:rsidR="00D26196" w:rsidRPr="00D26196" w:rsidRDefault="00D26196">
      <w:pPr>
        <w:pStyle w:val="HTMLPreformatted"/>
        <w:divId w:val="2032412305"/>
        <w:rPr>
          <w:ins w:id="21248" w:author="shorny" w:date="2014-06-09T18:54:00Z"/>
          <w:sz w:val="18"/>
          <w:rPrChange w:id="21249" w:author="shorny" w:date="2014-06-09T18:55:00Z">
            <w:rPr>
              <w:ins w:id="21250" w:author="shorny" w:date="2014-06-09T18:54:00Z"/>
            </w:rPr>
          </w:rPrChange>
        </w:rPr>
      </w:pPr>
      <w:ins w:id="21251" w:author="shorny" w:date="2014-06-09T18:54:00Z">
        <w:r w:rsidRPr="00D26196">
          <w:rPr>
            <w:sz w:val="18"/>
            <w:rPrChange w:id="21252" w:author="shorny" w:date="2014-06-09T18:55:00Z">
              <w:rPr/>
            </w:rPrChange>
          </w:rPr>
          <w:t xml:space="preserve">  </w:t>
        </w:r>
        <w:r w:rsidRPr="00D26196">
          <w:rPr>
            <w:rStyle w:val="keyword1"/>
            <w:sz w:val="18"/>
            <w:rPrChange w:id="21253" w:author="shorny" w:date="2014-06-09T18:55:00Z">
              <w:rPr>
                <w:rStyle w:val="keyword1"/>
              </w:rPr>
            </w:rPrChange>
          </w:rPr>
          <w:t>INSERT</w:t>
        </w:r>
        <w:r w:rsidRPr="00D26196">
          <w:rPr>
            <w:sz w:val="18"/>
            <w:rPrChange w:id="21254" w:author="shorny" w:date="2014-06-09T18:55:00Z">
              <w:rPr/>
            </w:rPrChange>
          </w:rPr>
          <w:t xml:space="preserve"> </w:t>
        </w:r>
        <w:r w:rsidRPr="00D26196">
          <w:rPr>
            <w:rStyle w:val="keyword1"/>
            <w:sz w:val="18"/>
            <w:rPrChange w:id="21255" w:author="shorny" w:date="2014-06-09T18:55:00Z">
              <w:rPr>
                <w:rStyle w:val="keyword1"/>
              </w:rPr>
            </w:rPrChange>
          </w:rPr>
          <w:t>INTO</w:t>
        </w:r>
        <w:r w:rsidRPr="00D26196">
          <w:rPr>
            <w:sz w:val="18"/>
            <w:rPrChange w:id="21256" w:author="shorny" w:date="2014-06-09T18:55:00Z">
              <w:rPr/>
            </w:rPrChange>
          </w:rPr>
          <w:t xml:space="preserve"> utrans_d_expecteds (ApplicationID)</w:t>
        </w:r>
      </w:ins>
    </w:p>
    <w:p w14:paraId="39E72323" w14:textId="77777777" w:rsidR="00D26196" w:rsidRPr="00D26196" w:rsidRDefault="00D26196">
      <w:pPr>
        <w:pStyle w:val="HTMLPreformatted"/>
        <w:divId w:val="2032412305"/>
        <w:rPr>
          <w:ins w:id="21257" w:author="shorny" w:date="2014-06-09T18:54:00Z"/>
          <w:sz w:val="18"/>
          <w:rPrChange w:id="21258" w:author="shorny" w:date="2014-06-09T18:55:00Z">
            <w:rPr>
              <w:ins w:id="21259" w:author="shorny" w:date="2014-06-09T18:54:00Z"/>
            </w:rPr>
          </w:rPrChange>
        </w:rPr>
      </w:pPr>
      <w:ins w:id="21260" w:author="shorny" w:date="2014-06-09T18:54:00Z">
        <w:r w:rsidRPr="00D26196">
          <w:rPr>
            <w:sz w:val="18"/>
            <w:rPrChange w:id="21261" w:author="shorny" w:date="2014-06-09T18:55:00Z">
              <w:rPr/>
            </w:rPrChange>
          </w:rPr>
          <w:t xml:space="preserve">  </w:t>
        </w:r>
        <w:r w:rsidRPr="00D26196">
          <w:rPr>
            <w:rStyle w:val="keyword1"/>
            <w:sz w:val="18"/>
            <w:rPrChange w:id="21262" w:author="shorny" w:date="2014-06-09T18:55:00Z">
              <w:rPr>
                <w:rStyle w:val="keyword1"/>
              </w:rPr>
            </w:rPrChange>
          </w:rPr>
          <w:t>VALUES</w:t>
        </w:r>
        <w:r w:rsidRPr="00D26196">
          <w:rPr>
            <w:sz w:val="18"/>
            <w:rPrChange w:id="21263" w:author="shorny" w:date="2014-06-09T18:55:00Z">
              <w:rPr/>
            </w:rPrChange>
          </w:rPr>
          <w:t xml:space="preserve"> (111), (211), (311), (411), (511), (611), (711), (811), (911), (1011),</w:t>
        </w:r>
      </w:ins>
    </w:p>
    <w:p w14:paraId="733BD9D1" w14:textId="77777777" w:rsidR="00D26196" w:rsidRPr="00D26196" w:rsidRDefault="00D26196">
      <w:pPr>
        <w:pStyle w:val="HTMLPreformatted"/>
        <w:divId w:val="2032412305"/>
        <w:rPr>
          <w:ins w:id="21264" w:author="shorny" w:date="2014-06-09T18:54:00Z"/>
          <w:sz w:val="18"/>
          <w:rPrChange w:id="21265" w:author="shorny" w:date="2014-06-09T18:55:00Z">
            <w:rPr>
              <w:ins w:id="21266" w:author="shorny" w:date="2014-06-09T18:54:00Z"/>
            </w:rPr>
          </w:rPrChange>
        </w:rPr>
      </w:pPr>
      <w:ins w:id="21267" w:author="shorny" w:date="2014-06-09T18:54:00Z">
        <w:r w:rsidRPr="00D26196">
          <w:rPr>
            <w:sz w:val="18"/>
            <w:rPrChange w:id="21268" w:author="shorny" w:date="2014-06-09T18:55:00Z">
              <w:rPr/>
            </w:rPrChange>
          </w:rPr>
          <w:t xml:space="preserve">  (1111) ;</w:t>
        </w:r>
      </w:ins>
    </w:p>
    <w:p w14:paraId="5A201A8A" w14:textId="77777777" w:rsidR="00D26196" w:rsidRPr="00D26196" w:rsidRDefault="00D26196">
      <w:pPr>
        <w:pStyle w:val="HTMLPreformatted"/>
        <w:divId w:val="2032412305"/>
        <w:rPr>
          <w:ins w:id="21269" w:author="shorny" w:date="2014-06-09T18:54:00Z"/>
          <w:sz w:val="18"/>
          <w:rPrChange w:id="21270" w:author="shorny" w:date="2014-06-09T18:55:00Z">
            <w:rPr>
              <w:ins w:id="21271" w:author="shorny" w:date="2014-06-09T18:54:00Z"/>
            </w:rPr>
          </w:rPrChange>
        </w:rPr>
      </w:pPr>
    </w:p>
    <w:p w14:paraId="1CA70477" w14:textId="77777777" w:rsidR="00D26196" w:rsidRPr="00D26196" w:rsidRDefault="00D26196">
      <w:pPr>
        <w:pStyle w:val="HTMLPreformatted"/>
        <w:divId w:val="2032412305"/>
        <w:rPr>
          <w:ins w:id="21272" w:author="shorny" w:date="2014-06-09T18:54:00Z"/>
          <w:rStyle w:val="comment1"/>
          <w:sz w:val="18"/>
          <w:rPrChange w:id="21273" w:author="shorny" w:date="2014-06-09T18:55:00Z">
            <w:rPr>
              <w:ins w:id="21274" w:author="shorny" w:date="2014-06-09T18:54:00Z"/>
              <w:rStyle w:val="comment1"/>
            </w:rPr>
          </w:rPrChange>
        </w:rPr>
      </w:pPr>
      <w:ins w:id="21275" w:author="shorny" w:date="2014-06-09T18:54:00Z">
        <w:r w:rsidRPr="00D26196">
          <w:rPr>
            <w:sz w:val="18"/>
            <w:rPrChange w:id="21276" w:author="shorny" w:date="2014-06-09T18:55:00Z">
              <w:rPr>
                <w:color w:val="B22222"/>
              </w:rPr>
            </w:rPrChange>
          </w:rPr>
          <w:t xml:space="preserve">  </w:t>
        </w:r>
        <w:r w:rsidRPr="00D26196">
          <w:rPr>
            <w:rStyle w:val="comment1"/>
            <w:sz w:val="18"/>
            <w:rPrChange w:id="21277" w:author="shorny" w:date="2014-06-09T18:55:00Z">
              <w:rPr>
                <w:rStyle w:val="comment1"/>
              </w:rPr>
            </w:rPrChange>
          </w:rPr>
          <w:t>-- create another temporary table that lists the differences between expected</w:t>
        </w:r>
      </w:ins>
    </w:p>
    <w:p w14:paraId="4E630506" w14:textId="77777777" w:rsidR="00D26196" w:rsidRPr="00D26196" w:rsidRDefault="00D26196">
      <w:pPr>
        <w:pStyle w:val="HTMLPreformatted"/>
        <w:divId w:val="2032412305"/>
        <w:rPr>
          <w:ins w:id="21278" w:author="shorny" w:date="2014-06-09T18:54:00Z"/>
          <w:rStyle w:val="comment1"/>
          <w:sz w:val="18"/>
          <w:rPrChange w:id="21279" w:author="shorny" w:date="2014-06-09T18:55:00Z">
            <w:rPr>
              <w:ins w:id="21280" w:author="shorny" w:date="2014-06-09T18:54:00Z"/>
              <w:rStyle w:val="comment1"/>
            </w:rPr>
          </w:rPrChange>
        </w:rPr>
      </w:pPr>
      <w:ins w:id="21281" w:author="shorny" w:date="2014-06-09T18:54:00Z">
        <w:r w:rsidRPr="00D26196">
          <w:rPr>
            <w:sz w:val="18"/>
            <w:rPrChange w:id="21282" w:author="shorny" w:date="2014-06-09T18:55:00Z">
              <w:rPr>
                <w:color w:val="B22222"/>
              </w:rPr>
            </w:rPrChange>
          </w:rPr>
          <w:t xml:space="preserve">  </w:t>
        </w:r>
        <w:r w:rsidRPr="00D26196">
          <w:rPr>
            <w:rStyle w:val="comment1"/>
            <w:sz w:val="18"/>
            <w:rPrChange w:id="21283" w:author="shorny" w:date="2014-06-09T18:55:00Z">
              <w:rPr>
                <w:rStyle w:val="comment1"/>
              </w:rPr>
            </w:rPrChange>
          </w:rPr>
          <w:t>-- results and actuals</w:t>
        </w:r>
      </w:ins>
    </w:p>
    <w:p w14:paraId="47C48F12" w14:textId="77777777" w:rsidR="00D26196" w:rsidRPr="00D26196" w:rsidRDefault="00D26196">
      <w:pPr>
        <w:pStyle w:val="HTMLPreformatted"/>
        <w:divId w:val="2032412305"/>
        <w:rPr>
          <w:ins w:id="21284" w:author="shorny" w:date="2014-06-09T18:54:00Z"/>
          <w:sz w:val="18"/>
          <w:rPrChange w:id="21285" w:author="shorny" w:date="2014-06-09T18:55:00Z">
            <w:rPr>
              <w:ins w:id="21286" w:author="shorny" w:date="2014-06-09T18:54:00Z"/>
            </w:rPr>
          </w:rPrChange>
        </w:rPr>
      </w:pPr>
      <w:ins w:id="21287" w:author="shorny" w:date="2014-06-09T18:54:00Z">
        <w:r w:rsidRPr="00D26196">
          <w:rPr>
            <w:sz w:val="18"/>
            <w:rPrChange w:id="21288" w:author="shorny" w:date="2014-06-09T18:55:00Z">
              <w:rPr/>
            </w:rPrChange>
          </w:rPr>
          <w:t xml:space="preserve">  </w:t>
        </w:r>
        <w:r w:rsidRPr="00D26196">
          <w:rPr>
            <w:rStyle w:val="keyword1"/>
            <w:sz w:val="18"/>
            <w:rPrChange w:id="21289" w:author="shorny" w:date="2014-06-09T18:55:00Z">
              <w:rPr>
                <w:rStyle w:val="keyword1"/>
              </w:rPr>
            </w:rPrChange>
          </w:rPr>
          <w:t>CREATE</w:t>
        </w:r>
        <w:r w:rsidRPr="00D26196">
          <w:rPr>
            <w:sz w:val="18"/>
            <w:rPrChange w:id="21290" w:author="shorny" w:date="2014-06-09T18:55:00Z">
              <w:rPr/>
            </w:rPrChange>
          </w:rPr>
          <w:t xml:space="preserve"> </w:t>
        </w:r>
        <w:r w:rsidRPr="00D26196">
          <w:rPr>
            <w:rStyle w:val="keyword1"/>
            <w:sz w:val="18"/>
            <w:rPrChange w:id="21291" w:author="shorny" w:date="2014-06-09T18:55:00Z">
              <w:rPr>
                <w:rStyle w:val="keyword1"/>
              </w:rPr>
            </w:rPrChange>
          </w:rPr>
          <w:t>TEMPORARY</w:t>
        </w:r>
        <w:r w:rsidRPr="00D26196">
          <w:rPr>
            <w:sz w:val="18"/>
            <w:rPrChange w:id="21292" w:author="shorny" w:date="2014-06-09T18:55:00Z">
              <w:rPr/>
            </w:rPrChange>
          </w:rPr>
          <w:t xml:space="preserve"> </w:t>
        </w:r>
        <w:r w:rsidRPr="00D26196">
          <w:rPr>
            <w:rStyle w:val="keyword1"/>
            <w:sz w:val="18"/>
            <w:rPrChange w:id="21293" w:author="shorny" w:date="2014-06-09T18:55:00Z">
              <w:rPr>
                <w:rStyle w:val="keyword1"/>
              </w:rPr>
            </w:rPrChange>
          </w:rPr>
          <w:t>TABLE</w:t>
        </w:r>
        <w:r w:rsidRPr="00D26196">
          <w:rPr>
            <w:sz w:val="18"/>
            <w:rPrChange w:id="21294" w:author="shorny" w:date="2014-06-09T18:55:00Z">
              <w:rPr/>
            </w:rPrChange>
          </w:rPr>
          <w:t xml:space="preserve"> </w:t>
        </w:r>
        <w:r w:rsidRPr="00D26196">
          <w:rPr>
            <w:rStyle w:val="function-name1"/>
            <w:sz w:val="18"/>
            <w:rPrChange w:id="21295" w:author="shorny" w:date="2014-06-09T18:55:00Z">
              <w:rPr>
                <w:rStyle w:val="function-name1"/>
              </w:rPr>
            </w:rPrChange>
          </w:rPr>
          <w:t>utrans_d_problems</w:t>
        </w:r>
      </w:ins>
    </w:p>
    <w:p w14:paraId="5AB181D9" w14:textId="77777777" w:rsidR="00D26196" w:rsidRPr="00D26196" w:rsidRDefault="00D26196">
      <w:pPr>
        <w:pStyle w:val="HTMLPreformatted"/>
        <w:divId w:val="2032412305"/>
        <w:rPr>
          <w:ins w:id="21296" w:author="shorny" w:date="2014-06-09T18:54:00Z"/>
          <w:sz w:val="18"/>
          <w:rPrChange w:id="21297" w:author="shorny" w:date="2014-06-09T18:55:00Z">
            <w:rPr>
              <w:ins w:id="21298" w:author="shorny" w:date="2014-06-09T18:54:00Z"/>
            </w:rPr>
          </w:rPrChange>
        </w:rPr>
      </w:pPr>
      <w:ins w:id="21299" w:author="shorny" w:date="2014-06-09T18:54:00Z">
        <w:r w:rsidRPr="00D26196">
          <w:rPr>
            <w:sz w:val="18"/>
            <w:rPrChange w:id="21300" w:author="shorny" w:date="2014-06-09T18:55:00Z">
              <w:rPr/>
            </w:rPrChange>
          </w:rPr>
          <w:t xml:space="preserve">  </w:t>
        </w:r>
        <w:r w:rsidRPr="00D26196">
          <w:rPr>
            <w:rStyle w:val="keyword1"/>
            <w:sz w:val="18"/>
            <w:rPrChange w:id="21301" w:author="shorny" w:date="2014-06-09T18:55:00Z">
              <w:rPr>
                <w:rStyle w:val="keyword1"/>
              </w:rPr>
            </w:rPrChange>
          </w:rPr>
          <w:t>SELECT</w:t>
        </w:r>
        <w:r w:rsidRPr="00D26196">
          <w:rPr>
            <w:sz w:val="18"/>
            <w:rPrChange w:id="21302" w:author="shorny" w:date="2014-06-09T18:55:00Z">
              <w:rPr/>
            </w:rPrChange>
          </w:rPr>
          <w:t xml:space="preserve"> problems.*</w:t>
        </w:r>
      </w:ins>
    </w:p>
    <w:p w14:paraId="66CF59A4" w14:textId="77777777" w:rsidR="00D26196" w:rsidRPr="00D26196" w:rsidRDefault="00D26196">
      <w:pPr>
        <w:pStyle w:val="HTMLPreformatted"/>
        <w:divId w:val="2032412305"/>
        <w:rPr>
          <w:ins w:id="21303" w:author="shorny" w:date="2014-06-09T18:54:00Z"/>
          <w:sz w:val="18"/>
          <w:rPrChange w:id="21304" w:author="shorny" w:date="2014-06-09T18:55:00Z">
            <w:rPr>
              <w:ins w:id="21305" w:author="shorny" w:date="2014-06-09T18:54:00Z"/>
            </w:rPr>
          </w:rPrChange>
        </w:rPr>
      </w:pPr>
      <w:ins w:id="21306" w:author="shorny" w:date="2014-06-09T18:54:00Z">
        <w:r w:rsidRPr="00D26196">
          <w:rPr>
            <w:sz w:val="18"/>
            <w:rPrChange w:id="21307" w:author="shorny" w:date="2014-06-09T18:55:00Z">
              <w:rPr/>
            </w:rPrChange>
          </w:rPr>
          <w:t xml:space="preserve">  </w:t>
        </w:r>
        <w:r w:rsidRPr="00D26196">
          <w:rPr>
            <w:rStyle w:val="keyword1"/>
            <w:sz w:val="18"/>
            <w:rPrChange w:id="21308" w:author="shorny" w:date="2014-06-09T18:55:00Z">
              <w:rPr>
                <w:rStyle w:val="keyword1"/>
              </w:rPr>
            </w:rPrChange>
          </w:rPr>
          <w:t>FROM</w:t>
        </w:r>
      </w:ins>
    </w:p>
    <w:p w14:paraId="3BAED36D" w14:textId="77777777" w:rsidR="00D26196" w:rsidRPr="00D26196" w:rsidRDefault="00D26196">
      <w:pPr>
        <w:pStyle w:val="HTMLPreformatted"/>
        <w:divId w:val="2032412305"/>
        <w:rPr>
          <w:ins w:id="21309" w:author="shorny" w:date="2014-06-09T18:54:00Z"/>
          <w:sz w:val="18"/>
          <w:rPrChange w:id="21310" w:author="shorny" w:date="2014-06-09T18:55:00Z">
            <w:rPr>
              <w:ins w:id="21311" w:author="shorny" w:date="2014-06-09T18:54:00Z"/>
            </w:rPr>
          </w:rPrChange>
        </w:rPr>
      </w:pPr>
      <w:ins w:id="21312" w:author="shorny" w:date="2014-06-09T18:54:00Z">
        <w:r w:rsidRPr="00D26196">
          <w:rPr>
            <w:sz w:val="18"/>
            <w:rPrChange w:id="21313" w:author="shorny" w:date="2014-06-09T18:55:00Z">
              <w:rPr/>
            </w:rPrChange>
          </w:rPr>
          <w:t xml:space="preserve">  (</w:t>
        </w:r>
      </w:ins>
    </w:p>
    <w:p w14:paraId="3CF1D730" w14:textId="77777777" w:rsidR="00D26196" w:rsidRPr="00D26196" w:rsidRDefault="00D26196">
      <w:pPr>
        <w:pStyle w:val="HTMLPreformatted"/>
        <w:divId w:val="2032412305"/>
        <w:rPr>
          <w:ins w:id="21314" w:author="shorny" w:date="2014-06-09T18:54:00Z"/>
          <w:sz w:val="18"/>
          <w:rPrChange w:id="21315" w:author="shorny" w:date="2014-06-09T18:55:00Z">
            <w:rPr>
              <w:ins w:id="21316" w:author="shorny" w:date="2014-06-09T18:54:00Z"/>
            </w:rPr>
          </w:rPrChange>
        </w:rPr>
      </w:pPr>
      <w:ins w:id="21317" w:author="shorny" w:date="2014-06-09T18:54:00Z">
        <w:r w:rsidRPr="00D26196">
          <w:rPr>
            <w:sz w:val="18"/>
            <w:rPrChange w:id="21318" w:author="shorny" w:date="2014-06-09T18:55:00Z">
              <w:rPr/>
            </w:rPrChange>
          </w:rPr>
          <w:t xml:space="preserve">      </w:t>
        </w:r>
        <w:r w:rsidRPr="00D26196">
          <w:rPr>
            <w:rStyle w:val="keyword1"/>
            <w:sz w:val="18"/>
            <w:rPrChange w:id="21319" w:author="shorny" w:date="2014-06-09T18:55:00Z">
              <w:rPr>
                <w:rStyle w:val="keyword1"/>
              </w:rPr>
            </w:rPrChange>
          </w:rPr>
          <w:t>SELECT</w:t>
        </w:r>
        <w:r w:rsidRPr="00D26196">
          <w:rPr>
            <w:sz w:val="18"/>
            <w:rPrChange w:id="21320" w:author="shorny" w:date="2014-06-09T18:55:00Z">
              <w:rPr/>
            </w:rPrChange>
          </w:rPr>
          <w:t xml:space="preserve"> actuals.*</w:t>
        </w:r>
      </w:ins>
    </w:p>
    <w:p w14:paraId="24D91711" w14:textId="77777777" w:rsidR="00D26196" w:rsidRPr="00D26196" w:rsidRDefault="00D26196">
      <w:pPr>
        <w:pStyle w:val="HTMLPreformatted"/>
        <w:divId w:val="2032412305"/>
        <w:rPr>
          <w:ins w:id="21321" w:author="shorny" w:date="2014-06-09T18:54:00Z"/>
          <w:sz w:val="18"/>
          <w:rPrChange w:id="21322" w:author="shorny" w:date="2014-06-09T18:55:00Z">
            <w:rPr>
              <w:ins w:id="21323" w:author="shorny" w:date="2014-06-09T18:54:00Z"/>
            </w:rPr>
          </w:rPrChange>
        </w:rPr>
      </w:pPr>
      <w:ins w:id="21324" w:author="shorny" w:date="2014-06-09T18:54:00Z">
        <w:r w:rsidRPr="00D26196">
          <w:rPr>
            <w:sz w:val="18"/>
            <w:rPrChange w:id="21325" w:author="shorny" w:date="2014-06-09T18:55:00Z">
              <w:rPr/>
            </w:rPrChange>
          </w:rPr>
          <w:t xml:space="preserve">      </w:t>
        </w:r>
        <w:r w:rsidRPr="00D26196">
          <w:rPr>
            <w:rStyle w:val="keyword1"/>
            <w:sz w:val="18"/>
            <w:rPrChange w:id="21326" w:author="shorny" w:date="2014-06-09T18:55:00Z">
              <w:rPr>
                <w:rStyle w:val="keyword1"/>
              </w:rPr>
            </w:rPrChange>
          </w:rPr>
          <w:t>FROM</w:t>
        </w:r>
        <w:r w:rsidRPr="00D26196">
          <w:rPr>
            <w:sz w:val="18"/>
            <w:rPrChange w:id="21327" w:author="shorny" w:date="2014-06-09T18:55:00Z">
              <w:rPr/>
            </w:rPrChange>
          </w:rPr>
          <w:t xml:space="preserve"> utrans_d_actuals actuals</w:t>
        </w:r>
      </w:ins>
    </w:p>
    <w:p w14:paraId="3756BDB8" w14:textId="77777777" w:rsidR="00D26196" w:rsidRPr="00D26196" w:rsidRDefault="00D26196">
      <w:pPr>
        <w:pStyle w:val="HTMLPreformatted"/>
        <w:divId w:val="2032412305"/>
        <w:rPr>
          <w:ins w:id="21328" w:author="shorny" w:date="2014-06-09T18:54:00Z"/>
          <w:sz w:val="18"/>
          <w:rPrChange w:id="21329" w:author="shorny" w:date="2014-06-09T18:55:00Z">
            <w:rPr>
              <w:ins w:id="21330" w:author="shorny" w:date="2014-06-09T18:54:00Z"/>
            </w:rPr>
          </w:rPrChange>
        </w:rPr>
      </w:pPr>
      <w:ins w:id="21331" w:author="shorny" w:date="2014-06-09T18:54:00Z">
        <w:r w:rsidRPr="00D26196">
          <w:rPr>
            <w:sz w:val="18"/>
            <w:rPrChange w:id="21332" w:author="shorny" w:date="2014-06-09T18:55:00Z">
              <w:rPr/>
            </w:rPrChange>
          </w:rPr>
          <w:t xml:space="preserve">      </w:t>
        </w:r>
        <w:r w:rsidRPr="00D26196">
          <w:rPr>
            <w:rStyle w:val="keyword1"/>
            <w:sz w:val="18"/>
            <w:rPrChange w:id="21333" w:author="shorny" w:date="2014-06-09T18:55:00Z">
              <w:rPr>
                <w:rStyle w:val="keyword1"/>
              </w:rPr>
            </w:rPrChange>
          </w:rPr>
          <w:t>UNION</w:t>
        </w:r>
        <w:r w:rsidRPr="00D26196">
          <w:rPr>
            <w:sz w:val="18"/>
            <w:rPrChange w:id="21334" w:author="shorny" w:date="2014-06-09T18:55:00Z">
              <w:rPr/>
            </w:rPrChange>
          </w:rPr>
          <w:t xml:space="preserve"> </w:t>
        </w:r>
        <w:r w:rsidRPr="00D26196">
          <w:rPr>
            <w:rStyle w:val="keyword1"/>
            <w:sz w:val="18"/>
            <w:rPrChange w:id="21335" w:author="shorny" w:date="2014-06-09T18:55:00Z">
              <w:rPr>
                <w:rStyle w:val="keyword1"/>
              </w:rPr>
            </w:rPrChange>
          </w:rPr>
          <w:t>ALL</w:t>
        </w:r>
      </w:ins>
    </w:p>
    <w:p w14:paraId="15B90DD1" w14:textId="77777777" w:rsidR="00D26196" w:rsidRPr="00D26196" w:rsidRDefault="00D26196">
      <w:pPr>
        <w:pStyle w:val="HTMLPreformatted"/>
        <w:divId w:val="2032412305"/>
        <w:rPr>
          <w:ins w:id="21336" w:author="shorny" w:date="2014-06-09T18:54:00Z"/>
          <w:sz w:val="18"/>
          <w:rPrChange w:id="21337" w:author="shorny" w:date="2014-06-09T18:55:00Z">
            <w:rPr>
              <w:ins w:id="21338" w:author="shorny" w:date="2014-06-09T18:54:00Z"/>
            </w:rPr>
          </w:rPrChange>
        </w:rPr>
      </w:pPr>
      <w:ins w:id="21339" w:author="shorny" w:date="2014-06-09T18:54:00Z">
        <w:r w:rsidRPr="00D26196">
          <w:rPr>
            <w:sz w:val="18"/>
            <w:rPrChange w:id="21340" w:author="shorny" w:date="2014-06-09T18:55:00Z">
              <w:rPr/>
            </w:rPrChange>
          </w:rPr>
          <w:t xml:space="preserve">      </w:t>
        </w:r>
        <w:r w:rsidRPr="00D26196">
          <w:rPr>
            <w:rStyle w:val="keyword1"/>
            <w:sz w:val="18"/>
            <w:rPrChange w:id="21341" w:author="shorny" w:date="2014-06-09T18:55:00Z">
              <w:rPr>
                <w:rStyle w:val="keyword1"/>
              </w:rPr>
            </w:rPrChange>
          </w:rPr>
          <w:t>SELECT</w:t>
        </w:r>
        <w:r w:rsidRPr="00D26196">
          <w:rPr>
            <w:sz w:val="18"/>
            <w:rPrChange w:id="21342" w:author="shorny" w:date="2014-06-09T18:55:00Z">
              <w:rPr/>
            </w:rPrChange>
          </w:rPr>
          <w:t xml:space="preserve"> expecteds.*</w:t>
        </w:r>
      </w:ins>
    </w:p>
    <w:p w14:paraId="7753D9D2" w14:textId="77777777" w:rsidR="00D26196" w:rsidRPr="00D26196" w:rsidRDefault="00D26196">
      <w:pPr>
        <w:pStyle w:val="HTMLPreformatted"/>
        <w:divId w:val="2032412305"/>
        <w:rPr>
          <w:ins w:id="21343" w:author="shorny" w:date="2014-06-09T18:54:00Z"/>
          <w:sz w:val="18"/>
          <w:rPrChange w:id="21344" w:author="shorny" w:date="2014-06-09T18:55:00Z">
            <w:rPr>
              <w:ins w:id="21345" w:author="shorny" w:date="2014-06-09T18:54:00Z"/>
            </w:rPr>
          </w:rPrChange>
        </w:rPr>
      </w:pPr>
      <w:ins w:id="21346" w:author="shorny" w:date="2014-06-09T18:54:00Z">
        <w:r w:rsidRPr="00D26196">
          <w:rPr>
            <w:sz w:val="18"/>
            <w:rPrChange w:id="21347" w:author="shorny" w:date="2014-06-09T18:55:00Z">
              <w:rPr/>
            </w:rPrChange>
          </w:rPr>
          <w:t xml:space="preserve">      </w:t>
        </w:r>
        <w:r w:rsidRPr="00D26196">
          <w:rPr>
            <w:rStyle w:val="keyword1"/>
            <w:sz w:val="18"/>
            <w:rPrChange w:id="21348" w:author="shorny" w:date="2014-06-09T18:55:00Z">
              <w:rPr>
                <w:rStyle w:val="keyword1"/>
              </w:rPr>
            </w:rPrChange>
          </w:rPr>
          <w:t>FROM</w:t>
        </w:r>
        <w:r w:rsidRPr="00D26196">
          <w:rPr>
            <w:sz w:val="18"/>
            <w:rPrChange w:id="21349" w:author="shorny" w:date="2014-06-09T18:55:00Z">
              <w:rPr/>
            </w:rPrChange>
          </w:rPr>
          <w:t xml:space="preserve"> utrans_d_expecteds expecteds</w:t>
        </w:r>
      </w:ins>
    </w:p>
    <w:p w14:paraId="66D857C1" w14:textId="77777777" w:rsidR="00D26196" w:rsidRPr="00D26196" w:rsidRDefault="00D26196">
      <w:pPr>
        <w:pStyle w:val="HTMLPreformatted"/>
        <w:divId w:val="2032412305"/>
        <w:rPr>
          <w:ins w:id="21350" w:author="shorny" w:date="2014-06-09T18:54:00Z"/>
          <w:sz w:val="18"/>
          <w:rPrChange w:id="21351" w:author="shorny" w:date="2014-06-09T18:55:00Z">
            <w:rPr>
              <w:ins w:id="21352" w:author="shorny" w:date="2014-06-09T18:54:00Z"/>
            </w:rPr>
          </w:rPrChange>
        </w:rPr>
      </w:pPr>
      <w:ins w:id="21353" w:author="shorny" w:date="2014-06-09T18:54:00Z">
        <w:r w:rsidRPr="00D26196">
          <w:rPr>
            <w:sz w:val="18"/>
            <w:rPrChange w:id="21354" w:author="shorny" w:date="2014-06-09T18:55:00Z">
              <w:rPr/>
            </w:rPrChange>
          </w:rPr>
          <w:t xml:space="preserve">  )  problems</w:t>
        </w:r>
      </w:ins>
    </w:p>
    <w:p w14:paraId="14AB7ABB" w14:textId="77777777" w:rsidR="00D26196" w:rsidRPr="00D26196" w:rsidRDefault="00D26196">
      <w:pPr>
        <w:pStyle w:val="HTMLPreformatted"/>
        <w:divId w:val="2032412305"/>
        <w:rPr>
          <w:ins w:id="21355" w:author="shorny" w:date="2014-06-09T18:54:00Z"/>
          <w:sz w:val="18"/>
          <w:rPrChange w:id="21356" w:author="shorny" w:date="2014-06-09T18:55:00Z">
            <w:rPr>
              <w:ins w:id="21357" w:author="shorny" w:date="2014-06-09T18:54:00Z"/>
            </w:rPr>
          </w:rPrChange>
        </w:rPr>
      </w:pPr>
      <w:ins w:id="21358" w:author="shorny" w:date="2014-06-09T18:54:00Z">
        <w:r w:rsidRPr="00D26196">
          <w:rPr>
            <w:sz w:val="18"/>
            <w:rPrChange w:id="21359" w:author="shorny" w:date="2014-06-09T18:55:00Z">
              <w:rPr/>
            </w:rPrChange>
          </w:rPr>
          <w:t xml:space="preserve">  </w:t>
        </w:r>
        <w:r w:rsidRPr="00D26196">
          <w:rPr>
            <w:rStyle w:val="keyword1"/>
            <w:sz w:val="18"/>
            <w:rPrChange w:id="21360" w:author="shorny" w:date="2014-06-09T18:55:00Z">
              <w:rPr>
                <w:rStyle w:val="keyword1"/>
              </w:rPr>
            </w:rPrChange>
          </w:rPr>
          <w:t>GROUP</w:t>
        </w:r>
        <w:r w:rsidRPr="00D26196">
          <w:rPr>
            <w:sz w:val="18"/>
            <w:rPrChange w:id="21361" w:author="shorny" w:date="2014-06-09T18:55:00Z">
              <w:rPr/>
            </w:rPrChange>
          </w:rPr>
          <w:t xml:space="preserve"> </w:t>
        </w:r>
        <w:r w:rsidRPr="00D26196">
          <w:rPr>
            <w:rStyle w:val="keyword1"/>
            <w:sz w:val="18"/>
            <w:rPrChange w:id="21362" w:author="shorny" w:date="2014-06-09T18:55:00Z">
              <w:rPr>
                <w:rStyle w:val="keyword1"/>
              </w:rPr>
            </w:rPrChange>
          </w:rPr>
          <w:t>BY</w:t>
        </w:r>
        <w:r w:rsidRPr="00D26196">
          <w:rPr>
            <w:sz w:val="18"/>
            <w:rPrChange w:id="21363" w:author="shorny" w:date="2014-06-09T18:55:00Z">
              <w:rPr/>
            </w:rPrChange>
          </w:rPr>
          <w:t xml:space="preserve"> problems.ApplicationID</w:t>
        </w:r>
      </w:ins>
    </w:p>
    <w:p w14:paraId="119015D4" w14:textId="77777777" w:rsidR="00D26196" w:rsidRPr="00D26196" w:rsidRDefault="00D26196">
      <w:pPr>
        <w:pStyle w:val="HTMLPreformatted"/>
        <w:divId w:val="2032412305"/>
        <w:rPr>
          <w:ins w:id="21364" w:author="shorny" w:date="2014-06-09T18:54:00Z"/>
          <w:sz w:val="18"/>
          <w:rPrChange w:id="21365" w:author="shorny" w:date="2014-06-09T18:55:00Z">
            <w:rPr>
              <w:ins w:id="21366" w:author="shorny" w:date="2014-06-09T18:54:00Z"/>
            </w:rPr>
          </w:rPrChange>
        </w:rPr>
      </w:pPr>
      <w:ins w:id="21367" w:author="shorny" w:date="2014-06-09T18:54:00Z">
        <w:r w:rsidRPr="00D26196">
          <w:rPr>
            <w:sz w:val="18"/>
            <w:rPrChange w:id="21368" w:author="shorny" w:date="2014-06-09T18:55:00Z">
              <w:rPr/>
            </w:rPrChange>
          </w:rPr>
          <w:t xml:space="preserve">  </w:t>
        </w:r>
        <w:r w:rsidRPr="00D26196">
          <w:rPr>
            <w:rStyle w:val="keyword1"/>
            <w:sz w:val="18"/>
            <w:rPrChange w:id="21369" w:author="shorny" w:date="2014-06-09T18:55:00Z">
              <w:rPr>
                <w:rStyle w:val="keyword1"/>
              </w:rPr>
            </w:rPrChange>
          </w:rPr>
          <w:t>HAVING</w:t>
        </w:r>
        <w:r w:rsidRPr="00D26196">
          <w:rPr>
            <w:sz w:val="18"/>
            <w:rPrChange w:id="21370" w:author="shorny" w:date="2014-06-09T18:55:00Z">
              <w:rPr/>
            </w:rPrChange>
          </w:rPr>
          <w:t xml:space="preserve"> </w:t>
        </w:r>
        <w:r w:rsidRPr="00D26196">
          <w:rPr>
            <w:rStyle w:val="builtin1"/>
            <w:sz w:val="18"/>
            <w:rPrChange w:id="21371" w:author="shorny" w:date="2014-06-09T18:55:00Z">
              <w:rPr>
                <w:rStyle w:val="builtin1"/>
              </w:rPr>
            </w:rPrChange>
          </w:rPr>
          <w:t>COUNT</w:t>
        </w:r>
        <w:r w:rsidRPr="00D26196">
          <w:rPr>
            <w:sz w:val="18"/>
            <w:rPrChange w:id="21372" w:author="shorny" w:date="2014-06-09T18:55:00Z">
              <w:rPr/>
            </w:rPrChange>
          </w:rPr>
          <w:t>(*) = 1</w:t>
        </w:r>
      </w:ins>
    </w:p>
    <w:p w14:paraId="5FA21AD7" w14:textId="77777777" w:rsidR="00D26196" w:rsidRPr="00D26196" w:rsidRDefault="00D26196">
      <w:pPr>
        <w:pStyle w:val="HTMLPreformatted"/>
        <w:divId w:val="2032412305"/>
        <w:rPr>
          <w:ins w:id="21373" w:author="shorny" w:date="2014-06-09T18:54:00Z"/>
          <w:sz w:val="18"/>
          <w:rPrChange w:id="21374" w:author="shorny" w:date="2014-06-09T18:55:00Z">
            <w:rPr>
              <w:ins w:id="21375" w:author="shorny" w:date="2014-06-09T18:54:00Z"/>
            </w:rPr>
          </w:rPrChange>
        </w:rPr>
      </w:pPr>
      <w:ins w:id="21376" w:author="shorny" w:date="2014-06-09T18:54:00Z">
        <w:r w:rsidRPr="00D26196">
          <w:rPr>
            <w:sz w:val="18"/>
            <w:rPrChange w:id="21377" w:author="shorny" w:date="2014-06-09T18:55:00Z">
              <w:rPr/>
            </w:rPrChange>
          </w:rPr>
          <w:t xml:space="preserve">  </w:t>
        </w:r>
        <w:r w:rsidRPr="00D26196">
          <w:rPr>
            <w:rStyle w:val="keyword1"/>
            <w:sz w:val="18"/>
            <w:rPrChange w:id="21378" w:author="shorny" w:date="2014-06-09T18:55:00Z">
              <w:rPr>
                <w:rStyle w:val="keyword1"/>
              </w:rPr>
            </w:rPrChange>
          </w:rPr>
          <w:t>ORDER</w:t>
        </w:r>
        <w:r w:rsidRPr="00D26196">
          <w:rPr>
            <w:sz w:val="18"/>
            <w:rPrChange w:id="21379" w:author="shorny" w:date="2014-06-09T18:55:00Z">
              <w:rPr/>
            </w:rPrChange>
          </w:rPr>
          <w:t xml:space="preserve"> </w:t>
        </w:r>
        <w:r w:rsidRPr="00D26196">
          <w:rPr>
            <w:rStyle w:val="keyword1"/>
            <w:sz w:val="18"/>
            <w:rPrChange w:id="21380" w:author="shorny" w:date="2014-06-09T18:55:00Z">
              <w:rPr>
                <w:rStyle w:val="keyword1"/>
              </w:rPr>
            </w:rPrChange>
          </w:rPr>
          <w:t>BY</w:t>
        </w:r>
        <w:r w:rsidRPr="00D26196">
          <w:rPr>
            <w:sz w:val="18"/>
            <w:rPrChange w:id="21381" w:author="shorny" w:date="2014-06-09T18:55:00Z">
              <w:rPr/>
            </w:rPrChange>
          </w:rPr>
          <w:t xml:space="preserve"> problems.ApplicationID ;</w:t>
        </w:r>
      </w:ins>
    </w:p>
    <w:p w14:paraId="68EC861E" w14:textId="77777777" w:rsidR="00D26196" w:rsidRPr="00D26196" w:rsidRDefault="00D26196">
      <w:pPr>
        <w:pStyle w:val="HTMLPreformatted"/>
        <w:divId w:val="2032412305"/>
        <w:rPr>
          <w:ins w:id="21382" w:author="shorny" w:date="2014-06-09T18:54:00Z"/>
          <w:sz w:val="18"/>
          <w:rPrChange w:id="21383" w:author="shorny" w:date="2014-06-09T18:55:00Z">
            <w:rPr>
              <w:ins w:id="21384" w:author="shorny" w:date="2014-06-09T18:54:00Z"/>
            </w:rPr>
          </w:rPrChange>
        </w:rPr>
      </w:pPr>
    </w:p>
    <w:p w14:paraId="54E208D6" w14:textId="77777777" w:rsidR="00D26196" w:rsidRPr="00D26196" w:rsidRDefault="00D26196">
      <w:pPr>
        <w:pStyle w:val="HTMLPreformatted"/>
        <w:divId w:val="2032412305"/>
        <w:rPr>
          <w:ins w:id="21385" w:author="shorny" w:date="2014-06-09T18:54:00Z"/>
          <w:rStyle w:val="comment1"/>
          <w:sz w:val="18"/>
          <w:rPrChange w:id="21386" w:author="shorny" w:date="2014-06-09T18:55:00Z">
            <w:rPr>
              <w:ins w:id="21387" w:author="shorny" w:date="2014-06-09T18:54:00Z"/>
              <w:rStyle w:val="comment1"/>
            </w:rPr>
          </w:rPrChange>
        </w:rPr>
      </w:pPr>
      <w:ins w:id="21388" w:author="shorny" w:date="2014-06-09T18:54:00Z">
        <w:r w:rsidRPr="00D26196">
          <w:rPr>
            <w:sz w:val="18"/>
            <w:rPrChange w:id="21389" w:author="shorny" w:date="2014-06-09T18:55:00Z">
              <w:rPr>
                <w:color w:val="B22222"/>
              </w:rPr>
            </w:rPrChange>
          </w:rPr>
          <w:t xml:space="preserve">  </w:t>
        </w:r>
        <w:r w:rsidRPr="00D26196">
          <w:rPr>
            <w:rStyle w:val="comment1"/>
            <w:sz w:val="18"/>
            <w:rPrChange w:id="21390" w:author="shorny" w:date="2014-06-09T18:55:00Z">
              <w:rPr>
                <w:rStyle w:val="comment1"/>
              </w:rPr>
            </w:rPrChange>
          </w:rPr>
          <w:t>-- report an error if the 'problems' table isn't empty</w:t>
        </w:r>
      </w:ins>
    </w:p>
    <w:p w14:paraId="7E79CEB5" w14:textId="77777777" w:rsidR="00D26196" w:rsidRPr="00D26196" w:rsidRDefault="00D26196">
      <w:pPr>
        <w:pStyle w:val="HTMLPreformatted"/>
        <w:divId w:val="2032412305"/>
        <w:rPr>
          <w:ins w:id="21391" w:author="shorny" w:date="2014-06-09T18:54:00Z"/>
          <w:sz w:val="18"/>
          <w:rPrChange w:id="21392" w:author="shorny" w:date="2014-06-09T18:55:00Z">
            <w:rPr>
              <w:ins w:id="21393" w:author="shorny" w:date="2014-06-09T18:54:00Z"/>
            </w:rPr>
          </w:rPrChange>
        </w:rPr>
      </w:pPr>
      <w:ins w:id="21394" w:author="shorny" w:date="2014-06-09T18:54:00Z">
        <w:r w:rsidRPr="00D26196">
          <w:rPr>
            <w:sz w:val="18"/>
            <w:rPrChange w:id="21395" w:author="shorny" w:date="2014-06-09T18:55:00Z">
              <w:rPr/>
            </w:rPrChange>
          </w:rPr>
          <w:t xml:space="preserve">  </w:t>
        </w:r>
        <w:r w:rsidRPr="00D26196">
          <w:rPr>
            <w:rStyle w:val="keyword1"/>
            <w:sz w:val="18"/>
            <w:rPrChange w:id="21396" w:author="shorny" w:date="2014-06-09T18:55:00Z">
              <w:rPr>
                <w:rStyle w:val="keyword1"/>
              </w:rPr>
            </w:rPrChange>
          </w:rPr>
          <w:t>CALL</w:t>
        </w:r>
        <w:r w:rsidRPr="00D26196">
          <w:rPr>
            <w:sz w:val="18"/>
            <w:rPrChange w:id="21397" w:author="shorny" w:date="2014-06-09T18:55:00Z">
              <w:rPr/>
            </w:rPrChange>
          </w:rPr>
          <w:t xml:space="preserve"> stk_unit.assert_table_empty( </w:t>
        </w:r>
      </w:ins>
    </w:p>
    <w:p w14:paraId="21FBF536" w14:textId="77777777" w:rsidR="00D26196" w:rsidRPr="00D26196" w:rsidRDefault="00D26196">
      <w:pPr>
        <w:pStyle w:val="HTMLPreformatted"/>
        <w:divId w:val="2032412305"/>
        <w:rPr>
          <w:ins w:id="21398" w:author="shorny" w:date="2014-06-09T18:54:00Z"/>
          <w:sz w:val="18"/>
          <w:rPrChange w:id="21399" w:author="shorny" w:date="2014-06-09T18:55:00Z">
            <w:rPr>
              <w:ins w:id="21400" w:author="shorny" w:date="2014-06-09T18:54:00Z"/>
            </w:rPr>
          </w:rPrChange>
        </w:rPr>
      </w:pPr>
      <w:ins w:id="21401" w:author="shorny" w:date="2014-06-09T18:54:00Z">
        <w:r w:rsidRPr="00D26196">
          <w:rPr>
            <w:sz w:val="18"/>
            <w:rPrChange w:id="21402" w:author="shorny" w:date="2014-06-09T18:55:00Z">
              <w:rPr/>
            </w:rPrChange>
          </w:rPr>
          <w:t xml:space="preserve">    DATABASE(),</w:t>
        </w:r>
      </w:ins>
    </w:p>
    <w:p w14:paraId="59FACB0B" w14:textId="77777777" w:rsidR="00D26196" w:rsidRPr="00D26196" w:rsidRDefault="00D26196">
      <w:pPr>
        <w:pStyle w:val="HTMLPreformatted"/>
        <w:divId w:val="2032412305"/>
        <w:rPr>
          <w:ins w:id="21403" w:author="shorny" w:date="2014-06-09T18:54:00Z"/>
          <w:sz w:val="18"/>
          <w:rPrChange w:id="21404" w:author="shorny" w:date="2014-06-09T18:55:00Z">
            <w:rPr>
              <w:ins w:id="21405" w:author="shorny" w:date="2014-06-09T18:54:00Z"/>
            </w:rPr>
          </w:rPrChange>
        </w:rPr>
      </w:pPr>
      <w:ins w:id="21406" w:author="shorny" w:date="2014-06-09T18:54:00Z">
        <w:r w:rsidRPr="00D26196">
          <w:rPr>
            <w:sz w:val="18"/>
            <w:rPrChange w:id="21407" w:author="shorny" w:date="2014-06-09T18:55:00Z">
              <w:rPr/>
            </w:rPrChange>
          </w:rPr>
          <w:t xml:space="preserve">    </w:t>
        </w:r>
        <w:r w:rsidRPr="00D26196">
          <w:rPr>
            <w:rStyle w:val="string1"/>
            <w:sz w:val="18"/>
            <w:rPrChange w:id="21408" w:author="shorny" w:date="2014-06-09T18:55:00Z">
              <w:rPr>
                <w:rStyle w:val="string1"/>
              </w:rPr>
            </w:rPrChange>
          </w:rPr>
          <w:t>'utrans_d_problems'</w:t>
        </w:r>
        <w:r w:rsidRPr="00D26196">
          <w:rPr>
            <w:sz w:val="18"/>
            <w:rPrChange w:id="21409" w:author="shorny" w:date="2014-06-09T18:55:00Z">
              <w:rPr/>
            </w:rPrChange>
          </w:rPr>
          <w:t xml:space="preserve">, </w:t>
        </w:r>
      </w:ins>
    </w:p>
    <w:p w14:paraId="054C4834" w14:textId="77777777" w:rsidR="00D26196" w:rsidRPr="00D26196" w:rsidRDefault="00D26196">
      <w:pPr>
        <w:pStyle w:val="HTMLPreformatted"/>
        <w:divId w:val="2032412305"/>
        <w:rPr>
          <w:ins w:id="21410" w:author="shorny" w:date="2014-06-09T18:54:00Z"/>
          <w:sz w:val="18"/>
          <w:rPrChange w:id="21411" w:author="shorny" w:date="2014-06-09T18:55:00Z">
            <w:rPr>
              <w:ins w:id="21412" w:author="shorny" w:date="2014-06-09T18:54:00Z"/>
            </w:rPr>
          </w:rPrChange>
        </w:rPr>
      </w:pPr>
      <w:ins w:id="21413" w:author="shorny" w:date="2014-06-09T18:54:00Z">
        <w:r w:rsidRPr="00D26196">
          <w:rPr>
            <w:sz w:val="18"/>
            <w:rPrChange w:id="21414" w:author="shorny" w:date="2014-06-09T18:55:00Z">
              <w:rPr/>
            </w:rPrChange>
          </w:rPr>
          <w:t xml:space="preserve">    </w:t>
        </w:r>
        <w:r w:rsidRPr="00D26196">
          <w:rPr>
            <w:rStyle w:val="string1"/>
            <w:sz w:val="18"/>
            <w:rPrChange w:id="21415" w:author="shorny" w:date="2014-06-09T18:55:00Z">
              <w:rPr>
                <w:rStyle w:val="string1"/>
              </w:rPr>
            </w:rPrChange>
          </w:rPr>
          <w:t>'Incorrect results'</w:t>
        </w:r>
        <w:r w:rsidRPr="00D26196">
          <w:rPr>
            <w:sz w:val="18"/>
            <w:rPrChange w:id="21416" w:author="shorny" w:date="2014-06-09T18:55:00Z">
              <w:rPr/>
            </w:rPrChange>
          </w:rPr>
          <w:t xml:space="preserve">) ; </w:t>
        </w:r>
      </w:ins>
    </w:p>
    <w:p w14:paraId="5A7AB93F" w14:textId="77777777" w:rsidR="00D26196" w:rsidRPr="00D26196" w:rsidRDefault="00D26196">
      <w:pPr>
        <w:pStyle w:val="HTMLPreformatted"/>
        <w:divId w:val="2032412305"/>
        <w:rPr>
          <w:ins w:id="21417" w:author="shorny" w:date="2014-06-09T18:54:00Z"/>
          <w:sz w:val="18"/>
          <w:rPrChange w:id="21418" w:author="shorny" w:date="2014-06-09T18:55:00Z">
            <w:rPr>
              <w:ins w:id="21419" w:author="shorny" w:date="2014-06-09T18:54:00Z"/>
            </w:rPr>
          </w:rPrChange>
        </w:rPr>
      </w:pPr>
    </w:p>
    <w:p w14:paraId="3121953B" w14:textId="77777777" w:rsidR="00D26196" w:rsidRPr="00D26196" w:rsidRDefault="00D26196">
      <w:pPr>
        <w:pStyle w:val="HTMLPreformatted"/>
        <w:divId w:val="2032412305"/>
        <w:rPr>
          <w:ins w:id="21420" w:author="shorny" w:date="2014-06-09T18:54:00Z"/>
          <w:sz w:val="18"/>
          <w:rPrChange w:id="21421" w:author="shorny" w:date="2014-06-09T18:55:00Z">
            <w:rPr>
              <w:ins w:id="21422" w:author="shorny" w:date="2014-06-09T18:54:00Z"/>
            </w:rPr>
          </w:rPrChange>
        </w:rPr>
      </w:pPr>
      <w:ins w:id="21423" w:author="shorny" w:date="2014-06-09T18:54:00Z">
        <w:r w:rsidRPr="00D26196">
          <w:rPr>
            <w:sz w:val="18"/>
            <w:rPrChange w:id="21424" w:author="shorny" w:date="2014-06-09T18:55:00Z">
              <w:rPr/>
            </w:rPrChange>
          </w:rPr>
          <w:t xml:space="preserve">  </w:t>
        </w:r>
        <w:r w:rsidRPr="00D26196">
          <w:rPr>
            <w:rStyle w:val="keyword1"/>
            <w:sz w:val="18"/>
            <w:rPrChange w:id="21425" w:author="shorny" w:date="2014-06-09T18:55:00Z">
              <w:rPr>
                <w:rStyle w:val="keyword1"/>
              </w:rPr>
            </w:rPrChange>
          </w:rPr>
          <w:t>DROP</w:t>
        </w:r>
        <w:r w:rsidRPr="00D26196">
          <w:rPr>
            <w:sz w:val="18"/>
            <w:rPrChange w:id="21426" w:author="shorny" w:date="2014-06-09T18:55:00Z">
              <w:rPr/>
            </w:rPrChange>
          </w:rPr>
          <w:t xml:space="preserve"> </w:t>
        </w:r>
        <w:r w:rsidRPr="00D26196">
          <w:rPr>
            <w:rStyle w:val="keyword1"/>
            <w:sz w:val="18"/>
            <w:rPrChange w:id="21427" w:author="shorny" w:date="2014-06-09T18:55:00Z">
              <w:rPr>
                <w:rStyle w:val="keyword1"/>
              </w:rPr>
            </w:rPrChange>
          </w:rPr>
          <w:t>TABLE</w:t>
        </w:r>
        <w:r w:rsidRPr="00D26196">
          <w:rPr>
            <w:sz w:val="18"/>
            <w:rPrChange w:id="21428" w:author="shorny" w:date="2014-06-09T18:55:00Z">
              <w:rPr/>
            </w:rPrChange>
          </w:rPr>
          <w:t xml:space="preserve"> </w:t>
        </w:r>
        <w:r w:rsidRPr="00D26196">
          <w:rPr>
            <w:rStyle w:val="function-name1"/>
            <w:sz w:val="18"/>
            <w:rPrChange w:id="21429" w:author="shorny" w:date="2014-06-09T18:55:00Z">
              <w:rPr>
                <w:rStyle w:val="function-name1"/>
              </w:rPr>
            </w:rPrChange>
          </w:rPr>
          <w:t>utrans_d_expecteds</w:t>
        </w:r>
        <w:r w:rsidRPr="00D26196">
          <w:rPr>
            <w:sz w:val="18"/>
            <w:rPrChange w:id="21430" w:author="shorny" w:date="2014-06-09T18:55:00Z">
              <w:rPr/>
            </w:rPrChange>
          </w:rPr>
          <w:t xml:space="preserve"> ;</w:t>
        </w:r>
      </w:ins>
    </w:p>
    <w:p w14:paraId="7066CF1F" w14:textId="77777777" w:rsidR="00D26196" w:rsidRPr="00D26196" w:rsidRDefault="00D26196">
      <w:pPr>
        <w:pStyle w:val="HTMLPreformatted"/>
        <w:divId w:val="2032412305"/>
        <w:rPr>
          <w:ins w:id="21431" w:author="shorny" w:date="2014-06-09T18:54:00Z"/>
          <w:sz w:val="18"/>
          <w:rPrChange w:id="21432" w:author="shorny" w:date="2014-06-09T18:55:00Z">
            <w:rPr>
              <w:ins w:id="21433" w:author="shorny" w:date="2014-06-09T18:54:00Z"/>
            </w:rPr>
          </w:rPrChange>
        </w:rPr>
      </w:pPr>
      <w:ins w:id="21434" w:author="shorny" w:date="2014-06-09T18:54:00Z">
        <w:r w:rsidRPr="00D26196">
          <w:rPr>
            <w:sz w:val="18"/>
            <w:rPrChange w:id="21435" w:author="shorny" w:date="2014-06-09T18:55:00Z">
              <w:rPr/>
            </w:rPrChange>
          </w:rPr>
          <w:t xml:space="preserve">  </w:t>
        </w:r>
        <w:r w:rsidRPr="00D26196">
          <w:rPr>
            <w:rStyle w:val="keyword1"/>
            <w:sz w:val="18"/>
            <w:rPrChange w:id="21436" w:author="shorny" w:date="2014-06-09T18:55:00Z">
              <w:rPr>
                <w:rStyle w:val="keyword1"/>
              </w:rPr>
            </w:rPrChange>
          </w:rPr>
          <w:t>DROP</w:t>
        </w:r>
        <w:r w:rsidRPr="00D26196">
          <w:rPr>
            <w:sz w:val="18"/>
            <w:rPrChange w:id="21437" w:author="shorny" w:date="2014-06-09T18:55:00Z">
              <w:rPr/>
            </w:rPrChange>
          </w:rPr>
          <w:t xml:space="preserve"> </w:t>
        </w:r>
        <w:r w:rsidRPr="00D26196">
          <w:rPr>
            <w:rStyle w:val="keyword1"/>
            <w:sz w:val="18"/>
            <w:rPrChange w:id="21438" w:author="shorny" w:date="2014-06-09T18:55:00Z">
              <w:rPr>
                <w:rStyle w:val="keyword1"/>
              </w:rPr>
            </w:rPrChange>
          </w:rPr>
          <w:t>TABLE</w:t>
        </w:r>
        <w:r w:rsidRPr="00D26196">
          <w:rPr>
            <w:sz w:val="18"/>
            <w:rPrChange w:id="21439" w:author="shorny" w:date="2014-06-09T18:55:00Z">
              <w:rPr/>
            </w:rPrChange>
          </w:rPr>
          <w:t xml:space="preserve"> </w:t>
        </w:r>
        <w:r w:rsidRPr="00D26196">
          <w:rPr>
            <w:rStyle w:val="function-name1"/>
            <w:sz w:val="18"/>
            <w:rPrChange w:id="21440" w:author="shorny" w:date="2014-06-09T18:55:00Z">
              <w:rPr>
                <w:rStyle w:val="function-name1"/>
              </w:rPr>
            </w:rPrChange>
          </w:rPr>
          <w:t>utrans_d_actuals</w:t>
        </w:r>
        <w:r w:rsidRPr="00D26196">
          <w:rPr>
            <w:sz w:val="18"/>
            <w:rPrChange w:id="21441" w:author="shorny" w:date="2014-06-09T18:55:00Z">
              <w:rPr/>
            </w:rPrChange>
          </w:rPr>
          <w:t xml:space="preserve"> ;</w:t>
        </w:r>
      </w:ins>
    </w:p>
    <w:p w14:paraId="3324DE89" w14:textId="77777777" w:rsidR="00D26196" w:rsidRPr="00D26196" w:rsidRDefault="00D26196">
      <w:pPr>
        <w:pStyle w:val="HTMLPreformatted"/>
        <w:divId w:val="2032412305"/>
        <w:rPr>
          <w:ins w:id="21442" w:author="shorny" w:date="2014-06-09T18:54:00Z"/>
          <w:sz w:val="18"/>
          <w:rPrChange w:id="21443" w:author="shorny" w:date="2014-06-09T18:55:00Z">
            <w:rPr>
              <w:ins w:id="21444" w:author="shorny" w:date="2014-06-09T18:54:00Z"/>
            </w:rPr>
          </w:rPrChange>
        </w:rPr>
      </w:pPr>
      <w:ins w:id="21445" w:author="shorny" w:date="2014-06-09T18:54:00Z">
        <w:r w:rsidRPr="00D26196">
          <w:rPr>
            <w:sz w:val="18"/>
            <w:rPrChange w:id="21446" w:author="shorny" w:date="2014-06-09T18:55:00Z">
              <w:rPr/>
            </w:rPrChange>
          </w:rPr>
          <w:lastRenderedPageBreak/>
          <w:t xml:space="preserve">  </w:t>
        </w:r>
        <w:r w:rsidRPr="00D26196">
          <w:rPr>
            <w:rStyle w:val="keyword1"/>
            <w:sz w:val="18"/>
            <w:rPrChange w:id="21447" w:author="shorny" w:date="2014-06-09T18:55:00Z">
              <w:rPr>
                <w:rStyle w:val="keyword1"/>
              </w:rPr>
            </w:rPrChange>
          </w:rPr>
          <w:t>DROP</w:t>
        </w:r>
        <w:r w:rsidRPr="00D26196">
          <w:rPr>
            <w:sz w:val="18"/>
            <w:rPrChange w:id="21448" w:author="shorny" w:date="2014-06-09T18:55:00Z">
              <w:rPr/>
            </w:rPrChange>
          </w:rPr>
          <w:t xml:space="preserve"> </w:t>
        </w:r>
        <w:r w:rsidRPr="00D26196">
          <w:rPr>
            <w:rStyle w:val="keyword1"/>
            <w:sz w:val="18"/>
            <w:rPrChange w:id="21449" w:author="shorny" w:date="2014-06-09T18:55:00Z">
              <w:rPr>
                <w:rStyle w:val="keyword1"/>
              </w:rPr>
            </w:rPrChange>
          </w:rPr>
          <w:t>TABLE</w:t>
        </w:r>
        <w:r w:rsidRPr="00D26196">
          <w:rPr>
            <w:sz w:val="18"/>
            <w:rPrChange w:id="21450" w:author="shorny" w:date="2014-06-09T18:55:00Z">
              <w:rPr/>
            </w:rPrChange>
          </w:rPr>
          <w:t xml:space="preserve"> </w:t>
        </w:r>
        <w:r w:rsidRPr="00D26196">
          <w:rPr>
            <w:rStyle w:val="function-name1"/>
            <w:sz w:val="18"/>
            <w:rPrChange w:id="21451" w:author="shorny" w:date="2014-06-09T18:55:00Z">
              <w:rPr>
                <w:rStyle w:val="function-name1"/>
              </w:rPr>
            </w:rPrChange>
          </w:rPr>
          <w:t>utrans_d_problems</w:t>
        </w:r>
        <w:r w:rsidRPr="00D26196">
          <w:rPr>
            <w:sz w:val="18"/>
            <w:rPrChange w:id="21452" w:author="shorny" w:date="2014-06-09T18:55:00Z">
              <w:rPr/>
            </w:rPrChange>
          </w:rPr>
          <w:t xml:space="preserve"> ;</w:t>
        </w:r>
      </w:ins>
    </w:p>
    <w:p w14:paraId="2879F46E" w14:textId="77777777" w:rsidR="00D26196" w:rsidRPr="00D26196" w:rsidRDefault="00D26196">
      <w:pPr>
        <w:pStyle w:val="HTMLPreformatted"/>
        <w:divId w:val="2032412305"/>
        <w:rPr>
          <w:ins w:id="21453" w:author="shorny" w:date="2014-06-09T18:54:00Z"/>
          <w:sz w:val="18"/>
          <w:rPrChange w:id="21454" w:author="shorny" w:date="2014-06-09T18:55:00Z">
            <w:rPr>
              <w:ins w:id="21455" w:author="shorny" w:date="2014-06-09T18:54:00Z"/>
            </w:rPr>
          </w:rPrChange>
        </w:rPr>
      </w:pPr>
      <w:ins w:id="21456" w:author="shorny" w:date="2014-06-09T18:54:00Z">
        <w:r w:rsidRPr="00D26196">
          <w:rPr>
            <w:rStyle w:val="keyword1"/>
            <w:sz w:val="18"/>
            <w:rPrChange w:id="21457" w:author="shorny" w:date="2014-06-09T18:55:00Z">
              <w:rPr>
                <w:rStyle w:val="keyword1"/>
              </w:rPr>
            </w:rPrChange>
          </w:rPr>
          <w:t>END</w:t>
        </w:r>
        <w:r w:rsidRPr="00D26196">
          <w:rPr>
            <w:sz w:val="18"/>
            <w:rPrChange w:id="21458" w:author="shorny" w:date="2014-06-09T18:55:00Z">
              <w:rPr/>
            </w:rPrChange>
          </w:rPr>
          <w:t xml:space="preserve"> $$</w:t>
        </w:r>
      </w:ins>
    </w:p>
    <w:p w14:paraId="69A2DE73" w14:textId="77777777" w:rsidR="00D26196" w:rsidRPr="00D26196" w:rsidRDefault="00D26196">
      <w:pPr>
        <w:pStyle w:val="HTMLPreformatted"/>
        <w:divId w:val="2032412305"/>
        <w:rPr>
          <w:ins w:id="21459" w:author="shorny" w:date="2014-06-09T18:54:00Z"/>
          <w:sz w:val="18"/>
          <w:rPrChange w:id="21460" w:author="shorny" w:date="2014-06-09T18:55:00Z">
            <w:rPr>
              <w:ins w:id="21461" w:author="shorny" w:date="2014-06-09T18:54:00Z"/>
            </w:rPr>
          </w:rPrChange>
        </w:rPr>
      </w:pPr>
    </w:p>
    <w:p w14:paraId="283CCE5A" w14:textId="77777777" w:rsidR="00D26196" w:rsidRPr="00D26196" w:rsidRDefault="00D26196">
      <w:pPr>
        <w:pStyle w:val="HTMLPreformatted"/>
        <w:divId w:val="2032412305"/>
        <w:rPr>
          <w:ins w:id="21462" w:author="shorny" w:date="2014-06-09T18:54:00Z"/>
          <w:rStyle w:val="comment1"/>
          <w:sz w:val="18"/>
          <w:rPrChange w:id="21463" w:author="shorny" w:date="2014-06-09T18:55:00Z">
            <w:rPr>
              <w:ins w:id="21464" w:author="shorny" w:date="2014-06-09T18:54:00Z"/>
              <w:rStyle w:val="comment1"/>
            </w:rPr>
          </w:rPrChange>
        </w:rPr>
      </w:pPr>
      <w:ins w:id="21465" w:author="shorny" w:date="2014-06-09T18:54:00Z">
        <w:r w:rsidRPr="00D26196">
          <w:rPr>
            <w:rStyle w:val="comment1"/>
            <w:sz w:val="18"/>
            <w:rPrChange w:id="21466" w:author="shorny" w:date="2014-06-09T18:55:00Z">
              <w:rPr>
                <w:rStyle w:val="comment1"/>
              </w:rPr>
            </w:rPrChange>
          </w:rPr>
          <w:t>-- -----------------------------------------------------------------------------</w:t>
        </w:r>
      </w:ins>
    </w:p>
    <w:p w14:paraId="3FC50DBD" w14:textId="77777777" w:rsidR="00D26196" w:rsidRPr="00D26196" w:rsidRDefault="00D26196">
      <w:pPr>
        <w:pStyle w:val="HTMLPreformatted"/>
        <w:divId w:val="2032412305"/>
        <w:rPr>
          <w:ins w:id="21467" w:author="shorny" w:date="2014-06-09T18:54:00Z"/>
          <w:rStyle w:val="comment1"/>
          <w:sz w:val="18"/>
          <w:rPrChange w:id="21468" w:author="shorny" w:date="2014-06-09T18:55:00Z">
            <w:rPr>
              <w:ins w:id="21469" w:author="shorny" w:date="2014-06-09T18:54:00Z"/>
              <w:rStyle w:val="comment1"/>
            </w:rPr>
          </w:rPrChange>
        </w:rPr>
      </w:pPr>
      <w:ins w:id="21470" w:author="shorny" w:date="2014-06-09T18:54:00Z">
        <w:r w:rsidRPr="00D26196">
          <w:rPr>
            <w:rStyle w:val="comment1"/>
            <w:sz w:val="18"/>
            <w:rPrChange w:id="21471" w:author="shorny" w:date="2014-06-09T18:55:00Z">
              <w:rPr>
                <w:rStyle w:val="comment1"/>
              </w:rPr>
            </w:rPrChange>
          </w:rPr>
          <w:t>-- e) Look up all correspondences relevant to an application</w:t>
        </w:r>
      </w:ins>
    </w:p>
    <w:p w14:paraId="05ACEA99" w14:textId="77777777" w:rsidR="00D26196" w:rsidRPr="00D26196" w:rsidRDefault="00D26196">
      <w:pPr>
        <w:pStyle w:val="HTMLPreformatted"/>
        <w:divId w:val="2032412305"/>
        <w:rPr>
          <w:ins w:id="21472" w:author="shorny" w:date="2014-06-09T18:54:00Z"/>
          <w:sz w:val="18"/>
          <w:rPrChange w:id="21473" w:author="shorny" w:date="2014-06-09T18:55:00Z">
            <w:rPr>
              <w:ins w:id="21474" w:author="shorny" w:date="2014-06-09T18:54:00Z"/>
            </w:rPr>
          </w:rPrChange>
        </w:rPr>
      </w:pPr>
      <w:ins w:id="21475" w:author="shorny" w:date="2014-06-09T18:54:00Z">
        <w:r w:rsidRPr="00D26196">
          <w:rPr>
            <w:rStyle w:val="keyword1"/>
            <w:sz w:val="18"/>
            <w:rPrChange w:id="21476" w:author="shorny" w:date="2014-06-09T18:55:00Z">
              <w:rPr>
                <w:rStyle w:val="keyword1"/>
              </w:rPr>
            </w:rPrChange>
          </w:rPr>
          <w:t>CREATE</w:t>
        </w:r>
        <w:r w:rsidRPr="00D26196">
          <w:rPr>
            <w:sz w:val="18"/>
            <w:rPrChange w:id="21477" w:author="shorny" w:date="2014-06-09T18:55:00Z">
              <w:rPr/>
            </w:rPrChange>
          </w:rPr>
          <w:t xml:space="preserve"> </w:t>
        </w:r>
        <w:r w:rsidRPr="00D26196">
          <w:rPr>
            <w:rStyle w:val="keyword1"/>
            <w:sz w:val="18"/>
            <w:rPrChange w:id="21478" w:author="shorny" w:date="2014-06-09T18:55:00Z">
              <w:rPr>
                <w:rStyle w:val="keyword1"/>
              </w:rPr>
            </w:rPrChange>
          </w:rPr>
          <w:t>PROCEDURE</w:t>
        </w:r>
        <w:r w:rsidRPr="00D26196">
          <w:rPr>
            <w:sz w:val="18"/>
            <w:rPrChange w:id="21479" w:author="shorny" w:date="2014-06-09T18:55:00Z">
              <w:rPr/>
            </w:rPrChange>
          </w:rPr>
          <w:t xml:space="preserve"> </w:t>
        </w:r>
        <w:r w:rsidRPr="00D26196">
          <w:rPr>
            <w:rStyle w:val="function-name1"/>
            <w:sz w:val="18"/>
            <w:rPrChange w:id="21480" w:author="shorny" w:date="2014-06-09T18:55:00Z">
              <w:rPr>
                <w:rStyle w:val="function-name1"/>
              </w:rPr>
            </w:rPrChange>
          </w:rPr>
          <w:t>test_utrans_e</w:t>
        </w:r>
        <w:r w:rsidRPr="00D26196">
          <w:rPr>
            <w:sz w:val="18"/>
            <w:rPrChange w:id="21481" w:author="shorny" w:date="2014-06-09T18:55:00Z">
              <w:rPr/>
            </w:rPrChange>
          </w:rPr>
          <w:t xml:space="preserve">() </w:t>
        </w:r>
      </w:ins>
    </w:p>
    <w:p w14:paraId="55B0A860" w14:textId="77777777" w:rsidR="00D26196" w:rsidRPr="00D26196" w:rsidRDefault="00D26196">
      <w:pPr>
        <w:pStyle w:val="HTMLPreformatted"/>
        <w:divId w:val="2032412305"/>
        <w:rPr>
          <w:ins w:id="21482" w:author="shorny" w:date="2014-06-09T18:54:00Z"/>
          <w:sz w:val="18"/>
          <w:rPrChange w:id="21483" w:author="shorny" w:date="2014-06-09T18:55:00Z">
            <w:rPr>
              <w:ins w:id="21484" w:author="shorny" w:date="2014-06-09T18:54:00Z"/>
            </w:rPr>
          </w:rPrChange>
        </w:rPr>
      </w:pPr>
      <w:ins w:id="21485" w:author="shorny" w:date="2014-06-09T18:54:00Z">
        <w:r w:rsidRPr="00D26196">
          <w:rPr>
            <w:rStyle w:val="keyword1"/>
            <w:sz w:val="18"/>
            <w:rPrChange w:id="21486" w:author="shorny" w:date="2014-06-09T18:55:00Z">
              <w:rPr>
                <w:rStyle w:val="keyword1"/>
              </w:rPr>
            </w:rPrChange>
          </w:rPr>
          <w:t>BEGIN</w:t>
        </w:r>
      </w:ins>
    </w:p>
    <w:p w14:paraId="75385EF0" w14:textId="77777777" w:rsidR="00D26196" w:rsidRPr="00D26196" w:rsidRDefault="00D26196">
      <w:pPr>
        <w:pStyle w:val="HTMLPreformatted"/>
        <w:divId w:val="2032412305"/>
        <w:rPr>
          <w:ins w:id="21487" w:author="shorny" w:date="2014-06-09T18:54:00Z"/>
          <w:sz w:val="18"/>
          <w:rPrChange w:id="21488" w:author="shorny" w:date="2014-06-09T18:55:00Z">
            <w:rPr>
              <w:ins w:id="21489" w:author="shorny" w:date="2014-06-09T18:54:00Z"/>
            </w:rPr>
          </w:rPrChange>
        </w:rPr>
      </w:pPr>
    </w:p>
    <w:p w14:paraId="0E9F04E4" w14:textId="77777777" w:rsidR="00D26196" w:rsidRPr="00D26196" w:rsidRDefault="00D26196">
      <w:pPr>
        <w:pStyle w:val="HTMLPreformatted"/>
        <w:divId w:val="2032412305"/>
        <w:rPr>
          <w:ins w:id="21490" w:author="shorny" w:date="2014-06-09T18:54:00Z"/>
          <w:rStyle w:val="comment1"/>
          <w:sz w:val="18"/>
          <w:rPrChange w:id="21491" w:author="shorny" w:date="2014-06-09T18:55:00Z">
            <w:rPr>
              <w:ins w:id="21492" w:author="shorny" w:date="2014-06-09T18:54:00Z"/>
              <w:rStyle w:val="comment1"/>
            </w:rPr>
          </w:rPrChange>
        </w:rPr>
      </w:pPr>
      <w:ins w:id="21493" w:author="shorny" w:date="2014-06-09T18:54:00Z">
        <w:r w:rsidRPr="00D26196">
          <w:rPr>
            <w:sz w:val="18"/>
            <w:rPrChange w:id="21494" w:author="shorny" w:date="2014-06-09T18:55:00Z">
              <w:rPr>
                <w:color w:val="B22222"/>
              </w:rPr>
            </w:rPrChange>
          </w:rPr>
          <w:t xml:space="preserve">  </w:t>
        </w:r>
        <w:r w:rsidRPr="00D26196">
          <w:rPr>
            <w:rStyle w:val="comment1"/>
            <w:sz w:val="18"/>
            <w:rPrChange w:id="21495" w:author="shorny" w:date="2014-06-09T18:55:00Z">
              <w:rPr>
                <w:rStyle w:val="comment1"/>
              </w:rPr>
            </w:rPrChange>
          </w:rPr>
          <w:t>-- run the query for this test and create a temporary table for results</w:t>
        </w:r>
      </w:ins>
    </w:p>
    <w:p w14:paraId="058B614B" w14:textId="77777777" w:rsidR="00D26196" w:rsidRPr="00D26196" w:rsidRDefault="00D26196">
      <w:pPr>
        <w:pStyle w:val="HTMLPreformatted"/>
        <w:divId w:val="2032412305"/>
        <w:rPr>
          <w:ins w:id="21496" w:author="shorny" w:date="2014-06-09T18:54:00Z"/>
          <w:sz w:val="18"/>
          <w:rPrChange w:id="21497" w:author="shorny" w:date="2014-06-09T18:55:00Z">
            <w:rPr>
              <w:ins w:id="21498" w:author="shorny" w:date="2014-06-09T18:54:00Z"/>
            </w:rPr>
          </w:rPrChange>
        </w:rPr>
      </w:pPr>
      <w:ins w:id="21499" w:author="shorny" w:date="2014-06-09T18:54:00Z">
        <w:r w:rsidRPr="00D26196">
          <w:rPr>
            <w:sz w:val="18"/>
            <w:rPrChange w:id="21500" w:author="shorny" w:date="2014-06-09T18:55:00Z">
              <w:rPr/>
            </w:rPrChange>
          </w:rPr>
          <w:t xml:space="preserve">  </w:t>
        </w:r>
        <w:r w:rsidRPr="00D26196">
          <w:rPr>
            <w:rStyle w:val="keyword1"/>
            <w:sz w:val="18"/>
            <w:rPrChange w:id="21501" w:author="shorny" w:date="2014-06-09T18:55:00Z">
              <w:rPr>
                <w:rStyle w:val="keyword1"/>
              </w:rPr>
            </w:rPrChange>
          </w:rPr>
          <w:t>CREATE</w:t>
        </w:r>
        <w:r w:rsidRPr="00D26196">
          <w:rPr>
            <w:sz w:val="18"/>
            <w:rPrChange w:id="21502" w:author="shorny" w:date="2014-06-09T18:55:00Z">
              <w:rPr/>
            </w:rPrChange>
          </w:rPr>
          <w:t xml:space="preserve"> </w:t>
        </w:r>
        <w:r w:rsidRPr="00D26196">
          <w:rPr>
            <w:rStyle w:val="keyword1"/>
            <w:sz w:val="18"/>
            <w:rPrChange w:id="21503" w:author="shorny" w:date="2014-06-09T18:55:00Z">
              <w:rPr>
                <w:rStyle w:val="keyword1"/>
              </w:rPr>
            </w:rPrChange>
          </w:rPr>
          <w:t>TEMPORARY</w:t>
        </w:r>
        <w:r w:rsidRPr="00D26196">
          <w:rPr>
            <w:sz w:val="18"/>
            <w:rPrChange w:id="21504" w:author="shorny" w:date="2014-06-09T18:55:00Z">
              <w:rPr/>
            </w:rPrChange>
          </w:rPr>
          <w:t xml:space="preserve"> </w:t>
        </w:r>
        <w:r w:rsidRPr="00D26196">
          <w:rPr>
            <w:rStyle w:val="keyword1"/>
            <w:sz w:val="18"/>
            <w:rPrChange w:id="21505" w:author="shorny" w:date="2014-06-09T18:55:00Z">
              <w:rPr>
                <w:rStyle w:val="keyword1"/>
              </w:rPr>
            </w:rPrChange>
          </w:rPr>
          <w:t>TABLE</w:t>
        </w:r>
        <w:r w:rsidRPr="00D26196">
          <w:rPr>
            <w:sz w:val="18"/>
            <w:rPrChange w:id="21506" w:author="shorny" w:date="2014-06-09T18:55:00Z">
              <w:rPr/>
            </w:rPrChange>
          </w:rPr>
          <w:t xml:space="preserve"> </w:t>
        </w:r>
        <w:r w:rsidRPr="00D26196">
          <w:rPr>
            <w:rStyle w:val="function-name1"/>
            <w:sz w:val="18"/>
            <w:rPrChange w:id="21507" w:author="shorny" w:date="2014-06-09T18:55:00Z">
              <w:rPr>
                <w:rStyle w:val="function-name1"/>
              </w:rPr>
            </w:rPrChange>
          </w:rPr>
          <w:t>utrans_e_actuals</w:t>
        </w:r>
      </w:ins>
    </w:p>
    <w:p w14:paraId="4F203224" w14:textId="77777777" w:rsidR="00D26196" w:rsidRPr="00D26196" w:rsidRDefault="00D26196">
      <w:pPr>
        <w:pStyle w:val="HTMLPreformatted"/>
        <w:divId w:val="2032412305"/>
        <w:rPr>
          <w:ins w:id="21508" w:author="shorny" w:date="2014-06-09T18:54:00Z"/>
          <w:sz w:val="18"/>
          <w:rPrChange w:id="21509" w:author="shorny" w:date="2014-06-09T18:55:00Z">
            <w:rPr>
              <w:ins w:id="21510" w:author="shorny" w:date="2014-06-09T18:54:00Z"/>
            </w:rPr>
          </w:rPrChange>
        </w:rPr>
      </w:pPr>
      <w:ins w:id="21511" w:author="shorny" w:date="2014-06-09T18:54:00Z">
        <w:r w:rsidRPr="00D26196">
          <w:rPr>
            <w:sz w:val="18"/>
            <w:rPrChange w:id="21512" w:author="shorny" w:date="2014-06-09T18:55:00Z">
              <w:rPr/>
            </w:rPrChange>
          </w:rPr>
          <w:t xml:space="preserve">  </w:t>
        </w:r>
        <w:r w:rsidRPr="00D26196">
          <w:rPr>
            <w:rStyle w:val="keyword1"/>
            <w:sz w:val="18"/>
            <w:rPrChange w:id="21513" w:author="shorny" w:date="2014-06-09T18:55:00Z">
              <w:rPr>
                <w:rStyle w:val="keyword1"/>
              </w:rPr>
            </w:rPrChange>
          </w:rPr>
          <w:t>SELECT</w:t>
        </w:r>
        <w:r w:rsidRPr="00D26196">
          <w:rPr>
            <w:sz w:val="18"/>
            <w:rPrChange w:id="21514" w:author="shorny" w:date="2014-06-09T18:55:00Z">
              <w:rPr/>
            </w:rPrChange>
          </w:rPr>
          <w:t xml:space="preserve"> Corr.CorrID</w:t>
        </w:r>
      </w:ins>
    </w:p>
    <w:p w14:paraId="21307C40" w14:textId="77777777" w:rsidR="00D26196" w:rsidRPr="00D26196" w:rsidRDefault="00D26196">
      <w:pPr>
        <w:pStyle w:val="HTMLPreformatted"/>
        <w:divId w:val="2032412305"/>
        <w:rPr>
          <w:ins w:id="21515" w:author="shorny" w:date="2014-06-09T18:54:00Z"/>
          <w:sz w:val="18"/>
          <w:rPrChange w:id="21516" w:author="shorny" w:date="2014-06-09T18:55:00Z">
            <w:rPr>
              <w:ins w:id="21517" w:author="shorny" w:date="2014-06-09T18:54:00Z"/>
            </w:rPr>
          </w:rPrChange>
        </w:rPr>
      </w:pPr>
      <w:ins w:id="21518" w:author="shorny" w:date="2014-06-09T18:54:00Z">
        <w:r w:rsidRPr="00D26196">
          <w:rPr>
            <w:sz w:val="18"/>
            <w:rPrChange w:id="21519" w:author="shorny" w:date="2014-06-09T18:55:00Z">
              <w:rPr/>
            </w:rPrChange>
          </w:rPr>
          <w:t xml:space="preserve">  </w:t>
        </w:r>
        <w:r w:rsidRPr="00D26196">
          <w:rPr>
            <w:rStyle w:val="keyword1"/>
            <w:sz w:val="18"/>
            <w:rPrChange w:id="21520" w:author="shorny" w:date="2014-06-09T18:55:00Z">
              <w:rPr>
                <w:rStyle w:val="keyword1"/>
              </w:rPr>
            </w:rPrChange>
          </w:rPr>
          <w:t>FROM</w:t>
        </w:r>
        <w:r w:rsidRPr="00D26196">
          <w:rPr>
            <w:sz w:val="18"/>
            <w:rPrChange w:id="21521" w:author="shorny" w:date="2014-06-09T18:55:00Z">
              <w:rPr/>
            </w:rPrChange>
          </w:rPr>
          <w:t xml:space="preserve"> rhd.Application App</w:t>
        </w:r>
      </w:ins>
    </w:p>
    <w:p w14:paraId="5C1B6FAD" w14:textId="77777777" w:rsidR="00D26196" w:rsidRPr="00D26196" w:rsidRDefault="00D26196">
      <w:pPr>
        <w:pStyle w:val="HTMLPreformatted"/>
        <w:divId w:val="2032412305"/>
        <w:rPr>
          <w:ins w:id="21522" w:author="shorny" w:date="2014-06-09T18:54:00Z"/>
          <w:sz w:val="18"/>
          <w:rPrChange w:id="21523" w:author="shorny" w:date="2014-06-09T18:55:00Z">
            <w:rPr>
              <w:ins w:id="21524" w:author="shorny" w:date="2014-06-09T18:54:00Z"/>
            </w:rPr>
          </w:rPrChange>
        </w:rPr>
      </w:pPr>
      <w:ins w:id="21525" w:author="shorny" w:date="2014-06-09T18:54:00Z">
        <w:r w:rsidRPr="00D26196">
          <w:rPr>
            <w:sz w:val="18"/>
            <w:rPrChange w:id="21526" w:author="shorny" w:date="2014-06-09T18:55:00Z">
              <w:rPr/>
            </w:rPrChange>
          </w:rPr>
          <w:t xml:space="preserve">  </w:t>
        </w:r>
        <w:r w:rsidRPr="00D26196">
          <w:rPr>
            <w:rStyle w:val="keyword1"/>
            <w:sz w:val="18"/>
            <w:rPrChange w:id="21527" w:author="shorny" w:date="2014-06-09T18:55:00Z">
              <w:rPr>
                <w:rStyle w:val="keyword1"/>
              </w:rPr>
            </w:rPrChange>
          </w:rPr>
          <w:t>INNER</w:t>
        </w:r>
        <w:r w:rsidRPr="00D26196">
          <w:rPr>
            <w:sz w:val="18"/>
            <w:rPrChange w:id="21528" w:author="shorny" w:date="2014-06-09T18:55:00Z">
              <w:rPr/>
            </w:rPrChange>
          </w:rPr>
          <w:t xml:space="preserve"> </w:t>
        </w:r>
        <w:r w:rsidRPr="00D26196">
          <w:rPr>
            <w:rStyle w:val="keyword1"/>
            <w:sz w:val="18"/>
            <w:rPrChange w:id="21529" w:author="shorny" w:date="2014-06-09T18:55:00Z">
              <w:rPr>
                <w:rStyle w:val="keyword1"/>
              </w:rPr>
            </w:rPrChange>
          </w:rPr>
          <w:t>JOIN</w:t>
        </w:r>
        <w:r w:rsidRPr="00D26196">
          <w:rPr>
            <w:sz w:val="18"/>
            <w:rPrChange w:id="21530" w:author="shorny" w:date="2014-06-09T18:55:00Z">
              <w:rPr/>
            </w:rPrChange>
          </w:rPr>
          <w:t xml:space="preserve"> rhd.Correspondence Corr </w:t>
        </w:r>
        <w:r w:rsidRPr="00D26196">
          <w:rPr>
            <w:rStyle w:val="keyword1"/>
            <w:sz w:val="18"/>
            <w:rPrChange w:id="21531" w:author="shorny" w:date="2014-06-09T18:55:00Z">
              <w:rPr>
                <w:rStyle w:val="keyword1"/>
              </w:rPr>
            </w:rPrChange>
          </w:rPr>
          <w:t>ON</w:t>
        </w:r>
        <w:r w:rsidRPr="00D26196">
          <w:rPr>
            <w:sz w:val="18"/>
            <w:rPrChange w:id="21532" w:author="shorny" w:date="2014-06-09T18:55:00Z">
              <w:rPr/>
            </w:rPrChange>
          </w:rPr>
          <w:t xml:space="preserve"> Corr.ApplicationID = App.ApplicationID</w:t>
        </w:r>
      </w:ins>
    </w:p>
    <w:p w14:paraId="2398242E" w14:textId="77777777" w:rsidR="00D26196" w:rsidRPr="00D26196" w:rsidRDefault="00D26196">
      <w:pPr>
        <w:pStyle w:val="HTMLPreformatted"/>
        <w:divId w:val="2032412305"/>
        <w:rPr>
          <w:ins w:id="21533" w:author="shorny" w:date="2014-06-09T18:54:00Z"/>
          <w:sz w:val="18"/>
          <w:rPrChange w:id="21534" w:author="shorny" w:date="2014-06-09T18:55:00Z">
            <w:rPr>
              <w:ins w:id="21535" w:author="shorny" w:date="2014-06-09T18:54:00Z"/>
            </w:rPr>
          </w:rPrChange>
        </w:rPr>
      </w:pPr>
      <w:ins w:id="21536" w:author="shorny" w:date="2014-06-09T18:54:00Z">
        <w:r w:rsidRPr="00D26196">
          <w:rPr>
            <w:sz w:val="18"/>
            <w:rPrChange w:id="21537" w:author="shorny" w:date="2014-06-09T18:55:00Z">
              <w:rPr/>
            </w:rPrChange>
          </w:rPr>
          <w:t xml:space="preserve">  </w:t>
        </w:r>
        <w:r w:rsidRPr="00D26196">
          <w:rPr>
            <w:rStyle w:val="keyword1"/>
            <w:sz w:val="18"/>
            <w:rPrChange w:id="21538" w:author="shorny" w:date="2014-06-09T18:55:00Z">
              <w:rPr>
                <w:rStyle w:val="keyword1"/>
              </w:rPr>
            </w:rPrChange>
          </w:rPr>
          <w:t>WHERE</w:t>
        </w:r>
        <w:r w:rsidRPr="00D26196">
          <w:rPr>
            <w:sz w:val="18"/>
            <w:rPrChange w:id="21539" w:author="shorny" w:date="2014-06-09T18:55:00Z">
              <w:rPr/>
            </w:rPrChange>
          </w:rPr>
          <w:t xml:space="preserve"> App.ApplicationID = 411 ;</w:t>
        </w:r>
      </w:ins>
    </w:p>
    <w:p w14:paraId="1EB0B482" w14:textId="77777777" w:rsidR="00D26196" w:rsidRPr="00D26196" w:rsidRDefault="00D26196">
      <w:pPr>
        <w:pStyle w:val="HTMLPreformatted"/>
        <w:divId w:val="2032412305"/>
        <w:rPr>
          <w:ins w:id="21540" w:author="shorny" w:date="2014-06-09T18:54:00Z"/>
          <w:sz w:val="18"/>
          <w:rPrChange w:id="21541" w:author="shorny" w:date="2014-06-09T18:55:00Z">
            <w:rPr>
              <w:ins w:id="21542" w:author="shorny" w:date="2014-06-09T18:54:00Z"/>
            </w:rPr>
          </w:rPrChange>
        </w:rPr>
      </w:pPr>
    </w:p>
    <w:p w14:paraId="7C0990C0" w14:textId="77777777" w:rsidR="00D26196" w:rsidRPr="00D26196" w:rsidRDefault="00D26196">
      <w:pPr>
        <w:pStyle w:val="HTMLPreformatted"/>
        <w:divId w:val="2032412305"/>
        <w:rPr>
          <w:ins w:id="21543" w:author="shorny" w:date="2014-06-09T18:54:00Z"/>
          <w:rStyle w:val="comment1"/>
          <w:sz w:val="18"/>
          <w:rPrChange w:id="21544" w:author="shorny" w:date="2014-06-09T18:55:00Z">
            <w:rPr>
              <w:ins w:id="21545" w:author="shorny" w:date="2014-06-09T18:54:00Z"/>
              <w:rStyle w:val="comment1"/>
            </w:rPr>
          </w:rPrChange>
        </w:rPr>
      </w:pPr>
      <w:ins w:id="21546" w:author="shorny" w:date="2014-06-09T18:54:00Z">
        <w:r w:rsidRPr="00D26196">
          <w:rPr>
            <w:sz w:val="18"/>
            <w:rPrChange w:id="21547" w:author="shorny" w:date="2014-06-09T18:55:00Z">
              <w:rPr>
                <w:color w:val="B22222"/>
              </w:rPr>
            </w:rPrChange>
          </w:rPr>
          <w:t xml:space="preserve">  </w:t>
        </w:r>
        <w:r w:rsidRPr="00D26196">
          <w:rPr>
            <w:rStyle w:val="comment1"/>
            <w:sz w:val="18"/>
            <w:rPrChange w:id="21548" w:author="shorny" w:date="2014-06-09T18:55:00Z">
              <w:rPr>
                <w:rStyle w:val="comment1"/>
              </w:rPr>
            </w:rPrChange>
          </w:rPr>
          <w:t>-- create a temporary table to store the expected results</w:t>
        </w:r>
      </w:ins>
    </w:p>
    <w:p w14:paraId="1603186E" w14:textId="77777777" w:rsidR="00D26196" w:rsidRPr="00D26196" w:rsidRDefault="00D26196">
      <w:pPr>
        <w:pStyle w:val="HTMLPreformatted"/>
        <w:divId w:val="2032412305"/>
        <w:rPr>
          <w:ins w:id="21549" w:author="shorny" w:date="2014-06-09T18:54:00Z"/>
          <w:rStyle w:val="comment1"/>
          <w:sz w:val="18"/>
          <w:rPrChange w:id="21550" w:author="shorny" w:date="2014-06-09T18:55:00Z">
            <w:rPr>
              <w:ins w:id="21551" w:author="shorny" w:date="2014-06-09T18:54:00Z"/>
              <w:rStyle w:val="comment1"/>
            </w:rPr>
          </w:rPrChange>
        </w:rPr>
      </w:pPr>
      <w:ins w:id="21552" w:author="shorny" w:date="2014-06-09T18:54:00Z">
        <w:r w:rsidRPr="00D26196">
          <w:rPr>
            <w:sz w:val="18"/>
            <w:rPrChange w:id="21553" w:author="shorny" w:date="2014-06-09T18:55:00Z">
              <w:rPr>
                <w:color w:val="B22222"/>
              </w:rPr>
            </w:rPrChange>
          </w:rPr>
          <w:t xml:space="preserve">  </w:t>
        </w:r>
        <w:r w:rsidRPr="00D26196">
          <w:rPr>
            <w:rStyle w:val="comment1"/>
            <w:sz w:val="18"/>
            <w:rPrChange w:id="21554" w:author="shorny" w:date="2014-06-09T18:55:00Z">
              <w:rPr>
                <w:rStyle w:val="comment1"/>
              </w:rPr>
            </w:rPrChange>
          </w:rPr>
          <w:t xml:space="preserve">-- two rows, id 441 and 442, </w:t>
        </w:r>
      </w:ins>
    </w:p>
    <w:p w14:paraId="0FCCDF0C" w14:textId="77777777" w:rsidR="00D26196" w:rsidRPr="00D26196" w:rsidRDefault="00D26196">
      <w:pPr>
        <w:pStyle w:val="HTMLPreformatted"/>
        <w:divId w:val="2032412305"/>
        <w:rPr>
          <w:ins w:id="21555" w:author="shorny" w:date="2014-06-09T18:54:00Z"/>
          <w:sz w:val="18"/>
          <w:rPrChange w:id="21556" w:author="shorny" w:date="2014-06-09T18:55:00Z">
            <w:rPr>
              <w:ins w:id="21557" w:author="shorny" w:date="2014-06-09T18:54:00Z"/>
            </w:rPr>
          </w:rPrChange>
        </w:rPr>
      </w:pPr>
      <w:ins w:id="21558" w:author="shorny" w:date="2014-06-09T18:54:00Z">
        <w:r w:rsidRPr="00D26196">
          <w:rPr>
            <w:sz w:val="18"/>
            <w:rPrChange w:id="21559" w:author="shorny" w:date="2014-06-09T18:55:00Z">
              <w:rPr/>
            </w:rPrChange>
          </w:rPr>
          <w:t xml:space="preserve">  </w:t>
        </w:r>
        <w:r w:rsidRPr="00D26196">
          <w:rPr>
            <w:rStyle w:val="keyword1"/>
            <w:sz w:val="18"/>
            <w:rPrChange w:id="21560" w:author="shorny" w:date="2014-06-09T18:55:00Z">
              <w:rPr>
                <w:rStyle w:val="keyword1"/>
              </w:rPr>
            </w:rPrChange>
          </w:rPr>
          <w:t>CREATE</w:t>
        </w:r>
        <w:r w:rsidRPr="00D26196">
          <w:rPr>
            <w:sz w:val="18"/>
            <w:rPrChange w:id="21561" w:author="shorny" w:date="2014-06-09T18:55:00Z">
              <w:rPr/>
            </w:rPrChange>
          </w:rPr>
          <w:t xml:space="preserve"> </w:t>
        </w:r>
        <w:r w:rsidRPr="00D26196">
          <w:rPr>
            <w:rStyle w:val="keyword1"/>
            <w:sz w:val="18"/>
            <w:rPrChange w:id="21562" w:author="shorny" w:date="2014-06-09T18:55:00Z">
              <w:rPr>
                <w:rStyle w:val="keyword1"/>
              </w:rPr>
            </w:rPrChange>
          </w:rPr>
          <w:t>TEMPORARY</w:t>
        </w:r>
        <w:r w:rsidRPr="00D26196">
          <w:rPr>
            <w:sz w:val="18"/>
            <w:rPrChange w:id="21563" w:author="shorny" w:date="2014-06-09T18:55:00Z">
              <w:rPr/>
            </w:rPrChange>
          </w:rPr>
          <w:t xml:space="preserve"> </w:t>
        </w:r>
        <w:r w:rsidRPr="00D26196">
          <w:rPr>
            <w:rStyle w:val="keyword1"/>
            <w:sz w:val="18"/>
            <w:rPrChange w:id="21564" w:author="shorny" w:date="2014-06-09T18:55:00Z">
              <w:rPr>
                <w:rStyle w:val="keyword1"/>
              </w:rPr>
            </w:rPrChange>
          </w:rPr>
          <w:t>TABLE</w:t>
        </w:r>
        <w:r w:rsidRPr="00D26196">
          <w:rPr>
            <w:sz w:val="18"/>
            <w:rPrChange w:id="21565" w:author="shorny" w:date="2014-06-09T18:55:00Z">
              <w:rPr/>
            </w:rPrChange>
          </w:rPr>
          <w:t xml:space="preserve"> </w:t>
        </w:r>
        <w:r w:rsidRPr="00D26196">
          <w:rPr>
            <w:rStyle w:val="function-name1"/>
            <w:sz w:val="18"/>
            <w:rPrChange w:id="21566" w:author="shorny" w:date="2014-06-09T18:55:00Z">
              <w:rPr>
                <w:rStyle w:val="function-name1"/>
              </w:rPr>
            </w:rPrChange>
          </w:rPr>
          <w:t>utrans_e_expecteds</w:t>
        </w:r>
        <w:r w:rsidRPr="00D26196">
          <w:rPr>
            <w:sz w:val="18"/>
            <w:rPrChange w:id="21567" w:author="shorny" w:date="2014-06-09T18:55:00Z">
              <w:rPr/>
            </w:rPrChange>
          </w:rPr>
          <w:t xml:space="preserve"> (</w:t>
        </w:r>
      </w:ins>
    </w:p>
    <w:p w14:paraId="419593D8" w14:textId="77777777" w:rsidR="00D26196" w:rsidRPr="00D26196" w:rsidRDefault="00D26196">
      <w:pPr>
        <w:pStyle w:val="HTMLPreformatted"/>
        <w:divId w:val="2032412305"/>
        <w:rPr>
          <w:ins w:id="21568" w:author="shorny" w:date="2014-06-09T18:54:00Z"/>
          <w:sz w:val="18"/>
          <w:rPrChange w:id="21569" w:author="shorny" w:date="2014-06-09T18:55:00Z">
            <w:rPr>
              <w:ins w:id="21570" w:author="shorny" w:date="2014-06-09T18:54:00Z"/>
            </w:rPr>
          </w:rPrChange>
        </w:rPr>
      </w:pPr>
      <w:ins w:id="21571" w:author="shorny" w:date="2014-06-09T18:54:00Z">
        <w:r w:rsidRPr="00D26196">
          <w:rPr>
            <w:sz w:val="18"/>
            <w:rPrChange w:id="21572" w:author="shorny" w:date="2014-06-09T18:55:00Z">
              <w:rPr/>
            </w:rPrChange>
          </w:rPr>
          <w:t xml:space="preserve">    CorrID </w:t>
        </w:r>
        <w:r w:rsidRPr="00D26196">
          <w:rPr>
            <w:rStyle w:val="type1"/>
            <w:sz w:val="18"/>
            <w:rPrChange w:id="21573" w:author="shorny" w:date="2014-06-09T18:55:00Z">
              <w:rPr>
                <w:rStyle w:val="type1"/>
              </w:rPr>
            </w:rPrChange>
          </w:rPr>
          <w:t>int</w:t>
        </w:r>
        <w:r w:rsidRPr="00D26196">
          <w:rPr>
            <w:sz w:val="18"/>
            <w:rPrChange w:id="21574" w:author="shorny" w:date="2014-06-09T18:55:00Z">
              <w:rPr/>
            </w:rPrChange>
          </w:rPr>
          <w:t xml:space="preserve">(10) </w:t>
        </w:r>
        <w:r w:rsidRPr="00D26196">
          <w:rPr>
            <w:rStyle w:val="keyword1"/>
            <w:sz w:val="18"/>
            <w:rPrChange w:id="21575" w:author="shorny" w:date="2014-06-09T18:55:00Z">
              <w:rPr>
                <w:rStyle w:val="keyword1"/>
              </w:rPr>
            </w:rPrChange>
          </w:rPr>
          <w:t>NOT</w:t>
        </w:r>
        <w:r w:rsidRPr="00D26196">
          <w:rPr>
            <w:sz w:val="18"/>
            <w:rPrChange w:id="21576" w:author="shorny" w:date="2014-06-09T18:55:00Z">
              <w:rPr/>
            </w:rPrChange>
          </w:rPr>
          <w:t xml:space="preserve"> </w:t>
        </w:r>
        <w:r w:rsidRPr="00D26196">
          <w:rPr>
            <w:rStyle w:val="keyword1"/>
            <w:sz w:val="18"/>
            <w:rPrChange w:id="21577" w:author="shorny" w:date="2014-06-09T18:55:00Z">
              <w:rPr>
                <w:rStyle w:val="keyword1"/>
              </w:rPr>
            </w:rPrChange>
          </w:rPr>
          <w:t>NULL</w:t>
        </w:r>
      </w:ins>
    </w:p>
    <w:p w14:paraId="2255A00F" w14:textId="77777777" w:rsidR="00D26196" w:rsidRPr="00D26196" w:rsidRDefault="00D26196">
      <w:pPr>
        <w:pStyle w:val="HTMLPreformatted"/>
        <w:divId w:val="2032412305"/>
        <w:rPr>
          <w:ins w:id="21578" w:author="shorny" w:date="2014-06-09T18:54:00Z"/>
          <w:sz w:val="18"/>
          <w:rPrChange w:id="21579" w:author="shorny" w:date="2014-06-09T18:55:00Z">
            <w:rPr>
              <w:ins w:id="21580" w:author="shorny" w:date="2014-06-09T18:54:00Z"/>
            </w:rPr>
          </w:rPrChange>
        </w:rPr>
      </w:pPr>
      <w:ins w:id="21581" w:author="shorny" w:date="2014-06-09T18:54:00Z">
        <w:r w:rsidRPr="00D26196">
          <w:rPr>
            <w:sz w:val="18"/>
            <w:rPrChange w:id="21582" w:author="shorny" w:date="2014-06-09T18:55:00Z">
              <w:rPr/>
            </w:rPrChange>
          </w:rPr>
          <w:t xml:space="preserve">  ) ;</w:t>
        </w:r>
      </w:ins>
    </w:p>
    <w:p w14:paraId="49EA2A14" w14:textId="77777777" w:rsidR="00D26196" w:rsidRPr="00D26196" w:rsidRDefault="00D26196">
      <w:pPr>
        <w:pStyle w:val="HTMLPreformatted"/>
        <w:divId w:val="2032412305"/>
        <w:rPr>
          <w:ins w:id="21583" w:author="shorny" w:date="2014-06-09T18:54:00Z"/>
          <w:sz w:val="18"/>
          <w:rPrChange w:id="21584" w:author="shorny" w:date="2014-06-09T18:55:00Z">
            <w:rPr>
              <w:ins w:id="21585" w:author="shorny" w:date="2014-06-09T18:54:00Z"/>
            </w:rPr>
          </w:rPrChange>
        </w:rPr>
      </w:pPr>
      <w:ins w:id="21586" w:author="shorny" w:date="2014-06-09T18:54:00Z">
        <w:r w:rsidRPr="00D26196">
          <w:rPr>
            <w:sz w:val="18"/>
            <w:rPrChange w:id="21587" w:author="shorny" w:date="2014-06-09T18:55:00Z">
              <w:rPr/>
            </w:rPrChange>
          </w:rPr>
          <w:t xml:space="preserve">  </w:t>
        </w:r>
        <w:r w:rsidRPr="00D26196">
          <w:rPr>
            <w:rStyle w:val="keyword1"/>
            <w:sz w:val="18"/>
            <w:rPrChange w:id="21588" w:author="shorny" w:date="2014-06-09T18:55:00Z">
              <w:rPr>
                <w:rStyle w:val="keyword1"/>
              </w:rPr>
            </w:rPrChange>
          </w:rPr>
          <w:t>INSERT</w:t>
        </w:r>
        <w:r w:rsidRPr="00D26196">
          <w:rPr>
            <w:sz w:val="18"/>
            <w:rPrChange w:id="21589" w:author="shorny" w:date="2014-06-09T18:55:00Z">
              <w:rPr/>
            </w:rPrChange>
          </w:rPr>
          <w:t xml:space="preserve"> </w:t>
        </w:r>
        <w:r w:rsidRPr="00D26196">
          <w:rPr>
            <w:rStyle w:val="keyword1"/>
            <w:sz w:val="18"/>
            <w:rPrChange w:id="21590" w:author="shorny" w:date="2014-06-09T18:55:00Z">
              <w:rPr>
                <w:rStyle w:val="keyword1"/>
              </w:rPr>
            </w:rPrChange>
          </w:rPr>
          <w:t>INTO</w:t>
        </w:r>
        <w:r w:rsidRPr="00D26196">
          <w:rPr>
            <w:sz w:val="18"/>
            <w:rPrChange w:id="21591" w:author="shorny" w:date="2014-06-09T18:55:00Z">
              <w:rPr/>
            </w:rPrChange>
          </w:rPr>
          <w:t xml:space="preserve"> utrans_e_expecteds (CorrID)</w:t>
        </w:r>
      </w:ins>
    </w:p>
    <w:p w14:paraId="375D17CF" w14:textId="77777777" w:rsidR="00D26196" w:rsidRPr="00D26196" w:rsidRDefault="00D26196">
      <w:pPr>
        <w:pStyle w:val="HTMLPreformatted"/>
        <w:divId w:val="2032412305"/>
        <w:rPr>
          <w:ins w:id="21592" w:author="shorny" w:date="2014-06-09T18:54:00Z"/>
          <w:sz w:val="18"/>
          <w:rPrChange w:id="21593" w:author="shorny" w:date="2014-06-09T18:55:00Z">
            <w:rPr>
              <w:ins w:id="21594" w:author="shorny" w:date="2014-06-09T18:54:00Z"/>
            </w:rPr>
          </w:rPrChange>
        </w:rPr>
      </w:pPr>
      <w:ins w:id="21595" w:author="shorny" w:date="2014-06-09T18:54:00Z">
        <w:r w:rsidRPr="00D26196">
          <w:rPr>
            <w:sz w:val="18"/>
            <w:rPrChange w:id="21596" w:author="shorny" w:date="2014-06-09T18:55:00Z">
              <w:rPr/>
            </w:rPrChange>
          </w:rPr>
          <w:t xml:space="preserve">  </w:t>
        </w:r>
        <w:r w:rsidRPr="00D26196">
          <w:rPr>
            <w:rStyle w:val="keyword1"/>
            <w:sz w:val="18"/>
            <w:rPrChange w:id="21597" w:author="shorny" w:date="2014-06-09T18:55:00Z">
              <w:rPr>
                <w:rStyle w:val="keyword1"/>
              </w:rPr>
            </w:rPrChange>
          </w:rPr>
          <w:t>VALUES</w:t>
        </w:r>
        <w:r w:rsidRPr="00D26196">
          <w:rPr>
            <w:sz w:val="18"/>
            <w:rPrChange w:id="21598" w:author="shorny" w:date="2014-06-09T18:55:00Z">
              <w:rPr/>
            </w:rPrChange>
          </w:rPr>
          <w:t xml:space="preserve"> (441), (442) ;</w:t>
        </w:r>
      </w:ins>
    </w:p>
    <w:p w14:paraId="0967322D" w14:textId="77777777" w:rsidR="00D26196" w:rsidRPr="00D26196" w:rsidRDefault="00D26196">
      <w:pPr>
        <w:pStyle w:val="HTMLPreformatted"/>
        <w:divId w:val="2032412305"/>
        <w:rPr>
          <w:ins w:id="21599" w:author="shorny" w:date="2014-06-09T18:54:00Z"/>
          <w:sz w:val="18"/>
          <w:rPrChange w:id="21600" w:author="shorny" w:date="2014-06-09T18:55:00Z">
            <w:rPr>
              <w:ins w:id="21601" w:author="shorny" w:date="2014-06-09T18:54:00Z"/>
            </w:rPr>
          </w:rPrChange>
        </w:rPr>
      </w:pPr>
    </w:p>
    <w:p w14:paraId="56FC90E2" w14:textId="77777777" w:rsidR="00D26196" w:rsidRPr="00D26196" w:rsidRDefault="00D26196">
      <w:pPr>
        <w:pStyle w:val="HTMLPreformatted"/>
        <w:divId w:val="2032412305"/>
        <w:rPr>
          <w:ins w:id="21602" w:author="shorny" w:date="2014-06-09T18:54:00Z"/>
          <w:rStyle w:val="comment1"/>
          <w:sz w:val="18"/>
          <w:rPrChange w:id="21603" w:author="shorny" w:date="2014-06-09T18:55:00Z">
            <w:rPr>
              <w:ins w:id="21604" w:author="shorny" w:date="2014-06-09T18:54:00Z"/>
              <w:rStyle w:val="comment1"/>
            </w:rPr>
          </w:rPrChange>
        </w:rPr>
      </w:pPr>
      <w:ins w:id="21605" w:author="shorny" w:date="2014-06-09T18:54:00Z">
        <w:r w:rsidRPr="00D26196">
          <w:rPr>
            <w:sz w:val="18"/>
            <w:rPrChange w:id="21606" w:author="shorny" w:date="2014-06-09T18:55:00Z">
              <w:rPr>
                <w:color w:val="B22222"/>
              </w:rPr>
            </w:rPrChange>
          </w:rPr>
          <w:t xml:space="preserve">  </w:t>
        </w:r>
        <w:r w:rsidRPr="00D26196">
          <w:rPr>
            <w:rStyle w:val="comment1"/>
            <w:sz w:val="18"/>
            <w:rPrChange w:id="21607" w:author="shorny" w:date="2014-06-09T18:55:00Z">
              <w:rPr>
                <w:rStyle w:val="comment1"/>
              </w:rPr>
            </w:rPrChange>
          </w:rPr>
          <w:t>-- create another temporary table that lists the differences between expected</w:t>
        </w:r>
      </w:ins>
    </w:p>
    <w:p w14:paraId="324F1235" w14:textId="77777777" w:rsidR="00D26196" w:rsidRPr="00D26196" w:rsidRDefault="00D26196">
      <w:pPr>
        <w:pStyle w:val="HTMLPreformatted"/>
        <w:divId w:val="2032412305"/>
        <w:rPr>
          <w:ins w:id="21608" w:author="shorny" w:date="2014-06-09T18:54:00Z"/>
          <w:rStyle w:val="comment1"/>
          <w:sz w:val="18"/>
          <w:rPrChange w:id="21609" w:author="shorny" w:date="2014-06-09T18:55:00Z">
            <w:rPr>
              <w:ins w:id="21610" w:author="shorny" w:date="2014-06-09T18:54:00Z"/>
              <w:rStyle w:val="comment1"/>
            </w:rPr>
          </w:rPrChange>
        </w:rPr>
      </w:pPr>
      <w:ins w:id="21611" w:author="shorny" w:date="2014-06-09T18:54:00Z">
        <w:r w:rsidRPr="00D26196">
          <w:rPr>
            <w:sz w:val="18"/>
            <w:rPrChange w:id="21612" w:author="shorny" w:date="2014-06-09T18:55:00Z">
              <w:rPr>
                <w:color w:val="B22222"/>
              </w:rPr>
            </w:rPrChange>
          </w:rPr>
          <w:t xml:space="preserve">  </w:t>
        </w:r>
        <w:r w:rsidRPr="00D26196">
          <w:rPr>
            <w:rStyle w:val="comment1"/>
            <w:sz w:val="18"/>
            <w:rPrChange w:id="21613" w:author="shorny" w:date="2014-06-09T18:55:00Z">
              <w:rPr>
                <w:rStyle w:val="comment1"/>
              </w:rPr>
            </w:rPrChange>
          </w:rPr>
          <w:t>-- results and actuals</w:t>
        </w:r>
      </w:ins>
    </w:p>
    <w:p w14:paraId="1E7A4882" w14:textId="77777777" w:rsidR="00D26196" w:rsidRPr="00D26196" w:rsidRDefault="00D26196">
      <w:pPr>
        <w:pStyle w:val="HTMLPreformatted"/>
        <w:divId w:val="2032412305"/>
        <w:rPr>
          <w:ins w:id="21614" w:author="shorny" w:date="2014-06-09T18:54:00Z"/>
          <w:sz w:val="18"/>
          <w:rPrChange w:id="21615" w:author="shorny" w:date="2014-06-09T18:55:00Z">
            <w:rPr>
              <w:ins w:id="21616" w:author="shorny" w:date="2014-06-09T18:54:00Z"/>
            </w:rPr>
          </w:rPrChange>
        </w:rPr>
      </w:pPr>
      <w:ins w:id="21617" w:author="shorny" w:date="2014-06-09T18:54:00Z">
        <w:r w:rsidRPr="00D26196">
          <w:rPr>
            <w:sz w:val="18"/>
            <w:rPrChange w:id="21618" w:author="shorny" w:date="2014-06-09T18:55:00Z">
              <w:rPr/>
            </w:rPrChange>
          </w:rPr>
          <w:t xml:space="preserve">  </w:t>
        </w:r>
        <w:r w:rsidRPr="00D26196">
          <w:rPr>
            <w:rStyle w:val="keyword1"/>
            <w:sz w:val="18"/>
            <w:rPrChange w:id="21619" w:author="shorny" w:date="2014-06-09T18:55:00Z">
              <w:rPr>
                <w:rStyle w:val="keyword1"/>
              </w:rPr>
            </w:rPrChange>
          </w:rPr>
          <w:t>CREATE</w:t>
        </w:r>
        <w:r w:rsidRPr="00D26196">
          <w:rPr>
            <w:sz w:val="18"/>
            <w:rPrChange w:id="21620" w:author="shorny" w:date="2014-06-09T18:55:00Z">
              <w:rPr/>
            </w:rPrChange>
          </w:rPr>
          <w:t xml:space="preserve"> </w:t>
        </w:r>
        <w:r w:rsidRPr="00D26196">
          <w:rPr>
            <w:rStyle w:val="keyword1"/>
            <w:sz w:val="18"/>
            <w:rPrChange w:id="21621" w:author="shorny" w:date="2014-06-09T18:55:00Z">
              <w:rPr>
                <w:rStyle w:val="keyword1"/>
              </w:rPr>
            </w:rPrChange>
          </w:rPr>
          <w:t>TEMPORARY</w:t>
        </w:r>
        <w:r w:rsidRPr="00D26196">
          <w:rPr>
            <w:sz w:val="18"/>
            <w:rPrChange w:id="21622" w:author="shorny" w:date="2014-06-09T18:55:00Z">
              <w:rPr/>
            </w:rPrChange>
          </w:rPr>
          <w:t xml:space="preserve"> </w:t>
        </w:r>
        <w:r w:rsidRPr="00D26196">
          <w:rPr>
            <w:rStyle w:val="keyword1"/>
            <w:sz w:val="18"/>
            <w:rPrChange w:id="21623" w:author="shorny" w:date="2014-06-09T18:55:00Z">
              <w:rPr>
                <w:rStyle w:val="keyword1"/>
              </w:rPr>
            </w:rPrChange>
          </w:rPr>
          <w:t>TABLE</w:t>
        </w:r>
        <w:r w:rsidRPr="00D26196">
          <w:rPr>
            <w:sz w:val="18"/>
            <w:rPrChange w:id="21624" w:author="shorny" w:date="2014-06-09T18:55:00Z">
              <w:rPr/>
            </w:rPrChange>
          </w:rPr>
          <w:t xml:space="preserve"> </w:t>
        </w:r>
        <w:r w:rsidRPr="00D26196">
          <w:rPr>
            <w:rStyle w:val="function-name1"/>
            <w:sz w:val="18"/>
            <w:rPrChange w:id="21625" w:author="shorny" w:date="2014-06-09T18:55:00Z">
              <w:rPr>
                <w:rStyle w:val="function-name1"/>
              </w:rPr>
            </w:rPrChange>
          </w:rPr>
          <w:t>utrans_e_problems</w:t>
        </w:r>
      </w:ins>
    </w:p>
    <w:p w14:paraId="543C611E" w14:textId="77777777" w:rsidR="00D26196" w:rsidRPr="00D26196" w:rsidRDefault="00D26196">
      <w:pPr>
        <w:pStyle w:val="HTMLPreformatted"/>
        <w:divId w:val="2032412305"/>
        <w:rPr>
          <w:ins w:id="21626" w:author="shorny" w:date="2014-06-09T18:54:00Z"/>
          <w:sz w:val="18"/>
          <w:rPrChange w:id="21627" w:author="shorny" w:date="2014-06-09T18:55:00Z">
            <w:rPr>
              <w:ins w:id="21628" w:author="shorny" w:date="2014-06-09T18:54:00Z"/>
            </w:rPr>
          </w:rPrChange>
        </w:rPr>
      </w:pPr>
      <w:ins w:id="21629" w:author="shorny" w:date="2014-06-09T18:54:00Z">
        <w:r w:rsidRPr="00D26196">
          <w:rPr>
            <w:sz w:val="18"/>
            <w:rPrChange w:id="21630" w:author="shorny" w:date="2014-06-09T18:55:00Z">
              <w:rPr/>
            </w:rPrChange>
          </w:rPr>
          <w:t xml:space="preserve">  </w:t>
        </w:r>
        <w:r w:rsidRPr="00D26196">
          <w:rPr>
            <w:rStyle w:val="keyword1"/>
            <w:sz w:val="18"/>
            <w:rPrChange w:id="21631" w:author="shorny" w:date="2014-06-09T18:55:00Z">
              <w:rPr>
                <w:rStyle w:val="keyword1"/>
              </w:rPr>
            </w:rPrChange>
          </w:rPr>
          <w:t>SELECT</w:t>
        </w:r>
        <w:r w:rsidRPr="00D26196">
          <w:rPr>
            <w:sz w:val="18"/>
            <w:rPrChange w:id="21632" w:author="shorny" w:date="2014-06-09T18:55:00Z">
              <w:rPr/>
            </w:rPrChange>
          </w:rPr>
          <w:t xml:space="preserve"> problems.*</w:t>
        </w:r>
      </w:ins>
    </w:p>
    <w:p w14:paraId="2B669716" w14:textId="77777777" w:rsidR="00D26196" w:rsidRPr="00D26196" w:rsidRDefault="00D26196">
      <w:pPr>
        <w:pStyle w:val="HTMLPreformatted"/>
        <w:divId w:val="2032412305"/>
        <w:rPr>
          <w:ins w:id="21633" w:author="shorny" w:date="2014-06-09T18:54:00Z"/>
          <w:sz w:val="18"/>
          <w:rPrChange w:id="21634" w:author="shorny" w:date="2014-06-09T18:55:00Z">
            <w:rPr>
              <w:ins w:id="21635" w:author="shorny" w:date="2014-06-09T18:54:00Z"/>
            </w:rPr>
          </w:rPrChange>
        </w:rPr>
      </w:pPr>
      <w:ins w:id="21636" w:author="shorny" w:date="2014-06-09T18:54:00Z">
        <w:r w:rsidRPr="00D26196">
          <w:rPr>
            <w:sz w:val="18"/>
            <w:rPrChange w:id="21637" w:author="shorny" w:date="2014-06-09T18:55:00Z">
              <w:rPr/>
            </w:rPrChange>
          </w:rPr>
          <w:t xml:space="preserve">  </w:t>
        </w:r>
        <w:r w:rsidRPr="00D26196">
          <w:rPr>
            <w:rStyle w:val="keyword1"/>
            <w:sz w:val="18"/>
            <w:rPrChange w:id="21638" w:author="shorny" w:date="2014-06-09T18:55:00Z">
              <w:rPr>
                <w:rStyle w:val="keyword1"/>
              </w:rPr>
            </w:rPrChange>
          </w:rPr>
          <w:t>FROM</w:t>
        </w:r>
      </w:ins>
    </w:p>
    <w:p w14:paraId="19BF0302" w14:textId="77777777" w:rsidR="00D26196" w:rsidRPr="00D26196" w:rsidRDefault="00D26196">
      <w:pPr>
        <w:pStyle w:val="HTMLPreformatted"/>
        <w:divId w:val="2032412305"/>
        <w:rPr>
          <w:ins w:id="21639" w:author="shorny" w:date="2014-06-09T18:54:00Z"/>
          <w:sz w:val="18"/>
          <w:rPrChange w:id="21640" w:author="shorny" w:date="2014-06-09T18:55:00Z">
            <w:rPr>
              <w:ins w:id="21641" w:author="shorny" w:date="2014-06-09T18:54:00Z"/>
            </w:rPr>
          </w:rPrChange>
        </w:rPr>
      </w:pPr>
      <w:ins w:id="21642" w:author="shorny" w:date="2014-06-09T18:54:00Z">
        <w:r w:rsidRPr="00D26196">
          <w:rPr>
            <w:sz w:val="18"/>
            <w:rPrChange w:id="21643" w:author="shorny" w:date="2014-06-09T18:55:00Z">
              <w:rPr/>
            </w:rPrChange>
          </w:rPr>
          <w:t xml:space="preserve">  (</w:t>
        </w:r>
      </w:ins>
    </w:p>
    <w:p w14:paraId="4FE3194D" w14:textId="77777777" w:rsidR="00D26196" w:rsidRPr="00D26196" w:rsidRDefault="00D26196">
      <w:pPr>
        <w:pStyle w:val="HTMLPreformatted"/>
        <w:divId w:val="2032412305"/>
        <w:rPr>
          <w:ins w:id="21644" w:author="shorny" w:date="2014-06-09T18:54:00Z"/>
          <w:sz w:val="18"/>
          <w:rPrChange w:id="21645" w:author="shorny" w:date="2014-06-09T18:55:00Z">
            <w:rPr>
              <w:ins w:id="21646" w:author="shorny" w:date="2014-06-09T18:54:00Z"/>
            </w:rPr>
          </w:rPrChange>
        </w:rPr>
      </w:pPr>
      <w:ins w:id="21647" w:author="shorny" w:date="2014-06-09T18:54:00Z">
        <w:r w:rsidRPr="00D26196">
          <w:rPr>
            <w:sz w:val="18"/>
            <w:rPrChange w:id="21648" w:author="shorny" w:date="2014-06-09T18:55:00Z">
              <w:rPr/>
            </w:rPrChange>
          </w:rPr>
          <w:t xml:space="preserve">      </w:t>
        </w:r>
        <w:r w:rsidRPr="00D26196">
          <w:rPr>
            <w:rStyle w:val="keyword1"/>
            <w:sz w:val="18"/>
            <w:rPrChange w:id="21649" w:author="shorny" w:date="2014-06-09T18:55:00Z">
              <w:rPr>
                <w:rStyle w:val="keyword1"/>
              </w:rPr>
            </w:rPrChange>
          </w:rPr>
          <w:t>SELECT</w:t>
        </w:r>
        <w:r w:rsidRPr="00D26196">
          <w:rPr>
            <w:sz w:val="18"/>
            <w:rPrChange w:id="21650" w:author="shorny" w:date="2014-06-09T18:55:00Z">
              <w:rPr/>
            </w:rPrChange>
          </w:rPr>
          <w:t xml:space="preserve"> actuals.*</w:t>
        </w:r>
      </w:ins>
    </w:p>
    <w:p w14:paraId="564E73F1" w14:textId="77777777" w:rsidR="00D26196" w:rsidRPr="00D26196" w:rsidRDefault="00D26196">
      <w:pPr>
        <w:pStyle w:val="HTMLPreformatted"/>
        <w:divId w:val="2032412305"/>
        <w:rPr>
          <w:ins w:id="21651" w:author="shorny" w:date="2014-06-09T18:54:00Z"/>
          <w:sz w:val="18"/>
          <w:rPrChange w:id="21652" w:author="shorny" w:date="2014-06-09T18:55:00Z">
            <w:rPr>
              <w:ins w:id="21653" w:author="shorny" w:date="2014-06-09T18:54:00Z"/>
            </w:rPr>
          </w:rPrChange>
        </w:rPr>
      </w:pPr>
      <w:ins w:id="21654" w:author="shorny" w:date="2014-06-09T18:54:00Z">
        <w:r w:rsidRPr="00D26196">
          <w:rPr>
            <w:sz w:val="18"/>
            <w:rPrChange w:id="21655" w:author="shorny" w:date="2014-06-09T18:55:00Z">
              <w:rPr/>
            </w:rPrChange>
          </w:rPr>
          <w:t xml:space="preserve">      </w:t>
        </w:r>
        <w:r w:rsidRPr="00D26196">
          <w:rPr>
            <w:rStyle w:val="keyword1"/>
            <w:sz w:val="18"/>
            <w:rPrChange w:id="21656" w:author="shorny" w:date="2014-06-09T18:55:00Z">
              <w:rPr>
                <w:rStyle w:val="keyword1"/>
              </w:rPr>
            </w:rPrChange>
          </w:rPr>
          <w:t>FROM</w:t>
        </w:r>
        <w:r w:rsidRPr="00D26196">
          <w:rPr>
            <w:sz w:val="18"/>
            <w:rPrChange w:id="21657" w:author="shorny" w:date="2014-06-09T18:55:00Z">
              <w:rPr/>
            </w:rPrChange>
          </w:rPr>
          <w:t xml:space="preserve"> utrans_e_actuals actuals</w:t>
        </w:r>
      </w:ins>
    </w:p>
    <w:p w14:paraId="1AC2BDA5" w14:textId="77777777" w:rsidR="00D26196" w:rsidRPr="00D26196" w:rsidRDefault="00D26196">
      <w:pPr>
        <w:pStyle w:val="HTMLPreformatted"/>
        <w:divId w:val="2032412305"/>
        <w:rPr>
          <w:ins w:id="21658" w:author="shorny" w:date="2014-06-09T18:54:00Z"/>
          <w:sz w:val="18"/>
          <w:rPrChange w:id="21659" w:author="shorny" w:date="2014-06-09T18:55:00Z">
            <w:rPr>
              <w:ins w:id="21660" w:author="shorny" w:date="2014-06-09T18:54:00Z"/>
            </w:rPr>
          </w:rPrChange>
        </w:rPr>
      </w:pPr>
      <w:ins w:id="21661" w:author="shorny" w:date="2014-06-09T18:54:00Z">
        <w:r w:rsidRPr="00D26196">
          <w:rPr>
            <w:sz w:val="18"/>
            <w:rPrChange w:id="21662" w:author="shorny" w:date="2014-06-09T18:55:00Z">
              <w:rPr/>
            </w:rPrChange>
          </w:rPr>
          <w:t xml:space="preserve">      </w:t>
        </w:r>
        <w:r w:rsidRPr="00D26196">
          <w:rPr>
            <w:rStyle w:val="keyword1"/>
            <w:sz w:val="18"/>
            <w:rPrChange w:id="21663" w:author="shorny" w:date="2014-06-09T18:55:00Z">
              <w:rPr>
                <w:rStyle w:val="keyword1"/>
              </w:rPr>
            </w:rPrChange>
          </w:rPr>
          <w:t>UNION</w:t>
        </w:r>
        <w:r w:rsidRPr="00D26196">
          <w:rPr>
            <w:sz w:val="18"/>
            <w:rPrChange w:id="21664" w:author="shorny" w:date="2014-06-09T18:55:00Z">
              <w:rPr/>
            </w:rPrChange>
          </w:rPr>
          <w:t xml:space="preserve"> </w:t>
        </w:r>
        <w:r w:rsidRPr="00D26196">
          <w:rPr>
            <w:rStyle w:val="keyword1"/>
            <w:sz w:val="18"/>
            <w:rPrChange w:id="21665" w:author="shorny" w:date="2014-06-09T18:55:00Z">
              <w:rPr>
                <w:rStyle w:val="keyword1"/>
              </w:rPr>
            </w:rPrChange>
          </w:rPr>
          <w:t>ALL</w:t>
        </w:r>
      </w:ins>
    </w:p>
    <w:p w14:paraId="3BF2154B" w14:textId="77777777" w:rsidR="00D26196" w:rsidRPr="00D26196" w:rsidRDefault="00D26196">
      <w:pPr>
        <w:pStyle w:val="HTMLPreformatted"/>
        <w:divId w:val="2032412305"/>
        <w:rPr>
          <w:ins w:id="21666" w:author="shorny" w:date="2014-06-09T18:54:00Z"/>
          <w:sz w:val="18"/>
          <w:rPrChange w:id="21667" w:author="shorny" w:date="2014-06-09T18:55:00Z">
            <w:rPr>
              <w:ins w:id="21668" w:author="shorny" w:date="2014-06-09T18:54:00Z"/>
            </w:rPr>
          </w:rPrChange>
        </w:rPr>
      </w:pPr>
      <w:ins w:id="21669" w:author="shorny" w:date="2014-06-09T18:54:00Z">
        <w:r w:rsidRPr="00D26196">
          <w:rPr>
            <w:sz w:val="18"/>
            <w:rPrChange w:id="21670" w:author="shorny" w:date="2014-06-09T18:55:00Z">
              <w:rPr/>
            </w:rPrChange>
          </w:rPr>
          <w:t xml:space="preserve">      </w:t>
        </w:r>
        <w:r w:rsidRPr="00D26196">
          <w:rPr>
            <w:rStyle w:val="keyword1"/>
            <w:sz w:val="18"/>
            <w:rPrChange w:id="21671" w:author="shorny" w:date="2014-06-09T18:55:00Z">
              <w:rPr>
                <w:rStyle w:val="keyword1"/>
              </w:rPr>
            </w:rPrChange>
          </w:rPr>
          <w:t>SELECT</w:t>
        </w:r>
        <w:r w:rsidRPr="00D26196">
          <w:rPr>
            <w:sz w:val="18"/>
            <w:rPrChange w:id="21672" w:author="shorny" w:date="2014-06-09T18:55:00Z">
              <w:rPr/>
            </w:rPrChange>
          </w:rPr>
          <w:t xml:space="preserve"> expecteds.*</w:t>
        </w:r>
      </w:ins>
    </w:p>
    <w:p w14:paraId="5127BA7B" w14:textId="77777777" w:rsidR="00D26196" w:rsidRPr="00D26196" w:rsidRDefault="00D26196">
      <w:pPr>
        <w:pStyle w:val="HTMLPreformatted"/>
        <w:divId w:val="2032412305"/>
        <w:rPr>
          <w:ins w:id="21673" w:author="shorny" w:date="2014-06-09T18:54:00Z"/>
          <w:sz w:val="18"/>
          <w:rPrChange w:id="21674" w:author="shorny" w:date="2014-06-09T18:55:00Z">
            <w:rPr>
              <w:ins w:id="21675" w:author="shorny" w:date="2014-06-09T18:54:00Z"/>
            </w:rPr>
          </w:rPrChange>
        </w:rPr>
      </w:pPr>
      <w:ins w:id="21676" w:author="shorny" w:date="2014-06-09T18:54:00Z">
        <w:r w:rsidRPr="00D26196">
          <w:rPr>
            <w:sz w:val="18"/>
            <w:rPrChange w:id="21677" w:author="shorny" w:date="2014-06-09T18:55:00Z">
              <w:rPr/>
            </w:rPrChange>
          </w:rPr>
          <w:t xml:space="preserve">      </w:t>
        </w:r>
        <w:r w:rsidRPr="00D26196">
          <w:rPr>
            <w:rStyle w:val="keyword1"/>
            <w:sz w:val="18"/>
            <w:rPrChange w:id="21678" w:author="shorny" w:date="2014-06-09T18:55:00Z">
              <w:rPr>
                <w:rStyle w:val="keyword1"/>
              </w:rPr>
            </w:rPrChange>
          </w:rPr>
          <w:t>FROM</w:t>
        </w:r>
        <w:r w:rsidRPr="00D26196">
          <w:rPr>
            <w:sz w:val="18"/>
            <w:rPrChange w:id="21679" w:author="shorny" w:date="2014-06-09T18:55:00Z">
              <w:rPr/>
            </w:rPrChange>
          </w:rPr>
          <w:t xml:space="preserve"> utrans_e_expecteds expecteds</w:t>
        </w:r>
      </w:ins>
    </w:p>
    <w:p w14:paraId="7C29F186" w14:textId="77777777" w:rsidR="00D26196" w:rsidRPr="00D26196" w:rsidRDefault="00D26196">
      <w:pPr>
        <w:pStyle w:val="HTMLPreformatted"/>
        <w:divId w:val="2032412305"/>
        <w:rPr>
          <w:ins w:id="21680" w:author="shorny" w:date="2014-06-09T18:54:00Z"/>
          <w:sz w:val="18"/>
          <w:rPrChange w:id="21681" w:author="shorny" w:date="2014-06-09T18:55:00Z">
            <w:rPr>
              <w:ins w:id="21682" w:author="shorny" w:date="2014-06-09T18:54:00Z"/>
            </w:rPr>
          </w:rPrChange>
        </w:rPr>
      </w:pPr>
      <w:ins w:id="21683" w:author="shorny" w:date="2014-06-09T18:54:00Z">
        <w:r w:rsidRPr="00D26196">
          <w:rPr>
            <w:sz w:val="18"/>
            <w:rPrChange w:id="21684" w:author="shorny" w:date="2014-06-09T18:55:00Z">
              <w:rPr/>
            </w:rPrChange>
          </w:rPr>
          <w:t xml:space="preserve">  )  problems</w:t>
        </w:r>
      </w:ins>
    </w:p>
    <w:p w14:paraId="702390A5" w14:textId="77777777" w:rsidR="00D26196" w:rsidRPr="00D26196" w:rsidRDefault="00D26196">
      <w:pPr>
        <w:pStyle w:val="HTMLPreformatted"/>
        <w:divId w:val="2032412305"/>
        <w:rPr>
          <w:ins w:id="21685" w:author="shorny" w:date="2014-06-09T18:54:00Z"/>
          <w:sz w:val="18"/>
          <w:rPrChange w:id="21686" w:author="shorny" w:date="2014-06-09T18:55:00Z">
            <w:rPr>
              <w:ins w:id="21687" w:author="shorny" w:date="2014-06-09T18:54:00Z"/>
            </w:rPr>
          </w:rPrChange>
        </w:rPr>
      </w:pPr>
      <w:ins w:id="21688" w:author="shorny" w:date="2014-06-09T18:54:00Z">
        <w:r w:rsidRPr="00D26196">
          <w:rPr>
            <w:sz w:val="18"/>
            <w:rPrChange w:id="21689" w:author="shorny" w:date="2014-06-09T18:55:00Z">
              <w:rPr/>
            </w:rPrChange>
          </w:rPr>
          <w:t xml:space="preserve">  </w:t>
        </w:r>
        <w:r w:rsidRPr="00D26196">
          <w:rPr>
            <w:rStyle w:val="keyword1"/>
            <w:sz w:val="18"/>
            <w:rPrChange w:id="21690" w:author="shorny" w:date="2014-06-09T18:55:00Z">
              <w:rPr>
                <w:rStyle w:val="keyword1"/>
              </w:rPr>
            </w:rPrChange>
          </w:rPr>
          <w:t>GROUP</w:t>
        </w:r>
        <w:r w:rsidRPr="00D26196">
          <w:rPr>
            <w:sz w:val="18"/>
            <w:rPrChange w:id="21691" w:author="shorny" w:date="2014-06-09T18:55:00Z">
              <w:rPr/>
            </w:rPrChange>
          </w:rPr>
          <w:t xml:space="preserve"> </w:t>
        </w:r>
        <w:r w:rsidRPr="00D26196">
          <w:rPr>
            <w:rStyle w:val="keyword1"/>
            <w:sz w:val="18"/>
            <w:rPrChange w:id="21692" w:author="shorny" w:date="2014-06-09T18:55:00Z">
              <w:rPr>
                <w:rStyle w:val="keyword1"/>
              </w:rPr>
            </w:rPrChange>
          </w:rPr>
          <w:t>BY</w:t>
        </w:r>
        <w:r w:rsidRPr="00D26196">
          <w:rPr>
            <w:sz w:val="18"/>
            <w:rPrChange w:id="21693" w:author="shorny" w:date="2014-06-09T18:55:00Z">
              <w:rPr/>
            </w:rPrChange>
          </w:rPr>
          <w:t xml:space="preserve"> problems.CorrID</w:t>
        </w:r>
      </w:ins>
    </w:p>
    <w:p w14:paraId="1F710A98" w14:textId="77777777" w:rsidR="00D26196" w:rsidRPr="00D26196" w:rsidRDefault="00D26196">
      <w:pPr>
        <w:pStyle w:val="HTMLPreformatted"/>
        <w:divId w:val="2032412305"/>
        <w:rPr>
          <w:ins w:id="21694" w:author="shorny" w:date="2014-06-09T18:54:00Z"/>
          <w:sz w:val="18"/>
          <w:rPrChange w:id="21695" w:author="shorny" w:date="2014-06-09T18:55:00Z">
            <w:rPr>
              <w:ins w:id="21696" w:author="shorny" w:date="2014-06-09T18:54:00Z"/>
            </w:rPr>
          </w:rPrChange>
        </w:rPr>
      </w:pPr>
      <w:ins w:id="21697" w:author="shorny" w:date="2014-06-09T18:54:00Z">
        <w:r w:rsidRPr="00D26196">
          <w:rPr>
            <w:sz w:val="18"/>
            <w:rPrChange w:id="21698" w:author="shorny" w:date="2014-06-09T18:55:00Z">
              <w:rPr/>
            </w:rPrChange>
          </w:rPr>
          <w:t xml:space="preserve">  </w:t>
        </w:r>
        <w:r w:rsidRPr="00D26196">
          <w:rPr>
            <w:rStyle w:val="keyword1"/>
            <w:sz w:val="18"/>
            <w:rPrChange w:id="21699" w:author="shorny" w:date="2014-06-09T18:55:00Z">
              <w:rPr>
                <w:rStyle w:val="keyword1"/>
              </w:rPr>
            </w:rPrChange>
          </w:rPr>
          <w:t>HAVING</w:t>
        </w:r>
        <w:r w:rsidRPr="00D26196">
          <w:rPr>
            <w:sz w:val="18"/>
            <w:rPrChange w:id="21700" w:author="shorny" w:date="2014-06-09T18:55:00Z">
              <w:rPr/>
            </w:rPrChange>
          </w:rPr>
          <w:t xml:space="preserve"> </w:t>
        </w:r>
        <w:r w:rsidRPr="00D26196">
          <w:rPr>
            <w:rStyle w:val="builtin1"/>
            <w:sz w:val="18"/>
            <w:rPrChange w:id="21701" w:author="shorny" w:date="2014-06-09T18:55:00Z">
              <w:rPr>
                <w:rStyle w:val="builtin1"/>
              </w:rPr>
            </w:rPrChange>
          </w:rPr>
          <w:t>COUNT</w:t>
        </w:r>
        <w:r w:rsidRPr="00D26196">
          <w:rPr>
            <w:sz w:val="18"/>
            <w:rPrChange w:id="21702" w:author="shorny" w:date="2014-06-09T18:55:00Z">
              <w:rPr/>
            </w:rPrChange>
          </w:rPr>
          <w:t>(*) = 1</w:t>
        </w:r>
      </w:ins>
    </w:p>
    <w:p w14:paraId="4EB03E69" w14:textId="77777777" w:rsidR="00D26196" w:rsidRPr="00D26196" w:rsidRDefault="00D26196">
      <w:pPr>
        <w:pStyle w:val="HTMLPreformatted"/>
        <w:divId w:val="2032412305"/>
        <w:rPr>
          <w:ins w:id="21703" w:author="shorny" w:date="2014-06-09T18:54:00Z"/>
          <w:sz w:val="18"/>
          <w:rPrChange w:id="21704" w:author="shorny" w:date="2014-06-09T18:55:00Z">
            <w:rPr>
              <w:ins w:id="21705" w:author="shorny" w:date="2014-06-09T18:54:00Z"/>
            </w:rPr>
          </w:rPrChange>
        </w:rPr>
      </w:pPr>
      <w:ins w:id="21706" w:author="shorny" w:date="2014-06-09T18:54:00Z">
        <w:r w:rsidRPr="00D26196">
          <w:rPr>
            <w:sz w:val="18"/>
            <w:rPrChange w:id="21707" w:author="shorny" w:date="2014-06-09T18:55:00Z">
              <w:rPr/>
            </w:rPrChange>
          </w:rPr>
          <w:t xml:space="preserve">  </w:t>
        </w:r>
        <w:r w:rsidRPr="00D26196">
          <w:rPr>
            <w:rStyle w:val="keyword1"/>
            <w:sz w:val="18"/>
            <w:rPrChange w:id="21708" w:author="shorny" w:date="2014-06-09T18:55:00Z">
              <w:rPr>
                <w:rStyle w:val="keyword1"/>
              </w:rPr>
            </w:rPrChange>
          </w:rPr>
          <w:t>ORDER</w:t>
        </w:r>
        <w:r w:rsidRPr="00D26196">
          <w:rPr>
            <w:sz w:val="18"/>
            <w:rPrChange w:id="21709" w:author="shorny" w:date="2014-06-09T18:55:00Z">
              <w:rPr/>
            </w:rPrChange>
          </w:rPr>
          <w:t xml:space="preserve"> </w:t>
        </w:r>
        <w:r w:rsidRPr="00D26196">
          <w:rPr>
            <w:rStyle w:val="keyword1"/>
            <w:sz w:val="18"/>
            <w:rPrChange w:id="21710" w:author="shorny" w:date="2014-06-09T18:55:00Z">
              <w:rPr>
                <w:rStyle w:val="keyword1"/>
              </w:rPr>
            </w:rPrChange>
          </w:rPr>
          <w:t>BY</w:t>
        </w:r>
        <w:r w:rsidRPr="00D26196">
          <w:rPr>
            <w:sz w:val="18"/>
            <w:rPrChange w:id="21711" w:author="shorny" w:date="2014-06-09T18:55:00Z">
              <w:rPr/>
            </w:rPrChange>
          </w:rPr>
          <w:t xml:space="preserve"> problems.CorrID ;</w:t>
        </w:r>
      </w:ins>
    </w:p>
    <w:p w14:paraId="5A573023" w14:textId="77777777" w:rsidR="00D26196" w:rsidRPr="00D26196" w:rsidRDefault="00D26196">
      <w:pPr>
        <w:pStyle w:val="HTMLPreformatted"/>
        <w:divId w:val="2032412305"/>
        <w:rPr>
          <w:ins w:id="21712" w:author="shorny" w:date="2014-06-09T18:54:00Z"/>
          <w:sz w:val="18"/>
          <w:rPrChange w:id="21713" w:author="shorny" w:date="2014-06-09T18:55:00Z">
            <w:rPr>
              <w:ins w:id="21714" w:author="shorny" w:date="2014-06-09T18:54:00Z"/>
            </w:rPr>
          </w:rPrChange>
        </w:rPr>
      </w:pPr>
    </w:p>
    <w:p w14:paraId="5DDEA16E" w14:textId="77777777" w:rsidR="00D26196" w:rsidRPr="00D26196" w:rsidRDefault="00D26196">
      <w:pPr>
        <w:pStyle w:val="HTMLPreformatted"/>
        <w:divId w:val="2032412305"/>
        <w:rPr>
          <w:ins w:id="21715" w:author="shorny" w:date="2014-06-09T18:54:00Z"/>
          <w:rStyle w:val="comment1"/>
          <w:sz w:val="18"/>
          <w:rPrChange w:id="21716" w:author="shorny" w:date="2014-06-09T18:55:00Z">
            <w:rPr>
              <w:ins w:id="21717" w:author="shorny" w:date="2014-06-09T18:54:00Z"/>
              <w:rStyle w:val="comment1"/>
            </w:rPr>
          </w:rPrChange>
        </w:rPr>
      </w:pPr>
      <w:ins w:id="21718" w:author="shorny" w:date="2014-06-09T18:54:00Z">
        <w:r w:rsidRPr="00D26196">
          <w:rPr>
            <w:sz w:val="18"/>
            <w:rPrChange w:id="21719" w:author="shorny" w:date="2014-06-09T18:55:00Z">
              <w:rPr>
                <w:color w:val="B22222"/>
              </w:rPr>
            </w:rPrChange>
          </w:rPr>
          <w:t xml:space="preserve">  </w:t>
        </w:r>
        <w:r w:rsidRPr="00D26196">
          <w:rPr>
            <w:rStyle w:val="comment1"/>
            <w:sz w:val="18"/>
            <w:rPrChange w:id="21720" w:author="shorny" w:date="2014-06-09T18:55:00Z">
              <w:rPr>
                <w:rStyle w:val="comment1"/>
              </w:rPr>
            </w:rPrChange>
          </w:rPr>
          <w:t>-- report an error if the 'problems' table isn't empty</w:t>
        </w:r>
      </w:ins>
    </w:p>
    <w:p w14:paraId="40E3D652" w14:textId="77777777" w:rsidR="00D26196" w:rsidRPr="00D26196" w:rsidRDefault="00D26196">
      <w:pPr>
        <w:pStyle w:val="HTMLPreformatted"/>
        <w:divId w:val="2032412305"/>
        <w:rPr>
          <w:ins w:id="21721" w:author="shorny" w:date="2014-06-09T18:54:00Z"/>
          <w:sz w:val="18"/>
          <w:rPrChange w:id="21722" w:author="shorny" w:date="2014-06-09T18:55:00Z">
            <w:rPr>
              <w:ins w:id="21723" w:author="shorny" w:date="2014-06-09T18:54:00Z"/>
            </w:rPr>
          </w:rPrChange>
        </w:rPr>
      </w:pPr>
      <w:ins w:id="21724" w:author="shorny" w:date="2014-06-09T18:54:00Z">
        <w:r w:rsidRPr="00D26196">
          <w:rPr>
            <w:sz w:val="18"/>
            <w:rPrChange w:id="21725" w:author="shorny" w:date="2014-06-09T18:55:00Z">
              <w:rPr/>
            </w:rPrChange>
          </w:rPr>
          <w:t xml:space="preserve">  </w:t>
        </w:r>
        <w:r w:rsidRPr="00D26196">
          <w:rPr>
            <w:rStyle w:val="keyword1"/>
            <w:sz w:val="18"/>
            <w:rPrChange w:id="21726" w:author="shorny" w:date="2014-06-09T18:55:00Z">
              <w:rPr>
                <w:rStyle w:val="keyword1"/>
              </w:rPr>
            </w:rPrChange>
          </w:rPr>
          <w:t>CALL</w:t>
        </w:r>
        <w:r w:rsidRPr="00D26196">
          <w:rPr>
            <w:sz w:val="18"/>
            <w:rPrChange w:id="21727" w:author="shorny" w:date="2014-06-09T18:55:00Z">
              <w:rPr/>
            </w:rPrChange>
          </w:rPr>
          <w:t xml:space="preserve"> stk_unit.assert_table_empty( </w:t>
        </w:r>
      </w:ins>
    </w:p>
    <w:p w14:paraId="7FA1EE10" w14:textId="77777777" w:rsidR="00D26196" w:rsidRPr="00D26196" w:rsidRDefault="00D26196">
      <w:pPr>
        <w:pStyle w:val="HTMLPreformatted"/>
        <w:divId w:val="2032412305"/>
        <w:rPr>
          <w:ins w:id="21728" w:author="shorny" w:date="2014-06-09T18:54:00Z"/>
          <w:sz w:val="18"/>
          <w:rPrChange w:id="21729" w:author="shorny" w:date="2014-06-09T18:55:00Z">
            <w:rPr>
              <w:ins w:id="21730" w:author="shorny" w:date="2014-06-09T18:54:00Z"/>
            </w:rPr>
          </w:rPrChange>
        </w:rPr>
      </w:pPr>
      <w:ins w:id="21731" w:author="shorny" w:date="2014-06-09T18:54:00Z">
        <w:r w:rsidRPr="00D26196">
          <w:rPr>
            <w:sz w:val="18"/>
            <w:rPrChange w:id="21732" w:author="shorny" w:date="2014-06-09T18:55:00Z">
              <w:rPr/>
            </w:rPrChange>
          </w:rPr>
          <w:t xml:space="preserve">    DATABASE(),</w:t>
        </w:r>
      </w:ins>
    </w:p>
    <w:p w14:paraId="0236D9B2" w14:textId="77777777" w:rsidR="00D26196" w:rsidRPr="00D26196" w:rsidRDefault="00D26196">
      <w:pPr>
        <w:pStyle w:val="HTMLPreformatted"/>
        <w:divId w:val="2032412305"/>
        <w:rPr>
          <w:ins w:id="21733" w:author="shorny" w:date="2014-06-09T18:54:00Z"/>
          <w:sz w:val="18"/>
          <w:rPrChange w:id="21734" w:author="shorny" w:date="2014-06-09T18:55:00Z">
            <w:rPr>
              <w:ins w:id="21735" w:author="shorny" w:date="2014-06-09T18:54:00Z"/>
            </w:rPr>
          </w:rPrChange>
        </w:rPr>
      </w:pPr>
      <w:ins w:id="21736" w:author="shorny" w:date="2014-06-09T18:54:00Z">
        <w:r w:rsidRPr="00D26196">
          <w:rPr>
            <w:sz w:val="18"/>
            <w:rPrChange w:id="21737" w:author="shorny" w:date="2014-06-09T18:55:00Z">
              <w:rPr/>
            </w:rPrChange>
          </w:rPr>
          <w:t xml:space="preserve">    </w:t>
        </w:r>
        <w:r w:rsidRPr="00D26196">
          <w:rPr>
            <w:rStyle w:val="string1"/>
            <w:sz w:val="18"/>
            <w:rPrChange w:id="21738" w:author="shorny" w:date="2014-06-09T18:55:00Z">
              <w:rPr>
                <w:rStyle w:val="string1"/>
              </w:rPr>
            </w:rPrChange>
          </w:rPr>
          <w:t>'utrans_e_problems'</w:t>
        </w:r>
        <w:r w:rsidRPr="00D26196">
          <w:rPr>
            <w:sz w:val="18"/>
            <w:rPrChange w:id="21739" w:author="shorny" w:date="2014-06-09T18:55:00Z">
              <w:rPr/>
            </w:rPrChange>
          </w:rPr>
          <w:t xml:space="preserve">, </w:t>
        </w:r>
      </w:ins>
    </w:p>
    <w:p w14:paraId="0D4A3B23" w14:textId="77777777" w:rsidR="00D26196" w:rsidRPr="00D26196" w:rsidRDefault="00D26196">
      <w:pPr>
        <w:pStyle w:val="HTMLPreformatted"/>
        <w:divId w:val="2032412305"/>
        <w:rPr>
          <w:ins w:id="21740" w:author="shorny" w:date="2014-06-09T18:54:00Z"/>
          <w:sz w:val="18"/>
          <w:rPrChange w:id="21741" w:author="shorny" w:date="2014-06-09T18:55:00Z">
            <w:rPr>
              <w:ins w:id="21742" w:author="shorny" w:date="2014-06-09T18:54:00Z"/>
            </w:rPr>
          </w:rPrChange>
        </w:rPr>
      </w:pPr>
      <w:ins w:id="21743" w:author="shorny" w:date="2014-06-09T18:54:00Z">
        <w:r w:rsidRPr="00D26196">
          <w:rPr>
            <w:sz w:val="18"/>
            <w:rPrChange w:id="21744" w:author="shorny" w:date="2014-06-09T18:55:00Z">
              <w:rPr/>
            </w:rPrChange>
          </w:rPr>
          <w:t xml:space="preserve">    </w:t>
        </w:r>
        <w:r w:rsidRPr="00D26196">
          <w:rPr>
            <w:rStyle w:val="string1"/>
            <w:sz w:val="18"/>
            <w:rPrChange w:id="21745" w:author="shorny" w:date="2014-06-09T18:55:00Z">
              <w:rPr>
                <w:rStyle w:val="string1"/>
              </w:rPr>
            </w:rPrChange>
          </w:rPr>
          <w:t>'Incorrect results'</w:t>
        </w:r>
        <w:r w:rsidRPr="00D26196">
          <w:rPr>
            <w:sz w:val="18"/>
            <w:rPrChange w:id="21746" w:author="shorny" w:date="2014-06-09T18:55:00Z">
              <w:rPr/>
            </w:rPrChange>
          </w:rPr>
          <w:t xml:space="preserve">) ; </w:t>
        </w:r>
      </w:ins>
    </w:p>
    <w:p w14:paraId="73CB6D67" w14:textId="77777777" w:rsidR="00D26196" w:rsidRPr="00D26196" w:rsidRDefault="00D26196">
      <w:pPr>
        <w:pStyle w:val="HTMLPreformatted"/>
        <w:divId w:val="2032412305"/>
        <w:rPr>
          <w:ins w:id="21747" w:author="shorny" w:date="2014-06-09T18:54:00Z"/>
          <w:sz w:val="18"/>
          <w:rPrChange w:id="21748" w:author="shorny" w:date="2014-06-09T18:55:00Z">
            <w:rPr>
              <w:ins w:id="21749" w:author="shorny" w:date="2014-06-09T18:54:00Z"/>
            </w:rPr>
          </w:rPrChange>
        </w:rPr>
      </w:pPr>
    </w:p>
    <w:p w14:paraId="5E310862" w14:textId="77777777" w:rsidR="00D26196" w:rsidRPr="00D26196" w:rsidRDefault="00D26196">
      <w:pPr>
        <w:pStyle w:val="HTMLPreformatted"/>
        <w:divId w:val="2032412305"/>
        <w:rPr>
          <w:ins w:id="21750" w:author="shorny" w:date="2014-06-09T18:54:00Z"/>
          <w:sz w:val="18"/>
          <w:rPrChange w:id="21751" w:author="shorny" w:date="2014-06-09T18:55:00Z">
            <w:rPr>
              <w:ins w:id="21752" w:author="shorny" w:date="2014-06-09T18:54:00Z"/>
            </w:rPr>
          </w:rPrChange>
        </w:rPr>
      </w:pPr>
      <w:ins w:id="21753" w:author="shorny" w:date="2014-06-09T18:54:00Z">
        <w:r w:rsidRPr="00D26196">
          <w:rPr>
            <w:sz w:val="18"/>
            <w:rPrChange w:id="21754" w:author="shorny" w:date="2014-06-09T18:55:00Z">
              <w:rPr/>
            </w:rPrChange>
          </w:rPr>
          <w:t xml:space="preserve">  </w:t>
        </w:r>
        <w:r w:rsidRPr="00D26196">
          <w:rPr>
            <w:rStyle w:val="keyword1"/>
            <w:sz w:val="18"/>
            <w:rPrChange w:id="21755" w:author="shorny" w:date="2014-06-09T18:55:00Z">
              <w:rPr>
                <w:rStyle w:val="keyword1"/>
              </w:rPr>
            </w:rPrChange>
          </w:rPr>
          <w:t>DROP</w:t>
        </w:r>
        <w:r w:rsidRPr="00D26196">
          <w:rPr>
            <w:sz w:val="18"/>
            <w:rPrChange w:id="21756" w:author="shorny" w:date="2014-06-09T18:55:00Z">
              <w:rPr/>
            </w:rPrChange>
          </w:rPr>
          <w:t xml:space="preserve"> </w:t>
        </w:r>
        <w:r w:rsidRPr="00D26196">
          <w:rPr>
            <w:rStyle w:val="keyword1"/>
            <w:sz w:val="18"/>
            <w:rPrChange w:id="21757" w:author="shorny" w:date="2014-06-09T18:55:00Z">
              <w:rPr>
                <w:rStyle w:val="keyword1"/>
              </w:rPr>
            </w:rPrChange>
          </w:rPr>
          <w:t>TABLE</w:t>
        </w:r>
        <w:r w:rsidRPr="00D26196">
          <w:rPr>
            <w:sz w:val="18"/>
            <w:rPrChange w:id="21758" w:author="shorny" w:date="2014-06-09T18:55:00Z">
              <w:rPr/>
            </w:rPrChange>
          </w:rPr>
          <w:t xml:space="preserve"> </w:t>
        </w:r>
        <w:r w:rsidRPr="00D26196">
          <w:rPr>
            <w:rStyle w:val="function-name1"/>
            <w:sz w:val="18"/>
            <w:rPrChange w:id="21759" w:author="shorny" w:date="2014-06-09T18:55:00Z">
              <w:rPr>
                <w:rStyle w:val="function-name1"/>
              </w:rPr>
            </w:rPrChange>
          </w:rPr>
          <w:t>utrans_e_expecteds</w:t>
        </w:r>
        <w:r w:rsidRPr="00D26196">
          <w:rPr>
            <w:sz w:val="18"/>
            <w:rPrChange w:id="21760" w:author="shorny" w:date="2014-06-09T18:55:00Z">
              <w:rPr/>
            </w:rPrChange>
          </w:rPr>
          <w:t xml:space="preserve"> ;</w:t>
        </w:r>
      </w:ins>
    </w:p>
    <w:p w14:paraId="1A1B91D0" w14:textId="77777777" w:rsidR="00D26196" w:rsidRPr="00D26196" w:rsidRDefault="00D26196">
      <w:pPr>
        <w:pStyle w:val="HTMLPreformatted"/>
        <w:divId w:val="2032412305"/>
        <w:rPr>
          <w:ins w:id="21761" w:author="shorny" w:date="2014-06-09T18:54:00Z"/>
          <w:sz w:val="18"/>
          <w:rPrChange w:id="21762" w:author="shorny" w:date="2014-06-09T18:55:00Z">
            <w:rPr>
              <w:ins w:id="21763" w:author="shorny" w:date="2014-06-09T18:54:00Z"/>
            </w:rPr>
          </w:rPrChange>
        </w:rPr>
      </w:pPr>
      <w:ins w:id="21764" w:author="shorny" w:date="2014-06-09T18:54:00Z">
        <w:r w:rsidRPr="00D26196">
          <w:rPr>
            <w:sz w:val="18"/>
            <w:rPrChange w:id="21765" w:author="shorny" w:date="2014-06-09T18:55:00Z">
              <w:rPr/>
            </w:rPrChange>
          </w:rPr>
          <w:t xml:space="preserve">  </w:t>
        </w:r>
        <w:r w:rsidRPr="00D26196">
          <w:rPr>
            <w:rStyle w:val="keyword1"/>
            <w:sz w:val="18"/>
            <w:rPrChange w:id="21766" w:author="shorny" w:date="2014-06-09T18:55:00Z">
              <w:rPr>
                <w:rStyle w:val="keyword1"/>
              </w:rPr>
            </w:rPrChange>
          </w:rPr>
          <w:t>DROP</w:t>
        </w:r>
        <w:r w:rsidRPr="00D26196">
          <w:rPr>
            <w:sz w:val="18"/>
            <w:rPrChange w:id="21767" w:author="shorny" w:date="2014-06-09T18:55:00Z">
              <w:rPr/>
            </w:rPrChange>
          </w:rPr>
          <w:t xml:space="preserve"> </w:t>
        </w:r>
        <w:r w:rsidRPr="00D26196">
          <w:rPr>
            <w:rStyle w:val="keyword1"/>
            <w:sz w:val="18"/>
            <w:rPrChange w:id="21768" w:author="shorny" w:date="2014-06-09T18:55:00Z">
              <w:rPr>
                <w:rStyle w:val="keyword1"/>
              </w:rPr>
            </w:rPrChange>
          </w:rPr>
          <w:t>TABLE</w:t>
        </w:r>
        <w:r w:rsidRPr="00D26196">
          <w:rPr>
            <w:sz w:val="18"/>
            <w:rPrChange w:id="21769" w:author="shorny" w:date="2014-06-09T18:55:00Z">
              <w:rPr/>
            </w:rPrChange>
          </w:rPr>
          <w:t xml:space="preserve"> </w:t>
        </w:r>
        <w:r w:rsidRPr="00D26196">
          <w:rPr>
            <w:rStyle w:val="function-name1"/>
            <w:sz w:val="18"/>
            <w:rPrChange w:id="21770" w:author="shorny" w:date="2014-06-09T18:55:00Z">
              <w:rPr>
                <w:rStyle w:val="function-name1"/>
              </w:rPr>
            </w:rPrChange>
          </w:rPr>
          <w:t>utrans_e_actuals</w:t>
        </w:r>
        <w:r w:rsidRPr="00D26196">
          <w:rPr>
            <w:sz w:val="18"/>
            <w:rPrChange w:id="21771" w:author="shorny" w:date="2014-06-09T18:55:00Z">
              <w:rPr/>
            </w:rPrChange>
          </w:rPr>
          <w:t xml:space="preserve"> ;</w:t>
        </w:r>
      </w:ins>
    </w:p>
    <w:p w14:paraId="2EB595DB" w14:textId="77777777" w:rsidR="00D26196" w:rsidRPr="00D26196" w:rsidRDefault="00D26196">
      <w:pPr>
        <w:pStyle w:val="HTMLPreformatted"/>
        <w:divId w:val="2032412305"/>
        <w:rPr>
          <w:ins w:id="21772" w:author="shorny" w:date="2014-06-09T18:54:00Z"/>
          <w:sz w:val="18"/>
          <w:rPrChange w:id="21773" w:author="shorny" w:date="2014-06-09T18:55:00Z">
            <w:rPr>
              <w:ins w:id="21774" w:author="shorny" w:date="2014-06-09T18:54:00Z"/>
            </w:rPr>
          </w:rPrChange>
        </w:rPr>
      </w:pPr>
      <w:ins w:id="21775" w:author="shorny" w:date="2014-06-09T18:54:00Z">
        <w:r w:rsidRPr="00D26196">
          <w:rPr>
            <w:sz w:val="18"/>
            <w:rPrChange w:id="21776" w:author="shorny" w:date="2014-06-09T18:55:00Z">
              <w:rPr/>
            </w:rPrChange>
          </w:rPr>
          <w:t xml:space="preserve">  </w:t>
        </w:r>
        <w:r w:rsidRPr="00D26196">
          <w:rPr>
            <w:rStyle w:val="keyword1"/>
            <w:sz w:val="18"/>
            <w:rPrChange w:id="21777" w:author="shorny" w:date="2014-06-09T18:55:00Z">
              <w:rPr>
                <w:rStyle w:val="keyword1"/>
              </w:rPr>
            </w:rPrChange>
          </w:rPr>
          <w:t>DROP</w:t>
        </w:r>
        <w:r w:rsidRPr="00D26196">
          <w:rPr>
            <w:sz w:val="18"/>
            <w:rPrChange w:id="21778" w:author="shorny" w:date="2014-06-09T18:55:00Z">
              <w:rPr/>
            </w:rPrChange>
          </w:rPr>
          <w:t xml:space="preserve"> </w:t>
        </w:r>
        <w:r w:rsidRPr="00D26196">
          <w:rPr>
            <w:rStyle w:val="keyword1"/>
            <w:sz w:val="18"/>
            <w:rPrChange w:id="21779" w:author="shorny" w:date="2014-06-09T18:55:00Z">
              <w:rPr>
                <w:rStyle w:val="keyword1"/>
              </w:rPr>
            </w:rPrChange>
          </w:rPr>
          <w:t>TABLE</w:t>
        </w:r>
        <w:r w:rsidRPr="00D26196">
          <w:rPr>
            <w:sz w:val="18"/>
            <w:rPrChange w:id="21780" w:author="shorny" w:date="2014-06-09T18:55:00Z">
              <w:rPr/>
            </w:rPrChange>
          </w:rPr>
          <w:t xml:space="preserve"> </w:t>
        </w:r>
        <w:r w:rsidRPr="00D26196">
          <w:rPr>
            <w:rStyle w:val="function-name1"/>
            <w:sz w:val="18"/>
            <w:rPrChange w:id="21781" w:author="shorny" w:date="2014-06-09T18:55:00Z">
              <w:rPr>
                <w:rStyle w:val="function-name1"/>
              </w:rPr>
            </w:rPrChange>
          </w:rPr>
          <w:t>utrans_e_problems</w:t>
        </w:r>
        <w:r w:rsidRPr="00D26196">
          <w:rPr>
            <w:sz w:val="18"/>
            <w:rPrChange w:id="21782" w:author="shorny" w:date="2014-06-09T18:55:00Z">
              <w:rPr/>
            </w:rPrChange>
          </w:rPr>
          <w:t xml:space="preserve"> ;</w:t>
        </w:r>
      </w:ins>
    </w:p>
    <w:p w14:paraId="0742BC5E" w14:textId="77777777" w:rsidR="00D26196" w:rsidRPr="00D26196" w:rsidRDefault="00D26196">
      <w:pPr>
        <w:pStyle w:val="HTMLPreformatted"/>
        <w:divId w:val="2032412305"/>
        <w:rPr>
          <w:ins w:id="21783" w:author="shorny" w:date="2014-06-09T18:54:00Z"/>
          <w:sz w:val="18"/>
          <w:rPrChange w:id="21784" w:author="shorny" w:date="2014-06-09T18:55:00Z">
            <w:rPr>
              <w:ins w:id="21785" w:author="shorny" w:date="2014-06-09T18:54:00Z"/>
            </w:rPr>
          </w:rPrChange>
        </w:rPr>
      </w:pPr>
      <w:ins w:id="21786" w:author="shorny" w:date="2014-06-09T18:54:00Z">
        <w:r w:rsidRPr="00D26196">
          <w:rPr>
            <w:rStyle w:val="keyword1"/>
            <w:sz w:val="18"/>
            <w:rPrChange w:id="21787" w:author="shorny" w:date="2014-06-09T18:55:00Z">
              <w:rPr>
                <w:rStyle w:val="keyword1"/>
              </w:rPr>
            </w:rPrChange>
          </w:rPr>
          <w:t>END</w:t>
        </w:r>
        <w:r w:rsidRPr="00D26196">
          <w:rPr>
            <w:sz w:val="18"/>
            <w:rPrChange w:id="21788" w:author="shorny" w:date="2014-06-09T18:55:00Z">
              <w:rPr/>
            </w:rPrChange>
          </w:rPr>
          <w:t xml:space="preserve"> $$</w:t>
        </w:r>
      </w:ins>
    </w:p>
    <w:p w14:paraId="26411267" w14:textId="77777777" w:rsidR="00D26196" w:rsidRPr="00D26196" w:rsidRDefault="00D26196">
      <w:pPr>
        <w:pStyle w:val="HTMLPreformatted"/>
        <w:divId w:val="2032412305"/>
        <w:rPr>
          <w:ins w:id="21789" w:author="shorny" w:date="2014-06-09T18:54:00Z"/>
          <w:sz w:val="18"/>
          <w:rPrChange w:id="21790" w:author="shorny" w:date="2014-06-09T18:55:00Z">
            <w:rPr>
              <w:ins w:id="21791" w:author="shorny" w:date="2014-06-09T18:54:00Z"/>
            </w:rPr>
          </w:rPrChange>
        </w:rPr>
      </w:pPr>
    </w:p>
    <w:p w14:paraId="296BD25C" w14:textId="77777777" w:rsidR="00D26196" w:rsidRPr="00D26196" w:rsidRDefault="00D26196">
      <w:pPr>
        <w:pStyle w:val="HTMLPreformatted"/>
        <w:divId w:val="2032412305"/>
        <w:rPr>
          <w:ins w:id="21792" w:author="shorny" w:date="2014-06-09T18:54:00Z"/>
          <w:rStyle w:val="comment1"/>
          <w:sz w:val="18"/>
          <w:rPrChange w:id="21793" w:author="shorny" w:date="2014-06-09T18:55:00Z">
            <w:rPr>
              <w:ins w:id="21794" w:author="shorny" w:date="2014-06-09T18:54:00Z"/>
              <w:rStyle w:val="comment1"/>
            </w:rPr>
          </w:rPrChange>
        </w:rPr>
      </w:pPr>
      <w:ins w:id="21795" w:author="shorny" w:date="2014-06-09T18:54:00Z">
        <w:r w:rsidRPr="00D26196">
          <w:rPr>
            <w:rStyle w:val="comment1"/>
            <w:sz w:val="18"/>
            <w:rPrChange w:id="21796" w:author="shorny" w:date="2014-06-09T18:55:00Z">
              <w:rPr>
                <w:rStyle w:val="comment1"/>
              </w:rPr>
            </w:rPrChange>
          </w:rPr>
          <w:t>-- -----------------------------------------------------------------------------</w:t>
        </w:r>
      </w:ins>
    </w:p>
    <w:p w14:paraId="2871DE34" w14:textId="77777777" w:rsidR="00D26196" w:rsidRPr="00D26196" w:rsidRDefault="00D26196">
      <w:pPr>
        <w:pStyle w:val="HTMLPreformatted"/>
        <w:divId w:val="2032412305"/>
        <w:rPr>
          <w:ins w:id="21797" w:author="shorny" w:date="2014-06-09T18:54:00Z"/>
          <w:rStyle w:val="comment1"/>
          <w:sz w:val="18"/>
          <w:rPrChange w:id="21798" w:author="shorny" w:date="2014-06-09T18:55:00Z">
            <w:rPr>
              <w:ins w:id="21799" w:author="shorny" w:date="2014-06-09T18:54:00Z"/>
              <w:rStyle w:val="comment1"/>
            </w:rPr>
          </w:rPrChange>
        </w:rPr>
      </w:pPr>
      <w:ins w:id="21800" w:author="shorny" w:date="2014-06-09T18:54:00Z">
        <w:r w:rsidRPr="00D26196">
          <w:rPr>
            <w:rStyle w:val="comment1"/>
            <w:sz w:val="18"/>
            <w:rPrChange w:id="21801" w:author="shorny" w:date="2014-06-09T18:55:00Z">
              <w:rPr>
                <w:rStyle w:val="comment1"/>
              </w:rPr>
            </w:rPrChange>
          </w:rPr>
          <w:t>-- g) Look up which staff member updated an Application most recently</w:t>
        </w:r>
      </w:ins>
    </w:p>
    <w:p w14:paraId="33662F02" w14:textId="77777777" w:rsidR="00D26196" w:rsidRPr="00D26196" w:rsidRDefault="00D26196">
      <w:pPr>
        <w:pStyle w:val="HTMLPreformatted"/>
        <w:divId w:val="2032412305"/>
        <w:rPr>
          <w:ins w:id="21802" w:author="shorny" w:date="2014-06-09T18:54:00Z"/>
          <w:sz w:val="18"/>
          <w:rPrChange w:id="21803" w:author="shorny" w:date="2014-06-09T18:55:00Z">
            <w:rPr>
              <w:ins w:id="21804" w:author="shorny" w:date="2014-06-09T18:54:00Z"/>
            </w:rPr>
          </w:rPrChange>
        </w:rPr>
      </w:pPr>
      <w:ins w:id="21805" w:author="shorny" w:date="2014-06-09T18:54:00Z">
        <w:r w:rsidRPr="00D26196">
          <w:rPr>
            <w:rStyle w:val="keyword1"/>
            <w:sz w:val="18"/>
            <w:rPrChange w:id="21806" w:author="shorny" w:date="2014-06-09T18:55:00Z">
              <w:rPr>
                <w:rStyle w:val="keyword1"/>
              </w:rPr>
            </w:rPrChange>
          </w:rPr>
          <w:t>CREATE</w:t>
        </w:r>
        <w:r w:rsidRPr="00D26196">
          <w:rPr>
            <w:sz w:val="18"/>
            <w:rPrChange w:id="21807" w:author="shorny" w:date="2014-06-09T18:55:00Z">
              <w:rPr/>
            </w:rPrChange>
          </w:rPr>
          <w:t xml:space="preserve"> </w:t>
        </w:r>
        <w:r w:rsidRPr="00D26196">
          <w:rPr>
            <w:rStyle w:val="keyword1"/>
            <w:sz w:val="18"/>
            <w:rPrChange w:id="21808" w:author="shorny" w:date="2014-06-09T18:55:00Z">
              <w:rPr>
                <w:rStyle w:val="keyword1"/>
              </w:rPr>
            </w:rPrChange>
          </w:rPr>
          <w:t>PROCEDURE</w:t>
        </w:r>
        <w:r w:rsidRPr="00D26196">
          <w:rPr>
            <w:sz w:val="18"/>
            <w:rPrChange w:id="21809" w:author="shorny" w:date="2014-06-09T18:55:00Z">
              <w:rPr/>
            </w:rPrChange>
          </w:rPr>
          <w:t xml:space="preserve"> </w:t>
        </w:r>
        <w:r w:rsidRPr="00D26196">
          <w:rPr>
            <w:rStyle w:val="function-name1"/>
            <w:sz w:val="18"/>
            <w:rPrChange w:id="21810" w:author="shorny" w:date="2014-06-09T18:55:00Z">
              <w:rPr>
                <w:rStyle w:val="function-name1"/>
              </w:rPr>
            </w:rPrChange>
          </w:rPr>
          <w:t>test_utrans_g</w:t>
        </w:r>
        <w:r w:rsidRPr="00D26196">
          <w:rPr>
            <w:sz w:val="18"/>
            <w:rPrChange w:id="21811" w:author="shorny" w:date="2014-06-09T18:55:00Z">
              <w:rPr/>
            </w:rPrChange>
          </w:rPr>
          <w:t xml:space="preserve">() </w:t>
        </w:r>
      </w:ins>
    </w:p>
    <w:p w14:paraId="72262974" w14:textId="77777777" w:rsidR="00D26196" w:rsidRPr="00D26196" w:rsidRDefault="00D26196">
      <w:pPr>
        <w:pStyle w:val="HTMLPreformatted"/>
        <w:divId w:val="2032412305"/>
        <w:rPr>
          <w:ins w:id="21812" w:author="shorny" w:date="2014-06-09T18:54:00Z"/>
          <w:sz w:val="18"/>
          <w:rPrChange w:id="21813" w:author="shorny" w:date="2014-06-09T18:55:00Z">
            <w:rPr>
              <w:ins w:id="21814" w:author="shorny" w:date="2014-06-09T18:54:00Z"/>
            </w:rPr>
          </w:rPrChange>
        </w:rPr>
      </w:pPr>
      <w:ins w:id="21815" w:author="shorny" w:date="2014-06-09T18:54:00Z">
        <w:r w:rsidRPr="00D26196">
          <w:rPr>
            <w:rStyle w:val="keyword1"/>
            <w:sz w:val="18"/>
            <w:rPrChange w:id="21816" w:author="shorny" w:date="2014-06-09T18:55:00Z">
              <w:rPr>
                <w:rStyle w:val="keyword1"/>
              </w:rPr>
            </w:rPrChange>
          </w:rPr>
          <w:t>BEGIN</w:t>
        </w:r>
      </w:ins>
    </w:p>
    <w:p w14:paraId="3D113D27" w14:textId="77777777" w:rsidR="00D26196" w:rsidRPr="00D26196" w:rsidRDefault="00D26196">
      <w:pPr>
        <w:pStyle w:val="HTMLPreformatted"/>
        <w:divId w:val="2032412305"/>
        <w:rPr>
          <w:ins w:id="21817" w:author="shorny" w:date="2014-06-09T18:54:00Z"/>
          <w:sz w:val="18"/>
          <w:rPrChange w:id="21818" w:author="shorny" w:date="2014-06-09T18:55:00Z">
            <w:rPr>
              <w:ins w:id="21819" w:author="shorny" w:date="2014-06-09T18:54:00Z"/>
            </w:rPr>
          </w:rPrChange>
        </w:rPr>
      </w:pPr>
    </w:p>
    <w:p w14:paraId="5963DE4D" w14:textId="77777777" w:rsidR="00D26196" w:rsidRPr="00D26196" w:rsidRDefault="00D26196">
      <w:pPr>
        <w:pStyle w:val="HTMLPreformatted"/>
        <w:divId w:val="2032412305"/>
        <w:rPr>
          <w:ins w:id="21820" w:author="shorny" w:date="2014-06-09T18:54:00Z"/>
          <w:rStyle w:val="comment1"/>
          <w:sz w:val="18"/>
          <w:rPrChange w:id="21821" w:author="shorny" w:date="2014-06-09T18:55:00Z">
            <w:rPr>
              <w:ins w:id="21822" w:author="shorny" w:date="2014-06-09T18:54:00Z"/>
              <w:rStyle w:val="comment1"/>
            </w:rPr>
          </w:rPrChange>
        </w:rPr>
      </w:pPr>
      <w:ins w:id="21823" w:author="shorny" w:date="2014-06-09T18:54:00Z">
        <w:r w:rsidRPr="00D26196">
          <w:rPr>
            <w:sz w:val="18"/>
            <w:rPrChange w:id="21824" w:author="shorny" w:date="2014-06-09T18:55:00Z">
              <w:rPr>
                <w:color w:val="B22222"/>
              </w:rPr>
            </w:rPrChange>
          </w:rPr>
          <w:t xml:space="preserve">  </w:t>
        </w:r>
        <w:r w:rsidRPr="00D26196">
          <w:rPr>
            <w:rStyle w:val="comment1"/>
            <w:sz w:val="18"/>
            <w:rPrChange w:id="21825" w:author="shorny" w:date="2014-06-09T18:55:00Z">
              <w:rPr>
                <w:rStyle w:val="comment1"/>
              </w:rPr>
            </w:rPrChange>
          </w:rPr>
          <w:t>-- run the query for this test and create a temporary table for results</w:t>
        </w:r>
      </w:ins>
    </w:p>
    <w:p w14:paraId="675427B5" w14:textId="77777777" w:rsidR="00D26196" w:rsidRPr="00D26196" w:rsidRDefault="00D26196">
      <w:pPr>
        <w:pStyle w:val="HTMLPreformatted"/>
        <w:divId w:val="2032412305"/>
        <w:rPr>
          <w:ins w:id="21826" w:author="shorny" w:date="2014-06-09T18:54:00Z"/>
          <w:sz w:val="18"/>
          <w:rPrChange w:id="21827" w:author="shorny" w:date="2014-06-09T18:55:00Z">
            <w:rPr>
              <w:ins w:id="21828" w:author="shorny" w:date="2014-06-09T18:54:00Z"/>
            </w:rPr>
          </w:rPrChange>
        </w:rPr>
      </w:pPr>
      <w:ins w:id="21829" w:author="shorny" w:date="2014-06-09T18:54:00Z">
        <w:r w:rsidRPr="00D26196">
          <w:rPr>
            <w:sz w:val="18"/>
            <w:rPrChange w:id="21830" w:author="shorny" w:date="2014-06-09T18:55:00Z">
              <w:rPr/>
            </w:rPrChange>
          </w:rPr>
          <w:t xml:space="preserve">  </w:t>
        </w:r>
        <w:r w:rsidRPr="00D26196">
          <w:rPr>
            <w:rStyle w:val="keyword1"/>
            <w:sz w:val="18"/>
            <w:rPrChange w:id="21831" w:author="shorny" w:date="2014-06-09T18:55:00Z">
              <w:rPr>
                <w:rStyle w:val="keyword1"/>
              </w:rPr>
            </w:rPrChange>
          </w:rPr>
          <w:t>CREATE</w:t>
        </w:r>
        <w:r w:rsidRPr="00D26196">
          <w:rPr>
            <w:sz w:val="18"/>
            <w:rPrChange w:id="21832" w:author="shorny" w:date="2014-06-09T18:55:00Z">
              <w:rPr/>
            </w:rPrChange>
          </w:rPr>
          <w:t xml:space="preserve"> </w:t>
        </w:r>
        <w:r w:rsidRPr="00D26196">
          <w:rPr>
            <w:rStyle w:val="keyword1"/>
            <w:sz w:val="18"/>
            <w:rPrChange w:id="21833" w:author="shorny" w:date="2014-06-09T18:55:00Z">
              <w:rPr>
                <w:rStyle w:val="keyword1"/>
              </w:rPr>
            </w:rPrChange>
          </w:rPr>
          <w:t>TEMPORARY</w:t>
        </w:r>
        <w:r w:rsidRPr="00D26196">
          <w:rPr>
            <w:sz w:val="18"/>
            <w:rPrChange w:id="21834" w:author="shorny" w:date="2014-06-09T18:55:00Z">
              <w:rPr/>
            </w:rPrChange>
          </w:rPr>
          <w:t xml:space="preserve"> </w:t>
        </w:r>
        <w:r w:rsidRPr="00D26196">
          <w:rPr>
            <w:rStyle w:val="keyword1"/>
            <w:sz w:val="18"/>
            <w:rPrChange w:id="21835" w:author="shorny" w:date="2014-06-09T18:55:00Z">
              <w:rPr>
                <w:rStyle w:val="keyword1"/>
              </w:rPr>
            </w:rPrChange>
          </w:rPr>
          <w:t>TABLE</w:t>
        </w:r>
        <w:r w:rsidRPr="00D26196">
          <w:rPr>
            <w:sz w:val="18"/>
            <w:rPrChange w:id="21836" w:author="shorny" w:date="2014-06-09T18:55:00Z">
              <w:rPr/>
            </w:rPrChange>
          </w:rPr>
          <w:t xml:space="preserve"> </w:t>
        </w:r>
        <w:r w:rsidRPr="00D26196">
          <w:rPr>
            <w:rStyle w:val="function-name1"/>
            <w:sz w:val="18"/>
            <w:rPrChange w:id="21837" w:author="shorny" w:date="2014-06-09T18:55:00Z">
              <w:rPr>
                <w:rStyle w:val="function-name1"/>
              </w:rPr>
            </w:rPrChange>
          </w:rPr>
          <w:t>utrans_g_actuals</w:t>
        </w:r>
      </w:ins>
    </w:p>
    <w:p w14:paraId="22842EA3" w14:textId="77777777" w:rsidR="00D26196" w:rsidRPr="00D26196" w:rsidRDefault="00D26196">
      <w:pPr>
        <w:pStyle w:val="HTMLPreformatted"/>
        <w:divId w:val="2032412305"/>
        <w:rPr>
          <w:ins w:id="21838" w:author="shorny" w:date="2014-06-09T18:54:00Z"/>
          <w:sz w:val="18"/>
          <w:rPrChange w:id="21839" w:author="shorny" w:date="2014-06-09T18:55:00Z">
            <w:rPr>
              <w:ins w:id="21840" w:author="shorny" w:date="2014-06-09T18:54:00Z"/>
            </w:rPr>
          </w:rPrChange>
        </w:rPr>
      </w:pPr>
      <w:ins w:id="21841" w:author="shorny" w:date="2014-06-09T18:54:00Z">
        <w:r w:rsidRPr="00D26196">
          <w:rPr>
            <w:sz w:val="18"/>
            <w:rPrChange w:id="21842" w:author="shorny" w:date="2014-06-09T18:55:00Z">
              <w:rPr/>
            </w:rPrChange>
          </w:rPr>
          <w:t xml:space="preserve">  </w:t>
        </w:r>
        <w:r w:rsidRPr="00D26196">
          <w:rPr>
            <w:rStyle w:val="keyword1"/>
            <w:sz w:val="18"/>
            <w:rPrChange w:id="21843" w:author="shorny" w:date="2014-06-09T18:55:00Z">
              <w:rPr>
                <w:rStyle w:val="keyword1"/>
              </w:rPr>
            </w:rPrChange>
          </w:rPr>
          <w:t>SELECT</w:t>
        </w:r>
        <w:r w:rsidRPr="00D26196">
          <w:rPr>
            <w:sz w:val="18"/>
            <w:rPrChange w:id="21844" w:author="shorny" w:date="2014-06-09T18:55:00Z">
              <w:rPr/>
            </w:rPrChange>
          </w:rPr>
          <w:t xml:space="preserve"> USM.StaffID, USM.FName, USM.LName</w:t>
        </w:r>
      </w:ins>
    </w:p>
    <w:p w14:paraId="43FDDB90" w14:textId="77777777" w:rsidR="00D26196" w:rsidRPr="00D26196" w:rsidRDefault="00D26196">
      <w:pPr>
        <w:pStyle w:val="HTMLPreformatted"/>
        <w:divId w:val="2032412305"/>
        <w:rPr>
          <w:ins w:id="21845" w:author="shorny" w:date="2014-06-09T18:54:00Z"/>
          <w:sz w:val="18"/>
          <w:rPrChange w:id="21846" w:author="shorny" w:date="2014-06-09T18:55:00Z">
            <w:rPr>
              <w:ins w:id="21847" w:author="shorny" w:date="2014-06-09T18:54:00Z"/>
            </w:rPr>
          </w:rPrChange>
        </w:rPr>
      </w:pPr>
      <w:ins w:id="21848" w:author="shorny" w:date="2014-06-09T18:54:00Z">
        <w:r w:rsidRPr="00D26196">
          <w:rPr>
            <w:sz w:val="18"/>
            <w:rPrChange w:id="21849" w:author="shorny" w:date="2014-06-09T18:55:00Z">
              <w:rPr/>
            </w:rPrChange>
          </w:rPr>
          <w:t xml:space="preserve">  </w:t>
        </w:r>
        <w:r w:rsidRPr="00D26196">
          <w:rPr>
            <w:rStyle w:val="keyword1"/>
            <w:sz w:val="18"/>
            <w:rPrChange w:id="21850" w:author="shorny" w:date="2014-06-09T18:55:00Z">
              <w:rPr>
                <w:rStyle w:val="keyword1"/>
              </w:rPr>
            </w:rPrChange>
          </w:rPr>
          <w:t>FROM</w:t>
        </w:r>
        <w:r w:rsidRPr="00D26196">
          <w:rPr>
            <w:sz w:val="18"/>
            <w:rPrChange w:id="21851" w:author="shorny" w:date="2014-06-09T18:55:00Z">
              <w:rPr/>
            </w:rPrChange>
          </w:rPr>
          <w:t xml:space="preserve"> rhd.Application App</w:t>
        </w:r>
      </w:ins>
    </w:p>
    <w:p w14:paraId="7CDCED90" w14:textId="77777777" w:rsidR="00D26196" w:rsidRPr="00D26196" w:rsidRDefault="00D26196">
      <w:pPr>
        <w:pStyle w:val="HTMLPreformatted"/>
        <w:divId w:val="2032412305"/>
        <w:rPr>
          <w:ins w:id="21852" w:author="shorny" w:date="2014-06-09T18:54:00Z"/>
          <w:sz w:val="18"/>
          <w:rPrChange w:id="21853" w:author="shorny" w:date="2014-06-09T18:55:00Z">
            <w:rPr>
              <w:ins w:id="21854" w:author="shorny" w:date="2014-06-09T18:54:00Z"/>
            </w:rPr>
          </w:rPrChange>
        </w:rPr>
      </w:pPr>
      <w:ins w:id="21855" w:author="shorny" w:date="2014-06-09T18:54:00Z">
        <w:r w:rsidRPr="00D26196">
          <w:rPr>
            <w:sz w:val="18"/>
            <w:rPrChange w:id="21856" w:author="shorny" w:date="2014-06-09T18:55:00Z">
              <w:rPr/>
            </w:rPrChange>
          </w:rPr>
          <w:t xml:space="preserve">  </w:t>
        </w:r>
        <w:r w:rsidRPr="00D26196">
          <w:rPr>
            <w:rStyle w:val="keyword1"/>
            <w:sz w:val="18"/>
            <w:rPrChange w:id="21857" w:author="shorny" w:date="2014-06-09T18:55:00Z">
              <w:rPr>
                <w:rStyle w:val="keyword1"/>
              </w:rPr>
            </w:rPrChange>
          </w:rPr>
          <w:t>INNER</w:t>
        </w:r>
        <w:r w:rsidRPr="00D26196">
          <w:rPr>
            <w:sz w:val="18"/>
            <w:rPrChange w:id="21858" w:author="shorny" w:date="2014-06-09T18:55:00Z">
              <w:rPr/>
            </w:rPrChange>
          </w:rPr>
          <w:t xml:space="preserve"> </w:t>
        </w:r>
        <w:r w:rsidRPr="00D26196">
          <w:rPr>
            <w:rStyle w:val="keyword1"/>
            <w:sz w:val="18"/>
            <w:rPrChange w:id="21859" w:author="shorny" w:date="2014-06-09T18:55:00Z">
              <w:rPr>
                <w:rStyle w:val="keyword1"/>
              </w:rPr>
            </w:rPrChange>
          </w:rPr>
          <w:t>JOIN</w:t>
        </w:r>
        <w:r w:rsidRPr="00D26196">
          <w:rPr>
            <w:sz w:val="18"/>
            <w:rPrChange w:id="21860" w:author="shorny" w:date="2014-06-09T18:55:00Z">
              <w:rPr/>
            </w:rPrChange>
          </w:rPr>
          <w:t xml:space="preserve"> rhd.`University Staff Member` USM </w:t>
        </w:r>
      </w:ins>
    </w:p>
    <w:p w14:paraId="4292ADBD" w14:textId="77777777" w:rsidR="00D26196" w:rsidRPr="00D26196" w:rsidRDefault="00D26196">
      <w:pPr>
        <w:pStyle w:val="HTMLPreformatted"/>
        <w:divId w:val="2032412305"/>
        <w:rPr>
          <w:ins w:id="21861" w:author="shorny" w:date="2014-06-09T18:54:00Z"/>
          <w:sz w:val="18"/>
          <w:rPrChange w:id="21862" w:author="shorny" w:date="2014-06-09T18:55:00Z">
            <w:rPr>
              <w:ins w:id="21863" w:author="shorny" w:date="2014-06-09T18:54:00Z"/>
            </w:rPr>
          </w:rPrChange>
        </w:rPr>
      </w:pPr>
      <w:ins w:id="21864" w:author="shorny" w:date="2014-06-09T18:54:00Z">
        <w:r w:rsidRPr="00D26196">
          <w:rPr>
            <w:sz w:val="18"/>
            <w:rPrChange w:id="21865" w:author="shorny" w:date="2014-06-09T18:55:00Z">
              <w:rPr/>
            </w:rPrChange>
          </w:rPr>
          <w:t xml:space="preserve">    </w:t>
        </w:r>
        <w:r w:rsidRPr="00D26196">
          <w:rPr>
            <w:rStyle w:val="keyword1"/>
            <w:sz w:val="18"/>
            <w:rPrChange w:id="21866" w:author="shorny" w:date="2014-06-09T18:55:00Z">
              <w:rPr>
                <w:rStyle w:val="keyword1"/>
              </w:rPr>
            </w:rPrChange>
          </w:rPr>
          <w:t>ON</w:t>
        </w:r>
        <w:r w:rsidRPr="00D26196">
          <w:rPr>
            <w:sz w:val="18"/>
            <w:rPrChange w:id="21867" w:author="shorny" w:date="2014-06-09T18:55:00Z">
              <w:rPr/>
            </w:rPrChange>
          </w:rPr>
          <w:t xml:space="preserve"> USM.StaffID = App.LastModifiedByStaffID</w:t>
        </w:r>
      </w:ins>
    </w:p>
    <w:p w14:paraId="1020123D" w14:textId="77777777" w:rsidR="00D26196" w:rsidRPr="00D26196" w:rsidRDefault="00D26196">
      <w:pPr>
        <w:pStyle w:val="HTMLPreformatted"/>
        <w:divId w:val="2032412305"/>
        <w:rPr>
          <w:ins w:id="21868" w:author="shorny" w:date="2014-06-09T18:54:00Z"/>
          <w:sz w:val="18"/>
          <w:rPrChange w:id="21869" w:author="shorny" w:date="2014-06-09T18:55:00Z">
            <w:rPr>
              <w:ins w:id="21870" w:author="shorny" w:date="2014-06-09T18:54:00Z"/>
            </w:rPr>
          </w:rPrChange>
        </w:rPr>
      </w:pPr>
      <w:ins w:id="21871" w:author="shorny" w:date="2014-06-09T18:54:00Z">
        <w:r w:rsidRPr="00D26196">
          <w:rPr>
            <w:sz w:val="18"/>
            <w:rPrChange w:id="21872" w:author="shorny" w:date="2014-06-09T18:55:00Z">
              <w:rPr/>
            </w:rPrChange>
          </w:rPr>
          <w:t xml:space="preserve">  </w:t>
        </w:r>
        <w:r w:rsidRPr="00D26196">
          <w:rPr>
            <w:rStyle w:val="keyword1"/>
            <w:sz w:val="18"/>
            <w:rPrChange w:id="21873" w:author="shorny" w:date="2014-06-09T18:55:00Z">
              <w:rPr>
                <w:rStyle w:val="keyword1"/>
              </w:rPr>
            </w:rPrChange>
          </w:rPr>
          <w:t>WHERE</w:t>
        </w:r>
        <w:r w:rsidRPr="00D26196">
          <w:rPr>
            <w:sz w:val="18"/>
            <w:rPrChange w:id="21874" w:author="shorny" w:date="2014-06-09T18:55:00Z">
              <w:rPr/>
            </w:rPrChange>
          </w:rPr>
          <w:t xml:space="preserve"> App.ApplicationID = 311 ;</w:t>
        </w:r>
      </w:ins>
    </w:p>
    <w:p w14:paraId="39687B30" w14:textId="77777777" w:rsidR="00D26196" w:rsidRPr="00D26196" w:rsidRDefault="00D26196">
      <w:pPr>
        <w:pStyle w:val="HTMLPreformatted"/>
        <w:divId w:val="2032412305"/>
        <w:rPr>
          <w:ins w:id="21875" w:author="shorny" w:date="2014-06-09T18:54:00Z"/>
          <w:sz w:val="18"/>
          <w:rPrChange w:id="21876" w:author="shorny" w:date="2014-06-09T18:55:00Z">
            <w:rPr>
              <w:ins w:id="21877" w:author="shorny" w:date="2014-06-09T18:54:00Z"/>
            </w:rPr>
          </w:rPrChange>
        </w:rPr>
      </w:pPr>
    </w:p>
    <w:p w14:paraId="784AAFC9" w14:textId="77777777" w:rsidR="00D26196" w:rsidRPr="00D26196" w:rsidRDefault="00D26196">
      <w:pPr>
        <w:pStyle w:val="HTMLPreformatted"/>
        <w:divId w:val="2032412305"/>
        <w:rPr>
          <w:ins w:id="21878" w:author="shorny" w:date="2014-06-09T18:54:00Z"/>
          <w:rStyle w:val="comment1"/>
          <w:sz w:val="18"/>
          <w:rPrChange w:id="21879" w:author="shorny" w:date="2014-06-09T18:55:00Z">
            <w:rPr>
              <w:ins w:id="21880" w:author="shorny" w:date="2014-06-09T18:54:00Z"/>
              <w:rStyle w:val="comment1"/>
            </w:rPr>
          </w:rPrChange>
        </w:rPr>
      </w:pPr>
      <w:ins w:id="21881" w:author="shorny" w:date="2014-06-09T18:54:00Z">
        <w:r w:rsidRPr="00D26196">
          <w:rPr>
            <w:sz w:val="18"/>
            <w:rPrChange w:id="21882" w:author="shorny" w:date="2014-06-09T18:55:00Z">
              <w:rPr>
                <w:color w:val="B22222"/>
              </w:rPr>
            </w:rPrChange>
          </w:rPr>
          <w:t xml:space="preserve">  </w:t>
        </w:r>
        <w:r w:rsidRPr="00D26196">
          <w:rPr>
            <w:rStyle w:val="comment1"/>
            <w:sz w:val="18"/>
            <w:rPrChange w:id="21883" w:author="shorny" w:date="2014-06-09T18:55:00Z">
              <w:rPr>
                <w:rStyle w:val="comment1"/>
              </w:rPr>
            </w:rPrChange>
          </w:rPr>
          <w:t>-- create a temporary table to store the expected results</w:t>
        </w:r>
      </w:ins>
    </w:p>
    <w:p w14:paraId="64469992" w14:textId="77777777" w:rsidR="00D26196" w:rsidRPr="00D26196" w:rsidRDefault="00D26196">
      <w:pPr>
        <w:pStyle w:val="HTMLPreformatted"/>
        <w:divId w:val="2032412305"/>
        <w:rPr>
          <w:ins w:id="21884" w:author="shorny" w:date="2014-06-09T18:54:00Z"/>
          <w:rStyle w:val="comment1"/>
          <w:sz w:val="18"/>
          <w:rPrChange w:id="21885" w:author="shorny" w:date="2014-06-09T18:55:00Z">
            <w:rPr>
              <w:ins w:id="21886" w:author="shorny" w:date="2014-06-09T18:54:00Z"/>
              <w:rStyle w:val="comment1"/>
            </w:rPr>
          </w:rPrChange>
        </w:rPr>
      </w:pPr>
      <w:ins w:id="21887" w:author="shorny" w:date="2014-06-09T18:54:00Z">
        <w:r w:rsidRPr="00D26196">
          <w:rPr>
            <w:sz w:val="18"/>
            <w:rPrChange w:id="21888" w:author="shorny" w:date="2014-06-09T18:55:00Z">
              <w:rPr>
                <w:color w:val="B22222"/>
              </w:rPr>
            </w:rPrChange>
          </w:rPr>
          <w:t xml:space="preserve">  </w:t>
        </w:r>
        <w:r w:rsidRPr="00D26196">
          <w:rPr>
            <w:rStyle w:val="comment1"/>
            <w:sz w:val="18"/>
            <w:rPrChange w:id="21889" w:author="shorny" w:date="2014-06-09T18:55:00Z">
              <w:rPr>
                <w:rStyle w:val="comment1"/>
              </w:rPr>
            </w:rPrChange>
          </w:rPr>
          <w:t>-- expect 'Paul' 'Calder'</w:t>
        </w:r>
      </w:ins>
    </w:p>
    <w:p w14:paraId="037E50EE" w14:textId="77777777" w:rsidR="00D26196" w:rsidRPr="00D26196" w:rsidRDefault="00D26196">
      <w:pPr>
        <w:pStyle w:val="HTMLPreformatted"/>
        <w:divId w:val="2032412305"/>
        <w:rPr>
          <w:ins w:id="21890" w:author="shorny" w:date="2014-06-09T18:54:00Z"/>
          <w:sz w:val="18"/>
          <w:rPrChange w:id="21891" w:author="shorny" w:date="2014-06-09T18:55:00Z">
            <w:rPr>
              <w:ins w:id="21892" w:author="shorny" w:date="2014-06-09T18:54:00Z"/>
            </w:rPr>
          </w:rPrChange>
        </w:rPr>
      </w:pPr>
      <w:ins w:id="21893" w:author="shorny" w:date="2014-06-09T18:54:00Z">
        <w:r w:rsidRPr="00D26196">
          <w:rPr>
            <w:sz w:val="18"/>
            <w:rPrChange w:id="21894" w:author="shorny" w:date="2014-06-09T18:55:00Z">
              <w:rPr/>
            </w:rPrChange>
          </w:rPr>
          <w:t xml:space="preserve">  </w:t>
        </w:r>
        <w:r w:rsidRPr="00D26196">
          <w:rPr>
            <w:rStyle w:val="keyword1"/>
            <w:sz w:val="18"/>
            <w:rPrChange w:id="21895" w:author="shorny" w:date="2014-06-09T18:55:00Z">
              <w:rPr>
                <w:rStyle w:val="keyword1"/>
              </w:rPr>
            </w:rPrChange>
          </w:rPr>
          <w:t>CREATE</w:t>
        </w:r>
        <w:r w:rsidRPr="00D26196">
          <w:rPr>
            <w:sz w:val="18"/>
            <w:rPrChange w:id="21896" w:author="shorny" w:date="2014-06-09T18:55:00Z">
              <w:rPr/>
            </w:rPrChange>
          </w:rPr>
          <w:t xml:space="preserve"> </w:t>
        </w:r>
        <w:r w:rsidRPr="00D26196">
          <w:rPr>
            <w:rStyle w:val="keyword1"/>
            <w:sz w:val="18"/>
            <w:rPrChange w:id="21897" w:author="shorny" w:date="2014-06-09T18:55:00Z">
              <w:rPr>
                <w:rStyle w:val="keyword1"/>
              </w:rPr>
            </w:rPrChange>
          </w:rPr>
          <w:t>TEMPORARY</w:t>
        </w:r>
        <w:r w:rsidRPr="00D26196">
          <w:rPr>
            <w:sz w:val="18"/>
            <w:rPrChange w:id="21898" w:author="shorny" w:date="2014-06-09T18:55:00Z">
              <w:rPr/>
            </w:rPrChange>
          </w:rPr>
          <w:t xml:space="preserve"> </w:t>
        </w:r>
        <w:r w:rsidRPr="00D26196">
          <w:rPr>
            <w:rStyle w:val="keyword1"/>
            <w:sz w:val="18"/>
            <w:rPrChange w:id="21899" w:author="shorny" w:date="2014-06-09T18:55:00Z">
              <w:rPr>
                <w:rStyle w:val="keyword1"/>
              </w:rPr>
            </w:rPrChange>
          </w:rPr>
          <w:t>TABLE</w:t>
        </w:r>
        <w:r w:rsidRPr="00D26196">
          <w:rPr>
            <w:sz w:val="18"/>
            <w:rPrChange w:id="21900" w:author="shorny" w:date="2014-06-09T18:55:00Z">
              <w:rPr/>
            </w:rPrChange>
          </w:rPr>
          <w:t xml:space="preserve"> </w:t>
        </w:r>
        <w:r w:rsidRPr="00D26196">
          <w:rPr>
            <w:rStyle w:val="function-name1"/>
            <w:sz w:val="18"/>
            <w:rPrChange w:id="21901" w:author="shorny" w:date="2014-06-09T18:55:00Z">
              <w:rPr>
                <w:rStyle w:val="function-name1"/>
              </w:rPr>
            </w:rPrChange>
          </w:rPr>
          <w:t>utrans_g_expecteds</w:t>
        </w:r>
        <w:r w:rsidRPr="00D26196">
          <w:rPr>
            <w:sz w:val="18"/>
            <w:rPrChange w:id="21902" w:author="shorny" w:date="2014-06-09T18:55:00Z">
              <w:rPr/>
            </w:rPrChange>
          </w:rPr>
          <w:t xml:space="preserve"> (</w:t>
        </w:r>
      </w:ins>
    </w:p>
    <w:p w14:paraId="1FF37A9A" w14:textId="77777777" w:rsidR="00D26196" w:rsidRPr="00D26196" w:rsidRDefault="00D26196">
      <w:pPr>
        <w:pStyle w:val="HTMLPreformatted"/>
        <w:divId w:val="2032412305"/>
        <w:rPr>
          <w:ins w:id="21903" w:author="shorny" w:date="2014-06-09T18:54:00Z"/>
          <w:sz w:val="18"/>
          <w:rPrChange w:id="21904" w:author="shorny" w:date="2014-06-09T18:55:00Z">
            <w:rPr>
              <w:ins w:id="21905" w:author="shorny" w:date="2014-06-09T18:54:00Z"/>
            </w:rPr>
          </w:rPrChange>
        </w:rPr>
      </w:pPr>
      <w:ins w:id="21906" w:author="shorny" w:date="2014-06-09T18:54:00Z">
        <w:r w:rsidRPr="00D26196">
          <w:rPr>
            <w:sz w:val="18"/>
            <w:rPrChange w:id="21907" w:author="shorny" w:date="2014-06-09T18:55:00Z">
              <w:rPr/>
            </w:rPrChange>
          </w:rPr>
          <w:t xml:space="preserve">    StaffID </w:t>
        </w:r>
        <w:r w:rsidRPr="00D26196">
          <w:rPr>
            <w:rStyle w:val="type1"/>
            <w:sz w:val="18"/>
            <w:rPrChange w:id="21908" w:author="shorny" w:date="2014-06-09T18:55:00Z">
              <w:rPr>
                <w:rStyle w:val="type1"/>
              </w:rPr>
            </w:rPrChange>
          </w:rPr>
          <w:t>int</w:t>
        </w:r>
        <w:r w:rsidRPr="00D26196">
          <w:rPr>
            <w:sz w:val="18"/>
            <w:rPrChange w:id="21909" w:author="shorny" w:date="2014-06-09T18:55:00Z">
              <w:rPr/>
            </w:rPrChange>
          </w:rPr>
          <w:t>(10),</w:t>
        </w:r>
      </w:ins>
    </w:p>
    <w:p w14:paraId="5AB32C01" w14:textId="77777777" w:rsidR="00D26196" w:rsidRPr="00D26196" w:rsidRDefault="00D26196">
      <w:pPr>
        <w:pStyle w:val="HTMLPreformatted"/>
        <w:divId w:val="2032412305"/>
        <w:rPr>
          <w:ins w:id="21910" w:author="shorny" w:date="2014-06-09T18:54:00Z"/>
          <w:sz w:val="18"/>
          <w:rPrChange w:id="21911" w:author="shorny" w:date="2014-06-09T18:55:00Z">
            <w:rPr>
              <w:ins w:id="21912" w:author="shorny" w:date="2014-06-09T18:54:00Z"/>
            </w:rPr>
          </w:rPrChange>
        </w:rPr>
      </w:pPr>
      <w:ins w:id="21913" w:author="shorny" w:date="2014-06-09T18:54:00Z">
        <w:r w:rsidRPr="00D26196">
          <w:rPr>
            <w:sz w:val="18"/>
            <w:rPrChange w:id="21914" w:author="shorny" w:date="2014-06-09T18:55:00Z">
              <w:rPr/>
            </w:rPrChange>
          </w:rPr>
          <w:t xml:space="preserve">    FName </w:t>
        </w:r>
        <w:r w:rsidRPr="00D26196">
          <w:rPr>
            <w:rStyle w:val="type1"/>
            <w:sz w:val="18"/>
            <w:rPrChange w:id="21915" w:author="shorny" w:date="2014-06-09T18:55:00Z">
              <w:rPr>
                <w:rStyle w:val="type1"/>
              </w:rPr>
            </w:rPrChange>
          </w:rPr>
          <w:t>varchar</w:t>
        </w:r>
        <w:r w:rsidRPr="00D26196">
          <w:rPr>
            <w:sz w:val="18"/>
            <w:rPrChange w:id="21916" w:author="shorny" w:date="2014-06-09T18:55:00Z">
              <w:rPr/>
            </w:rPrChange>
          </w:rPr>
          <w:t>(50),</w:t>
        </w:r>
      </w:ins>
    </w:p>
    <w:p w14:paraId="26ABF5D6" w14:textId="77777777" w:rsidR="00D26196" w:rsidRPr="00D26196" w:rsidRDefault="00D26196">
      <w:pPr>
        <w:pStyle w:val="HTMLPreformatted"/>
        <w:divId w:val="2032412305"/>
        <w:rPr>
          <w:ins w:id="21917" w:author="shorny" w:date="2014-06-09T18:54:00Z"/>
          <w:sz w:val="18"/>
          <w:rPrChange w:id="21918" w:author="shorny" w:date="2014-06-09T18:55:00Z">
            <w:rPr>
              <w:ins w:id="21919" w:author="shorny" w:date="2014-06-09T18:54:00Z"/>
            </w:rPr>
          </w:rPrChange>
        </w:rPr>
      </w:pPr>
      <w:ins w:id="21920" w:author="shorny" w:date="2014-06-09T18:54:00Z">
        <w:r w:rsidRPr="00D26196">
          <w:rPr>
            <w:sz w:val="18"/>
            <w:rPrChange w:id="21921" w:author="shorny" w:date="2014-06-09T18:55:00Z">
              <w:rPr/>
            </w:rPrChange>
          </w:rPr>
          <w:lastRenderedPageBreak/>
          <w:t xml:space="preserve">    LName </w:t>
        </w:r>
        <w:r w:rsidRPr="00D26196">
          <w:rPr>
            <w:rStyle w:val="type1"/>
            <w:sz w:val="18"/>
            <w:rPrChange w:id="21922" w:author="shorny" w:date="2014-06-09T18:55:00Z">
              <w:rPr>
                <w:rStyle w:val="type1"/>
              </w:rPr>
            </w:rPrChange>
          </w:rPr>
          <w:t>varchar</w:t>
        </w:r>
        <w:r w:rsidRPr="00D26196">
          <w:rPr>
            <w:sz w:val="18"/>
            <w:rPrChange w:id="21923" w:author="shorny" w:date="2014-06-09T18:55:00Z">
              <w:rPr/>
            </w:rPrChange>
          </w:rPr>
          <w:t>(50)</w:t>
        </w:r>
      </w:ins>
    </w:p>
    <w:p w14:paraId="2E02D38E" w14:textId="77777777" w:rsidR="00D26196" w:rsidRPr="00D26196" w:rsidRDefault="00D26196">
      <w:pPr>
        <w:pStyle w:val="HTMLPreformatted"/>
        <w:divId w:val="2032412305"/>
        <w:rPr>
          <w:ins w:id="21924" w:author="shorny" w:date="2014-06-09T18:54:00Z"/>
          <w:sz w:val="18"/>
          <w:rPrChange w:id="21925" w:author="shorny" w:date="2014-06-09T18:55:00Z">
            <w:rPr>
              <w:ins w:id="21926" w:author="shorny" w:date="2014-06-09T18:54:00Z"/>
            </w:rPr>
          </w:rPrChange>
        </w:rPr>
      </w:pPr>
      <w:ins w:id="21927" w:author="shorny" w:date="2014-06-09T18:54:00Z">
        <w:r w:rsidRPr="00D26196">
          <w:rPr>
            <w:sz w:val="18"/>
            <w:rPrChange w:id="21928" w:author="shorny" w:date="2014-06-09T18:55:00Z">
              <w:rPr/>
            </w:rPrChange>
          </w:rPr>
          <w:t xml:space="preserve">  ) ;</w:t>
        </w:r>
      </w:ins>
    </w:p>
    <w:p w14:paraId="3D7ACCFF" w14:textId="77777777" w:rsidR="00D26196" w:rsidRPr="00D26196" w:rsidRDefault="00D26196">
      <w:pPr>
        <w:pStyle w:val="HTMLPreformatted"/>
        <w:divId w:val="2032412305"/>
        <w:rPr>
          <w:ins w:id="21929" w:author="shorny" w:date="2014-06-09T18:54:00Z"/>
          <w:sz w:val="18"/>
          <w:rPrChange w:id="21930" w:author="shorny" w:date="2014-06-09T18:55:00Z">
            <w:rPr>
              <w:ins w:id="21931" w:author="shorny" w:date="2014-06-09T18:54:00Z"/>
            </w:rPr>
          </w:rPrChange>
        </w:rPr>
      </w:pPr>
      <w:ins w:id="21932" w:author="shorny" w:date="2014-06-09T18:54:00Z">
        <w:r w:rsidRPr="00D26196">
          <w:rPr>
            <w:sz w:val="18"/>
            <w:rPrChange w:id="21933" w:author="shorny" w:date="2014-06-09T18:55:00Z">
              <w:rPr/>
            </w:rPrChange>
          </w:rPr>
          <w:t xml:space="preserve">  </w:t>
        </w:r>
        <w:r w:rsidRPr="00D26196">
          <w:rPr>
            <w:rStyle w:val="keyword1"/>
            <w:sz w:val="18"/>
            <w:rPrChange w:id="21934" w:author="shorny" w:date="2014-06-09T18:55:00Z">
              <w:rPr>
                <w:rStyle w:val="keyword1"/>
              </w:rPr>
            </w:rPrChange>
          </w:rPr>
          <w:t>INSERT</w:t>
        </w:r>
        <w:r w:rsidRPr="00D26196">
          <w:rPr>
            <w:sz w:val="18"/>
            <w:rPrChange w:id="21935" w:author="shorny" w:date="2014-06-09T18:55:00Z">
              <w:rPr/>
            </w:rPrChange>
          </w:rPr>
          <w:t xml:space="preserve"> </w:t>
        </w:r>
        <w:r w:rsidRPr="00D26196">
          <w:rPr>
            <w:rStyle w:val="keyword1"/>
            <w:sz w:val="18"/>
            <w:rPrChange w:id="21936" w:author="shorny" w:date="2014-06-09T18:55:00Z">
              <w:rPr>
                <w:rStyle w:val="keyword1"/>
              </w:rPr>
            </w:rPrChange>
          </w:rPr>
          <w:t>INTO</w:t>
        </w:r>
        <w:r w:rsidRPr="00D26196">
          <w:rPr>
            <w:sz w:val="18"/>
            <w:rPrChange w:id="21937" w:author="shorny" w:date="2014-06-09T18:55:00Z">
              <w:rPr/>
            </w:rPrChange>
          </w:rPr>
          <w:t xml:space="preserve"> utrans_g_expecteds (StaffID, FName, LName)</w:t>
        </w:r>
      </w:ins>
    </w:p>
    <w:p w14:paraId="2B172762" w14:textId="77777777" w:rsidR="00D26196" w:rsidRPr="00D26196" w:rsidRDefault="00D26196">
      <w:pPr>
        <w:pStyle w:val="HTMLPreformatted"/>
        <w:divId w:val="2032412305"/>
        <w:rPr>
          <w:ins w:id="21938" w:author="shorny" w:date="2014-06-09T18:54:00Z"/>
          <w:sz w:val="18"/>
          <w:rPrChange w:id="21939" w:author="shorny" w:date="2014-06-09T18:55:00Z">
            <w:rPr>
              <w:ins w:id="21940" w:author="shorny" w:date="2014-06-09T18:54:00Z"/>
            </w:rPr>
          </w:rPrChange>
        </w:rPr>
      </w:pPr>
      <w:ins w:id="21941" w:author="shorny" w:date="2014-06-09T18:54:00Z">
        <w:r w:rsidRPr="00D26196">
          <w:rPr>
            <w:sz w:val="18"/>
            <w:rPrChange w:id="21942" w:author="shorny" w:date="2014-06-09T18:55:00Z">
              <w:rPr/>
            </w:rPrChange>
          </w:rPr>
          <w:t xml:space="preserve">  </w:t>
        </w:r>
        <w:r w:rsidRPr="00D26196">
          <w:rPr>
            <w:rStyle w:val="keyword1"/>
            <w:sz w:val="18"/>
            <w:rPrChange w:id="21943" w:author="shorny" w:date="2014-06-09T18:55:00Z">
              <w:rPr>
                <w:rStyle w:val="keyword1"/>
              </w:rPr>
            </w:rPrChange>
          </w:rPr>
          <w:t>VALUES</w:t>
        </w:r>
        <w:r w:rsidRPr="00D26196">
          <w:rPr>
            <w:sz w:val="18"/>
            <w:rPrChange w:id="21944" w:author="shorny" w:date="2014-06-09T18:55:00Z">
              <w:rPr/>
            </w:rPrChange>
          </w:rPr>
          <w:t xml:space="preserve"> (1001, </w:t>
        </w:r>
        <w:r w:rsidRPr="00D26196">
          <w:rPr>
            <w:rStyle w:val="string1"/>
            <w:sz w:val="18"/>
            <w:rPrChange w:id="21945" w:author="shorny" w:date="2014-06-09T18:55:00Z">
              <w:rPr>
                <w:rStyle w:val="string1"/>
              </w:rPr>
            </w:rPrChange>
          </w:rPr>
          <w:t>'Paul'</w:t>
        </w:r>
        <w:r w:rsidRPr="00D26196">
          <w:rPr>
            <w:sz w:val="18"/>
            <w:rPrChange w:id="21946" w:author="shorny" w:date="2014-06-09T18:55:00Z">
              <w:rPr/>
            </w:rPrChange>
          </w:rPr>
          <w:t xml:space="preserve">, </w:t>
        </w:r>
        <w:r w:rsidRPr="00D26196">
          <w:rPr>
            <w:rStyle w:val="string1"/>
            <w:sz w:val="18"/>
            <w:rPrChange w:id="21947" w:author="shorny" w:date="2014-06-09T18:55:00Z">
              <w:rPr>
                <w:rStyle w:val="string1"/>
              </w:rPr>
            </w:rPrChange>
          </w:rPr>
          <w:t>'Calder'</w:t>
        </w:r>
        <w:r w:rsidRPr="00D26196">
          <w:rPr>
            <w:sz w:val="18"/>
            <w:rPrChange w:id="21948" w:author="shorny" w:date="2014-06-09T18:55:00Z">
              <w:rPr/>
            </w:rPrChange>
          </w:rPr>
          <w:t>) ;</w:t>
        </w:r>
      </w:ins>
    </w:p>
    <w:p w14:paraId="324E9ECA" w14:textId="77777777" w:rsidR="00D26196" w:rsidRPr="00D26196" w:rsidRDefault="00D26196">
      <w:pPr>
        <w:pStyle w:val="HTMLPreformatted"/>
        <w:divId w:val="2032412305"/>
        <w:rPr>
          <w:ins w:id="21949" w:author="shorny" w:date="2014-06-09T18:54:00Z"/>
          <w:sz w:val="18"/>
          <w:rPrChange w:id="21950" w:author="shorny" w:date="2014-06-09T18:55:00Z">
            <w:rPr>
              <w:ins w:id="21951" w:author="shorny" w:date="2014-06-09T18:54:00Z"/>
            </w:rPr>
          </w:rPrChange>
        </w:rPr>
      </w:pPr>
    </w:p>
    <w:p w14:paraId="0D2E6A1A" w14:textId="77777777" w:rsidR="00D26196" w:rsidRPr="00D26196" w:rsidRDefault="00D26196">
      <w:pPr>
        <w:pStyle w:val="HTMLPreformatted"/>
        <w:divId w:val="2032412305"/>
        <w:rPr>
          <w:ins w:id="21952" w:author="shorny" w:date="2014-06-09T18:54:00Z"/>
          <w:rStyle w:val="comment1"/>
          <w:sz w:val="18"/>
          <w:rPrChange w:id="21953" w:author="shorny" w:date="2014-06-09T18:55:00Z">
            <w:rPr>
              <w:ins w:id="21954" w:author="shorny" w:date="2014-06-09T18:54:00Z"/>
              <w:rStyle w:val="comment1"/>
            </w:rPr>
          </w:rPrChange>
        </w:rPr>
      </w:pPr>
      <w:ins w:id="21955" w:author="shorny" w:date="2014-06-09T18:54:00Z">
        <w:r w:rsidRPr="00D26196">
          <w:rPr>
            <w:sz w:val="18"/>
            <w:rPrChange w:id="21956" w:author="shorny" w:date="2014-06-09T18:55:00Z">
              <w:rPr>
                <w:color w:val="B22222"/>
              </w:rPr>
            </w:rPrChange>
          </w:rPr>
          <w:t xml:space="preserve">  </w:t>
        </w:r>
        <w:r w:rsidRPr="00D26196">
          <w:rPr>
            <w:rStyle w:val="comment1"/>
            <w:sz w:val="18"/>
            <w:rPrChange w:id="21957" w:author="shorny" w:date="2014-06-09T18:55:00Z">
              <w:rPr>
                <w:rStyle w:val="comment1"/>
              </w:rPr>
            </w:rPrChange>
          </w:rPr>
          <w:t>-- create another temporary table that lists the differences between expected</w:t>
        </w:r>
      </w:ins>
    </w:p>
    <w:p w14:paraId="48A91C32" w14:textId="77777777" w:rsidR="00D26196" w:rsidRPr="00D26196" w:rsidRDefault="00D26196">
      <w:pPr>
        <w:pStyle w:val="HTMLPreformatted"/>
        <w:divId w:val="2032412305"/>
        <w:rPr>
          <w:ins w:id="21958" w:author="shorny" w:date="2014-06-09T18:54:00Z"/>
          <w:rStyle w:val="comment1"/>
          <w:sz w:val="18"/>
          <w:rPrChange w:id="21959" w:author="shorny" w:date="2014-06-09T18:55:00Z">
            <w:rPr>
              <w:ins w:id="21960" w:author="shorny" w:date="2014-06-09T18:54:00Z"/>
              <w:rStyle w:val="comment1"/>
            </w:rPr>
          </w:rPrChange>
        </w:rPr>
      </w:pPr>
      <w:ins w:id="21961" w:author="shorny" w:date="2014-06-09T18:54:00Z">
        <w:r w:rsidRPr="00D26196">
          <w:rPr>
            <w:sz w:val="18"/>
            <w:rPrChange w:id="21962" w:author="shorny" w:date="2014-06-09T18:55:00Z">
              <w:rPr>
                <w:color w:val="B22222"/>
              </w:rPr>
            </w:rPrChange>
          </w:rPr>
          <w:t xml:space="preserve">  </w:t>
        </w:r>
        <w:r w:rsidRPr="00D26196">
          <w:rPr>
            <w:rStyle w:val="comment1"/>
            <w:sz w:val="18"/>
            <w:rPrChange w:id="21963" w:author="shorny" w:date="2014-06-09T18:55:00Z">
              <w:rPr>
                <w:rStyle w:val="comment1"/>
              </w:rPr>
            </w:rPrChange>
          </w:rPr>
          <w:t>-- results and actuals</w:t>
        </w:r>
      </w:ins>
    </w:p>
    <w:p w14:paraId="1AAB7F36" w14:textId="77777777" w:rsidR="00D26196" w:rsidRPr="00D26196" w:rsidRDefault="00D26196">
      <w:pPr>
        <w:pStyle w:val="HTMLPreformatted"/>
        <w:divId w:val="2032412305"/>
        <w:rPr>
          <w:ins w:id="21964" w:author="shorny" w:date="2014-06-09T18:54:00Z"/>
          <w:sz w:val="18"/>
          <w:rPrChange w:id="21965" w:author="shorny" w:date="2014-06-09T18:55:00Z">
            <w:rPr>
              <w:ins w:id="21966" w:author="shorny" w:date="2014-06-09T18:54:00Z"/>
            </w:rPr>
          </w:rPrChange>
        </w:rPr>
      </w:pPr>
      <w:ins w:id="21967" w:author="shorny" w:date="2014-06-09T18:54:00Z">
        <w:r w:rsidRPr="00D26196">
          <w:rPr>
            <w:sz w:val="18"/>
            <w:rPrChange w:id="21968" w:author="shorny" w:date="2014-06-09T18:55:00Z">
              <w:rPr/>
            </w:rPrChange>
          </w:rPr>
          <w:t xml:space="preserve">  </w:t>
        </w:r>
        <w:r w:rsidRPr="00D26196">
          <w:rPr>
            <w:rStyle w:val="keyword1"/>
            <w:sz w:val="18"/>
            <w:rPrChange w:id="21969" w:author="shorny" w:date="2014-06-09T18:55:00Z">
              <w:rPr>
                <w:rStyle w:val="keyword1"/>
              </w:rPr>
            </w:rPrChange>
          </w:rPr>
          <w:t>CREATE</w:t>
        </w:r>
        <w:r w:rsidRPr="00D26196">
          <w:rPr>
            <w:sz w:val="18"/>
            <w:rPrChange w:id="21970" w:author="shorny" w:date="2014-06-09T18:55:00Z">
              <w:rPr/>
            </w:rPrChange>
          </w:rPr>
          <w:t xml:space="preserve"> </w:t>
        </w:r>
        <w:r w:rsidRPr="00D26196">
          <w:rPr>
            <w:rStyle w:val="keyword1"/>
            <w:sz w:val="18"/>
            <w:rPrChange w:id="21971" w:author="shorny" w:date="2014-06-09T18:55:00Z">
              <w:rPr>
                <w:rStyle w:val="keyword1"/>
              </w:rPr>
            </w:rPrChange>
          </w:rPr>
          <w:t>TEMPORARY</w:t>
        </w:r>
        <w:r w:rsidRPr="00D26196">
          <w:rPr>
            <w:sz w:val="18"/>
            <w:rPrChange w:id="21972" w:author="shorny" w:date="2014-06-09T18:55:00Z">
              <w:rPr/>
            </w:rPrChange>
          </w:rPr>
          <w:t xml:space="preserve"> </w:t>
        </w:r>
        <w:r w:rsidRPr="00D26196">
          <w:rPr>
            <w:rStyle w:val="keyword1"/>
            <w:sz w:val="18"/>
            <w:rPrChange w:id="21973" w:author="shorny" w:date="2014-06-09T18:55:00Z">
              <w:rPr>
                <w:rStyle w:val="keyword1"/>
              </w:rPr>
            </w:rPrChange>
          </w:rPr>
          <w:t>TABLE</w:t>
        </w:r>
        <w:r w:rsidRPr="00D26196">
          <w:rPr>
            <w:sz w:val="18"/>
            <w:rPrChange w:id="21974" w:author="shorny" w:date="2014-06-09T18:55:00Z">
              <w:rPr/>
            </w:rPrChange>
          </w:rPr>
          <w:t xml:space="preserve"> </w:t>
        </w:r>
        <w:r w:rsidRPr="00D26196">
          <w:rPr>
            <w:rStyle w:val="function-name1"/>
            <w:sz w:val="18"/>
            <w:rPrChange w:id="21975" w:author="shorny" w:date="2014-06-09T18:55:00Z">
              <w:rPr>
                <w:rStyle w:val="function-name1"/>
              </w:rPr>
            </w:rPrChange>
          </w:rPr>
          <w:t>utrans_g_problems</w:t>
        </w:r>
      </w:ins>
    </w:p>
    <w:p w14:paraId="403BF450" w14:textId="77777777" w:rsidR="00D26196" w:rsidRPr="00D26196" w:rsidRDefault="00D26196">
      <w:pPr>
        <w:pStyle w:val="HTMLPreformatted"/>
        <w:divId w:val="2032412305"/>
        <w:rPr>
          <w:ins w:id="21976" w:author="shorny" w:date="2014-06-09T18:54:00Z"/>
          <w:sz w:val="18"/>
          <w:rPrChange w:id="21977" w:author="shorny" w:date="2014-06-09T18:55:00Z">
            <w:rPr>
              <w:ins w:id="21978" w:author="shorny" w:date="2014-06-09T18:54:00Z"/>
            </w:rPr>
          </w:rPrChange>
        </w:rPr>
      </w:pPr>
      <w:ins w:id="21979" w:author="shorny" w:date="2014-06-09T18:54:00Z">
        <w:r w:rsidRPr="00D26196">
          <w:rPr>
            <w:sz w:val="18"/>
            <w:rPrChange w:id="21980" w:author="shorny" w:date="2014-06-09T18:55:00Z">
              <w:rPr/>
            </w:rPrChange>
          </w:rPr>
          <w:t xml:space="preserve">  </w:t>
        </w:r>
        <w:r w:rsidRPr="00D26196">
          <w:rPr>
            <w:rStyle w:val="keyword1"/>
            <w:sz w:val="18"/>
            <w:rPrChange w:id="21981" w:author="shorny" w:date="2014-06-09T18:55:00Z">
              <w:rPr>
                <w:rStyle w:val="keyword1"/>
              </w:rPr>
            </w:rPrChange>
          </w:rPr>
          <w:t>SELECT</w:t>
        </w:r>
        <w:r w:rsidRPr="00D26196">
          <w:rPr>
            <w:sz w:val="18"/>
            <w:rPrChange w:id="21982" w:author="shorny" w:date="2014-06-09T18:55:00Z">
              <w:rPr/>
            </w:rPrChange>
          </w:rPr>
          <w:t xml:space="preserve"> problems.*</w:t>
        </w:r>
      </w:ins>
    </w:p>
    <w:p w14:paraId="571875A8" w14:textId="77777777" w:rsidR="00D26196" w:rsidRPr="00D26196" w:rsidRDefault="00D26196">
      <w:pPr>
        <w:pStyle w:val="HTMLPreformatted"/>
        <w:divId w:val="2032412305"/>
        <w:rPr>
          <w:ins w:id="21983" w:author="shorny" w:date="2014-06-09T18:54:00Z"/>
          <w:sz w:val="18"/>
          <w:rPrChange w:id="21984" w:author="shorny" w:date="2014-06-09T18:55:00Z">
            <w:rPr>
              <w:ins w:id="21985" w:author="shorny" w:date="2014-06-09T18:54:00Z"/>
            </w:rPr>
          </w:rPrChange>
        </w:rPr>
      </w:pPr>
      <w:ins w:id="21986" w:author="shorny" w:date="2014-06-09T18:54:00Z">
        <w:r w:rsidRPr="00D26196">
          <w:rPr>
            <w:sz w:val="18"/>
            <w:rPrChange w:id="21987" w:author="shorny" w:date="2014-06-09T18:55:00Z">
              <w:rPr/>
            </w:rPrChange>
          </w:rPr>
          <w:t xml:space="preserve">  </w:t>
        </w:r>
        <w:r w:rsidRPr="00D26196">
          <w:rPr>
            <w:rStyle w:val="keyword1"/>
            <w:sz w:val="18"/>
            <w:rPrChange w:id="21988" w:author="shorny" w:date="2014-06-09T18:55:00Z">
              <w:rPr>
                <w:rStyle w:val="keyword1"/>
              </w:rPr>
            </w:rPrChange>
          </w:rPr>
          <w:t>FROM</w:t>
        </w:r>
      </w:ins>
    </w:p>
    <w:p w14:paraId="60668AA4" w14:textId="77777777" w:rsidR="00D26196" w:rsidRPr="00D26196" w:rsidRDefault="00D26196">
      <w:pPr>
        <w:pStyle w:val="HTMLPreformatted"/>
        <w:divId w:val="2032412305"/>
        <w:rPr>
          <w:ins w:id="21989" w:author="shorny" w:date="2014-06-09T18:54:00Z"/>
          <w:sz w:val="18"/>
          <w:rPrChange w:id="21990" w:author="shorny" w:date="2014-06-09T18:55:00Z">
            <w:rPr>
              <w:ins w:id="21991" w:author="shorny" w:date="2014-06-09T18:54:00Z"/>
            </w:rPr>
          </w:rPrChange>
        </w:rPr>
      </w:pPr>
      <w:ins w:id="21992" w:author="shorny" w:date="2014-06-09T18:54:00Z">
        <w:r w:rsidRPr="00D26196">
          <w:rPr>
            <w:sz w:val="18"/>
            <w:rPrChange w:id="21993" w:author="shorny" w:date="2014-06-09T18:55:00Z">
              <w:rPr/>
            </w:rPrChange>
          </w:rPr>
          <w:t xml:space="preserve">  (</w:t>
        </w:r>
      </w:ins>
    </w:p>
    <w:p w14:paraId="58E1A2E6" w14:textId="77777777" w:rsidR="00D26196" w:rsidRPr="00D26196" w:rsidRDefault="00D26196">
      <w:pPr>
        <w:pStyle w:val="HTMLPreformatted"/>
        <w:divId w:val="2032412305"/>
        <w:rPr>
          <w:ins w:id="21994" w:author="shorny" w:date="2014-06-09T18:54:00Z"/>
          <w:sz w:val="18"/>
          <w:rPrChange w:id="21995" w:author="shorny" w:date="2014-06-09T18:55:00Z">
            <w:rPr>
              <w:ins w:id="21996" w:author="shorny" w:date="2014-06-09T18:54:00Z"/>
            </w:rPr>
          </w:rPrChange>
        </w:rPr>
      </w:pPr>
      <w:ins w:id="21997" w:author="shorny" w:date="2014-06-09T18:54:00Z">
        <w:r w:rsidRPr="00D26196">
          <w:rPr>
            <w:sz w:val="18"/>
            <w:rPrChange w:id="21998" w:author="shorny" w:date="2014-06-09T18:55:00Z">
              <w:rPr/>
            </w:rPrChange>
          </w:rPr>
          <w:t xml:space="preserve">      </w:t>
        </w:r>
        <w:r w:rsidRPr="00D26196">
          <w:rPr>
            <w:rStyle w:val="keyword1"/>
            <w:sz w:val="18"/>
            <w:rPrChange w:id="21999" w:author="shorny" w:date="2014-06-09T18:55:00Z">
              <w:rPr>
                <w:rStyle w:val="keyword1"/>
              </w:rPr>
            </w:rPrChange>
          </w:rPr>
          <w:t>SELECT</w:t>
        </w:r>
        <w:r w:rsidRPr="00D26196">
          <w:rPr>
            <w:sz w:val="18"/>
            <w:rPrChange w:id="22000" w:author="shorny" w:date="2014-06-09T18:55:00Z">
              <w:rPr/>
            </w:rPrChange>
          </w:rPr>
          <w:t xml:space="preserve"> actuals.*</w:t>
        </w:r>
      </w:ins>
    </w:p>
    <w:p w14:paraId="63332BEB" w14:textId="77777777" w:rsidR="00D26196" w:rsidRPr="00D26196" w:rsidRDefault="00D26196">
      <w:pPr>
        <w:pStyle w:val="HTMLPreformatted"/>
        <w:divId w:val="2032412305"/>
        <w:rPr>
          <w:ins w:id="22001" w:author="shorny" w:date="2014-06-09T18:54:00Z"/>
          <w:sz w:val="18"/>
          <w:rPrChange w:id="22002" w:author="shorny" w:date="2014-06-09T18:55:00Z">
            <w:rPr>
              <w:ins w:id="22003" w:author="shorny" w:date="2014-06-09T18:54:00Z"/>
            </w:rPr>
          </w:rPrChange>
        </w:rPr>
      </w:pPr>
      <w:ins w:id="22004" w:author="shorny" w:date="2014-06-09T18:54:00Z">
        <w:r w:rsidRPr="00D26196">
          <w:rPr>
            <w:sz w:val="18"/>
            <w:rPrChange w:id="22005" w:author="shorny" w:date="2014-06-09T18:55:00Z">
              <w:rPr/>
            </w:rPrChange>
          </w:rPr>
          <w:t xml:space="preserve">      </w:t>
        </w:r>
        <w:r w:rsidRPr="00D26196">
          <w:rPr>
            <w:rStyle w:val="keyword1"/>
            <w:sz w:val="18"/>
            <w:rPrChange w:id="22006" w:author="shorny" w:date="2014-06-09T18:55:00Z">
              <w:rPr>
                <w:rStyle w:val="keyword1"/>
              </w:rPr>
            </w:rPrChange>
          </w:rPr>
          <w:t>FROM</w:t>
        </w:r>
        <w:r w:rsidRPr="00D26196">
          <w:rPr>
            <w:sz w:val="18"/>
            <w:rPrChange w:id="22007" w:author="shorny" w:date="2014-06-09T18:55:00Z">
              <w:rPr/>
            </w:rPrChange>
          </w:rPr>
          <w:t xml:space="preserve"> utrans_g_actuals actuals</w:t>
        </w:r>
      </w:ins>
    </w:p>
    <w:p w14:paraId="3D28B275" w14:textId="77777777" w:rsidR="00D26196" w:rsidRPr="00D26196" w:rsidRDefault="00D26196">
      <w:pPr>
        <w:pStyle w:val="HTMLPreformatted"/>
        <w:divId w:val="2032412305"/>
        <w:rPr>
          <w:ins w:id="22008" w:author="shorny" w:date="2014-06-09T18:54:00Z"/>
          <w:sz w:val="18"/>
          <w:rPrChange w:id="22009" w:author="shorny" w:date="2014-06-09T18:55:00Z">
            <w:rPr>
              <w:ins w:id="22010" w:author="shorny" w:date="2014-06-09T18:54:00Z"/>
            </w:rPr>
          </w:rPrChange>
        </w:rPr>
      </w:pPr>
      <w:ins w:id="22011" w:author="shorny" w:date="2014-06-09T18:54:00Z">
        <w:r w:rsidRPr="00D26196">
          <w:rPr>
            <w:sz w:val="18"/>
            <w:rPrChange w:id="22012" w:author="shorny" w:date="2014-06-09T18:55:00Z">
              <w:rPr/>
            </w:rPrChange>
          </w:rPr>
          <w:t xml:space="preserve">      </w:t>
        </w:r>
        <w:r w:rsidRPr="00D26196">
          <w:rPr>
            <w:rStyle w:val="keyword1"/>
            <w:sz w:val="18"/>
            <w:rPrChange w:id="22013" w:author="shorny" w:date="2014-06-09T18:55:00Z">
              <w:rPr>
                <w:rStyle w:val="keyword1"/>
              </w:rPr>
            </w:rPrChange>
          </w:rPr>
          <w:t>UNION</w:t>
        </w:r>
        <w:r w:rsidRPr="00D26196">
          <w:rPr>
            <w:sz w:val="18"/>
            <w:rPrChange w:id="22014" w:author="shorny" w:date="2014-06-09T18:55:00Z">
              <w:rPr/>
            </w:rPrChange>
          </w:rPr>
          <w:t xml:space="preserve"> </w:t>
        </w:r>
        <w:r w:rsidRPr="00D26196">
          <w:rPr>
            <w:rStyle w:val="keyword1"/>
            <w:sz w:val="18"/>
            <w:rPrChange w:id="22015" w:author="shorny" w:date="2014-06-09T18:55:00Z">
              <w:rPr>
                <w:rStyle w:val="keyword1"/>
              </w:rPr>
            </w:rPrChange>
          </w:rPr>
          <w:t>ALL</w:t>
        </w:r>
      </w:ins>
    </w:p>
    <w:p w14:paraId="5D531568" w14:textId="77777777" w:rsidR="00D26196" w:rsidRPr="00D26196" w:rsidRDefault="00D26196">
      <w:pPr>
        <w:pStyle w:val="HTMLPreformatted"/>
        <w:divId w:val="2032412305"/>
        <w:rPr>
          <w:ins w:id="22016" w:author="shorny" w:date="2014-06-09T18:54:00Z"/>
          <w:sz w:val="18"/>
          <w:rPrChange w:id="22017" w:author="shorny" w:date="2014-06-09T18:55:00Z">
            <w:rPr>
              <w:ins w:id="22018" w:author="shorny" w:date="2014-06-09T18:54:00Z"/>
            </w:rPr>
          </w:rPrChange>
        </w:rPr>
      </w:pPr>
      <w:ins w:id="22019" w:author="shorny" w:date="2014-06-09T18:54:00Z">
        <w:r w:rsidRPr="00D26196">
          <w:rPr>
            <w:sz w:val="18"/>
            <w:rPrChange w:id="22020" w:author="shorny" w:date="2014-06-09T18:55:00Z">
              <w:rPr/>
            </w:rPrChange>
          </w:rPr>
          <w:t xml:space="preserve">      </w:t>
        </w:r>
        <w:r w:rsidRPr="00D26196">
          <w:rPr>
            <w:rStyle w:val="keyword1"/>
            <w:sz w:val="18"/>
            <w:rPrChange w:id="22021" w:author="shorny" w:date="2014-06-09T18:55:00Z">
              <w:rPr>
                <w:rStyle w:val="keyword1"/>
              </w:rPr>
            </w:rPrChange>
          </w:rPr>
          <w:t>SELECT</w:t>
        </w:r>
        <w:r w:rsidRPr="00D26196">
          <w:rPr>
            <w:sz w:val="18"/>
            <w:rPrChange w:id="22022" w:author="shorny" w:date="2014-06-09T18:55:00Z">
              <w:rPr/>
            </w:rPrChange>
          </w:rPr>
          <w:t xml:space="preserve"> expecteds.*</w:t>
        </w:r>
      </w:ins>
    </w:p>
    <w:p w14:paraId="57692DFE" w14:textId="77777777" w:rsidR="00D26196" w:rsidRPr="00D26196" w:rsidRDefault="00D26196">
      <w:pPr>
        <w:pStyle w:val="HTMLPreformatted"/>
        <w:divId w:val="2032412305"/>
        <w:rPr>
          <w:ins w:id="22023" w:author="shorny" w:date="2014-06-09T18:54:00Z"/>
          <w:sz w:val="18"/>
          <w:rPrChange w:id="22024" w:author="shorny" w:date="2014-06-09T18:55:00Z">
            <w:rPr>
              <w:ins w:id="22025" w:author="shorny" w:date="2014-06-09T18:54:00Z"/>
            </w:rPr>
          </w:rPrChange>
        </w:rPr>
      </w:pPr>
      <w:ins w:id="22026" w:author="shorny" w:date="2014-06-09T18:54:00Z">
        <w:r w:rsidRPr="00D26196">
          <w:rPr>
            <w:sz w:val="18"/>
            <w:rPrChange w:id="22027" w:author="shorny" w:date="2014-06-09T18:55:00Z">
              <w:rPr/>
            </w:rPrChange>
          </w:rPr>
          <w:t xml:space="preserve">      </w:t>
        </w:r>
        <w:r w:rsidRPr="00D26196">
          <w:rPr>
            <w:rStyle w:val="keyword1"/>
            <w:sz w:val="18"/>
            <w:rPrChange w:id="22028" w:author="shorny" w:date="2014-06-09T18:55:00Z">
              <w:rPr>
                <w:rStyle w:val="keyword1"/>
              </w:rPr>
            </w:rPrChange>
          </w:rPr>
          <w:t>FROM</w:t>
        </w:r>
        <w:r w:rsidRPr="00D26196">
          <w:rPr>
            <w:sz w:val="18"/>
            <w:rPrChange w:id="22029" w:author="shorny" w:date="2014-06-09T18:55:00Z">
              <w:rPr/>
            </w:rPrChange>
          </w:rPr>
          <w:t xml:space="preserve"> utrans_g_expecteds expecteds</w:t>
        </w:r>
      </w:ins>
    </w:p>
    <w:p w14:paraId="791642BC" w14:textId="77777777" w:rsidR="00D26196" w:rsidRPr="00D26196" w:rsidRDefault="00D26196">
      <w:pPr>
        <w:pStyle w:val="HTMLPreformatted"/>
        <w:divId w:val="2032412305"/>
        <w:rPr>
          <w:ins w:id="22030" w:author="shorny" w:date="2014-06-09T18:54:00Z"/>
          <w:sz w:val="18"/>
          <w:rPrChange w:id="22031" w:author="shorny" w:date="2014-06-09T18:55:00Z">
            <w:rPr>
              <w:ins w:id="22032" w:author="shorny" w:date="2014-06-09T18:54:00Z"/>
            </w:rPr>
          </w:rPrChange>
        </w:rPr>
      </w:pPr>
      <w:ins w:id="22033" w:author="shorny" w:date="2014-06-09T18:54:00Z">
        <w:r w:rsidRPr="00D26196">
          <w:rPr>
            <w:sz w:val="18"/>
            <w:rPrChange w:id="22034" w:author="shorny" w:date="2014-06-09T18:55:00Z">
              <w:rPr/>
            </w:rPrChange>
          </w:rPr>
          <w:t xml:space="preserve">  )  problems</w:t>
        </w:r>
      </w:ins>
    </w:p>
    <w:p w14:paraId="660B21DA" w14:textId="77777777" w:rsidR="00D26196" w:rsidRPr="00D26196" w:rsidRDefault="00D26196">
      <w:pPr>
        <w:pStyle w:val="HTMLPreformatted"/>
        <w:divId w:val="2032412305"/>
        <w:rPr>
          <w:ins w:id="22035" w:author="shorny" w:date="2014-06-09T18:54:00Z"/>
          <w:sz w:val="18"/>
          <w:rPrChange w:id="22036" w:author="shorny" w:date="2014-06-09T18:55:00Z">
            <w:rPr>
              <w:ins w:id="22037" w:author="shorny" w:date="2014-06-09T18:54:00Z"/>
            </w:rPr>
          </w:rPrChange>
        </w:rPr>
      </w:pPr>
      <w:ins w:id="22038" w:author="shorny" w:date="2014-06-09T18:54:00Z">
        <w:r w:rsidRPr="00D26196">
          <w:rPr>
            <w:sz w:val="18"/>
            <w:rPrChange w:id="22039" w:author="shorny" w:date="2014-06-09T18:55:00Z">
              <w:rPr/>
            </w:rPrChange>
          </w:rPr>
          <w:t xml:space="preserve">  </w:t>
        </w:r>
        <w:r w:rsidRPr="00D26196">
          <w:rPr>
            <w:rStyle w:val="keyword1"/>
            <w:sz w:val="18"/>
            <w:rPrChange w:id="22040" w:author="shorny" w:date="2014-06-09T18:55:00Z">
              <w:rPr>
                <w:rStyle w:val="keyword1"/>
              </w:rPr>
            </w:rPrChange>
          </w:rPr>
          <w:t>GROUP</w:t>
        </w:r>
        <w:r w:rsidRPr="00D26196">
          <w:rPr>
            <w:sz w:val="18"/>
            <w:rPrChange w:id="22041" w:author="shorny" w:date="2014-06-09T18:55:00Z">
              <w:rPr/>
            </w:rPrChange>
          </w:rPr>
          <w:t xml:space="preserve"> </w:t>
        </w:r>
        <w:r w:rsidRPr="00D26196">
          <w:rPr>
            <w:rStyle w:val="keyword1"/>
            <w:sz w:val="18"/>
            <w:rPrChange w:id="22042" w:author="shorny" w:date="2014-06-09T18:55:00Z">
              <w:rPr>
                <w:rStyle w:val="keyword1"/>
              </w:rPr>
            </w:rPrChange>
          </w:rPr>
          <w:t>BY</w:t>
        </w:r>
        <w:r w:rsidRPr="00D26196">
          <w:rPr>
            <w:sz w:val="18"/>
            <w:rPrChange w:id="22043" w:author="shorny" w:date="2014-06-09T18:55:00Z">
              <w:rPr/>
            </w:rPrChange>
          </w:rPr>
          <w:t xml:space="preserve"> problems.StaffID</w:t>
        </w:r>
      </w:ins>
    </w:p>
    <w:p w14:paraId="541E9644" w14:textId="77777777" w:rsidR="00D26196" w:rsidRPr="00D26196" w:rsidRDefault="00D26196">
      <w:pPr>
        <w:pStyle w:val="HTMLPreformatted"/>
        <w:divId w:val="2032412305"/>
        <w:rPr>
          <w:ins w:id="22044" w:author="shorny" w:date="2014-06-09T18:54:00Z"/>
          <w:sz w:val="18"/>
          <w:rPrChange w:id="22045" w:author="shorny" w:date="2014-06-09T18:55:00Z">
            <w:rPr>
              <w:ins w:id="22046" w:author="shorny" w:date="2014-06-09T18:54:00Z"/>
            </w:rPr>
          </w:rPrChange>
        </w:rPr>
      </w:pPr>
      <w:ins w:id="22047" w:author="shorny" w:date="2014-06-09T18:54:00Z">
        <w:r w:rsidRPr="00D26196">
          <w:rPr>
            <w:sz w:val="18"/>
            <w:rPrChange w:id="22048" w:author="shorny" w:date="2014-06-09T18:55:00Z">
              <w:rPr/>
            </w:rPrChange>
          </w:rPr>
          <w:t xml:space="preserve">  </w:t>
        </w:r>
        <w:r w:rsidRPr="00D26196">
          <w:rPr>
            <w:rStyle w:val="keyword1"/>
            <w:sz w:val="18"/>
            <w:rPrChange w:id="22049" w:author="shorny" w:date="2014-06-09T18:55:00Z">
              <w:rPr>
                <w:rStyle w:val="keyword1"/>
              </w:rPr>
            </w:rPrChange>
          </w:rPr>
          <w:t>HAVING</w:t>
        </w:r>
        <w:r w:rsidRPr="00D26196">
          <w:rPr>
            <w:sz w:val="18"/>
            <w:rPrChange w:id="22050" w:author="shorny" w:date="2014-06-09T18:55:00Z">
              <w:rPr/>
            </w:rPrChange>
          </w:rPr>
          <w:t xml:space="preserve"> </w:t>
        </w:r>
        <w:r w:rsidRPr="00D26196">
          <w:rPr>
            <w:rStyle w:val="builtin1"/>
            <w:sz w:val="18"/>
            <w:rPrChange w:id="22051" w:author="shorny" w:date="2014-06-09T18:55:00Z">
              <w:rPr>
                <w:rStyle w:val="builtin1"/>
              </w:rPr>
            </w:rPrChange>
          </w:rPr>
          <w:t>COUNT</w:t>
        </w:r>
        <w:r w:rsidRPr="00D26196">
          <w:rPr>
            <w:sz w:val="18"/>
            <w:rPrChange w:id="22052" w:author="shorny" w:date="2014-06-09T18:55:00Z">
              <w:rPr/>
            </w:rPrChange>
          </w:rPr>
          <w:t>(*) = 1</w:t>
        </w:r>
      </w:ins>
    </w:p>
    <w:p w14:paraId="34778206" w14:textId="77777777" w:rsidR="00D26196" w:rsidRPr="00D26196" w:rsidRDefault="00D26196">
      <w:pPr>
        <w:pStyle w:val="HTMLPreformatted"/>
        <w:divId w:val="2032412305"/>
        <w:rPr>
          <w:ins w:id="22053" w:author="shorny" w:date="2014-06-09T18:54:00Z"/>
          <w:sz w:val="18"/>
          <w:rPrChange w:id="22054" w:author="shorny" w:date="2014-06-09T18:55:00Z">
            <w:rPr>
              <w:ins w:id="22055" w:author="shorny" w:date="2014-06-09T18:54:00Z"/>
            </w:rPr>
          </w:rPrChange>
        </w:rPr>
      </w:pPr>
      <w:ins w:id="22056" w:author="shorny" w:date="2014-06-09T18:54:00Z">
        <w:r w:rsidRPr="00D26196">
          <w:rPr>
            <w:sz w:val="18"/>
            <w:rPrChange w:id="22057" w:author="shorny" w:date="2014-06-09T18:55:00Z">
              <w:rPr/>
            </w:rPrChange>
          </w:rPr>
          <w:t xml:space="preserve">  </w:t>
        </w:r>
        <w:r w:rsidRPr="00D26196">
          <w:rPr>
            <w:rStyle w:val="keyword1"/>
            <w:sz w:val="18"/>
            <w:rPrChange w:id="22058" w:author="shorny" w:date="2014-06-09T18:55:00Z">
              <w:rPr>
                <w:rStyle w:val="keyword1"/>
              </w:rPr>
            </w:rPrChange>
          </w:rPr>
          <w:t>ORDER</w:t>
        </w:r>
        <w:r w:rsidRPr="00D26196">
          <w:rPr>
            <w:sz w:val="18"/>
            <w:rPrChange w:id="22059" w:author="shorny" w:date="2014-06-09T18:55:00Z">
              <w:rPr/>
            </w:rPrChange>
          </w:rPr>
          <w:t xml:space="preserve"> </w:t>
        </w:r>
        <w:r w:rsidRPr="00D26196">
          <w:rPr>
            <w:rStyle w:val="keyword1"/>
            <w:sz w:val="18"/>
            <w:rPrChange w:id="22060" w:author="shorny" w:date="2014-06-09T18:55:00Z">
              <w:rPr>
                <w:rStyle w:val="keyword1"/>
              </w:rPr>
            </w:rPrChange>
          </w:rPr>
          <w:t>BY</w:t>
        </w:r>
        <w:r w:rsidRPr="00D26196">
          <w:rPr>
            <w:sz w:val="18"/>
            <w:rPrChange w:id="22061" w:author="shorny" w:date="2014-06-09T18:55:00Z">
              <w:rPr/>
            </w:rPrChange>
          </w:rPr>
          <w:t xml:space="preserve"> problems.StaffID ;</w:t>
        </w:r>
      </w:ins>
    </w:p>
    <w:p w14:paraId="67C3F96B" w14:textId="77777777" w:rsidR="00D26196" w:rsidRPr="00D26196" w:rsidRDefault="00D26196">
      <w:pPr>
        <w:pStyle w:val="HTMLPreformatted"/>
        <w:divId w:val="2032412305"/>
        <w:rPr>
          <w:ins w:id="22062" w:author="shorny" w:date="2014-06-09T18:54:00Z"/>
          <w:sz w:val="18"/>
          <w:rPrChange w:id="22063" w:author="shorny" w:date="2014-06-09T18:55:00Z">
            <w:rPr>
              <w:ins w:id="22064" w:author="shorny" w:date="2014-06-09T18:54:00Z"/>
            </w:rPr>
          </w:rPrChange>
        </w:rPr>
      </w:pPr>
    </w:p>
    <w:p w14:paraId="64446485" w14:textId="77777777" w:rsidR="00D26196" w:rsidRPr="00D26196" w:rsidRDefault="00D26196">
      <w:pPr>
        <w:pStyle w:val="HTMLPreformatted"/>
        <w:divId w:val="2032412305"/>
        <w:rPr>
          <w:ins w:id="22065" w:author="shorny" w:date="2014-06-09T18:54:00Z"/>
          <w:rStyle w:val="comment1"/>
          <w:sz w:val="18"/>
          <w:rPrChange w:id="22066" w:author="shorny" w:date="2014-06-09T18:55:00Z">
            <w:rPr>
              <w:ins w:id="22067" w:author="shorny" w:date="2014-06-09T18:54:00Z"/>
              <w:rStyle w:val="comment1"/>
            </w:rPr>
          </w:rPrChange>
        </w:rPr>
      </w:pPr>
      <w:ins w:id="22068" w:author="shorny" w:date="2014-06-09T18:54:00Z">
        <w:r w:rsidRPr="00D26196">
          <w:rPr>
            <w:sz w:val="18"/>
            <w:rPrChange w:id="22069" w:author="shorny" w:date="2014-06-09T18:55:00Z">
              <w:rPr>
                <w:color w:val="B22222"/>
              </w:rPr>
            </w:rPrChange>
          </w:rPr>
          <w:t xml:space="preserve">  </w:t>
        </w:r>
        <w:r w:rsidRPr="00D26196">
          <w:rPr>
            <w:rStyle w:val="comment1"/>
            <w:sz w:val="18"/>
            <w:rPrChange w:id="22070" w:author="shorny" w:date="2014-06-09T18:55:00Z">
              <w:rPr>
                <w:rStyle w:val="comment1"/>
              </w:rPr>
            </w:rPrChange>
          </w:rPr>
          <w:t>-- report an error if the 'problems' table isn't empty</w:t>
        </w:r>
      </w:ins>
    </w:p>
    <w:p w14:paraId="2ED13CAD" w14:textId="77777777" w:rsidR="00D26196" w:rsidRPr="00D26196" w:rsidRDefault="00D26196">
      <w:pPr>
        <w:pStyle w:val="HTMLPreformatted"/>
        <w:divId w:val="2032412305"/>
        <w:rPr>
          <w:ins w:id="22071" w:author="shorny" w:date="2014-06-09T18:54:00Z"/>
          <w:sz w:val="18"/>
          <w:rPrChange w:id="22072" w:author="shorny" w:date="2014-06-09T18:55:00Z">
            <w:rPr>
              <w:ins w:id="22073" w:author="shorny" w:date="2014-06-09T18:54:00Z"/>
            </w:rPr>
          </w:rPrChange>
        </w:rPr>
      </w:pPr>
      <w:ins w:id="22074" w:author="shorny" w:date="2014-06-09T18:54:00Z">
        <w:r w:rsidRPr="00D26196">
          <w:rPr>
            <w:sz w:val="18"/>
            <w:rPrChange w:id="22075" w:author="shorny" w:date="2014-06-09T18:55:00Z">
              <w:rPr/>
            </w:rPrChange>
          </w:rPr>
          <w:t xml:space="preserve">  </w:t>
        </w:r>
        <w:r w:rsidRPr="00D26196">
          <w:rPr>
            <w:rStyle w:val="keyword1"/>
            <w:sz w:val="18"/>
            <w:rPrChange w:id="22076" w:author="shorny" w:date="2014-06-09T18:55:00Z">
              <w:rPr>
                <w:rStyle w:val="keyword1"/>
              </w:rPr>
            </w:rPrChange>
          </w:rPr>
          <w:t>CALL</w:t>
        </w:r>
        <w:r w:rsidRPr="00D26196">
          <w:rPr>
            <w:sz w:val="18"/>
            <w:rPrChange w:id="22077" w:author="shorny" w:date="2014-06-09T18:55:00Z">
              <w:rPr/>
            </w:rPrChange>
          </w:rPr>
          <w:t xml:space="preserve"> stk_unit.assert_table_empty( </w:t>
        </w:r>
      </w:ins>
    </w:p>
    <w:p w14:paraId="2C118414" w14:textId="77777777" w:rsidR="00D26196" w:rsidRPr="00D26196" w:rsidRDefault="00D26196">
      <w:pPr>
        <w:pStyle w:val="HTMLPreformatted"/>
        <w:divId w:val="2032412305"/>
        <w:rPr>
          <w:ins w:id="22078" w:author="shorny" w:date="2014-06-09T18:54:00Z"/>
          <w:sz w:val="18"/>
          <w:rPrChange w:id="22079" w:author="shorny" w:date="2014-06-09T18:55:00Z">
            <w:rPr>
              <w:ins w:id="22080" w:author="shorny" w:date="2014-06-09T18:54:00Z"/>
            </w:rPr>
          </w:rPrChange>
        </w:rPr>
      </w:pPr>
      <w:ins w:id="22081" w:author="shorny" w:date="2014-06-09T18:54:00Z">
        <w:r w:rsidRPr="00D26196">
          <w:rPr>
            <w:sz w:val="18"/>
            <w:rPrChange w:id="22082" w:author="shorny" w:date="2014-06-09T18:55:00Z">
              <w:rPr/>
            </w:rPrChange>
          </w:rPr>
          <w:t xml:space="preserve">    DATABASE(),</w:t>
        </w:r>
      </w:ins>
    </w:p>
    <w:p w14:paraId="3704B4D4" w14:textId="77777777" w:rsidR="00D26196" w:rsidRPr="00D26196" w:rsidRDefault="00D26196">
      <w:pPr>
        <w:pStyle w:val="HTMLPreformatted"/>
        <w:divId w:val="2032412305"/>
        <w:rPr>
          <w:ins w:id="22083" w:author="shorny" w:date="2014-06-09T18:54:00Z"/>
          <w:sz w:val="18"/>
          <w:rPrChange w:id="22084" w:author="shorny" w:date="2014-06-09T18:55:00Z">
            <w:rPr>
              <w:ins w:id="22085" w:author="shorny" w:date="2014-06-09T18:54:00Z"/>
            </w:rPr>
          </w:rPrChange>
        </w:rPr>
      </w:pPr>
      <w:ins w:id="22086" w:author="shorny" w:date="2014-06-09T18:54:00Z">
        <w:r w:rsidRPr="00D26196">
          <w:rPr>
            <w:sz w:val="18"/>
            <w:rPrChange w:id="22087" w:author="shorny" w:date="2014-06-09T18:55:00Z">
              <w:rPr/>
            </w:rPrChange>
          </w:rPr>
          <w:t xml:space="preserve">    </w:t>
        </w:r>
        <w:r w:rsidRPr="00D26196">
          <w:rPr>
            <w:rStyle w:val="string1"/>
            <w:sz w:val="18"/>
            <w:rPrChange w:id="22088" w:author="shorny" w:date="2014-06-09T18:55:00Z">
              <w:rPr>
                <w:rStyle w:val="string1"/>
              </w:rPr>
            </w:rPrChange>
          </w:rPr>
          <w:t>'utrans_g_problems'</w:t>
        </w:r>
        <w:r w:rsidRPr="00D26196">
          <w:rPr>
            <w:sz w:val="18"/>
            <w:rPrChange w:id="22089" w:author="shorny" w:date="2014-06-09T18:55:00Z">
              <w:rPr/>
            </w:rPrChange>
          </w:rPr>
          <w:t xml:space="preserve">, </w:t>
        </w:r>
      </w:ins>
    </w:p>
    <w:p w14:paraId="4A9A0062" w14:textId="77777777" w:rsidR="00D26196" w:rsidRPr="00D26196" w:rsidRDefault="00D26196">
      <w:pPr>
        <w:pStyle w:val="HTMLPreformatted"/>
        <w:divId w:val="2032412305"/>
        <w:rPr>
          <w:ins w:id="22090" w:author="shorny" w:date="2014-06-09T18:54:00Z"/>
          <w:sz w:val="18"/>
          <w:rPrChange w:id="22091" w:author="shorny" w:date="2014-06-09T18:55:00Z">
            <w:rPr>
              <w:ins w:id="22092" w:author="shorny" w:date="2014-06-09T18:54:00Z"/>
            </w:rPr>
          </w:rPrChange>
        </w:rPr>
      </w:pPr>
      <w:ins w:id="22093" w:author="shorny" w:date="2014-06-09T18:54:00Z">
        <w:r w:rsidRPr="00D26196">
          <w:rPr>
            <w:sz w:val="18"/>
            <w:rPrChange w:id="22094" w:author="shorny" w:date="2014-06-09T18:55:00Z">
              <w:rPr/>
            </w:rPrChange>
          </w:rPr>
          <w:t xml:space="preserve">    </w:t>
        </w:r>
        <w:r w:rsidRPr="00D26196">
          <w:rPr>
            <w:rStyle w:val="string1"/>
            <w:sz w:val="18"/>
            <w:rPrChange w:id="22095" w:author="shorny" w:date="2014-06-09T18:55:00Z">
              <w:rPr>
                <w:rStyle w:val="string1"/>
              </w:rPr>
            </w:rPrChange>
          </w:rPr>
          <w:t>'Incorrect results'</w:t>
        </w:r>
        <w:r w:rsidRPr="00D26196">
          <w:rPr>
            <w:sz w:val="18"/>
            <w:rPrChange w:id="22096" w:author="shorny" w:date="2014-06-09T18:55:00Z">
              <w:rPr/>
            </w:rPrChange>
          </w:rPr>
          <w:t xml:space="preserve">) ; </w:t>
        </w:r>
      </w:ins>
    </w:p>
    <w:p w14:paraId="110D8180" w14:textId="77777777" w:rsidR="00D26196" w:rsidRPr="00D26196" w:rsidRDefault="00D26196">
      <w:pPr>
        <w:pStyle w:val="HTMLPreformatted"/>
        <w:divId w:val="2032412305"/>
        <w:rPr>
          <w:ins w:id="22097" w:author="shorny" w:date="2014-06-09T18:54:00Z"/>
          <w:sz w:val="18"/>
          <w:rPrChange w:id="22098" w:author="shorny" w:date="2014-06-09T18:55:00Z">
            <w:rPr>
              <w:ins w:id="22099" w:author="shorny" w:date="2014-06-09T18:54:00Z"/>
            </w:rPr>
          </w:rPrChange>
        </w:rPr>
      </w:pPr>
    </w:p>
    <w:p w14:paraId="4E2DD36E" w14:textId="77777777" w:rsidR="00D26196" w:rsidRPr="00D26196" w:rsidRDefault="00D26196">
      <w:pPr>
        <w:pStyle w:val="HTMLPreformatted"/>
        <w:divId w:val="2032412305"/>
        <w:rPr>
          <w:ins w:id="22100" w:author="shorny" w:date="2014-06-09T18:54:00Z"/>
          <w:sz w:val="18"/>
          <w:rPrChange w:id="22101" w:author="shorny" w:date="2014-06-09T18:55:00Z">
            <w:rPr>
              <w:ins w:id="22102" w:author="shorny" w:date="2014-06-09T18:54:00Z"/>
            </w:rPr>
          </w:rPrChange>
        </w:rPr>
      </w:pPr>
      <w:ins w:id="22103" w:author="shorny" w:date="2014-06-09T18:54:00Z">
        <w:r w:rsidRPr="00D26196">
          <w:rPr>
            <w:sz w:val="18"/>
            <w:rPrChange w:id="22104" w:author="shorny" w:date="2014-06-09T18:55:00Z">
              <w:rPr/>
            </w:rPrChange>
          </w:rPr>
          <w:t xml:space="preserve">  </w:t>
        </w:r>
        <w:r w:rsidRPr="00D26196">
          <w:rPr>
            <w:rStyle w:val="keyword1"/>
            <w:sz w:val="18"/>
            <w:rPrChange w:id="22105" w:author="shorny" w:date="2014-06-09T18:55:00Z">
              <w:rPr>
                <w:rStyle w:val="keyword1"/>
              </w:rPr>
            </w:rPrChange>
          </w:rPr>
          <w:t>DROP</w:t>
        </w:r>
        <w:r w:rsidRPr="00D26196">
          <w:rPr>
            <w:sz w:val="18"/>
            <w:rPrChange w:id="22106" w:author="shorny" w:date="2014-06-09T18:55:00Z">
              <w:rPr/>
            </w:rPrChange>
          </w:rPr>
          <w:t xml:space="preserve"> </w:t>
        </w:r>
        <w:r w:rsidRPr="00D26196">
          <w:rPr>
            <w:rStyle w:val="keyword1"/>
            <w:sz w:val="18"/>
            <w:rPrChange w:id="22107" w:author="shorny" w:date="2014-06-09T18:55:00Z">
              <w:rPr>
                <w:rStyle w:val="keyword1"/>
              </w:rPr>
            </w:rPrChange>
          </w:rPr>
          <w:t>TABLE</w:t>
        </w:r>
        <w:r w:rsidRPr="00D26196">
          <w:rPr>
            <w:sz w:val="18"/>
            <w:rPrChange w:id="22108" w:author="shorny" w:date="2014-06-09T18:55:00Z">
              <w:rPr/>
            </w:rPrChange>
          </w:rPr>
          <w:t xml:space="preserve"> </w:t>
        </w:r>
        <w:r w:rsidRPr="00D26196">
          <w:rPr>
            <w:rStyle w:val="function-name1"/>
            <w:sz w:val="18"/>
            <w:rPrChange w:id="22109" w:author="shorny" w:date="2014-06-09T18:55:00Z">
              <w:rPr>
                <w:rStyle w:val="function-name1"/>
              </w:rPr>
            </w:rPrChange>
          </w:rPr>
          <w:t>utrans_g_expecteds</w:t>
        </w:r>
        <w:r w:rsidRPr="00D26196">
          <w:rPr>
            <w:sz w:val="18"/>
            <w:rPrChange w:id="22110" w:author="shorny" w:date="2014-06-09T18:55:00Z">
              <w:rPr/>
            </w:rPrChange>
          </w:rPr>
          <w:t xml:space="preserve"> ;</w:t>
        </w:r>
      </w:ins>
    </w:p>
    <w:p w14:paraId="4F150B30" w14:textId="77777777" w:rsidR="00D26196" w:rsidRPr="00D26196" w:rsidRDefault="00D26196">
      <w:pPr>
        <w:pStyle w:val="HTMLPreformatted"/>
        <w:divId w:val="2032412305"/>
        <w:rPr>
          <w:ins w:id="22111" w:author="shorny" w:date="2014-06-09T18:54:00Z"/>
          <w:sz w:val="18"/>
          <w:rPrChange w:id="22112" w:author="shorny" w:date="2014-06-09T18:55:00Z">
            <w:rPr>
              <w:ins w:id="22113" w:author="shorny" w:date="2014-06-09T18:54:00Z"/>
            </w:rPr>
          </w:rPrChange>
        </w:rPr>
      </w:pPr>
      <w:ins w:id="22114" w:author="shorny" w:date="2014-06-09T18:54:00Z">
        <w:r w:rsidRPr="00D26196">
          <w:rPr>
            <w:sz w:val="18"/>
            <w:rPrChange w:id="22115" w:author="shorny" w:date="2014-06-09T18:55:00Z">
              <w:rPr/>
            </w:rPrChange>
          </w:rPr>
          <w:t xml:space="preserve">  </w:t>
        </w:r>
        <w:r w:rsidRPr="00D26196">
          <w:rPr>
            <w:rStyle w:val="keyword1"/>
            <w:sz w:val="18"/>
            <w:rPrChange w:id="22116" w:author="shorny" w:date="2014-06-09T18:55:00Z">
              <w:rPr>
                <w:rStyle w:val="keyword1"/>
              </w:rPr>
            </w:rPrChange>
          </w:rPr>
          <w:t>DROP</w:t>
        </w:r>
        <w:r w:rsidRPr="00D26196">
          <w:rPr>
            <w:sz w:val="18"/>
            <w:rPrChange w:id="22117" w:author="shorny" w:date="2014-06-09T18:55:00Z">
              <w:rPr/>
            </w:rPrChange>
          </w:rPr>
          <w:t xml:space="preserve"> </w:t>
        </w:r>
        <w:r w:rsidRPr="00D26196">
          <w:rPr>
            <w:rStyle w:val="keyword1"/>
            <w:sz w:val="18"/>
            <w:rPrChange w:id="22118" w:author="shorny" w:date="2014-06-09T18:55:00Z">
              <w:rPr>
                <w:rStyle w:val="keyword1"/>
              </w:rPr>
            </w:rPrChange>
          </w:rPr>
          <w:t>TABLE</w:t>
        </w:r>
        <w:r w:rsidRPr="00D26196">
          <w:rPr>
            <w:sz w:val="18"/>
            <w:rPrChange w:id="22119" w:author="shorny" w:date="2014-06-09T18:55:00Z">
              <w:rPr/>
            </w:rPrChange>
          </w:rPr>
          <w:t xml:space="preserve"> </w:t>
        </w:r>
        <w:r w:rsidRPr="00D26196">
          <w:rPr>
            <w:rStyle w:val="function-name1"/>
            <w:sz w:val="18"/>
            <w:rPrChange w:id="22120" w:author="shorny" w:date="2014-06-09T18:55:00Z">
              <w:rPr>
                <w:rStyle w:val="function-name1"/>
              </w:rPr>
            </w:rPrChange>
          </w:rPr>
          <w:t>utrans_g_actuals</w:t>
        </w:r>
        <w:r w:rsidRPr="00D26196">
          <w:rPr>
            <w:sz w:val="18"/>
            <w:rPrChange w:id="22121" w:author="shorny" w:date="2014-06-09T18:55:00Z">
              <w:rPr/>
            </w:rPrChange>
          </w:rPr>
          <w:t xml:space="preserve"> ;</w:t>
        </w:r>
      </w:ins>
    </w:p>
    <w:p w14:paraId="755AFD50" w14:textId="77777777" w:rsidR="00D26196" w:rsidRPr="00D26196" w:rsidRDefault="00D26196">
      <w:pPr>
        <w:pStyle w:val="HTMLPreformatted"/>
        <w:divId w:val="2032412305"/>
        <w:rPr>
          <w:ins w:id="22122" w:author="shorny" w:date="2014-06-09T18:54:00Z"/>
          <w:sz w:val="18"/>
          <w:rPrChange w:id="22123" w:author="shorny" w:date="2014-06-09T18:55:00Z">
            <w:rPr>
              <w:ins w:id="22124" w:author="shorny" w:date="2014-06-09T18:54:00Z"/>
            </w:rPr>
          </w:rPrChange>
        </w:rPr>
      </w:pPr>
      <w:ins w:id="22125" w:author="shorny" w:date="2014-06-09T18:54:00Z">
        <w:r w:rsidRPr="00D26196">
          <w:rPr>
            <w:sz w:val="18"/>
            <w:rPrChange w:id="22126" w:author="shorny" w:date="2014-06-09T18:55:00Z">
              <w:rPr/>
            </w:rPrChange>
          </w:rPr>
          <w:t xml:space="preserve">  </w:t>
        </w:r>
        <w:r w:rsidRPr="00D26196">
          <w:rPr>
            <w:rStyle w:val="keyword1"/>
            <w:sz w:val="18"/>
            <w:rPrChange w:id="22127" w:author="shorny" w:date="2014-06-09T18:55:00Z">
              <w:rPr>
                <w:rStyle w:val="keyword1"/>
              </w:rPr>
            </w:rPrChange>
          </w:rPr>
          <w:t>DROP</w:t>
        </w:r>
        <w:r w:rsidRPr="00D26196">
          <w:rPr>
            <w:sz w:val="18"/>
            <w:rPrChange w:id="22128" w:author="shorny" w:date="2014-06-09T18:55:00Z">
              <w:rPr/>
            </w:rPrChange>
          </w:rPr>
          <w:t xml:space="preserve"> </w:t>
        </w:r>
        <w:r w:rsidRPr="00D26196">
          <w:rPr>
            <w:rStyle w:val="keyword1"/>
            <w:sz w:val="18"/>
            <w:rPrChange w:id="22129" w:author="shorny" w:date="2014-06-09T18:55:00Z">
              <w:rPr>
                <w:rStyle w:val="keyword1"/>
              </w:rPr>
            </w:rPrChange>
          </w:rPr>
          <w:t>TABLE</w:t>
        </w:r>
        <w:r w:rsidRPr="00D26196">
          <w:rPr>
            <w:sz w:val="18"/>
            <w:rPrChange w:id="22130" w:author="shorny" w:date="2014-06-09T18:55:00Z">
              <w:rPr/>
            </w:rPrChange>
          </w:rPr>
          <w:t xml:space="preserve"> </w:t>
        </w:r>
        <w:r w:rsidRPr="00D26196">
          <w:rPr>
            <w:rStyle w:val="function-name1"/>
            <w:sz w:val="18"/>
            <w:rPrChange w:id="22131" w:author="shorny" w:date="2014-06-09T18:55:00Z">
              <w:rPr>
                <w:rStyle w:val="function-name1"/>
              </w:rPr>
            </w:rPrChange>
          </w:rPr>
          <w:t>utrans_g_problems</w:t>
        </w:r>
        <w:r w:rsidRPr="00D26196">
          <w:rPr>
            <w:sz w:val="18"/>
            <w:rPrChange w:id="22132" w:author="shorny" w:date="2014-06-09T18:55:00Z">
              <w:rPr/>
            </w:rPrChange>
          </w:rPr>
          <w:t xml:space="preserve"> ;</w:t>
        </w:r>
      </w:ins>
    </w:p>
    <w:p w14:paraId="3EB4CDD7" w14:textId="77777777" w:rsidR="00D26196" w:rsidRPr="00D26196" w:rsidRDefault="00D26196">
      <w:pPr>
        <w:pStyle w:val="HTMLPreformatted"/>
        <w:divId w:val="2032412305"/>
        <w:rPr>
          <w:ins w:id="22133" w:author="shorny" w:date="2014-06-09T18:54:00Z"/>
          <w:sz w:val="18"/>
          <w:rPrChange w:id="22134" w:author="shorny" w:date="2014-06-09T18:55:00Z">
            <w:rPr>
              <w:ins w:id="22135" w:author="shorny" w:date="2014-06-09T18:54:00Z"/>
            </w:rPr>
          </w:rPrChange>
        </w:rPr>
      </w:pPr>
      <w:ins w:id="22136" w:author="shorny" w:date="2014-06-09T18:54:00Z">
        <w:r w:rsidRPr="00D26196">
          <w:rPr>
            <w:rStyle w:val="keyword1"/>
            <w:sz w:val="18"/>
            <w:rPrChange w:id="22137" w:author="shorny" w:date="2014-06-09T18:55:00Z">
              <w:rPr>
                <w:rStyle w:val="keyword1"/>
              </w:rPr>
            </w:rPrChange>
          </w:rPr>
          <w:t>END</w:t>
        </w:r>
        <w:r w:rsidRPr="00D26196">
          <w:rPr>
            <w:sz w:val="18"/>
            <w:rPrChange w:id="22138" w:author="shorny" w:date="2014-06-09T18:55:00Z">
              <w:rPr/>
            </w:rPrChange>
          </w:rPr>
          <w:t xml:space="preserve"> $$</w:t>
        </w:r>
      </w:ins>
    </w:p>
    <w:p w14:paraId="39497A9C" w14:textId="77777777" w:rsidR="00D26196" w:rsidRPr="00D26196" w:rsidRDefault="00D26196">
      <w:pPr>
        <w:pStyle w:val="HTMLPreformatted"/>
        <w:divId w:val="2032412305"/>
        <w:rPr>
          <w:ins w:id="22139" w:author="shorny" w:date="2014-06-09T18:54:00Z"/>
          <w:sz w:val="18"/>
          <w:rPrChange w:id="22140" w:author="shorny" w:date="2014-06-09T18:55:00Z">
            <w:rPr>
              <w:ins w:id="22141" w:author="shorny" w:date="2014-06-09T18:54:00Z"/>
            </w:rPr>
          </w:rPrChange>
        </w:rPr>
      </w:pPr>
    </w:p>
    <w:p w14:paraId="52F193C7" w14:textId="77777777" w:rsidR="00D26196" w:rsidRPr="00D26196" w:rsidRDefault="00D26196">
      <w:pPr>
        <w:pStyle w:val="HTMLPreformatted"/>
        <w:divId w:val="2032412305"/>
        <w:rPr>
          <w:ins w:id="22142" w:author="shorny" w:date="2014-06-09T18:54:00Z"/>
          <w:rStyle w:val="comment1"/>
          <w:sz w:val="18"/>
          <w:rPrChange w:id="22143" w:author="shorny" w:date="2014-06-09T18:55:00Z">
            <w:rPr>
              <w:ins w:id="22144" w:author="shorny" w:date="2014-06-09T18:54:00Z"/>
              <w:rStyle w:val="comment1"/>
            </w:rPr>
          </w:rPrChange>
        </w:rPr>
      </w:pPr>
      <w:ins w:id="22145" w:author="shorny" w:date="2014-06-09T18:54:00Z">
        <w:r w:rsidRPr="00D26196">
          <w:rPr>
            <w:rStyle w:val="comment1"/>
            <w:sz w:val="18"/>
            <w:rPrChange w:id="22146" w:author="shorny" w:date="2014-06-09T18:55:00Z">
              <w:rPr>
                <w:rStyle w:val="comment1"/>
              </w:rPr>
            </w:rPrChange>
          </w:rPr>
          <w:t>-- -----------------------------------------------------------------------------</w:t>
        </w:r>
      </w:ins>
    </w:p>
    <w:p w14:paraId="18BF22B8" w14:textId="77777777" w:rsidR="00D26196" w:rsidRPr="00D26196" w:rsidRDefault="00D26196">
      <w:pPr>
        <w:pStyle w:val="HTMLPreformatted"/>
        <w:divId w:val="2032412305"/>
        <w:rPr>
          <w:ins w:id="22147" w:author="shorny" w:date="2014-06-09T18:54:00Z"/>
          <w:rStyle w:val="comment1"/>
          <w:sz w:val="18"/>
          <w:rPrChange w:id="22148" w:author="shorny" w:date="2014-06-09T18:55:00Z">
            <w:rPr>
              <w:ins w:id="22149" w:author="shorny" w:date="2014-06-09T18:54:00Z"/>
              <w:rStyle w:val="comment1"/>
            </w:rPr>
          </w:rPrChange>
        </w:rPr>
      </w:pPr>
      <w:ins w:id="22150" w:author="shorny" w:date="2014-06-09T18:54:00Z">
        <w:r w:rsidRPr="00D26196">
          <w:rPr>
            <w:rStyle w:val="comment1"/>
            <w:sz w:val="18"/>
            <w:rPrChange w:id="22151" w:author="shorny" w:date="2014-06-09T18:55:00Z">
              <w:rPr>
                <w:rStyle w:val="comment1"/>
              </w:rPr>
            </w:rPrChange>
          </w:rPr>
          <w:t>-- h) Check for any decision recorded about an application</w:t>
        </w:r>
      </w:ins>
    </w:p>
    <w:p w14:paraId="77A3B61F" w14:textId="77777777" w:rsidR="00D26196" w:rsidRPr="00D26196" w:rsidRDefault="00D26196">
      <w:pPr>
        <w:pStyle w:val="HTMLPreformatted"/>
        <w:divId w:val="2032412305"/>
        <w:rPr>
          <w:ins w:id="22152" w:author="shorny" w:date="2014-06-09T18:54:00Z"/>
          <w:sz w:val="18"/>
          <w:rPrChange w:id="22153" w:author="shorny" w:date="2014-06-09T18:55:00Z">
            <w:rPr>
              <w:ins w:id="22154" w:author="shorny" w:date="2014-06-09T18:54:00Z"/>
            </w:rPr>
          </w:rPrChange>
        </w:rPr>
      </w:pPr>
      <w:ins w:id="22155" w:author="shorny" w:date="2014-06-09T18:54:00Z">
        <w:r w:rsidRPr="00D26196">
          <w:rPr>
            <w:rStyle w:val="keyword1"/>
            <w:sz w:val="18"/>
            <w:rPrChange w:id="22156" w:author="shorny" w:date="2014-06-09T18:55:00Z">
              <w:rPr>
                <w:rStyle w:val="keyword1"/>
              </w:rPr>
            </w:rPrChange>
          </w:rPr>
          <w:t>CREATE</w:t>
        </w:r>
        <w:r w:rsidRPr="00D26196">
          <w:rPr>
            <w:sz w:val="18"/>
            <w:rPrChange w:id="22157" w:author="shorny" w:date="2014-06-09T18:55:00Z">
              <w:rPr/>
            </w:rPrChange>
          </w:rPr>
          <w:t xml:space="preserve"> </w:t>
        </w:r>
        <w:r w:rsidRPr="00D26196">
          <w:rPr>
            <w:rStyle w:val="keyword1"/>
            <w:sz w:val="18"/>
            <w:rPrChange w:id="22158" w:author="shorny" w:date="2014-06-09T18:55:00Z">
              <w:rPr>
                <w:rStyle w:val="keyword1"/>
              </w:rPr>
            </w:rPrChange>
          </w:rPr>
          <w:t>PROCEDURE</w:t>
        </w:r>
        <w:r w:rsidRPr="00D26196">
          <w:rPr>
            <w:sz w:val="18"/>
            <w:rPrChange w:id="22159" w:author="shorny" w:date="2014-06-09T18:55:00Z">
              <w:rPr/>
            </w:rPrChange>
          </w:rPr>
          <w:t xml:space="preserve"> </w:t>
        </w:r>
        <w:r w:rsidRPr="00D26196">
          <w:rPr>
            <w:rStyle w:val="function-name1"/>
            <w:sz w:val="18"/>
            <w:rPrChange w:id="22160" w:author="shorny" w:date="2014-06-09T18:55:00Z">
              <w:rPr>
                <w:rStyle w:val="function-name1"/>
              </w:rPr>
            </w:rPrChange>
          </w:rPr>
          <w:t>test_utrans_h</w:t>
        </w:r>
        <w:r w:rsidRPr="00D26196">
          <w:rPr>
            <w:sz w:val="18"/>
            <w:rPrChange w:id="22161" w:author="shorny" w:date="2014-06-09T18:55:00Z">
              <w:rPr/>
            </w:rPrChange>
          </w:rPr>
          <w:t xml:space="preserve">() </w:t>
        </w:r>
      </w:ins>
    </w:p>
    <w:p w14:paraId="5E8EB5D3" w14:textId="77777777" w:rsidR="00D26196" w:rsidRPr="00D26196" w:rsidRDefault="00D26196">
      <w:pPr>
        <w:pStyle w:val="HTMLPreformatted"/>
        <w:divId w:val="2032412305"/>
        <w:rPr>
          <w:ins w:id="22162" w:author="shorny" w:date="2014-06-09T18:54:00Z"/>
          <w:sz w:val="18"/>
          <w:rPrChange w:id="22163" w:author="shorny" w:date="2014-06-09T18:55:00Z">
            <w:rPr>
              <w:ins w:id="22164" w:author="shorny" w:date="2014-06-09T18:54:00Z"/>
            </w:rPr>
          </w:rPrChange>
        </w:rPr>
      </w:pPr>
      <w:ins w:id="22165" w:author="shorny" w:date="2014-06-09T18:54:00Z">
        <w:r w:rsidRPr="00D26196">
          <w:rPr>
            <w:rStyle w:val="keyword1"/>
            <w:sz w:val="18"/>
            <w:rPrChange w:id="22166" w:author="shorny" w:date="2014-06-09T18:55:00Z">
              <w:rPr>
                <w:rStyle w:val="keyword1"/>
              </w:rPr>
            </w:rPrChange>
          </w:rPr>
          <w:t>BEGIN</w:t>
        </w:r>
      </w:ins>
    </w:p>
    <w:p w14:paraId="23E25584" w14:textId="77777777" w:rsidR="00D26196" w:rsidRPr="00D26196" w:rsidRDefault="00D26196">
      <w:pPr>
        <w:pStyle w:val="HTMLPreformatted"/>
        <w:divId w:val="2032412305"/>
        <w:rPr>
          <w:ins w:id="22167" w:author="shorny" w:date="2014-06-09T18:54:00Z"/>
          <w:sz w:val="18"/>
          <w:rPrChange w:id="22168" w:author="shorny" w:date="2014-06-09T18:55:00Z">
            <w:rPr>
              <w:ins w:id="22169" w:author="shorny" w:date="2014-06-09T18:54:00Z"/>
            </w:rPr>
          </w:rPrChange>
        </w:rPr>
      </w:pPr>
    </w:p>
    <w:p w14:paraId="3CF77814" w14:textId="77777777" w:rsidR="00D26196" w:rsidRPr="00D26196" w:rsidRDefault="00D26196">
      <w:pPr>
        <w:pStyle w:val="HTMLPreformatted"/>
        <w:divId w:val="2032412305"/>
        <w:rPr>
          <w:ins w:id="22170" w:author="shorny" w:date="2014-06-09T18:54:00Z"/>
          <w:rStyle w:val="comment1"/>
          <w:sz w:val="18"/>
          <w:rPrChange w:id="22171" w:author="shorny" w:date="2014-06-09T18:55:00Z">
            <w:rPr>
              <w:ins w:id="22172" w:author="shorny" w:date="2014-06-09T18:54:00Z"/>
              <w:rStyle w:val="comment1"/>
            </w:rPr>
          </w:rPrChange>
        </w:rPr>
      </w:pPr>
      <w:ins w:id="22173" w:author="shorny" w:date="2014-06-09T18:54:00Z">
        <w:r w:rsidRPr="00D26196">
          <w:rPr>
            <w:sz w:val="18"/>
            <w:rPrChange w:id="22174" w:author="shorny" w:date="2014-06-09T18:55:00Z">
              <w:rPr>
                <w:color w:val="B22222"/>
              </w:rPr>
            </w:rPrChange>
          </w:rPr>
          <w:t xml:space="preserve">  </w:t>
        </w:r>
        <w:r w:rsidRPr="00D26196">
          <w:rPr>
            <w:rStyle w:val="comment1"/>
            <w:sz w:val="18"/>
            <w:rPrChange w:id="22175" w:author="shorny" w:date="2014-06-09T18:55:00Z">
              <w:rPr>
                <w:rStyle w:val="comment1"/>
              </w:rPr>
            </w:rPrChange>
          </w:rPr>
          <w:t>-- run the query for this test and create a temporary table for results</w:t>
        </w:r>
      </w:ins>
    </w:p>
    <w:p w14:paraId="7CC669E8" w14:textId="77777777" w:rsidR="00D26196" w:rsidRPr="00D26196" w:rsidRDefault="00D26196">
      <w:pPr>
        <w:pStyle w:val="HTMLPreformatted"/>
        <w:divId w:val="2032412305"/>
        <w:rPr>
          <w:ins w:id="22176" w:author="shorny" w:date="2014-06-09T18:54:00Z"/>
          <w:sz w:val="18"/>
          <w:rPrChange w:id="22177" w:author="shorny" w:date="2014-06-09T18:55:00Z">
            <w:rPr>
              <w:ins w:id="22178" w:author="shorny" w:date="2014-06-09T18:54:00Z"/>
            </w:rPr>
          </w:rPrChange>
        </w:rPr>
      </w:pPr>
      <w:ins w:id="22179" w:author="shorny" w:date="2014-06-09T18:54:00Z">
        <w:r w:rsidRPr="00D26196">
          <w:rPr>
            <w:sz w:val="18"/>
            <w:rPrChange w:id="22180" w:author="shorny" w:date="2014-06-09T18:55:00Z">
              <w:rPr/>
            </w:rPrChange>
          </w:rPr>
          <w:t xml:space="preserve">  </w:t>
        </w:r>
        <w:r w:rsidRPr="00D26196">
          <w:rPr>
            <w:rStyle w:val="keyword1"/>
            <w:sz w:val="18"/>
            <w:rPrChange w:id="22181" w:author="shorny" w:date="2014-06-09T18:55:00Z">
              <w:rPr>
                <w:rStyle w:val="keyword1"/>
              </w:rPr>
            </w:rPrChange>
          </w:rPr>
          <w:t>CREATE</w:t>
        </w:r>
        <w:r w:rsidRPr="00D26196">
          <w:rPr>
            <w:sz w:val="18"/>
            <w:rPrChange w:id="22182" w:author="shorny" w:date="2014-06-09T18:55:00Z">
              <w:rPr/>
            </w:rPrChange>
          </w:rPr>
          <w:t xml:space="preserve"> </w:t>
        </w:r>
        <w:r w:rsidRPr="00D26196">
          <w:rPr>
            <w:rStyle w:val="keyword1"/>
            <w:sz w:val="18"/>
            <w:rPrChange w:id="22183" w:author="shorny" w:date="2014-06-09T18:55:00Z">
              <w:rPr>
                <w:rStyle w:val="keyword1"/>
              </w:rPr>
            </w:rPrChange>
          </w:rPr>
          <w:t>TEMPORARY</w:t>
        </w:r>
        <w:r w:rsidRPr="00D26196">
          <w:rPr>
            <w:sz w:val="18"/>
            <w:rPrChange w:id="22184" w:author="shorny" w:date="2014-06-09T18:55:00Z">
              <w:rPr/>
            </w:rPrChange>
          </w:rPr>
          <w:t xml:space="preserve"> </w:t>
        </w:r>
        <w:r w:rsidRPr="00D26196">
          <w:rPr>
            <w:rStyle w:val="keyword1"/>
            <w:sz w:val="18"/>
            <w:rPrChange w:id="22185" w:author="shorny" w:date="2014-06-09T18:55:00Z">
              <w:rPr>
                <w:rStyle w:val="keyword1"/>
              </w:rPr>
            </w:rPrChange>
          </w:rPr>
          <w:t>TABLE</w:t>
        </w:r>
        <w:r w:rsidRPr="00D26196">
          <w:rPr>
            <w:sz w:val="18"/>
            <w:rPrChange w:id="22186" w:author="shorny" w:date="2014-06-09T18:55:00Z">
              <w:rPr/>
            </w:rPrChange>
          </w:rPr>
          <w:t xml:space="preserve"> </w:t>
        </w:r>
        <w:r w:rsidRPr="00D26196">
          <w:rPr>
            <w:rStyle w:val="function-name1"/>
            <w:sz w:val="18"/>
            <w:rPrChange w:id="22187" w:author="shorny" w:date="2014-06-09T18:55:00Z">
              <w:rPr>
                <w:rStyle w:val="function-name1"/>
              </w:rPr>
            </w:rPrChange>
          </w:rPr>
          <w:t>utrans_h_actuals</w:t>
        </w:r>
      </w:ins>
    </w:p>
    <w:p w14:paraId="62D9F6E5" w14:textId="77777777" w:rsidR="00D26196" w:rsidRPr="00D26196" w:rsidRDefault="00D26196">
      <w:pPr>
        <w:pStyle w:val="HTMLPreformatted"/>
        <w:divId w:val="2032412305"/>
        <w:rPr>
          <w:ins w:id="22188" w:author="shorny" w:date="2014-06-09T18:54:00Z"/>
          <w:sz w:val="18"/>
          <w:rPrChange w:id="22189" w:author="shorny" w:date="2014-06-09T18:55:00Z">
            <w:rPr>
              <w:ins w:id="22190" w:author="shorny" w:date="2014-06-09T18:54:00Z"/>
            </w:rPr>
          </w:rPrChange>
        </w:rPr>
      </w:pPr>
      <w:ins w:id="22191" w:author="shorny" w:date="2014-06-09T18:54:00Z">
        <w:r w:rsidRPr="00D26196">
          <w:rPr>
            <w:sz w:val="18"/>
            <w:rPrChange w:id="22192" w:author="shorny" w:date="2014-06-09T18:55:00Z">
              <w:rPr/>
            </w:rPrChange>
          </w:rPr>
          <w:t xml:space="preserve">  </w:t>
        </w:r>
        <w:r w:rsidRPr="00D26196">
          <w:rPr>
            <w:rStyle w:val="keyword1"/>
            <w:sz w:val="18"/>
            <w:rPrChange w:id="22193" w:author="shorny" w:date="2014-06-09T18:55:00Z">
              <w:rPr>
                <w:rStyle w:val="keyword1"/>
              </w:rPr>
            </w:rPrChange>
          </w:rPr>
          <w:t>SELECT</w:t>
        </w:r>
        <w:r w:rsidRPr="00D26196">
          <w:rPr>
            <w:sz w:val="18"/>
            <w:rPrChange w:id="22194" w:author="shorny" w:date="2014-06-09T18:55:00Z">
              <w:rPr/>
            </w:rPrChange>
          </w:rPr>
          <w:t xml:space="preserve"> Decision.StaffID, DT.</w:t>
        </w:r>
        <w:r w:rsidRPr="00D26196">
          <w:rPr>
            <w:rStyle w:val="keyword1"/>
            <w:sz w:val="18"/>
            <w:rPrChange w:id="22195" w:author="shorny" w:date="2014-06-09T18:55:00Z">
              <w:rPr>
                <w:rStyle w:val="keyword1"/>
              </w:rPr>
            </w:rPrChange>
          </w:rPr>
          <w:t>type</w:t>
        </w:r>
      </w:ins>
    </w:p>
    <w:p w14:paraId="5EE19491" w14:textId="77777777" w:rsidR="00D26196" w:rsidRPr="00D26196" w:rsidRDefault="00D26196">
      <w:pPr>
        <w:pStyle w:val="HTMLPreformatted"/>
        <w:divId w:val="2032412305"/>
        <w:rPr>
          <w:ins w:id="22196" w:author="shorny" w:date="2014-06-09T18:54:00Z"/>
          <w:sz w:val="18"/>
          <w:rPrChange w:id="22197" w:author="shorny" w:date="2014-06-09T18:55:00Z">
            <w:rPr>
              <w:ins w:id="22198" w:author="shorny" w:date="2014-06-09T18:54:00Z"/>
            </w:rPr>
          </w:rPrChange>
        </w:rPr>
      </w:pPr>
      <w:ins w:id="22199" w:author="shorny" w:date="2014-06-09T18:54:00Z">
        <w:r w:rsidRPr="00D26196">
          <w:rPr>
            <w:sz w:val="18"/>
            <w:rPrChange w:id="22200" w:author="shorny" w:date="2014-06-09T18:55:00Z">
              <w:rPr/>
            </w:rPrChange>
          </w:rPr>
          <w:t xml:space="preserve">  </w:t>
        </w:r>
        <w:r w:rsidRPr="00D26196">
          <w:rPr>
            <w:rStyle w:val="keyword1"/>
            <w:sz w:val="18"/>
            <w:rPrChange w:id="22201" w:author="shorny" w:date="2014-06-09T18:55:00Z">
              <w:rPr>
                <w:rStyle w:val="keyword1"/>
              </w:rPr>
            </w:rPrChange>
          </w:rPr>
          <w:t>FROM</w:t>
        </w:r>
        <w:r w:rsidRPr="00D26196">
          <w:rPr>
            <w:sz w:val="18"/>
            <w:rPrChange w:id="22202" w:author="shorny" w:date="2014-06-09T18:55:00Z">
              <w:rPr/>
            </w:rPrChange>
          </w:rPr>
          <w:t xml:space="preserve"> rhd.Application App</w:t>
        </w:r>
      </w:ins>
    </w:p>
    <w:p w14:paraId="0F0D75AA" w14:textId="77777777" w:rsidR="00D26196" w:rsidRPr="00D26196" w:rsidRDefault="00D26196">
      <w:pPr>
        <w:pStyle w:val="HTMLPreformatted"/>
        <w:divId w:val="2032412305"/>
        <w:rPr>
          <w:ins w:id="22203" w:author="shorny" w:date="2014-06-09T18:54:00Z"/>
          <w:sz w:val="18"/>
          <w:rPrChange w:id="22204" w:author="shorny" w:date="2014-06-09T18:55:00Z">
            <w:rPr>
              <w:ins w:id="22205" w:author="shorny" w:date="2014-06-09T18:54:00Z"/>
            </w:rPr>
          </w:rPrChange>
        </w:rPr>
      </w:pPr>
      <w:ins w:id="22206" w:author="shorny" w:date="2014-06-09T18:54:00Z">
        <w:r w:rsidRPr="00D26196">
          <w:rPr>
            <w:sz w:val="18"/>
            <w:rPrChange w:id="22207" w:author="shorny" w:date="2014-06-09T18:55:00Z">
              <w:rPr/>
            </w:rPrChange>
          </w:rPr>
          <w:t xml:space="preserve">  </w:t>
        </w:r>
        <w:r w:rsidRPr="00D26196">
          <w:rPr>
            <w:rStyle w:val="keyword1"/>
            <w:sz w:val="18"/>
            <w:rPrChange w:id="22208" w:author="shorny" w:date="2014-06-09T18:55:00Z">
              <w:rPr>
                <w:rStyle w:val="keyword1"/>
              </w:rPr>
            </w:rPrChange>
          </w:rPr>
          <w:t>INNER</w:t>
        </w:r>
        <w:r w:rsidRPr="00D26196">
          <w:rPr>
            <w:sz w:val="18"/>
            <w:rPrChange w:id="22209" w:author="shorny" w:date="2014-06-09T18:55:00Z">
              <w:rPr/>
            </w:rPrChange>
          </w:rPr>
          <w:t xml:space="preserve"> </w:t>
        </w:r>
        <w:r w:rsidRPr="00D26196">
          <w:rPr>
            <w:rStyle w:val="keyword1"/>
            <w:sz w:val="18"/>
            <w:rPrChange w:id="22210" w:author="shorny" w:date="2014-06-09T18:55:00Z">
              <w:rPr>
                <w:rStyle w:val="keyword1"/>
              </w:rPr>
            </w:rPrChange>
          </w:rPr>
          <w:t>JOIN</w:t>
        </w:r>
        <w:r w:rsidRPr="00D26196">
          <w:rPr>
            <w:sz w:val="18"/>
            <w:rPrChange w:id="22211" w:author="shorny" w:date="2014-06-09T18:55:00Z">
              <w:rPr/>
            </w:rPrChange>
          </w:rPr>
          <w:t xml:space="preserve"> rhd.Decision </w:t>
        </w:r>
        <w:r w:rsidRPr="00D26196">
          <w:rPr>
            <w:rStyle w:val="keyword1"/>
            <w:sz w:val="18"/>
            <w:rPrChange w:id="22212" w:author="shorny" w:date="2014-06-09T18:55:00Z">
              <w:rPr>
                <w:rStyle w:val="keyword1"/>
              </w:rPr>
            </w:rPrChange>
          </w:rPr>
          <w:t>ON</w:t>
        </w:r>
        <w:r w:rsidRPr="00D26196">
          <w:rPr>
            <w:sz w:val="18"/>
            <w:rPrChange w:id="22213" w:author="shorny" w:date="2014-06-09T18:55:00Z">
              <w:rPr/>
            </w:rPrChange>
          </w:rPr>
          <w:t xml:space="preserve"> Decision.ApplicationID = App.ApplicationID</w:t>
        </w:r>
      </w:ins>
    </w:p>
    <w:p w14:paraId="1267BF52" w14:textId="77777777" w:rsidR="00D26196" w:rsidRPr="00D26196" w:rsidRDefault="00D26196">
      <w:pPr>
        <w:pStyle w:val="HTMLPreformatted"/>
        <w:divId w:val="2032412305"/>
        <w:rPr>
          <w:ins w:id="22214" w:author="shorny" w:date="2014-06-09T18:54:00Z"/>
          <w:sz w:val="18"/>
          <w:rPrChange w:id="22215" w:author="shorny" w:date="2014-06-09T18:55:00Z">
            <w:rPr>
              <w:ins w:id="22216" w:author="shorny" w:date="2014-06-09T18:54:00Z"/>
            </w:rPr>
          </w:rPrChange>
        </w:rPr>
      </w:pPr>
      <w:ins w:id="22217" w:author="shorny" w:date="2014-06-09T18:54:00Z">
        <w:r w:rsidRPr="00D26196">
          <w:rPr>
            <w:sz w:val="18"/>
            <w:rPrChange w:id="22218" w:author="shorny" w:date="2014-06-09T18:55:00Z">
              <w:rPr/>
            </w:rPrChange>
          </w:rPr>
          <w:t xml:space="preserve">  </w:t>
        </w:r>
        <w:r w:rsidRPr="00D26196">
          <w:rPr>
            <w:rStyle w:val="keyword1"/>
            <w:sz w:val="18"/>
            <w:rPrChange w:id="22219" w:author="shorny" w:date="2014-06-09T18:55:00Z">
              <w:rPr>
                <w:rStyle w:val="keyword1"/>
              </w:rPr>
            </w:rPrChange>
          </w:rPr>
          <w:t>INNER</w:t>
        </w:r>
        <w:r w:rsidRPr="00D26196">
          <w:rPr>
            <w:sz w:val="18"/>
            <w:rPrChange w:id="22220" w:author="shorny" w:date="2014-06-09T18:55:00Z">
              <w:rPr/>
            </w:rPrChange>
          </w:rPr>
          <w:t xml:space="preserve"> </w:t>
        </w:r>
        <w:r w:rsidRPr="00D26196">
          <w:rPr>
            <w:rStyle w:val="keyword1"/>
            <w:sz w:val="18"/>
            <w:rPrChange w:id="22221" w:author="shorny" w:date="2014-06-09T18:55:00Z">
              <w:rPr>
                <w:rStyle w:val="keyword1"/>
              </w:rPr>
            </w:rPrChange>
          </w:rPr>
          <w:t>JOIN</w:t>
        </w:r>
        <w:r w:rsidRPr="00D26196">
          <w:rPr>
            <w:sz w:val="18"/>
            <w:rPrChange w:id="22222" w:author="shorny" w:date="2014-06-09T18:55:00Z">
              <w:rPr/>
            </w:rPrChange>
          </w:rPr>
          <w:t xml:space="preserve"> rhd.`Decision </w:t>
        </w:r>
        <w:r w:rsidRPr="00D26196">
          <w:rPr>
            <w:rStyle w:val="keyword1"/>
            <w:sz w:val="18"/>
            <w:rPrChange w:id="22223" w:author="shorny" w:date="2014-06-09T18:55:00Z">
              <w:rPr>
                <w:rStyle w:val="keyword1"/>
              </w:rPr>
            </w:rPrChange>
          </w:rPr>
          <w:t>Type</w:t>
        </w:r>
        <w:r w:rsidRPr="00D26196">
          <w:rPr>
            <w:sz w:val="18"/>
            <w:rPrChange w:id="22224" w:author="shorny" w:date="2014-06-09T18:55:00Z">
              <w:rPr/>
            </w:rPrChange>
          </w:rPr>
          <w:t xml:space="preserve">` DT </w:t>
        </w:r>
      </w:ins>
    </w:p>
    <w:p w14:paraId="312367FC" w14:textId="77777777" w:rsidR="00D26196" w:rsidRPr="00D26196" w:rsidRDefault="00D26196">
      <w:pPr>
        <w:pStyle w:val="HTMLPreformatted"/>
        <w:divId w:val="2032412305"/>
        <w:rPr>
          <w:ins w:id="22225" w:author="shorny" w:date="2014-06-09T18:54:00Z"/>
          <w:sz w:val="18"/>
          <w:rPrChange w:id="22226" w:author="shorny" w:date="2014-06-09T18:55:00Z">
            <w:rPr>
              <w:ins w:id="22227" w:author="shorny" w:date="2014-06-09T18:54:00Z"/>
            </w:rPr>
          </w:rPrChange>
        </w:rPr>
      </w:pPr>
      <w:ins w:id="22228" w:author="shorny" w:date="2014-06-09T18:54:00Z">
        <w:r w:rsidRPr="00D26196">
          <w:rPr>
            <w:sz w:val="18"/>
            <w:rPrChange w:id="22229" w:author="shorny" w:date="2014-06-09T18:55:00Z">
              <w:rPr/>
            </w:rPrChange>
          </w:rPr>
          <w:t xml:space="preserve">    </w:t>
        </w:r>
        <w:r w:rsidRPr="00D26196">
          <w:rPr>
            <w:rStyle w:val="keyword1"/>
            <w:sz w:val="18"/>
            <w:rPrChange w:id="22230" w:author="shorny" w:date="2014-06-09T18:55:00Z">
              <w:rPr>
                <w:rStyle w:val="keyword1"/>
              </w:rPr>
            </w:rPrChange>
          </w:rPr>
          <w:t>ON</w:t>
        </w:r>
        <w:r w:rsidRPr="00D26196">
          <w:rPr>
            <w:sz w:val="18"/>
            <w:rPrChange w:id="22231" w:author="shorny" w:date="2014-06-09T18:55:00Z">
              <w:rPr/>
            </w:rPrChange>
          </w:rPr>
          <w:t xml:space="preserve"> DT.DecisionTypeID = Decision.DecisionTypeID</w:t>
        </w:r>
      </w:ins>
    </w:p>
    <w:p w14:paraId="3658F50E" w14:textId="77777777" w:rsidR="00D26196" w:rsidRPr="00D26196" w:rsidRDefault="00D26196">
      <w:pPr>
        <w:pStyle w:val="HTMLPreformatted"/>
        <w:divId w:val="2032412305"/>
        <w:rPr>
          <w:ins w:id="22232" w:author="shorny" w:date="2014-06-09T18:54:00Z"/>
          <w:sz w:val="18"/>
          <w:rPrChange w:id="22233" w:author="shorny" w:date="2014-06-09T18:55:00Z">
            <w:rPr>
              <w:ins w:id="22234" w:author="shorny" w:date="2014-06-09T18:54:00Z"/>
            </w:rPr>
          </w:rPrChange>
        </w:rPr>
      </w:pPr>
      <w:ins w:id="22235" w:author="shorny" w:date="2014-06-09T18:54:00Z">
        <w:r w:rsidRPr="00D26196">
          <w:rPr>
            <w:sz w:val="18"/>
            <w:rPrChange w:id="22236" w:author="shorny" w:date="2014-06-09T18:55:00Z">
              <w:rPr/>
            </w:rPrChange>
          </w:rPr>
          <w:t xml:space="preserve">  </w:t>
        </w:r>
        <w:r w:rsidRPr="00D26196">
          <w:rPr>
            <w:rStyle w:val="keyword1"/>
            <w:sz w:val="18"/>
            <w:rPrChange w:id="22237" w:author="shorny" w:date="2014-06-09T18:55:00Z">
              <w:rPr>
                <w:rStyle w:val="keyword1"/>
              </w:rPr>
            </w:rPrChange>
          </w:rPr>
          <w:t>WHERE</w:t>
        </w:r>
        <w:r w:rsidRPr="00D26196">
          <w:rPr>
            <w:sz w:val="18"/>
            <w:rPrChange w:id="22238" w:author="shorny" w:date="2014-06-09T18:55:00Z">
              <w:rPr/>
            </w:rPrChange>
          </w:rPr>
          <w:t xml:space="preserve"> App.ApplicationID = 411 ;</w:t>
        </w:r>
      </w:ins>
    </w:p>
    <w:p w14:paraId="0DBDF102" w14:textId="77777777" w:rsidR="00D26196" w:rsidRPr="00D26196" w:rsidRDefault="00D26196">
      <w:pPr>
        <w:pStyle w:val="HTMLPreformatted"/>
        <w:divId w:val="2032412305"/>
        <w:rPr>
          <w:ins w:id="22239" w:author="shorny" w:date="2014-06-09T18:54:00Z"/>
          <w:sz w:val="18"/>
          <w:rPrChange w:id="22240" w:author="shorny" w:date="2014-06-09T18:55:00Z">
            <w:rPr>
              <w:ins w:id="22241" w:author="shorny" w:date="2014-06-09T18:54:00Z"/>
            </w:rPr>
          </w:rPrChange>
        </w:rPr>
      </w:pPr>
    </w:p>
    <w:p w14:paraId="4AD381D0" w14:textId="77777777" w:rsidR="00D26196" w:rsidRPr="00D26196" w:rsidRDefault="00D26196">
      <w:pPr>
        <w:pStyle w:val="HTMLPreformatted"/>
        <w:divId w:val="2032412305"/>
        <w:rPr>
          <w:ins w:id="22242" w:author="shorny" w:date="2014-06-09T18:54:00Z"/>
          <w:rStyle w:val="comment1"/>
          <w:sz w:val="18"/>
          <w:rPrChange w:id="22243" w:author="shorny" w:date="2014-06-09T18:55:00Z">
            <w:rPr>
              <w:ins w:id="22244" w:author="shorny" w:date="2014-06-09T18:54:00Z"/>
              <w:rStyle w:val="comment1"/>
            </w:rPr>
          </w:rPrChange>
        </w:rPr>
      </w:pPr>
      <w:ins w:id="22245" w:author="shorny" w:date="2014-06-09T18:54:00Z">
        <w:r w:rsidRPr="00D26196">
          <w:rPr>
            <w:sz w:val="18"/>
            <w:rPrChange w:id="22246" w:author="shorny" w:date="2014-06-09T18:55:00Z">
              <w:rPr>
                <w:color w:val="B22222"/>
              </w:rPr>
            </w:rPrChange>
          </w:rPr>
          <w:t xml:space="preserve">  </w:t>
        </w:r>
        <w:r w:rsidRPr="00D26196">
          <w:rPr>
            <w:rStyle w:val="comment1"/>
            <w:sz w:val="18"/>
            <w:rPrChange w:id="22247" w:author="shorny" w:date="2014-06-09T18:55:00Z">
              <w:rPr>
                <w:rStyle w:val="comment1"/>
              </w:rPr>
            </w:rPrChange>
          </w:rPr>
          <w:t>-- create a temporary table to store the expected results</w:t>
        </w:r>
      </w:ins>
    </w:p>
    <w:p w14:paraId="2F27E939" w14:textId="77777777" w:rsidR="00D26196" w:rsidRPr="00D26196" w:rsidRDefault="00D26196">
      <w:pPr>
        <w:pStyle w:val="HTMLPreformatted"/>
        <w:divId w:val="2032412305"/>
        <w:rPr>
          <w:ins w:id="22248" w:author="shorny" w:date="2014-06-09T18:54:00Z"/>
          <w:rStyle w:val="comment1"/>
          <w:sz w:val="18"/>
          <w:rPrChange w:id="22249" w:author="shorny" w:date="2014-06-09T18:55:00Z">
            <w:rPr>
              <w:ins w:id="22250" w:author="shorny" w:date="2014-06-09T18:54:00Z"/>
              <w:rStyle w:val="comment1"/>
            </w:rPr>
          </w:rPrChange>
        </w:rPr>
      </w:pPr>
      <w:ins w:id="22251" w:author="shorny" w:date="2014-06-09T18:54:00Z">
        <w:r w:rsidRPr="00D26196">
          <w:rPr>
            <w:sz w:val="18"/>
            <w:rPrChange w:id="22252" w:author="shorny" w:date="2014-06-09T18:55:00Z">
              <w:rPr>
                <w:color w:val="B22222"/>
              </w:rPr>
            </w:rPrChange>
          </w:rPr>
          <w:t xml:space="preserve">  </w:t>
        </w:r>
        <w:r w:rsidRPr="00D26196">
          <w:rPr>
            <w:rStyle w:val="comment1"/>
            <w:sz w:val="18"/>
            <w:rPrChange w:id="22253" w:author="shorny" w:date="2014-06-09T18:55:00Z">
              <w:rPr>
                <w:rStyle w:val="comment1"/>
              </w:rPr>
            </w:rPrChange>
          </w:rPr>
          <w:t>-- expect COUNT = 1</w:t>
        </w:r>
      </w:ins>
    </w:p>
    <w:p w14:paraId="292AEF53" w14:textId="77777777" w:rsidR="00D26196" w:rsidRPr="00D26196" w:rsidRDefault="00D26196">
      <w:pPr>
        <w:pStyle w:val="HTMLPreformatted"/>
        <w:divId w:val="2032412305"/>
        <w:rPr>
          <w:ins w:id="22254" w:author="shorny" w:date="2014-06-09T18:54:00Z"/>
          <w:rStyle w:val="comment1"/>
          <w:sz w:val="18"/>
          <w:rPrChange w:id="22255" w:author="shorny" w:date="2014-06-09T18:55:00Z">
            <w:rPr>
              <w:ins w:id="22256" w:author="shorny" w:date="2014-06-09T18:54:00Z"/>
              <w:rStyle w:val="comment1"/>
            </w:rPr>
          </w:rPrChange>
        </w:rPr>
      </w:pPr>
      <w:ins w:id="22257" w:author="shorny" w:date="2014-06-09T18:54:00Z">
        <w:r w:rsidRPr="00D26196">
          <w:rPr>
            <w:sz w:val="18"/>
            <w:rPrChange w:id="22258" w:author="shorny" w:date="2014-06-09T18:55:00Z">
              <w:rPr>
                <w:color w:val="B22222"/>
              </w:rPr>
            </w:rPrChange>
          </w:rPr>
          <w:t xml:space="preserve">  </w:t>
        </w:r>
        <w:r w:rsidRPr="00D26196">
          <w:rPr>
            <w:rStyle w:val="comment1"/>
            <w:sz w:val="18"/>
            <w:rPrChange w:id="22259" w:author="shorny" w:date="2014-06-09T18:55:00Z">
              <w:rPr>
                <w:rStyle w:val="comment1"/>
              </w:rPr>
            </w:rPrChange>
          </w:rPr>
          <w:t>-- expect StaffID = 1001</w:t>
        </w:r>
      </w:ins>
    </w:p>
    <w:p w14:paraId="6F2BFECB" w14:textId="77777777" w:rsidR="00D26196" w:rsidRPr="00D26196" w:rsidRDefault="00D26196">
      <w:pPr>
        <w:pStyle w:val="HTMLPreformatted"/>
        <w:divId w:val="2032412305"/>
        <w:rPr>
          <w:ins w:id="22260" w:author="shorny" w:date="2014-06-09T18:54:00Z"/>
          <w:rStyle w:val="comment1"/>
          <w:sz w:val="18"/>
          <w:rPrChange w:id="22261" w:author="shorny" w:date="2014-06-09T18:55:00Z">
            <w:rPr>
              <w:ins w:id="22262" w:author="shorny" w:date="2014-06-09T18:54:00Z"/>
              <w:rStyle w:val="comment1"/>
            </w:rPr>
          </w:rPrChange>
        </w:rPr>
      </w:pPr>
      <w:ins w:id="22263" w:author="shorny" w:date="2014-06-09T18:54:00Z">
        <w:r w:rsidRPr="00D26196">
          <w:rPr>
            <w:sz w:val="18"/>
            <w:rPrChange w:id="22264" w:author="shorny" w:date="2014-06-09T18:55:00Z">
              <w:rPr>
                <w:color w:val="B22222"/>
              </w:rPr>
            </w:rPrChange>
          </w:rPr>
          <w:t xml:space="preserve">  </w:t>
        </w:r>
        <w:r w:rsidRPr="00D26196">
          <w:rPr>
            <w:rStyle w:val="comment1"/>
            <w:sz w:val="18"/>
            <w:rPrChange w:id="22265" w:author="shorny" w:date="2014-06-09T18:55:00Z">
              <w:rPr>
                <w:rStyle w:val="comment1"/>
              </w:rPr>
            </w:rPrChange>
          </w:rPr>
          <w:t>-- expect dectype = 'RFI'</w:t>
        </w:r>
      </w:ins>
    </w:p>
    <w:p w14:paraId="05DAA211" w14:textId="77777777" w:rsidR="00D26196" w:rsidRPr="00D26196" w:rsidRDefault="00D26196">
      <w:pPr>
        <w:pStyle w:val="HTMLPreformatted"/>
        <w:divId w:val="2032412305"/>
        <w:rPr>
          <w:ins w:id="22266" w:author="shorny" w:date="2014-06-09T18:54:00Z"/>
          <w:sz w:val="18"/>
          <w:rPrChange w:id="22267" w:author="shorny" w:date="2014-06-09T18:55:00Z">
            <w:rPr>
              <w:ins w:id="22268" w:author="shorny" w:date="2014-06-09T18:54:00Z"/>
            </w:rPr>
          </w:rPrChange>
        </w:rPr>
      </w:pPr>
      <w:ins w:id="22269" w:author="shorny" w:date="2014-06-09T18:54:00Z">
        <w:r w:rsidRPr="00D26196">
          <w:rPr>
            <w:sz w:val="18"/>
            <w:rPrChange w:id="22270" w:author="shorny" w:date="2014-06-09T18:55:00Z">
              <w:rPr/>
            </w:rPrChange>
          </w:rPr>
          <w:t xml:space="preserve">  </w:t>
        </w:r>
        <w:r w:rsidRPr="00D26196">
          <w:rPr>
            <w:rStyle w:val="keyword1"/>
            <w:sz w:val="18"/>
            <w:rPrChange w:id="22271" w:author="shorny" w:date="2014-06-09T18:55:00Z">
              <w:rPr>
                <w:rStyle w:val="keyword1"/>
              </w:rPr>
            </w:rPrChange>
          </w:rPr>
          <w:t>CREATE</w:t>
        </w:r>
        <w:r w:rsidRPr="00D26196">
          <w:rPr>
            <w:sz w:val="18"/>
            <w:rPrChange w:id="22272" w:author="shorny" w:date="2014-06-09T18:55:00Z">
              <w:rPr/>
            </w:rPrChange>
          </w:rPr>
          <w:t xml:space="preserve"> </w:t>
        </w:r>
        <w:r w:rsidRPr="00D26196">
          <w:rPr>
            <w:rStyle w:val="keyword1"/>
            <w:sz w:val="18"/>
            <w:rPrChange w:id="22273" w:author="shorny" w:date="2014-06-09T18:55:00Z">
              <w:rPr>
                <w:rStyle w:val="keyword1"/>
              </w:rPr>
            </w:rPrChange>
          </w:rPr>
          <w:t>TEMPORARY</w:t>
        </w:r>
        <w:r w:rsidRPr="00D26196">
          <w:rPr>
            <w:sz w:val="18"/>
            <w:rPrChange w:id="22274" w:author="shorny" w:date="2014-06-09T18:55:00Z">
              <w:rPr/>
            </w:rPrChange>
          </w:rPr>
          <w:t xml:space="preserve"> </w:t>
        </w:r>
        <w:r w:rsidRPr="00D26196">
          <w:rPr>
            <w:rStyle w:val="keyword1"/>
            <w:sz w:val="18"/>
            <w:rPrChange w:id="22275" w:author="shorny" w:date="2014-06-09T18:55:00Z">
              <w:rPr>
                <w:rStyle w:val="keyword1"/>
              </w:rPr>
            </w:rPrChange>
          </w:rPr>
          <w:t>TABLE</w:t>
        </w:r>
        <w:r w:rsidRPr="00D26196">
          <w:rPr>
            <w:sz w:val="18"/>
            <w:rPrChange w:id="22276" w:author="shorny" w:date="2014-06-09T18:55:00Z">
              <w:rPr/>
            </w:rPrChange>
          </w:rPr>
          <w:t xml:space="preserve"> </w:t>
        </w:r>
        <w:r w:rsidRPr="00D26196">
          <w:rPr>
            <w:rStyle w:val="function-name1"/>
            <w:sz w:val="18"/>
            <w:rPrChange w:id="22277" w:author="shorny" w:date="2014-06-09T18:55:00Z">
              <w:rPr>
                <w:rStyle w:val="function-name1"/>
              </w:rPr>
            </w:rPrChange>
          </w:rPr>
          <w:t>utrans_h_expecteds</w:t>
        </w:r>
        <w:r w:rsidRPr="00D26196">
          <w:rPr>
            <w:sz w:val="18"/>
            <w:rPrChange w:id="22278" w:author="shorny" w:date="2014-06-09T18:55:00Z">
              <w:rPr/>
            </w:rPrChange>
          </w:rPr>
          <w:t xml:space="preserve"> (</w:t>
        </w:r>
      </w:ins>
    </w:p>
    <w:p w14:paraId="2F882471" w14:textId="77777777" w:rsidR="00D26196" w:rsidRPr="00D26196" w:rsidRDefault="00D26196">
      <w:pPr>
        <w:pStyle w:val="HTMLPreformatted"/>
        <w:divId w:val="2032412305"/>
        <w:rPr>
          <w:ins w:id="22279" w:author="shorny" w:date="2014-06-09T18:54:00Z"/>
          <w:sz w:val="18"/>
          <w:rPrChange w:id="22280" w:author="shorny" w:date="2014-06-09T18:55:00Z">
            <w:rPr>
              <w:ins w:id="22281" w:author="shorny" w:date="2014-06-09T18:54:00Z"/>
            </w:rPr>
          </w:rPrChange>
        </w:rPr>
      </w:pPr>
      <w:ins w:id="22282" w:author="shorny" w:date="2014-06-09T18:54:00Z">
        <w:r w:rsidRPr="00D26196">
          <w:rPr>
            <w:sz w:val="18"/>
            <w:rPrChange w:id="22283" w:author="shorny" w:date="2014-06-09T18:55:00Z">
              <w:rPr/>
            </w:rPrChange>
          </w:rPr>
          <w:t xml:space="preserve">    StaffID </w:t>
        </w:r>
        <w:r w:rsidRPr="00D26196">
          <w:rPr>
            <w:rStyle w:val="type1"/>
            <w:sz w:val="18"/>
            <w:rPrChange w:id="22284" w:author="shorny" w:date="2014-06-09T18:55:00Z">
              <w:rPr>
                <w:rStyle w:val="type1"/>
              </w:rPr>
            </w:rPrChange>
          </w:rPr>
          <w:t>int</w:t>
        </w:r>
        <w:r w:rsidRPr="00D26196">
          <w:rPr>
            <w:sz w:val="18"/>
            <w:rPrChange w:id="22285" w:author="shorny" w:date="2014-06-09T18:55:00Z">
              <w:rPr/>
            </w:rPrChange>
          </w:rPr>
          <w:t>(10),</w:t>
        </w:r>
      </w:ins>
    </w:p>
    <w:p w14:paraId="14EADAB8" w14:textId="77777777" w:rsidR="00D26196" w:rsidRPr="00D26196" w:rsidRDefault="00D26196">
      <w:pPr>
        <w:pStyle w:val="HTMLPreformatted"/>
        <w:divId w:val="2032412305"/>
        <w:rPr>
          <w:ins w:id="22286" w:author="shorny" w:date="2014-06-09T18:54:00Z"/>
          <w:sz w:val="18"/>
          <w:rPrChange w:id="22287" w:author="shorny" w:date="2014-06-09T18:55:00Z">
            <w:rPr>
              <w:ins w:id="22288" w:author="shorny" w:date="2014-06-09T18:54:00Z"/>
            </w:rPr>
          </w:rPrChange>
        </w:rPr>
      </w:pPr>
      <w:ins w:id="22289" w:author="shorny" w:date="2014-06-09T18:54:00Z">
        <w:r w:rsidRPr="00D26196">
          <w:rPr>
            <w:sz w:val="18"/>
            <w:rPrChange w:id="22290" w:author="shorny" w:date="2014-06-09T18:55:00Z">
              <w:rPr/>
            </w:rPrChange>
          </w:rPr>
          <w:t xml:space="preserve">    </w:t>
        </w:r>
        <w:r w:rsidRPr="00D26196">
          <w:rPr>
            <w:rStyle w:val="keyword1"/>
            <w:sz w:val="18"/>
            <w:rPrChange w:id="22291" w:author="shorny" w:date="2014-06-09T18:55:00Z">
              <w:rPr>
                <w:rStyle w:val="keyword1"/>
              </w:rPr>
            </w:rPrChange>
          </w:rPr>
          <w:t>type</w:t>
        </w:r>
        <w:r w:rsidRPr="00D26196">
          <w:rPr>
            <w:sz w:val="18"/>
            <w:rPrChange w:id="22292" w:author="shorny" w:date="2014-06-09T18:55:00Z">
              <w:rPr/>
            </w:rPrChange>
          </w:rPr>
          <w:t xml:space="preserve"> </w:t>
        </w:r>
        <w:r w:rsidRPr="00D26196">
          <w:rPr>
            <w:rStyle w:val="type1"/>
            <w:sz w:val="18"/>
            <w:rPrChange w:id="22293" w:author="shorny" w:date="2014-06-09T18:55:00Z">
              <w:rPr>
                <w:rStyle w:val="type1"/>
              </w:rPr>
            </w:rPrChange>
          </w:rPr>
          <w:t>varchar</w:t>
        </w:r>
        <w:r w:rsidRPr="00D26196">
          <w:rPr>
            <w:sz w:val="18"/>
            <w:rPrChange w:id="22294" w:author="shorny" w:date="2014-06-09T18:55:00Z">
              <w:rPr/>
            </w:rPrChange>
          </w:rPr>
          <w:t>(50)</w:t>
        </w:r>
      </w:ins>
    </w:p>
    <w:p w14:paraId="10D58C41" w14:textId="77777777" w:rsidR="00D26196" w:rsidRPr="00D26196" w:rsidRDefault="00D26196">
      <w:pPr>
        <w:pStyle w:val="HTMLPreformatted"/>
        <w:divId w:val="2032412305"/>
        <w:rPr>
          <w:ins w:id="22295" w:author="shorny" w:date="2014-06-09T18:54:00Z"/>
          <w:sz w:val="18"/>
          <w:rPrChange w:id="22296" w:author="shorny" w:date="2014-06-09T18:55:00Z">
            <w:rPr>
              <w:ins w:id="22297" w:author="shorny" w:date="2014-06-09T18:54:00Z"/>
            </w:rPr>
          </w:rPrChange>
        </w:rPr>
      </w:pPr>
      <w:ins w:id="22298" w:author="shorny" w:date="2014-06-09T18:54:00Z">
        <w:r w:rsidRPr="00D26196">
          <w:rPr>
            <w:sz w:val="18"/>
            <w:rPrChange w:id="22299" w:author="shorny" w:date="2014-06-09T18:55:00Z">
              <w:rPr/>
            </w:rPrChange>
          </w:rPr>
          <w:t xml:space="preserve">  ) ;</w:t>
        </w:r>
      </w:ins>
    </w:p>
    <w:p w14:paraId="6B72510F" w14:textId="77777777" w:rsidR="00D26196" w:rsidRPr="00D26196" w:rsidRDefault="00D26196">
      <w:pPr>
        <w:pStyle w:val="HTMLPreformatted"/>
        <w:divId w:val="2032412305"/>
        <w:rPr>
          <w:ins w:id="22300" w:author="shorny" w:date="2014-06-09T18:54:00Z"/>
          <w:sz w:val="18"/>
          <w:rPrChange w:id="22301" w:author="shorny" w:date="2014-06-09T18:55:00Z">
            <w:rPr>
              <w:ins w:id="22302" w:author="shorny" w:date="2014-06-09T18:54:00Z"/>
            </w:rPr>
          </w:rPrChange>
        </w:rPr>
      </w:pPr>
      <w:ins w:id="22303" w:author="shorny" w:date="2014-06-09T18:54:00Z">
        <w:r w:rsidRPr="00D26196">
          <w:rPr>
            <w:sz w:val="18"/>
            <w:rPrChange w:id="22304" w:author="shorny" w:date="2014-06-09T18:55:00Z">
              <w:rPr/>
            </w:rPrChange>
          </w:rPr>
          <w:t xml:space="preserve">  </w:t>
        </w:r>
        <w:r w:rsidRPr="00D26196">
          <w:rPr>
            <w:rStyle w:val="keyword1"/>
            <w:sz w:val="18"/>
            <w:rPrChange w:id="22305" w:author="shorny" w:date="2014-06-09T18:55:00Z">
              <w:rPr>
                <w:rStyle w:val="keyword1"/>
              </w:rPr>
            </w:rPrChange>
          </w:rPr>
          <w:t>INSERT</w:t>
        </w:r>
        <w:r w:rsidRPr="00D26196">
          <w:rPr>
            <w:sz w:val="18"/>
            <w:rPrChange w:id="22306" w:author="shorny" w:date="2014-06-09T18:55:00Z">
              <w:rPr/>
            </w:rPrChange>
          </w:rPr>
          <w:t xml:space="preserve"> </w:t>
        </w:r>
        <w:r w:rsidRPr="00D26196">
          <w:rPr>
            <w:rStyle w:val="keyword1"/>
            <w:sz w:val="18"/>
            <w:rPrChange w:id="22307" w:author="shorny" w:date="2014-06-09T18:55:00Z">
              <w:rPr>
                <w:rStyle w:val="keyword1"/>
              </w:rPr>
            </w:rPrChange>
          </w:rPr>
          <w:t>INTO</w:t>
        </w:r>
        <w:r w:rsidRPr="00D26196">
          <w:rPr>
            <w:sz w:val="18"/>
            <w:rPrChange w:id="22308" w:author="shorny" w:date="2014-06-09T18:55:00Z">
              <w:rPr/>
            </w:rPrChange>
          </w:rPr>
          <w:t xml:space="preserve"> utrans_h_expecteds (StaffID, </w:t>
        </w:r>
        <w:r w:rsidRPr="00D26196">
          <w:rPr>
            <w:rStyle w:val="keyword1"/>
            <w:sz w:val="18"/>
            <w:rPrChange w:id="22309" w:author="shorny" w:date="2014-06-09T18:55:00Z">
              <w:rPr>
                <w:rStyle w:val="keyword1"/>
              </w:rPr>
            </w:rPrChange>
          </w:rPr>
          <w:t>type</w:t>
        </w:r>
        <w:r w:rsidRPr="00D26196">
          <w:rPr>
            <w:sz w:val="18"/>
            <w:rPrChange w:id="22310" w:author="shorny" w:date="2014-06-09T18:55:00Z">
              <w:rPr/>
            </w:rPrChange>
          </w:rPr>
          <w:t>)</w:t>
        </w:r>
      </w:ins>
    </w:p>
    <w:p w14:paraId="1B9C962D" w14:textId="77777777" w:rsidR="00D26196" w:rsidRPr="00D26196" w:rsidRDefault="00D26196">
      <w:pPr>
        <w:pStyle w:val="HTMLPreformatted"/>
        <w:divId w:val="2032412305"/>
        <w:rPr>
          <w:ins w:id="22311" w:author="shorny" w:date="2014-06-09T18:54:00Z"/>
          <w:sz w:val="18"/>
          <w:rPrChange w:id="22312" w:author="shorny" w:date="2014-06-09T18:55:00Z">
            <w:rPr>
              <w:ins w:id="22313" w:author="shorny" w:date="2014-06-09T18:54:00Z"/>
            </w:rPr>
          </w:rPrChange>
        </w:rPr>
      </w:pPr>
      <w:ins w:id="22314" w:author="shorny" w:date="2014-06-09T18:54:00Z">
        <w:r w:rsidRPr="00D26196">
          <w:rPr>
            <w:sz w:val="18"/>
            <w:rPrChange w:id="22315" w:author="shorny" w:date="2014-06-09T18:55:00Z">
              <w:rPr/>
            </w:rPrChange>
          </w:rPr>
          <w:t xml:space="preserve">  </w:t>
        </w:r>
        <w:r w:rsidRPr="00D26196">
          <w:rPr>
            <w:rStyle w:val="keyword1"/>
            <w:sz w:val="18"/>
            <w:rPrChange w:id="22316" w:author="shorny" w:date="2014-06-09T18:55:00Z">
              <w:rPr>
                <w:rStyle w:val="keyword1"/>
              </w:rPr>
            </w:rPrChange>
          </w:rPr>
          <w:t>VALUES</w:t>
        </w:r>
        <w:r w:rsidRPr="00D26196">
          <w:rPr>
            <w:sz w:val="18"/>
            <w:rPrChange w:id="22317" w:author="shorny" w:date="2014-06-09T18:55:00Z">
              <w:rPr/>
            </w:rPrChange>
          </w:rPr>
          <w:t xml:space="preserve"> (1001, </w:t>
        </w:r>
        <w:r w:rsidRPr="00D26196">
          <w:rPr>
            <w:rStyle w:val="string1"/>
            <w:sz w:val="18"/>
            <w:rPrChange w:id="22318" w:author="shorny" w:date="2014-06-09T18:55:00Z">
              <w:rPr>
                <w:rStyle w:val="string1"/>
              </w:rPr>
            </w:rPrChange>
          </w:rPr>
          <w:t>'RFI'</w:t>
        </w:r>
        <w:r w:rsidRPr="00D26196">
          <w:rPr>
            <w:sz w:val="18"/>
            <w:rPrChange w:id="22319" w:author="shorny" w:date="2014-06-09T18:55:00Z">
              <w:rPr/>
            </w:rPrChange>
          </w:rPr>
          <w:t xml:space="preserve"> ) ;</w:t>
        </w:r>
      </w:ins>
    </w:p>
    <w:p w14:paraId="6139FB36" w14:textId="77777777" w:rsidR="00D26196" w:rsidRPr="00D26196" w:rsidRDefault="00D26196">
      <w:pPr>
        <w:pStyle w:val="HTMLPreformatted"/>
        <w:divId w:val="2032412305"/>
        <w:rPr>
          <w:ins w:id="22320" w:author="shorny" w:date="2014-06-09T18:54:00Z"/>
          <w:sz w:val="18"/>
          <w:rPrChange w:id="22321" w:author="shorny" w:date="2014-06-09T18:55:00Z">
            <w:rPr>
              <w:ins w:id="22322" w:author="shorny" w:date="2014-06-09T18:54:00Z"/>
            </w:rPr>
          </w:rPrChange>
        </w:rPr>
      </w:pPr>
    </w:p>
    <w:p w14:paraId="08672FAC" w14:textId="77777777" w:rsidR="00D26196" w:rsidRPr="00D26196" w:rsidRDefault="00D26196">
      <w:pPr>
        <w:pStyle w:val="HTMLPreformatted"/>
        <w:divId w:val="2032412305"/>
        <w:rPr>
          <w:ins w:id="22323" w:author="shorny" w:date="2014-06-09T18:54:00Z"/>
          <w:rStyle w:val="comment1"/>
          <w:sz w:val="18"/>
          <w:rPrChange w:id="22324" w:author="shorny" w:date="2014-06-09T18:55:00Z">
            <w:rPr>
              <w:ins w:id="22325" w:author="shorny" w:date="2014-06-09T18:54:00Z"/>
              <w:rStyle w:val="comment1"/>
            </w:rPr>
          </w:rPrChange>
        </w:rPr>
      </w:pPr>
      <w:ins w:id="22326" w:author="shorny" w:date="2014-06-09T18:54:00Z">
        <w:r w:rsidRPr="00D26196">
          <w:rPr>
            <w:sz w:val="18"/>
            <w:rPrChange w:id="22327" w:author="shorny" w:date="2014-06-09T18:55:00Z">
              <w:rPr>
                <w:color w:val="B22222"/>
              </w:rPr>
            </w:rPrChange>
          </w:rPr>
          <w:t xml:space="preserve">  </w:t>
        </w:r>
        <w:r w:rsidRPr="00D26196">
          <w:rPr>
            <w:rStyle w:val="comment1"/>
            <w:sz w:val="18"/>
            <w:rPrChange w:id="22328" w:author="shorny" w:date="2014-06-09T18:55:00Z">
              <w:rPr>
                <w:rStyle w:val="comment1"/>
              </w:rPr>
            </w:rPrChange>
          </w:rPr>
          <w:t>-- create another temporary table that lists the differences between expected</w:t>
        </w:r>
      </w:ins>
    </w:p>
    <w:p w14:paraId="799C7FEB" w14:textId="77777777" w:rsidR="00D26196" w:rsidRPr="00D26196" w:rsidRDefault="00D26196">
      <w:pPr>
        <w:pStyle w:val="HTMLPreformatted"/>
        <w:divId w:val="2032412305"/>
        <w:rPr>
          <w:ins w:id="22329" w:author="shorny" w:date="2014-06-09T18:54:00Z"/>
          <w:rStyle w:val="comment1"/>
          <w:sz w:val="18"/>
          <w:rPrChange w:id="22330" w:author="shorny" w:date="2014-06-09T18:55:00Z">
            <w:rPr>
              <w:ins w:id="22331" w:author="shorny" w:date="2014-06-09T18:54:00Z"/>
              <w:rStyle w:val="comment1"/>
            </w:rPr>
          </w:rPrChange>
        </w:rPr>
      </w:pPr>
      <w:ins w:id="22332" w:author="shorny" w:date="2014-06-09T18:54:00Z">
        <w:r w:rsidRPr="00D26196">
          <w:rPr>
            <w:sz w:val="18"/>
            <w:rPrChange w:id="22333" w:author="shorny" w:date="2014-06-09T18:55:00Z">
              <w:rPr>
                <w:color w:val="B22222"/>
              </w:rPr>
            </w:rPrChange>
          </w:rPr>
          <w:t xml:space="preserve">  </w:t>
        </w:r>
        <w:r w:rsidRPr="00D26196">
          <w:rPr>
            <w:rStyle w:val="comment1"/>
            <w:sz w:val="18"/>
            <w:rPrChange w:id="22334" w:author="shorny" w:date="2014-06-09T18:55:00Z">
              <w:rPr>
                <w:rStyle w:val="comment1"/>
              </w:rPr>
            </w:rPrChange>
          </w:rPr>
          <w:t>-- results and actuals</w:t>
        </w:r>
      </w:ins>
    </w:p>
    <w:p w14:paraId="03E4618C" w14:textId="77777777" w:rsidR="00D26196" w:rsidRPr="00D26196" w:rsidRDefault="00D26196">
      <w:pPr>
        <w:pStyle w:val="HTMLPreformatted"/>
        <w:divId w:val="2032412305"/>
        <w:rPr>
          <w:ins w:id="22335" w:author="shorny" w:date="2014-06-09T18:54:00Z"/>
          <w:sz w:val="18"/>
          <w:rPrChange w:id="22336" w:author="shorny" w:date="2014-06-09T18:55:00Z">
            <w:rPr>
              <w:ins w:id="22337" w:author="shorny" w:date="2014-06-09T18:54:00Z"/>
            </w:rPr>
          </w:rPrChange>
        </w:rPr>
      </w:pPr>
      <w:ins w:id="22338" w:author="shorny" w:date="2014-06-09T18:54:00Z">
        <w:r w:rsidRPr="00D26196">
          <w:rPr>
            <w:sz w:val="18"/>
            <w:rPrChange w:id="22339" w:author="shorny" w:date="2014-06-09T18:55:00Z">
              <w:rPr/>
            </w:rPrChange>
          </w:rPr>
          <w:t xml:space="preserve">  </w:t>
        </w:r>
        <w:r w:rsidRPr="00D26196">
          <w:rPr>
            <w:rStyle w:val="keyword1"/>
            <w:sz w:val="18"/>
            <w:rPrChange w:id="22340" w:author="shorny" w:date="2014-06-09T18:55:00Z">
              <w:rPr>
                <w:rStyle w:val="keyword1"/>
              </w:rPr>
            </w:rPrChange>
          </w:rPr>
          <w:t>CREATE</w:t>
        </w:r>
        <w:r w:rsidRPr="00D26196">
          <w:rPr>
            <w:sz w:val="18"/>
            <w:rPrChange w:id="22341" w:author="shorny" w:date="2014-06-09T18:55:00Z">
              <w:rPr/>
            </w:rPrChange>
          </w:rPr>
          <w:t xml:space="preserve"> </w:t>
        </w:r>
        <w:r w:rsidRPr="00D26196">
          <w:rPr>
            <w:rStyle w:val="keyword1"/>
            <w:sz w:val="18"/>
            <w:rPrChange w:id="22342" w:author="shorny" w:date="2014-06-09T18:55:00Z">
              <w:rPr>
                <w:rStyle w:val="keyword1"/>
              </w:rPr>
            </w:rPrChange>
          </w:rPr>
          <w:t>TEMPORARY</w:t>
        </w:r>
        <w:r w:rsidRPr="00D26196">
          <w:rPr>
            <w:sz w:val="18"/>
            <w:rPrChange w:id="22343" w:author="shorny" w:date="2014-06-09T18:55:00Z">
              <w:rPr/>
            </w:rPrChange>
          </w:rPr>
          <w:t xml:space="preserve"> </w:t>
        </w:r>
        <w:r w:rsidRPr="00D26196">
          <w:rPr>
            <w:rStyle w:val="keyword1"/>
            <w:sz w:val="18"/>
            <w:rPrChange w:id="22344" w:author="shorny" w:date="2014-06-09T18:55:00Z">
              <w:rPr>
                <w:rStyle w:val="keyword1"/>
              </w:rPr>
            </w:rPrChange>
          </w:rPr>
          <w:t>TABLE</w:t>
        </w:r>
        <w:r w:rsidRPr="00D26196">
          <w:rPr>
            <w:sz w:val="18"/>
            <w:rPrChange w:id="22345" w:author="shorny" w:date="2014-06-09T18:55:00Z">
              <w:rPr/>
            </w:rPrChange>
          </w:rPr>
          <w:t xml:space="preserve"> </w:t>
        </w:r>
        <w:r w:rsidRPr="00D26196">
          <w:rPr>
            <w:rStyle w:val="function-name1"/>
            <w:sz w:val="18"/>
            <w:rPrChange w:id="22346" w:author="shorny" w:date="2014-06-09T18:55:00Z">
              <w:rPr>
                <w:rStyle w:val="function-name1"/>
              </w:rPr>
            </w:rPrChange>
          </w:rPr>
          <w:t>utrans_h_problems</w:t>
        </w:r>
      </w:ins>
    </w:p>
    <w:p w14:paraId="6B7EDF0B" w14:textId="77777777" w:rsidR="00D26196" w:rsidRPr="00D26196" w:rsidRDefault="00D26196">
      <w:pPr>
        <w:pStyle w:val="HTMLPreformatted"/>
        <w:divId w:val="2032412305"/>
        <w:rPr>
          <w:ins w:id="22347" w:author="shorny" w:date="2014-06-09T18:54:00Z"/>
          <w:sz w:val="18"/>
          <w:rPrChange w:id="22348" w:author="shorny" w:date="2014-06-09T18:55:00Z">
            <w:rPr>
              <w:ins w:id="22349" w:author="shorny" w:date="2014-06-09T18:54:00Z"/>
            </w:rPr>
          </w:rPrChange>
        </w:rPr>
      </w:pPr>
      <w:ins w:id="22350" w:author="shorny" w:date="2014-06-09T18:54:00Z">
        <w:r w:rsidRPr="00D26196">
          <w:rPr>
            <w:sz w:val="18"/>
            <w:rPrChange w:id="22351" w:author="shorny" w:date="2014-06-09T18:55:00Z">
              <w:rPr/>
            </w:rPrChange>
          </w:rPr>
          <w:t xml:space="preserve">  </w:t>
        </w:r>
        <w:r w:rsidRPr="00D26196">
          <w:rPr>
            <w:rStyle w:val="keyword1"/>
            <w:sz w:val="18"/>
            <w:rPrChange w:id="22352" w:author="shorny" w:date="2014-06-09T18:55:00Z">
              <w:rPr>
                <w:rStyle w:val="keyword1"/>
              </w:rPr>
            </w:rPrChange>
          </w:rPr>
          <w:t>SELECT</w:t>
        </w:r>
        <w:r w:rsidRPr="00D26196">
          <w:rPr>
            <w:sz w:val="18"/>
            <w:rPrChange w:id="22353" w:author="shorny" w:date="2014-06-09T18:55:00Z">
              <w:rPr/>
            </w:rPrChange>
          </w:rPr>
          <w:t xml:space="preserve"> problems.*</w:t>
        </w:r>
      </w:ins>
    </w:p>
    <w:p w14:paraId="7D3FA91F" w14:textId="77777777" w:rsidR="00D26196" w:rsidRPr="00D26196" w:rsidRDefault="00D26196">
      <w:pPr>
        <w:pStyle w:val="HTMLPreformatted"/>
        <w:divId w:val="2032412305"/>
        <w:rPr>
          <w:ins w:id="22354" w:author="shorny" w:date="2014-06-09T18:54:00Z"/>
          <w:sz w:val="18"/>
          <w:rPrChange w:id="22355" w:author="shorny" w:date="2014-06-09T18:55:00Z">
            <w:rPr>
              <w:ins w:id="22356" w:author="shorny" w:date="2014-06-09T18:54:00Z"/>
            </w:rPr>
          </w:rPrChange>
        </w:rPr>
      </w:pPr>
      <w:ins w:id="22357" w:author="shorny" w:date="2014-06-09T18:54:00Z">
        <w:r w:rsidRPr="00D26196">
          <w:rPr>
            <w:sz w:val="18"/>
            <w:rPrChange w:id="22358" w:author="shorny" w:date="2014-06-09T18:55:00Z">
              <w:rPr/>
            </w:rPrChange>
          </w:rPr>
          <w:t xml:space="preserve">  </w:t>
        </w:r>
        <w:r w:rsidRPr="00D26196">
          <w:rPr>
            <w:rStyle w:val="keyword1"/>
            <w:sz w:val="18"/>
            <w:rPrChange w:id="22359" w:author="shorny" w:date="2014-06-09T18:55:00Z">
              <w:rPr>
                <w:rStyle w:val="keyword1"/>
              </w:rPr>
            </w:rPrChange>
          </w:rPr>
          <w:t>FROM</w:t>
        </w:r>
      </w:ins>
    </w:p>
    <w:p w14:paraId="0E47FB55" w14:textId="77777777" w:rsidR="00D26196" w:rsidRPr="00D26196" w:rsidRDefault="00D26196">
      <w:pPr>
        <w:pStyle w:val="HTMLPreformatted"/>
        <w:divId w:val="2032412305"/>
        <w:rPr>
          <w:ins w:id="22360" w:author="shorny" w:date="2014-06-09T18:54:00Z"/>
          <w:sz w:val="18"/>
          <w:rPrChange w:id="22361" w:author="shorny" w:date="2014-06-09T18:55:00Z">
            <w:rPr>
              <w:ins w:id="22362" w:author="shorny" w:date="2014-06-09T18:54:00Z"/>
            </w:rPr>
          </w:rPrChange>
        </w:rPr>
      </w:pPr>
      <w:ins w:id="22363" w:author="shorny" w:date="2014-06-09T18:54:00Z">
        <w:r w:rsidRPr="00D26196">
          <w:rPr>
            <w:sz w:val="18"/>
            <w:rPrChange w:id="22364" w:author="shorny" w:date="2014-06-09T18:55:00Z">
              <w:rPr/>
            </w:rPrChange>
          </w:rPr>
          <w:t xml:space="preserve">  (</w:t>
        </w:r>
      </w:ins>
    </w:p>
    <w:p w14:paraId="7A81A319" w14:textId="77777777" w:rsidR="00D26196" w:rsidRPr="00D26196" w:rsidRDefault="00D26196">
      <w:pPr>
        <w:pStyle w:val="HTMLPreformatted"/>
        <w:divId w:val="2032412305"/>
        <w:rPr>
          <w:ins w:id="22365" w:author="shorny" w:date="2014-06-09T18:54:00Z"/>
          <w:sz w:val="18"/>
          <w:rPrChange w:id="22366" w:author="shorny" w:date="2014-06-09T18:55:00Z">
            <w:rPr>
              <w:ins w:id="22367" w:author="shorny" w:date="2014-06-09T18:54:00Z"/>
            </w:rPr>
          </w:rPrChange>
        </w:rPr>
      </w:pPr>
      <w:ins w:id="22368" w:author="shorny" w:date="2014-06-09T18:54:00Z">
        <w:r w:rsidRPr="00D26196">
          <w:rPr>
            <w:sz w:val="18"/>
            <w:rPrChange w:id="22369" w:author="shorny" w:date="2014-06-09T18:55:00Z">
              <w:rPr/>
            </w:rPrChange>
          </w:rPr>
          <w:t xml:space="preserve">      </w:t>
        </w:r>
        <w:r w:rsidRPr="00D26196">
          <w:rPr>
            <w:rStyle w:val="keyword1"/>
            <w:sz w:val="18"/>
            <w:rPrChange w:id="22370" w:author="shorny" w:date="2014-06-09T18:55:00Z">
              <w:rPr>
                <w:rStyle w:val="keyword1"/>
              </w:rPr>
            </w:rPrChange>
          </w:rPr>
          <w:t>SELECT</w:t>
        </w:r>
        <w:r w:rsidRPr="00D26196">
          <w:rPr>
            <w:sz w:val="18"/>
            <w:rPrChange w:id="22371" w:author="shorny" w:date="2014-06-09T18:55:00Z">
              <w:rPr/>
            </w:rPrChange>
          </w:rPr>
          <w:t xml:space="preserve"> actuals.*</w:t>
        </w:r>
      </w:ins>
    </w:p>
    <w:p w14:paraId="5A5AF143" w14:textId="77777777" w:rsidR="00D26196" w:rsidRPr="00D26196" w:rsidRDefault="00D26196">
      <w:pPr>
        <w:pStyle w:val="HTMLPreformatted"/>
        <w:divId w:val="2032412305"/>
        <w:rPr>
          <w:ins w:id="22372" w:author="shorny" w:date="2014-06-09T18:54:00Z"/>
          <w:sz w:val="18"/>
          <w:rPrChange w:id="22373" w:author="shorny" w:date="2014-06-09T18:55:00Z">
            <w:rPr>
              <w:ins w:id="22374" w:author="shorny" w:date="2014-06-09T18:54:00Z"/>
            </w:rPr>
          </w:rPrChange>
        </w:rPr>
      </w:pPr>
      <w:ins w:id="22375" w:author="shorny" w:date="2014-06-09T18:54:00Z">
        <w:r w:rsidRPr="00D26196">
          <w:rPr>
            <w:sz w:val="18"/>
            <w:rPrChange w:id="22376" w:author="shorny" w:date="2014-06-09T18:55:00Z">
              <w:rPr/>
            </w:rPrChange>
          </w:rPr>
          <w:t xml:space="preserve">      </w:t>
        </w:r>
        <w:r w:rsidRPr="00D26196">
          <w:rPr>
            <w:rStyle w:val="keyword1"/>
            <w:sz w:val="18"/>
            <w:rPrChange w:id="22377" w:author="shorny" w:date="2014-06-09T18:55:00Z">
              <w:rPr>
                <w:rStyle w:val="keyword1"/>
              </w:rPr>
            </w:rPrChange>
          </w:rPr>
          <w:t>FROM</w:t>
        </w:r>
        <w:r w:rsidRPr="00D26196">
          <w:rPr>
            <w:sz w:val="18"/>
            <w:rPrChange w:id="22378" w:author="shorny" w:date="2014-06-09T18:55:00Z">
              <w:rPr/>
            </w:rPrChange>
          </w:rPr>
          <w:t xml:space="preserve"> utrans_h_actuals actuals</w:t>
        </w:r>
      </w:ins>
    </w:p>
    <w:p w14:paraId="6DE688DB" w14:textId="77777777" w:rsidR="00D26196" w:rsidRPr="00D26196" w:rsidRDefault="00D26196">
      <w:pPr>
        <w:pStyle w:val="HTMLPreformatted"/>
        <w:divId w:val="2032412305"/>
        <w:rPr>
          <w:ins w:id="22379" w:author="shorny" w:date="2014-06-09T18:54:00Z"/>
          <w:sz w:val="18"/>
          <w:rPrChange w:id="22380" w:author="shorny" w:date="2014-06-09T18:55:00Z">
            <w:rPr>
              <w:ins w:id="22381" w:author="shorny" w:date="2014-06-09T18:54:00Z"/>
            </w:rPr>
          </w:rPrChange>
        </w:rPr>
      </w:pPr>
      <w:ins w:id="22382" w:author="shorny" w:date="2014-06-09T18:54:00Z">
        <w:r w:rsidRPr="00D26196">
          <w:rPr>
            <w:sz w:val="18"/>
            <w:rPrChange w:id="22383" w:author="shorny" w:date="2014-06-09T18:55:00Z">
              <w:rPr/>
            </w:rPrChange>
          </w:rPr>
          <w:t xml:space="preserve">      </w:t>
        </w:r>
        <w:r w:rsidRPr="00D26196">
          <w:rPr>
            <w:rStyle w:val="keyword1"/>
            <w:sz w:val="18"/>
            <w:rPrChange w:id="22384" w:author="shorny" w:date="2014-06-09T18:55:00Z">
              <w:rPr>
                <w:rStyle w:val="keyword1"/>
              </w:rPr>
            </w:rPrChange>
          </w:rPr>
          <w:t>UNION</w:t>
        </w:r>
        <w:r w:rsidRPr="00D26196">
          <w:rPr>
            <w:sz w:val="18"/>
            <w:rPrChange w:id="22385" w:author="shorny" w:date="2014-06-09T18:55:00Z">
              <w:rPr/>
            </w:rPrChange>
          </w:rPr>
          <w:t xml:space="preserve"> </w:t>
        </w:r>
        <w:r w:rsidRPr="00D26196">
          <w:rPr>
            <w:rStyle w:val="keyword1"/>
            <w:sz w:val="18"/>
            <w:rPrChange w:id="22386" w:author="shorny" w:date="2014-06-09T18:55:00Z">
              <w:rPr>
                <w:rStyle w:val="keyword1"/>
              </w:rPr>
            </w:rPrChange>
          </w:rPr>
          <w:t>ALL</w:t>
        </w:r>
      </w:ins>
    </w:p>
    <w:p w14:paraId="401D1A84" w14:textId="77777777" w:rsidR="00D26196" w:rsidRPr="00D26196" w:rsidRDefault="00D26196">
      <w:pPr>
        <w:pStyle w:val="HTMLPreformatted"/>
        <w:divId w:val="2032412305"/>
        <w:rPr>
          <w:ins w:id="22387" w:author="shorny" w:date="2014-06-09T18:54:00Z"/>
          <w:sz w:val="18"/>
          <w:rPrChange w:id="22388" w:author="shorny" w:date="2014-06-09T18:55:00Z">
            <w:rPr>
              <w:ins w:id="22389" w:author="shorny" w:date="2014-06-09T18:54:00Z"/>
            </w:rPr>
          </w:rPrChange>
        </w:rPr>
      </w:pPr>
      <w:ins w:id="22390" w:author="shorny" w:date="2014-06-09T18:54:00Z">
        <w:r w:rsidRPr="00D26196">
          <w:rPr>
            <w:sz w:val="18"/>
            <w:rPrChange w:id="22391" w:author="shorny" w:date="2014-06-09T18:55:00Z">
              <w:rPr/>
            </w:rPrChange>
          </w:rPr>
          <w:t xml:space="preserve">      </w:t>
        </w:r>
        <w:r w:rsidRPr="00D26196">
          <w:rPr>
            <w:rStyle w:val="keyword1"/>
            <w:sz w:val="18"/>
            <w:rPrChange w:id="22392" w:author="shorny" w:date="2014-06-09T18:55:00Z">
              <w:rPr>
                <w:rStyle w:val="keyword1"/>
              </w:rPr>
            </w:rPrChange>
          </w:rPr>
          <w:t>SELECT</w:t>
        </w:r>
        <w:r w:rsidRPr="00D26196">
          <w:rPr>
            <w:sz w:val="18"/>
            <w:rPrChange w:id="22393" w:author="shorny" w:date="2014-06-09T18:55:00Z">
              <w:rPr/>
            </w:rPrChange>
          </w:rPr>
          <w:t xml:space="preserve"> expecteds.*</w:t>
        </w:r>
      </w:ins>
    </w:p>
    <w:p w14:paraId="378F1571" w14:textId="77777777" w:rsidR="00D26196" w:rsidRPr="00D26196" w:rsidRDefault="00D26196">
      <w:pPr>
        <w:pStyle w:val="HTMLPreformatted"/>
        <w:divId w:val="2032412305"/>
        <w:rPr>
          <w:ins w:id="22394" w:author="shorny" w:date="2014-06-09T18:54:00Z"/>
          <w:sz w:val="18"/>
          <w:rPrChange w:id="22395" w:author="shorny" w:date="2014-06-09T18:55:00Z">
            <w:rPr>
              <w:ins w:id="22396" w:author="shorny" w:date="2014-06-09T18:54:00Z"/>
            </w:rPr>
          </w:rPrChange>
        </w:rPr>
      </w:pPr>
      <w:ins w:id="22397" w:author="shorny" w:date="2014-06-09T18:54:00Z">
        <w:r w:rsidRPr="00D26196">
          <w:rPr>
            <w:sz w:val="18"/>
            <w:rPrChange w:id="22398" w:author="shorny" w:date="2014-06-09T18:55:00Z">
              <w:rPr/>
            </w:rPrChange>
          </w:rPr>
          <w:t xml:space="preserve">      </w:t>
        </w:r>
        <w:r w:rsidRPr="00D26196">
          <w:rPr>
            <w:rStyle w:val="keyword1"/>
            <w:sz w:val="18"/>
            <w:rPrChange w:id="22399" w:author="shorny" w:date="2014-06-09T18:55:00Z">
              <w:rPr>
                <w:rStyle w:val="keyword1"/>
              </w:rPr>
            </w:rPrChange>
          </w:rPr>
          <w:t>FROM</w:t>
        </w:r>
        <w:r w:rsidRPr="00D26196">
          <w:rPr>
            <w:sz w:val="18"/>
            <w:rPrChange w:id="22400" w:author="shorny" w:date="2014-06-09T18:55:00Z">
              <w:rPr/>
            </w:rPrChange>
          </w:rPr>
          <w:t xml:space="preserve"> utrans_h_expecteds expecteds</w:t>
        </w:r>
      </w:ins>
    </w:p>
    <w:p w14:paraId="07366194" w14:textId="77777777" w:rsidR="00D26196" w:rsidRPr="00D26196" w:rsidRDefault="00D26196">
      <w:pPr>
        <w:pStyle w:val="HTMLPreformatted"/>
        <w:divId w:val="2032412305"/>
        <w:rPr>
          <w:ins w:id="22401" w:author="shorny" w:date="2014-06-09T18:54:00Z"/>
          <w:sz w:val="18"/>
          <w:rPrChange w:id="22402" w:author="shorny" w:date="2014-06-09T18:55:00Z">
            <w:rPr>
              <w:ins w:id="22403" w:author="shorny" w:date="2014-06-09T18:54:00Z"/>
            </w:rPr>
          </w:rPrChange>
        </w:rPr>
      </w:pPr>
      <w:ins w:id="22404" w:author="shorny" w:date="2014-06-09T18:54:00Z">
        <w:r w:rsidRPr="00D26196">
          <w:rPr>
            <w:sz w:val="18"/>
            <w:rPrChange w:id="22405" w:author="shorny" w:date="2014-06-09T18:55:00Z">
              <w:rPr/>
            </w:rPrChange>
          </w:rPr>
          <w:lastRenderedPageBreak/>
          <w:t xml:space="preserve">  )  problems</w:t>
        </w:r>
      </w:ins>
    </w:p>
    <w:p w14:paraId="4C4A0FDB" w14:textId="77777777" w:rsidR="00D26196" w:rsidRPr="00D26196" w:rsidRDefault="00D26196">
      <w:pPr>
        <w:pStyle w:val="HTMLPreformatted"/>
        <w:divId w:val="2032412305"/>
        <w:rPr>
          <w:ins w:id="22406" w:author="shorny" w:date="2014-06-09T18:54:00Z"/>
          <w:sz w:val="18"/>
          <w:rPrChange w:id="22407" w:author="shorny" w:date="2014-06-09T18:55:00Z">
            <w:rPr>
              <w:ins w:id="22408" w:author="shorny" w:date="2014-06-09T18:54:00Z"/>
            </w:rPr>
          </w:rPrChange>
        </w:rPr>
      </w:pPr>
      <w:ins w:id="22409" w:author="shorny" w:date="2014-06-09T18:54:00Z">
        <w:r w:rsidRPr="00D26196">
          <w:rPr>
            <w:sz w:val="18"/>
            <w:rPrChange w:id="22410" w:author="shorny" w:date="2014-06-09T18:55:00Z">
              <w:rPr/>
            </w:rPrChange>
          </w:rPr>
          <w:t xml:space="preserve">  </w:t>
        </w:r>
        <w:r w:rsidRPr="00D26196">
          <w:rPr>
            <w:rStyle w:val="keyword1"/>
            <w:sz w:val="18"/>
            <w:rPrChange w:id="22411" w:author="shorny" w:date="2014-06-09T18:55:00Z">
              <w:rPr>
                <w:rStyle w:val="keyword1"/>
              </w:rPr>
            </w:rPrChange>
          </w:rPr>
          <w:t>GROUP</w:t>
        </w:r>
        <w:r w:rsidRPr="00D26196">
          <w:rPr>
            <w:sz w:val="18"/>
            <w:rPrChange w:id="22412" w:author="shorny" w:date="2014-06-09T18:55:00Z">
              <w:rPr/>
            </w:rPrChange>
          </w:rPr>
          <w:t xml:space="preserve"> </w:t>
        </w:r>
        <w:r w:rsidRPr="00D26196">
          <w:rPr>
            <w:rStyle w:val="keyword1"/>
            <w:sz w:val="18"/>
            <w:rPrChange w:id="22413" w:author="shorny" w:date="2014-06-09T18:55:00Z">
              <w:rPr>
                <w:rStyle w:val="keyword1"/>
              </w:rPr>
            </w:rPrChange>
          </w:rPr>
          <w:t>BY</w:t>
        </w:r>
        <w:r w:rsidRPr="00D26196">
          <w:rPr>
            <w:sz w:val="18"/>
            <w:rPrChange w:id="22414" w:author="shorny" w:date="2014-06-09T18:55:00Z">
              <w:rPr/>
            </w:rPrChange>
          </w:rPr>
          <w:t xml:space="preserve"> problems.StaffID</w:t>
        </w:r>
      </w:ins>
    </w:p>
    <w:p w14:paraId="504F1B06" w14:textId="77777777" w:rsidR="00D26196" w:rsidRPr="00D26196" w:rsidRDefault="00D26196">
      <w:pPr>
        <w:pStyle w:val="HTMLPreformatted"/>
        <w:divId w:val="2032412305"/>
        <w:rPr>
          <w:ins w:id="22415" w:author="shorny" w:date="2014-06-09T18:54:00Z"/>
          <w:sz w:val="18"/>
          <w:rPrChange w:id="22416" w:author="shorny" w:date="2014-06-09T18:55:00Z">
            <w:rPr>
              <w:ins w:id="22417" w:author="shorny" w:date="2014-06-09T18:54:00Z"/>
            </w:rPr>
          </w:rPrChange>
        </w:rPr>
      </w:pPr>
      <w:ins w:id="22418" w:author="shorny" w:date="2014-06-09T18:54:00Z">
        <w:r w:rsidRPr="00D26196">
          <w:rPr>
            <w:sz w:val="18"/>
            <w:rPrChange w:id="22419" w:author="shorny" w:date="2014-06-09T18:55:00Z">
              <w:rPr/>
            </w:rPrChange>
          </w:rPr>
          <w:t xml:space="preserve">  </w:t>
        </w:r>
        <w:r w:rsidRPr="00D26196">
          <w:rPr>
            <w:rStyle w:val="keyword1"/>
            <w:sz w:val="18"/>
            <w:rPrChange w:id="22420" w:author="shorny" w:date="2014-06-09T18:55:00Z">
              <w:rPr>
                <w:rStyle w:val="keyword1"/>
              </w:rPr>
            </w:rPrChange>
          </w:rPr>
          <w:t>HAVING</w:t>
        </w:r>
        <w:r w:rsidRPr="00D26196">
          <w:rPr>
            <w:sz w:val="18"/>
            <w:rPrChange w:id="22421" w:author="shorny" w:date="2014-06-09T18:55:00Z">
              <w:rPr/>
            </w:rPrChange>
          </w:rPr>
          <w:t xml:space="preserve"> </w:t>
        </w:r>
        <w:r w:rsidRPr="00D26196">
          <w:rPr>
            <w:rStyle w:val="builtin1"/>
            <w:sz w:val="18"/>
            <w:rPrChange w:id="22422" w:author="shorny" w:date="2014-06-09T18:55:00Z">
              <w:rPr>
                <w:rStyle w:val="builtin1"/>
              </w:rPr>
            </w:rPrChange>
          </w:rPr>
          <w:t>COUNT</w:t>
        </w:r>
        <w:r w:rsidRPr="00D26196">
          <w:rPr>
            <w:sz w:val="18"/>
            <w:rPrChange w:id="22423" w:author="shorny" w:date="2014-06-09T18:55:00Z">
              <w:rPr/>
            </w:rPrChange>
          </w:rPr>
          <w:t>(*) = 1</w:t>
        </w:r>
      </w:ins>
    </w:p>
    <w:p w14:paraId="05CCA68D" w14:textId="77777777" w:rsidR="00D26196" w:rsidRPr="00D26196" w:rsidRDefault="00D26196">
      <w:pPr>
        <w:pStyle w:val="HTMLPreformatted"/>
        <w:divId w:val="2032412305"/>
        <w:rPr>
          <w:ins w:id="22424" w:author="shorny" w:date="2014-06-09T18:54:00Z"/>
          <w:sz w:val="18"/>
          <w:rPrChange w:id="22425" w:author="shorny" w:date="2014-06-09T18:55:00Z">
            <w:rPr>
              <w:ins w:id="22426" w:author="shorny" w:date="2014-06-09T18:54:00Z"/>
            </w:rPr>
          </w:rPrChange>
        </w:rPr>
      </w:pPr>
      <w:ins w:id="22427" w:author="shorny" w:date="2014-06-09T18:54:00Z">
        <w:r w:rsidRPr="00D26196">
          <w:rPr>
            <w:sz w:val="18"/>
            <w:rPrChange w:id="22428" w:author="shorny" w:date="2014-06-09T18:55:00Z">
              <w:rPr/>
            </w:rPrChange>
          </w:rPr>
          <w:t xml:space="preserve">  </w:t>
        </w:r>
        <w:r w:rsidRPr="00D26196">
          <w:rPr>
            <w:rStyle w:val="keyword1"/>
            <w:sz w:val="18"/>
            <w:rPrChange w:id="22429" w:author="shorny" w:date="2014-06-09T18:55:00Z">
              <w:rPr>
                <w:rStyle w:val="keyword1"/>
              </w:rPr>
            </w:rPrChange>
          </w:rPr>
          <w:t>ORDER</w:t>
        </w:r>
        <w:r w:rsidRPr="00D26196">
          <w:rPr>
            <w:sz w:val="18"/>
            <w:rPrChange w:id="22430" w:author="shorny" w:date="2014-06-09T18:55:00Z">
              <w:rPr/>
            </w:rPrChange>
          </w:rPr>
          <w:t xml:space="preserve"> </w:t>
        </w:r>
        <w:r w:rsidRPr="00D26196">
          <w:rPr>
            <w:rStyle w:val="keyword1"/>
            <w:sz w:val="18"/>
            <w:rPrChange w:id="22431" w:author="shorny" w:date="2014-06-09T18:55:00Z">
              <w:rPr>
                <w:rStyle w:val="keyword1"/>
              </w:rPr>
            </w:rPrChange>
          </w:rPr>
          <w:t>BY</w:t>
        </w:r>
        <w:r w:rsidRPr="00D26196">
          <w:rPr>
            <w:sz w:val="18"/>
            <w:rPrChange w:id="22432" w:author="shorny" w:date="2014-06-09T18:55:00Z">
              <w:rPr/>
            </w:rPrChange>
          </w:rPr>
          <w:t xml:space="preserve"> problems.StaffID ;</w:t>
        </w:r>
      </w:ins>
    </w:p>
    <w:p w14:paraId="171E1BE2" w14:textId="77777777" w:rsidR="00D26196" w:rsidRPr="00D26196" w:rsidRDefault="00D26196">
      <w:pPr>
        <w:pStyle w:val="HTMLPreformatted"/>
        <w:divId w:val="2032412305"/>
        <w:rPr>
          <w:ins w:id="22433" w:author="shorny" w:date="2014-06-09T18:54:00Z"/>
          <w:sz w:val="18"/>
          <w:rPrChange w:id="22434" w:author="shorny" w:date="2014-06-09T18:55:00Z">
            <w:rPr>
              <w:ins w:id="22435" w:author="shorny" w:date="2014-06-09T18:54:00Z"/>
            </w:rPr>
          </w:rPrChange>
        </w:rPr>
      </w:pPr>
    </w:p>
    <w:p w14:paraId="79206A77" w14:textId="77777777" w:rsidR="00D26196" w:rsidRPr="00D26196" w:rsidRDefault="00D26196">
      <w:pPr>
        <w:pStyle w:val="HTMLPreformatted"/>
        <w:divId w:val="2032412305"/>
        <w:rPr>
          <w:ins w:id="22436" w:author="shorny" w:date="2014-06-09T18:54:00Z"/>
          <w:rStyle w:val="comment1"/>
          <w:sz w:val="18"/>
          <w:rPrChange w:id="22437" w:author="shorny" w:date="2014-06-09T18:55:00Z">
            <w:rPr>
              <w:ins w:id="22438" w:author="shorny" w:date="2014-06-09T18:54:00Z"/>
              <w:rStyle w:val="comment1"/>
            </w:rPr>
          </w:rPrChange>
        </w:rPr>
      </w:pPr>
      <w:ins w:id="22439" w:author="shorny" w:date="2014-06-09T18:54:00Z">
        <w:r w:rsidRPr="00D26196">
          <w:rPr>
            <w:sz w:val="18"/>
            <w:rPrChange w:id="22440" w:author="shorny" w:date="2014-06-09T18:55:00Z">
              <w:rPr>
                <w:color w:val="B22222"/>
              </w:rPr>
            </w:rPrChange>
          </w:rPr>
          <w:t xml:space="preserve">  </w:t>
        </w:r>
        <w:r w:rsidRPr="00D26196">
          <w:rPr>
            <w:rStyle w:val="comment1"/>
            <w:sz w:val="18"/>
            <w:rPrChange w:id="22441" w:author="shorny" w:date="2014-06-09T18:55:00Z">
              <w:rPr>
                <w:rStyle w:val="comment1"/>
              </w:rPr>
            </w:rPrChange>
          </w:rPr>
          <w:t>-- report an error if the 'problems' table isn't empty</w:t>
        </w:r>
      </w:ins>
    </w:p>
    <w:p w14:paraId="6BA14E5D" w14:textId="77777777" w:rsidR="00D26196" w:rsidRPr="00D26196" w:rsidRDefault="00D26196">
      <w:pPr>
        <w:pStyle w:val="HTMLPreformatted"/>
        <w:divId w:val="2032412305"/>
        <w:rPr>
          <w:ins w:id="22442" w:author="shorny" w:date="2014-06-09T18:54:00Z"/>
          <w:sz w:val="18"/>
          <w:rPrChange w:id="22443" w:author="shorny" w:date="2014-06-09T18:55:00Z">
            <w:rPr>
              <w:ins w:id="22444" w:author="shorny" w:date="2014-06-09T18:54:00Z"/>
            </w:rPr>
          </w:rPrChange>
        </w:rPr>
      </w:pPr>
      <w:ins w:id="22445" w:author="shorny" w:date="2014-06-09T18:54:00Z">
        <w:r w:rsidRPr="00D26196">
          <w:rPr>
            <w:sz w:val="18"/>
            <w:rPrChange w:id="22446" w:author="shorny" w:date="2014-06-09T18:55:00Z">
              <w:rPr/>
            </w:rPrChange>
          </w:rPr>
          <w:t xml:space="preserve">  </w:t>
        </w:r>
        <w:r w:rsidRPr="00D26196">
          <w:rPr>
            <w:rStyle w:val="keyword1"/>
            <w:sz w:val="18"/>
            <w:rPrChange w:id="22447" w:author="shorny" w:date="2014-06-09T18:55:00Z">
              <w:rPr>
                <w:rStyle w:val="keyword1"/>
              </w:rPr>
            </w:rPrChange>
          </w:rPr>
          <w:t>CALL</w:t>
        </w:r>
        <w:r w:rsidRPr="00D26196">
          <w:rPr>
            <w:sz w:val="18"/>
            <w:rPrChange w:id="22448" w:author="shorny" w:date="2014-06-09T18:55:00Z">
              <w:rPr/>
            </w:rPrChange>
          </w:rPr>
          <w:t xml:space="preserve"> stk_unit.assert_table_empty( </w:t>
        </w:r>
      </w:ins>
    </w:p>
    <w:p w14:paraId="26483EA5" w14:textId="77777777" w:rsidR="00D26196" w:rsidRPr="00D26196" w:rsidRDefault="00D26196">
      <w:pPr>
        <w:pStyle w:val="HTMLPreformatted"/>
        <w:divId w:val="2032412305"/>
        <w:rPr>
          <w:ins w:id="22449" w:author="shorny" w:date="2014-06-09T18:54:00Z"/>
          <w:sz w:val="18"/>
          <w:rPrChange w:id="22450" w:author="shorny" w:date="2014-06-09T18:55:00Z">
            <w:rPr>
              <w:ins w:id="22451" w:author="shorny" w:date="2014-06-09T18:54:00Z"/>
            </w:rPr>
          </w:rPrChange>
        </w:rPr>
      </w:pPr>
      <w:ins w:id="22452" w:author="shorny" w:date="2014-06-09T18:54:00Z">
        <w:r w:rsidRPr="00D26196">
          <w:rPr>
            <w:sz w:val="18"/>
            <w:rPrChange w:id="22453" w:author="shorny" w:date="2014-06-09T18:55:00Z">
              <w:rPr/>
            </w:rPrChange>
          </w:rPr>
          <w:t xml:space="preserve">    DATABASE(),</w:t>
        </w:r>
      </w:ins>
    </w:p>
    <w:p w14:paraId="3C981955" w14:textId="77777777" w:rsidR="00D26196" w:rsidRPr="00D26196" w:rsidRDefault="00D26196">
      <w:pPr>
        <w:pStyle w:val="HTMLPreformatted"/>
        <w:divId w:val="2032412305"/>
        <w:rPr>
          <w:ins w:id="22454" w:author="shorny" w:date="2014-06-09T18:54:00Z"/>
          <w:sz w:val="18"/>
          <w:rPrChange w:id="22455" w:author="shorny" w:date="2014-06-09T18:55:00Z">
            <w:rPr>
              <w:ins w:id="22456" w:author="shorny" w:date="2014-06-09T18:54:00Z"/>
            </w:rPr>
          </w:rPrChange>
        </w:rPr>
      </w:pPr>
      <w:ins w:id="22457" w:author="shorny" w:date="2014-06-09T18:54:00Z">
        <w:r w:rsidRPr="00D26196">
          <w:rPr>
            <w:sz w:val="18"/>
            <w:rPrChange w:id="22458" w:author="shorny" w:date="2014-06-09T18:55:00Z">
              <w:rPr/>
            </w:rPrChange>
          </w:rPr>
          <w:t xml:space="preserve">    </w:t>
        </w:r>
        <w:r w:rsidRPr="00D26196">
          <w:rPr>
            <w:rStyle w:val="string1"/>
            <w:sz w:val="18"/>
            <w:rPrChange w:id="22459" w:author="shorny" w:date="2014-06-09T18:55:00Z">
              <w:rPr>
                <w:rStyle w:val="string1"/>
              </w:rPr>
            </w:rPrChange>
          </w:rPr>
          <w:t>'utrans_h_problems'</w:t>
        </w:r>
        <w:r w:rsidRPr="00D26196">
          <w:rPr>
            <w:sz w:val="18"/>
            <w:rPrChange w:id="22460" w:author="shorny" w:date="2014-06-09T18:55:00Z">
              <w:rPr/>
            </w:rPrChange>
          </w:rPr>
          <w:t xml:space="preserve">, </w:t>
        </w:r>
      </w:ins>
    </w:p>
    <w:p w14:paraId="3210A01B" w14:textId="77777777" w:rsidR="00D26196" w:rsidRPr="00D26196" w:rsidRDefault="00D26196">
      <w:pPr>
        <w:pStyle w:val="HTMLPreformatted"/>
        <w:divId w:val="2032412305"/>
        <w:rPr>
          <w:ins w:id="22461" w:author="shorny" w:date="2014-06-09T18:54:00Z"/>
          <w:sz w:val="18"/>
          <w:rPrChange w:id="22462" w:author="shorny" w:date="2014-06-09T18:55:00Z">
            <w:rPr>
              <w:ins w:id="22463" w:author="shorny" w:date="2014-06-09T18:54:00Z"/>
            </w:rPr>
          </w:rPrChange>
        </w:rPr>
      </w:pPr>
      <w:ins w:id="22464" w:author="shorny" w:date="2014-06-09T18:54:00Z">
        <w:r w:rsidRPr="00D26196">
          <w:rPr>
            <w:sz w:val="18"/>
            <w:rPrChange w:id="22465" w:author="shorny" w:date="2014-06-09T18:55:00Z">
              <w:rPr/>
            </w:rPrChange>
          </w:rPr>
          <w:t xml:space="preserve">    </w:t>
        </w:r>
        <w:r w:rsidRPr="00D26196">
          <w:rPr>
            <w:rStyle w:val="string1"/>
            <w:sz w:val="18"/>
            <w:rPrChange w:id="22466" w:author="shorny" w:date="2014-06-09T18:55:00Z">
              <w:rPr>
                <w:rStyle w:val="string1"/>
              </w:rPr>
            </w:rPrChange>
          </w:rPr>
          <w:t>'Incorrect results'</w:t>
        </w:r>
        <w:r w:rsidRPr="00D26196">
          <w:rPr>
            <w:sz w:val="18"/>
            <w:rPrChange w:id="22467" w:author="shorny" w:date="2014-06-09T18:55:00Z">
              <w:rPr/>
            </w:rPrChange>
          </w:rPr>
          <w:t xml:space="preserve">) ; </w:t>
        </w:r>
      </w:ins>
    </w:p>
    <w:p w14:paraId="42DAF790" w14:textId="77777777" w:rsidR="00D26196" w:rsidRPr="00D26196" w:rsidRDefault="00D26196">
      <w:pPr>
        <w:pStyle w:val="HTMLPreformatted"/>
        <w:divId w:val="2032412305"/>
        <w:rPr>
          <w:ins w:id="22468" w:author="shorny" w:date="2014-06-09T18:54:00Z"/>
          <w:sz w:val="18"/>
          <w:rPrChange w:id="22469" w:author="shorny" w:date="2014-06-09T18:55:00Z">
            <w:rPr>
              <w:ins w:id="22470" w:author="shorny" w:date="2014-06-09T18:54:00Z"/>
            </w:rPr>
          </w:rPrChange>
        </w:rPr>
      </w:pPr>
    </w:p>
    <w:p w14:paraId="65581B4A" w14:textId="77777777" w:rsidR="00D26196" w:rsidRPr="00D26196" w:rsidRDefault="00D26196">
      <w:pPr>
        <w:pStyle w:val="HTMLPreformatted"/>
        <w:divId w:val="2032412305"/>
        <w:rPr>
          <w:ins w:id="22471" w:author="shorny" w:date="2014-06-09T18:54:00Z"/>
          <w:sz w:val="18"/>
          <w:rPrChange w:id="22472" w:author="shorny" w:date="2014-06-09T18:55:00Z">
            <w:rPr>
              <w:ins w:id="22473" w:author="shorny" w:date="2014-06-09T18:54:00Z"/>
            </w:rPr>
          </w:rPrChange>
        </w:rPr>
      </w:pPr>
      <w:ins w:id="22474" w:author="shorny" w:date="2014-06-09T18:54:00Z">
        <w:r w:rsidRPr="00D26196">
          <w:rPr>
            <w:sz w:val="18"/>
            <w:rPrChange w:id="22475" w:author="shorny" w:date="2014-06-09T18:55:00Z">
              <w:rPr/>
            </w:rPrChange>
          </w:rPr>
          <w:t xml:space="preserve">  </w:t>
        </w:r>
        <w:r w:rsidRPr="00D26196">
          <w:rPr>
            <w:rStyle w:val="keyword1"/>
            <w:sz w:val="18"/>
            <w:rPrChange w:id="22476" w:author="shorny" w:date="2014-06-09T18:55:00Z">
              <w:rPr>
                <w:rStyle w:val="keyword1"/>
              </w:rPr>
            </w:rPrChange>
          </w:rPr>
          <w:t>DROP</w:t>
        </w:r>
        <w:r w:rsidRPr="00D26196">
          <w:rPr>
            <w:sz w:val="18"/>
            <w:rPrChange w:id="22477" w:author="shorny" w:date="2014-06-09T18:55:00Z">
              <w:rPr/>
            </w:rPrChange>
          </w:rPr>
          <w:t xml:space="preserve"> </w:t>
        </w:r>
        <w:r w:rsidRPr="00D26196">
          <w:rPr>
            <w:rStyle w:val="keyword1"/>
            <w:sz w:val="18"/>
            <w:rPrChange w:id="22478" w:author="shorny" w:date="2014-06-09T18:55:00Z">
              <w:rPr>
                <w:rStyle w:val="keyword1"/>
              </w:rPr>
            </w:rPrChange>
          </w:rPr>
          <w:t>TABLE</w:t>
        </w:r>
        <w:r w:rsidRPr="00D26196">
          <w:rPr>
            <w:sz w:val="18"/>
            <w:rPrChange w:id="22479" w:author="shorny" w:date="2014-06-09T18:55:00Z">
              <w:rPr/>
            </w:rPrChange>
          </w:rPr>
          <w:t xml:space="preserve"> </w:t>
        </w:r>
        <w:r w:rsidRPr="00D26196">
          <w:rPr>
            <w:rStyle w:val="function-name1"/>
            <w:sz w:val="18"/>
            <w:rPrChange w:id="22480" w:author="shorny" w:date="2014-06-09T18:55:00Z">
              <w:rPr>
                <w:rStyle w:val="function-name1"/>
              </w:rPr>
            </w:rPrChange>
          </w:rPr>
          <w:t>utrans_h_expecteds</w:t>
        </w:r>
        <w:r w:rsidRPr="00D26196">
          <w:rPr>
            <w:sz w:val="18"/>
            <w:rPrChange w:id="22481" w:author="shorny" w:date="2014-06-09T18:55:00Z">
              <w:rPr/>
            </w:rPrChange>
          </w:rPr>
          <w:t xml:space="preserve"> ;</w:t>
        </w:r>
      </w:ins>
    </w:p>
    <w:p w14:paraId="001BC6C5" w14:textId="77777777" w:rsidR="00D26196" w:rsidRPr="00D26196" w:rsidRDefault="00D26196">
      <w:pPr>
        <w:pStyle w:val="HTMLPreformatted"/>
        <w:divId w:val="2032412305"/>
        <w:rPr>
          <w:ins w:id="22482" w:author="shorny" w:date="2014-06-09T18:54:00Z"/>
          <w:sz w:val="18"/>
          <w:rPrChange w:id="22483" w:author="shorny" w:date="2014-06-09T18:55:00Z">
            <w:rPr>
              <w:ins w:id="22484" w:author="shorny" w:date="2014-06-09T18:54:00Z"/>
            </w:rPr>
          </w:rPrChange>
        </w:rPr>
      </w:pPr>
      <w:ins w:id="22485" w:author="shorny" w:date="2014-06-09T18:54:00Z">
        <w:r w:rsidRPr="00D26196">
          <w:rPr>
            <w:sz w:val="18"/>
            <w:rPrChange w:id="22486" w:author="shorny" w:date="2014-06-09T18:55:00Z">
              <w:rPr/>
            </w:rPrChange>
          </w:rPr>
          <w:t xml:space="preserve">  </w:t>
        </w:r>
        <w:r w:rsidRPr="00D26196">
          <w:rPr>
            <w:rStyle w:val="keyword1"/>
            <w:sz w:val="18"/>
            <w:rPrChange w:id="22487" w:author="shorny" w:date="2014-06-09T18:55:00Z">
              <w:rPr>
                <w:rStyle w:val="keyword1"/>
              </w:rPr>
            </w:rPrChange>
          </w:rPr>
          <w:t>DROP</w:t>
        </w:r>
        <w:r w:rsidRPr="00D26196">
          <w:rPr>
            <w:sz w:val="18"/>
            <w:rPrChange w:id="22488" w:author="shorny" w:date="2014-06-09T18:55:00Z">
              <w:rPr/>
            </w:rPrChange>
          </w:rPr>
          <w:t xml:space="preserve"> </w:t>
        </w:r>
        <w:r w:rsidRPr="00D26196">
          <w:rPr>
            <w:rStyle w:val="keyword1"/>
            <w:sz w:val="18"/>
            <w:rPrChange w:id="22489" w:author="shorny" w:date="2014-06-09T18:55:00Z">
              <w:rPr>
                <w:rStyle w:val="keyword1"/>
              </w:rPr>
            </w:rPrChange>
          </w:rPr>
          <w:t>TABLE</w:t>
        </w:r>
        <w:r w:rsidRPr="00D26196">
          <w:rPr>
            <w:sz w:val="18"/>
            <w:rPrChange w:id="22490" w:author="shorny" w:date="2014-06-09T18:55:00Z">
              <w:rPr/>
            </w:rPrChange>
          </w:rPr>
          <w:t xml:space="preserve"> </w:t>
        </w:r>
        <w:r w:rsidRPr="00D26196">
          <w:rPr>
            <w:rStyle w:val="function-name1"/>
            <w:sz w:val="18"/>
            <w:rPrChange w:id="22491" w:author="shorny" w:date="2014-06-09T18:55:00Z">
              <w:rPr>
                <w:rStyle w:val="function-name1"/>
              </w:rPr>
            </w:rPrChange>
          </w:rPr>
          <w:t>utrans_h_actuals</w:t>
        </w:r>
        <w:r w:rsidRPr="00D26196">
          <w:rPr>
            <w:sz w:val="18"/>
            <w:rPrChange w:id="22492" w:author="shorny" w:date="2014-06-09T18:55:00Z">
              <w:rPr/>
            </w:rPrChange>
          </w:rPr>
          <w:t xml:space="preserve"> ;</w:t>
        </w:r>
      </w:ins>
    </w:p>
    <w:p w14:paraId="44A521B9" w14:textId="77777777" w:rsidR="00D26196" w:rsidRPr="00D26196" w:rsidRDefault="00D26196">
      <w:pPr>
        <w:pStyle w:val="HTMLPreformatted"/>
        <w:divId w:val="2032412305"/>
        <w:rPr>
          <w:ins w:id="22493" w:author="shorny" w:date="2014-06-09T18:54:00Z"/>
          <w:sz w:val="18"/>
          <w:rPrChange w:id="22494" w:author="shorny" w:date="2014-06-09T18:55:00Z">
            <w:rPr>
              <w:ins w:id="22495" w:author="shorny" w:date="2014-06-09T18:54:00Z"/>
            </w:rPr>
          </w:rPrChange>
        </w:rPr>
      </w:pPr>
      <w:ins w:id="22496" w:author="shorny" w:date="2014-06-09T18:54:00Z">
        <w:r w:rsidRPr="00D26196">
          <w:rPr>
            <w:sz w:val="18"/>
            <w:rPrChange w:id="22497" w:author="shorny" w:date="2014-06-09T18:55:00Z">
              <w:rPr/>
            </w:rPrChange>
          </w:rPr>
          <w:t xml:space="preserve">  </w:t>
        </w:r>
        <w:r w:rsidRPr="00D26196">
          <w:rPr>
            <w:rStyle w:val="keyword1"/>
            <w:sz w:val="18"/>
            <w:rPrChange w:id="22498" w:author="shorny" w:date="2014-06-09T18:55:00Z">
              <w:rPr>
                <w:rStyle w:val="keyword1"/>
              </w:rPr>
            </w:rPrChange>
          </w:rPr>
          <w:t>DROP</w:t>
        </w:r>
        <w:r w:rsidRPr="00D26196">
          <w:rPr>
            <w:sz w:val="18"/>
            <w:rPrChange w:id="22499" w:author="shorny" w:date="2014-06-09T18:55:00Z">
              <w:rPr/>
            </w:rPrChange>
          </w:rPr>
          <w:t xml:space="preserve"> </w:t>
        </w:r>
        <w:r w:rsidRPr="00D26196">
          <w:rPr>
            <w:rStyle w:val="keyword1"/>
            <w:sz w:val="18"/>
            <w:rPrChange w:id="22500" w:author="shorny" w:date="2014-06-09T18:55:00Z">
              <w:rPr>
                <w:rStyle w:val="keyword1"/>
              </w:rPr>
            </w:rPrChange>
          </w:rPr>
          <w:t>TABLE</w:t>
        </w:r>
        <w:r w:rsidRPr="00D26196">
          <w:rPr>
            <w:sz w:val="18"/>
            <w:rPrChange w:id="22501" w:author="shorny" w:date="2014-06-09T18:55:00Z">
              <w:rPr/>
            </w:rPrChange>
          </w:rPr>
          <w:t xml:space="preserve"> </w:t>
        </w:r>
        <w:r w:rsidRPr="00D26196">
          <w:rPr>
            <w:rStyle w:val="function-name1"/>
            <w:sz w:val="18"/>
            <w:rPrChange w:id="22502" w:author="shorny" w:date="2014-06-09T18:55:00Z">
              <w:rPr>
                <w:rStyle w:val="function-name1"/>
              </w:rPr>
            </w:rPrChange>
          </w:rPr>
          <w:t>utrans_h_problems</w:t>
        </w:r>
        <w:r w:rsidRPr="00D26196">
          <w:rPr>
            <w:sz w:val="18"/>
            <w:rPrChange w:id="22503" w:author="shorny" w:date="2014-06-09T18:55:00Z">
              <w:rPr/>
            </w:rPrChange>
          </w:rPr>
          <w:t xml:space="preserve"> ;</w:t>
        </w:r>
      </w:ins>
    </w:p>
    <w:p w14:paraId="0E0B8BDB" w14:textId="77777777" w:rsidR="00D26196" w:rsidRPr="00D26196" w:rsidRDefault="00D26196">
      <w:pPr>
        <w:pStyle w:val="HTMLPreformatted"/>
        <w:divId w:val="2032412305"/>
        <w:rPr>
          <w:ins w:id="22504" w:author="shorny" w:date="2014-06-09T18:54:00Z"/>
          <w:sz w:val="18"/>
          <w:rPrChange w:id="22505" w:author="shorny" w:date="2014-06-09T18:55:00Z">
            <w:rPr>
              <w:ins w:id="22506" w:author="shorny" w:date="2014-06-09T18:54:00Z"/>
            </w:rPr>
          </w:rPrChange>
        </w:rPr>
      </w:pPr>
      <w:ins w:id="22507" w:author="shorny" w:date="2014-06-09T18:54:00Z">
        <w:r w:rsidRPr="00D26196">
          <w:rPr>
            <w:rStyle w:val="keyword1"/>
            <w:sz w:val="18"/>
            <w:rPrChange w:id="22508" w:author="shorny" w:date="2014-06-09T18:55:00Z">
              <w:rPr>
                <w:rStyle w:val="keyword1"/>
              </w:rPr>
            </w:rPrChange>
          </w:rPr>
          <w:t>END</w:t>
        </w:r>
        <w:r w:rsidRPr="00D26196">
          <w:rPr>
            <w:sz w:val="18"/>
            <w:rPrChange w:id="22509" w:author="shorny" w:date="2014-06-09T18:55:00Z">
              <w:rPr/>
            </w:rPrChange>
          </w:rPr>
          <w:t xml:space="preserve"> $$</w:t>
        </w:r>
      </w:ins>
    </w:p>
    <w:p w14:paraId="6C0103A8" w14:textId="77777777" w:rsidR="00D26196" w:rsidRPr="00D26196" w:rsidRDefault="00D26196">
      <w:pPr>
        <w:pStyle w:val="HTMLPreformatted"/>
        <w:divId w:val="2032412305"/>
        <w:rPr>
          <w:ins w:id="22510" w:author="shorny" w:date="2014-06-09T18:54:00Z"/>
          <w:sz w:val="18"/>
          <w:rPrChange w:id="22511" w:author="shorny" w:date="2014-06-09T18:55:00Z">
            <w:rPr>
              <w:ins w:id="22512" w:author="shorny" w:date="2014-06-09T18:54:00Z"/>
            </w:rPr>
          </w:rPrChange>
        </w:rPr>
      </w:pPr>
    </w:p>
    <w:p w14:paraId="7DF63F96" w14:textId="77777777" w:rsidR="00D26196" w:rsidRPr="00D26196" w:rsidRDefault="00D26196">
      <w:pPr>
        <w:pStyle w:val="HTMLPreformatted"/>
        <w:divId w:val="2032412305"/>
        <w:rPr>
          <w:ins w:id="22513" w:author="shorny" w:date="2014-06-09T18:54:00Z"/>
          <w:rStyle w:val="comment1"/>
          <w:sz w:val="18"/>
          <w:rPrChange w:id="22514" w:author="shorny" w:date="2014-06-09T18:55:00Z">
            <w:rPr>
              <w:ins w:id="22515" w:author="shorny" w:date="2014-06-09T18:54:00Z"/>
              <w:rStyle w:val="comment1"/>
            </w:rPr>
          </w:rPrChange>
        </w:rPr>
      </w:pPr>
      <w:ins w:id="22516" w:author="shorny" w:date="2014-06-09T18:54:00Z">
        <w:r w:rsidRPr="00D26196">
          <w:rPr>
            <w:rStyle w:val="comment1"/>
            <w:sz w:val="18"/>
            <w:rPrChange w:id="22517" w:author="shorny" w:date="2014-06-09T18:55:00Z">
              <w:rPr>
                <w:rStyle w:val="comment1"/>
              </w:rPr>
            </w:rPrChange>
          </w:rPr>
          <w:t>-- -----------------------------------------------------------------------------</w:t>
        </w:r>
      </w:ins>
    </w:p>
    <w:p w14:paraId="6AF24B8F" w14:textId="77777777" w:rsidR="00D26196" w:rsidRPr="00D26196" w:rsidRDefault="00D26196">
      <w:pPr>
        <w:pStyle w:val="HTMLPreformatted"/>
        <w:divId w:val="2032412305"/>
        <w:rPr>
          <w:ins w:id="22518" w:author="shorny" w:date="2014-06-09T18:54:00Z"/>
          <w:rStyle w:val="comment1"/>
          <w:sz w:val="18"/>
          <w:rPrChange w:id="22519" w:author="shorny" w:date="2014-06-09T18:55:00Z">
            <w:rPr>
              <w:ins w:id="22520" w:author="shorny" w:date="2014-06-09T18:54:00Z"/>
              <w:rStyle w:val="comment1"/>
            </w:rPr>
          </w:rPrChange>
        </w:rPr>
      </w:pPr>
      <w:ins w:id="22521" w:author="shorny" w:date="2014-06-09T18:54:00Z">
        <w:r w:rsidRPr="00D26196">
          <w:rPr>
            <w:rStyle w:val="comment1"/>
            <w:sz w:val="18"/>
            <w:rPrChange w:id="22522" w:author="shorny" w:date="2014-06-09T18:55:00Z">
              <w:rPr>
                <w:rStyle w:val="comment1"/>
              </w:rPr>
            </w:rPrChange>
          </w:rPr>
          <w:t>-- k) Look up an existing application and list outstanding information</w:t>
        </w:r>
      </w:ins>
    </w:p>
    <w:p w14:paraId="6C49A6B5" w14:textId="77777777" w:rsidR="00D26196" w:rsidRPr="00D26196" w:rsidRDefault="00D26196">
      <w:pPr>
        <w:pStyle w:val="HTMLPreformatted"/>
        <w:divId w:val="2032412305"/>
        <w:rPr>
          <w:ins w:id="22523" w:author="shorny" w:date="2014-06-09T18:54:00Z"/>
          <w:rStyle w:val="comment1"/>
          <w:sz w:val="18"/>
          <w:rPrChange w:id="22524" w:author="shorny" w:date="2014-06-09T18:55:00Z">
            <w:rPr>
              <w:ins w:id="22525" w:author="shorny" w:date="2014-06-09T18:54:00Z"/>
              <w:rStyle w:val="comment1"/>
            </w:rPr>
          </w:rPrChange>
        </w:rPr>
      </w:pPr>
      <w:ins w:id="22526" w:author="shorny" w:date="2014-06-09T18:54:00Z">
        <w:r w:rsidRPr="00D26196">
          <w:rPr>
            <w:rStyle w:val="comment1"/>
            <w:sz w:val="18"/>
            <w:rPrChange w:id="22527" w:author="shorny" w:date="2014-06-09T18:55:00Z">
              <w:rPr>
                <w:rStyle w:val="comment1"/>
              </w:rPr>
            </w:rPrChange>
          </w:rPr>
          <w:t>-- (checklist).</w:t>
        </w:r>
      </w:ins>
    </w:p>
    <w:p w14:paraId="608D4E09" w14:textId="77777777" w:rsidR="00D26196" w:rsidRPr="00D26196" w:rsidRDefault="00D26196">
      <w:pPr>
        <w:pStyle w:val="HTMLPreformatted"/>
        <w:divId w:val="2032412305"/>
        <w:rPr>
          <w:ins w:id="22528" w:author="shorny" w:date="2014-06-09T18:54:00Z"/>
          <w:sz w:val="18"/>
          <w:rPrChange w:id="22529" w:author="shorny" w:date="2014-06-09T18:55:00Z">
            <w:rPr>
              <w:ins w:id="22530" w:author="shorny" w:date="2014-06-09T18:54:00Z"/>
            </w:rPr>
          </w:rPrChange>
        </w:rPr>
      </w:pPr>
      <w:ins w:id="22531" w:author="shorny" w:date="2014-06-09T18:54:00Z">
        <w:r w:rsidRPr="00D26196">
          <w:rPr>
            <w:rStyle w:val="keyword1"/>
            <w:sz w:val="18"/>
            <w:rPrChange w:id="22532" w:author="shorny" w:date="2014-06-09T18:55:00Z">
              <w:rPr>
                <w:rStyle w:val="keyword1"/>
              </w:rPr>
            </w:rPrChange>
          </w:rPr>
          <w:t>CREATE</w:t>
        </w:r>
        <w:r w:rsidRPr="00D26196">
          <w:rPr>
            <w:sz w:val="18"/>
            <w:rPrChange w:id="22533" w:author="shorny" w:date="2014-06-09T18:55:00Z">
              <w:rPr/>
            </w:rPrChange>
          </w:rPr>
          <w:t xml:space="preserve"> </w:t>
        </w:r>
        <w:r w:rsidRPr="00D26196">
          <w:rPr>
            <w:rStyle w:val="keyword1"/>
            <w:sz w:val="18"/>
            <w:rPrChange w:id="22534" w:author="shorny" w:date="2014-06-09T18:55:00Z">
              <w:rPr>
                <w:rStyle w:val="keyword1"/>
              </w:rPr>
            </w:rPrChange>
          </w:rPr>
          <w:t>PROCEDURE</w:t>
        </w:r>
        <w:r w:rsidRPr="00D26196">
          <w:rPr>
            <w:sz w:val="18"/>
            <w:rPrChange w:id="22535" w:author="shorny" w:date="2014-06-09T18:55:00Z">
              <w:rPr/>
            </w:rPrChange>
          </w:rPr>
          <w:t xml:space="preserve"> </w:t>
        </w:r>
        <w:r w:rsidRPr="00D26196">
          <w:rPr>
            <w:rStyle w:val="function-name1"/>
            <w:sz w:val="18"/>
            <w:rPrChange w:id="22536" w:author="shorny" w:date="2014-06-09T18:55:00Z">
              <w:rPr>
                <w:rStyle w:val="function-name1"/>
              </w:rPr>
            </w:rPrChange>
          </w:rPr>
          <w:t>test_utrans_k</w:t>
        </w:r>
        <w:r w:rsidRPr="00D26196">
          <w:rPr>
            <w:sz w:val="18"/>
            <w:rPrChange w:id="22537" w:author="shorny" w:date="2014-06-09T18:55:00Z">
              <w:rPr/>
            </w:rPrChange>
          </w:rPr>
          <w:t xml:space="preserve">() </w:t>
        </w:r>
      </w:ins>
    </w:p>
    <w:p w14:paraId="27F798D8" w14:textId="77777777" w:rsidR="00D26196" w:rsidRPr="00D26196" w:rsidRDefault="00D26196">
      <w:pPr>
        <w:pStyle w:val="HTMLPreformatted"/>
        <w:divId w:val="2032412305"/>
        <w:rPr>
          <w:ins w:id="22538" w:author="shorny" w:date="2014-06-09T18:54:00Z"/>
          <w:sz w:val="18"/>
          <w:rPrChange w:id="22539" w:author="shorny" w:date="2014-06-09T18:55:00Z">
            <w:rPr>
              <w:ins w:id="22540" w:author="shorny" w:date="2014-06-09T18:54:00Z"/>
            </w:rPr>
          </w:rPrChange>
        </w:rPr>
      </w:pPr>
      <w:ins w:id="22541" w:author="shorny" w:date="2014-06-09T18:54:00Z">
        <w:r w:rsidRPr="00D26196">
          <w:rPr>
            <w:rStyle w:val="keyword1"/>
            <w:sz w:val="18"/>
            <w:rPrChange w:id="22542" w:author="shorny" w:date="2014-06-09T18:55:00Z">
              <w:rPr>
                <w:rStyle w:val="keyword1"/>
              </w:rPr>
            </w:rPrChange>
          </w:rPr>
          <w:t>BEGIN</w:t>
        </w:r>
      </w:ins>
    </w:p>
    <w:p w14:paraId="60AF6DAF" w14:textId="77777777" w:rsidR="00D26196" w:rsidRPr="00D26196" w:rsidRDefault="00D26196">
      <w:pPr>
        <w:pStyle w:val="HTMLPreformatted"/>
        <w:divId w:val="2032412305"/>
        <w:rPr>
          <w:ins w:id="22543" w:author="shorny" w:date="2014-06-09T18:54:00Z"/>
          <w:sz w:val="18"/>
          <w:rPrChange w:id="22544" w:author="shorny" w:date="2014-06-09T18:55:00Z">
            <w:rPr>
              <w:ins w:id="22545" w:author="shorny" w:date="2014-06-09T18:54:00Z"/>
            </w:rPr>
          </w:rPrChange>
        </w:rPr>
      </w:pPr>
    </w:p>
    <w:p w14:paraId="450FBCE6" w14:textId="77777777" w:rsidR="00D26196" w:rsidRPr="00D26196" w:rsidRDefault="00D26196">
      <w:pPr>
        <w:pStyle w:val="HTMLPreformatted"/>
        <w:divId w:val="2032412305"/>
        <w:rPr>
          <w:ins w:id="22546" w:author="shorny" w:date="2014-06-09T18:54:00Z"/>
          <w:rStyle w:val="comment1"/>
          <w:sz w:val="18"/>
          <w:rPrChange w:id="22547" w:author="shorny" w:date="2014-06-09T18:55:00Z">
            <w:rPr>
              <w:ins w:id="22548" w:author="shorny" w:date="2014-06-09T18:54:00Z"/>
              <w:rStyle w:val="comment1"/>
            </w:rPr>
          </w:rPrChange>
        </w:rPr>
      </w:pPr>
      <w:ins w:id="22549" w:author="shorny" w:date="2014-06-09T18:54:00Z">
        <w:r w:rsidRPr="00D26196">
          <w:rPr>
            <w:sz w:val="18"/>
            <w:rPrChange w:id="22550" w:author="shorny" w:date="2014-06-09T18:55:00Z">
              <w:rPr>
                <w:color w:val="B22222"/>
              </w:rPr>
            </w:rPrChange>
          </w:rPr>
          <w:t xml:space="preserve">  </w:t>
        </w:r>
        <w:r w:rsidRPr="00D26196">
          <w:rPr>
            <w:rStyle w:val="comment1"/>
            <w:sz w:val="18"/>
            <w:rPrChange w:id="22551" w:author="shorny" w:date="2014-06-09T18:55:00Z">
              <w:rPr>
                <w:rStyle w:val="comment1"/>
              </w:rPr>
            </w:rPrChange>
          </w:rPr>
          <w:t>-- run the query for this test and create a temporary table for results</w:t>
        </w:r>
      </w:ins>
    </w:p>
    <w:p w14:paraId="07CE93BB" w14:textId="77777777" w:rsidR="00D26196" w:rsidRPr="00D26196" w:rsidRDefault="00D26196">
      <w:pPr>
        <w:pStyle w:val="HTMLPreformatted"/>
        <w:divId w:val="2032412305"/>
        <w:rPr>
          <w:ins w:id="22552" w:author="shorny" w:date="2014-06-09T18:54:00Z"/>
          <w:sz w:val="18"/>
          <w:rPrChange w:id="22553" w:author="shorny" w:date="2014-06-09T18:55:00Z">
            <w:rPr>
              <w:ins w:id="22554" w:author="shorny" w:date="2014-06-09T18:54:00Z"/>
            </w:rPr>
          </w:rPrChange>
        </w:rPr>
      </w:pPr>
      <w:ins w:id="22555" w:author="shorny" w:date="2014-06-09T18:54:00Z">
        <w:r w:rsidRPr="00D26196">
          <w:rPr>
            <w:sz w:val="18"/>
            <w:rPrChange w:id="22556" w:author="shorny" w:date="2014-06-09T18:55:00Z">
              <w:rPr/>
            </w:rPrChange>
          </w:rPr>
          <w:t xml:space="preserve">  </w:t>
        </w:r>
        <w:r w:rsidRPr="00D26196">
          <w:rPr>
            <w:rStyle w:val="keyword1"/>
            <w:sz w:val="18"/>
            <w:rPrChange w:id="22557" w:author="shorny" w:date="2014-06-09T18:55:00Z">
              <w:rPr>
                <w:rStyle w:val="keyword1"/>
              </w:rPr>
            </w:rPrChange>
          </w:rPr>
          <w:t>CREATE</w:t>
        </w:r>
        <w:r w:rsidRPr="00D26196">
          <w:rPr>
            <w:sz w:val="18"/>
            <w:rPrChange w:id="22558" w:author="shorny" w:date="2014-06-09T18:55:00Z">
              <w:rPr/>
            </w:rPrChange>
          </w:rPr>
          <w:t xml:space="preserve"> </w:t>
        </w:r>
        <w:r w:rsidRPr="00D26196">
          <w:rPr>
            <w:rStyle w:val="keyword1"/>
            <w:sz w:val="18"/>
            <w:rPrChange w:id="22559" w:author="shorny" w:date="2014-06-09T18:55:00Z">
              <w:rPr>
                <w:rStyle w:val="keyword1"/>
              </w:rPr>
            </w:rPrChange>
          </w:rPr>
          <w:t>TEMPORARY</w:t>
        </w:r>
        <w:r w:rsidRPr="00D26196">
          <w:rPr>
            <w:sz w:val="18"/>
            <w:rPrChange w:id="22560" w:author="shorny" w:date="2014-06-09T18:55:00Z">
              <w:rPr/>
            </w:rPrChange>
          </w:rPr>
          <w:t xml:space="preserve"> </w:t>
        </w:r>
        <w:r w:rsidRPr="00D26196">
          <w:rPr>
            <w:rStyle w:val="keyword1"/>
            <w:sz w:val="18"/>
            <w:rPrChange w:id="22561" w:author="shorny" w:date="2014-06-09T18:55:00Z">
              <w:rPr>
                <w:rStyle w:val="keyword1"/>
              </w:rPr>
            </w:rPrChange>
          </w:rPr>
          <w:t>TABLE</w:t>
        </w:r>
        <w:r w:rsidRPr="00D26196">
          <w:rPr>
            <w:sz w:val="18"/>
            <w:rPrChange w:id="22562" w:author="shorny" w:date="2014-06-09T18:55:00Z">
              <w:rPr/>
            </w:rPrChange>
          </w:rPr>
          <w:t xml:space="preserve"> </w:t>
        </w:r>
        <w:r w:rsidRPr="00D26196">
          <w:rPr>
            <w:rStyle w:val="function-name1"/>
            <w:sz w:val="18"/>
            <w:rPrChange w:id="22563" w:author="shorny" w:date="2014-06-09T18:55:00Z">
              <w:rPr>
                <w:rStyle w:val="function-name1"/>
              </w:rPr>
            </w:rPrChange>
          </w:rPr>
          <w:t>utrans_k_actuals</w:t>
        </w:r>
      </w:ins>
    </w:p>
    <w:p w14:paraId="1B062E0D" w14:textId="77777777" w:rsidR="00D26196" w:rsidRPr="00D26196" w:rsidRDefault="00D26196">
      <w:pPr>
        <w:pStyle w:val="HTMLPreformatted"/>
        <w:divId w:val="2032412305"/>
        <w:rPr>
          <w:ins w:id="22564" w:author="shorny" w:date="2014-06-09T18:54:00Z"/>
          <w:sz w:val="18"/>
          <w:rPrChange w:id="22565" w:author="shorny" w:date="2014-06-09T18:55:00Z">
            <w:rPr>
              <w:ins w:id="22566" w:author="shorny" w:date="2014-06-09T18:54:00Z"/>
            </w:rPr>
          </w:rPrChange>
        </w:rPr>
      </w:pPr>
      <w:ins w:id="22567" w:author="shorny" w:date="2014-06-09T18:54:00Z">
        <w:r w:rsidRPr="00D26196">
          <w:rPr>
            <w:sz w:val="18"/>
            <w:rPrChange w:id="22568" w:author="shorny" w:date="2014-06-09T18:55:00Z">
              <w:rPr/>
            </w:rPrChange>
          </w:rPr>
          <w:t xml:space="preserve">  </w:t>
        </w:r>
        <w:r w:rsidRPr="00D26196">
          <w:rPr>
            <w:rStyle w:val="keyword1"/>
            <w:sz w:val="18"/>
            <w:rPrChange w:id="22569" w:author="shorny" w:date="2014-06-09T18:55:00Z">
              <w:rPr>
                <w:rStyle w:val="keyword1"/>
              </w:rPr>
            </w:rPrChange>
          </w:rPr>
          <w:t>SELECT</w:t>
        </w:r>
        <w:r w:rsidRPr="00D26196">
          <w:rPr>
            <w:sz w:val="18"/>
            <w:rPrChange w:id="22570" w:author="shorny" w:date="2014-06-09T18:55:00Z">
              <w:rPr/>
            </w:rPrChange>
          </w:rPr>
          <w:t xml:space="preserve"> App.ApplicationID, AppStat.Status, </w:t>
        </w:r>
      </w:ins>
    </w:p>
    <w:p w14:paraId="57215647" w14:textId="77777777" w:rsidR="00D26196" w:rsidRPr="00D26196" w:rsidRDefault="00D26196">
      <w:pPr>
        <w:pStyle w:val="HTMLPreformatted"/>
        <w:divId w:val="2032412305"/>
        <w:rPr>
          <w:ins w:id="22571" w:author="shorny" w:date="2014-06-09T18:54:00Z"/>
          <w:sz w:val="18"/>
          <w:rPrChange w:id="22572" w:author="shorny" w:date="2014-06-09T18:55:00Z">
            <w:rPr>
              <w:ins w:id="22573" w:author="shorny" w:date="2014-06-09T18:54:00Z"/>
            </w:rPr>
          </w:rPrChange>
        </w:rPr>
      </w:pPr>
      <w:ins w:id="22574" w:author="shorny" w:date="2014-06-09T18:54:00Z">
        <w:r w:rsidRPr="00D26196">
          <w:rPr>
            <w:sz w:val="18"/>
            <w:rPrChange w:id="22575" w:author="shorny" w:date="2014-06-09T18:55:00Z">
              <w:rPr/>
            </w:rPrChange>
          </w:rPr>
          <w:t xml:space="preserve">    App.AddressConfirmed, App.DegreeConfirmed, </w:t>
        </w:r>
      </w:ins>
    </w:p>
    <w:p w14:paraId="34F7CC6B" w14:textId="77777777" w:rsidR="00D26196" w:rsidRPr="00D26196" w:rsidRDefault="00D26196">
      <w:pPr>
        <w:pStyle w:val="HTMLPreformatted"/>
        <w:divId w:val="2032412305"/>
        <w:rPr>
          <w:ins w:id="22576" w:author="shorny" w:date="2014-06-09T18:54:00Z"/>
          <w:sz w:val="18"/>
          <w:rPrChange w:id="22577" w:author="shorny" w:date="2014-06-09T18:55:00Z">
            <w:rPr>
              <w:ins w:id="22578" w:author="shorny" w:date="2014-06-09T18:54:00Z"/>
            </w:rPr>
          </w:rPrChange>
        </w:rPr>
      </w:pPr>
      <w:ins w:id="22579" w:author="shorny" w:date="2014-06-09T18:54:00Z">
        <w:r w:rsidRPr="00D26196">
          <w:rPr>
            <w:sz w:val="18"/>
            <w:rPrChange w:id="22580" w:author="shorny" w:date="2014-06-09T18:55:00Z">
              <w:rPr/>
            </w:rPrChange>
          </w:rPr>
          <w:t xml:space="preserve">    App.VisaStatusConfirmed, App.ProposalConfirmed, App.HasResearchAreas, </w:t>
        </w:r>
      </w:ins>
    </w:p>
    <w:p w14:paraId="2169EA8E" w14:textId="77777777" w:rsidR="00D26196" w:rsidRPr="00D26196" w:rsidRDefault="00D26196">
      <w:pPr>
        <w:pStyle w:val="HTMLPreformatted"/>
        <w:divId w:val="2032412305"/>
        <w:rPr>
          <w:ins w:id="22581" w:author="shorny" w:date="2014-06-09T18:54:00Z"/>
          <w:sz w:val="18"/>
          <w:rPrChange w:id="22582" w:author="shorny" w:date="2014-06-09T18:55:00Z">
            <w:rPr>
              <w:ins w:id="22583" w:author="shorny" w:date="2014-06-09T18:54:00Z"/>
            </w:rPr>
          </w:rPrChange>
        </w:rPr>
      </w:pPr>
      <w:ins w:id="22584" w:author="shorny" w:date="2014-06-09T18:54:00Z">
        <w:r w:rsidRPr="00D26196">
          <w:rPr>
            <w:sz w:val="18"/>
            <w:rPrChange w:id="22585" w:author="shorny" w:date="2014-06-09T18:55:00Z">
              <w:rPr/>
            </w:rPrChange>
          </w:rPr>
          <w:t xml:space="preserve">    App.HasPrimarySuper, App.PayMethConfirmed, App.EngProfConfirmed </w:t>
        </w:r>
      </w:ins>
    </w:p>
    <w:p w14:paraId="77582093" w14:textId="77777777" w:rsidR="00D26196" w:rsidRPr="00D26196" w:rsidRDefault="00D26196">
      <w:pPr>
        <w:pStyle w:val="HTMLPreformatted"/>
        <w:divId w:val="2032412305"/>
        <w:rPr>
          <w:ins w:id="22586" w:author="shorny" w:date="2014-06-09T18:54:00Z"/>
          <w:sz w:val="18"/>
          <w:rPrChange w:id="22587" w:author="shorny" w:date="2014-06-09T18:55:00Z">
            <w:rPr>
              <w:ins w:id="22588" w:author="shorny" w:date="2014-06-09T18:54:00Z"/>
            </w:rPr>
          </w:rPrChange>
        </w:rPr>
      </w:pPr>
      <w:ins w:id="22589" w:author="shorny" w:date="2014-06-09T18:54:00Z">
        <w:r w:rsidRPr="00D26196">
          <w:rPr>
            <w:sz w:val="18"/>
            <w:rPrChange w:id="22590" w:author="shorny" w:date="2014-06-09T18:55:00Z">
              <w:rPr/>
            </w:rPrChange>
          </w:rPr>
          <w:t xml:space="preserve">  </w:t>
        </w:r>
        <w:r w:rsidRPr="00D26196">
          <w:rPr>
            <w:rStyle w:val="keyword1"/>
            <w:sz w:val="18"/>
            <w:rPrChange w:id="22591" w:author="shorny" w:date="2014-06-09T18:55:00Z">
              <w:rPr>
                <w:rStyle w:val="keyword1"/>
              </w:rPr>
            </w:rPrChange>
          </w:rPr>
          <w:t>FROM</w:t>
        </w:r>
        <w:r w:rsidRPr="00D26196">
          <w:rPr>
            <w:sz w:val="18"/>
            <w:rPrChange w:id="22592" w:author="shorny" w:date="2014-06-09T18:55:00Z">
              <w:rPr/>
            </w:rPrChange>
          </w:rPr>
          <w:t xml:space="preserve"> rhd.Application App</w:t>
        </w:r>
      </w:ins>
    </w:p>
    <w:p w14:paraId="0AE6A330" w14:textId="77777777" w:rsidR="00D26196" w:rsidRPr="00D26196" w:rsidRDefault="00D26196">
      <w:pPr>
        <w:pStyle w:val="HTMLPreformatted"/>
        <w:divId w:val="2032412305"/>
        <w:rPr>
          <w:ins w:id="22593" w:author="shorny" w:date="2014-06-09T18:54:00Z"/>
          <w:sz w:val="18"/>
          <w:rPrChange w:id="22594" w:author="shorny" w:date="2014-06-09T18:55:00Z">
            <w:rPr>
              <w:ins w:id="22595" w:author="shorny" w:date="2014-06-09T18:54:00Z"/>
            </w:rPr>
          </w:rPrChange>
        </w:rPr>
      </w:pPr>
      <w:ins w:id="22596" w:author="shorny" w:date="2014-06-09T18:54:00Z">
        <w:r w:rsidRPr="00D26196">
          <w:rPr>
            <w:sz w:val="18"/>
            <w:rPrChange w:id="22597" w:author="shorny" w:date="2014-06-09T18:55:00Z">
              <w:rPr/>
            </w:rPrChange>
          </w:rPr>
          <w:t xml:space="preserve">  </w:t>
        </w:r>
        <w:r w:rsidRPr="00D26196">
          <w:rPr>
            <w:rStyle w:val="keyword1"/>
            <w:sz w:val="18"/>
            <w:rPrChange w:id="22598" w:author="shorny" w:date="2014-06-09T18:55:00Z">
              <w:rPr>
                <w:rStyle w:val="keyword1"/>
              </w:rPr>
            </w:rPrChange>
          </w:rPr>
          <w:t>INNER</w:t>
        </w:r>
        <w:r w:rsidRPr="00D26196">
          <w:rPr>
            <w:sz w:val="18"/>
            <w:rPrChange w:id="22599" w:author="shorny" w:date="2014-06-09T18:55:00Z">
              <w:rPr/>
            </w:rPrChange>
          </w:rPr>
          <w:t xml:space="preserve"> </w:t>
        </w:r>
        <w:r w:rsidRPr="00D26196">
          <w:rPr>
            <w:rStyle w:val="keyword1"/>
            <w:sz w:val="18"/>
            <w:rPrChange w:id="22600" w:author="shorny" w:date="2014-06-09T18:55:00Z">
              <w:rPr>
                <w:rStyle w:val="keyword1"/>
              </w:rPr>
            </w:rPrChange>
          </w:rPr>
          <w:t>JOIN</w:t>
        </w:r>
        <w:r w:rsidRPr="00D26196">
          <w:rPr>
            <w:sz w:val="18"/>
            <w:rPrChange w:id="22601" w:author="shorny" w:date="2014-06-09T18:55:00Z">
              <w:rPr/>
            </w:rPrChange>
          </w:rPr>
          <w:t xml:space="preserve"> rhd.`Application Status` AppStat</w:t>
        </w:r>
      </w:ins>
    </w:p>
    <w:p w14:paraId="4D0F1E9C" w14:textId="77777777" w:rsidR="00D26196" w:rsidRPr="00D26196" w:rsidRDefault="00D26196">
      <w:pPr>
        <w:pStyle w:val="HTMLPreformatted"/>
        <w:divId w:val="2032412305"/>
        <w:rPr>
          <w:ins w:id="22602" w:author="shorny" w:date="2014-06-09T18:54:00Z"/>
          <w:sz w:val="18"/>
          <w:rPrChange w:id="22603" w:author="shorny" w:date="2014-06-09T18:55:00Z">
            <w:rPr>
              <w:ins w:id="22604" w:author="shorny" w:date="2014-06-09T18:54:00Z"/>
            </w:rPr>
          </w:rPrChange>
        </w:rPr>
      </w:pPr>
      <w:ins w:id="22605" w:author="shorny" w:date="2014-06-09T18:54:00Z">
        <w:r w:rsidRPr="00D26196">
          <w:rPr>
            <w:sz w:val="18"/>
            <w:rPrChange w:id="22606" w:author="shorny" w:date="2014-06-09T18:55:00Z">
              <w:rPr/>
            </w:rPrChange>
          </w:rPr>
          <w:t xml:space="preserve">    </w:t>
        </w:r>
        <w:r w:rsidRPr="00D26196">
          <w:rPr>
            <w:rStyle w:val="keyword1"/>
            <w:sz w:val="18"/>
            <w:rPrChange w:id="22607" w:author="shorny" w:date="2014-06-09T18:55:00Z">
              <w:rPr>
                <w:rStyle w:val="keyword1"/>
              </w:rPr>
            </w:rPrChange>
          </w:rPr>
          <w:t>ON</w:t>
        </w:r>
        <w:r w:rsidRPr="00D26196">
          <w:rPr>
            <w:sz w:val="18"/>
            <w:rPrChange w:id="22608" w:author="shorny" w:date="2014-06-09T18:55:00Z">
              <w:rPr/>
            </w:rPrChange>
          </w:rPr>
          <w:t xml:space="preserve"> AppStat.ApplicationStatusID = App.ApplicationStatusID</w:t>
        </w:r>
      </w:ins>
    </w:p>
    <w:p w14:paraId="58162D06" w14:textId="77777777" w:rsidR="00D26196" w:rsidRPr="00D26196" w:rsidRDefault="00D26196">
      <w:pPr>
        <w:pStyle w:val="HTMLPreformatted"/>
        <w:divId w:val="2032412305"/>
        <w:rPr>
          <w:ins w:id="22609" w:author="shorny" w:date="2014-06-09T18:54:00Z"/>
          <w:sz w:val="18"/>
          <w:rPrChange w:id="22610" w:author="shorny" w:date="2014-06-09T18:55:00Z">
            <w:rPr>
              <w:ins w:id="22611" w:author="shorny" w:date="2014-06-09T18:54:00Z"/>
            </w:rPr>
          </w:rPrChange>
        </w:rPr>
      </w:pPr>
      <w:ins w:id="22612" w:author="shorny" w:date="2014-06-09T18:54:00Z">
        <w:r w:rsidRPr="00D26196">
          <w:rPr>
            <w:sz w:val="18"/>
            <w:rPrChange w:id="22613" w:author="shorny" w:date="2014-06-09T18:55:00Z">
              <w:rPr/>
            </w:rPrChange>
          </w:rPr>
          <w:t xml:space="preserve">  </w:t>
        </w:r>
        <w:r w:rsidRPr="00D26196">
          <w:rPr>
            <w:rStyle w:val="keyword1"/>
            <w:sz w:val="18"/>
            <w:rPrChange w:id="22614" w:author="shorny" w:date="2014-06-09T18:55:00Z">
              <w:rPr>
                <w:rStyle w:val="keyword1"/>
              </w:rPr>
            </w:rPrChange>
          </w:rPr>
          <w:t>WHERE</w:t>
        </w:r>
        <w:r w:rsidRPr="00D26196">
          <w:rPr>
            <w:sz w:val="18"/>
            <w:rPrChange w:id="22615" w:author="shorny" w:date="2014-06-09T18:55:00Z">
              <w:rPr/>
            </w:rPrChange>
          </w:rPr>
          <w:t xml:space="preserve"> App.ApplicationID = 611 ;</w:t>
        </w:r>
      </w:ins>
    </w:p>
    <w:p w14:paraId="65CA1DAA" w14:textId="77777777" w:rsidR="00D26196" w:rsidRPr="00D26196" w:rsidRDefault="00D26196">
      <w:pPr>
        <w:pStyle w:val="HTMLPreformatted"/>
        <w:divId w:val="2032412305"/>
        <w:rPr>
          <w:ins w:id="22616" w:author="shorny" w:date="2014-06-09T18:54:00Z"/>
          <w:sz w:val="18"/>
          <w:rPrChange w:id="22617" w:author="shorny" w:date="2014-06-09T18:55:00Z">
            <w:rPr>
              <w:ins w:id="22618" w:author="shorny" w:date="2014-06-09T18:54:00Z"/>
            </w:rPr>
          </w:rPrChange>
        </w:rPr>
      </w:pPr>
    </w:p>
    <w:p w14:paraId="15E0DE79" w14:textId="77777777" w:rsidR="00D26196" w:rsidRPr="00D26196" w:rsidRDefault="00D26196">
      <w:pPr>
        <w:pStyle w:val="HTMLPreformatted"/>
        <w:divId w:val="2032412305"/>
        <w:rPr>
          <w:ins w:id="22619" w:author="shorny" w:date="2014-06-09T18:54:00Z"/>
          <w:rStyle w:val="comment1"/>
          <w:sz w:val="18"/>
          <w:rPrChange w:id="22620" w:author="shorny" w:date="2014-06-09T18:55:00Z">
            <w:rPr>
              <w:ins w:id="22621" w:author="shorny" w:date="2014-06-09T18:54:00Z"/>
              <w:rStyle w:val="comment1"/>
            </w:rPr>
          </w:rPrChange>
        </w:rPr>
      </w:pPr>
      <w:ins w:id="22622" w:author="shorny" w:date="2014-06-09T18:54:00Z">
        <w:r w:rsidRPr="00D26196">
          <w:rPr>
            <w:sz w:val="18"/>
            <w:rPrChange w:id="22623" w:author="shorny" w:date="2014-06-09T18:55:00Z">
              <w:rPr>
                <w:color w:val="B22222"/>
              </w:rPr>
            </w:rPrChange>
          </w:rPr>
          <w:t xml:space="preserve">  </w:t>
        </w:r>
        <w:r w:rsidRPr="00D26196">
          <w:rPr>
            <w:rStyle w:val="comment1"/>
            <w:sz w:val="18"/>
            <w:rPrChange w:id="22624" w:author="shorny" w:date="2014-06-09T18:55:00Z">
              <w:rPr>
                <w:rStyle w:val="comment1"/>
              </w:rPr>
            </w:rPrChange>
          </w:rPr>
          <w:t>-- create a temporary table to store the expected results</w:t>
        </w:r>
      </w:ins>
    </w:p>
    <w:p w14:paraId="6EC38805" w14:textId="77777777" w:rsidR="00D26196" w:rsidRPr="00D26196" w:rsidRDefault="00D26196">
      <w:pPr>
        <w:pStyle w:val="HTMLPreformatted"/>
        <w:divId w:val="2032412305"/>
        <w:rPr>
          <w:ins w:id="22625" w:author="shorny" w:date="2014-06-09T18:54:00Z"/>
          <w:rStyle w:val="comment1"/>
          <w:sz w:val="18"/>
          <w:rPrChange w:id="22626" w:author="shorny" w:date="2014-06-09T18:55:00Z">
            <w:rPr>
              <w:ins w:id="22627" w:author="shorny" w:date="2014-06-09T18:54:00Z"/>
              <w:rStyle w:val="comment1"/>
            </w:rPr>
          </w:rPrChange>
        </w:rPr>
      </w:pPr>
      <w:ins w:id="22628" w:author="shorny" w:date="2014-06-09T18:54:00Z">
        <w:r w:rsidRPr="00D26196">
          <w:rPr>
            <w:sz w:val="18"/>
            <w:rPrChange w:id="22629" w:author="shorny" w:date="2014-06-09T18:55:00Z">
              <w:rPr>
                <w:color w:val="B22222"/>
              </w:rPr>
            </w:rPrChange>
          </w:rPr>
          <w:t xml:space="preserve">  </w:t>
        </w:r>
        <w:r w:rsidRPr="00D26196">
          <w:rPr>
            <w:rStyle w:val="comment1"/>
            <w:sz w:val="18"/>
            <w:rPrChange w:id="22630" w:author="shorny" w:date="2014-06-09T18:55:00Z">
              <w:rPr>
                <w:rStyle w:val="comment1"/>
              </w:rPr>
            </w:rPrChange>
          </w:rPr>
          <w:t>-- expect count == 1; status=ongoing, others 0/false</w:t>
        </w:r>
      </w:ins>
    </w:p>
    <w:p w14:paraId="5E460D45" w14:textId="77777777" w:rsidR="00D26196" w:rsidRPr="00D26196" w:rsidRDefault="00D26196">
      <w:pPr>
        <w:pStyle w:val="HTMLPreformatted"/>
        <w:divId w:val="2032412305"/>
        <w:rPr>
          <w:ins w:id="22631" w:author="shorny" w:date="2014-06-09T18:54:00Z"/>
          <w:sz w:val="18"/>
          <w:rPrChange w:id="22632" w:author="shorny" w:date="2014-06-09T18:55:00Z">
            <w:rPr>
              <w:ins w:id="22633" w:author="shorny" w:date="2014-06-09T18:54:00Z"/>
            </w:rPr>
          </w:rPrChange>
        </w:rPr>
      </w:pPr>
      <w:ins w:id="22634" w:author="shorny" w:date="2014-06-09T18:54:00Z">
        <w:r w:rsidRPr="00D26196">
          <w:rPr>
            <w:sz w:val="18"/>
            <w:rPrChange w:id="22635" w:author="shorny" w:date="2014-06-09T18:55:00Z">
              <w:rPr/>
            </w:rPrChange>
          </w:rPr>
          <w:t xml:space="preserve">  </w:t>
        </w:r>
        <w:r w:rsidRPr="00D26196">
          <w:rPr>
            <w:rStyle w:val="keyword1"/>
            <w:sz w:val="18"/>
            <w:rPrChange w:id="22636" w:author="shorny" w:date="2014-06-09T18:55:00Z">
              <w:rPr>
                <w:rStyle w:val="keyword1"/>
              </w:rPr>
            </w:rPrChange>
          </w:rPr>
          <w:t>CREATE</w:t>
        </w:r>
        <w:r w:rsidRPr="00D26196">
          <w:rPr>
            <w:sz w:val="18"/>
            <w:rPrChange w:id="22637" w:author="shorny" w:date="2014-06-09T18:55:00Z">
              <w:rPr/>
            </w:rPrChange>
          </w:rPr>
          <w:t xml:space="preserve"> </w:t>
        </w:r>
        <w:r w:rsidRPr="00D26196">
          <w:rPr>
            <w:rStyle w:val="keyword1"/>
            <w:sz w:val="18"/>
            <w:rPrChange w:id="22638" w:author="shorny" w:date="2014-06-09T18:55:00Z">
              <w:rPr>
                <w:rStyle w:val="keyword1"/>
              </w:rPr>
            </w:rPrChange>
          </w:rPr>
          <w:t>TEMPORARY</w:t>
        </w:r>
        <w:r w:rsidRPr="00D26196">
          <w:rPr>
            <w:sz w:val="18"/>
            <w:rPrChange w:id="22639" w:author="shorny" w:date="2014-06-09T18:55:00Z">
              <w:rPr/>
            </w:rPrChange>
          </w:rPr>
          <w:t xml:space="preserve"> </w:t>
        </w:r>
        <w:r w:rsidRPr="00D26196">
          <w:rPr>
            <w:rStyle w:val="keyword1"/>
            <w:sz w:val="18"/>
            <w:rPrChange w:id="22640" w:author="shorny" w:date="2014-06-09T18:55:00Z">
              <w:rPr>
                <w:rStyle w:val="keyword1"/>
              </w:rPr>
            </w:rPrChange>
          </w:rPr>
          <w:t>TABLE</w:t>
        </w:r>
        <w:r w:rsidRPr="00D26196">
          <w:rPr>
            <w:sz w:val="18"/>
            <w:rPrChange w:id="22641" w:author="shorny" w:date="2014-06-09T18:55:00Z">
              <w:rPr/>
            </w:rPrChange>
          </w:rPr>
          <w:t xml:space="preserve"> </w:t>
        </w:r>
        <w:r w:rsidRPr="00D26196">
          <w:rPr>
            <w:rStyle w:val="function-name1"/>
            <w:sz w:val="18"/>
            <w:rPrChange w:id="22642" w:author="shorny" w:date="2014-06-09T18:55:00Z">
              <w:rPr>
                <w:rStyle w:val="function-name1"/>
              </w:rPr>
            </w:rPrChange>
          </w:rPr>
          <w:t>utrans_k_expecteds</w:t>
        </w:r>
        <w:r w:rsidRPr="00D26196">
          <w:rPr>
            <w:sz w:val="18"/>
            <w:rPrChange w:id="22643" w:author="shorny" w:date="2014-06-09T18:55:00Z">
              <w:rPr/>
            </w:rPrChange>
          </w:rPr>
          <w:t xml:space="preserve"> (</w:t>
        </w:r>
      </w:ins>
    </w:p>
    <w:p w14:paraId="4077E7A8" w14:textId="77777777" w:rsidR="00D26196" w:rsidRPr="00D26196" w:rsidRDefault="00D26196">
      <w:pPr>
        <w:pStyle w:val="HTMLPreformatted"/>
        <w:divId w:val="2032412305"/>
        <w:rPr>
          <w:ins w:id="22644" w:author="shorny" w:date="2014-06-09T18:54:00Z"/>
          <w:sz w:val="18"/>
          <w:rPrChange w:id="22645" w:author="shorny" w:date="2014-06-09T18:55:00Z">
            <w:rPr>
              <w:ins w:id="22646" w:author="shorny" w:date="2014-06-09T18:54:00Z"/>
            </w:rPr>
          </w:rPrChange>
        </w:rPr>
      </w:pPr>
      <w:ins w:id="22647" w:author="shorny" w:date="2014-06-09T18:54:00Z">
        <w:r w:rsidRPr="00D26196">
          <w:rPr>
            <w:sz w:val="18"/>
            <w:rPrChange w:id="22648" w:author="shorny" w:date="2014-06-09T18:55:00Z">
              <w:rPr/>
            </w:rPrChange>
          </w:rPr>
          <w:t xml:space="preserve">    ApplicationID </w:t>
        </w:r>
        <w:r w:rsidRPr="00D26196">
          <w:rPr>
            <w:rStyle w:val="type1"/>
            <w:sz w:val="18"/>
            <w:rPrChange w:id="22649" w:author="shorny" w:date="2014-06-09T18:55:00Z">
              <w:rPr>
                <w:rStyle w:val="type1"/>
              </w:rPr>
            </w:rPrChange>
          </w:rPr>
          <w:t>int</w:t>
        </w:r>
        <w:r w:rsidRPr="00D26196">
          <w:rPr>
            <w:sz w:val="18"/>
            <w:rPrChange w:id="22650" w:author="shorny" w:date="2014-06-09T18:55:00Z">
              <w:rPr/>
            </w:rPrChange>
          </w:rPr>
          <w:t>(10),</w:t>
        </w:r>
      </w:ins>
    </w:p>
    <w:p w14:paraId="52FEFED5" w14:textId="77777777" w:rsidR="00D26196" w:rsidRPr="00D26196" w:rsidRDefault="00D26196">
      <w:pPr>
        <w:pStyle w:val="HTMLPreformatted"/>
        <w:divId w:val="2032412305"/>
        <w:rPr>
          <w:ins w:id="22651" w:author="shorny" w:date="2014-06-09T18:54:00Z"/>
          <w:sz w:val="18"/>
          <w:rPrChange w:id="22652" w:author="shorny" w:date="2014-06-09T18:55:00Z">
            <w:rPr>
              <w:ins w:id="22653" w:author="shorny" w:date="2014-06-09T18:54:00Z"/>
            </w:rPr>
          </w:rPrChange>
        </w:rPr>
      </w:pPr>
      <w:ins w:id="22654" w:author="shorny" w:date="2014-06-09T18:54:00Z">
        <w:r w:rsidRPr="00D26196">
          <w:rPr>
            <w:sz w:val="18"/>
            <w:rPrChange w:id="22655" w:author="shorny" w:date="2014-06-09T18:55:00Z">
              <w:rPr/>
            </w:rPrChange>
          </w:rPr>
          <w:t xml:space="preserve">    Status </w:t>
        </w:r>
        <w:r w:rsidRPr="00D26196">
          <w:rPr>
            <w:rStyle w:val="type1"/>
            <w:sz w:val="18"/>
            <w:rPrChange w:id="22656" w:author="shorny" w:date="2014-06-09T18:55:00Z">
              <w:rPr>
                <w:rStyle w:val="type1"/>
              </w:rPr>
            </w:rPrChange>
          </w:rPr>
          <w:t>varchar</w:t>
        </w:r>
        <w:r w:rsidRPr="00D26196">
          <w:rPr>
            <w:sz w:val="18"/>
            <w:rPrChange w:id="22657" w:author="shorny" w:date="2014-06-09T18:55:00Z">
              <w:rPr/>
            </w:rPrChange>
          </w:rPr>
          <w:t>(50),</w:t>
        </w:r>
      </w:ins>
    </w:p>
    <w:p w14:paraId="1B831350" w14:textId="77777777" w:rsidR="00D26196" w:rsidRPr="00D26196" w:rsidRDefault="00D26196">
      <w:pPr>
        <w:pStyle w:val="HTMLPreformatted"/>
        <w:divId w:val="2032412305"/>
        <w:rPr>
          <w:ins w:id="22658" w:author="shorny" w:date="2014-06-09T18:54:00Z"/>
          <w:sz w:val="18"/>
          <w:rPrChange w:id="22659" w:author="shorny" w:date="2014-06-09T18:55:00Z">
            <w:rPr>
              <w:ins w:id="22660" w:author="shorny" w:date="2014-06-09T18:54:00Z"/>
            </w:rPr>
          </w:rPrChange>
        </w:rPr>
      </w:pPr>
      <w:ins w:id="22661" w:author="shorny" w:date="2014-06-09T18:54:00Z">
        <w:r w:rsidRPr="00D26196">
          <w:rPr>
            <w:sz w:val="18"/>
            <w:rPrChange w:id="22662" w:author="shorny" w:date="2014-06-09T18:55:00Z">
              <w:rPr/>
            </w:rPrChange>
          </w:rPr>
          <w:t xml:space="preserve">    AddressConfirmed </w:t>
        </w:r>
        <w:r w:rsidRPr="00D26196">
          <w:rPr>
            <w:rStyle w:val="type1"/>
            <w:sz w:val="18"/>
            <w:rPrChange w:id="22663" w:author="shorny" w:date="2014-06-09T18:55:00Z">
              <w:rPr>
                <w:rStyle w:val="type1"/>
              </w:rPr>
            </w:rPrChange>
          </w:rPr>
          <w:t>int</w:t>
        </w:r>
        <w:r w:rsidRPr="00D26196">
          <w:rPr>
            <w:sz w:val="18"/>
            <w:rPrChange w:id="22664" w:author="shorny" w:date="2014-06-09T18:55:00Z">
              <w:rPr/>
            </w:rPrChange>
          </w:rPr>
          <w:t>(1),</w:t>
        </w:r>
      </w:ins>
    </w:p>
    <w:p w14:paraId="0E88A70D" w14:textId="77777777" w:rsidR="00D26196" w:rsidRPr="00D26196" w:rsidRDefault="00D26196">
      <w:pPr>
        <w:pStyle w:val="HTMLPreformatted"/>
        <w:divId w:val="2032412305"/>
        <w:rPr>
          <w:ins w:id="22665" w:author="shorny" w:date="2014-06-09T18:54:00Z"/>
          <w:sz w:val="18"/>
          <w:rPrChange w:id="22666" w:author="shorny" w:date="2014-06-09T18:55:00Z">
            <w:rPr>
              <w:ins w:id="22667" w:author="shorny" w:date="2014-06-09T18:54:00Z"/>
            </w:rPr>
          </w:rPrChange>
        </w:rPr>
      </w:pPr>
      <w:ins w:id="22668" w:author="shorny" w:date="2014-06-09T18:54:00Z">
        <w:r w:rsidRPr="00D26196">
          <w:rPr>
            <w:sz w:val="18"/>
            <w:rPrChange w:id="22669" w:author="shorny" w:date="2014-06-09T18:55:00Z">
              <w:rPr/>
            </w:rPrChange>
          </w:rPr>
          <w:t xml:space="preserve">    DegreeConfirmed </w:t>
        </w:r>
        <w:r w:rsidRPr="00D26196">
          <w:rPr>
            <w:rStyle w:val="type1"/>
            <w:sz w:val="18"/>
            <w:rPrChange w:id="22670" w:author="shorny" w:date="2014-06-09T18:55:00Z">
              <w:rPr>
                <w:rStyle w:val="type1"/>
              </w:rPr>
            </w:rPrChange>
          </w:rPr>
          <w:t>int</w:t>
        </w:r>
        <w:r w:rsidRPr="00D26196">
          <w:rPr>
            <w:sz w:val="18"/>
            <w:rPrChange w:id="22671" w:author="shorny" w:date="2014-06-09T18:55:00Z">
              <w:rPr/>
            </w:rPrChange>
          </w:rPr>
          <w:t>(1),</w:t>
        </w:r>
      </w:ins>
    </w:p>
    <w:p w14:paraId="2B7D6009" w14:textId="77777777" w:rsidR="00D26196" w:rsidRPr="00D26196" w:rsidRDefault="00D26196">
      <w:pPr>
        <w:pStyle w:val="HTMLPreformatted"/>
        <w:divId w:val="2032412305"/>
        <w:rPr>
          <w:ins w:id="22672" w:author="shorny" w:date="2014-06-09T18:54:00Z"/>
          <w:sz w:val="18"/>
          <w:rPrChange w:id="22673" w:author="shorny" w:date="2014-06-09T18:55:00Z">
            <w:rPr>
              <w:ins w:id="22674" w:author="shorny" w:date="2014-06-09T18:54:00Z"/>
            </w:rPr>
          </w:rPrChange>
        </w:rPr>
      </w:pPr>
      <w:ins w:id="22675" w:author="shorny" w:date="2014-06-09T18:54:00Z">
        <w:r w:rsidRPr="00D26196">
          <w:rPr>
            <w:sz w:val="18"/>
            <w:rPrChange w:id="22676" w:author="shorny" w:date="2014-06-09T18:55:00Z">
              <w:rPr/>
            </w:rPrChange>
          </w:rPr>
          <w:t xml:space="preserve">    VisaStatusConfirmed </w:t>
        </w:r>
        <w:r w:rsidRPr="00D26196">
          <w:rPr>
            <w:rStyle w:val="type1"/>
            <w:sz w:val="18"/>
            <w:rPrChange w:id="22677" w:author="shorny" w:date="2014-06-09T18:55:00Z">
              <w:rPr>
                <w:rStyle w:val="type1"/>
              </w:rPr>
            </w:rPrChange>
          </w:rPr>
          <w:t>int</w:t>
        </w:r>
        <w:r w:rsidRPr="00D26196">
          <w:rPr>
            <w:sz w:val="18"/>
            <w:rPrChange w:id="22678" w:author="shorny" w:date="2014-06-09T18:55:00Z">
              <w:rPr/>
            </w:rPrChange>
          </w:rPr>
          <w:t>(1),</w:t>
        </w:r>
      </w:ins>
    </w:p>
    <w:p w14:paraId="03DA0999" w14:textId="77777777" w:rsidR="00D26196" w:rsidRPr="00D26196" w:rsidRDefault="00D26196">
      <w:pPr>
        <w:pStyle w:val="HTMLPreformatted"/>
        <w:divId w:val="2032412305"/>
        <w:rPr>
          <w:ins w:id="22679" w:author="shorny" w:date="2014-06-09T18:54:00Z"/>
          <w:sz w:val="18"/>
          <w:rPrChange w:id="22680" w:author="shorny" w:date="2014-06-09T18:55:00Z">
            <w:rPr>
              <w:ins w:id="22681" w:author="shorny" w:date="2014-06-09T18:54:00Z"/>
            </w:rPr>
          </w:rPrChange>
        </w:rPr>
      </w:pPr>
      <w:ins w:id="22682" w:author="shorny" w:date="2014-06-09T18:54:00Z">
        <w:r w:rsidRPr="00D26196">
          <w:rPr>
            <w:sz w:val="18"/>
            <w:rPrChange w:id="22683" w:author="shorny" w:date="2014-06-09T18:55:00Z">
              <w:rPr/>
            </w:rPrChange>
          </w:rPr>
          <w:t xml:space="preserve">    ProposalConfirmed </w:t>
        </w:r>
        <w:r w:rsidRPr="00D26196">
          <w:rPr>
            <w:rStyle w:val="type1"/>
            <w:sz w:val="18"/>
            <w:rPrChange w:id="22684" w:author="shorny" w:date="2014-06-09T18:55:00Z">
              <w:rPr>
                <w:rStyle w:val="type1"/>
              </w:rPr>
            </w:rPrChange>
          </w:rPr>
          <w:t>int</w:t>
        </w:r>
        <w:r w:rsidRPr="00D26196">
          <w:rPr>
            <w:sz w:val="18"/>
            <w:rPrChange w:id="22685" w:author="shorny" w:date="2014-06-09T18:55:00Z">
              <w:rPr/>
            </w:rPrChange>
          </w:rPr>
          <w:t>(1),</w:t>
        </w:r>
      </w:ins>
    </w:p>
    <w:p w14:paraId="5EAEDB44" w14:textId="77777777" w:rsidR="00D26196" w:rsidRPr="00D26196" w:rsidRDefault="00D26196">
      <w:pPr>
        <w:pStyle w:val="HTMLPreformatted"/>
        <w:divId w:val="2032412305"/>
        <w:rPr>
          <w:ins w:id="22686" w:author="shorny" w:date="2014-06-09T18:54:00Z"/>
          <w:sz w:val="18"/>
          <w:rPrChange w:id="22687" w:author="shorny" w:date="2014-06-09T18:55:00Z">
            <w:rPr>
              <w:ins w:id="22688" w:author="shorny" w:date="2014-06-09T18:54:00Z"/>
            </w:rPr>
          </w:rPrChange>
        </w:rPr>
      </w:pPr>
      <w:ins w:id="22689" w:author="shorny" w:date="2014-06-09T18:54:00Z">
        <w:r w:rsidRPr="00D26196">
          <w:rPr>
            <w:sz w:val="18"/>
            <w:rPrChange w:id="22690" w:author="shorny" w:date="2014-06-09T18:55:00Z">
              <w:rPr/>
            </w:rPrChange>
          </w:rPr>
          <w:t xml:space="preserve">    HasResearchAreas </w:t>
        </w:r>
        <w:r w:rsidRPr="00D26196">
          <w:rPr>
            <w:rStyle w:val="type1"/>
            <w:sz w:val="18"/>
            <w:rPrChange w:id="22691" w:author="shorny" w:date="2014-06-09T18:55:00Z">
              <w:rPr>
                <w:rStyle w:val="type1"/>
              </w:rPr>
            </w:rPrChange>
          </w:rPr>
          <w:t>int</w:t>
        </w:r>
        <w:r w:rsidRPr="00D26196">
          <w:rPr>
            <w:sz w:val="18"/>
            <w:rPrChange w:id="22692" w:author="shorny" w:date="2014-06-09T18:55:00Z">
              <w:rPr/>
            </w:rPrChange>
          </w:rPr>
          <w:t>(1),</w:t>
        </w:r>
      </w:ins>
    </w:p>
    <w:p w14:paraId="751EB1BE" w14:textId="77777777" w:rsidR="00D26196" w:rsidRPr="00D26196" w:rsidRDefault="00D26196">
      <w:pPr>
        <w:pStyle w:val="HTMLPreformatted"/>
        <w:divId w:val="2032412305"/>
        <w:rPr>
          <w:ins w:id="22693" w:author="shorny" w:date="2014-06-09T18:54:00Z"/>
          <w:sz w:val="18"/>
          <w:rPrChange w:id="22694" w:author="shorny" w:date="2014-06-09T18:55:00Z">
            <w:rPr>
              <w:ins w:id="22695" w:author="shorny" w:date="2014-06-09T18:54:00Z"/>
            </w:rPr>
          </w:rPrChange>
        </w:rPr>
      </w:pPr>
      <w:ins w:id="22696" w:author="shorny" w:date="2014-06-09T18:54:00Z">
        <w:r w:rsidRPr="00D26196">
          <w:rPr>
            <w:sz w:val="18"/>
            <w:rPrChange w:id="22697" w:author="shorny" w:date="2014-06-09T18:55:00Z">
              <w:rPr/>
            </w:rPrChange>
          </w:rPr>
          <w:t xml:space="preserve">    HasPrimarySuper </w:t>
        </w:r>
        <w:r w:rsidRPr="00D26196">
          <w:rPr>
            <w:rStyle w:val="type1"/>
            <w:sz w:val="18"/>
            <w:rPrChange w:id="22698" w:author="shorny" w:date="2014-06-09T18:55:00Z">
              <w:rPr>
                <w:rStyle w:val="type1"/>
              </w:rPr>
            </w:rPrChange>
          </w:rPr>
          <w:t>int</w:t>
        </w:r>
        <w:r w:rsidRPr="00D26196">
          <w:rPr>
            <w:sz w:val="18"/>
            <w:rPrChange w:id="22699" w:author="shorny" w:date="2014-06-09T18:55:00Z">
              <w:rPr/>
            </w:rPrChange>
          </w:rPr>
          <w:t>(1),</w:t>
        </w:r>
      </w:ins>
    </w:p>
    <w:p w14:paraId="3595B166" w14:textId="77777777" w:rsidR="00D26196" w:rsidRPr="00D26196" w:rsidRDefault="00D26196">
      <w:pPr>
        <w:pStyle w:val="HTMLPreformatted"/>
        <w:divId w:val="2032412305"/>
        <w:rPr>
          <w:ins w:id="22700" w:author="shorny" w:date="2014-06-09T18:54:00Z"/>
          <w:sz w:val="18"/>
          <w:rPrChange w:id="22701" w:author="shorny" w:date="2014-06-09T18:55:00Z">
            <w:rPr>
              <w:ins w:id="22702" w:author="shorny" w:date="2014-06-09T18:54:00Z"/>
            </w:rPr>
          </w:rPrChange>
        </w:rPr>
      </w:pPr>
      <w:ins w:id="22703" w:author="shorny" w:date="2014-06-09T18:54:00Z">
        <w:r w:rsidRPr="00D26196">
          <w:rPr>
            <w:sz w:val="18"/>
            <w:rPrChange w:id="22704" w:author="shorny" w:date="2014-06-09T18:55:00Z">
              <w:rPr/>
            </w:rPrChange>
          </w:rPr>
          <w:t xml:space="preserve">    PayMethConfirmed </w:t>
        </w:r>
        <w:r w:rsidRPr="00D26196">
          <w:rPr>
            <w:rStyle w:val="type1"/>
            <w:sz w:val="18"/>
            <w:rPrChange w:id="22705" w:author="shorny" w:date="2014-06-09T18:55:00Z">
              <w:rPr>
                <w:rStyle w:val="type1"/>
              </w:rPr>
            </w:rPrChange>
          </w:rPr>
          <w:t>int</w:t>
        </w:r>
        <w:r w:rsidRPr="00D26196">
          <w:rPr>
            <w:sz w:val="18"/>
            <w:rPrChange w:id="22706" w:author="shorny" w:date="2014-06-09T18:55:00Z">
              <w:rPr/>
            </w:rPrChange>
          </w:rPr>
          <w:t>(1),</w:t>
        </w:r>
      </w:ins>
    </w:p>
    <w:p w14:paraId="4AC354C5" w14:textId="77777777" w:rsidR="00D26196" w:rsidRPr="00D26196" w:rsidRDefault="00D26196">
      <w:pPr>
        <w:pStyle w:val="HTMLPreformatted"/>
        <w:divId w:val="2032412305"/>
        <w:rPr>
          <w:ins w:id="22707" w:author="shorny" w:date="2014-06-09T18:54:00Z"/>
          <w:sz w:val="18"/>
          <w:rPrChange w:id="22708" w:author="shorny" w:date="2014-06-09T18:55:00Z">
            <w:rPr>
              <w:ins w:id="22709" w:author="shorny" w:date="2014-06-09T18:54:00Z"/>
            </w:rPr>
          </w:rPrChange>
        </w:rPr>
      </w:pPr>
      <w:ins w:id="22710" w:author="shorny" w:date="2014-06-09T18:54:00Z">
        <w:r w:rsidRPr="00D26196">
          <w:rPr>
            <w:sz w:val="18"/>
            <w:rPrChange w:id="22711" w:author="shorny" w:date="2014-06-09T18:55:00Z">
              <w:rPr/>
            </w:rPrChange>
          </w:rPr>
          <w:t xml:space="preserve">    EngProfConfirmed </w:t>
        </w:r>
        <w:r w:rsidRPr="00D26196">
          <w:rPr>
            <w:rStyle w:val="type1"/>
            <w:sz w:val="18"/>
            <w:rPrChange w:id="22712" w:author="shorny" w:date="2014-06-09T18:55:00Z">
              <w:rPr>
                <w:rStyle w:val="type1"/>
              </w:rPr>
            </w:rPrChange>
          </w:rPr>
          <w:t>int</w:t>
        </w:r>
        <w:r w:rsidRPr="00D26196">
          <w:rPr>
            <w:sz w:val="18"/>
            <w:rPrChange w:id="22713" w:author="shorny" w:date="2014-06-09T18:55:00Z">
              <w:rPr/>
            </w:rPrChange>
          </w:rPr>
          <w:t>(1)</w:t>
        </w:r>
      </w:ins>
    </w:p>
    <w:p w14:paraId="4297E4AE" w14:textId="77777777" w:rsidR="00D26196" w:rsidRPr="00D26196" w:rsidRDefault="00D26196">
      <w:pPr>
        <w:pStyle w:val="HTMLPreformatted"/>
        <w:divId w:val="2032412305"/>
        <w:rPr>
          <w:ins w:id="22714" w:author="shorny" w:date="2014-06-09T18:54:00Z"/>
          <w:sz w:val="18"/>
          <w:rPrChange w:id="22715" w:author="shorny" w:date="2014-06-09T18:55:00Z">
            <w:rPr>
              <w:ins w:id="22716" w:author="shorny" w:date="2014-06-09T18:54:00Z"/>
            </w:rPr>
          </w:rPrChange>
        </w:rPr>
      </w:pPr>
      <w:ins w:id="22717" w:author="shorny" w:date="2014-06-09T18:54:00Z">
        <w:r w:rsidRPr="00D26196">
          <w:rPr>
            <w:sz w:val="18"/>
            <w:rPrChange w:id="22718" w:author="shorny" w:date="2014-06-09T18:55:00Z">
              <w:rPr/>
            </w:rPrChange>
          </w:rPr>
          <w:t xml:space="preserve">  ) ;</w:t>
        </w:r>
      </w:ins>
    </w:p>
    <w:p w14:paraId="582CBC41" w14:textId="77777777" w:rsidR="00D26196" w:rsidRPr="00D26196" w:rsidRDefault="00D26196">
      <w:pPr>
        <w:pStyle w:val="HTMLPreformatted"/>
        <w:divId w:val="2032412305"/>
        <w:rPr>
          <w:ins w:id="22719" w:author="shorny" w:date="2014-06-09T18:54:00Z"/>
          <w:sz w:val="18"/>
          <w:rPrChange w:id="22720" w:author="shorny" w:date="2014-06-09T18:55:00Z">
            <w:rPr>
              <w:ins w:id="22721" w:author="shorny" w:date="2014-06-09T18:54:00Z"/>
            </w:rPr>
          </w:rPrChange>
        </w:rPr>
      </w:pPr>
      <w:ins w:id="22722" w:author="shorny" w:date="2014-06-09T18:54:00Z">
        <w:r w:rsidRPr="00D26196">
          <w:rPr>
            <w:sz w:val="18"/>
            <w:rPrChange w:id="22723" w:author="shorny" w:date="2014-06-09T18:55:00Z">
              <w:rPr/>
            </w:rPrChange>
          </w:rPr>
          <w:t xml:space="preserve">  </w:t>
        </w:r>
        <w:r w:rsidRPr="00D26196">
          <w:rPr>
            <w:rStyle w:val="keyword1"/>
            <w:sz w:val="18"/>
            <w:rPrChange w:id="22724" w:author="shorny" w:date="2014-06-09T18:55:00Z">
              <w:rPr>
                <w:rStyle w:val="keyword1"/>
              </w:rPr>
            </w:rPrChange>
          </w:rPr>
          <w:t>INSERT</w:t>
        </w:r>
        <w:r w:rsidRPr="00D26196">
          <w:rPr>
            <w:sz w:val="18"/>
            <w:rPrChange w:id="22725" w:author="shorny" w:date="2014-06-09T18:55:00Z">
              <w:rPr/>
            </w:rPrChange>
          </w:rPr>
          <w:t xml:space="preserve"> </w:t>
        </w:r>
        <w:r w:rsidRPr="00D26196">
          <w:rPr>
            <w:rStyle w:val="keyword1"/>
            <w:sz w:val="18"/>
            <w:rPrChange w:id="22726" w:author="shorny" w:date="2014-06-09T18:55:00Z">
              <w:rPr>
                <w:rStyle w:val="keyword1"/>
              </w:rPr>
            </w:rPrChange>
          </w:rPr>
          <w:t>INTO</w:t>
        </w:r>
        <w:r w:rsidRPr="00D26196">
          <w:rPr>
            <w:sz w:val="18"/>
            <w:rPrChange w:id="22727" w:author="shorny" w:date="2014-06-09T18:55:00Z">
              <w:rPr/>
            </w:rPrChange>
          </w:rPr>
          <w:t xml:space="preserve"> utrans_k_expecteds</w:t>
        </w:r>
      </w:ins>
    </w:p>
    <w:p w14:paraId="473EE9AC" w14:textId="77777777" w:rsidR="00D26196" w:rsidRPr="00D26196" w:rsidRDefault="00D26196">
      <w:pPr>
        <w:pStyle w:val="HTMLPreformatted"/>
        <w:divId w:val="2032412305"/>
        <w:rPr>
          <w:ins w:id="22728" w:author="shorny" w:date="2014-06-09T18:54:00Z"/>
          <w:sz w:val="18"/>
          <w:rPrChange w:id="22729" w:author="shorny" w:date="2014-06-09T18:55:00Z">
            <w:rPr>
              <w:ins w:id="22730" w:author="shorny" w:date="2014-06-09T18:54:00Z"/>
            </w:rPr>
          </w:rPrChange>
        </w:rPr>
      </w:pPr>
      <w:ins w:id="22731" w:author="shorny" w:date="2014-06-09T18:54:00Z">
        <w:r w:rsidRPr="00D26196">
          <w:rPr>
            <w:sz w:val="18"/>
            <w:rPrChange w:id="22732" w:author="shorny" w:date="2014-06-09T18:55:00Z">
              <w:rPr/>
            </w:rPrChange>
          </w:rPr>
          <w:t xml:space="preserve">  </w:t>
        </w:r>
        <w:r w:rsidRPr="00D26196">
          <w:rPr>
            <w:rStyle w:val="keyword1"/>
            <w:sz w:val="18"/>
            <w:rPrChange w:id="22733" w:author="shorny" w:date="2014-06-09T18:55:00Z">
              <w:rPr>
                <w:rStyle w:val="keyword1"/>
              </w:rPr>
            </w:rPrChange>
          </w:rPr>
          <w:t>VALUES</w:t>
        </w:r>
        <w:r w:rsidRPr="00D26196">
          <w:rPr>
            <w:sz w:val="18"/>
            <w:rPrChange w:id="22734" w:author="shorny" w:date="2014-06-09T18:55:00Z">
              <w:rPr/>
            </w:rPrChange>
          </w:rPr>
          <w:t xml:space="preserve"> (611, </w:t>
        </w:r>
        <w:r w:rsidRPr="00D26196">
          <w:rPr>
            <w:rStyle w:val="string1"/>
            <w:sz w:val="18"/>
            <w:rPrChange w:id="22735" w:author="shorny" w:date="2014-06-09T18:55:00Z">
              <w:rPr>
                <w:rStyle w:val="string1"/>
              </w:rPr>
            </w:rPrChange>
          </w:rPr>
          <w:t>'ongoing'</w:t>
        </w:r>
        <w:r w:rsidRPr="00D26196">
          <w:rPr>
            <w:sz w:val="18"/>
            <w:rPrChange w:id="22736" w:author="shorny" w:date="2014-06-09T18:55:00Z">
              <w:rPr/>
            </w:rPrChange>
          </w:rPr>
          <w:t>, 0, 0, 0, 0, 0, 0, 0, 0 ) ;</w:t>
        </w:r>
      </w:ins>
    </w:p>
    <w:p w14:paraId="53974014" w14:textId="77777777" w:rsidR="00D26196" w:rsidRPr="00D26196" w:rsidRDefault="00D26196">
      <w:pPr>
        <w:pStyle w:val="HTMLPreformatted"/>
        <w:divId w:val="2032412305"/>
        <w:rPr>
          <w:ins w:id="22737" w:author="shorny" w:date="2014-06-09T18:54:00Z"/>
          <w:sz w:val="18"/>
          <w:rPrChange w:id="22738" w:author="shorny" w:date="2014-06-09T18:55:00Z">
            <w:rPr>
              <w:ins w:id="22739" w:author="shorny" w:date="2014-06-09T18:54:00Z"/>
            </w:rPr>
          </w:rPrChange>
        </w:rPr>
      </w:pPr>
    </w:p>
    <w:p w14:paraId="6C821BE0" w14:textId="77777777" w:rsidR="00D26196" w:rsidRPr="00D26196" w:rsidRDefault="00D26196">
      <w:pPr>
        <w:pStyle w:val="HTMLPreformatted"/>
        <w:divId w:val="2032412305"/>
        <w:rPr>
          <w:ins w:id="22740" w:author="shorny" w:date="2014-06-09T18:54:00Z"/>
          <w:rStyle w:val="comment1"/>
          <w:sz w:val="18"/>
          <w:rPrChange w:id="22741" w:author="shorny" w:date="2014-06-09T18:55:00Z">
            <w:rPr>
              <w:ins w:id="22742" w:author="shorny" w:date="2014-06-09T18:54:00Z"/>
              <w:rStyle w:val="comment1"/>
            </w:rPr>
          </w:rPrChange>
        </w:rPr>
      </w:pPr>
      <w:ins w:id="22743" w:author="shorny" w:date="2014-06-09T18:54:00Z">
        <w:r w:rsidRPr="00D26196">
          <w:rPr>
            <w:sz w:val="18"/>
            <w:rPrChange w:id="22744" w:author="shorny" w:date="2014-06-09T18:55:00Z">
              <w:rPr>
                <w:color w:val="B22222"/>
              </w:rPr>
            </w:rPrChange>
          </w:rPr>
          <w:t xml:space="preserve">  </w:t>
        </w:r>
        <w:r w:rsidRPr="00D26196">
          <w:rPr>
            <w:rStyle w:val="comment1"/>
            <w:sz w:val="18"/>
            <w:rPrChange w:id="22745" w:author="shorny" w:date="2014-06-09T18:55:00Z">
              <w:rPr>
                <w:rStyle w:val="comment1"/>
              </w:rPr>
            </w:rPrChange>
          </w:rPr>
          <w:t>-- create another temporary table that lists the differences between expected</w:t>
        </w:r>
      </w:ins>
    </w:p>
    <w:p w14:paraId="56744DB2" w14:textId="77777777" w:rsidR="00D26196" w:rsidRPr="00D26196" w:rsidRDefault="00D26196">
      <w:pPr>
        <w:pStyle w:val="HTMLPreformatted"/>
        <w:divId w:val="2032412305"/>
        <w:rPr>
          <w:ins w:id="22746" w:author="shorny" w:date="2014-06-09T18:54:00Z"/>
          <w:rStyle w:val="comment1"/>
          <w:sz w:val="18"/>
          <w:rPrChange w:id="22747" w:author="shorny" w:date="2014-06-09T18:55:00Z">
            <w:rPr>
              <w:ins w:id="22748" w:author="shorny" w:date="2014-06-09T18:54:00Z"/>
              <w:rStyle w:val="comment1"/>
            </w:rPr>
          </w:rPrChange>
        </w:rPr>
      </w:pPr>
      <w:ins w:id="22749" w:author="shorny" w:date="2014-06-09T18:54:00Z">
        <w:r w:rsidRPr="00D26196">
          <w:rPr>
            <w:sz w:val="18"/>
            <w:rPrChange w:id="22750" w:author="shorny" w:date="2014-06-09T18:55:00Z">
              <w:rPr>
                <w:color w:val="B22222"/>
              </w:rPr>
            </w:rPrChange>
          </w:rPr>
          <w:t xml:space="preserve">  </w:t>
        </w:r>
        <w:r w:rsidRPr="00D26196">
          <w:rPr>
            <w:rStyle w:val="comment1"/>
            <w:sz w:val="18"/>
            <w:rPrChange w:id="22751" w:author="shorny" w:date="2014-06-09T18:55:00Z">
              <w:rPr>
                <w:rStyle w:val="comment1"/>
              </w:rPr>
            </w:rPrChange>
          </w:rPr>
          <w:t>-- results and actuals</w:t>
        </w:r>
      </w:ins>
    </w:p>
    <w:p w14:paraId="46D5801A" w14:textId="77777777" w:rsidR="00D26196" w:rsidRPr="00D26196" w:rsidRDefault="00D26196">
      <w:pPr>
        <w:pStyle w:val="HTMLPreformatted"/>
        <w:divId w:val="2032412305"/>
        <w:rPr>
          <w:ins w:id="22752" w:author="shorny" w:date="2014-06-09T18:54:00Z"/>
          <w:sz w:val="18"/>
          <w:rPrChange w:id="22753" w:author="shorny" w:date="2014-06-09T18:55:00Z">
            <w:rPr>
              <w:ins w:id="22754" w:author="shorny" w:date="2014-06-09T18:54:00Z"/>
            </w:rPr>
          </w:rPrChange>
        </w:rPr>
      </w:pPr>
      <w:ins w:id="22755" w:author="shorny" w:date="2014-06-09T18:54:00Z">
        <w:r w:rsidRPr="00D26196">
          <w:rPr>
            <w:sz w:val="18"/>
            <w:rPrChange w:id="22756" w:author="shorny" w:date="2014-06-09T18:55:00Z">
              <w:rPr/>
            </w:rPrChange>
          </w:rPr>
          <w:t xml:space="preserve">  </w:t>
        </w:r>
        <w:r w:rsidRPr="00D26196">
          <w:rPr>
            <w:rStyle w:val="keyword1"/>
            <w:sz w:val="18"/>
            <w:rPrChange w:id="22757" w:author="shorny" w:date="2014-06-09T18:55:00Z">
              <w:rPr>
                <w:rStyle w:val="keyword1"/>
              </w:rPr>
            </w:rPrChange>
          </w:rPr>
          <w:t>CREATE</w:t>
        </w:r>
        <w:r w:rsidRPr="00D26196">
          <w:rPr>
            <w:sz w:val="18"/>
            <w:rPrChange w:id="22758" w:author="shorny" w:date="2014-06-09T18:55:00Z">
              <w:rPr/>
            </w:rPrChange>
          </w:rPr>
          <w:t xml:space="preserve"> </w:t>
        </w:r>
        <w:r w:rsidRPr="00D26196">
          <w:rPr>
            <w:rStyle w:val="keyword1"/>
            <w:sz w:val="18"/>
            <w:rPrChange w:id="22759" w:author="shorny" w:date="2014-06-09T18:55:00Z">
              <w:rPr>
                <w:rStyle w:val="keyword1"/>
              </w:rPr>
            </w:rPrChange>
          </w:rPr>
          <w:t>TEMPORARY</w:t>
        </w:r>
        <w:r w:rsidRPr="00D26196">
          <w:rPr>
            <w:sz w:val="18"/>
            <w:rPrChange w:id="22760" w:author="shorny" w:date="2014-06-09T18:55:00Z">
              <w:rPr/>
            </w:rPrChange>
          </w:rPr>
          <w:t xml:space="preserve"> </w:t>
        </w:r>
        <w:r w:rsidRPr="00D26196">
          <w:rPr>
            <w:rStyle w:val="keyword1"/>
            <w:sz w:val="18"/>
            <w:rPrChange w:id="22761" w:author="shorny" w:date="2014-06-09T18:55:00Z">
              <w:rPr>
                <w:rStyle w:val="keyword1"/>
              </w:rPr>
            </w:rPrChange>
          </w:rPr>
          <w:t>TABLE</w:t>
        </w:r>
        <w:r w:rsidRPr="00D26196">
          <w:rPr>
            <w:sz w:val="18"/>
            <w:rPrChange w:id="22762" w:author="shorny" w:date="2014-06-09T18:55:00Z">
              <w:rPr/>
            </w:rPrChange>
          </w:rPr>
          <w:t xml:space="preserve"> </w:t>
        </w:r>
        <w:r w:rsidRPr="00D26196">
          <w:rPr>
            <w:rStyle w:val="function-name1"/>
            <w:sz w:val="18"/>
            <w:rPrChange w:id="22763" w:author="shorny" w:date="2014-06-09T18:55:00Z">
              <w:rPr>
                <w:rStyle w:val="function-name1"/>
              </w:rPr>
            </w:rPrChange>
          </w:rPr>
          <w:t>utrans_k_problems</w:t>
        </w:r>
      </w:ins>
    </w:p>
    <w:p w14:paraId="07A04881" w14:textId="77777777" w:rsidR="00D26196" w:rsidRPr="00D26196" w:rsidRDefault="00D26196">
      <w:pPr>
        <w:pStyle w:val="HTMLPreformatted"/>
        <w:divId w:val="2032412305"/>
        <w:rPr>
          <w:ins w:id="22764" w:author="shorny" w:date="2014-06-09T18:54:00Z"/>
          <w:sz w:val="18"/>
          <w:rPrChange w:id="22765" w:author="shorny" w:date="2014-06-09T18:55:00Z">
            <w:rPr>
              <w:ins w:id="22766" w:author="shorny" w:date="2014-06-09T18:54:00Z"/>
            </w:rPr>
          </w:rPrChange>
        </w:rPr>
      </w:pPr>
      <w:ins w:id="22767" w:author="shorny" w:date="2014-06-09T18:54:00Z">
        <w:r w:rsidRPr="00D26196">
          <w:rPr>
            <w:sz w:val="18"/>
            <w:rPrChange w:id="22768" w:author="shorny" w:date="2014-06-09T18:55:00Z">
              <w:rPr/>
            </w:rPrChange>
          </w:rPr>
          <w:t xml:space="preserve">  </w:t>
        </w:r>
        <w:r w:rsidRPr="00D26196">
          <w:rPr>
            <w:rStyle w:val="keyword1"/>
            <w:sz w:val="18"/>
            <w:rPrChange w:id="22769" w:author="shorny" w:date="2014-06-09T18:55:00Z">
              <w:rPr>
                <w:rStyle w:val="keyword1"/>
              </w:rPr>
            </w:rPrChange>
          </w:rPr>
          <w:t>SELECT</w:t>
        </w:r>
        <w:r w:rsidRPr="00D26196">
          <w:rPr>
            <w:sz w:val="18"/>
            <w:rPrChange w:id="22770" w:author="shorny" w:date="2014-06-09T18:55:00Z">
              <w:rPr/>
            </w:rPrChange>
          </w:rPr>
          <w:t xml:space="preserve"> problems.*</w:t>
        </w:r>
      </w:ins>
    </w:p>
    <w:p w14:paraId="2B0A3549" w14:textId="77777777" w:rsidR="00D26196" w:rsidRPr="00D26196" w:rsidRDefault="00D26196">
      <w:pPr>
        <w:pStyle w:val="HTMLPreformatted"/>
        <w:divId w:val="2032412305"/>
        <w:rPr>
          <w:ins w:id="22771" w:author="shorny" w:date="2014-06-09T18:54:00Z"/>
          <w:sz w:val="18"/>
          <w:rPrChange w:id="22772" w:author="shorny" w:date="2014-06-09T18:55:00Z">
            <w:rPr>
              <w:ins w:id="22773" w:author="shorny" w:date="2014-06-09T18:54:00Z"/>
            </w:rPr>
          </w:rPrChange>
        </w:rPr>
      </w:pPr>
      <w:ins w:id="22774" w:author="shorny" w:date="2014-06-09T18:54:00Z">
        <w:r w:rsidRPr="00D26196">
          <w:rPr>
            <w:sz w:val="18"/>
            <w:rPrChange w:id="22775" w:author="shorny" w:date="2014-06-09T18:55:00Z">
              <w:rPr/>
            </w:rPrChange>
          </w:rPr>
          <w:t xml:space="preserve">  </w:t>
        </w:r>
        <w:r w:rsidRPr="00D26196">
          <w:rPr>
            <w:rStyle w:val="keyword1"/>
            <w:sz w:val="18"/>
            <w:rPrChange w:id="22776" w:author="shorny" w:date="2014-06-09T18:55:00Z">
              <w:rPr>
                <w:rStyle w:val="keyword1"/>
              </w:rPr>
            </w:rPrChange>
          </w:rPr>
          <w:t>FROM</w:t>
        </w:r>
      </w:ins>
    </w:p>
    <w:p w14:paraId="41AB02BE" w14:textId="77777777" w:rsidR="00D26196" w:rsidRPr="00D26196" w:rsidRDefault="00D26196">
      <w:pPr>
        <w:pStyle w:val="HTMLPreformatted"/>
        <w:divId w:val="2032412305"/>
        <w:rPr>
          <w:ins w:id="22777" w:author="shorny" w:date="2014-06-09T18:54:00Z"/>
          <w:sz w:val="18"/>
          <w:rPrChange w:id="22778" w:author="shorny" w:date="2014-06-09T18:55:00Z">
            <w:rPr>
              <w:ins w:id="22779" w:author="shorny" w:date="2014-06-09T18:54:00Z"/>
            </w:rPr>
          </w:rPrChange>
        </w:rPr>
      </w:pPr>
      <w:ins w:id="22780" w:author="shorny" w:date="2014-06-09T18:54:00Z">
        <w:r w:rsidRPr="00D26196">
          <w:rPr>
            <w:sz w:val="18"/>
            <w:rPrChange w:id="22781" w:author="shorny" w:date="2014-06-09T18:55:00Z">
              <w:rPr/>
            </w:rPrChange>
          </w:rPr>
          <w:t xml:space="preserve">  (</w:t>
        </w:r>
      </w:ins>
    </w:p>
    <w:p w14:paraId="589508F7" w14:textId="77777777" w:rsidR="00D26196" w:rsidRPr="00D26196" w:rsidRDefault="00D26196">
      <w:pPr>
        <w:pStyle w:val="HTMLPreformatted"/>
        <w:divId w:val="2032412305"/>
        <w:rPr>
          <w:ins w:id="22782" w:author="shorny" w:date="2014-06-09T18:54:00Z"/>
          <w:sz w:val="18"/>
          <w:rPrChange w:id="22783" w:author="shorny" w:date="2014-06-09T18:55:00Z">
            <w:rPr>
              <w:ins w:id="22784" w:author="shorny" w:date="2014-06-09T18:54:00Z"/>
            </w:rPr>
          </w:rPrChange>
        </w:rPr>
      </w:pPr>
      <w:ins w:id="22785" w:author="shorny" w:date="2014-06-09T18:54:00Z">
        <w:r w:rsidRPr="00D26196">
          <w:rPr>
            <w:sz w:val="18"/>
            <w:rPrChange w:id="22786" w:author="shorny" w:date="2014-06-09T18:55:00Z">
              <w:rPr/>
            </w:rPrChange>
          </w:rPr>
          <w:t xml:space="preserve">      </w:t>
        </w:r>
        <w:r w:rsidRPr="00D26196">
          <w:rPr>
            <w:rStyle w:val="keyword1"/>
            <w:sz w:val="18"/>
            <w:rPrChange w:id="22787" w:author="shorny" w:date="2014-06-09T18:55:00Z">
              <w:rPr>
                <w:rStyle w:val="keyword1"/>
              </w:rPr>
            </w:rPrChange>
          </w:rPr>
          <w:t>SELECT</w:t>
        </w:r>
        <w:r w:rsidRPr="00D26196">
          <w:rPr>
            <w:sz w:val="18"/>
            <w:rPrChange w:id="22788" w:author="shorny" w:date="2014-06-09T18:55:00Z">
              <w:rPr/>
            </w:rPrChange>
          </w:rPr>
          <w:t xml:space="preserve"> actuals.*</w:t>
        </w:r>
      </w:ins>
    </w:p>
    <w:p w14:paraId="6885D2AE" w14:textId="77777777" w:rsidR="00D26196" w:rsidRPr="00D26196" w:rsidRDefault="00D26196">
      <w:pPr>
        <w:pStyle w:val="HTMLPreformatted"/>
        <w:divId w:val="2032412305"/>
        <w:rPr>
          <w:ins w:id="22789" w:author="shorny" w:date="2014-06-09T18:54:00Z"/>
          <w:sz w:val="18"/>
          <w:rPrChange w:id="22790" w:author="shorny" w:date="2014-06-09T18:55:00Z">
            <w:rPr>
              <w:ins w:id="22791" w:author="shorny" w:date="2014-06-09T18:54:00Z"/>
            </w:rPr>
          </w:rPrChange>
        </w:rPr>
      </w:pPr>
      <w:ins w:id="22792" w:author="shorny" w:date="2014-06-09T18:54:00Z">
        <w:r w:rsidRPr="00D26196">
          <w:rPr>
            <w:sz w:val="18"/>
            <w:rPrChange w:id="22793" w:author="shorny" w:date="2014-06-09T18:55:00Z">
              <w:rPr/>
            </w:rPrChange>
          </w:rPr>
          <w:t xml:space="preserve">      </w:t>
        </w:r>
        <w:r w:rsidRPr="00D26196">
          <w:rPr>
            <w:rStyle w:val="keyword1"/>
            <w:sz w:val="18"/>
            <w:rPrChange w:id="22794" w:author="shorny" w:date="2014-06-09T18:55:00Z">
              <w:rPr>
                <w:rStyle w:val="keyword1"/>
              </w:rPr>
            </w:rPrChange>
          </w:rPr>
          <w:t>FROM</w:t>
        </w:r>
        <w:r w:rsidRPr="00D26196">
          <w:rPr>
            <w:sz w:val="18"/>
            <w:rPrChange w:id="22795" w:author="shorny" w:date="2014-06-09T18:55:00Z">
              <w:rPr/>
            </w:rPrChange>
          </w:rPr>
          <w:t xml:space="preserve"> utrans_k_actuals actuals</w:t>
        </w:r>
      </w:ins>
    </w:p>
    <w:p w14:paraId="70F04D14" w14:textId="77777777" w:rsidR="00D26196" w:rsidRPr="00D26196" w:rsidRDefault="00D26196">
      <w:pPr>
        <w:pStyle w:val="HTMLPreformatted"/>
        <w:divId w:val="2032412305"/>
        <w:rPr>
          <w:ins w:id="22796" w:author="shorny" w:date="2014-06-09T18:54:00Z"/>
          <w:sz w:val="18"/>
          <w:rPrChange w:id="22797" w:author="shorny" w:date="2014-06-09T18:55:00Z">
            <w:rPr>
              <w:ins w:id="22798" w:author="shorny" w:date="2014-06-09T18:54:00Z"/>
            </w:rPr>
          </w:rPrChange>
        </w:rPr>
      </w:pPr>
      <w:ins w:id="22799" w:author="shorny" w:date="2014-06-09T18:54:00Z">
        <w:r w:rsidRPr="00D26196">
          <w:rPr>
            <w:sz w:val="18"/>
            <w:rPrChange w:id="22800" w:author="shorny" w:date="2014-06-09T18:55:00Z">
              <w:rPr/>
            </w:rPrChange>
          </w:rPr>
          <w:t xml:space="preserve">      </w:t>
        </w:r>
        <w:r w:rsidRPr="00D26196">
          <w:rPr>
            <w:rStyle w:val="keyword1"/>
            <w:sz w:val="18"/>
            <w:rPrChange w:id="22801" w:author="shorny" w:date="2014-06-09T18:55:00Z">
              <w:rPr>
                <w:rStyle w:val="keyword1"/>
              </w:rPr>
            </w:rPrChange>
          </w:rPr>
          <w:t>UNION</w:t>
        </w:r>
        <w:r w:rsidRPr="00D26196">
          <w:rPr>
            <w:sz w:val="18"/>
            <w:rPrChange w:id="22802" w:author="shorny" w:date="2014-06-09T18:55:00Z">
              <w:rPr/>
            </w:rPrChange>
          </w:rPr>
          <w:t xml:space="preserve"> </w:t>
        </w:r>
        <w:r w:rsidRPr="00D26196">
          <w:rPr>
            <w:rStyle w:val="keyword1"/>
            <w:sz w:val="18"/>
            <w:rPrChange w:id="22803" w:author="shorny" w:date="2014-06-09T18:55:00Z">
              <w:rPr>
                <w:rStyle w:val="keyword1"/>
              </w:rPr>
            </w:rPrChange>
          </w:rPr>
          <w:t>ALL</w:t>
        </w:r>
      </w:ins>
    </w:p>
    <w:p w14:paraId="4DC9D95F" w14:textId="77777777" w:rsidR="00D26196" w:rsidRPr="00D26196" w:rsidRDefault="00D26196">
      <w:pPr>
        <w:pStyle w:val="HTMLPreformatted"/>
        <w:divId w:val="2032412305"/>
        <w:rPr>
          <w:ins w:id="22804" w:author="shorny" w:date="2014-06-09T18:54:00Z"/>
          <w:sz w:val="18"/>
          <w:rPrChange w:id="22805" w:author="shorny" w:date="2014-06-09T18:55:00Z">
            <w:rPr>
              <w:ins w:id="22806" w:author="shorny" w:date="2014-06-09T18:54:00Z"/>
            </w:rPr>
          </w:rPrChange>
        </w:rPr>
      </w:pPr>
      <w:ins w:id="22807" w:author="shorny" w:date="2014-06-09T18:54:00Z">
        <w:r w:rsidRPr="00D26196">
          <w:rPr>
            <w:sz w:val="18"/>
            <w:rPrChange w:id="22808" w:author="shorny" w:date="2014-06-09T18:55:00Z">
              <w:rPr/>
            </w:rPrChange>
          </w:rPr>
          <w:t xml:space="preserve">      </w:t>
        </w:r>
        <w:r w:rsidRPr="00D26196">
          <w:rPr>
            <w:rStyle w:val="keyword1"/>
            <w:sz w:val="18"/>
            <w:rPrChange w:id="22809" w:author="shorny" w:date="2014-06-09T18:55:00Z">
              <w:rPr>
                <w:rStyle w:val="keyword1"/>
              </w:rPr>
            </w:rPrChange>
          </w:rPr>
          <w:t>SELECT</w:t>
        </w:r>
        <w:r w:rsidRPr="00D26196">
          <w:rPr>
            <w:sz w:val="18"/>
            <w:rPrChange w:id="22810" w:author="shorny" w:date="2014-06-09T18:55:00Z">
              <w:rPr/>
            </w:rPrChange>
          </w:rPr>
          <w:t xml:space="preserve"> expecteds.*</w:t>
        </w:r>
      </w:ins>
    </w:p>
    <w:p w14:paraId="53A4FAEF" w14:textId="77777777" w:rsidR="00D26196" w:rsidRPr="00D26196" w:rsidRDefault="00D26196">
      <w:pPr>
        <w:pStyle w:val="HTMLPreformatted"/>
        <w:divId w:val="2032412305"/>
        <w:rPr>
          <w:ins w:id="22811" w:author="shorny" w:date="2014-06-09T18:54:00Z"/>
          <w:sz w:val="18"/>
          <w:rPrChange w:id="22812" w:author="shorny" w:date="2014-06-09T18:55:00Z">
            <w:rPr>
              <w:ins w:id="22813" w:author="shorny" w:date="2014-06-09T18:54:00Z"/>
            </w:rPr>
          </w:rPrChange>
        </w:rPr>
      </w:pPr>
      <w:ins w:id="22814" w:author="shorny" w:date="2014-06-09T18:54:00Z">
        <w:r w:rsidRPr="00D26196">
          <w:rPr>
            <w:sz w:val="18"/>
            <w:rPrChange w:id="22815" w:author="shorny" w:date="2014-06-09T18:55:00Z">
              <w:rPr/>
            </w:rPrChange>
          </w:rPr>
          <w:t xml:space="preserve">      </w:t>
        </w:r>
        <w:r w:rsidRPr="00D26196">
          <w:rPr>
            <w:rStyle w:val="keyword1"/>
            <w:sz w:val="18"/>
            <w:rPrChange w:id="22816" w:author="shorny" w:date="2014-06-09T18:55:00Z">
              <w:rPr>
                <w:rStyle w:val="keyword1"/>
              </w:rPr>
            </w:rPrChange>
          </w:rPr>
          <w:t>FROM</w:t>
        </w:r>
        <w:r w:rsidRPr="00D26196">
          <w:rPr>
            <w:sz w:val="18"/>
            <w:rPrChange w:id="22817" w:author="shorny" w:date="2014-06-09T18:55:00Z">
              <w:rPr/>
            </w:rPrChange>
          </w:rPr>
          <w:t xml:space="preserve"> utrans_k_expecteds expecteds</w:t>
        </w:r>
      </w:ins>
    </w:p>
    <w:p w14:paraId="7B3B9277" w14:textId="77777777" w:rsidR="00D26196" w:rsidRPr="00D26196" w:rsidRDefault="00D26196">
      <w:pPr>
        <w:pStyle w:val="HTMLPreformatted"/>
        <w:divId w:val="2032412305"/>
        <w:rPr>
          <w:ins w:id="22818" w:author="shorny" w:date="2014-06-09T18:54:00Z"/>
          <w:sz w:val="18"/>
          <w:rPrChange w:id="22819" w:author="shorny" w:date="2014-06-09T18:55:00Z">
            <w:rPr>
              <w:ins w:id="22820" w:author="shorny" w:date="2014-06-09T18:54:00Z"/>
            </w:rPr>
          </w:rPrChange>
        </w:rPr>
      </w:pPr>
      <w:ins w:id="22821" w:author="shorny" w:date="2014-06-09T18:54:00Z">
        <w:r w:rsidRPr="00D26196">
          <w:rPr>
            <w:sz w:val="18"/>
            <w:rPrChange w:id="22822" w:author="shorny" w:date="2014-06-09T18:55:00Z">
              <w:rPr/>
            </w:rPrChange>
          </w:rPr>
          <w:t xml:space="preserve">  )  problems</w:t>
        </w:r>
      </w:ins>
    </w:p>
    <w:p w14:paraId="376ED1CC" w14:textId="77777777" w:rsidR="00D26196" w:rsidRPr="00D26196" w:rsidRDefault="00D26196">
      <w:pPr>
        <w:pStyle w:val="HTMLPreformatted"/>
        <w:divId w:val="2032412305"/>
        <w:rPr>
          <w:ins w:id="22823" w:author="shorny" w:date="2014-06-09T18:54:00Z"/>
          <w:sz w:val="18"/>
          <w:rPrChange w:id="22824" w:author="shorny" w:date="2014-06-09T18:55:00Z">
            <w:rPr>
              <w:ins w:id="22825" w:author="shorny" w:date="2014-06-09T18:54:00Z"/>
            </w:rPr>
          </w:rPrChange>
        </w:rPr>
      </w:pPr>
      <w:ins w:id="22826" w:author="shorny" w:date="2014-06-09T18:54:00Z">
        <w:r w:rsidRPr="00D26196">
          <w:rPr>
            <w:sz w:val="18"/>
            <w:rPrChange w:id="22827" w:author="shorny" w:date="2014-06-09T18:55:00Z">
              <w:rPr/>
            </w:rPrChange>
          </w:rPr>
          <w:t xml:space="preserve">  </w:t>
        </w:r>
        <w:r w:rsidRPr="00D26196">
          <w:rPr>
            <w:rStyle w:val="keyword1"/>
            <w:sz w:val="18"/>
            <w:rPrChange w:id="22828" w:author="shorny" w:date="2014-06-09T18:55:00Z">
              <w:rPr>
                <w:rStyle w:val="keyword1"/>
              </w:rPr>
            </w:rPrChange>
          </w:rPr>
          <w:t>GROUP</w:t>
        </w:r>
        <w:r w:rsidRPr="00D26196">
          <w:rPr>
            <w:sz w:val="18"/>
            <w:rPrChange w:id="22829" w:author="shorny" w:date="2014-06-09T18:55:00Z">
              <w:rPr/>
            </w:rPrChange>
          </w:rPr>
          <w:t xml:space="preserve"> </w:t>
        </w:r>
        <w:r w:rsidRPr="00D26196">
          <w:rPr>
            <w:rStyle w:val="keyword1"/>
            <w:sz w:val="18"/>
            <w:rPrChange w:id="22830" w:author="shorny" w:date="2014-06-09T18:55:00Z">
              <w:rPr>
                <w:rStyle w:val="keyword1"/>
              </w:rPr>
            </w:rPrChange>
          </w:rPr>
          <w:t>BY</w:t>
        </w:r>
        <w:r w:rsidRPr="00D26196">
          <w:rPr>
            <w:sz w:val="18"/>
            <w:rPrChange w:id="22831" w:author="shorny" w:date="2014-06-09T18:55:00Z">
              <w:rPr/>
            </w:rPrChange>
          </w:rPr>
          <w:t xml:space="preserve"> problems.ApplicationID</w:t>
        </w:r>
      </w:ins>
    </w:p>
    <w:p w14:paraId="31734E9C" w14:textId="77777777" w:rsidR="00D26196" w:rsidRPr="00D26196" w:rsidRDefault="00D26196">
      <w:pPr>
        <w:pStyle w:val="HTMLPreformatted"/>
        <w:divId w:val="2032412305"/>
        <w:rPr>
          <w:ins w:id="22832" w:author="shorny" w:date="2014-06-09T18:54:00Z"/>
          <w:sz w:val="18"/>
          <w:rPrChange w:id="22833" w:author="shorny" w:date="2014-06-09T18:55:00Z">
            <w:rPr>
              <w:ins w:id="22834" w:author="shorny" w:date="2014-06-09T18:54:00Z"/>
            </w:rPr>
          </w:rPrChange>
        </w:rPr>
      </w:pPr>
      <w:ins w:id="22835" w:author="shorny" w:date="2014-06-09T18:54:00Z">
        <w:r w:rsidRPr="00D26196">
          <w:rPr>
            <w:sz w:val="18"/>
            <w:rPrChange w:id="22836" w:author="shorny" w:date="2014-06-09T18:55:00Z">
              <w:rPr/>
            </w:rPrChange>
          </w:rPr>
          <w:t xml:space="preserve">  </w:t>
        </w:r>
        <w:r w:rsidRPr="00D26196">
          <w:rPr>
            <w:rStyle w:val="keyword1"/>
            <w:sz w:val="18"/>
            <w:rPrChange w:id="22837" w:author="shorny" w:date="2014-06-09T18:55:00Z">
              <w:rPr>
                <w:rStyle w:val="keyword1"/>
              </w:rPr>
            </w:rPrChange>
          </w:rPr>
          <w:t>HAVING</w:t>
        </w:r>
        <w:r w:rsidRPr="00D26196">
          <w:rPr>
            <w:sz w:val="18"/>
            <w:rPrChange w:id="22838" w:author="shorny" w:date="2014-06-09T18:55:00Z">
              <w:rPr/>
            </w:rPrChange>
          </w:rPr>
          <w:t xml:space="preserve"> </w:t>
        </w:r>
        <w:r w:rsidRPr="00D26196">
          <w:rPr>
            <w:rStyle w:val="builtin1"/>
            <w:sz w:val="18"/>
            <w:rPrChange w:id="22839" w:author="shorny" w:date="2014-06-09T18:55:00Z">
              <w:rPr>
                <w:rStyle w:val="builtin1"/>
              </w:rPr>
            </w:rPrChange>
          </w:rPr>
          <w:t>COUNT</w:t>
        </w:r>
        <w:r w:rsidRPr="00D26196">
          <w:rPr>
            <w:sz w:val="18"/>
            <w:rPrChange w:id="22840" w:author="shorny" w:date="2014-06-09T18:55:00Z">
              <w:rPr/>
            </w:rPrChange>
          </w:rPr>
          <w:t>(*) = 1</w:t>
        </w:r>
      </w:ins>
    </w:p>
    <w:p w14:paraId="2F9B85CC" w14:textId="77777777" w:rsidR="00D26196" w:rsidRPr="00D26196" w:rsidRDefault="00D26196">
      <w:pPr>
        <w:pStyle w:val="HTMLPreformatted"/>
        <w:divId w:val="2032412305"/>
        <w:rPr>
          <w:ins w:id="22841" w:author="shorny" w:date="2014-06-09T18:54:00Z"/>
          <w:sz w:val="18"/>
          <w:rPrChange w:id="22842" w:author="shorny" w:date="2014-06-09T18:55:00Z">
            <w:rPr>
              <w:ins w:id="22843" w:author="shorny" w:date="2014-06-09T18:54:00Z"/>
            </w:rPr>
          </w:rPrChange>
        </w:rPr>
      </w:pPr>
      <w:ins w:id="22844" w:author="shorny" w:date="2014-06-09T18:54:00Z">
        <w:r w:rsidRPr="00D26196">
          <w:rPr>
            <w:sz w:val="18"/>
            <w:rPrChange w:id="22845" w:author="shorny" w:date="2014-06-09T18:55:00Z">
              <w:rPr/>
            </w:rPrChange>
          </w:rPr>
          <w:t xml:space="preserve">  </w:t>
        </w:r>
        <w:r w:rsidRPr="00D26196">
          <w:rPr>
            <w:rStyle w:val="keyword1"/>
            <w:sz w:val="18"/>
            <w:rPrChange w:id="22846" w:author="shorny" w:date="2014-06-09T18:55:00Z">
              <w:rPr>
                <w:rStyle w:val="keyword1"/>
              </w:rPr>
            </w:rPrChange>
          </w:rPr>
          <w:t>ORDER</w:t>
        </w:r>
        <w:r w:rsidRPr="00D26196">
          <w:rPr>
            <w:sz w:val="18"/>
            <w:rPrChange w:id="22847" w:author="shorny" w:date="2014-06-09T18:55:00Z">
              <w:rPr/>
            </w:rPrChange>
          </w:rPr>
          <w:t xml:space="preserve"> </w:t>
        </w:r>
        <w:r w:rsidRPr="00D26196">
          <w:rPr>
            <w:rStyle w:val="keyword1"/>
            <w:sz w:val="18"/>
            <w:rPrChange w:id="22848" w:author="shorny" w:date="2014-06-09T18:55:00Z">
              <w:rPr>
                <w:rStyle w:val="keyword1"/>
              </w:rPr>
            </w:rPrChange>
          </w:rPr>
          <w:t>BY</w:t>
        </w:r>
        <w:r w:rsidRPr="00D26196">
          <w:rPr>
            <w:sz w:val="18"/>
            <w:rPrChange w:id="22849" w:author="shorny" w:date="2014-06-09T18:55:00Z">
              <w:rPr/>
            </w:rPrChange>
          </w:rPr>
          <w:t xml:space="preserve"> problems.ApplicationID ;</w:t>
        </w:r>
      </w:ins>
    </w:p>
    <w:p w14:paraId="7C68B5C0" w14:textId="77777777" w:rsidR="00D26196" w:rsidRPr="00D26196" w:rsidRDefault="00D26196">
      <w:pPr>
        <w:pStyle w:val="HTMLPreformatted"/>
        <w:divId w:val="2032412305"/>
        <w:rPr>
          <w:ins w:id="22850" w:author="shorny" w:date="2014-06-09T18:54:00Z"/>
          <w:sz w:val="18"/>
          <w:rPrChange w:id="22851" w:author="shorny" w:date="2014-06-09T18:55:00Z">
            <w:rPr>
              <w:ins w:id="22852" w:author="shorny" w:date="2014-06-09T18:54:00Z"/>
            </w:rPr>
          </w:rPrChange>
        </w:rPr>
      </w:pPr>
    </w:p>
    <w:p w14:paraId="5811945D" w14:textId="77777777" w:rsidR="00D26196" w:rsidRPr="00D26196" w:rsidRDefault="00D26196">
      <w:pPr>
        <w:pStyle w:val="HTMLPreformatted"/>
        <w:divId w:val="2032412305"/>
        <w:rPr>
          <w:ins w:id="22853" w:author="shorny" w:date="2014-06-09T18:54:00Z"/>
          <w:rStyle w:val="comment1"/>
          <w:sz w:val="18"/>
          <w:rPrChange w:id="22854" w:author="shorny" w:date="2014-06-09T18:55:00Z">
            <w:rPr>
              <w:ins w:id="22855" w:author="shorny" w:date="2014-06-09T18:54:00Z"/>
              <w:rStyle w:val="comment1"/>
            </w:rPr>
          </w:rPrChange>
        </w:rPr>
      </w:pPr>
      <w:ins w:id="22856" w:author="shorny" w:date="2014-06-09T18:54:00Z">
        <w:r w:rsidRPr="00D26196">
          <w:rPr>
            <w:sz w:val="18"/>
            <w:rPrChange w:id="22857" w:author="shorny" w:date="2014-06-09T18:55:00Z">
              <w:rPr>
                <w:color w:val="B22222"/>
              </w:rPr>
            </w:rPrChange>
          </w:rPr>
          <w:t xml:space="preserve">  </w:t>
        </w:r>
        <w:r w:rsidRPr="00D26196">
          <w:rPr>
            <w:rStyle w:val="comment1"/>
            <w:sz w:val="18"/>
            <w:rPrChange w:id="22858" w:author="shorny" w:date="2014-06-09T18:55:00Z">
              <w:rPr>
                <w:rStyle w:val="comment1"/>
              </w:rPr>
            </w:rPrChange>
          </w:rPr>
          <w:t>-- report an error if the 'problems' table isn't empty</w:t>
        </w:r>
      </w:ins>
    </w:p>
    <w:p w14:paraId="3575992A" w14:textId="77777777" w:rsidR="00D26196" w:rsidRPr="00D26196" w:rsidRDefault="00D26196">
      <w:pPr>
        <w:pStyle w:val="HTMLPreformatted"/>
        <w:divId w:val="2032412305"/>
        <w:rPr>
          <w:ins w:id="22859" w:author="shorny" w:date="2014-06-09T18:54:00Z"/>
          <w:sz w:val="18"/>
          <w:rPrChange w:id="22860" w:author="shorny" w:date="2014-06-09T18:55:00Z">
            <w:rPr>
              <w:ins w:id="22861" w:author="shorny" w:date="2014-06-09T18:54:00Z"/>
            </w:rPr>
          </w:rPrChange>
        </w:rPr>
      </w:pPr>
      <w:ins w:id="22862" w:author="shorny" w:date="2014-06-09T18:54:00Z">
        <w:r w:rsidRPr="00D26196">
          <w:rPr>
            <w:sz w:val="18"/>
            <w:rPrChange w:id="22863" w:author="shorny" w:date="2014-06-09T18:55:00Z">
              <w:rPr/>
            </w:rPrChange>
          </w:rPr>
          <w:t xml:space="preserve">  </w:t>
        </w:r>
        <w:r w:rsidRPr="00D26196">
          <w:rPr>
            <w:rStyle w:val="keyword1"/>
            <w:sz w:val="18"/>
            <w:rPrChange w:id="22864" w:author="shorny" w:date="2014-06-09T18:55:00Z">
              <w:rPr>
                <w:rStyle w:val="keyword1"/>
              </w:rPr>
            </w:rPrChange>
          </w:rPr>
          <w:t>CALL</w:t>
        </w:r>
        <w:r w:rsidRPr="00D26196">
          <w:rPr>
            <w:sz w:val="18"/>
            <w:rPrChange w:id="22865" w:author="shorny" w:date="2014-06-09T18:55:00Z">
              <w:rPr/>
            </w:rPrChange>
          </w:rPr>
          <w:t xml:space="preserve"> stk_unit.assert_table_empty( </w:t>
        </w:r>
      </w:ins>
    </w:p>
    <w:p w14:paraId="7B81B0E1" w14:textId="77777777" w:rsidR="00D26196" w:rsidRPr="00D26196" w:rsidRDefault="00D26196">
      <w:pPr>
        <w:pStyle w:val="HTMLPreformatted"/>
        <w:divId w:val="2032412305"/>
        <w:rPr>
          <w:ins w:id="22866" w:author="shorny" w:date="2014-06-09T18:54:00Z"/>
          <w:sz w:val="18"/>
          <w:rPrChange w:id="22867" w:author="shorny" w:date="2014-06-09T18:55:00Z">
            <w:rPr>
              <w:ins w:id="22868" w:author="shorny" w:date="2014-06-09T18:54:00Z"/>
            </w:rPr>
          </w:rPrChange>
        </w:rPr>
      </w:pPr>
      <w:ins w:id="22869" w:author="shorny" w:date="2014-06-09T18:54:00Z">
        <w:r w:rsidRPr="00D26196">
          <w:rPr>
            <w:sz w:val="18"/>
            <w:rPrChange w:id="22870" w:author="shorny" w:date="2014-06-09T18:55:00Z">
              <w:rPr/>
            </w:rPrChange>
          </w:rPr>
          <w:lastRenderedPageBreak/>
          <w:t xml:space="preserve">    DATABASE(),</w:t>
        </w:r>
      </w:ins>
    </w:p>
    <w:p w14:paraId="396B92A9" w14:textId="77777777" w:rsidR="00D26196" w:rsidRPr="00D26196" w:rsidRDefault="00D26196">
      <w:pPr>
        <w:pStyle w:val="HTMLPreformatted"/>
        <w:divId w:val="2032412305"/>
        <w:rPr>
          <w:ins w:id="22871" w:author="shorny" w:date="2014-06-09T18:54:00Z"/>
          <w:sz w:val="18"/>
          <w:rPrChange w:id="22872" w:author="shorny" w:date="2014-06-09T18:55:00Z">
            <w:rPr>
              <w:ins w:id="22873" w:author="shorny" w:date="2014-06-09T18:54:00Z"/>
            </w:rPr>
          </w:rPrChange>
        </w:rPr>
      </w:pPr>
      <w:ins w:id="22874" w:author="shorny" w:date="2014-06-09T18:54:00Z">
        <w:r w:rsidRPr="00D26196">
          <w:rPr>
            <w:sz w:val="18"/>
            <w:rPrChange w:id="22875" w:author="shorny" w:date="2014-06-09T18:55:00Z">
              <w:rPr/>
            </w:rPrChange>
          </w:rPr>
          <w:t xml:space="preserve">    </w:t>
        </w:r>
        <w:r w:rsidRPr="00D26196">
          <w:rPr>
            <w:rStyle w:val="string1"/>
            <w:sz w:val="18"/>
            <w:rPrChange w:id="22876" w:author="shorny" w:date="2014-06-09T18:55:00Z">
              <w:rPr>
                <w:rStyle w:val="string1"/>
              </w:rPr>
            </w:rPrChange>
          </w:rPr>
          <w:t>'utrans_k_problems'</w:t>
        </w:r>
        <w:r w:rsidRPr="00D26196">
          <w:rPr>
            <w:sz w:val="18"/>
            <w:rPrChange w:id="22877" w:author="shorny" w:date="2014-06-09T18:55:00Z">
              <w:rPr/>
            </w:rPrChange>
          </w:rPr>
          <w:t xml:space="preserve">, </w:t>
        </w:r>
      </w:ins>
    </w:p>
    <w:p w14:paraId="6EE63F06" w14:textId="77777777" w:rsidR="00D26196" w:rsidRPr="00D26196" w:rsidRDefault="00D26196">
      <w:pPr>
        <w:pStyle w:val="HTMLPreformatted"/>
        <w:divId w:val="2032412305"/>
        <w:rPr>
          <w:ins w:id="22878" w:author="shorny" w:date="2014-06-09T18:54:00Z"/>
          <w:sz w:val="18"/>
          <w:rPrChange w:id="22879" w:author="shorny" w:date="2014-06-09T18:55:00Z">
            <w:rPr>
              <w:ins w:id="22880" w:author="shorny" w:date="2014-06-09T18:54:00Z"/>
            </w:rPr>
          </w:rPrChange>
        </w:rPr>
      </w:pPr>
      <w:ins w:id="22881" w:author="shorny" w:date="2014-06-09T18:54:00Z">
        <w:r w:rsidRPr="00D26196">
          <w:rPr>
            <w:sz w:val="18"/>
            <w:rPrChange w:id="22882" w:author="shorny" w:date="2014-06-09T18:55:00Z">
              <w:rPr/>
            </w:rPrChange>
          </w:rPr>
          <w:t xml:space="preserve">    </w:t>
        </w:r>
        <w:r w:rsidRPr="00D26196">
          <w:rPr>
            <w:rStyle w:val="string1"/>
            <w:sz w:val="18"/>
            <w:rPrChange w:id="22883" w:author="shorny" w:date="2014-06-09T18:55:00Z">
              <w:rPr>
                <w:rStyle w:val="string1"/>
              </w:rPr>
            </w:rPrChange>
          </w:rPr>
          <w:t>'Incorrect results'</w:t>
        </w:r>
        <w:r w:rsidRPr="00D26196">
          <w:rPr>
            <w:sz w:val="18"/>
            <w:rPrChange w:id="22884" w:author="shorny" w:date="2014-06-09T18:55:00Z">
              <w:rPr/>
            </w:rPrChange>
          </w:rPr>
          <w:t xml:space="preserve">) ; </w:t>
        </w:r>
      </w:ins>
    </w:p>
    <w:p w14:paraId="120CBD06" w14:textId="77777777" w:rsidR="00D26196" w:rsidRPr="00D26196" w:rsidRDefault="00D26196">
      <w:pPr>
        <w:pStyle w:val="HTMLPreformatted"/>
        <w:divId w:val="2032412305"/>
        <w:rPr>
          <w:ins w:id="22885" w:author="shorny" w:date="2014-06-09T18:54:00Z"/>
          <w:sz w:val="18"/>
          <w:rPrChange w:id="22886" w:author="shorny" w:date="2014-06-09T18:55:00Z">
            <w:rPr>
              <w:ins w:id="22887" w:author="shorny" w:date="2014-06-09T18:54:00Z"/>
            </w:rPr>
          </w:rPrChange>
        </w:rPr>
      </w:pPr>
    </w:p>
    <w:p w14:paraId="0DBC3B9E" w14:textId="77777777" w:rsidR="00D26196" w:rsidRPr="00D26196" w:rsidRDefault="00D26196">
      <w:pPr>
        <w:pStyle w:val="HTMLPreformatted"/>
        <w:divId w:val="2032412305"/>
        <w:rPr>
          <w:ins w:id="22888" w:author="shorny" w:date="2014-06-09T18:54:00Z"/>
          <w:sz w:val="18"/>
          <w:rPrChange w:id="22889" w:author="shorny" w:date="2014-06-09T18:55:00Z">
            <w:rPr>
              <w:ins w:id="22890" w:author="shorny" w:date="2014-06-09T18:54:00Z"/>
            </w:rPr>
          </w:rPrChange>
        </w:rPr>
      </w:pPr>
      <w:ins w:id="22891" w:author="shorny" w:date="2014-06-09T18:54:00Z">
        <w:r w:rsidRPr="00D26196">
          <w:rPr>
            <w:sz w:val="18"/>
            <w:rPrChange w:id="22892" w:author="shorny" w:date="2014-06-09T18:55:00Z">
              <w:rPr/>
            </w:rPrChange>
          </w:rPr>
          <w:t xml:space="preserve">  </w:t>
        </w:r>
        <w:r w:rsidRPr="00D26196">
          <w:rPr>
            <w:rStyle w:val="keyword1"/>
            <w:sz w:val="18"/>
            <w:rPrChange w:id="22893" w:author="shorny" w:date="2014-06-09T18:55:00Z">
              <w:rPr>
                <w:rStyle w:val="keyword1"/>
              </w:rPr>
            </w:rPrChange>
          </w:rPr>
          <w:t>DROP</w:t>
        </w:r>
        <w:r w:rsidRPr="00D26196">
          <w:rPr>
            <w:sz w:val="18"/>
            <w:rPrChange w:id="22894" w:author="shorny" w:date="2014-06-09T18:55:00Z">
              <w:rPr/>
            </w:rPrChange>
          </w:rPr>
          <w:t xml:space="preserve"> </w:t>
        </w:r>
        <w:r w:rsidRPr="00D26196">
          <w:rPr>
            <w:rStyle w:val="keyword1"/>
            <w:sz w:val="18"/>
            <w:rPrChange w:id="22895" w:author="shorny" w:date="2014-06-09T18:55:00Z">
              <w:rPr>
                <w:rStyle w:val="keyword1"/>
              </w:rPr>
            </w:rPrChange>
          </w:rPr>
          <w:t>TABLE</w:t>
        </w:r>
        <w:r w:rsidRPr="00D26196">
          <w:rPr>
            <w:sz w:val="18"/>
            <w:rPrChange w:id="22896" w:author="shorny" w:date="2014-06-09T18:55:00Z">
              <w:rPr/>
            </w:rPrChange>
          </w:rPr>
          <w:t xml:space="preserve"> </w:t>
        </w:r>
        <w:r w:rsidRPr="00D26196">
          <w:rPr>
            <w:rStyle w:val="function-name1"/>
            <w:sz w:val="18"/>
            <w:rPrChange w:id="22897" w:author="shorny" w:date="2014-06-09T18:55:00Z">
              <w:rPr>
                <w:rStyle w:val="function-name1"/>
              </w:rPr>
            </w:rPrChange>
          </w:rPr>
          <w:t>utrans_k_expecteds</w:t>
        </w:r>
        <w:r w:rsidRPr="00D26196">
          <w:rPr>
            <w:sz w:val="18"/>
            <w:rPrChange w:id="22898" w:author="shorny" w:date="2014-06-09T18:55:00Z">
              <w:rPr/>
            </w:rPrChange>
          </w:rPr>
          <w:t xml:space="preserve"> ;</w:t>
        </w:r>
      </w:ins>
    </w:p>
    <w:p w14:paraId="0947C4DD" w14:textId="77777777" w:rsidR="00D26196" w:rsidRPr="00D26196" w:rsidRDefault="00D26196">
      <w:pPr>
        <w:pStyle w:val="HTMLPreformatted"/>
        <w:divId w:val="2032412305"/>
        <w:rPr>
          <w:ins w:id="22899" w:author="shorny" w:date="2014-06-09T18:54:00Z"/>
          <w:sz w:val="18"/>
          <w:rPrChange w:id="22900" w:author="shorny" w:date="2014-06-09T18:55:00Z">
            <w:rPr>
              <w:ins w:id="22901" w:author="shorny" w:date="2014-06-09T18:54:00Z"/>
            </w:rPr>
          </w:rPrChange>
        </w:rPr>
      </w:pPr>
      <w:ins w:id="22902" w:author="shorny" w:date="2014-06-09T18:54:00Z">
        <w:r w:rsidRPr="00D26196">
          <w:rPr>
            <w:sz w:val="18"/>
            <w:rPrChange w:id="22903" w:author="shorny" w:date="2014-06-09T18:55:00Z">
              <w:rPr/>
            </w:rPrChange>
          </w:rPr>
          <w:t xml:space="preserve">  </w:t>
        </w:r>
        <w:r w:rsidRPr="00D26196">
          <w:rPr>
            <w:rStyle w:val="keyword1"/>
            <w:sz w:val="18"/>
            <w:rPrChange w:id="22904" w:author="shorny" w:date="2014-06-09T18:55:00Z">
              <w:rPr>
                <w:rStyle w:val="keyword1"/>
              </w:rPr>
            </w:rPrChange>
          </w:rPr>
          <w:t>DROP</w:t>
        </w:r>
        <w:r w:rsidRPr="00D26196">
          <w:rPr>
            <w:sz w:val="18"/>
            <w:rPrChange w:id="22905" w:author="shorny" w:date="2014-06-09T18:55:00Z">
              <w:rPr/>
            </w:rPrChange>
          </w:rPr>
          <w:t xml:space="preserve"> </w:t>
        </w:r>
        <w:r w:rsidRPr="00D26196">
          <w:rPr>
            <w:rStyle w:val="keyword1"/>
            <w:sz w:val="18"/>
            <w:rPrChange w:id="22906" w:author="shorny" w:date="2014-06-09T18:55:00Z">
              <w:rPr>
                <w:rStyle w:val="keyword1"/>
              </w:rPr>
            </w:rPrChange>
          </w:rPr>
          <w:t>TABLE</w:t>
        </w:r>
        <w:r w:rsidRPr="00D26196">
          <w:rPr>
            <w:sz w:val="18"/>
            <w:rPrChange w:id="22907" w:author="shorny" w:date="2014-06-09T18:55:00Z">
              <w:rPr/>
            </w:rPrChange>
          </w:rPr>
          <w:t xml:space="preserve"> </w:t>
        </w:r>
        <w:r w:rsidRPr="00D26196">
          <w:rPr>
            <w:rStyle w:val="function-name1"/>
            <w:sz w:val="18"/>
            <w:rPrChange w:id="22908" w:author="shorny" w:date="2014-06-09T18:55:00Z">
              <w:rPr>
                <w:rStyle w:val="function-name1"/>
              </w:rPr>
            </w:rPrChange>
          </w:rPr>
          <w:t>utrans_k_actuals</w:t>
        </w:r>
        <w:r w:rsidRPr="00D26196">
          <w:rPr>
            <w:sz w:val="18"/>
            <w:rPrChange w:id="22909" w:author="shorny" w:date="2014-06-09T18:55:00Z">
              <w:rPr/>
            </w:rPrChange>
          </w:rPr>
          <w:t xml:space="preserve"> ;</w:t>
        </w:r>
      </w:ins>
    </w:p>
    <w:p w14:paraId="2158090F" w14:textId="77777777" w:rsidR="00D26196" w:rsidRPr="00D26196" w:rsidRDefault="00D26196">
      <w:pPr>
        <w:pStyle w:val="HTMLPreformatted"/>
        <w:divId w:val="2032412305"/>
        <w:rPr>
          <w:ins w:id="22910" w:author="shorny" w:date="2014-06-09T18:54:00Z"/>
          <w:sz w:val="18"/>
          <w:rPrChange w:id="22911" w:author="shorny" w:date="2014-06-09T18:55:00Z">
            <w:rPr>
              <w:ins w:id="22912" w:author="shorny" w:date="2014-06-09T18:54:00Z"/>
            </w:rPr>
          </w:rPrChange>
        </w:rPr>
      </w:pPr>
      <w:ins w:id="22913" w:author="shorny" w:date="2014-06-09T18:54:00Z">
        <w:r w:rsidRPr="00D26196">
          <w:rPr>
            <w:sz w:val="18"/>
            <w:rPrChange w:id="22914" w:author="shorny" w:date="2014-06-09T18:55:00Z">
              <w:rPr/>
            </w:rPrChange>
          </w:rPr>
          <w:t xml:space="preserve">  </w:t>
        </w:r>
        <w:r w:rsidRPr="00D26196">
          <w:rPr>
            <w:rStyle w:val="keyword1"/>
            <w:sz w:val="18"/>
            <w:rPrChange w:id="22915" w:author="shorny" w:date="2014-06-09T18:55:00Z">
              <w:rPr>
                <w:rStyle w:val="keyword1"/>
              </w:rPr>
            </w:rPrChange>
          </w:rPr>
          <w:t>DROP</w:t>
        </w:r>
        <w:r w:rsidRPr="00D26196">
          <w:rPr>
            <w:sz w:val="18"/>
            <w:rPrChange w:id="22916" w:author="shorny" w:date="2014-06-09T18:55:00Z">
              <w:rPr/>
            </w:rPrChange>
          </w:rPr>
          <w:t xml:space="preserve"> </w:t>
        </w:r>
        <w:r w:rsidRPr="00D26196">
          <w:rPr>
            <w:rStyle w:val="keyword1"/>
            <w:sz w:val="18"/>
            <w:rPrChange w:id="22917" w:author="shorny" w:date="2014-06-09T18:55:00Z">
              <w:rPr>
                <w:rStyle w:val="keyword1"/>
              </w:rPr>
            </w:rPrChange>
          </w:rPr>
          <w:t>TABLE</w:t>
        </w:r>
        <w:r w:rsidRPr="00D26196">
          <w:rPr>
            <w:sz w:val="18"/>
            <w:rPrChange w:id="22918" w:author="shorny" w:date="2014-06-09T18:55:00Z">
              <w:rPr/>
            </w:rPrChange>
          </w:rPr>
          <w:t xml:space="preserve"> </w:t>
        </w:r>
        <w:r w:rsidRPr="00D26196">
          <w:rPr>
            <w:rStyle w:val="function-name1"/>
            <w:sz w:val="18"/>
            <w:rPrChange w:id="22919" w:author="shorny" w:date="2014-06-09T18:55:00Z">
              <w:rPr>
                <w:rStyle w:val="function-name1"/>
              </w:rPr>
            </w:rPrChange>
          </w:rPr>
          <w:t>utrans_k_problems</w:t>
        </w:r>
        <w:r w:rsidRPr="00D26196">
          <w:rPr>
            <w:sz w:val="18"/>
            <w:rPrChange w:id="22920" w:author="shorny" w:date="2014-06-09T18:55:00Z">
              <w:rPr/>
            </w:rPrChange>
          </w:rPr>
          <w:t xml:space="preserve"> ;</w:t>
        </w:r>
      </w:ins>
    </w:p>
    <w:p w14:paraId="496055D2" w14:textId="77777777" w:rsidR="00D26196" w:rsidRPr="00D26196" w:rsidRDefault="00D26196">
      <w:pPr>
        <w:pStyle w:val="HTMLPreformatted"/>
        <w:divId w:val="2032412305"/>
        <w:rPr>
          <w:ins w:id="22921" w:author="shorny" w:date="2014-06-09T18:54:00Z"/>
          <w:sz w:val="18"/>
          <w:rPrChange w:id="22922" w:author="shorny" w:date="2014-06-09T18:55:00Z">
            <w:rPr>
              <w:ins w:id="22923" w:author="shorny" w:date="2014-06-09T18:54:00Z"/>
            </w:rPr>
          </w:rPrChange>
        </w:rPr>
      </w:pPr>
      <w:ins w:id="22924" w:author="shorny" w:date="2014-06-09T18:54:00Z">
        <w:r w:rsidRPr="00D26196">
          <w:rPr>
            <w:rStyle w:val="keyword1"/>
            <w:sz w:val="18"/>
            <w:rPrChange w:id="22925" w:author="shorny" w:date="2014-06-09T18:55:00Z">
              <w:rPr>
                <w:rStyle w:val="keyword1"/>
              </w:rPr>
            </w:rPrChange>
          </w:rPr>
          <w:t>END</w:t>
        </w:r>
        <w:r w:rsidRPr="00D26196">
          <w:rPr>
            <w:sz w:val="18"/>
            <w:rPrChange w:id="22926" w:author="shorny" w:date="2014-06-09T18:55:00Z">
              <w:rPr/>
            </w:rPrChange>
          </w:rPr>
          <w:t xml:space="preserve"> $$</w:t>
        </w:r>
      </w:ins>
    </w:p>
    <w:p w14:paraId="0FC93D2C" w14:textId="77777777" w:rsidR="00D26196" w:rsidRPr="00D26196" w:rsidRDefault="00D26196">
      <w:pPr>
        <w:pStyle w:val="HTMLPreformatted"/>
        <w:divId w:val="2032412305"/>
        <w:rPr>
          <w:ins w:id="22927" w:author="shorny" w:date="2014-06-09T18:54:00Z"/>
          <w:sz w:val="18"/>
          <w:rPrChange w:id="22928" w:author="shorny" w:date="2014-06-09T18:55:00Z">
            <w:rPr>
              <w:ins w:id="22929" w:author="shorny" w:date="2014-06-09T18:54:00Z"/>
            </w:rPr>
          </w:rPrChange>
        </w:rPr>
      </w:pPr>
    </w:p>
    <w:p w14:paraId="363C7955" w14:textId="77777777" w:rsidR="00D26196" w:rsidRPr="00D26196" w:rsidRDefault="00D26196">
      <w:pPr>
        <w:pStyle w:val="HTMLPreformatted"/>
        <w:divId w:val="2032412305"/>
        <w:rPr>
          <w:ins w:id="22930" w:author="shorny" w:date="2014-06-09T18:54:00Z"/>
          <w:rStyle w:val="comment1"/>
          <w:sz w:val="18"/>
          <w:rPrChange w:id="22931" w:author="shorny" w:date="2014-06-09T18:55:00Z">
            <w:rPr>
              <w:ins w:id="22932" w:author="shorny" w:date="2014-06-09T18:54:00Z"/>
              <w:rStyle w:val="comment1"/>
            </w:rPr>
          </w:rPrChange>
        </w:rPr>
      </w:pPr>
      <w:ins w:id="22933" w:author="shorny" w:date="2014-06-09T18:54:00Z">
        <w:r w:rsidRPr="00D26196">
          <w:rPr>
            <w:rStyle w:val="comment1"/>
            <w:sz w:val="18"/>
            <w:rPrChange w:id="22934" w:author="shorny" w:date="2014-06-09T18:55:00Z">
              <w:rPr>
                <w:rStyle w:val="comment1"/>
              </w:rPr>
            </w:rPrChange>
          </w:rPr>
          <w:t>-- -----------------------------------------------------------------------------</w:t>
        </w:r>
      </w:ins>
    </w:p>
    <w:p w14:paraId="49077C22" w14:textId="77777777" w:rsidR="00D26196" w:rsidRPr="00D26196" w:rsidRDefault="00D26196">
      <w:pPr>
        <w:pStyle w:val="HTMLPreformatted"/>
        <w:divId w:val="2032412305"/>
        <w:rPr>
          <w:ins w:id="22935" w:author="shorny" w:date="2014-06-09T18:54:00Z"/>
          <w:rStyle w:val="comment1"/>
          <w:sz w:val="18"/>
          <w:rPrChange w:id="22936" w:author="shorny" w:date="2014-06-09T18:55:00Z">
            <w:rPr>
              <w:ins w:id="22937" w:author="shorny" w:date="2014-06-09T18:54:00Z"/>
              <w:rStyle w:val="comment1"/>
            </w:rPr>
          </w:rPrChange>
        </w:rPr>
      </w:pPr>
      <w:ins w:id="22938" w:author="shorny" w:date="2014-06-09T18:54:00Z">
        <w:r w:rsidRPr="00D26196">
          <w:rPr>
            <w:rStyle w:val="comment1"/>
            <w:sz w:val="18"/>
            <w:rPrChange w:id="22939" w:author="shorny" w:date="2014-06-09T18:55:00Z">
              <w:rPr>
                <w:rStyle w:val="comment1"/>
              </w:rPr>
            </w:rPrChange>
          </w:rPr>
          <w:t>-- l) Update the checklist to confirm that a mandatory information requirement</w:t>
        </w:r>
      </w:ins>
    </w:p>
    <w:p w14:paraId="3F31FE6A" w14:textId="77777777" w:rsidR="00D26196" w:rsidRPr="00D26196" w:rsidRDefault="00D26196">
      <w:pPr>
        <w:pStyle w:val="HTMLPreformatted"/>
        <w:divId w:val="2032412305"/>
        <w:rPr>
          <w:ins w:id="22940" w:author="shorny" w:date="2014-06-09T18:54:00Z"/>
          <w:rStyle w:val="comment1"/>
          <w:sz w:val="18"/>
          <w:rPrChange w:id="22941" w:author="shorny" w:date="2014-06-09T18:55:00Z">
            <w:rPr>
              <w:ins w:id="22942" w:author="shorny" w:date="2014-06-09T18:54:00Z"/>
              <w:rStyle w:val="comment1"/>
            </w:rPr>
          </w:rPrChange>
        </w:rPr>
      </w:pPr>
      <w:ins w:id="22943" w:author="shorny" w:date="2014-06-09T18:54:00Z">
        <w:r w:rsidRPr="00D26196">
          <w:rPr>
            <w:rStyle w:val="comment1"/>
            <w:sz w:val="18"/>
            <w:rPrChange w:id="22944" w:author="shorny" w:date="2014-06-09T18:55:00Z">
              <w:rPr>
                <w:rStyle w:val="comment1"/>
              </w:rPr>
            </w:rPrChange>
          </w:rPr>
          <w:t>-- has been met</w:t>
        </w:r>
      </w:ins>
    </w:p>
    <w:p w14:paraId="7BFA0F15" w14:textId="77777777" w:rsidR="00D26196" w:rsidRPr="00D26196" w:rsidRDefault="00D26196">
      <w:pPr>
        <w:pStyle w:val="HTMLPreformatted"/>
        <w:divId w:val="2032412305"/>
        <w:rPr>
          <w:ins w:id="22945" w:author="shorny" w:date="2014-06-09T18:54:00Z"/>
          <w:sz w:val="18"/>
          <w:rPrChange w:id="22946" w:author="shorny" w:date="2014-06-09T18:55:00Z">
            <w:rPr>
              <w:ins w:id="22947" w:author="shorny" w:date="2014-06-09T18:54:00Z"/>
            </w:rPr>
          </w:rPrChange>
        </w:rPr>
      </w:pPr>
      <w:ins w:id="22948" w:author="shorny" w:date="2014-06-09T18:54:00Z">
        <w:r w:rsidRPr="00D26196">
          <w:rPr>
            <w:rStyle w:val="keyword1"/>
            <w:sz w:val="18"/>
            <w:rPrChange w:id="22949" w:author="shorny" w:date="2014-06-09T18:55:00Z">
              <w:rPr>
                <w:rStyle w:val="keyword1"/>
              </w:rPr>
            </w:rPrChange>
          </w:rPr>
          <w:t>CREATE</w:t>
        </w:r>
        <w:r w:rsidRPr="00D26196">
          <w:rPr>
            <w:sz w:val="18"/>
            <w:rPrChange w:id="22950" w:author="shorny" w:date="2014-06-09T18:55:00Z">
              <w:rPr/>
            </w:rPrChange>
          </w:rPr>
          <w:t xml:space="preserve"> </w:t>
        </w:r>
        <w:r w:rsidRPr="00D26196">
          <w:rPr>
            <w:rStyle w:val="keyword1"/>
            <w:sz w:val="18"/>
            <w:rPrChange w:id="22951" w:author="shorny" w:date="2014-06-09T18:55:00Z">
              <w:rPr>
                <w:rStyle w:val="keyword1"/>
              </w:rPr>
            </w:rPrChange>
          </w:rPr>
          <w:t>PROCEDURE</w:t>
        </w:r>
        <w:r w:rsidRPr="00D26196">
          <w:rPr>
            <w:sz w:val="18"/>
            <w:rPrChange w:id="22952" w:author="shorny" w:date="2014-06-09T18:55:00Z">
              <w:rPr/>
            </w:rPrChange>
          </w:rPr>
          <w:t xml:space="preserve"> </w:t>
        </w:r>
        <w:r w:rsidRPr="00D26196">
          <w:rPr>
            <w:rStyle w:val="function-name1"/>
            <w:sz w:val="18"/>
            <w:rPrChange w:id="22953" w:author="shorny" w:date="2014-06-09T18:55:00Z">
              <w:rPr>
                <w:rStyle w:val="function-name1"/>
              </w:rPr>
            </w:rPrChange>
          </w:rPr>
          <w:t>test_utrans_l</w:t>
        </w:r>
        <w:r w:rsidRPr="00D26196">
          <w:rPr>
            <w:sz w:val="18"/>
            <w:rPrChange w:id="22954" w:author="shorny" w:date="2014-06-09T18:55:00Z">
              <w:rPr/>
            </w:rPrChange>
          </w:rPr>
          <w:t xml:space="preserve">() </w:t>
        </w:r>
      </w:ins>
    </w:p>
    <w:p w14:paraId="43218C05" w14:textId="77777777" w:rsidR="00D26196" w:rsidRPr="00D26196" w:rsidRDefault="00D26196">
      <w:pPr>
        <w:pStyle w:val="HTMLPreformatted"/>
        <w:divId w:val="2032412305"/>
        <w:rPr>
          <w:ins w:id="22955" w:author="shorny" w:date="2014-06-09T18:54:00Z"/>
          <w:sz w:val="18"/>
          <w:rPrChange w:id="22956" w:author="shorny" w:date="2014-06-09T18:55:00Z">
            <w:rPr>
              <w:ins w:id="22957" w:author="shorny" w:date="2014-06-09T18:54:00Z"/>
            </w:rPr>
          </w:rPrChange>
        </w:rPr>
      </w:pPr>
      <w:ins w:id="22958" w:author="shorny" w:date="2014-06-09T18:54:00Z">
        <w:r w:rsidRPr="00D26196">
          <w:rPr>
            <w:rStyle w:val="keyword1"/>
            <w:sz w:val="18"/>
            <w:rPrChange w:id="22959" w:author="shorny" w:date="2014-06-09T18:55:00Z">
              <w:rPr>
                <w:rStyle w:val="keyword1"/>
              </w:rPr>
            </w:rPrChange>
          </w:rPr>
          <w:t>BEGIN</w:t>
        </w:r>
      </w:ins>
    </w:p>
    <w:p w14:paraId="79056B2A" w14:textId="77777777" w:rsidR="00D26196" w:rsidRPr="00D26196" w:rsidRDefault="00D26196">
      <w:pPr>
        <w:pStyle w:val="HTMLPreformatted"/>
        <w:divId w:val="2032412305"/>
        <w:rPr>
          <w:ins w:id="22960" w:author="shorny" w:date="2014-06-09T18:54:00Z"/>
          <w:sz w:val="18"/>
          <w:rPrChange w:id="22961" w:author="shorny" w:date="2014-06-09T18:55:00Z">
            <w:rPr>
              <w:ins w:id="22962" w:author="shorny" w:date="2014-06-09T18:54:00Z"/>
            </w:rPr>
          </w:rPrChange>
        </w:rPr>
      </w:pPr>
    </w:p>
    <w:p w14:paraId="5FED11CF" w14:textId="77777777" w:rsidR="00D26196" w:rsidRPr="00D26196" w:rsidRDefault="00D26196">
      <w:pPr>
        <w:pStyle w:val="HTMLPreformatted"/>
        <w:divId w:val="2032412305"/>
        <w:rPr>
          <w:ins w:id="22963" w:author="shorny" w:date="2014-06-09T18:54:00Z"/>
          <w:sz w:val="18"/>
          <w:rPrChange w:id="22964" w:author="shorny" w:date="2014-06-09T18:55:00Z">
            <w:rPr>
              <w:ins w:id="22965" w:author="shorny" w:date="2014-06-09T18:54:00Z"/>
            </w:rPr>
          </w:rPrChange>
        </w:rPr>
      </w:pPr>
      <w:ins w:id="22966" w:author="shorny" w:date="2014-06-09T18:54:00Z">
        <w:r w:rsidRPr="00D26196">
          <w:rPr>
            <w:sz w:val="18"/>
            <w:rPrChange w:id="22967" w:author="shorny" w:date="2014-06-09T18:55:00Z">
              <w:rPr/>
            </w:rPrChange>
          </w:rPr>
          <w:t xml:space="preserve">  </w:t>
        </w:r>
        <w:r w:rsidRPr="00D26196">
          <w:rPr>
            <w:rStyle w:val="keyword1"/>
            <w:sz w:val="18"/>
            <w:rPrChange w:id="22968" w:author="shorny" w:date="2014-06-09T18:55:00Z">
              <w:rPr>
                <w:rStyle w:val="keyword1"/>
              </w:rPr>
            </w:rPrChange>
          </w:rPr>
          <w:t>UPDATE</w:t>
        </w:r>
        <w:r w:rsidRPr="00D26196">
          <w:rPr>
            <w:sz w:val="18"/>
            <w:rPrChange w:id="22969" w:author="shorny" w:date="2014-06-09T18:55:00Z">
              <w:rPr/>
            </w:rPrChange>
          </w:rPr>
          <w:t xml:space="preserve"> rhd.Application </w:t>
        </w:r>
      </w:ins>
    </w:p>
    <w:p w14:paraId="24D10D17" w14:textId="77777777" w:rsidR="00D26196" w:rsidRPr="00D26196" w:rsidRDefault="00D26196">
      <w:pPr>
        <w:pStyle w:val="HTMLPreformatted"/>
        <w:divId w:val="2032412305"/>
        <w:rPr>
          <w:ins w:id="22970" w:author="shorny" w:date="2014-06-09T18:54:00Z"/>
          <w:sz w:val="18"/>
          <w:rPrChange w:id="22971" w:author="shorny" w:date="2014-06-09T18:55:00Z">
            <w:rPr>
              <w:ins w:id="22972" w:author="shorny" w:date="2014-06-09T18:54:00Z"/>
            </w:rPr>
          </w:rPrChange>
        </w:rPr>
      </w:pPr>
      <w:ins w:id="22973" w:author="shorny" w:date="2014-06-09T18:54:00Z">
        <w:r w:rsidRPr="00D26196">
          <w:rPr>
            <w:sz w:val="18"/>
            <w:rPrChange w:id="22974" w:author="shorny" w:date="2014-06-09T18:55:00Z">
              <w:rPr/>
            </w:rPrChange>
          </w:rPr>
          <w:t xml:space="preserve">  </w:t>
        </w:r>
        <w:r w:rsidRPr="00D26196">
          <w:rPr>
            <w:rStyle w:val="keyword1"/>
            <w:sz w:val="18"/>
            <w:rPrChange w:id="22975" w:author="shorny" w:date="2014-06-09T18:55:00Z">
              <w:rPr>
                <w:rStyle w:val="keyword1"/>
              </w:rPr>
            </w:rPrChange>
          </w:rPr>
          <w:t>SET</w:t>
        </w:r>
        <w:r w:rsidRPr="00D26196">
          <w:rPr>
            <w:sz w:val="18"/>
            <w:rPrChange w:id="22976" w:author="shorny" w:date="2014-06-09T18:55:00Z">
              <w:rPr/>
            </w:rPrChange>
          </w:rPr>
          <w:t xml:space="preserve"> AddressConfirmed = 1 </w:t>
        </w:r>
      </w:ins>
    </w:p>
    <w:p w14:paraId="02EFEB80" w14:textId="77777777" w:rsidR="00D26196" w:rsidRPr="00D26196" w:rsidRDefault="00D26196">
      <w:pPr>
        <w:pStyle w:val="HTMLPreformatted"/>
        <w:divId w:val="2032412305"/>
        <w:rPr>
          <w:ins w:id="22977" w:author="shorny" w:date="2014-06-09T18:54:00Z"/>
          <w:sz w:val="18"/>
          <w:rPrChange w:id="22978" w:author="shorny" w:date="2014-06-09T18:55:00Z">
            <w:rPr>
              <w:ins w:id="22979" w:author="shorny" w:date="2014-06-09T18:54:00Z"/>
            </w:rPr>
          </w:rPrChange>
        </w:rPr>
      </w:pPr>
      <w:ins w:id="22980" w:author="shorny" w:date="2014-06-09T18:54:00Z">
        <w:r w:rsidRPr="00D26196">
          <w:rPr>
            <w:sz w:val="18"/>
            <w:rPrChange w:id="22981" w:author="shorny" w:date="2014-06-09T18:55:00Z">
              <w:rPr/>
            </w:rPrChange>
          </w:rPr>
          <w:t xml:space="preserve">  </w:t>
        </w:r>
        <w:r w:rsidRPr="00D26196">
          <w:rPr>
            <w:rStyle w:val="keyword1"/>
            <w:sz w:val="18"/>
            <w:rPrChange w:id="22982" w:author="shorny" w:date="2014-06-09T18:55:00Z">
              <w:rPr>
                <w:rStyle w:val="keyword1"/>
              </w:rPr>
            </w:rPrChange>
          </w:rPr>
          <w:t>WHERE</w:t>
        </w:r>
        <w:r w:rsidRPr="00D26196">
          <w:rPr>
            <w:sz w:val="18"/>
            <w:rPrChange w:id="22983" w:author="shorny" w:date="2014-06-09T18:55:00Z">
              <w:rPr/>
            </w:rPrChange>
          </w:rPr>
          <w:t xml:space="preserve"> Application.ApplicationID = 611 ;</w:t>
        </w:r>
      </w:ins>
    </w:p>
    <w:p w14:paraId="492A2D32" w14:textId="77777777" w:rsidR="00D26196" w:rsidRPr="00D26196" w:rsidRDefault="00D26196">
      <w:pPr>
        <w:pStyle w:val="HTMLPreformatted"/>
        <w:divId w:val="2032412305"/>
        <w:rPr>
          <w:ins w:id="22984" w:author="shorny" w:date="2014-06-09T18:54:00Z"/>
          <w:rStyle w:val="comment1"/>
          <w:sz w:val="18"/>
          <w:rPrChange w:id="22985" w:author="shorny" w:date="2014-06-09T18:55:00Z">
            <w:rPr>
              <w:ins w:id="22986" w:author="shorny" w:date="2014-06-09T18:54:00Z"/>
              <w:rStyle w:val="comment1"/>
            </w:rPr>
          </w:rPrChange>
        </w:rPr>
      </w:pPr>
      <w:ins w:id="22987" w:author="shorny" w:date="2014-06-09T18:54:00Z">
        <w:r w:rsidRPr="00D26196">
          <w:rPr>
            <w:sz w:val="18"/>
            <w:rPrChange w:id="22988" w:author="shorny" w:date="2014-06-09T18:55:00Z">
              <w:rPr>
                <w:color w:val="B22222"/>
              </w:rPr>
            </w:rPrChange>
          </w:rPr>
          <w:t xml:space="preserve">  </w:t>
        </w:r>
        <w:r w:rsidRPr="00D26196">
          <w:rPr>
            <w:rStyle w:val="comment1"/>
            <w:sz w:val="18"/>
            <w:rPrChange w:id="22989" w:author="shorny" w:date="2014-06-09T18:55:00Z">
              <w:rPr>
                <w:rStyle w:val="comment1"/>
              </w:rPr>
            </w:rPrChange>
          </w:rPr>
          <w:t>-- expect success</w:t>
        </w:r>
      </w:ins>
    </w:p>
    <w:p w14:paraId="7214AAA2" w14:textId="77777777" w:rsidR="00D26196" w:rsidRPr="00D26196" w:rsidRDefault="00D26196">
      <w:pPr>
        <w:pStyle w:val="HTMLPreformatted"/>
        <w:divId w:val="2032412305"/>
        <w:rPr>
          <w:ins w:id="22990" w:author="shorny" w:date="2014-06-09T18:54:00Z"/>
          <w:rStyle w:val="comment1"/>
          <w:sz w:val="18"/>
          <w:rPrChange w:id="22991" w:author="shorny" w:date="2014-06-09T18:55:00Z">
            <w:rPr>
              <w:ins w:id="22992" w:author="shorny" w:date="2014-06-09T18:54:00Z"/>
              <w:rStyle w:val="comment1"/>
            </w:rPr>
          </w:rPrChange>
        </w:rPr>
      </w:pPr>
      <w:ins w:id="22993" w:author="shorny" w:date="2014-06-09T18:54:00Z">
        <w:r w:rsidRPr="00D26196">
          <w:rPr>
            <w:sz w:val="18"/>
            <w:rPrChange w:id="22994" w:author="shorny" w:date="2014-06-09T18:55:00Z">
              <w:rPr>
                <w:color w:val="B22222"/>
              </w:rPr>
            </w:rPrChange>
          </w:rPr>
          <w:t xml:space="preserve">  </w:t>
        </w:r>
        <w:r w:rsidRPr="00D26196">
          <w:rPr>
            <w:rStyle w:val="comment1"/>
            <w:sz w:val="18"/>
            <w:rPrChange w:id="22995" w:author="shorny" w:date="2014-06-09T18:55:00Z">
              <w:rPr>
                <w:rStyle w:val="comment1"/>
              </w:rPr>
            </w:rPrChange>
          </w:rPr>
          <w:t>-- rerun k), expect AddressConfirmed == 1/true</w:t>
        </w:r>
      </w:ins>
    </w:p>
    <w:p w14:paraId="1DE30709" w14:textId="77777777" w:rsidR="00D26196" w:rsidRPr="00D26196" w:rsidRDefault="00D26196">
      <w:pPr>
        <w:pStyle w:val="HTMLPreformatted"/>
        <w:divId w:val="2032412305"/>
        <w:rPr>
          <w:ins w:id="22996" w:author="shorny" w:date="2014-06-09T18:54:00Z"/>
          <w:sz w:val="18"/>
          <w:rPrChange w:id="22997" w:author="shorny" w:date="2014-06-09T18:55:00Z">
            <w:rPr>
              <w:ins w:id="22998" w:author="shorny" w:date="2014-06-09T18:54:00Z"/>
            </w:rPr>
          </w:rPrChange>
        </w:rPr>
      </w:pPr>
    </w:p>
    <w:p w14:paraId="29919340" w14:textId="77777777" w:rsidR="00D26196" w:rsidRPr="00D26196" w:rsidRDefault="00D26196">
      <w:pPr>
        <w:pStyle w:val="HTMLPreformatted"/>
        <w:divId w:val="2032412305"/>
        <w:rPr>
          <w:ins w:id="22999" w:author="shorny" w:date="2014-06-09T18:54:00Z"/>
          <w:rStyle w:val="comment1"/>
          <w:sz w:val="18"/>
          <w:rPrChange w:id="23000" w:author="shorny" w:date="2014-06-09T18:55:00Z">
            <w:rPr>
              <w:ins w:id="23001" w:author="shorny" w:date="2014-06-09T18:54:00Z"/>
              <w:rStyle w:val="comment1"/>
            </w:rPr>
          </w:rPrChange>
        </w:rPr>
      </w:pPr>
      <w:ins w:id="23002" w:author="shorny" w:date="2014-06-09T18:54:00Z">
        <w:r w:rsidRPr="00D26196">
          <w:rPr>
            <w:sz w:val="18"/>
            <w:rPrChange w:id="23003" w:author="shorny" w:date="2014-06-09T18:55:00Z">
              <w:rPr>
                <w:color w:val="B22222"/>
              </w:rPr>
            </w:rPrChange>
          </w:rPr>
          <w:t xml:space="preserve">  </w:t>
        </w:r>
        <w:r w:rsidRPr="00D26196">
          <w:rPr>
            <w:rStyle w:val="comment1"/>
            <w:sz w:val="18"/>
            <w:rPrChange w:id="23004" w:author="shorny" w:date="2014-06-09T18:55:00Z">
              <w:rPr>
                <w:rStyle w:val="comment1"/>
              </w:rPr>
            </w:rPrChange>
          </w:rPr>
          <w:t>-- run the query for this test and create a temporary table for results</w:t>
        </w:r>
      </w:ins>
    </w:p>
    <w:p w14:paraId="50CAD3D1" w14:textId="77777777" w:rsidR="00D26196" w:rsidRPr="00D26196" w:rsidRDefault="00D26196">
      <w:pPr>
        <w:pStyle w:val="HTMLPreformatted"/>
        <w:divId w:val="2032412305"/>
        <w:rPr>
          <w:ins w:id="23005" w:author="shorny" w:date="2014-06-09T18:54:00Z"/>
          <w:sz w:val="18"/>
          <w:rPrChange w:id="23006" w:author="shorny" w:date="2014-06-09T18:55:00Z">
            <w:rPr>
              <w:ins w:id="23007" w:author="shorny" w:date="2014-06-09T18:54:00Z"/>
            </w:rPr>
          </w:rPrChange>
        </w:rPr>
      </w:pPr>
      <w:ins w:id="23008" w:author="shorny" w:date="2014-06-09T18:54:00Z">
        <w:r w:rsidRPr="00D26196">
          <w:rPr>
            <w:sz w:val="18"/>
            <w:rPrChange w:id="23009" w:author="shorny" w:date="2014-06-09T18:55:00Z">
              <w:rPr/>
            </w:rPrChange>
          </w:rPr>
          <w:t xml:space="preserve">  </w:t>
        </w:r>
        <w:r w:rsidRPr="00D26196">
          <w:rPr>
            <w:rStyle w:val="keyword1"/>
            <w:sz w:val="18"/>
            <w:rPrChange w:id="23010" w:author="shorny" w:date="2014-06-09T18:55:00Z">
              <w:rPr>
                <w:rStyle w:val="keyword1"/>
              </w:rPr>
            </w:rPrChange>
          </w:rPr>
          <w:t>CREATE</w:t>
        </w:r>
        <w:r w:rsidRPr="00D26196">
          <w:rPr>
            <w:sz w:val="18"/>
            <w:rPrChange w:id="23011" w:author="shorny" w:date="2014-06-09T18:55:00Z">
              <w:rPr/>
            </w:rPrChange>
          </w:rPr>
          <w:t xml:space="preserve"> </w:t>
        </w:r>
        <w:r w:rsidRPr="00D26196">
          <w:rPr>
            <w:rStyle w:val="keyword1"/>
            <w:sz w:val="18"/>
            <w:rPrChange w:id="23012" w:author="shorny" w:date="2014-06-09T18:55:00Z">
              <w:rPr>
                <w:rStyle w:val="keyword1"/>
              </w:rPr>
            </w:rPrChange>
          </w:rPr>
          <w:t>TEMPORARY</w:t>
        </w:r>
        <w:r w:rsidRPr="00D26196">
          <w:rPr>
            <w:sz w:val="18"/>
            <w:rPrChange w:id="23013" w:author="shorny" w:date="2014-06-09T18:55:00Z">
              <w:rPr/>
            </w:rPrChange>
          </w:rPr>
          <w:t xml:space="preserve"> </w:t>
        </w:r>
        <w:r w:rsidRPr="00D26196">
          <w:rPr>
            <w:rStyle w:val="keyword1"/>
            <w:sz w:val="18"/>
            <w:rPrChange w:id="23014" w:author="shorny" w:date="2014-06-09T18:55:00Z">
              <w:rPr>
                <w:rStyle w:val="keyword1"/>
              </w:rPr>
            </w:rPrChange>
          </w:rPr>
          <w:t>TABLE</w:t>
        </w:r>
        <w:r w:rsidRPr="00D26196">
          <w:rPr>
            <w:sz w:val="18"/>
            <w:rPrChange w:id="23015" w:author="shorny" w:date="2014-06-09T18:55:00Z">
              <w:rPr/>
            </w:rPrChange>
          </w:rPr>
          <w:t xml:space="preserve"> </w:t>
        </w:r>
        <w:r w:rsidRPr="00D26196">
          <w:rPr>
            <w:rStyle w:val="function-name1"/>
            <w:sz w:val="18"/>
            <w:rPrChange w:id="23016" w:author="shorny" w:date="2014-06-09T18:55:00Z">
              <w:rPr>
                <w:rStyle w:val="function-name1"/>
              </w:rPr>
            </w:rPrChange>
          </w:rPr>
          <w:t>utrans_l_actuals</w:t>
        </w:r>
      </w:ins>
    </w:p>
    <w:p w14:paraId="102CE367" w14:textId="77777777" w:rsidR="00D26196" w:rsidRPr="00D26196" w:rsidRDefault="00D26196">
      <w:pPr>
        <w:pStyle w:val="HTMLPreformatted"/>
        <w:divId w:val="2032412305"/>
        <w:rPr>
          <w:ins w:id="23017" w:author="shorny" w:date="2014-06-09T18:54:00Z"/>
          <w:sz w:val="18"/>
          <w:rPrChange w:id="23018" w:author="shorny" w:date="2014-06-09T18:55:00Z">
            <w:rPr>
              <w:ins w:id="23019" w:author="shorny" w:date="2014-06-09T18:54:00Z"/>
            </w:rPr>
          </w:rPrChange>
        </w:rPr>
      </w:pPr>
      <w:ins w:id="23020" w:author="shorny" w:date="2014-06-09T18:54:00Z">
        <w:r w:rsidRPr="00D26196">
          <w:rPr>
            <w:sz w:val="18"/>
            <w:rPrChange w:id="23021" w:author="shorny" w:date="2014-06-09T18:55:00Z">
              <w:rPr/>
            </w:rPrChange>
          </w:rPr>
          <w:t xml:space="preserve">  </w:t>
        </w:r>
        <w:r w:rsidRPr="00D26196">
          <w:rPr>
            <w:rStyle w:val="keyword1"/>
            <w:sz w:val="18"/>
            <w:rPrChange w:id="23022" w:author="shorny" w:date="2014-06-09T18:55:00Z">
              <w:rPr>
                <w:rStyle w:val="keyword1"/>
              </w:rPr>
            </w:rPrChange>
          </w:rPr>
          <w:t>SELECT</w:t>
        </w:r>
        <w:r w:rsidRPr="00D26196">
          <w:rPr>
            <w:sz w:val="18"/>
            <w:rPrChange w:id="23023" w:author="shorny" w:date="2014-06-09T18:55:00Z">
              <w:rPr/>
            </w:rPrChange>
          </w:rPr>
          <w:t xml:space="preserve"> App.ApplicationID, AppStat.Status, </w:t>
        </w:r>
      </w:ins>
    </w:p>
    <w:p w14:paraId="251C9E2B" w14:textId="77777777" w:rsidR="00D26196" w:rsidRPr="00D26196" w:rsidRDefault="00D26196">
      <w:pPr>
        <w:pStyle w:val="HTMLPreformatted"/>
        <w:divId w:val="2032412305"/>
        <w:rPr>
          <w:ins w:id="23024" w:author="shorny" w:date="2014-06-09T18:54:00Z"/>
          <w:sz w:val="18"/>
          <w:rPrChange w:id="23025" w:author="shorny" w:date="2014-06-09T18:55:00Z">
            <w:rPr>
              <w:ins w:id="23026" w:author="shorny" w:date="2014-06-09T18:54:00Z"/>
            </w:rPr>
          </w:rPrChange>
        </w:rPr>
      </w:pPr>
      <w:ins w:id="23027" w:author="shorny" w:date="2014-06-09T18:54:00Z">
        <w:r w:rsidRPr="00D26196">
          <w:rPr>
            <w:sz w:val="18"/>
            <w:rPrChange w:id="23028" w:author="shorny" w:date="2014-06-09T18:55:00Z">
              <w:rPr/>
            </w:rPrChange>
          </w:rPr>
          <w:t xml:space="preserve">    App.AddressConfirmed, App.DegreeConfirmed, </w:t>
        </w:r>
      </w:ins>
    </w:p>
    <w:p w14:paraId="55EC907E" w14:textId="77777777" w:rsidR="00D26196" w:rsidRPr="00D26196" w:rsidRDefault="00D26196">
      <w:pPr>
        <w:pStyle w:val="HTMLPreformatted"/>
        <w:divId w:val="2032412305"/>
        <w:rPr>
          <w:ins w:id="23029" w:author="shorny" w:date="2014-06-09T18:54:00Z"/>
          <w:sz w:val="18"/>
          <w:rPrChange w:id="23030" w:author="shorny" w:date="2014-06-09T18:55:00Z">
            <w:rPr>
              <w:ins w:id="23031" w:author="shorny" w:date="2014-06-09T18:54:00Z"/>
            </w:rPr>
          </w:rPrChange>
        </w:rPr>
      </w:pPr>
      <w:ins w:id="23032" w:author="shorny" w:date="2014-06-09T18:54:00Z">
        <w:r w:rsidRPr="00D26196">
          <w:rPr>
            <w:sz w:val="18"/>
            <w:rPrChange w:id="23033" w:author="shorny" w:date="2014-06-09T18:55:00Z">
              <w:rPr/>
            </w:rPrChange>
          </w:rPr>
          <w:t xml:space="preserve">    App.VisaStatusConfirmed, App.ProposalConfirmed, App.HasResearchAreas, </w:t>
        </w:r>
      </w:ins>
    </w:p>
    <w:p w14:paraId="6F700671" w14:textId="77777777" w:rsidR="00D26196" w:rsidRPr="00D26196" w:rsidRDefault="00D26196">
      <w:pPr>
        <w:pStyle w:val="HTMLPreformatted"/>
        <w:divId w:val="2032412305"/>
        <w:rPr>
          <w:ins w:id="23034" w:author="shorny" w:date="2014-06-09T18:54:00Z"/>
          <w:sz w:val="18"/>
          <w:rPrChange w:id="23035" w:author="shorny" w:date="2014-06-09T18:55:00Z">
            <w:rPr>
              <w:ins w:id="23036" w:author="shorny" w:date="2014-06-09T18:54:00Z"/>
            </w:rPr>
          </w:rPrChange>
        </w:rPr>
      </w:pPr>
      <w:ins w:id="23037" w:author="shorny" w:date="2014-06-09T18:54:00Z">
        <w:r w:rsidRPr="00D26196">
          <w:rPr>
            <w:sz w:val="18"/>
            <w:rPrChange w:id="23038" w:author="shorny" w:date="2014-06-09T18:55:00Z">
              <w:rPr/>
            </w:rPrChange>
          </w:rPr>
          <w:t xml:space="preserve">    App.HasPrimarySuper, App.PayMethConfirmed, App.EngProfConfirmed </w:t>
        </w:r>
      </w:ins>
    </w:p>
    <w:p w14:paraId="37B400A2" w14:textId="77777777" w:rsidR="00D26196" w:rsidRPr="00D26196" w:rsidRDefault="00D26196">
      <w:pPr>
        <w:pStyle w:val="HTMLPreformatted"/>
        <w:divId w:val="2032412305"/>
        <w:rPr>
          <w:ins w:id="23039" w:author="shorny" w:date="2014-06-09T18:54:00Z"/>
          <w:sz w:val="18"/>
          <w:rPrChange w:id="23040" w:author="shorny" w:date="2014-06-09T18:55:00Z">
            <w:rPr>
              <w:ins w:id="23041" w:author="shorny" w:date="2014-06-09T18:54:00Z"/>
            </w:rPr>
          </w:rPrChange>
        </w:rPr>
      </w:pPr>
      <w:ins w:id="23042" w:author="shorny" w:date="2014-06-09T18:54:00Z">
        <w:r w:rsidRPr="00D26196">
          <w:rPr>
            <w:sz w:val="18"/>
            <w:rPrChange w:id="23043" w:author="shorny" w:date="2014-06-09T18:55:00Z">
              <w:rPr/>
            </w:rPrChange>
          </w:rPr>
          <w:t xml:space="preserve">  </w:t>
        </w:r>
        <w:r w:rsidRPr="00D26196">
          <w:rPr>
            <w:rStyle w:val="keyword1"/>
            <w:sz w:val="18"/>
            <w:rPrChange w:id="23044" w:author="shorny" w:date="2014-06-09T18:55:00Z">
              <w:rPr>
                <w:rStyle w:val="keyword1"/>
              </w:rPr>
            </w:rPrChange>
          </w:rPr>
          <w:t>FROM</w:t>
        </w:r>
        <w:r w:rsidRPr="00D26196">
          <w:rPr>
            <w:sz w:val="18"/>
            <w:rPrChange w:id="23045" w:author="shorny" w:date="2014-06-09T18:55:00Z">
              <w:rPr/>
            </w:rPrChange>
          </w:rPr>
          <w:t xml:space="preserve"> rhd.Application App</w:t>
        </w:r>
      </w:ins>
    </w:p>
    <w:p w14:paraId="0F8909C4" w14:textId="77777777" w:rsidR="00D26196" w:rsidRPr="00D26196" w:rsidRDefault="00D26196">
      <w:pPr>
        <w:pStyle w:val="HTMLPreformatted"/>
        <w:divId w:val="2032412305"/>
        <w:rPr>
          <w:ins w:id="23046" w:author="shorny" w:date="2014-06-09T18:54:00Z"/>
          <w:sz w:val="18"/>
          <w:rPrChange w:id="23047" w:author="shorny" w:date="2014-06-09T18:55:00Z">
            <w:rPr>
              <w:ins w:id="23048" w:author="shorny" w:date="2014-06-09T18:54:00Z"/>
            </w:rPr>
          </w:rPrChange>
        </w:rPr>
      </w:pPr>
      <w:ins w:id="23049" w:author="shorny" w:date="2014-06-09T18:54:00Z">
        <w:r w:rsidRPr="00D26196">
          <w:rPr>
            <w:sz w:val="18"/>
            <w:rPrChange w:id="23050" w:author="shorny" w:date="2014-06-09T18:55:00Z">
              <w:rPr/>
            </w:rPrChange>
          </w:rPr>
          <w:t xml:space="preserve">  </w:t>
        </w:r>
        <w:r w:rsidRPr="00D26196">
          <w:rPr>
            <w:rStyle w:val="keyword1"/>
            <w:sz w:val="18"/>
            <w:rPrChange w:id="23051" w:author="shorny" w:date="2014-06-09T18:55:00Z">
              <w:rPr>
                <w:rStyle w:val="keyword1"/>
              </w:rPr>
            </w:rPrChange>
          </w:rPr>
          <w:t>INNER</w:t>
        </w:r>
        <w:r w:rsidRPr="00D26196">
          <w:rPr>
            <w:sz w:val="18"/>
            <w:rPrChange w:id="23052" w:author="shorny" w:date="2014-06-09T18:55:00Z">
              <w:rPr/>
            </w:rPrChange>
          </w:rPr>
          <w:t xml:space="preserve"> </w:t>
        </w:r>
        <w:r w:rsidRPr="00D26196">
          <w:rPr>
            <w:rStyle w:val="keyword1"/>
            <w:sz w:val="18"/>
            <w:rPrChange w:id="23053" w:author="shorny" w:date="2014-06-09T18:55:00Z">
              <w:rPr>
                <w:rStyle w:val="keyword1"/>
              </w:rPr>
            </w:rPrChange>
          </w:rPr>
          <w:t>JOIN</w:t>
        </w:r>
        <w:r w:rsidRPr="00D26196">
          <w:rPr>
            <w:sz w:val="18"/>
            <w:rPrChange w:id="23054" w:author="shorny" w:date="2014-06-09T18:55:00Z">
              <w:rPr/>
            </w:rPrChange>
          </w:rPr>
          <w:t xml:space="preserve"> rhd.`Application Status` AppStat</w:t>
        </w:r>
      </w:ins>
    </w:p>
    <w:p w14:paraId="17485F8D" w14:textId="77777777" w:rsidR="00D26196" w:rsidRPr="00D26196" w:rsidRDefault="00D26196">
      <w:pPr>
        <w:pStyle w:val="HTMLPreformatted"/>
        <w:divId w:val="2032412305"/>
        <w:rPr>
          <w:ins w:id="23055" w:author="shorny" w:date="2014-06-09T18:54:00Z"/>
          <w:sz w:val="18"/>
          <w:rPrChange w:id="23056" w:author="shorny" w:date="2014-06-09T18:55:00Z">
            <w:rPr>
              <w:ins w:id="23057" w:author="shorny" w:date="2014-06-09T18:54:00Z"/>
            </w:rPr>
          </w:rPrChange>
        </w:rPr>
      </w:pPr>
      <w:ins w:id="23058" w:author="shorny" w:date="2014-06-09T18:54:00Z">
        <w:r w:rsidRPr="00D26196">
          <w:rPr>
            <w:sz w:val="18"/>
            <w:rPrChange w:id="23059" w:author="shorny" w:date="2014-06-09T18:55:00Z">
              <w:rPr/>
            </w:rPrChange>
          </w:rPr>
          <w:t xml:space="preserve">    </w:t>
        </w:r>
        <w:r w:rsidRPr="00D26196">
          <w:rPr>
            <w:rStyle w:val="keyword1"/>
            <w:sz w:val="18"/>
            <w:rPrChange w:id="23060" w:author="shorny" w:date="2014-06-09T18:55:00Z">
              <w:rPr>
                <w:rStyle w:val="keyword1"/>
              </w:rPr>
            </w:rPrChange>
          </w:rPr>
          <w:t>ON</w:t>
        </w:r>
        <w:r w:rsidRPr="00D26196">
          <w:rPr>
            <w:sz w:val="18"/>
            <w:rPrChange w:id="23061" w:author="shorny" w:date="2014-06-09T18:55:00Z">
              <w:rPr/>
            </w:rPrChange>
          </w:rPr>
          <w:t xml:space="preserve"> AppStat.ApplicationStatusID = App.ApplicationStatusID</w:t>
        </w:r>
      </w:ins>
    </w:p>
    <w:p w14:paraId="4E86524E" w14:textId="77777777" w:rsidR="00D26196" w:rsidRPr="00D26196" w:rsidRDefault="00D26196">
      <w:pPr>
        <w:pStyle w:val="HTMLPreformatted"/>
        <w:divId w:val="2032412305"/>
        <w:rPr>
          <w:ins w:id="23062" w:author="shorny" w:date="2014-06-09T18:54:00Z"/>
          <w:sz w:val="18"/>
          <w:rPrChange w:id="23063" w:author="shorny" w:date="2014-06-09T18:55:00Z">
            <w:rPr>
              <w:ins w:id="23064" w:author="shorny" w:date="2014-06-09T18:54:00Z"/>
            </w:rPr>
          </w:rPrChange>
        </w:rPr>
      </w:pPr>
      <w:ins w:id="23065" w:author="shorny" w:date="2014-06-09T18:54:00Z">
        <w:r w:rsidRPr="00D26196">
          <w:rPr>
            <w:sz w:val="18"/>
            <w:rPrChange w:id="23066" w:author="shorny" w:date="2014-06-09T18:55:00Z">
              <w:rPr/>
            </w:rPrChange>
          </w:rPr>
          <w:t xml:space="preserve">  </w:t>
        </w:r>
        <w:r w:rsidRPr="00D26196">
          <w:rPr>
            <w:rStyle w:val="keyword1"/>
            <w:sz w:val="18"/>
            <w:rPrChange w:id="23067" w:author="shorny" w:date="2014-06-09T18:55:00Z">
              <w:rPr>
                <w:rStyle w:val="keyword1"/>
              </w:rPr>
            </w:rPrChange>
          </w:rPr>
          <w:t>WHERE</w:t>
        </w:r>
        <w:r w:rsidRPr="00D26196">
          <w:rPr>
            <w:sz w:val="18"/>
            <w:rPrChange w:id="23068" w:author="shorny" w:date="2014-06-09T18:55:00Z">
              <w:rPr/>
            </w:rPrChange>
          </w:rPr>
          <w:t xml:space="preserve"> App.ApplicationID = 611 ;</w:t>
        </w:r>
      </w:ins>
    </w:p>
    <w:p w14:paraId="12104904" w14:textId="77777777" w:rsidR="00D26196" w:rsidRPr="00D26196" w:rsidRDefault="00D26196">
      <w:pPr>
        <w:pStyle w:val="HTMLPreformatted"/>
        <w:divId w:val="2032412305"/>
        <w:rPr>
          <w:ins w:id="23069" w:author="shorny" w:date="2014-06-09T18:54:00Z"/>
          <w:sz w:val="18"/>
          <w:rPrChange w:id="23070" w:author="shorny" w:date="2014-06-09T18:55:00Z">
            <w:rPr>
              <w:ins w:id="23071" w:author="shorny" w:date="2014-06-09T18:54:00Z"/>
            </w:rPr>
          </w:rPrChange>
        </w:rPr>
      </w:pPr>
    </w:p>
    <w:p w14:paraId="15CDC74B" w14:textId="77777777" w:rsidR="00D26196" w:rsidRPr="00D26196" w:rsidRDefault="00D26196">
      <w:pPr>
        <w:pStyle w:val="HTMLPreformatted"/>
        <w:divId w:val="2032412305"/>
        <w:rPr>
          <w:ins w:id="23072" w:author="shorny" w:date="2014-06-09T18:54:00Z"/>
          <w:rStyle w:val="comment1"/>
          <w:sz w:val="18"/>
          <w:rPrChange w:id="23073" w:author="shorny" w:date="2014-06-09T18:55:00Z">
            <w:rPr>
              <w:ins w:id="23074" w:author="shorny" w:date="2014-06-09T18:54:00Z"/>
              <w:rStyle w:val="comment1"/>
            </w:rPr>
          </w:rPrChange>
        </w:rPr>
      </w:pPr>
      <w:ins w:id="23075" w:author="shorny" w:date="2014-06-09T18:54:00Z">
        <w:r w:rsidRPr="00D26196">
          <w:rPr>
            <w:sz w:val="18"/>
            <w:rPrChange w:id="23076" w:author="shorny" w:date="2014-06-09T18:55:00Z">
              <w:rPr>
                <w:color w:val="B22222"/>
              </w:rPr>
            </w:rPrChange>
          </w:rPr>
          <w:t xml:space="preserve">  </w:t>
        </w:r>
        <w:r w:rsidRPr="00D26196">
          <w:rPr>
            <w:rStyle w:val="comment1"/>
            <w:sz w:val="18"/>
            <w:rPrChange w:id="23077" w:author="shorny" w:date="2014-06-09T18:55:00Z">
              <w:rPr>
                <w:rStyle w:val="comment1"/>
              </w:rPr>
            </w:rPrChange>
          </w:rPr>
          <w:t>-- create a temporary table to store the expected results</w:t>
        </w:r>
      </w:ins>
    </w:p>
    <w:p w14:paraId="12633B80" w14:textId="77777777" w:rsidR="00D26196" w:rsidRPr="00D26196" w:rsidRDefault="00D26196">
      <w:pPr>
        <w:pStyle w:val="HTMLPreformatted"/>
        <w:divId w:val="2032412305"/>
        <w:rPr>
          <w:ins w:id="23078" w:author="shorny" w:date="2014-06-09T18:54:00Z"/>
          <w:rStyle w:val="comment1"/>
          <w:sz w:val="18"/>
          <w:rPrChange w:id="23079" w:author="shorny" w:date="2014-06-09T18:55:00Z">
            <w:rPr>
              <w:ins w:id="23080" w:author="shorny" w:date="2014-06-09T18:54:00Z"/>
              <w:rStyle w:val="comment1"/>
            </w:rPr>
          </w:rPrChange>
        </w:rPr>
      </w:pPr>
      <w:ins w:id="23081" w:author="shorny" w:date="2014-06-09T18:54:00Z">
        <w:r w:rsidRPr="00D26196">
          <w:rPr>
            <w:sz w:val="18"/>
            <w:rPrChange w:id="23082" w:author="shorny" w:date="2014-06-09T18:55:00Z">
              <w:rPr>
                <w:color w:val="B22222"/>
              </w:rPr>
            </w:rPrChange>
          </w:rPr>
          <w:t xml:space="preserve">  </w:t>
        </w:r>
        <w:r w:rsidRPr="00D26196">
          <w:rPr>
            <w:rStyle w:val="comment1"/>
            <w:sz w:val="18"/>
            <w:rPrChange w:id="23083" w:author="shorny" w:date="2014-06-09T18:55:00Z">
              <w:rPr>
                <w:rStyle w:val="comment1"/>
              </w:rPr>
            </w:rPrChange>
          </w:rPr>
          <w:t>-- expect count == 1; status=ongoing, others 0/false</w:t>
        </w:r>
      </w:ins>
    </w:p>
    <w:p w14:paraId="03EE5A45" w14:textId="77777777" w:rsidR="00D26196" w:rsidRPr="00D26196" w:rsidRDefault="00D26196">
      <w:pPr>
        <w:pStyle w:val="HTMLPreformatted"/>
        <w:divId w:val="2032412305"/>
        <w:rPr>
          <w:ins w:id="23084" w:author="shorny" w:date="2014-06-09T18:54:00Z"/>
          <w:sz w:val="18"/>
          <w:rPrChange w:id="23085" w:author="shorny" w:date="2014-06-09T18:55:00Z">
            <w:rPr>
              <w:ins w:id="23086" w:author="shorny" w:date="2014-06-09T18:54:00Z"/>
            </w:rPr>
          </w:rPrChange>
        </w:rPr>
      </w:pPr>
      <w:ins w:id="23087" w:author="shorny" w:date="2014-06-09T18:54:00Z">
        <w:r w:rsidRPr="00D26196">
          <w:rPr>
            <w:sz w:val="18"/>
            <w:rPrChange w:id="23088" w:author="shorny" w:date="2014-06-09T18:55:00Z">
              <w:rPr/>
            </w:rPrChange>
          </w:rPr>
          <w:t xml:space="preserve">  </w:t>
        </w:r>
        <w:r w:rsidRPr="00D26196">
          <w:rPr>
            <w:rStyle w:val="keyword1"/>
            <w:sz w:val="18"/>
            <w:rPrChange w:id="23089" w:author="shorny" w:date="2014-06-09T18:55:00Z">
              <w:rPr>
                <w:rStyle w:val="keyword1"/>
              </w:rPr>
            </w:rPrChange>
          </w:rPr>
          <w:t>CREATE</w:t>
        </w:r>
        <w:r w:rsidRPr="00D26196">
          <w:rPr>
            <w:sz w:val="18"/>
            <w:rPrChange w:id="23090" w:author="shorny" w:date="2014-06-09T18:55:00Z">
              <w:rPr/>
            </w:rPrChange>
          </w:rPr>
          <w:t xml:space="preserve"> </w:t>
        </w:r>
        <w:r w:rsidRPr="00D26196">
          <w:rPr>
            <w:rStyle w:val="keyword1"/>
            <w:sz w:val="18"/>
            <w:rPrChange w:id="23091" w:author="shorny" w:date="2014-06-09T18:55:00Z">
              <w:rPr>
                <w:rStyle w:val="keyword1"/>
              </w:rPr>
            </w:rPrChange>
          </w:rPr>
          <w:t>TEMPORARY</w:t>
        </w:r>
        <w:r w:rsidRPr="00D26196">
          <w:rPr>
            <w:sz w:val="18"/>
            <w:rPrChange w:id="23092" w:author="shorny" w:date="2014-06-09T18:55:00Z">
              <w:rPr/>
            </w:rPrChange>
          </w:rPr>
          <w:t xml:space="preserve"> </w:t>
        </w:r>
        <w:r w:rsidRPr="00D26196">
          <w:rPr>
            <w:rStyle w:val="keyword1"/>
            <w:sz w:val="18"/>
            <w:rPrChange w:id="23093" w:author="shorny" w:date="2014-06-09T18:55:00Z">
              <w:rPr>
                <w:rStyle w:val="keyword1"/>
              </w:rPr>
            </w:rPrChange>
          </w:rPr>
          <w:t>TABLE</w:t>
        </w:r>
        <w:r w:rsidRPr="00D26196">
          <w:rPr>
            <w:sz w:val="18"/>
            <w:rPrChange w:id="23094" w:author="shorny" w:date="2014-06-09T18:55:00Z">
              <w:rPr/>
            </w:rPrChange>
          </w:rPr>
          <w:t xml:space="preserve"> </w:t>
        </w:r>
        <w:r w:rsidRPr="00D26196">
          <w:rPr>
            <w:rStyle w:val="function-name1"/>
            <w:sz w:val="18"/>
            <w:rPrChange w:id="23095" w:author="shorny" w:date="2014-06-09T18:55:00Z">
              <w:rPr>
                <w:rStyle w:val="function-name1"/>
              </w:rPr>
            </w:rPrChange>
          </w:rPr>
          <w:t>utrans_l_expecteds</w:t>
        </w:r>
        <w:r w:rsidRPr="00D26196">
          <w:rPr>
            <w:sz w:val="18"/>
            <w:rPrChange w:id="23096" w:author="shorny" w:date="2014-06-09T18:55:00Z">
              <w:rPr/>
            </w:rPrChange>
          </w:rPr>
          <w:t xml:space="preserve"> (</w:t>
        </w:r>
      </w:ins>
    </w:p>
    <w:p w14:paraId="6A09C874" w14:textId="77777777" w:rsidR="00D26196" w:rsidRPr="00D26196" w:rsidRDefault="00D26196">
      <w:pPr>
        <w:pStyle w:val="HTMLPreformatted"/>
        <w:divId w:val="2032412305"/>
        <w:rPr>
          <w:ins w:id="23097" w:author="shorny" w:date="2014-06-09T18:54:00Z"/>
          <w:sz w:val="18"/>
          <w:rPrChange w:id="23098" w:author="shorny" w:date="2014-06-09T18:55:00Z">
            <w:rPr>
              <w:ins w:id="23099" w:author="shorny" w:date="2014-06-09T18:54:00Z"/>
            </w:rPr>
          </w:rPrChange>
        </w:rPr>
      </w:pPr>
      <w:ins w:id="23100" w:author="shorny" w:date="2014-06-09T18:54:00Z">
        <w:r w:rsidRPr="00D26196">
          <w:rPr>
            <w:sz w:val="18"/>
            <w:rPrChange w:id="23101" w:author="shorny" w:date="2014-06-09T18:55:00Z">
              <w:rPr/>
            </w:rPrChange>
          </w:rPr>
          <w:t xml:space="preserve">    ApplicationID </w:t>
        </w:r>
        <w:r w:rsidRPr="00D26196">
          <w:rPr>
            <w:rStyle w:val="type1"/>
            <w:sz w:val="18"/>
            <w:rPrChange w:id="23102" w:author="shorny" w:date="2014-06-09T18:55:00Z">
              <w:rPr>
                <w:rStyle w:val="type1"/>
              </w:rPr>
            </w:rPrChange>
          </w:rPr>
          <w:t>int</w:t>
        </w:r>
        <w:r w:rsidRPr="00D26196">
          <w:rPr>
            <w:sz w:val="18"/>
            <w:rPrChange w:id="23103" w:author="shorny" w:date="2014-06-09T18:55:00Z">
              <w:rPr/>
            </w:rPrChange>
          </w:rPr>
          <w:t>(10),</w:t>
        </w:r>
      </w:ins>
    </w:p>
    <w:p w14:paraId="145BFD9C" w14:textId="77777777" w:rsidR="00D26196" w:rsidRPr="00D26196" w:rsidRDefault="00D26196">
      <w:pPr>
        <w:pStyle w:val="HTMLPreformatted"/>
        <w:divId w:val="2032412305"/>
        <w:rPr>
          <w:ins w:id="23104" w:author="shorny" w:date="2014-06-09T18:54:00Z"/>
          <w:sz w:val="18"/>
          <w:rPrChange w:id="23105" w:author="shorny" w:date="2014-06-09T18:55:00Z">
            <w:rPr>
              <w:ins w:id="23106" w:author="shorny" w:date="2014-06-09T18:54:00Z"/>
            </w:rPr>
          </w:rPrChange>
        </w:rPr>
      </w:pPr>
      <w:ins w:id="23107" w:author="shorny" w:date="2014-06-09T18:54:00Z">
        <w:r w:rsidRPr="00D26196">
          <w:rPr>
            <w:sz w:val="18"/>
            <w:rPrChange w:id="23108" w:author="shorny" w:date="2014-06-09T18:55:00Z">
              <w:rPr/>
            </w:rPrChange>
          </w:rPr>
          <w:t xml:space="preserve">    Status </w:t>
        </w:r>
        <w:r w:rsidRPr="00D26196">
          <w:rPr>
            <w:rStyle w:val="type1"/>
            <w:sz w:val="18"/>
            <w:rPrChange w:id="23109" w:author="shorny" w:date="2014-06-09T18:55:00Z">
              <w:rPr>
                <w:rStyle w:val="type1"/>
              </w:rPr>
            </w:rPrChange>
          </w:rPr>
          <w:t>varchar</w:t>
        </w:r>
        <w:r w:rsidRPr="00D26196">
          <w:rPr>
            <w:sz w:val="18"/>
            <w:rPrChange w:id="23110" w:author="shorny" w:date="2014-06-09T18:55:00Z">
              <w:rPr/>
            </w:rPrChange>
          </w:rPr>
          <w:t>(50),</w:t>
        </w:r>
      </w:ins>
    </w:p>
    <w:p w14:paraId="281CF9A1" w14:textId="77777777" w:rsidR="00D26196" w:rsidRPr="00D26196" w:rsidRDefault="00D26196">
      <w:pPr>
        <w:pStyle w:val="HTMLPreformatted"/>
        <w:divId w:val="2032412305"/>
        <w:rPr>
          <w:ins w:id="23111" w:author="shorny" w:date="2014-06-09T18:54:00Z"/>
          <w:sz w:val="18"/>
          <w:rPrChange w:id="23112" w:author="shorny" w:date="2014-06-09T18:55:00Z">
            <w:rPr>
              <w:ins w:id="23113" w:author="shorny" w:date="2014-06-09T18:54:00Z"/>
            </w:rPr>
          </w:rPrChange>
        </w:rPr>
      </w:pPr>
      <w:ins w:id="23114" w:author="shorny" w:date="2014-06-09T18:54:00Z">
        <w:r w:rsidRPr="00D26196">
          <w:rPr>
            <w:sz w:val="18"/>
            <w:rPrChange w:id="23115" w:author="shorny" w:date="2014-06-09T18:55:00Z">
              <w:rPr/>
            </w:rPrChange>
          </w:rPr>
          <w:t xml:space="preserve">    AddressConfirmed </w:t>
        </w:r>
        <w:r w:rsidRPr="00D26196">
          <w:rPr>
            <w:rStyle w:val="type1"/>
            <w:sz w:val="18"/>
            <w:rPrChange w:id="23116" w:author="shorny" w:date="2014-06-09T18:55:00Z">
              <w:rPr>
                <w:rStyle w:val="type1"/>
              </w:rPr>
            </w:rPrChange>
          </w:rPr>
          <w:t>int</w:t>
        </w:r>
        <w:r w:rsidRPr="00D26196">
          <w:rPr>
            <w:sz w:val="18"/>
            <w:rPrChange w:id="23117" w:author="shorny" w:date="2014-06-09T18:55:00Z">
              <w:rPr/>
            </w:rPrChange>
          </w:rPr>
          <w:t>(1),</w:t>
        </w:r>
      </w:ins>
    </w:p>
    <w:p w14:paraId="7AA1528D" w14:textId="77777777" w:rsidR="00D26196" w:rsidRPr="00D26196" w:rsidRDefault="00D26196">
      <w:pPr>
        <w:pStyle w:val="HTMLPreformatted"/>
        <w:divId w:val="2032412305"/>
        <w:rPr>
          <w:ins w:id="23118" w:author="shorny" w:date="2014-06-09T18:54:00Z"/>
          <w:sz w:val="18"/>
          <w:rPrChange w:id="23119" w:author="shorny" w:date="2014-06-09T18:55:00Z">
            <w:rPr>
              <w:ins w:id="23120" w:author="shorny" w:date="2014-06-09T18:54:00Z"/>
            </w:rPr>
          </w:rPrChange>
        </w:rPr>
      </w:pPr>
      <w:ins w:id="23121" w:author="shorny" w:date="2014-06-09T18:54:00Z">
        <w:r w:rsidRPr="00D26196">
          <w:rPr>
            <w:sz w:val="18"/>
            <w:rPrChange w:id="23122" w:author="shorny" w:date="2014-06-09T18:55:00Z">
              <w:rPr/>
            </w:rPrChange>
          </w:rPr>
          <w:t xml:space="preserve">    DegreeConfirmed </w:t>
        </w:r>
        <w:r w:rsidRPr="00D26196">
          <w:rPr>
            <w:rStyle w:val="type1"/>
            <w:sz w:val="18"/>
            <w:rPrChange w:id="23123" w:author="shorny" w:date="2014-06-09T18:55:00Z">
              <w:rPr>
                <w:rStyle w:val="type1"/>
              </w:rPr>
            </w:rPrChange>
          </w:rPr>
          <w:t>int</w:t>
        </w:r>
        <w:r w:rsidRPr="00D26196">
          <w:rPr>
            <w:sz w:val="18"/>
            <w:rPrChange w:id="23124" w:author="shorny" w:date="2014-06-09T18:55:00Z">
              <w:rPr/>
            </w:rPrChange>
          </w:rPr>
          <w:t>(1),</w:t>
        </w:r>
      </w:ins>
    </w:p>
    <w:p w14:paraId="19E8ECDA" w14:textId="77777777" w:rsidR="00D26196" w:rsidRPr="00D26196" w:rsidRDefault="00D26196">
      <w:pPr>
        <w:pStyle w:val="HTMLPreformatted"/>
        <w:divId w:val="2032412305"/>
        <w:rPr>
          <w:ins w:id="23125" w:author="shorny" w:date="2014-06-09T18:54:00Z"/>
          <w:sz w:val="18"/>
          <w:rPrChange w:id="23126" w:author="shorny" w:date="2014-06-09T18:55:00Z">
            <w:rPr>
              <w:ins w:id="23127" w:author="shorny" w:date="2014-06-09T18:54:00Z"/>
            </w:rPr>
          </w:rPrChange>
        </w:rPr>
      </w:pPr>
      <w:ins w:id="23128" w:author="shorny" w:date="2014-06-09T18:54:00Z">
        <w:r w:rsidRPr="00D26196">
          <w:rPr>
            <w:sz w:val="18"/>
            <w:rPrChange w:id="23129" w:author="shorny" w:date="2014-06-09T18:55:00Z">
              <w:rPr/>
            </w:rPrChange>
          </w:rPr>
          <w:t xml:space="preserve">    VisaStatusConfirmed </w:t>
        </w:r>
        <w:r w:rsidRPr="00D26196">
          <w:rPr>
            <w:rStyle w:val="type1"/>
            <w:sz w:val="18"/>
            <w:rPrChange w:id="23130" w:author="shorny" w:date="2014-06-09T18:55:00Z">
              <w:rPr>
                <w:rStyle w:val="type1"/>
              </w:rPr>
            </w:rPrChange>
          </w:rPr>
          <w:t>int</w:t>
        </w:r>
        <w:r w:rsidRPr="00D26196">
          <w:rPr>
            <w:sz w:val="18"/>
            <w:rPrChange w:id="23131" w:author="shorny" w:date="2014-06-09T18:55:00Z">
              <w:rPr/>
            </w:rPrChange>
          </w:rPr>
          <w:t>(1),</w:t>
        </w:r>
      </w:ins>
    </w:p>
    <w:p w14:paraId="17D323D1" w14:textId="77777777" w:rsidR="00D26196" w:rsidRPr="00D26196" w:rsidRDefault="00D26196">
      <w:pPr>
        <w:pStyle w:val="HTMLPreformatted"/>
        <w:divId w:val="2032412305"/>
        <w:rPr>
          <w:ins w:id="23132" w:author="shorny" w:date="2014-06-09T18:54:00Z"/>
          <w:sz w:val="18"/>
          <w:rPrChange w:id="23133" w:author="shorny" w:date="2014-06-09T18:55:00Z">
            <w:rPr>
              <w:ins w:id="23134" w:author="shorny" w:date="2014-06-09T18:54:00Z"/>
            </w:rPr>
          </w:rPrChange>
        </w:rPr>
      </w:pPr>
      <w:ins w:id="23135" w:author="shorny" w:date="2014-06-09T18:54:00Z">
        <w:r w:rsidRPr="00D26196">
          <w:rPr>
            <w:sz w:val="18"/>
            <w:rPrChange w:id="23136" w:author="shorny" w:date="2014-06-09T18:55:00Z">
              <w:rPr/>
            </w:rPrChange>
          </w:rPr>
          <w:t xml:space="preserve">    ProposalConfirmed </w:t>
        </w:r>
        <w:r w:rsidRPr="00D26196">
          <w:rPr>
            <w:rStyle w:val="type1"/>
            <w:sz w:val="18"/>
            <w:rPrChange w:id="23137" w:author="shorny" w:date="2014-06-09T18:55:00Z">
              <w:rPr>
                <w:rStyle w:val="type1"/>
              </w:rPr>
            </w:rPrChange>
          </w:rPr>
          <w:t>int</w:t>
        </w:r>
        <w:r w:rsidRPr="00D26196">
          <w:rPr>
            <w:sz w:val="18"/>
            <w:rPrChange w:id="23138" w:author="shorny" w:date="2014-06-09T18:55:00Z">
              <w:rPr/>
            </w:rPrChange>
          </w:rPr>
          <w:t>(1),</w:t>
        </w:r>
      </w:ins>
    </w:p>
    <w:p w14:paraId="1A11BA62" w14:textId="77777777" w:rsidR="00D26196" w:rsidRPr="00D26196" w:rsidRDefault="00D26196">
      <w:pPr>
        <w:pStyle w:val="HTMLPreformatted"/>
        <w:divId w:val="2032412305"/>
        <w:rPr>
          <w:ins w:id="23139" w:author="shorny" w:date="2014-06-09T18:54:00Z"/>
          <w:sz w:val="18"/>
          <w:rPrChange w:id="23140" w:author="shorny" w:date="2014-06-09T18:55:00Z">
            <w:rPr>
              <w:ins w:id="23141" w:author="shorny" w:date="2014-06-09T18:54:00Z"/>
            </w:rPr>
          </w:rPrChange>
        </w:rPr>
      </w:pPr>
      <w:ins w:id="23142" w:author="shorny" w:date="2014-06-09T18:54:00Z">
        <w:r w:rsidRPr="00D26196">
          <w:rPr>
            <w:sz w:val="18"/>
            <w:rPrChange w:id="23143" w:author="shorny" w:date="2014-06-09T18:55:00Z">
              <w:rPr/>
            </w:rPrChange>
          </w:rPr>
          <w:t xml:space="preserve">    HasResearchAreas </w:t>
        </w:r>
        <w:r w:rsidRPr="00D26196">
          <w:rPr>
            <w:rStyle w:val="type1"/>
            <w:sz w:val="18"/>
            <w:rPrChange w:id="23144" w:author="shorny" w:date="2014-06-09T18:55:00Z">
              <w:rPr>
                <w:rStyle w:val="type1"/>
              </w:rPr>
            </w:rPrChange>
          </w:rPr>
          <w:t>int</w:t>
        </w:r>
        <w:r w:rsidRPr="00D26196">
          <w:rPr>
            <w:sz w:val="18"/>
            <w:rPrChange w:id="23145" w:author="shorny" w:date="2014-06-09T18:55:00Z">
              <w:rPr/>
            </w:rPrChange>
          </w:rPr>
          <w:t>(1),</w:t>
        </w:r>
      </w:ins>
    </w:p>
    <w:p w14:paraId="3527F095" w14:textId="77777777" w:rsidR="00D26196" w:rsidRPr="00D26196" w:rsidRDefault="00D26196">
      <w:pPr>
        <w:pStyle w:val="HTMLPreformatted"/>
        <w:divId w:val="2032412305"/>
        <w:rPr>
          <w:ins w:id="23146" w:author="shorny" w:date="2014-06-09T18:54:00Z"/>
          <w:sz w:val="18"/>
          <w:rPrChange w:id="23147" w:author="shorny" w:date="2014-06-09T18:55:00Z">
            <w:rPr>
              <w:ins w:id="23148" w:author="shorny" w:date="2014-06-09T18:54:00Z"/>
            </w:rPr>
          </w:rPrChange>
        </w:rPr>
      </w:pPr>
      <w:ins w:id="23149" w:author="shorny" w:date="2014-06-09T18:54:00Z">
        <w:r w:rsidRPr="00D26196">
          <w:rPr>
            <w:sz w:val="18"/>
            <w:rPrChange w:id="23150" w:author="shorny" w:date="2014-06-09T18:55:00Z">
              <w:rPr/>
            </w:rPrChange>
          </w:rPr>
          <w:t xml:space="preserve">    HasPrimarySuper </w:t>
        </w:r>
        <w:r w:rsidRPr="00D26196">
          <w:rPr>
            <w:rStyle w:val="type1"/>
            <w:sz w:val="18"/>
            <w:rPrChange w:id="23151" w:author="shorny" w:date="2014-06-09T18:55:00Z">
              <w:rPr>
                <w:rStyle w:val="type1"/>
              </w:rPr>
            </w:rPrChange>
          </w:rPr>
          <w:t>int</w:t>
        </w:r>
        <w:r w:rsidRPr="00D26196">
          <w:rPr>
            <w:sz w:val="18"/>
            <w:rPrChange w:id="23152" w:author="shorny" w:date="2014-06-09T18:55:00Z">
              <w:rPr/>
            </w:rPrChange>
          </w:rPr>
          <w:t>(1),</w:t>
        </w:r>
      </w:ins>
    </w:p>
    <w:p w14:paraId="584559B2" w14:textId="77777777" w:rsidR="00D26196" w:rsidRPr="00D26196" w:rsidRDefault="00D26196">
      <w:pPr>
        <w:pStyle w:val="HTMLPreformatted"/>
        <w:divId w:val="2032412305"/>
        <w:rPr>
          <w:ins w:id="23153" w:author="shorny" w:date="2014-06-09T18:54:00Z"/>
          <w:sz w:val="18"/>
          <w:rPrChange w:id="23154" w:author="shorny" w:date="2014-06-09T18:55:00Z">
            <w:rPr>
              <w:ins w:id="23155" w:author="shorny" w:date="2014-06-09T18:54:00Z"/>
            </w:rPr>
          </w:rPrChange>
        </w:rPr>
      </w:pPr>
      <w:ins w:id="23156" w:author="shorny" w:date="2014-06-09T18:54:00Z">
        <w:r w:rsidRPr="00D26196">
          <w:rPr>
            <w:sz w:val="18"/>
            <w:rPrChange w:id="23157" w:author="shorny" w:date="2014-06-09T18:55:00Z">
              <w:rPr/>
            </w:rPrChange>
          </w:rPr>
          <w:t xml:space="preserve">    PayMethConfirmed </w:t>
        </w:r>
        <w:r w:rsidRPr="00D26196">
          <w:rPr>
            <w:rStyle w:val="type1"/>
            <w:sz w:val="18"/>
            <w:rPrChange w:id="23158" w:author="shorny" w:date="2014-06-09T18:55:00Z">
              <w:rPr>
                <w:rStyle w:val="type1"/>
              </w:rPr>
            </w:rPrChange>
          </w:rPr>
          <w:t>int</w:t>
        </w:r>
        <w:r w:rsidRPr="00D26196">
          <w:rPr>
            <w:sz w:val="18"/>
            <w:rPrChange w:id="23159" w:author="shorny" w:date="2014-06-09T18:55:00Z">
              <w:rPr/>
            </w:rPrChange>
          </w:rPr>
          <w:t>(1),</w:t>
        </w:r>
      </w:ins>
    </w:p>
    <w:p w14:paraId="778EEC22" w14:textId="77777777" w:rsidR="00D26196" w:rsidRPr="00D26196" w:rsidRDefault="00D26196">
      <w:pPr>
        <w:pStyle w:val="HTMLPreformatted"/>
        <w:divId w:val="2032412305"/>
        <w:rPr>
          <w:ins w:id="23160" w:author="shorny" w:date="2014-06-09T18:54:00Z"/>
          <w:sz w:val="18"/>
          <w:rPrChange w:id="23161" w:author="shorny" w:date="2014-06-09T18:55:00Z">
            <w:rPr>
              <w:ins w:id="23162" w:author="shorny" w:date="2014-06-09T18:54:00Z"/>
            </w:rPr>
          </w:rPrChange>
        </w:rPr>
      </w:pPr>
      <w:ins w:id="23163" w:author="shorny" w:date="2014-06-09T18:54:00Z">
        <w:r w:rsidRPr="00D26196">
          <w:rPr>
            <w:sz w:val="18"/>
            <w:rPrChange w:id="23164" w:author="shorny" w:date="2014-06-09T18:55:00Z">
              <w:rPr/>
            </w:rPrChange>
          </w:rPr>
          <w:t xml:space="preserve">    EngProfConfirmed </w:t>
        </w:r>
        <w:r w:rsidRPr="00D26196">
          <w:rPr>
            <w:rStyle w:val="type1"/>
            <w:sz w:val="18"/>
            <w:rPrChange w:id="23165" w:author="shorny" w:date="2014-06-09T18:55:00Z">
              <w:rPr>
                <w:rStyle w:val="type1"/>
              </w:rPr>
            </w:rPrChange>
          </w:rPr>
          <w:t>int</w:t>
        </w:r>
        <w:r w:rsidRPr="00D26196">
          <w:rPr>
            <w:sz w:val="18"/>
            <w:rPrChange w:id="23166" w:author="shorny" w:date="2014-06-09T18:55:00Z">
              <w:rPr/>
            </w:rPrChange>
          </w:rPr>
          <w:t>(1)</w:t>
        </w:r>
      </w:ins>
    </w:p>
    <w:p w14:paraId="4105D8D3" w14:textId="77777777" w:rsidR="00D26196" w:rsidRPr="00D26196" w:rsidRDefault="00D26196">
      <w:pPr>
        <w:pStyle w:val="HTMLPreformatted"/>
        <w:divId w:val="2032412305"/>
        <w:rPr>
          <w:ins w:id="23167" w:author="shorny" w:date="2014-06-09T18:54:00Z"/>
          <w:sz w:val="18"/>
          <w:rPrChange w:id="23168" w:author="shorny" w:date="2014-06-09T18:55:00Z">
            <w:rPr>
              <w:ins w:id="23169" w:author="shorny" w:date="2014-06-09T18:54:00Z"/>
            </w:rPr>
          </w:rPrChange>
        </w:rPr>
      </w:pPr>
      <w:ins w:id="23170" w:author="shorny" w:date="2014-06-09T18:54:00Z">
        <w:r w:rsidRPr="00D26196">
          <w:rPr>
            <w:sz w:val="18"/>
            <w:rPrChange w:id="23171" w:author="shorny" w:date="2014-06-09T18:55:00Z">
              <w:rPr/>
            </w:rPrChange>
          </w:rPr>
          <w:t xml:space="preserve">  ) ;</w:t>
        </w:r>
      </w:ins>
    </w:p>
    <w:p w14:paraId="185BF5E4" w14:textId="77777777" w:rsidR="00D26196" w:rsidRPr="00D26196" w:rsidRDefault="00D26196">
      <w:pPr>
        <w:pStyle w:val="HTMLPreformatted"/>
        <w:divId w:val="2032412305"/>
        <w:rPr>
          <w:ins w:id="23172" w:author="shorny" w:date="2014-06-09T18:54:00Z"/>
          <w:sz w:val="18"/>
          <w:rPrChange w:id="23173" w:author="shorny" w:date="2014-06-09T18:55:00Z">
            <w:rPr>
              <w:ins w:id="23174" w:author="shorny" w:date="2014-06-09T18:54:00Z"/>
            </w:rPr>
          </w:rPrChange>
        </w:rPr>
      </w:pPr>
      <w:ins w:id="23175" w:author="shorny" w:date="2014-06-09T18:54:00Z">
        <w:r w:rsidRPr="00D26196">
          <w:rPr>
            <w:sz w:val="18"/>
            <w:rPrChange w:id="23176" w:author="shorny" w:date="2014-06-09T18:55:00Z">
              <w:rPr/>
            </w:rPrChange>
          </w:rPr>
          <w:t xml:space="preserve">  </w:t>
        </w:r>
        <w:r w:rsidRPr="00D26196">
          <w:rPr>
            <w:rStyle w:val="keyword1"/>
            <w:sz w:val="18"/>
            <w:rPrChange w:id="23177" w:author="shorny" w:date="2014-06-09T18:55:00Z">
              <w:rPr>
                <w:rStyle w:val="keyword1"/>
              </w:rPr>
            </w:rPrChange>
          </w:rPr>
          <w:t>INSERT</w:t>
        </w:r>
        <w:r w:rsidRPr="00D26196">
          <w:rPr>
            <w:sz w:val="18"/>
            <w:rPrChange w:id="23178" w:author="shorny" w:date="2014-06-09T18:55:00Z">
              <w:rPr/>
            </w:rPrChange>
          </w:rPr>
          <w:t xml:space="preserve"> </w:t>
        </w:r>
        <w:r w:rsidRPr="00D26196">
          <w:rPr>
            <w:rStyle w:val="keyword1"/>
            <w:sz w:val="18"/>
            <w:rPrChange w:id="23179" w:author="shorny" w:date="2014-06-09T18:55:00Z">
              <w:rPr>
                <w:rStyle w:val="keyword1"/>
              </w:rPr>
            </w:rPrChange>
          </w:rPr>
          <w:t>INTO</w:t>
        </w:r>
        <w:r w:rsidRPr="00D26196">
          <w:rPr>
            <w:sz w:val="18"/>
            <w:rPrChange w:id="23180" w:author="shorny" w:date="2014-06-09T18:55:00Z">
              <w:rPr/>
            </w:rPrChange>
          </w:rPr>
          <w:t xml:space="preserve"> utrans_l_expecteds</w:t>
        </w:r>
      </w:ins>
    </w:p>
    <w:p w14:paraId="1AF4DA23" w14:textId="77777777" w:rsidR="00D26196" w:rsidRPr="00D26196" w:rsidRDefault="00D26196">
      <w:pPr>
        <w:pStyle w:val="HTMLPreformatted"/>
        <w:divId w:val="2032412305"/>
        <w:rPr>
          <w:ins w:id="23181" w:author="shorny" w:date="2014-06-09T18:54:00Z"/>
          <w:sz w:val="18"/>
          <w:rPrChange w:id="23182" w:author="shorny" w:date="2014-06-09T18:55:00Z">
            <w:rPr>
              <w:ins w:id="23183" w:author="shorny" w:date="2014-06-09T18:54:00Z"/>
            </w:rPr>
          </w:rPrChange>
        </w:rPr>
      </w:pPr>
      <w:ins w:id="23184" w:author="shorny" w:date="2014-06-09T18:54:00Z">
        <w:r w:rsidRPr="00D26196">
          <w:rPr>
            <w:sz w:val="18"/>
            <w:rPrChange w:id="23185" w:author="shorny" w:date="2014-06-09T18:55:00Z">
              <w:rPr/>
            </w:rPrChange>
          </w:rPr>
          <w:t xml:space="preserve">  </w:t>
        </w:r>
        <w:r w:rsidRPr="00D26196">
          <w:rPr>
            <w:rStyle w:val="keyword1"/>
            <w:sz w:val="18"/>
            <w:rPrChange w:id="23186" w:author="shorny" w:date="2014-06-09T18:55:00Z">
              <w:rPr>
                <w:rStyle w:val="keyword1"/>
              </w:rPr>
            </w:rPrChange>
          </w:rPr>
          <w:t>VALUES</w:t>
        </w:r>
        <w:r w:rsidRPr="00D26196">
          <w:rPr>
            <w:sz w:val="18"/>
            <w:rPrChange w:id="23187" w:author="shorny" w:date="2014-06-09T18:55:00Z">
              <w:rPr/>
            </w:rPrChange>
          </w:rPr>
          <w:t xml:space="preserve"> (611, </w:t>
        </w:r>
        <w:r w:rsidRPr="00D26196">
          <w:rPr>
            <w:rStyle w:val="string1"/>
            <w:sz w:val="18"/>
            <w:rPrChange w:id="23188" w:author="shorny" w:date="2014-06-09T18:55:00Z">
              <w:rPr>
                <w:rStyle w:val="string1"/>
              </w:rPr>
            </w:rPrChange>
          </w:rPr>
          <w:t>'ongoing'</w:t>
        </w:r>
        <w:r w:rsidRPr="00D26196">
          <w:rPr>
            <w:sz w:val="18"/>
            <w:rPrChange w:id="23189" w:author="shorny" w:date="2014-06-09T18:55:00Z">
              <w:rPr/>
            </w:rPrChange>
          </w:rPr>
          <w:t>, 1, 0, 0, 0, 0, 0, 0, 0 ) ;</w:t>
        </w:r>
      </w:ins>
    </w:p>
    <w:p w14:paraId="3E612DEF" w14:textId="77777777" w:rsidR="00D26196" w:rsidRPr="00D26196" w:rsidRDefault="00D26196">
      <w:pPr>
        <w:pStyle w:val="HTMLPreformatted"/>
        <w:divId w:val="2032412305"/>
        <w:rPr>
          <w:ins w:id="23190" w:author="shorny" w:date="2014-06-09T18:54:00Z"/>
          <w:sz w:val="18"/>
          <w:rPrChange w:id="23191" w:author="shorny" w:date="2014-06-09T18:55:00Z">
            <w:rPr>
              <w:ins w:id="23192" w:author="shorny" w:date="2014-06-09T18:54:00Z"/>
            </w:rPr>
          </w:rPrChange>
        </w:rPr>
      </w:pPr>
    </w:p>
    <w:p w14:paraId="312BECA9" w14:textId="77777777" w:rsidR="00D26196" w:rsidRPr="00D26196" w:rsidRDefault="00D26196">
      <w:pPr>
        <w:pStyle w:val="HTMLPreformatted"/>
        <w:divId w:val="2032412305"/>
        <w:rPr>
          <w:ins w:id="23193" w:author="shorny" w:date="2014-06-09T18:54:00Z"/>
          <w:rStyle w:val="comment1"/>
          <w:sz w:val="18"/>
          <w:rPrChange w:id="23194" w:author="shorny" w:date="2014-06-09T18:55:00Z">
            <w:rPr>
              <w:ins w:id="23195" w:author="shorny" w:date="2014-06-09T18:54:00Z"/>
              <w:rStyle w:val="comment1"/>
            </w:rPr>
          </w:rPrChange>
        </w:rPr>
      </w:pPr>
      <w:ins w:id="23196" w:author="shorny" w:date="2014-06-09T18:54:00Z">
        <w:r w:rsidRPr="00D26196">
          <w:rPr>
            <w:sz w:val="18"/>
            <w:rPrChange w:id="23197" w:author="shorny" w:date="2014-06-09T18:55:00Z">
              <w:rPr>
                <w:color w:val="B22222"/>
              </w:rPr>
            </w:rPrChange>
          </w:rPr>
          <w:t xml:space="preserve">  </w:t>
        </w:r>
        <w:r w:rsidRPr="00D26196">
          <w:rPr>
            <w:rStyle w:val="comment1"/>
            <w:sz w:val="18"/>
            <w:rPrChange w:id="23198" w:author="shorny" w:date="2014-06-09T18:55:00Z">
              <w:rPr>
                <w:rStyle w:val="comment1"/>
              </w:rPr>
            </w:rPrChange>
          </w:rPr>
          <w:t>-- create another temporary table that lists the differences between expected</w:t>
        </w:r>
      </w:ins>
    </w:p>
    <w:p w14:paraId="7D22EA21" w14:textId="77777777" w:rsidR="00D26196" w:rsidRPr="00D26196" w:rsidRDefault="00D26196">
      <w:pPr>
        <w:pStyle w:val="HTMLPreformatted"/>
        <w:divId w:val="2032412305"/>
        <w:rPr>
          <w:ins w:id="23199" w:author="shorny" w:date="2014-06-09T18:54:00Z"/>
          <w:rStyle w:val="comment1"/>
          <w:sz w:val="18"/>
          <w:rPrChange w:id="23200" w:author="shorny" w:date="2014-06-09T18:55:00Z">
            <w:rPr>
              <w:ins w:id="23201" w:author="shorny" w:date="2014-06-09T18:54:00Z"/>
              <w:rStyle w:val="comment1"/>
            </w:rPr>
          </w:rPrChange>
        </w:rPr>
      </w:pPr>
      <w:ins w:id="23202" w:author="shorny" w:date="2014-06-09T18:54:00Z">
        <w:r w:rsidRPr="00D26196">
          <w:rPr>
            <w:sz w:val="18"/>
            <w:rPrChange w:id="23203" w:author="shorny" w:date="2014-06-09T18:55:00Z">
              <w:rPr>
                <w:color w:val="B22222"/>
              </w:rPr>
            </w:rPrChange>
          </w:rPr>
          <w:t xml:space="preserve">  </w:t>
        </w:r>
        <w:r w:rsidRPr="00D26196">
          <w:rPr>
            <w:rStyle w:val="comment1"/>
            <w:sz w:val="18"/>
            <w:rPrChange w:id="23204" w:author="shorny" w:date="2014-06-09T18:55:00Z">
              <w:rPr>
                <w:rStyle w:val="comment1"/>
              </w:rPr>
            </w:rPrChange>
          </w:rPr>
          <w:t>-- results and actuals</w:t>
        </w:r>
      </w:ins>
    </w:p>
    <w:p w14:paraId="3F7CF2EB" w14:textId="77777777" w:rsidR="00D26196" w:rsidRPr="00D26196" w:rsidRDefault="00D26196">
      <w:pPr>
        <w:pStyle w:val="HTMLPreformatted"/>
        <w:divId w:val="2032412305"/>
        <w:rPr>
          <w:ins w:id="23205" w:author="shorny" w:date="2014-06-09T18:54:00Z"/>
          <w:sz w:val="18"/>
          <w:rPrChange w:id="23206" w:author="shorny" w:date="2014-06-09T18:55:00Z">
            <w:rPr>
              <w:ins w:id="23207" w:author="shorny" w:date="2014-06-09T18:54:00Z"/>
            </w:rPr>
          </w:rPrChange>
        </w:rPr>
      </w:pPr>
      <w:ins w:id="23208" w:author="shorny" w:date="2014-06-09T18:54:00Z">
        <w:r w:rsidRPr="00D26196">
          <w:rPr>
            <w:sz w:val="18"/>
            <w:rPrChange w:id="23209" w:author="shorny" w:date="2014-06-09T18:55:00Z">
              <w:rPr/>
            </w:rPrChange>
          </w:rPr>
          <w:t xml:space="preserve">  </w:t>
        </w:r>
        <w:r w:rsidRPr="00D26196">
          <w:rPr>
            <w:rStyle w:val="keyword1"/>
            <w:sz w:val="18"/>
            <w:rPrChange w:id="23210" w:author="shorny" w:date="2014-06-09T18:55:00Z">
              <w:rPr>
                <w:rStyle w:val="keyword1"/>
              </w:rPr>
            </w:rPrChange>
          </w:rPr>
          <w:t>CREATE</w:t>
        </w:r>
        <w:r w:rsidRPr="00D26196">
          <w:rPr>
            <w:sz w:val="18"/>
            <w:rPrChange w:id="23211" w:author="shorny" w:date="2014-06-09T18:55:00Z">
              <w:rPr/>
            </w:rPrChange>
          </w:rPr>
          <w:t xml:space="preserve"> </w:t>
        </w:r>
        <w:r w:rsidRPr="00D26196">
          <w:rPr>
            <w:rStyle w:val="keyword1"/>
            <w:sz w:val="18"/>
            <w:rPrChange w:id="23212" w:author="shorny" w:date="2014-06-09T18:55:00Z">
              <w:rPr>
                <w:rStyle w:val="keyword1"/>
              </w:rPr>
            </w:rPrChange>
          </w:rPr>
          <w:t>TEMPORARY</w:t>
        </w:r>
        <w:r w:rsidRPr="00D26196">
          <w:rPr>
            <w:sz w:val="18"/>
            <w:rPrChange w:id="23213" w:author="shorny" w:date="2014-06-09T18:55:00Z">
              <w:rPr/>
            </w:rPrChange>
          </w:rPr>
          <w:t xml:space="preserve"> </w:t>
        </w:r>
        <w:r w:rsidRPr="00D26196">
          <w:rPr>
            <w:rStyle w:val="keyword1"/>
            <w:sz w:val="18"/>
            <w:rPrChange w:id="23214" w:author="shorny" w:date="2014-06-09T18:55:00Z">
              <w:rPr>
                <w:rStyle w:val="keyword1"/>
              </w:rPr>
            </w:rPrChange>
          </w:rPr>
          <w:t>TABLE</w:t>
        </w:r>
        <w:r w:rsidRPr="00D26196">
          <w:rPr>
            <w:sz w:val="18"/>
            <w:rPrChange w:id="23215" w:author="shorny" w:date="2014-06-09T18:55:00Z">
              <w:rPr/>
            </w:rPrChange>
          </w:rPr>
          <w:t xml:space="preserve"> </w:t>
        </w:r>
        <w:r w:rsidRPr="00D26196">
          <w:rPr>
            <w:rStyle w:val="function-name1"/>
            <w:sz w:val="18"/>
            <w:rPrChange w:id="23216" w:author="shorny" w:date="2014-06-09T18:55:00Z">
              <w:rPr>
                <w:rStyle w:val="function-name1"/>
              </w:rPr>
            </w:rPrChange>
          </w:rPr>
          <w:t>utrans_l_problems</w:t>
        </w:r>
      </w:ins>
    </w:p>
    <w:p w14:paraId="377FEFAC" w14:textId="77777777" w:rsidR="00D26196" w:rsidRPr="00D26196" w:rsidRDefault="00D26196">
      <w:pPr>
        <w:pStyle w:val="HTMLPreformatted"/>
        <w:divId w:val="2032412305"/>
        <w:rPr>
          <w:ins w:id="23217" w:author="shorny" w:date="2014-06-09T18:54:00Z"/>
          <w:sz w:val="18"/>
          <w:rPrChange w:id="23218" w:author="shorny" w:date="2014-06-09T18:55:00Z">
            <w:rPr>
              <w:ins w:id="23219" w:author="shorny" w:date="2014-06-09T18:54:00Z"/>
            </w:rPr>
          </w:rPrChange>
        </w:rPr>
      </w:pPr>
      <w:ins w:id="23220" w:author="shorny" w:date="2014-06-09T18:54:00Z">
        <w:r w:rsidRPr="00D26196">
          <w:rPr>
            <w:sz w:val="18"/>
            <w:rPrChange w:id="23221" w:author="shorny" w:date="2014-06-09T18:55:00Z">
              <w:rPr/>
            </w:rPrChange>
          </w:rPr>
          <w:t xml:space="preserve">  </w:t>
        </w:r>
        <w:r w:rsidRPr="00D26196">
          <w:rPr>
            <w:rStyle w:val="keyword1"/>
            <w:sz w:val="18"/>
            <w:rPrChange w:id="23222" w:author="shorny" w:date="2014-06-09T18:55:00Z">
              <w:rPr>
                <w:rStyle w:val="keyword1"/>
              </w:rPr>
            </w:rPrChange>
          </w:rPr>
          <w:t>SELECT</w:t>
        </w:r>
        <w:r w:rsidRPr="00D26196">
          <w:rPr>
            <w:sz w:val="18"/>
            <w:rPrChange w:id="23223" w:author="shorny" w:date="2014-06-09T18:55:00Z">
              <w:rPr/>
            </w:rPrChange>
          </w:rPr>
          <w:t xml:space="preserve"> problems.*</w:t>
        </w:r>
      </w:ins>
    </w:p>
    <w:p w14:paraId="421A6C35" w14:textId="77777777" w:rsidR="00D26196" w:rsidRPr="00D26196" w:rsidRDefault="00D26196">
      <w:pPr>
        <w:pStyle w:val="HTMLPreformatted"/>
        <w:divId w:val="2032412305"/>
        <w:rPr>
          <w:ins w:id="23224" w:author="shorny" w:date="2014-06-09T18:54:00Z"/>
          <w:sz w:val="18"/>
          <w:rPrChange w:id="23225" w:author="shorny" w:date="2014-06-09T18:55:00Z">
            <w:rPr>
              <w:ins w:id="23226" w:author="shorny" w:date="2014-06-09T18:54:00Z"/>
            </w:rPr>
          </w:rPrChange>
        </w:rPr>
      </w:pPr>
      <w:ins w:id="23227" w:author="shorny" w:date="2014-06-09T18:54:00Z">
        <w:r w:rsidRPr="00D26196">
          <w:rPr>
            <w:sz w:val="18"/>
            <w:rPrChange w:id="23228" w:author="shorny" w:date="2014-06-09T18:55:00Z">
              <w:rPr/>
            </w:rPrChange>
          </w:rPr>
          <w:t xml:space="preserve">  </w:t>
        </w:r>
        <w:r w:rsidRPr="00D26196">
          <w:rPr>
            <w:rStyle w:val="keyword1"/>
            <w:sz w:val="18"/>
            <w:rPrChange w:id="23229" w:author="shorny" w:date="2014-06-09T18:55:00Z">
              <w:rPr>
                <w:rStyle w:val="keyword1"/>
              </w:rPr>
            </w:rPrChange>
          </w:rPr>
          <w:t>FROM</w:t>
        </w:r>
      </w:ins>
    </w:p>
    <w:p w14:paraId="0AB5F51D" w14:textId="77777777" w:rsidR="00D26196" w:rsidRPr="00D26196" w:rsidRDefault="00D26196">
      <w:pPr>
        <w:pStyle w:val="HTMLPreformatted"/>
        <w:divId w:val="2032412305"/>
        <w:rPr>
          <w:ins w:id="23230" w:author="shorny" w:date="2014-06-09T18:54:00Z"/>
          <w:sz w:val="18"/>
          <w:rPrChange w:id="23231" w:author="shorny" w:date="2014-06-09T18:55:00Z">
            <w:rPr>
              <w:ins w:id="23232" w:author="shorny" w:date="2014-06-09T18:54:00Z"/>
            </w:rPr>
          </w:rPrChange>
        </w:rPr>
      </w:pPr>
      <w:ins w:id="23233" w:author="shorny" w:date="2014-06-09T18:54:00Z">
        <w:r w:rsidRPr="00D26196">
          <w:rPr>
            <w:sz w:val="18"/>
            <w:rPrChange w:id="23234" w:author="shorny" w:date="2014-06-09T18:55:00Z">
              <w:rPr/>
            </w:rPrChange>
          </w:rPr>
          <w:t xml:space="preserve">  (</w:t>
        </w:r>
      </w:ins>
    </w:p>
    <w:p w14:paraId="0189146F" w14:textId="77777777" w:rsidR="00D26196" w:rsidRPr="00D26196" w:rsidRDefault="00D26196">
      <w:pPr>
        <w:pStyle w:val="HTMLPreformatted"/>
        <w:divId w:val="2032412305"/>
        <w:rPr>
          <w:ins w:id="23235" w:author="shorny" w:date="2014-06-09T18:54:00Z"/>
          <w:sz w:val="18"/>
          <w:rPrChange w:id="23236" w:author="shorny" w:date="2014-06-09T18:55:00Z">
            <w:rPr>
              <w:ins w:id="23237" w:author="shorny" w:date="2014-06-09T18:54:00Z"/>
            </w:rPr>
          </w:rPrChange>
        </w:rPr>
      </w:pPr>
      <w:ins w:id="23238" w:author="shorny" w:date="2014-06-09T18:54:00Z">
        <w:r w:rsidRPr="00D26196">
          <w:rPr>
            <w:sz w:val="18"/>
            <w:rPrChange w:id="23239" w:author="shorny" w:date="2014-06-09T18:55:00Z">
              <w:rPr/>
            </w:rPrChange>
          </w:rPr>
          <w:t xml:space="preserve">      </w:t>
        </w:r>
        <w:r w:rsidRPr="00D26196">
          <w:rPr>
            <w:rStyle w:val="keyword1"/>
            <w:sz w:val="18"/>
            <w:rPrChange w:id="23240" w:author="shorny" w:date="2014-06-09T18:55:00Z">
              <w:rPr>
                <w:rStyle w:val="keyword1"/>
              </w:rPr>
            </w:rPrChange>
          </w:rPr>
          <w:t>SELECT</w:t>
        </w:r>
        <w:r w:rsidRPr="00D26196">
          <w:rPr>
            <w:sz w:val="18"/>
            <w:rPrChange w:id="23241" w:author="shorny" w:date="2014-06-09T18:55:00Z">
              <w:rPr/>
            </w:rPrChange>
          </w:rPr>
          <w:t xml:space="preserve"> actuals.*</w:t>
        </w:r>
      </w:ins>
    </w:p>
    <w:p w14:paraId="02E190F6" w14:textId="77777777" w:rsidR="00D26196" w:rsidRPr="00D26196" w:rsidRDefault="00D26196">
      <w:pPr>
        <w:pStyle w:val="HTMLPreformatted"/>
        <w:divId w:val="2032412305"/>
        <w:rPr>
          <w:ins w:id="23242" w:author="shorny" w:date="2014-06-09T18:54:00Z"/>
          <w:sz w:val="18"/>
          <w:rPrChange w:id="23243" w:author="shorny" w:date="2014-06-09T18:55:00Z">
            <w:rPr>
              <w:ins w:id="23244" w:author="shorny" w:date="2014-06-09T18:54:00Z"/>
            </w:rPr>
          </w:rPrChange>
        </w:rPr>
      </w:pPr>
      <w:ins w:id="23245" w:author="shorny" w:date="2014-06-09T18:54:00Z">
        <w:r w:rsidRPr="00D26196">
          <w:rPr>
            <w:sz w:val="18"/>
            <w:rPrChange w:id="23246" w:author="shorny" w:date="2014-06-09T18:55:00Z">
              <w:rPr/>
            </w:rPrChange>
          </w:rPr>
          <w:t xml:space="preserve">      </w:t>
        </w:r>
        <w:r w:rsidRPr="00D26196">
          <w:rPr>
            <w:rStyle w:val="keyword1"/>
            <w:sz w:val="18"/>
            <w:rPrChange w:id="23247" w:author="shorny" w:date="2014-06-09T18:55:00Z">
              <w:rPr>
                <w:rStyle w:val="keyword1"/>
              </w:rPr>
            </w:rPrChange>
          </w:rPr>
          <w:t>FROM</w:t>
        </w:r>
        <w:r w:rsidRPr="00D26196">
          <w:rPr>
            <w:sz w:val="18"/>
            <w:rPrChange w:id="23248" w:author="shorny" w:date="2014-06-09T18:55:00Z">
              <w:rPr/>
            </w:rPrChange>
          </w:rPr>
          <w:t xml:space="preserve"> utrans_l_actuals actuals</w:t>
        </w:r>
      </w:ins>
    </w:p>
    <w:p w14:paraId="2282EE69" w14:textId="77777777" w:rsidR="00D26196" w:rsidRPr="00D26196" w:rsidRDefault="00D26196">
      <w:pPr>
        <w:pStyle w:val="HTMLPreformatted"/>
        <w:divId w:val="2032412305"/>
        <w:rPr>
          <w:ins w:id="23249" w:author="shorny" w:date="2014-06-09T18:54:00Z"/>
          <w:sz w:val="18"/>
          <w:rPrChange w:id="23250" w:author="shorny" w:date="2014-06-09T18:55:00Z">
            <w:rPr>
              <w:ins w:id="23251" w:author="shorny" w:date="2014-06-09T18:54:00Z"/>
            </w:rPr>
          </w:rPrChange>
        </w:rPr>
      </w:pPr>
      <w:ins w:id="23252" w:author="shorny" w:date="2014-06-09T18:54:00Z">
        <w:r w:rsidRPr="00D26196">
          <w:rPr>
            <w:sz w:val="18"/>
            <w:rPrChange w:id="23253" w:author="shorny" w:date="2014-06-09T18:55:00Z">
              <w:rPr/>
            </w:rPrChange>
          </w:rPr>
          <w:t xml:space="preserve">      </w:t>
        </w:r>
        <w:r w:rsidRPr="00D26196">
          <w:rPr>
            <w:rStyle w:val="keyword1"/>
            <w:sz w:val="18"/>
            <w:rPrChange w:id="23254" w:author="shorny" w:date="2014-06-09T18:55:00Z">
              <w:rPr>
                <w:rStyle w:val="keyword1"/>
              </w:rPr>
            </w:rPrChange>
          </w:rPr>
          <w:t>UNION</w:t>
        </w:r>
        <w:r w:rsidRPr="00D26196">
          <w:rPr>
            <w:sz w:val="18"/>
            <w:rPrChange w:id="23255" w:author="shorny" w:date="2014-06-09T18:55:00Z">
              <w:rPr/>
            </w:rPrChange>
          </w:rPr>
          <w:t xml:space="preserve"> </w:t>
        </w:r>
        <w:r w:rsidRPr="00D26196">
          <w:rPr>
            <w:rStyle w:val="keyword1"/>
            <w:sz w:val="18"/>
            <w:rPrChange w:id="23256" w:author="shorny" w:date="2014-06-09T18:55:00Z">
              <w:rPr>
                <w:rStyle w:val="keyword1"/>
              </w:rPr>
            </w:rPrChange>
          </w:rPr>
          <w:t>ALL</w:t>
        </w:r>
      </w:ins>
    </w:p>
    <w:p w14:paraId="1400E43C" w14:textId="77777777" w:rsidR="00D26196" w:rsidRPr="00D26196" w:rsidRDefault="00D26196">
      <w:pPr>
        <w:pStyle w:val="HTMLPreformatted"/>
        <w:divId w:val="2032412305"/>
        <w:rPr>
          <w:ins w:id="23257" w:author="shorny" w:date="2014-06-09T18:54:00Z"/>
          <w:sz w:val="18"/>
          <w:rPrChange w:id="23258" w:author="shorny" w:date="2014-06-09T18:55:00Z">
            <w:rPr>
              <w:ins w:id="23259" w:author="shorny" w:date="2014-06-09T18:54:00Z"/>
            </w:rPr>
          </w:rPrChange>
        </w:rPr>
      </w:pPr>
      <w:ins w:id="23260" w:author="shorny" w:date="2014-06-09T18:54:00Z">
        <w:r w:rsidRPr="00D26196">
          <w:rPr>
            <w:sz w:val="18"/>
            <w:rPrChange w:id="23261" w:author="shorny" w:date="2014-06-09T18:55:00Z">
              <w:rPr/>
            </w:rPrChange>
          </w:rPr>
          <w:t xml:space="preserve">      </w:t>
        </w:r>
        <w:r w:rsidRPr="00D26196">
          <w:rPr>
            <w:rStyle w:val="keyword1"/>
            <w:sz w:val="18"/>
            <w:rPrChange w:id="23262" w:author="shorny" w:date="2014-06-09T18:55:00Z">
              <w:rPr>
                <w:rStyle w:val="keyword1"/>
              </w:rPr>
            </w:rPrChange>
          </w:rPr>
          <w:t>SELECT</w:t>
        </w:r>
        <w:r w:rsidRPr="00D26196">
          <w:rPr>
            <w:sz w:val="18"/>
            <w:rPrChange w:id="23263" w:author="shorny" w:date="2014-06-09T18:55:00Z">
              <w:rPr/>
            </w:rPrChange>
          </w:rPr>
          <w:t xml:space="preserve"> expecteds.*</w:t>
        </w:r>
      </w:ins>
    </w:p>
    <w:p w14:paraId="014091D4" w14:textId="77777777" w:rsidR="00D26196" w:rsidRPr="00D26196" w:rsidRDefault="00D26196">
      <w:pPr>
        <w:pStyle w:val="HTMLPreformatted"/>
        <w:divId w:val="2032412305"/>
        <w:rPr>
          <w:ins w:id="23264" w:author="shorny" w:date="2014-06-09T18:54:00Z"/>
          <w:sz w:val="18"/>
          <w:rPrChange w:id="23265" w:author="shorny" w:date="2014-06-09T18:55:00Z">
            <w:rPr>
              <w:ins w:id="23266" w:author="shorny" w:date="2014-06-09T18:54:00Z"/>
            </w:rPr>
          </w:rPrChange>
        </w:rPr>
      </w:pPr>
      <w:ins w:id="23267" w:author="shorny" w:date="2014-06-09T18:54:00Z">
        <w:r w:rsidRPr="00D26196">
          <w:rPr>
            <w:sz w:val="18"/>
            <w:rPrChange w:id="23268" w:author="shorny" w:date="2014-06-09T18:55:00Z">
              <w:rPr/>
            </w:rPrChange>
          </w:rPr>
          <w:t xml:space="preserve">      </w:t>
        </w:r>
        <w:r w:rsidRPr="00D26196">
          <w:rPr>
            <w:rStyle w:val="keyword1"/>
            <w:sz w:val="18"/>
            <w:rPrChange w:id="23269" w:author="shorny" w:date="2014-06-09T18:55:00Z">
              <w:rPr>
                <w:rStyle w:val="keyword1"/>
              </w:rPr>
            </w:rPrChange>
          </w:rPr>
          <w:t>FROM</w:t>
        </w:r>
        <w:r w:rsidRPr="00D26196">
          <w:rPr>
            <w:sz w:val="18"/>
            <w:rPrChange w:id="23270" w:author="shorny" w:date="2014-06-09T18:55:00Z">
              <w:rPr/>
            </w:rPrChange>
          </w:rPr>
          <w:t xml:space="preserve"> utrans_l_expecteds expecteds</w:t>
        </w:r>
      </w:ins>
    </w:p>
    <w:p w14:paraId="25271A71" w14:textId="77777777" w:rsidR="00D26196" w:rsidRPr="00D26196" w:rsidRDefault="00D26196">
      <w:pPr>
        <w:pStyle w:val="HTMLPreformatted"/>
        <w:divId w:val="2032412305"/>
        <w:rPr>
          <w:ins w:id="23271" w:author="shorny" w:date="2014-06-09T18:54:00Z"/>
          <w:sz w:val="18"/>
          <w:rPrChange w:id="23272" w:author="shorny" w:date="2014-06-09T18:55:00Z">
            <w:rPr>
              <w:ins w:id="23273" w:author="shorny" w:date="2014-06-09T18:54:00Z"/>
            </w:rPr>
          </w:rPrChange>
        </w:rPr>
      </w:pPr>
      <w:ins w:id="23274" w:author="shorny" w:date="2014-06-09T18:54:00Z">
        <w:r w:rsidRPr="00D26196">
          <w:rPr>
            <w:sz w:val="18"/>
            <w:rPrChange w:id="23275" w:author="shorny" w:date="2014-06-09T18:55:00Z">
              <w:rPr/>
            </w:rPrChange>
          </w:rPr>
          <w:t xml:space="preserve">  )  problems</w:t>
        </w:r>
      </w:ins>
    </w:p>
    <w:p w14:paraId="682E2785" w14:textId="77777777" w:rsidR="00D26196" w:rsidRPr="00D26196" w:rsidRDefault="00D26196">
      <w:pPr>
        <w:pStyle w:val="HTMLPreformatted"/>
        <w:divId w:val="2032412305"/>
        <w:rPr>
          <w:ins w:id="23276" w:author="shorny" w:date="2014-06-09T18:54:00Z"/>
          <w:sz w:val="18"/>
          <w:rPrChange w:id="23277" w:author="shorny" w:date="2014-06-09T18:55:00Z">
            <w:rPr>
              <w:ins w:id="23278" w:author="shorny" w:date="2014-06-09T18:54:00Z"/>
            </w:rPr>
          </w:rPrChange>
        </w:rPr>
      </w:pPr>
      <w:ins w:id="23279" w:author="shorny" w:date="2014-06-09T18:54:00Z">
        <w:r w:rsidRPr="00D26196">
          <w:rPr>
            <w:sz w:val="18"/>
            <w:rPrChange w:id="23280" w:author="shorny" w:date="2014-06-09T18:55:00Z">
              <w:rPr/>
            </w:rPrChange>
          </w:rPr>
          <w:t xml:space="preserve">  </w:t>
        </w:r>
        <w:r w:rsidRPr="00D26196">
          <w:rPr>
            <w:rStyle w:val="keyword1"/>
            <w:sz w:val="18"/>
            <w:rPrChange w:id="23281" w:author="shorny" w:date="2014-06-09T18:55:00Z">
              <w:rPr>
                <w:rStyle w:val="keyword1"/>
              </w:rPr>
            </w:rPrChange>
          </w:rPr>
          <w:t>GROUP</w:t>
        </w:r>
        <w:r w:rsidRPr="00D26196">
          <w:rPr>
            <w:sz w:val="18"/>
            <w:rPrChange w:id="23282" w:author="shorny" w:date="2014-06-09T18:55:00Z">
              <w:rPr/>
            </w:rPrChange>
          </w:rPr>
          <w:t xml:space="preserve"> </w:t>
        </w:r>
        <w:r w:rsidRPr="00D26196">
          <w:rPr>
            <w:rStyle w:val="keyword1"/>
            <w:sz w:val="18"/>
            <w:rPrChange w:id="23283" w:author="shorny" w:date="2014-06-09T18:55:00Z">
              <w:rPr>
                <w:rStyle w:val="keyword1"/>
              </w:rPr>
            </w:rPrChange>
          </w:rPr>
          <w:t>BY</w:t>
        </w:r>
        <w:r w:rsidRPr="00D26196">
          <w:rPr>
            <w:sz w:val="18"/>
            <w:rPrChange w:id="23284" w:author="shorny" w:date="2014-06-09T18:55:00Z">
              <w:rPr/>
            </w:rPrChange>
          </w:rPr>
          <w:t xml:space="preserve"> problems.ApplicationID</w:t>
        </w:r>
      </w:ins>
    </w:p>
    <w:p w14:paraId="4DAF0B6F" w14:textId="77777777" w:rsidR="00D26196" w:rsidRPr="00D26196" w:rsidRDefault="00D26196">
      <w:pPr>
        <w:pStyle w:val="HTMLPreformatted"/>
        <w:divId w:val="2032412305"/>
        <w:rPr>
          <w:ins w:id="23285" w:author="shorny" w:date="2014-06-09T18:54:00Z"/>
          <w:sz w:val="18"/>
          <w:rPrChange w:id="23286" w:author="shorny" w:date="2014-06-09T18:55:00Z">
            <w:rPr>
              <w:ins w:id="23287" w:author="shorny" w:date="2014-06-09T18:54:00Z"/>
            </w:rPr>
          </w:rPrChange>
        </w:rPr>
      </w:pPr>
      <w:ins w:id="23288" w:author="shorny" w:date="2014-06-09T18:54:00Z">
        <w:r w:rsidRPr="00D26196">
          <w:rPr>
            <w:sz w:val="18"/>
            <w:rPrChange w:id="23289" w:author="shorny" w:date="2014-06-09T18:55:00Z">
              <w:rPr/>
            </w:rPrChange>
          </w:rPr>
          <w:t xml:space="preserve">  </w:t>
        </w:r>
        <w:r w:rsidRPr="00D26196">
          <w:rPr>
            <w:rStyle w:val="keyword1"/>
            <w:sz w:val="18"/>
            <w:rPrChange w:id="23290" w:author="shorny" w:date="2014-06-09T18:55:00Z">
              <w:rPr>
                <w:rStyle w:val="keyword1"/>
              </w:rPr>
            </w:rPrChange>
          </w:rPr>
          <w:t>HAVING</w:t>
        </w:r>
        <w:r w:rsidRPr="00D26196">
          <w:rPr>
            <w:sz w:val="18"/>
            <w:rPrChange w:id="23291" w:author="shorny" w:date="2014-06-09T18:55:00Z">
              <w:rPr/>
            </w:rPrChange>
          </w:rPr>
          <w:t xml:space="preserve"> </w:t>
        </w:r>
        <w:r w:rsidRPr="00D26196">
          <w:rPr>
            <w:rStyle w:val="builtin1"/>
            <w:sz w:val="18"/>
            <w:rPrChange w:id="23292" w:author="shorny" w:date="2014-06-09T18:55:00Z">
              <w:rPr>
                <w:rStyle w:val="builtin1"/>
              </w:rPr>
            </w:rPrChange>
          </w:rPr>
          <w:t>COUNT</w:t>
        </w:r>
        <w:r w:rsidRPr="00D26196">
          <w:rPr>
            <w:sz w:val="18"/>
            <w:rPrChange w:id="23293" w:author="shorny" w:date="2014-06-09T18:55:00Z">
              <w:rPr/>
            </w:rPrChange>
          </w:rPr>
          <w:t>(*) = 1</w:t>
        </w:r>
      </w:ins>
    </w:p>
    <w:p w14:paraId="4F566D4D" w14:textId="77777777" w:rsidR="00D26196" w:rsidRPr="00D26196" w:rsidRDefault="00D26196">
      <w:pPr>
        <w:pStyle w:val="HTMLPreformatted"/>
        <w:divId w:val="2032412305"/>
        <w:rPr>
          <w:ins w:id="23294" w:author="shorny" w:date="2014-06-09T18:54:00Z"/>
          <w:sz w:val="18"/>
          <w:rPrChange w:id="23295" w:author="shorny" w:date="2014-06-09T18:55:00Z">
            <w:rPr>
              <w:ins w:id="23296" w:author="shorny" w:date="2014-06-09T18:54:00Z"/>
            </w:rPr>
          </w:rPrChange>
        </w:rPr>
      </w:pPr>
      <w:ins w:id="23297" w:author="shorny" w:date="2014-06-09T18:54:00Z">
        <w:r w:rsidRPr="00D26196">
          <w:rPr>
            <w:sz w:val="18"/>
            <w:rPrChange w:id="23298" w:author="shorny" w:date="2014-06-09T18:55:00Z">
              <w:rPr/>
            </w:rPrChange>
          </w:rPr>
          <w:t xml:space="preserve">  </w:t>
        </w:r>
        <w:r w:rsidRPr="00D26196">
          <w:rPr>
            <w:rStyle w:val="keyword1"/>
            <w:sz w:val="18"/>
            <w:rPrChange w:id="23299" w:author="shorny" w:date="2014-06-09T18:55:00Z">
              <w:rPr>
                <w:rStyle w:val="keyword1"/>
              </w:rPr>
            </w:rPrChange>
          </w:rPr>
          <w:t>ORDER</w:t>
        </w:r>
        <w:r w:rsidRPr="00D26196">
          <w:rPr>
            <w:sz w:val="18"/>
            <w:rPrChange w:id="23300" w:author="shorny" w:date="2014-06-09T18:55:00Z">
              <w:rPr/>
            </w:rPrChange>
          </w:rPr>
          <w:t xml:space="preserve"> </w:t>
        </w:r>
        <w:r w:rsidRPr="00D26196">
          <w:rPr>
            <w:rStyle w:val="keyword1"/>
            <w:sz w:val="18"/>
            <w:rPrChange w:id="23301" w:author="shorny" w:date="2014-06-09T18:55:00Z">
              <w:rPr>
                <w:rStyle w:val="keyword1"/>
              </w:rPr>
            </w:rPrChange>
          </w:rPr>
          <w:t>BY</w:t>
        </w:r>
        <w:r w:rsidRPr="00D26196">
          <w:rPr>
            <w:sz w:val="18"/>
            <w:rPrChange w:id="23302" w:author="shorny" w:date="2014-06-09T18:55:00Z">
              <w:rPr/>
            </w:rPrChange>
          </w:rPr>
          <w:t xml:space="preserve"> problems.ApplicationID ;</w:t>
        </w:r>
      </w:ins>
    </w:p>
    <w:p w14:paraId="41AC03DB" w14:textId="77777777" w:rsidR="00D26196" w:rsidRPr="00D26196" w:rsidRDefault="00D26196">
      <w:pPr>
        <w:pStyle w:val="HTMLPreformatted"/>
        <w:divId w:val="2032412305"/>
        <w:rPr>
          <w:ins w:id="23303" w:author="shorny" w:date="2014-06-09T18:54:00Z"/>
          <w:sz w:val="18"/>
          <w:rPrChange w:id="23304" w:author="shorny" w:date="2014-06-09T18:55:00Z">
            <w:rPr>
              <w:ins w:id="23305" w:author="shorny" w:date="2014-06-09T18:54:00Z"/>
            </w:rPr>
          </w:rPrChange>
        </w:rPr>
      </w:pPr>
    </w:p>
    <w:p w14:paraId="7F1CBD13" w14:textId="77777777" w:rsidR="00D26196" w:rsidRPr="00D26196" w:rsidRDefault="00D26196">
      <w:pPr>
        <w:pStyle w:val="HTMLPreformatted"/>
        <w:divId w:val="2032412305"/>
        <w:rPr>
          <w:ins w:id="23306" w:author="shorny" w:date="2014-06-09T18:54:00Z"/>
          <w:rStyle w:val="comment1"/>
          <w:sz w:val="18"/>
          <w:rPrChange w:id="23307" w:author="shorny" w:date="2014-06-09T18:55:00Z">
            <w:rPr>
              <w:ins w:id="23308" w:author="shorny" w:date="2014-06-09T18:54:00Z"/>
              <w:rStyle w:val="comment1"/>
            </w:rPr>
          </w:rPrChange>
        </w:rPr>
      </w:pPr>
      <w:ins w:id="23309" w:author="shorny" w:date="2014-06-09T18:54:00Z">
        <w:r w:rsidRPr="00D26196">
          <w:rPr>
            <w:sz w:val="18"/>
            <w:rPrChange w:id="23310" w:author="shorny" w:date="2014-06-09T18:55:00Z">
              <w:rPr>
                <w:color w:val="B22222"/>
              </w:rPr>
            </w:rPrChange>
          </w:rPr>
          <w:t xml:space="preserve">  </w:t>
        </w:r>
        <w:r w:rsidRPr="00D26196">
          <w:rPr>
            <w:rStyle w:val="comment1"/>
            <w:sz w:val="18"/>
            <w:rPrChange w:id="23311" w:author="shorny" w:date="2014-06-09T18:55:00Z">
              <w:rPr>
                <w:rStyle w:val="comment1"/>
              </w:rPr>
            </w:rPrChange>
          </w:rPr>
          <w:t>-- report an error if the 'problems' table isn't empty</w:t>
        </w:r>
      </w:ins>
    </w:p>
    <w:p w14:paraId="0C8E7DEA" w14:textId="77777777" w:rsidR="00D26196" w:rsidRPr="00D26196" w:rsidRDefault="00D26196">
      <w:pPr>
        <w:pStyle w:val="HTMLPreformatted"/>
        <w:divId w:val="2032412305"/>
        <w:rPr>
          <w:ins w:id="23312" w:author="shorny" w:date="2014-06-09T18:54:00Z"/>
          <w:sz w:val="18"/>
          <w:rPrChange w:id="23313" w:author="shorny" w:date="2014-06-09T18:55:00Z">
            <w:rPr>
              <w:ins w:id="23314" w:author="shorny" w:date="2014-06-09T18:54:00Z"/>
            </w:rPr>
          </w:rPrChange>
        </w:rPr>
      </w:pPr>
      <w:ins w:id="23315" w:author="shorny" w:date="2014-06-09T18:54:00Z">
        <w:r w:rsidRPr="00D26196">
          <w:rPr>
            <w:sz w:val="18"/>
            <w:rPrChange w:id="23316" w:author="shorny" w:date="2014-06-09T18:55:00Z">
              <w:rPr/>
            </w:rPrChange>
          </w:rPr>
          <w:t xml:space="preserve">  </w:t>
        </w:r>
        <w:r w:rsidRPr="00D26196">
          <w:rPr>
            <w:rStyle w:val="keyword1"/>
            <w:sz w:val="18"/>
            <w:rPrChange w:id="23317" w:author="shorny" w:date="2014-06-09T18:55:00Z">
              <w:rPr>
                <w:rStyle w:val="keyword1"/>
              </w:rPr>
            </w:rPrChange>
          </w:rPr>
          <w:t>CALL</w:t>
        </w:r>
        <w:r w:rsidRPr="00D26196">
          <w:rPr>
            <w:sz w:val="18"/>
            <w:rPrChange w:id="23318" w:author="shorny" w:date="2014-06-09T18:55:00Z">
              <w:rPr/>
            </w:rPrChange>
          </w:rPr>
          <w:t xml:space="preserve"> stk_unit.assert_table_empty( </w:t>
        </w:r>
      </w:ins>
    </w:p>
    <w:p w14:paraId="51811ECC" w14:textId="77777777" w:rsidR="00D26196" w:rsidRPr="00D26196" w:rsidRDefault="00D26196">
      <w:pPr>
        <w:pStyle w:val="HTMLPreformatted"/>
        <w:divId w:val="2032412305"/>
        <w:rPr>
          <w:ins w:id="23319" w:author="shorny" w:date="2014-06-09T18:54:00Z"/>
          <w:sz w:val="18"/>
          <w:rPrChange w:id="23320" w:author="shorny" w:date="2014-06-09T18:55:00Z">
            <w:rPr>
              <w:ins w:id="23321" w:author="shorny" w:date="2014-06-09T18:54:00Z"/>
            </w:rPr>
          </w:rPrChange>
        </w:rPr>
      </w:pPr>
      <w:ins w:id="23322" w:author="shorny" w:date="2014-06-09T18:54:00Z">
        <w:r w:rsidRPr="00D26196">
          <w:rPr>
            <w:sz w:val="18"/>
            <w:rPrChange w:id="23323" w:author="shorny" w:date="2014-06-09T18:55:00Z">
              <w:rPr/>
            </w:rPrChange>
          </w:rPr>
          <w:t xml:space="preserve">    DATABASE(),</w:t>
        </w:r>
      </w:ins>
    </w:p>
    <w:p w14:paraId="61875911" w14:textId="77777777" w:rsidR="00D26196" w:rsidRPr="00D26196" w:rsidRDefault="00D26196">
      <w:pPr>
        <w:pStyle w:val="HTMLPreformatted"/>
        <w:divId w:val="2032412305"/>
        <w:rPr>
          <w:ins w:id="23324" w:author="shorny" w:date="2014-06-09T18:54:00Z"/>
          <w:sz w:val="18"/>
          <w:rPrChange w:id="23325" w:author="shorny" w:date="2014-06-09T18:55:00Z">
            <w:rPr>
              <w:ins w:id="23326" w:author="shorny" w:date="2014-06-09T18:54:00Z"/>
            </w:rPr>
          </w:rPrChange>
        </w:rPr>
      </w:pPr>
      <w:ins w:id="23327" w:author="shorny" w:date="2014-06-09T18:54:00Z">
        <w:r w:rsidRPr="00D26196">
          <w:rPr>
            <w:sz w:val="18"/>
            <w:rPrChange w:id="23328" w:author="shorny" w:date="2014-06-09T18:55:00Z">
              <w:rPr/>
            </w:rPrChange>
          </w:rPr>
          <w:lastRenderedPageBreak/>
          <w:t xml:space="preserve">    </w:t>
        </w:r>
        <w:r w:rsidRPr="00D26196">
          <w:rPr>
            <w:rStyle w:val="string1"/>
            <w:sz w:val="18"/>
            <w:rPrChange w:id="23329" w:author="shorny" w:date="2014-06-09T18:55:00Z">
              <w:rPr>
                <w:rStyle w:val="string1"/>
              </w:rPr>
            </w:rPrChange>
          </w:rPr>
          <w:t>'utrans_l_problems'</w:t>
        </w:r>
        <w:r w:rsidRPr="00D26196">
          <w:rPr>
            <w:sz w:val="18"/>
            <w:rPrChange w:id="23330" w:author="shorny" w:date="2014-06-09T18:55:00Z">
              <w:rPr/>
            </w:rPrChange>
          </w:rPr>
          <w:t xml:space="preserve">, </w:t>
        </w:r>
      </w:ins>
    </w:p>
    <w:p w14:paraId="2070BCAA" w14:textId="77777777" w:rsidR="00D26196" w:rsidRPr="00D26196" w:rsidRDefault="00D26196">
      <w:pPr>
        <w:pStyle w:val="HTMLPreformatted"/>
        <w:divId w:val="2032412305"/>
        <w:rPr>
          <w:ins w:id="23331" w:author="shorny" w:date="2014-06-09T18:54:00Z"/>
          <w:sz w:val="18"/>
          <w:rPrChange w:id="23332" w:author="shorny" w:date="2014-06-09T18:55:00Z">
            <w:rPr>
              <w:ins w:id="23333" w:author="shorny" w:date="2014-06-09T18:54:00Z"/>
            </w:rPr>
          </w:rPrChange>
        </w:rPr>
      </w:pPr>
      <w:ins w:id="23334" w:author="shorny" w:date="2014-06-09T18:54:00Z">
        <w:r w:rsidRPr="00D26196">
          <w:rPr>
            <w:sz w:val="18"/>
            <w:rPrChange w:id="23335" w:author="shorny" w:date="2014-06-09T18:55:00Z">
              <w:rPr/>
            </w:rPrChange>
          </w:rPr>
          <w:t xml:space="preserve">    </w:t>
        </w:r>
        <w:r w:rsidRPr="00D26196">
          <w:rPr>
            <w:rStyle w:val="string1"/>
            <w:sz w:val="18"/>
            <w:rPrChange w:id="23336" w:author="shorny" w:date="2014-06-09T18:55:00Z">
              <w:rPr>
                <w:rStyle w:val="string1"/>
              </w:rPr>
            </w:rPrChange>
          </w:rPr>
          <w:t>'Incorrect results'</w:t>
        </w:r>
        <w:r w:rsidRPr="00D26196">
          <w:rPr>
            <w:sz w:val="18"/>
            <w:rPrChange w:id="23337" w:author="shorny" w:date="2014-06-09T18:55:00Z">
              <w:rPr/>
            </w:rPrChange>
          </w:rPr>
          <w:t xml:space="preserve">) ; </w:t>
        </w:r>
      </w:ins>
    </w:p>
    <w:p w14:paraId="20029748" w14:textId="77777777" w:rsidR="00D26196" w:rsidRPr="00D26196" w:rsidRDefault="00D26196">
      <w:pPr>
        <w:pStyle w:val="HTMLPreformatted"/>
        <w:divId w:val="2032412305"/>
        <w:rPr>
          <w:ins w:id="23338" w:author="shorny" w:date="2014-06-09T18:54:00Z"/>
          <w:sz w:val="18"/>
          <w:rPrChange w:id="23339" w:author="shorny" w:date="2014-06-09T18:55:00Z">
            <w:rPr>
              <w:ins w:id="23340" w:author="shorny" w:date="2014-06-09T18:54:00Z"/>
            </w:rPr>
          </w:rPrChange>
        </w:rPr>
      </w:pPr>
    </w:p>
    <w:p w14:paraId="1E72709D" w14:textId="77777777" w:rsidR="00D26196" w:rsidRPr="00D26196" w:rsidRDefault="00D26196">
      <w:pPr>
        <w:pStyle w:val="HTMLPreformatted"/>
        <w:divId w:val="2032412305"/>
        <w:rPr>
          <w:ins w:id="23341" w:author="shorny" w:date="2014-06-09T18:54:00Z"/>
          <w:sz w:val="18"/>
          <w:rPrChange w:id="23342" w:author="shorny" w:date="2014-06-09T18:55:00Z">
            <w:rPr>
              <w:ins w:id="23343" w:author="shorny" w:date="2014-06-09T18:54:00Z"/>
            </w:rPr>
          </w:rPrChange>
        </w:rPr>
      </w:pPr>
      <w:ins w:id="23344" w:author="shorny" w:date="2014-06-09T18:54:00Z">
        <w:r w:rsidRPr="00D26196">
          <w:rPr>
            <w:sz w:val="18"/>
            <w:rPrChange w:id="23345" w:author="shorny" w:date="2014-06-09T18:55:00Z">
              <w:rPr/>
            </w:rPrChange>
          </w:rPr>
          <w:t xml:space="preserve">  </w:t>
        </w:r>
        <w:r w:rsidRPr="00D26196">
          <w:rPr>
            <w:rStyle w:val="keyword1"/>
            <w:sz w:val="18"/>
            <w:rPrChange w:id="23346" w:author="shorny" w:date="2014-06-09T18:55:00Z">
              <w:rPr>
                <w:rStyle w:val="keyword1"/>
              </w:rPr>
            </w:rPrChange>
          </w:rPr>
          <w:t>DROP</w:t>
        </w:r>
        <w:r w:rsidRPr="00D26196">
          <w:rPr>
            <w:sz w:val="18"/>
            <w:rPrChange w:id="23347" w:author="shorny" w:date="2014-06-09T18:55:00Z">
              <w:rPr/>
            </w:rPrChange>
          </w:rPr>
          <w:t xml:space="preserve"> </w:t>
        </w:r>
        <w:r w:rsidRPr="00D26196">
          <w:rPr>
            <w:rStyle w:val="keyword1"/>
            <w:sz w:val="18"/>
            <w:rPrChange w:id="23348" w:author="shorny" w:date="2014-06-09T18:55:00Z">
              <w:rPr>
                <w:rStyle w:val="keyword1"/>
              </w:rPr>
            </w:rPrChange>
          </w:rPr>
          <w:t>TABLE</w:t>
        </w:r>
        <w:r w:rsidRPr="00D26196">
          <w:rPr>
            <w:sz w:val="18"/>
            <w:rPrChange w:id="23349" w:author="shorny" w:date="2014-06-09T18:55:00Z">
              <w:rPr/>
            </w:rPrChange>
          </w:rPr>
          <w:t xml:space="preserve"> </w:t>
        </w:r>
        <w:r w:rsidRPr="00D26196">
          <w:rPr>
            <w:rStyle w:val="function-name1"/>
            <w:sz w:val="18"/>
            <w:rPrChange w:id="23350" w:author="shorny" w:date="2014-06-09T18:55:00Z">
              <w:rPr>
                <w:rStyle w:val="function-name1"/>
              </w:rPr>
            </w:rPrChange>
          </w:rPr>
          <w:t>utrans_l_expecteds</w:t>
        </w:r>
        <w:r w:rsidRPr="00D26196">
          <w:rPr>
            <w:sz w:val="18"/>
            <w:rPrChange w:id="23351" w:author="shorny" w:date="2014-06-09T18:55:00Z">
              <w:rPr/>
            </w:rPrChange>
          </w:rPr>
          <w:t xml:space="preserve"> ;</w:t>
        </w:r>
      </w:ins>
    </w:p>
    <w:p w14:paraId="2756E724" w14:textId="77777777" w:rsidR="00D26196" w:rsidRPr="00D26196" w:rsidRDefault="00D26196">
      <w:pPr>
        <w:pStyle w:val="HTMLPreformatted"/>
        <w:divId w:val="2032412305"/>
        <w:rPr>
          <w:ins w:id="23352" w:author="shorny" w:date="2014-06-09T18:54:00Z"/>
          <w:sz w:val="18"/>
          <w:rPrChange w:id="23353" w:author="shorny" w:date="2014-06-09T18:55:00Z">
            <w:rPr>
              <w:ins w:id="23354" w:author="shorny" w:date="2014-06-09T18:54:00Z"/>
            </w:rPr>
          </w:rPrChange>
        </w:rPr>
      </w:pPr>
      <w:ins w:id="23355" w:author="shorny" w:date="2014-06-09T18:54:00Z">
        <w:r w:rsidRPr="00D26196">
          <w:rPr>
            <w:sz w:val="18"/>
            <w:rPrChange w:id="23356" w:author="shorny" w:date="2014-06-09T18:55:00Z">
              <w:rPr/>
            </w:rPrChange>
          </w:rPr>
          <w:t xml:space="preserve">  </w:t>
        </w:r>
        <w:r w:rsidRPr="00D26196">
          <w:rPr>
            <w:rStyle w:val="keyword1"/>
            <w:sz w:val="18"/>
            <w:rPrChange w:id="23357" w:author="shorny" w:date="2014-06-09T18:55:00Z">
              <w:rPr>
                <w:rStyle w:val="keyword1"/>
              </w:rPr>
            </w:rPrChange>
          </w:rPr>
          <w:t>DROP</w:t>
        </w:r>
        <w:r w:rsidRPr="00D26196">
          <w:rPr>
            <w:sz w:val="18"/>
            <w:rPrChange w:id="23358" w:author="shorny" w:date="2014-06-09T18:55:00Z">
              <w:rPr/>
            </w:rPrChange>
          </w:rPr>
          <w:t xml:space="preserve"> </w:t>
        </w:r>
        <w:r w:rsidRPr="00D26196">
          <w:rPr>
            <w:rStyle w:val="keyword1"/>
            <w:sz w:val="18"/>
            <w:rPrChange w:id="23359" w:author="shorny" w:date="2014-06-09T18:55:00Z">
              <w:rPr>
                <w:rStyle w:val="keyword1"/>
              </w:rPr>
            </w:rPrChange>
          </w:rPr>
          <w:t>TABLE</w:t>
        </w:r>
        <w:r w:rsidRPr="00D26196">
          <w:rPr>
            <w:sz w:val="18"/>
            <w:rPrChange w:id="23360" w:author="shorny" w:date="2014-06-09T18:55:00Z">
              <w:rPr/>
            </w:rPrChange>
          </w:rPr>
          <w:t xml:space="preserve"> </w:t>
        </w:r>
        <w:r w:rsidRPr="00D26196">
          <w:rPr>
            <w:rStyle w:val="function-name1"/>
            <w:sz w:val="18"/>
            <w:rPrChange w:id="23361" w:author="shorny" w:date="2014-06-09T18:55:00Z">
              <w:rPr>
                <w:rStyle w:val="function-name1"/>
              </w:rPr>
            </w:rPrChange>
          </w:rPr>
          <w:t>utrans_l_actuals</w:t>
        </w:r>
        <w:r w:rsidRPr="00D26196">
          <w:rPr>
            <w:sz w:val="18"/>
            <w:rPrChange w:id="23362" w:author="shorny" w:date="2014-06-09T18:55:00Z">
              <w:rPr/>
            </w:rPrChange>
          </w:rPr>
          <w:t xml:space="preserve"> ;</w:t>
        </w:r>
      </w:ins>
    </w:p>
    <w:p w14:paraId="4BEE1B15" w14:textId="77777777" w:rsidR="00D26196" w:rsidRPr="00D26196" w:rsidRDefault="00D26196">
      <w:pPr>
        <w:pStyle w:val="HTMLPreformatted"/>
        <w:divId w:val="2032412305"/>
        <w:rPr>
          <w:ins w:id="23363" w:author="shorny" w:date="2014-06-09T18:54:00Z"/>
          <w:sz w:val="18"/>
          <w:rPrChange w:id="23364" w:author="shorny" w:date="2014-06-09T18:55:00Z">
            <w:rPr>
              <w:ins w:id="23365" w:author="shorny" w:date="2014-06-09T18:54:00Z"/>
            </w:rPr>
          </w:rPrChange>
        </w:rPr>
      </w:pPr>
      <w:ins w:id="23366" w:author="shorny" w:date="2014-06-09T18:54:00Z">
        <w:r w:rsidRPr="00D26196">
          <w:rPr>
            <w:sz w:val="18"/>
            <w:rPrChange w:id="23367" w:author="shorny" w:date="2014-06-09T18:55:00Z">
              <w:rPr/>
            </w:rPrChange>
          </w:rPr>
          <w:t xml:space="preserve">  </w:t>
        </w:r>
        <w:r w:rsidRPr="00D26196">
          <w:rPr>
            <w:rStyle w:val="keyword1"/>
            <w:sz w:val="18"/>
            <w:rPrChange w:id="23368" w:author="shorny" w:date="2014-06-09T18:55:00Z">
              <w:rPr>
                <w:rStyle w:val="keyword1"/>
              </w:rPr>
            </w:rPrChange>
          </w:rPr>
          <w:t>DROP</w:t>
        </w:r>
        <w:r w:rsidRPr="00D26196">
          <w:rPr>
            <w:sz w:val="18"/>
            <w:rPrChange w:id="23369" w:author="shorny" w:date="2014-06-09T18:55:00Z">
              <w:rPr/>
            </w:rPrChange>
          </w:rPr>
          <w:t xml:space="preserve"> </w:t>
        </w:r>
        <w:r w:rsidRPr="00D26196">
          <w:rPr>
            <w:rStyle w:val="keyword1"/>
            <w:sz w:val="18"/>
            <w:rPrChange w:id="23370" w:author="shorny" w:date="2014-06-09T18:55:00Z">
              <w:rPr>
                <w:rStyle w:val="keyword1"/>
              </w:rPr>
            </w:rPrChange>
          </w:rPr>
          <w:t>TABLE</w:t>
        </w:r>
        <w:r w:rsidRPr="00D26196">
          <w:rPr>
            <w:sz w:val="18"/>
            <w:rPrChange w:id="23371" w:author="shorny" w:date="2014-06-09T18:55:00Z">
              <w:rPr/>
            </w:rPrChange>
          </w:rPr>
          <w:t xml:space="preserve"> </w:t>
        </w:r>
        <w:r w:rsidRPr="00D26196">
          <w:rPr>
            <w:rStyle w:val="function-name1"/>
            <w:sz w:val="18"/>
            <w:rPrChange w:id="23372" w:author="shorny" w:date="2014-06-09T18:55:00Z">
              <w:rPr>
                <w:rStyle w:val="function-name1"/>
              </w:rPr>
            </w:rPrChange>
          </w:rPr>
          <w:t>utrans_l_problems</w:t>
        </w:r>
        <w:r w:rsidRPr="00D26196">
          <w:rPr>
            <w:sz w:val="18"/>
            <w:rPrChange w:id="23373" w:author="shorny" w:date="2014-06-09T18:55:00Z">
              <w:rPr/>
            </w:rPrChange>
          </w:rPr>
          <w:t xml:space="preserve"> ;</w:t>
        </w:r>
      </w:ins>
    </w:p>
    <w:p w14:paraId="0891C7A7" w14:textId="77777777" w:rsidR="00D26196" w:rsidRPr="00D26196" w:rsidRDefault="00D26196">
      <w:pPr>
        <w:pStyle w:val="HTMLPreformatted"/>
        <w:divId w:val="2032412305"/>
        <w:rPr>
          <w:ins w:id="23374" w:author="shorny" w:date="2014-06-09T18:54:00Z"/>
          <w:sz w:val="18"/>
          <w:rPrChange w:id="23375" w:author="shorny" w:date="2014-06-09T18:55:00Z">
            <w:rPr>
              <w:ins w:id="23376" w:author="shorny" w:date="2014-06-09T18:54:00Z"/>
            </w:rPr>
          </w:rPrChange>
        </w:rPr>
      </w:pPr>
    </w:p>
    <w:p w14:paraId="5BA50F08" w14:textId="77777777" w:rsidR="00D26196" w:rsidRPr="00D26196" w:rsidRDefault="00D26196">
      <w:pPr>
        <w:pStyle w:val="HTMLPreformatted"/>
        <w:divId w:val="2032412305"/>
        <w:rPr>
          <w:ins w:id="23377" w:author="shorny" w:date="2014-06-09T18:54:00Z"/>
          <w:rStyle w:val="comment1"/>
          <w:sz w:val="18"/>
          <w:rPrChange w:id="23378" w:author="shorny" w:date="2014-06-09T18:55:00Z">
            <w:rPr>
              <w:ins w:id="23379" w:author="shorny" w:date="2014-06-09T18:54:00Z"/>
              <w:rStyle w:val="comment1"/>
            </w:rPr>
          </w:rPrChange>
        </w:rPr>
      </w:pPr>
      <w:ins w:id="23380" w:author="shorny" w:date="2014-06-09T18:54:00Z">
        <w:r w:rsidRPr="00D26196">
          <w:rPr>
            <w:sz w:val="18"/>
            <w:rPrChange w:id="23381" w:author="shorny" w:date="2014-06-09T18:55:00Z">
              <w:rPr>
                <w:color w:val="B22222"/>
              </w:rPr>
            </w:rPrChange>
          </w:rPr>
          <w:t xml:space="preserve">  </w:t>
        </w:r>
        <w:r w:rsidRPr="00D26196">
          <w:rPr>
            <w:rStyle w:val="comment1"/>
            <w:sz w:val="18"/>
            <w:rPrChange w:id="23382" w:author="shorny" w:date="2014-06-09T18:55:00Z">
              <w:rPr>
                <w:rStyle w:val="comment1"/>
              </w:rPr>
            </w:rPrChange>
          </w:rPr>
          <w:t>-- reset to initial state</w:t>
        </w:r>
      </w:ins>
    </w:p>
    <w:p w14:paraId="663E9D0A" w14:textId="77777777" w:rsidR="00D26196" w:rsidRPr="00D26196" w:rsidRDefault="00D26196">
      <w:pPr>
        <w:pStyle w:val="HTMLPreformatted"/>
        <w:divId w:val="2032412305"/>
        <w:rPr>
          <w:ins w:id="23383" w:author="shorny" w:date="2014-06-09T18:54:00Z"/>
          <w:sz w:val="18"/>
          <w:rPrChange w:id="23384" w:author="shorny" w:date="2014-06-09T18:55:00Z">
            <w:rPr>
              <w:ins w:id="23385" w:author="shorny" w:date="2014-06-09T18:54:00Z"/>
            </w:rPr>
          </w:rPrChange>
        </w:rPr>
      </w:pPr>
      <w:ins w:id="23386" w:author="shorny" w:date="2014-06-09T18:54:00Z">
        <w:r w:rsidRPr="00D26196">
          <w:rPr>
            <w:sz w:val="18"/>
            <w:rPrChange w:id="23387" w:author="shorny" w:date="2014-06-09T18:55:00Z">
              <w:rPr/>
            </w:rPrChange>
          </w:rPr>
          <w:t xml:space="preserve">  </w:t>
        </w:r>
        <w:r w:rsidRPr="00D26196">
          <w:rPr>
            <w:rStyle w:val="keyword1"/>
            <w:sz w:val="18"/>
            <w:rPrChange w:id="23388" w:author="shorny" w:date="2014-06-09T18:55:00Z">
              <w:rPr>
                <w:rStyle w:val="keyword1"/>
              </w:rPr>
            </w:rPrChange>
          </w:rPr>
          <w:t>UPDATE</w:t>
        </w:r>
        <w:r w:rsidRPr="00D26196">
          <w:rPr>
            <w:sz w:val="18"/>
            <w:rPrChange w:id="23389" w:author="shorny" w:date="2014-06-09T18:55:00Z">
              <w:rPr/>
            </w:rPrChange>
          </w:rPr>
          <w:t xml:space="preserve"> rhd.Application </w:t>
        </w:r>
      </w:ins>
    </w:p>
    <w:p w14:paraId="0B1B817F" w14:textId="77777777" w:rsidR="00D26196" w:rsidRPr="00D26196" w:rsidRDefault="00D26196">
      <w:pPr>
        <w:pStyle w:val="HTMLPreformatted"/>
        <w:divId w:val="2032412305"/>
        <w:rPr>
          <w:ins w:id="23390" w:author="shorny" w:date="2014-06-09T18:54:00Z"/>
          <w:sz w:val="18"/>
          <w:rPrChange w:id="23391" w:author="shorny" w:date="2014-06-09T18:55:00Z">
            <w:rPr>
              <w:ins w:id="23392" w:author="shorny" w:date="2014-06-09T18:54:00Z"/>
            </w:rPr>
          </w:rPrChange>
        </w:rPr>
      </w:pPr>
      <w:ins w:id="23393" w:author="shorny" w:date="2014-06-09T18:54:00Z">
        <w:r w:rsidRPr="00D26196">
          <w:rPr>
            <w:sz w:val="18"/>
            <w:rPrChange w:id="23394" w:author="shorny" w:date="2014-06-09T18:55:00Z">
              <w:rPr/>
            </w:rPrChange>
          </w:rPr>
          <w:t xml:space="preserve">  </w:t>
        </w:r>
        <w:r w:rsidRPr="00D26196">
          <w:rPr>
            <w:rStyle w:val="keyword1"/>
            <w:sz w:val="18"/>
            <w:rPrChange w:id="23395" w:author="shorny" w:date="2014-06-09T18:55:00Z">
              <w:rPr>
                <w:rStyle w:val="keyword1"/>
              </w:rPr>
            </w:rPrChange>
          </w:rPr>
          <w:t>SET</w:t>
        </w:r>
        <w:r w:rsidRPr="00D26196">
          <w:rPr>
            <w:sz w:val="18"/>
            <w:rPrChange w:id="23396" w:author="shorny" w:date="2014-06-09T18:55:00Z">
              <w:rPr/>
            </w:rPrChange>
          </w:rPr>
          <w:t xml:space="preserve"> AddressConfirmed = 1 </w:t>
        </w:r>
      </w:ins>
    </w:p>
    <w:p w14:paraId="39439817" w14:textId="77777777" w:rsidR="00D26196" w:rsidRPr="00D26196" w:rsidRDefault="00D26196">
      <w:pPr>
        <w:pStyle w:val="HTMLPreformatted"/>
        <w:divId w:val="2032412305"/>
        <w:rPr>
          <w:ins w:id="23397" w:author="shorny" w:date="2014-06-09T18:54:00Z"/>
          <w:sz w:val="18"/>
          <w:rPrChange w:id="23398" w:author="shorny" w:date="2014-06-09T18:55:00Z">
            <w:rPr>
              <w:ins w:id="23399" w:author="shorny" w:date="2014-06-09T18:54:00Z"/>
            </w:rPr>
          </w:rPrChange>
        </w:rPr>
      </w:pPr>
      <w:ins w:id="23400" w:author="shorny" w:date="2014-06-09T18:54:00Z">
        <w:r w:rsidRPr="00D26196">
          <w:rPr>
            <w:sz w:val="18"/>
            <w:rPrChange w:id="23401" w:author="shorny" w:date="2014-06-09T18:55:00Z">
              <w:rPr/>
            </w:rPrChange>
          </w:rPr>
          <w:t xml:space="preserve">  </w:t>
        </w:r>
        <w:r w:rsidRPr="00D26196">
          <w:rPr>
            <w:rStyle w:val="keyword1"/>
            <w:sz w:val="18"/>
            <w:rPrChange w:id="23402" w:author="shorny" w:date="2014-06-09T18:55:00Z">
              <w:rPr>
                <w:rStyle w:val="keyword1"/>
              </w:rPr>
            </w:rPrChange>
          </w:rPr>
          <w:t>WHERE</w:t>
        </w:r>
        <w:r w:rsidRPr="00D26196">
          <w:rPr>
            <w:sz w:val="18"/>
            <w:rPrChange w:id="23403" w:author="shorny" w:date="2014-06-09T18:55:00Z">
              <w:rPr/>
            </w:rPrChange>
          </w:rPr>
          <w:t xml:space="preserve"> Application.ApplicationID = 611 ;</w:t>
        </w:r>
      </w:ins>
    </w:p>
    <w:p w14:paraId="712E719C" w14:textId="77777777" w:rsidR="00D26196" w:rsidRPr="00D26196" w:rsidRDefault="00D26196">
      <w:pPr>
        <w:pStyle w:val="HTMLPreformatted"/>
        <w:divId w:val="2032412305"/>
        <w:rPr>
          <w:ins w:id="23404" w:author="shorny" w:date="2014-06-09T18:54:00Z"/>
          <w:sz w:val="18"/>
          <w:rPrChange w:id="23405" w:author="shorny" w:date="2014-06-09T18:55:00Z">
            <w:rPr>
              <w:ins w:id="23406" w:author="shorny" w:date="2014-06-09T18:54:00Z"/>
            </w:rPr>
          </w:rPrChange>
        </w:rPr>
      </w:pPr>
    </w:p>
    <w:p w14:paraId="1DC963E9" w14:textId="77777777" w:rsidR="00D26196" w:rsidRPr="00D26196" w:rsidRDefault="00D26196">
      <w:pPr>
        <w:pStyle w:val="HTMLPreformatted"/>
        <w:divId w:val="2032412305"/>
        <w:rPr>
          <w:ins w:id="23407" w:author="shorny" w:date="2014-06-09T18:54:00Z"/>
          <w:sz w:val="18"/>
          <w:rPrChange w:id="23408" w:author="shorny" w:date="2014-06-09T18:55:00Z">
            <w:rPr>
              <w:ins w:id="23409" w:author="shorny" w:date="2014-06-09T18:54:00Z"/>
            </w:rPr>
          </w:rPrChange>
        </w:rPr>
      </w:pPr>
      <w:ins w:id="23410" w:author="shorny" w:date="2014-06-09T18:54:00Z">
        <w:r w:rsidRPr="00D26196">
          <w:rPr>
            <w:rStyle w:val="keyword1"/>
            <w:sz w:val="18"/>
            <w:rPrChange w:id="23411" w:author="shorny" w:date="2014-06-09T18:55:00Z">
              <w:rPr>
                <w:rStyle w:val="keyword1"/>
              </w:rPr>
            </w:rPrChange>
          </w:rPr>
          <w:t>END</w:t>
        </w:r>
        <w:r w:rsidRPr="00D26196">
          <w:rPr>
            <w:sz w:val="18"/>
            <w:rPrChange w:id="23412" w:author="shorny" w:date="2014-06-09T18:55:00Z">
              <w:rPr/>
            </w:rPrChange>
          </w:rPr>
          <w:t xml:space="preserve"> $$</w:t>
        </w:r>
      </w:ins>
    </w:p>
    <w:p w14:paraId="520AAD3F" w14:textId="77777777" w:rsidR="00D26196" w:rsidRPr="00D26196" w:rsidRDefault="00D26196">
      <w:pPr>
        <w:pStyle w:val="HTMLPreformatted"/>
        <w:divId w:val="2032412305"/>
        <w:rPr>
          <w:ins w:id="23413" w:author="shorny" w:date="2014-06-09T18:54:00Z"/>
          <w:sz w:val="18"/>
          <w:rPrChange w:id="23414" w:author="shorny" w:date="2014-06-09T18:55:00Z">
            <w:rPr>
              <w:ins w:id="23415" w:author="shorny" w:date="2014-06-09T18:54:00Z"/>
            </w:rPr>
          </w:rPrChange>
        </w:rPr>
      </w:pPr>
    </w:p>
    <w:p w14:paraId="7EA52E4A" w14:textId="77777777" w:rsidR="00D26196" w:rsidRPr="00D26196" w:rsidRDefault="00D26196">
      <w:pPr>
        <w:pStyle w:val="HTMLPreformatted"/>
        <w:divId w:val="2032412305"/>
        <w:rPr>
          <w:ins w:id="23416" w:author="shorny" w:date="2014-06-09T18:54:00Z"/>
          <w:rStyle w:val="comment1"/>
          <w:sz w:val="18"/>
          <w:rPrChange w:id="23417" w:author="shorny" w:date="2014-06-09T18:55:00Z">
            <w:rPr>
              <w:ins w:id="23418" w:author="shorny" w:date="2014-06-09T18:54:00Z"/>
              <w:rStyle w:val="comment1"/>
            </w:rPr>
          </w:rPrChange>
        </w:rPr>
      </w:pPr>
      <w:ins w:id="23419" w:author="shorny" w:date="2014-06-09T18:54:00Z">
        <w:r w:rsidRPr="00D26196">
          <w:rPr>
            <w:rStyle w:val="comment1"/>
            <w:sz w:val="18"/>
            <w:rPrChange w:id="23420" w:author="shorny" w:date="2014-06-09T18:55:00Z">
              <w:rPr>
                <w:rStyle w:val="comment1"/>
              </w:rPr>
            </w:rPrChange>
          </w:rPr>
          <w:t>-- -----------------------------------------------------------------------------</w:t>
        </w:r>
      </w:ins>
    </w:p>
    <w:p w14:paraId="21EDB602" w14:textId="77777777" w:rsidR="00D26196" w:rsidRPr="00D26196" w:rsidRDefault="00D26196">
      <w:pPr>
        <w:pStyle w:val="HTMLPreformatted"/>
        <w:divId w:val="2032412305"/>
        <w:rPr>
          <w:ins w:id="23421" w:author="shorny" w:date="2014-06-09T18:54:00Z"/>
          <w:rStyle w:val="comment1"/>
          <w:sz w:val="18"/>
          <w:rPrChange w:id="23422" w:author="shorny" w:date="2014-06-09T18:55:00Z">
            <w:rPr>
              <w:ins w:id="23423" w:author="shorny" w:date="2014-06-09T18:54:00Z"/>
              <w:rStyle w:val="comment1"/>
            </w:rPr>
          </w:rPrChange>
        </w:rPr>
      </w:pPr>
      <w:ins w:id="23424" w:author="shorny" w:date="2014-06-09T18:54:00Z">
        <w:r w:rsidRPr="00D26196">
          <w:rPr>
            <w:rStyle w:val="comment1"/>
            <w:sz w:val="18"/>
            <w:rPrChange w:id="23425" w:author="shorny" w:date="2014-06-09T18:55:00Z">
              <w:rPr>
                <w:rStyle w:val="comment1"/>
              </w:rPr>
            </w:rPrChange>
          </w:rPr>
          <w:t>-- m) Retrieve all on-going applications for which the user has made the most</w:t>
        </w:r>
      </w:ins>
    </w:p>
    <w:p w14:paraId="376C3E92" w14:textId="77777777" w:rsidR="00D26196" w:rsidRPr="00D26196" w:rsidRDefault="00D26196">
      <w:pPr>
        <w:pStyle w:val="HTMLPreformatted"/>
        <w:divId w:val="2032412305"/>
        <w:rPr>
          <w:ins w:id="23426" w:author="shorny" w:date="2014-06-09T18:54:00Z"/>
          <w:rStyle w:val="comment1"/>
          <w:sz w:val="18"/>
          <w:rPrChange w:id="23427" w:author="shorny" w:date="2014-06-09T18:55:00Z">
            <w:rPr>
              <w:ins w:id="23428" w:author="shorny" w:date="2014-06-09T18:54:00Z"/>
              <w:rStyle w:val="comment1"/>
            </w:rPr>
          </w:rPrChange>
        </w:rPr>
      </w:pPr>
      <w:ins w:id="23429" w:author="shorny" w:date="2014-06-09T18:54:00Z">
        <w:r w:rsidRPr="00D26196">
          <w:rPr>
            <w:rStyle w:val="comment1"/>
            <w:sz w:val="18"/>
            <w:rPrChange w:id="23430" w:author="shorny" w:date="2014-06-09T18:55:00Z">
              <w:rPr>
                <w:rStyle w:val="comment1"/>
              </w:rPr>
            </w:rPrChange>
          </w:rPr>
          <w:t>-- recent correspondence</w:t>
        </w:r>
      </w:ins>
    </w:p>
    <w:p w14:paraId="4EA94AB1" w14:textId="77777777" w:rsidR="00D26196" w:rsidRPr="00D26196" w:rsidRDefault="00D26196">
      <w:pPr>
        <w:pStyle w:val="HTMLPreformatted"/>
        <w:divId w:val="2032412305"/>
        <w:rPr>
          <w:ins w:id="23431" w:author="shorny" w:date="2014-06-09T18:54:00Z"/>
          <w:sz w:val="18"/>
          <w:rPrChange w:id="23432" w:author="shorny" w:date="2014-06-09T18:55:00Z">
            <w:rPr>
              <w:ins w:id="23433" w:author="shorny" w:date="2014-06-09T18:54:00Z"/>
            </w:rPr>
          </w:rPrChange>
        </w:rPr>
      </w:pPr>
      <w:ins w:id="23434" w:author="shorny" w:date="2014-06-09T18:54:00Z">
        <w:r w:rsidRPr="00D26196">
          <w:rPr>
            <w:rStyle w:val="keyword1"/>
            <w:sz w:val="18"/>
            <w:rPrChange w:id="23435" w:author="shorny" w:date="2014-06-09T18:55:00Z">
              <w:rPr>
                <w:rStyle w:val="keyword1"/>
              </w:rPr>
            </w:rPrChange>
          </w:rPr>
          <w:t>CREATE</w:t>
        </w:r>
        <w:r w:rsidRPr="00D26196">
          <w:rPr>
            <w:sz w:val="18"/>
            <w:rPrChange w:id="23436" w:author="shorny" w:date="2014-06-09T18:55:00Z">
              <w:rPr/>
            </w:rPrChange>
          </w:rPr>
          <w:t xml:space="preserve"> </w:t>
        </w:r>
        <w:r w:rsidRPr="00D26196">
          <w:rPr>
            <w:rStyle w:val="keyword1"/>
            <w:sz w:val="18"/>
            <w:rPrChange w:id="23437" w:author="shorny" w:date="2014-06-09T18:55:00Z">
              <w:rPr>
                <w:rStyle w:val="keyword1"/>
              </w:rPr>
            </w:rPrChange>
          </w:rPr>
          <w:t>PROCEDURE</w:t>
        </w:r>
        <w:r w:rsidRPr="00D26196">
          <w:rPr>
            <w:sz w:val="18"/>
            <w:rPrChange w:id="23438" w:author="shorny" w:date="2014-06-09T18:55:00Z">
              <w:rPr/>
            </w:rPrChange>
          </w:rPr>
          <w:t xml:space="preserve"> </w:t>
        </w:r>
        <w:r w:rsidRPr="00D26196">
          <w:rPr>
            <w:rStyle w:val="function-name1"/>
            <w:sz w:val="18"/>
            <w:rPrChange w:id="23439" w:author="shorny" w:date="2014-06-09T18:55:00Z">
              <w:rPr>
                <w:rStyle w:val="function-name1"/>
              </w:rPr>
            </w:rPrChange>
          </w:rPr>
          <w:t>test_utrans_m</w:t>
        </w:r>
        <w:r w:rsidRPr="00D26196">
          <w:rPr>
            <w:sz w:val="18"/>
            <w:rPrChange w:id="23440" w:author="shorny" w:date="2014-06-09T18:55:00Z">
              <w:rPr/>
            </w:rPrChange>
          </w:rPr>
          <w:t xml:space="preserve">() </w:t>
        </w:r>
      </w:ins>
    </w:p>
    <w:p w14:paraId="4FA35878" w14:textId="77777777" w:rsidR="00D26196" w:rsidRPr="00D26196" w:rsidRDefault="00D26196">
      <w:pPr>
        <w:pStyle w:val="HTMLPreformatted"/>
        <w:divId w:val="2032412305"/>
        <w:rPr>
          <w:ins w:id="23441" w:author="shorny" w:date="2014-06-09T18:54:00Z"/>
          <w:sz w:val="18"/>
          <w:rPrChange w:id="23442" w:author="shorny" w:date="2014-06-09T18:55:00Z">
            <w:rPr>
              <w:ins w:id="23443" w:author="shorny" w:date="2014-06-09T18:54:00Z"/>
            </w:rPr>
          </w:rPrChange>
        </w:rPr>
      </w:pPr>
      <w:ins w:id="23444" w:author="shorny" w:date="2014-06-09T18:54:00Z">
        <w:r w:rsidRPr="00D26196">
          <w:rPr>
            <w:rStyle w:val="keyword1"/>
            <w:sz w:val="18"/>
            <w:rPrChange w:id="23445" w:author="shorny" w:date="2014-06-09T18:55:00Z">
              <w:rPr>
                <w:rStyle w:val="keyword1"/>
              </w:rPr>
            </w:rPrChange>
          </w:rPr>
          <w:t>BEGIN</w:t>
        </w:r>
      </w:ins>
    </w:p>
    <w:p w14:paraId="4885CA36" w14:textId="77777777" w:rsidR="00D26196" w:rsidRPr="00D26196" w:rsidRDefault="00D26196">
      <w:pPr>
        <w:pStyle w:val="HTMLPreformatted"/>
        <w:divId w:val="2032412305"/>
        <w:rPr>
          <w:ins w:id="23446" w:author="shorny" w:date="2014-06-09T18:54:00Z"/>
          <w:sz w:val="18"/>
          <w:rPrChange w:id="23447" w:author="shorny" w:date="2014-06-09T18:55:00Z">
            <w:rPr>
              <w:ins w:id="23448" w:author="shorny" w:date="2014-06-09T18:54:00Z"/>
            </w:rPr>
          </w:rPrChange>
        </w:rPr>
      </w:pPr>
    </w:p>
    <w:p w14:paraId="4FAB528E" w14:textId="77777777" w:rsidR="00D26196" w:rsidRPr="00D26196" w:rsidRDefault="00D26196">
      <w:pPr>
        <w:pStyle w:val="HTMLPreformatted"/>
        <w:divId w:val="2032412305"/>
        <w:rPr>
          <w:ins w:id="23449" w:author="shorny" w:date="2014-06-09T18:54:00Z"/>
          <w:rStyle w:val="comment1"/>
          <w:sz w:val="18"/>
          <w:rPrChange w:id="23450" w:author="shorny" w:date="2014-06-09T18:55:00Z">
            <w:rPr>
              <w:ins w:id="23451" w:author="shorny" w:date="2014-06-09T18:54:00Z"/>
              <w:rStyle w:val="comment1"/>
            </w:rPr>
          </w:rPrChange>
        </w:rPr>
      </w:pPr>
      <w:ins w:id="23452" w:author="shorny" w:date="2014-06-09T18:54:00Z">
        <w:r w:rsidRPr="00D26196">
          <w:rPr>
            <w:sz w:val="18"/>
            <w:rPrChange w:id="23453" w:author="shorny" w:date="2014-06-09T18:55:00Z">
              <w:rPr>
                <w:color w:val="B22222"/>
              </w:rPr>
            </w:rPrChange>
          </w:rPr>
          <w:t xml:space="preserve">  </w:t>
        </w:r>
        <w:r w:rsidRPr="00D26196">
          <w:rPr>
            <w:rStyle w:val="comment1"/>
            <w:sz w:val="18"/>
            <w:rPrChange w:id="23454" w:author="shorny" w:date="2014-06-09T18:55:00Z">
              <w:rPr>
                <w:rStyle w:val="comment1"/>
              </w:rPr>
            </w:rPrChange>
          </w:rPr>
          <w:t>-- run the query for this test and create a temporary table for results</w:t>
        </w:r>
      </w:ins>
    </w:p>
    <w:p w14:paraId="7A8B02B9" w14:textId="77777777" w:rsidR="00D26196" w:rsidRPr="00D26196" w:rsidRDefault="00D26196">
      <w:pPr>
        <w:pStyle w:val="HTMLPreformatted"/>
        <w:divId w:val="2032412305"/>
        <w:rPr>
          <w:ins w:id="23455" w:author="shorny" w:date="2014-06-09T18:54:00Z"/>
          <w:sz w:val="18"/>
          <w:rPrChange w:id="23456" w:author="shorny" w:date="2014-06-09T18:55:00Z">
            <w:rPr>
              <w:ins w:id="23457" w:author="shorny" w:date="2014-06-09T18:54:00Z"/>
            </w:rPr>
          </w:rPrChange>
        </w:rPr>
      </w:pPr>
      <w:ins w:id="23458" w:author="shorny" w:date="2014-06-09T18:54:00Z">
        <w:r w:rsidRPr="00D26196">
          <w:rPr>
            <w:sz w:val="18"/>
            <w:rPrChange w:id="23459" w:author="shorny" w:date="2014-06-09T18:55:00Z">
              <w:rPr/>
            </w:rPrChange>
          </w:rPr>
          <w:t xml:space="preserve">  </w:t>
        </w:r>
        <w:r w:rsidRPr="00D26196">
          <w:rPr>
            <w:rStyle w:val="keyword1"/>
            <w:sz w:val="18"/>
            <w:rPrChange w:id="23460" w:author="shorny" w:date="2014-06-09T18:55:00Z">
              <w:rPr>
                <w:rStyle w:val="keyword1"/>
              </w:rPr>
            </w:rPrChange>
          </w:rPr>
          <w:t>CREATE</w:t>
        </w:r>
        <w:r w:rsidRPr="00D26196">
          <w:rPr>
            <w:sz w:val="18"/>
            <w:rPrChange w:id="23461" w:author="shorny" w:date="2014-06-09T18:55:00Z">
              <w:rPr/>
            </w:rPrChange>
          </w:rPr>
          <w:t xml:space="preserve"> </w:t>
        </w:r>
        <w:r w:rsidRPr="00D26196">
          <w:rPr>
            <w:rStyle w:val="keyword1"/>
            <w:sz w:val="18"/>
            <w:rPrChange w:id="23462" w:author="shorny" w:date="2014-06-09T18:55:00Z">
              <w:rPr>
                <w:rStyle w:val="keyword1"/>
              </w:rPr>
            </w:rPrChange>
          </w:rPr>
          <w:t>TEMPORARY</w:t>
        </w:r>
        <w:r w:rsidRPr="00D26196">
          <w:rPr>
            <w:sz w:val="18"/>
            <w:rPrChange w:id="23463" w:author="shorny" w:date="2014-06-09T18:55:00Z">
              <w:rPr/>
            </w:rPrChange>
          </w:rPr>
          <w:t xml:space="preserve"> </w:t>
        </w:r>
        <w:r w:rsidRPr="00D26196">
          <w:rPr>
            <w:rStyle w:val="keyword1"/>
            <w:sz w:val="18"/>
            <w:rPrChange w:id="23464" w:author="shorny" w:date="2014-06-09T18:55:00Z">
              <w:rPr>
                <w:rStyle w:val="keyword1"/>
              </w:rPr>
            </w:rPrChange>
          </w:rPr>
          <w:t>TABLE</w:t>
        </w:r>
        <w:r w:rsidRPr="00D26196">
          <w:rPr>
            <w:sz w:val="18"/>
            <w:rPrChange w:id="23465" w:author="shorny" w:date="2014-06-09T18:55:00Z">
              <w:rPr/>
            </w:rPrChange>
          </w:rPr>
          <w:t xml:space="preserve"> </w:t>
        </w:r>
        <w:r w:rsidRPr="00D26196">
          <w:rPr>
            <w:rStyle w:val="function-name1"/>
            <w:sz w:val="18"/>
            <w:rPrChange w:id="23466" w:author="shorny" w:date="2014-06-09T18:55:00Z">
              <w:rPr>
                <w:rStyle w:val="function-name1"/>
              </w:rPr>
            </w:rPrChange>
          </w:rPr>
          <w:t>utrans_m_actuals</w:t>
        </w:r>
      </w:ins>
    </w:p>
    <w:p w14:paraId="41F47E0D" w14:textId="77777777" w:rsidR="00D26196" w:rsidRPr="00D26196" w:rsidRDefault="00D26196">
      <w:pPr>
        <w:pStyle w:val="HTMLPreformatted"/>
        <w:divId w:val="2032412305"/>
        <w:rPr>
          <w:ins w:id="23467" w:author="shorny" w:date="2014-06-09T18:54:00Z"/>
          <w:sz w:val="18"/>
          <w:rPrChange w:id="23468" w:author="shorny" w:date="2014-06-09T18:55:00Z">
            <w:rPr>
              <w:ins w:id="23469" w:author="shorny" w:date="2014-06-09T18:54:00Z"/>
            </w:rPr>
          </w:rPrChange>
        </w:rPr>
      </w:pPr>
      <w:ins w:id="23470" w:author="shorny" w:date="2014-06-09T18:54:00Z">
        <w:r w:rsidRPr="00D26196">
          <w:rPr>
            <w:sz w:val="18"/>
            <w:rPrChange w:id="23471" w:author="shorny" w:date="2014-06-09T18:55:00Z">
              <w:rPr/>
            </w:rPrChange>
          </w:rPr>
          <w:t xml:space="preserve">  </w:t>
        </w:r>
        <w:r w:rsidRPr="00D26196">
          <w:rPr>
            <w:rStyle w:val="keyword1"/>
            <w:sz w:val="18"/>
            <w:rPrChange w:id="23472" w:author="shorny" w:date="2014-06-09T18:55:00Z">
              <w:rPr>
                <w:rStyle w:val="keyword1"/>
              </w:rPr>
            </w:rPrChange>
          </w:rPr>
          <w:t>SELECT</w:t>
        </w:r>
        <w:r w:rsidRPr="00D26196">
          <w:rPr>
            <w:sz w:val="18"/>
            <w:rPrChange w:id="23473" w:author="shorny" w:date="2014-06-09T18:55:00Z">
              <w:rPr/>
            </w:rPrChange>
          </w:rPr>
          <w:t xml:space="preserve"> App.ApplicationID</w:t>
        </w:r>
      </w:ins>
    </w:p>
    <w:p w14:paraId="5B948287" w14:textId="77777777" w:rsidR="00D26196" w:rsidRPr="00D26196" w:rsidRDefault="00D26196">
      <w:pPr>
        <w:pStyle w:val="HTMLPreformatted"/>
        <w:divId w:val="2032412305"/>
        <w:rPr>
          <w:ins w:id="23474" w:author="shorny" w:date="2014-06-09T18:54:00Z"/>
          <w:sz w:val="18"/>
          <w:rPrChange w:id="23475" w:author="shorny" w:date="2014-06-09T18:55:00Z">
            <w:rPr>
              <w:ins w:id="23476" w:author="shorny" w:date="2014-06-09T18:54:00Z"/>
            </w:rPr>
          </w:rPrChange>
        </w:rPr>
      </w:pPr>
      <w:ins w:id="23477" w:author="shorny" w:date="2014-06-09T18:54:00Z">
        <w:r w:rsidRPr="00D26196">
          <w:rPr>
            <w:sz w:val="18"/>
            <w:rPrChange w:id="23478" w:author="shorny" w:date="2014-06-09T18:55:00Z">
              <w:rPr/>
            </w:rPrChange>
          </w:rPr>
          <w:t xml:space="preserve">  </w:t>
        </w:r>
        <w:r w:rsidRPr="00D26196">
          <w:rPr>
            <w:rStyle w:val="keyword1"/>
            <w:sz w:val="18"/>
            <w:rPrChange w:id="23479" w:author="shorny" w:date="2014-06-09T18:55:00Z">
              <w:rPr>
                <w:rStyle w:val="keyword1"/>
              </w:rPr>
            </w:rPrChange>
          </w:rPr>
          <w:t>FROM</w:t>
        </w:r>
        <w:r w:rsidRPr="00D26196">
          <w:rPr>
            <w:sz w:val="18"/>
            <w:rPrChange w:id="23480" w:author="shorny" w:date="2014-06-09T18:55:00Z">
              <w:rPr/>
            </w:rPrChange>
          </w:rPr>
          <w:t xml:space="preserve"> rhd.Application App</w:t>
        </w:r>
      </w:ins>
    </w:p>
    <w:p w14:paraId="6B604BA8" w14:textId="77777777" w:rsidR="00D26196" w:rsidRPr="00D26196" w:rsidRDefault="00D26196">
      <w:pPr>
        <w:pStyle w:val="HTMLPreformatted"/>
        <w:divId w:val="2032412305"/>
        <w:rPr>
          <w:ins w:id="23481" w:author="shorny" w:date="2014-06-09T18:54:00Z"/>
          <w:sz w:val="18"/>
          <w:rPrChange w:id="23482" w:author="shorny" w:date="2014-06-09T18:55:00Z">
            <w:rPr>
              <w:ins w:id="23483" w:author="shorny" w:date="2014-06-09T18:54:00Z"/>
            </w:rPr>
          </w:rPrChange>
        </w:rPr>
      </w:pPr>
      <w:ins w:id="23484" w:author="shorny" w:date="2014-06-09T18:54:00Z">
        <w:r w:rsidRPr="00D26196">
          <w:rPr>
            <w:sz w:val="18"/>
            <w:rPrChange w:id="23485" w:author="shorny" w:date="2014-06-09T18:55:00Z">
              <w:rPr/>
            </w:rPrChange>
          </w:rPr>
          <w:t xml:space="preserve">  </w:t>
        </w:r>
        <w:r w:rsidRPr="00D26196">
          <w:rPr>
            <w:rStyle w:val="keyword1"/>
            <w:sz w:val="18"/>
            <w:rPrChange w:id="23486" w:author="shorny" w:date="2014-06-09T18:55:00Z">
              <w:rPr>
                <w:rStyle w:val="keyword1"/>
              </w:rPr>
            </w:rPrChange>
          </w:rPr>
          <w:t>INNER</w:t>
        </w:r>
        <w:r w:rsidRPr="00D26196">
          <w:rPr>
            <w:sz w:val="18"/>
            <w:rPrChange w:id="23487" w:author="shorny" w:date="2014-06-09T18:55:00Z">
              <w:rPr/>
            </w:rPrChange>
          </w:rPr>
          <w:t xml:space="preserve"> </w:t>
        </w:r>
        <w:r w:rsidRPr="00D26196">
          <w:rPr>
            <w:rStyle w:val="keyword1"/>
            <w:sz w:val="18"/>
            <w:rPrChange w:id="23488" w:author="shorny" w:date="2014-06-09T18:55:00Z">
              <w:rPr>
                <w:rStyle w:val="keyword1"/>
              </w:rPr>
            </w:rPrChange>
          </w:rPr>
          <w:t>JOIN</w:t>
        </w:r>
        <w:r w:rsidRPr="00D26196">
          <w:rPr>
            <w:sz w:val="18"/>
            <w:rPrChange w:id="23489" w:author="shorny" w:date="2014-06-09T18:55:00Z">
              <w:rPr/>
            </w:rPrChange>
          </w:rPr>
          <w:t xml:space="preserve"> rhd.`Application Status` AppStat</w:t>
        </w:r>
      </w:ins>
    </w:p>
    <w:p w14:paraId="68436B55" w14:textId="77777777" w:rsidR="00D26196" w:rsidRPr="00D26196" w:rsidRDefault="00D26196">
      <w:pPr>
        <w:pStyle w:val="HTMLPreformatted"/>
        <w:divId w:val="2032412305"/>
        <w:rPr>
          <w:ins w:id="23490" w:author="shorny" w:date="2014-06-09T18:54:00Z"/>
          <w:sz w:val="18"/>
          <w:rPrChange w:id="23491" w:author="shorny" w:date="2014-06-09T18:55:00Z">
            <w:rPr>
              <w:ins w:id="23492" w:author="shorny" w:date="2014-06-09T18:54:00Z"/>
            </w:rPr>
          </w:rPrChange>
        </w:rPr>
      </w:pPr>
      <w:ins w:id="23493" w:author="shorny" w:date="2014-06-09T18:54:00Z">
        <w:r w:rsidRPr="00D26196">
          <w:rPr>
            <w:sz w:val="18"/>
            <w:rPrChange w:id="23494" w:author="shorny" w:date="2014-06-09T18:55:00Z">
              <w:rPr/>
            </w:rPrChange>
          </w:rPr>
          <w:t xml:space="preserve">    </w:t>
        </w:r>
        <w:r w:rsidRPr="00D26196">
          <w:rPr>
            <w:rStyle w:val="keyword1"/>
            <w:sz w:val="18"/>
            <w:rPrChange w:id="23495" w:author="shorny" w:date="2014-06-09T18:55:00Z">
              <w:rPr>
                <w:rStyle w:val="keyword1"/>
              </w:rPr>
            </w:rPrChange>
          </w:rPr>
          <w:t>ON</w:t>
        </w:r>
        <w:r w:rsidRPr="00D26196">
          <w:rPr>
            <w:sz w:val="18"/>
            <w:rPrChange w:id="23496" w:author="shorny" w:date="2014-06-09T18:55:00Z">
              <w:rPr/>
            </w:rPrChange>
          </w:rPr>
          <w:t xml:space="preserve"> AppStat.ApplicationStatusID = App.ApplicationStatusID</w:t>
        </w:r>
      </w:ins>
    </w:p>
    <w:p w14:paraId="7D798D18" w14:textId="77777777" w:rsidR="00D26196" w:rsidRPr="00D26196" w:rsidRDefault="00D26196">
      <w:pPr>
        <w:pStyle w:val="HTMLPreformatted"/>
        <w:divId w:val="2032412305"/>
        <w:rPr>
          <w:ins w:id="23497" w:author="shorny" w:date="2014-06-09T18:54:00Z"/>
          <w:sz w:val="18"/>
          <w:rPrChange w:id="23498" w:author="shorny" w:date="2014-06-09T18:55:00Z">
            <w:rPr>
              <w:ins w:id="23499" w:author="shorny" w:date="2014-06-09T18:54:00Z"/>
            </w:rPr>
          </w:rPrChange>
        </w:rPr>
      </w:pPr>
      <w:ins w:id="23500" w:author="shorny" w:date="2014-06-09T18:54:00Z">
        <w:r w:rsidRPr="00D26196">
          <w:rPr>
            <w:sz w:val="18"/>
            <w:rPrChange w:id="23501" w:author="shorny" w:date="2014-06-09T18:55:00Z">
              <w:rPr/>
            </w:rPrChange>
          </w:rPr>
          <w:t xml:space="preserve">  </w:t>
        </w:r>
        <w:r w:rsidRPr="00D26196">
          <w:rPr>
            <w:rStyle w:val="keyword1"/>
            <w:sz w:val="18"/>
            <w:rPrChange w:id="23502" w:author="shorny" w:date="2014-06-09T18:55:00Z">
              <w:rPr>
                <w:rStyle w:val="keyword1"/>
              </w:rPr>
            </w:rPrChange>
          </w:rPr>
          <w:t>WHERE</w:t>
        </w:r>
        <w:r w:rsidRPr="00D26196">
          <w:rPr>
            <w:sz w:val="18"/>
            <w:rPrChange w:id="23503" w:author="shorny" w:date="2014-06-09T18:55:00Z">
              <w:rPr/>
            </w:rPrChange>
          </w:rPr>
          <w:t xml:space="preserve"> AppStat.Status </w:t>
        </w:r>
        <w:r w:rsidRPr="00D26196">
          <w:rPr>
            <w:rStyle w:val="keyword1"/>
            <w:sz w:val="18"/>
            <w:rPrChange w:id="23504" w:author="shorny" w:date="2014-06-09T18:55:00Z">
              <w:rPr>
                <w:rStyle w:val="keyword1"/>
              </w:rPr>
            </w:rPrChange>
          </w:rPr>
          <w:t>LIKE</w:t>
        </w:r>
        <w:r w:rsidRPr="00D26196">
          <w:rPr>
            <w:sz w:val="18"/>
            <w:rPrChange w:id="23505" w:author="shorny" w:date="2014-06-09T18:55:00Z">
              <w:rPr/>
            </w:rPrChange>
          </w:rPr>
          <w:t xml:space="preserve"> </w:t>
        </w:r>
        <w:r w:rsidRPr="00D26196">
          <w:rPr>
            <w:rStyle w:val="string1"/>
            <w:sz w:val="18"/>
            <w:rPrChange w:id="23506" w:author="shorny" w:date="2014-06-09T18:55:00Z">
              <w:rPr>
                <w:rStyle w:val="string1"/>
              </w:rPr>
            </w:rPrChange>
          </w:rPr>
          <w:t>'ongoing%'</w:t>
        </w:r>
      </w:ins>
    </w:p>
    <w:p w14:paraId="3B26BD2B" w14:textId="77777777" w:rsidR="00D26196" w:rsidRPr="00D26196" w:rsidRDefault="00D26196">
      <w:pPr>
        <w:pStyle w:val="HTMLPreformatted"/>
        <w:divId w:val="2032412305"/>
        <w:rPr>
          <w:ins w:id="23507" w:author="shorny" w:date="2014-06-09T18:54:00Z"/>
          <w:sz w:val="18"/>
          <w:rPrChange w:id="23508" w:author="shorny" w:date="2014-06-09T18:55:00Z">
            <w:rPr>
              <w:ins w:id="23509" w:author="shorny" w:date="2014-06-09T18:54:00Z"/>
            </w:rPr>
          </w:rPrChange>
        </w:rPr>
      </w:pPr>
      <w:ins w:id="23510" w:author="shorny" w:date="2014-06-09T18:54:00Z">
        <w:r w:rsidRPr="00D26196">
          <w:rPr>
            <w:sz w:val="18"/>
            <w:rPrChange w:id="23511" w:author="shorny" w:date="2014-06-09T18:55:00Z">
              <w:rPr/>
            </w:rPrChange>
          </w:rPr>
          <w:t xml:space="preserve">    </w:t>
        </w:r>
        <w:r w:rsidRPr="00D26196">
          <w:rPr>
            <w:rStyle w:val="keyword1"/>
            <w:sz w:val="18"/>
            <w:rPrChange w:id="23512" w:author="shorny" w:date="2014-06-09T18:55:00Z">
              <w:rPr>
                <w:rStyle w:val="keyword1"/>
              </w:rPr>
            </w:rPrChange>
          </w:rPr>
          <w:t>AND</w:t>
        </w:r>
        <w:r w:rsidRPr="00D26196">
          <w:rPr>
            <w:sz w:val="18"/>
            <w:rPrChange w:id="23513" w:author="shorny" w:date="2014-06-09T18:55:00Z">
              <w:rPr/>
            </w:rPrChange>
          </w:rPr>
          <w:t xml:space="preserve"> App.LastModifiedByStaffID = 1002 ;</w:t>
        </w:r>
      </w:ins>
    </w:p>
    <w:p w14:paraId="5833E03A" w14:textId="77777777" w:rsidR="00D26196" w:rsidRPr="00D26196" w:rsidRDefault="00D26196">
      <w:pPr>
        <w:pStyle w:val="HTMLPreformatted"/>
        <w:divId w:val="2032412305"/>
        <w:rPr>
          <w:ins w:id="23514" w:author="shorny" w:date="2014-06-09T18:54:00Z"/>
          <w:sz w:val="18"/>
          <w:rPrChange w:id="23515" w:author="shorny" w:date="2014-06-09T18:55:00Z">
            <w:rPr>
              <w:ins w:id="23516" w:author="shorny" w:date="2014-06-09T18:54:00Z"/>
            </w:rPr>
          </w:rPrChange>
        </w:rPr>
      </w:pPr>
    </w:p>
    <w:p w14:paraId="592E0775" w14:textId="77777777" w:rsidR="00D26196" w:rsidRPr="00D26196" w:rsidRDefault="00D26196">
      <w:pPr>
        <w:pStyle w:val="HTMLPreformatted"/>
        <w:divId w:val="2032412305"/>
        <w:rPr>
          <w:ins w:id="23517" w:author="shorny" w:date="2014-06-09T18:54:00Z"/>
          <w:rStyle w:val="comment1"/>
          <w:sz w:val="18"/>
          <w:rPrChange w:id="23518" w:author="shorny" w:date="2014-06-09T18:55:00Z">
            <w:rPr>
              <w:ins w:id="23519" w:author="shorny" w:date="2014-06-09T18:54:00Z"/>
              <w:rStyle w:val="comment1"/>
            </w:rPr>
          </w:rPrChange>
        </w:rPr>
      </w:pPr>
      <w:ins w:id="23520" w:author="shorny" w:date="2014-06-09T18:54:00Z">
        <w:r w:rsidRPr="00D26196">
          <w:rPr>
            <w:sz w:val="18"/>
            <w:rPrChange w:id="23521" w:author="shorny" w:date="2014-06-09T18:55:00Z">
              <w:rPr>
                <w:color w:val="B22222"/>
              </w:rPr>
            </w:rPrChange>
          </w:rPr>
          <w:t xml:space="preserve">  </w:t>
        </w:r>
        <w:r w:rsidRPr="00D26196">
          <w:rPr>
            <w:rStyle w:val="comment1"/>
            <w:sz w:val="18"/>
            <w:rPrChange w:id="23522" w:author="shorny" w:date="2014-06-09T18:55:00Z">
              <w:rPr>
                <w:rStyle w:val="comment1"/>
              </w:rPr>
            </w:rPrChange>
          </w:rPr>
          <w:t>-- create a temporary table to store the expected results</w:t>
        </w:r>
      </w:ins>
    </w:p>
    <w:p w14:paraId="55E0ED0B" w14:textId="77777777" w:rsidR="00D26196" w:rsidRPr="00D26196" w:rsidRDefault="00D26196">
      <w:pPr>
        <w:pStyle w:val="HTMLPreformatted"/>
        <w:divId w:val="2032412305"/>
        <w:rPr>
          <w:ins w:id="23523" w:author="shorny" w:date="2014-06-09T18:54:00Z"/>
          <w:rStyle w:val="comment1"/>
          <w:sz w:val="18"/>
          <w:rPrChange w:id="23524" w:author="shorny" w:date="2014-06-09T18:55:00Z">
            <w:rPr>
              <w:ins w:id="23525" w:author="shorny" w:date="2014-06-09T18:54:00Z"/>
              <w:rStyle w:val="comment1"/>
            </w:rPr>
          </w:rPrChange>
        </w:rPr>
      </w:pPr>
      <w:ins w:id="23526" w:author="shorny" w:date="2014-06-09T18:54:00Z">
        <w:r w:rsidRPr="00D26196">
          <w:rPr>
            <w:sz w:val="18"/>
            <w:rPrChange w:id="23527" w:author="shorny" w:date="2014-06-09T18:55:00Z">
              <w:rPr>
                <w:color w:val="B22222"/>
              </w:rPr>
            </w:rPrChange>
          </w:rPr>
          <w:t xml:space="preserve">  </w:t>
        </w:r>
        <w:r w:rsidRPr="00D26196">
          <w:rPr>
            <w:rStyle w:val="comment1"/>
            <w:sz w:val="18"/>
            <w:rPrChange w:id="23528" w:author="shorny" w:date="2014-06-09T18:55:00Z">
              <w:rPr>
                <w:rStyle w:val="comment1"/>
              </w:rPr>
            </w:rPrChange>
          </w:rPr>
          <w:t>-- three rows, ids 111, 611 and 1011</w:t>
        </w:r>
      </w:ins>
    </w:p>
    <w:p w14:paraId="30F29B29" w14:textId="77777777" w:rsidR="00D26196" w:rsidRPr="00D26196" w:rsidRDefault="00D26196">
      <w:pPr>
        <w:pStyle w:val="HTMLPreformatted"/>
        <w:divId w:val="2032412305"/>
        <w:rPr>
          <w:ins w:id="23529" w:author="shorny" w:date="2014-06-09T18:54:00Z"/>
          <w:sz w:val="18"/>
          <w:rPrChange w:id="23530" w:author="shorny" w:date="2014-06-09T18:55:00Z">
            <w:rPr>
              <w:ins w:id="23531" w:author="shorny" w:date="2014-06-09T18:54:00Z"/>
            </w:rPr>
          </w:rPrChange>
        </w:rPr>
      </w:pPr>
      <w:ins w:id="23532" w:author="shorny" w:date="2014-06-09T18:54:00Z">
        <w:r w:rsidRPr="00D26196">
          <w:rPr>
            <w:sz w:val="18"/>
            <w:rPrChange w:id="23533" w:author="shorny" w:date="2014-06-09T18:55:00Z">
              <w:rPr/>
            </w:rPrChange>
          </w:rPr>
          <w:t xml:space="preserve">  </w:t>
        </w:r>
        <w:r w:rsidRPr="00D26196">
          <w:rPr>
            <w:rStyle w:val="keyword1"/>
            <w:sz w:val="18"/>
            <w:rPrChange w:id="23534" w:author="shorny" w:date="2014-06-09T18:55:00Z">
              <w:rPr>
                <w:rStyle w:val="keyword1"/>
              </w:rPr>
            </w:rPrChange>
          </w:rPr>
          <w:t>CREATE</w:t>
        </w:r>
        <w:r w:rsidRPr="00D26196">
          <w:rPr>
            <w:sz w:val="18"/>
            <w:rPrChange w:id="23535" w:author="shorny" w:date="2014-06-09T18:55:00Z">
              <w:rPr/>
            </w:rPrChange>
          </w:rPr>
          <w:t xml:space="preserve"> </w:t>
        </w:r>
        <w:r w:rsidRPr="00D26196">
          <w:rPr>
            <w:rStyle w:val="keyword1"/>
            <w:sz w:val="18"/>
            <w:rPrChange w:id="23536" w:author="shorny" w:date="2014-06-09T18:55:00Z">
              <w:rPr>
                <w:rStyle w:val="keyword1"/>
              </w:rPr>
            </w:rPrChange>
          </w:rPr>
          <w:t>TEMPORARY</w:t>
        </w:r>
        <w:r w:rsidRPr="00D26196">
          <w:rPr>
            <w:sz w:val="18"/>
            <w:rPrChange w:id="23537" w:author="shorny" w:date="2014-06-09T18:55:00Z">
              <w:rPr/>
            </w:rPrChange>
          </w:rPr>
          <w:t xml:space="preserve"> </w:t>
        </w:r>
        <w:r w:rsidRPr="00D26196">
          <w:rPr>
            <w:rStyle w:val="keyword1"/>
            <w:sz w:val="18"/>
            <w:rPrChange w:id="23538" w:author="shorny" w:date="2014-06-09T18:55:00Z">
              <w:rPr>
                <w:rStyle w:val="keyword1"/>
              </w:rPr>
            </w:rPrChange>
          </w:rPr>
          <w:t>TABLE</w:t>
        </w:r>
        <w:r w:rsidRPr="00D26196">
          <w:rPr>
            <w:sz w:val="18"/>
            <w:rPrChange w:id="23539" w:author="shorny" w:date="2014-06-09T18:55:00Z">
              <w:rPr/>
            </w:rPrChange>
          </w:rPr>
          <w:t xml:space="preserve"> </w:t>
        </w:r>
        <w:r w:rsidRPr="00D26196">
          <w:rPr>
            <w:rStyle w:val="function-name1"/>
            <w:sz w:val="18"/>
            <w:rPrChange w:id="23540" w:author="shorny" w:date="2014-06-09T18:55:00Z">
              <w:rPr>
                <w:rStyle w:val="function-name1"/>
              </w:rPr>
            </w:rPrChange>
          </w:rPr>
          <w:t>utrans_m_expecteds</w:t>
        </w:r>
        <w:r w:rsidRPr="00D26196">
          <w:rPr>
            <w:sz w:val="18"/>
            <w:rPrChange w:id="23541" w:author="shorny" w:date="2014-06-09T18:55:00Z">
              <w:rPr/>
            </w:rPrChange>
          </w:rPr>
          <w:t xml:space="preserve"> (</w:t>
        </w:r>
      </w:ins>
    </w:p>
    <w:p w14:paraId="66373767" w14:textId="77777777" w:rsidR="00D26196" w:rsidRPr="00D26196" w:rsidRDefault="00D26196">
      <w:pPr>
        <w:pStyle w:val="HTMLPreformatted"/>
        <w:divId w:val="2032412305"/>
        <w:rPr>
          <w:ins w:id="23542" w:author="shorny" w:date="2014-06-09T18:54:00Z"/>
          <w:sz w:val="18"/>
          <w:rPrChange w:id="23543" w:author="shorny" w:date="2014-06-09T18:55:00Z">
            <w:rPr>
              <w:ins w:id="23544" w:author="shorny" w:date="2014-06-09T18:54:00Z"/>
            </w:rPr>
          </w:rPrChange>
        </w:rPr>
      </w:pPr>
      <w:ins w:id="23545" w:author="shorny" w:date="2014-06-09T18:54:00Z">
        <w:r w:rsidRPr="00D26196">
          <w:rPr>
            <w:sz w:val="18"/>
            <w:rPrChange w:id="23546" w:author="shorny" w:date="2014-06-09T18:55:00Z">
              <w:rPr/>
            </w:rPrChange>
          </w:rPr>
          <w:t xml:space="preserve">    ApplicationID </w:t>
        </w:r>
        <w:r w:rsidRPr="00D26196">
          <w:rPr>
            <w:rStyle w:val="type1"/>
            <w:sz w:val="18"/>
            <w:rPrChange w:id="23547" w:author="shorny" w:date="2014-06-09T18:55:00Z">
              <w:rPr>
                <w:rStyle w:val="type1"/>
              </w:rPr>
            </w:rPrChange>
          </w:rPr>
          <w:t>int</w:t>
        </w:r>
        <w:r w:rsidRPr="00D26196">
          <w:rPr>
            <w:sz w:val="18"/>
            <w:rPrChange w:id="23548" w:author="shorny" w:date="2014-06-09T18:55:00Z">
              <w:rPr/>
            </w:rPrChange>
          </w:rPr>
          <w:t>(10)</w:t>
        </w:r>
      </w:ins>
    </w:p>
    <w:p w14:paraId="6F555D81" w14:textId="77777777" w:rsidR="00D26196" w:rsidRPr="00D26196" w:rsidRDefault="00D26196">
      <w:pPr>
        <w:pStyle w:val="HTMLPreformatted"/>
        <w:divId w:val="2032412305"/>
        <w:rPr>
          <w:ins w:id="23549" w:author="shorny" w:date="2014-06-09T18:54:00Z"/>
          <w:sz w:val="18"/>
          <w:rPrChange w:id="23550" w:author="shorny" w:date="2014-06-09T18:55:00Z">
            <w:rPr>
              <w:ins w:id="23551" w:author="shorny" w:date="2014-06-09T18:54:00Z"/>
            </w:rPr>
          </w:rPrChange>
        </w:rPr>
      </w:pPr>
      <w:ins w:id="23552" w:author="shorny" w:date="2014-06-09T18:54:00Z">
        <w:r w:rsidRPr="00D26196">
          <w:rPr>
            <w:sz w:val="18"/>
            <w:rPrChange w:id="23553" w:author="shorny" w:date="2014-06-09T18:55:00Z">
              <w:rPr/>
            </w:rPrChange>
          </w:rPr>
          <w:t xml:space="preserve">  ) ;</w:t>
        </w:r>
      </w:ins>
    </w:p>
    <w:p w14:paraId="38F11E11" w14:textId="77777777" w:rsidR="00D26196" w:rsidRPr="00D26196" w:rsidRDefault="00D26196">
      <w:pPr>
        <w:pStyle w:val="HTMLPreformatted"/>
        <w:divId w:val="2032412305"/>
        <w:rPr>
          <w:ins w:id="23554" w:author="shorny" w:date="2014-06-09T18:54:00Z"/>
          <w:sz w:val="18"/>
          <w:rPrChange w:id="23555" w:author="shorny" w:date="2014-06-09T18:55:00Z">
            <w:rPr>
              <w:ins w:id="23556" w:author="shorny" w:date="2014-06-09T18:54:00Z"/>
            </w:rPr>
          </w:rPrChange>
        </w:rPr>
      </w:pPr>
      <w:ins w:id="23557" w:author="shorny" w:date="2014-06-09T18:54:00Z">
        <w:r w:rsidRPr="00D26196">
          <w:rPr>
            <w:sz w:val="18"/>
            <w:rPrChange w:id="23558" w:author="shorny" w:date="2014-06-09T18:55:00Z">
              <w:rPr/>
            </w:rPrChange>
          </w:rPr>
          <w:t xml:space="preserve">  </w:t>
        </w:r>
        <w:r w:rsidRPr="00D26196">
          <w:rPr>
            <w:rStyle w:val="keyword1"/>
            <w:sz w:val="18"/>
            <w:rPrChange w:id="23559" w:author="shorny" w:date="2014-06-09T18:55:00Z">
              <w:rPr>
                <w:rStyle w:val="keyword1"/>
              </w:rPr>
            </w:rPrChange>
          </w:rPr>
          <w:t>INSERT</w:t>
        </w:r>
        <w:r w:rsidRPr="00D26196">
          <w:rPr>
            <w:sz w:val="18"/>
            <w:rPrChange w:id="23560" w:author="shorny" w:date="2014-06-09T18:55:00Z">
              <w:rPr/>
            </w:rPrChange>
          </w:rPr>
          <w:t xml:space="preserve"> </w:t>
        </w:r>
        <w:r w:rsidRPr="00D26196">
          <w:rPr>
            <w:rStyle w:val="keyword1"/>
            <w:sz w:val="18"/>
            <w:rPrChange w:id="23561" w:author="shorny" w:date="2014-06-09T18:55:00Z">
              <w:rPr>
                <w:rStyle w:val="keyword1"/>
              </w:rPr>
            </w:rPrChange>
          </w:rPr>
          <w:t>INTO</w:t>
        </w:r>
        <w:r w:rsidRPr="00D26196">
          <w:rPr>
            <w:sz w:val="18"/>
            <w:rPrChange w:id="23562" w:author="shorny" w:date="2014-06-09T18:55:00Z">
              <w:rPr/>
            </w:rPrChange>
          </w:rPr>
          <w:t xml:space="preserve"> utrans_m_expecteds</w:t>
        </w:r>
      </w:ins>
    </w:p>
    <w:p w14:paraId="151B43ED" w14:textId="77777777" w:rsidR="00D26196" w:rsidRPr="00D26196" w:rsidRDefault="00D26196">
      <w:pPr>
        <w:pStyle w:val="HTMLPreformatted"/>
        <w:divId w:val="2032412305"/>
        <w:rPr>
          <w:ins w:id="23563" w:author="shorny" w:date="2014-06-09T18:54:00Z"/>
          <w:sz w:val="18"/>
          <w:rPrChange w:id="23564" w:author="shorny" w:date="2014-06-09T18:55:00Z">
            <w:rPr>
              <w:ins w:id="23565" w:author="shorny" w:date="2014-06-09T18:54:00Z"/>
            </w:rPr>
          </w:rPrChange>
        </w:rPr>
      </w:pPr>
      <w:ins w:id="23566" w:author="shorny" w:date="2014-06-09T18:54:00Z">
        <w:r w:rsidRPr="00D26196">
          <w:rPr>
            <w:sz w:val="18"/>
            <w:rPrChange w:id="23567" w:author="shorny" w:date="2014-06-09T18:55:00Z">
              <w:rPr/>
            </w:rPrChange>
          </w:rPr>
          <w:t xml:space="preserve">  </w:t>
        </w:r>
        <w:r w:rsidRPr="00D26196">
          <w:rPr>
            <w:rStyle w:val="keyword1"/>
            <w:sz w:val="18"/>
            <w:rPrChange w:id="23568" w:author="shorny" w:date="2014-06-09T18:55:00Z">
              <w:rPr>
                <w:rStyle w:val="keyword1"/>
              </w:rPr>
            </w:rPrChange>
          </w:rPr>
          <w:t>VALUES</w:t>
        </w:r>
        <w:r w:rsidRPr="00D26196">
          <w:rPr>
            <w:sz w:val="18"/>
            <w:rPrChange w:id="23569" w:author="shorny" w:date="2014-06-09T18:55:00Z">
              <w:rPr/>
            </w:rPrChange>
          </w:rPr>
          <w:t xml:space="preserve"> (111), (611), (1011) ;</w:t>
        </w:r>
      </w:ins>
    </w:p>
    <w:p w14:paraId="52099517" w14:textId="77777777" w:rsidR="00D26196" w:rsidRPr="00D26196" w:rsidRDefault="00D26196">
      <w:pPr>
        <w:pStyle w:val="HTMLPreformatted"/>
        <w:divId w:val="2032412305"/>
        <w:rPr>
          <w:ins w:id="23570" w:author="shorny" w:date="2014-06-09T18:54:00Z"/>
          <w:sz w:val="18"/>
          <w:rPrChange w:id="23571" w:author="shorny" w:date="2014-06-09T18:55:00Z">
            <w:rPr>
              <w:ins w:id="23572" w:author="shorny" w:date="2014-06-09T18:54:00Z"/>
            </w:rPr>
          </w:rPrChange>
        </w:rPr>
      </w:pPr>
    </w:p>
    <w:p w14:paraId="54A983D2" w14:textId="77777777" w:rsidR="00D26196" w:rsidRPr="00D26196" w:rsidRDefault="00D26196">
      <w:pPr>
        <w:pStyle w:val="HTMLPreformatted"/>
        <w:divId w:val="2032412305"/>
        <w:rPr>
          <w:ins w:id="23573" w:author="shorny" w:date="2014-06-09T18:54:00Z"/>
          <w:rStyle w:val="comment1"/>
          <w:sz w:val="18"/>
          <w:rPrChange w:id="23574" w:author="shorny" w:date="2014-06-09T18:55:00Z">
            <w:rPr>
              <w:ins w:id="23575" w:author="shorny" w:date="2014-06-09T18:54:00Z"/>
              <w:rStyle w:val="comment1"/>
            </w:rPr>
          </w:rPrChange>
        </w:rPr>
      </w:pPr>
      <w:ins w:id="23576" w:author="shorny" w:date="2014-06-09T18:54:00Z">
        <w:r w:rsidRPr="00D26196">
          <w:rPr>
            <w:sz w:val="18"/>
            <w:rPrChange w:id="23577" w:author="shorny" w:date="2014-06-09T18:55:00Z">
              <w:rPr>
                <w:color w:val="B22222"/>
              </w:rPr>
            </w:rPrChange>
          </w:rPr>
          <w:t xml:space="preserve">  </w:t>
        </w:r>
        <w:r w:rsidRPr="00D26196">
          <w:rPr>
            <w:rStyle w:val="comment1"/>
            <w:sz w:val="18"/>
            <w:rPrChange w:id="23578" w:author="shorny" w:date="2014-06-09T18:55:00Z">
              <w:rPr>
                <w:rStyle w:val="comment1"/>
              </w:rPr>
            </w:rPrChange>
          </w:rPr>
          <w:t>-- create another temporary table that lists the differences between expected</w:t>
        </w:r>
      </w:ins>
    </w:p>
    <w:p w14:paraId="063301C9" w14:textId="77777777" w:rsidR="00D26196" w:rsidRPr="00D26196" w:rsidRDefault="00D26196">
      <w:pPr>
        <w:pStyle w:val="HTMLPreformatted"/>
        <w:divId w:val="2032412305"/>
        <w:rPr>
          <w:ins w:id="23579" w:author="shorny" w:date="2014-06-09T18:54:00Z"/>
          <w:rStyle w:val="comment1"/>
          <w:sz w:val="18"/>
          <w:rPrChange w:id="23580" w:author="shorny" w:date="2014-06-09T18:55:00Z">
            <w:rPr>
              <w:ins w:id="23581" w:author="shorny" w:date="2014-06-09T18:54:00Z"/>
              <w:rStyle w:val="comment1"/>
            </w:rPr>
          </w:rPrChange>
        </w:rPr>
      </w:pPr>
      <w:ins w:id="23582" w:author="shorny" w:date="2014-06-09T18:54:00Z">
        <w:r w:rsidRPr="00D26196">
          <w:rPr>
            <w:sz w:val="18"/>
            <w:rPrChange w:id="23583" w:author="shorny" w:date="2014-06-09T18:55:00Z">
              <w:rPr>
                <w:color w:val="B22222"/>
              </w:rPr>
            </w:rPrChange>
          </w:rPr>
          <w:t xml:space="preserve">  </w:t>
        </w:r>
        <w:r w:rsidRPr="00D26196">
          <w:rPr>
            <w:rStyle w:val="comment1"/>
            <w:sz w:val="18"/>
            <w:rPrChange w:id="23584" w:author="shorny" w:date="2014-06-09T18:55:00Z">
              <w:rPr>
                <w:rStyle w:val="comment1"/>
              </w:rPr>
            </w:rPrChange>
          </w:rPr>
          <w:t>-- results and actuals</w:t>
        </w:r>
      </w:ins>
    </w:p>
    <w:p w14:paraId="6DD81E1C" w14:textId="77777777" w:rsidR="00D26196" w:rsidRPr="00D26196" w:rsidRDefault="00D26196">
      <w:pPr>
        <w:pStyle w:val="HTMLPreformatted"/>
        <w:divId w:val="2032412305"/>
        <w:rPr>
          <w:ins w:id="23585" w:author="shorny" w:date="2014-06-09T18:54:00Z"/>
          <w:sz w:val="18"/>
          <w:rPrChange w:id="23586" w:author="shorny" w:date="2014-06-09T18:55:00Z">
            <w:rPr>
              <w:ins w:id="23587" w:author="shorny" w:date="2014-06-09T18:54:00Z"/>
            </w:rPr>
          </w:rPrChange>
        </w:rPr>
      </w:pPr>
      <w:ins w:id="23588" w:author="shorny" w:date="2014-06-09T18:54:00Z">
        <w:r w:rsidRPr="00D26196">
          <w:rPr>
            <w:sz w:val="18"/>
            <w:rPrChange w:id="23589" w:author="shorny" w:date="2014-06-09T18:55:00Z">
              <w:rPr/>
            </w:rPrChange>
          </w:rPr>
          <w:t xml:space="preserve">  </w:t>
        </w:r>
        <w:r w:rsidRPr="00D26196">
          <w:rPr>
            <w:rStyle w:val="keyword1"/>
            <w:sz w:val="18"/>
            <w:rPrChange w:id="23590" w:author="shorny" w:date="2014-06-09T18:55:00Z">
              <w:rPr>
                <w:rStyle w:val="keyword1"/>
              </w:rPr>
            </w:rPrChange>
          </w:rPr>
          <w:t>CREATE</w:t>
        </w:r>
        <w:r w:rsidRPr="00D26196">
          <w:rPr>
            <w:sz w:val="18"/>
            <w:rPrChange w:id="23591" w:author="shorny" w:date="2014-06-09T18:55:00Z">
              <w:rPr/>
            </w:rPrChange>
          </w:rPr>
          <w:t xml:space="preserve"> </w:t>
        </w:r>
        <w:r w:rsidRPr="00D26196">
          <w:rPr>
            <w:rStyle w:val="keyword1"/>
            <w:sz w:val="18"/>
            <w:rPrChange w:id="23592" w:author="shorny" w:date="2014-06-09T18:55:00Z">
              <w:rPr>
                <w:rStyle w:val="keyword1"/>
              </w:rPr>
            </w:rPrChange>
          </w:rPr>
          <w:t>TEMPORARY</w:t>
        </w:r>
        <w:r w:rsidRPr="00D26196">
          <w:rPr>
            <w:sz w:val="18"/>
            <w:rPrChange w:id="23593" w:author="shorny" w:date="2014-06-09T18:55:00Z">
              <w:rPr/>
            </w:rPrChange>
          </w:rPr>
          <w:t xml:space="preserve"> </w:t>
        </w:r>
        <w:r w:rsidRPr="00D26196">
          <w:rPr>
            <w:rStyle w:val="keyword1"/>
            <w:sz w:val="18"/>
            <w:rPrChange w:id="23594" w:author="shorny" w:date="2014-06-09T18:55:00Z">
              <w:rPr>
                <w:rStyle w:val="keyword1"/>
              </w:rPr>
            </w:rPrChange>
          </w:rPr>
          <w:t>TABLE</w:t>
        </w:r>
        <w:r w:rsidRPr="00D26196">
          <w:rPr>
            <w:sz w:val="18"/>
            <w:rPrChange w:id="23595" w:author="shorny" w:date="2014-06-09T18:55:00Z">
              <w:rPr/>
            </w:rPrChange>
          </w:rPr>
          <w:t xml:space="preserve"> </w:t>
        </w:r>
        <w:r w:rsidRPr="00D26196">
          <w:rPr>
            <w:rStyle w:val="function-name1"/>
            <w:sz w:val="18"/>
            <w:rPrChange w:id="23596" w:author="shorny" w:date="2014-06-09T18:55:00Z">
              <w:rPr>
                <w:rStyle w:val="function-name1"/>
              </w:rPr>
            </w:rPrChange>
          </w:rPr>
          <w:t>utrans_m_problems</w:t>
        </w:r>
      </w:ins>
    </w:p>
    <w:p w14:paraId="17080AD1" w14:textId="77777777" w:rsidR="00D26196" w:rsidRPr="00D26196" w:rsidRDefault="00D26196">
      <w:pPr>
        <w:pStyle w:val="HTMLPreformatted"/>
        <w:divId w:val="2032412305"/>
        <w:rPr>
          <w:ins w:id="23597" w:author="shorny" w:date="2014-06-09T18:54:00Z"/>
          <w:sz w:val="18"/>
          <w:rPrChange w:id="23598" w:author="shorny" w:date="2014-06-09T18:55:00Z">
            <w:rPr>
              <w:ins w:id="23599" w:author="shorny" w:date="2014-06-09T18:54:00Z"/>
            </w:rPr>
          </w:rPrChange>
        </w:rPr>
      </w:pPr>
      <w:ins w:id="23600" w:author="shorny" w:date="2014-06-09T18:54:00Z">
        <w:r w:rsidRPr="00D26196">
          <w:rPr>
            <w:sz w:val="18"/>
            <w:rPrChange w:id="23601" w:author="shorny" w:date="2014-06-09T18:55:00Z">
              <w:rPr/>
            </w:rPrChange>
          </w:rPr>
          <w:t xml:space="preserve">  </w:t>
        </w:r>
        <w:r w:rsidRPr="00D26196">
          <w:rPr>
            <w:rStyle w:val="keyword1"/>
            <w:sz w:val="18"/>
            <w:rPrChange w:id="23602" w:author="shorny" w:date="2014-06-09T18:55:00Z">
              <w:rPr>
                <w:rStyle w:val="keyword1"/>
              </w:rPr>
            </w:rPrChange>
          </w:rPr>
          <w:t>SELECT</w:t>
        </w:r>
        <w:r w:rsidRPr="00D26196">
          <w:rPr>
            <w:sz w:val="18"/>
            <w:rPrChange w:id="23603" w:author="shorny" w:date="2014-06-09T18:55:00Z">
              <w:rPr/>
            </w:rPrChange>
          </w:rPr>
          <w:t xml:space="preserve"> problems.*</w:t>
        </w:r>
      </w:ins>
    </w:p>
    <w:p w14:paraId="2A93A3F5" w14:textId="77777777" w:rsidR="00D26196" w:rsidRPr="00D26196" w:rsidRDefault="00D26196">
      <w:pPr>
        <w:pStyle w:val="HTMLPreformatted"/>
        <w:divId w:val="2032412305"/>
        <w:rPr>
          <w:ins w:id="23604" w:author="shorny" w:date="2014-06-09T18:54:00Z"/>
          <w:sz w:val="18"/>
          <w:rPrChange w:id="23605" w:author="shorny" w:date="2014-06-09T18:55:00Z">
            <w:rPr>
              <w:ins w:id="23606" w:author="shorny" w:date="2014-06-09T18:54:00Z"/>
            </w:rPr>
          </w:rPrChange>
        </w:rPr>
      </w:pPr>
      <w:ins w:id="23607" w:author="shorny" w:date="2014-06-09T18:54:00Z">
        <w:r w:rsidRPr="00D26196">
          <w:rPr>
            <w:sz w:val="18"/>
            <w:rPrChange w:id="23608" w:author="shorny" w:date="2014-06-09T18:55:00Z">
              <w:rPr/>
            </w:rPrChange>
          </w:rPr>
          <w:t xml:space="preserve">  </w:t>
        </w:r>
        <w:r w:rsidRPr="00D26196">
          <w:rPr>
            <w:rStyle w:val="keyword1"/>
            <w:sz w:val="18"/>
            <w:rPrChange w:id="23609" w:author="shorny" w:date="2014-06-09T18:55:00Z">
              <w:rPr>
                <w:rStyle w:val="keyword1"/>
              </w:rPr>
            </w:rPrChange>
          </w:rPr>
          <w:t>FROM</w:t>
        </w:r>
      </w:ins>
    </w:p>
    <w:p w14:paraId="7D05B209" w14:textId="77777777" w:rsidR="00D26196" w:rsidRPr="00D26196" w:rsidRDefault="00D26196">
      <w:pPr>
        <w:pStyle w:val="HTMLPreformatted"/>
        <w:divId w:val="2032412305"/>
        <w:rPr>
          <w:ins w:id="23610" w:author="shorny" w:date="2014-06-09T18:54:00Z"/>
          <w:sz w:val="18"/>
          <w:rPrChange w:id="23611" w:author="shorny" w:date="2014-06-09T18:55:00Z">
            <w:rPr>
              <w:ins w:id="23612" w:author="shorny" w:date="2014-06-09T18:54:00Z"/>
            </w:rPr>
          </w:rPrChange>
        </w:rPr>
      </w:pPr>
      <w:ins w:id="23613" w:author="shorny" w:date="2014-06-09T18:54:00Z">
        <w:r w:rsidRPr="00D26196">
          <w:rPr>
            <w:sz w:val="18"/>
            <w:rPrChange w:id="23614" w:author="shorny" w:date="2014-06-09T18:55:00Z">
              <w:rPr/>
            </w:rPrChange>
          </w:rPr>
          <w:t xml:space="preserve">  (</w:t>
        </w:r>
      </w:ins>
    </w:p>
    <w:p w14:paraId="5E8C00C6" w14:textId="77777777" w:rsidR="00D26196" w:rsidRPr="00D26196" w:rsidRDefault="00D26196">
      <w:pPr>
        <w:pStyle w:val="HTMLPreformatted"/>
        <w:divId w:val="2032412305"/>
        <w:rPr>
          <w:ins w:id="23615" w:author="shorny" w:date="2014-06-09T18:54:00Z"/>
          <w:sz w:val="18"/>
          <w:rPrChange w:id="23616" w:author="shorny" w:date="2014-06-09T18:55:00Z">
            <w:rPr>
              <w:ins w:id="23617" w:author="shorny" w:date="2014-06-09T18:54:00Z"/>
            </w:rPr>
          </w:rPrChange>
        </w:rPr>
      </w:pPr>
      <w:ins w:id="23618" w:author="shorny" w:date="2014-06-09T18:54:00Z">
        <w:r w:rsidRPr="00D26196">
          <w:rPr>
            <w:sz w:val="18"/>
            <w:rPrChange w:id="23619" w:author="shorny" w:date="2014-06-09T18:55:00Z">
              <w:rPr/>
            </w:rPrChange>
          </w:rPr>
          <w:t xml:space="preserve">      </w:t>
        </w:r>
        <w:r w:rsidRPr="00D26196">
          <w:rPr>
            <w:rStyle w:val="keyword1"/>
            <w:sz w:val="18"/>
            <w:rPrChange w:id="23620" w:author="shorny" w:date="2014-06-09T18:55:00Z">
              <w:rPr>
                <w:rStyle w:val="keyword1"/>
              </w:rPr>
            </w:rPrChange>
          </w:rPr>
          <w:t>SELECT</w:t>
        </w:r>
        <w:r w:rsidRPr="00D26196">
          <w:rPr>
            <w:sz w:val="18"/>
            <w:rPrChange w:id="23621" w:author="shorny" w:date="2014-06-09T18:55:00Z">
              <w:rPr/>
            </w:rPrChange>
          </w:rPr>
          <w:t xml:space="preserve"> actuals.*</w:t>
        </w:r>
      </w:ins>
    </w:p>
    <w:p w14:paraId="3C068F5C" w14:textId="77777777" w:rsidR="00D26196" w:rsidRPr="00D26196" w:rsidRDefault="00D26196">
      <w:pPr>
        <w:pStyle w:val="HTMLPreformatted"/>
        <w:divId w:val="2032412305"/>
        <w:rPr>
          <w:ins w:id="23622" w:author="shorny" w:date="2014-06-09T18:54:00Z"/>
          <w:sz w:val="18"/>
          <w:rPrChange w:id="23623" w:author="shorny" w:date="2014-06-09T18:55:00Z">
            <w:rPr>
              <w:ins w:id="23624" w:author="shorny" w:date="2014-06-09T18:54:00Z"/>
            </w:rPr>
          </w:rPrChange>
        </w:rPr>
      </w:pPr>
      <w:ins w:id="23625" w:author="shorny" w:date="2014-06-09T18:54:00Z">
        <w:r w:rsidRPr="00D26196">
          <w:rPr>
            <w:sz w:val="18"/>
            <w:rPrChange w:id="23626" w:author="shorny" w:date="2014-06-09T18:55:00Z">
              <w:rPr/>
            </w:rPrChange>
          </w:rPr>
          <w:t xml:space="preserve">      </w:t>
        </w:r>
        <w:r w:rsidRPr="00D26196">
          <w:rPr>
            <w:rStyle w:val="keyword1"/>
            <w:sz w:val="18"/>
            <w:rPrChange w:id="23627" w:author="shorny" w:date="2014-06-09T18:55:00Z">
              <w:rPr>
                <w:rStyle w:val="keyword1"/>
              </w:rPr>
            </w:rPrChange>
          </w:rPr>
          <w:t>FROM</w:t>
        </w:r>
        <w:r w:rsidRPr="00D26196">
          <w:rPr>
            <w:sz w:val="18"/>
            <w:rPrChange w:id="23628" w:author="shorny" w:date="2014-06-09T18:55:00Z">
              <w:rPr/>
            </w:rPrChange>
          </w:rPr>
          <w:t xml:space="preserve"> utrans_m_actuals actuals</w:t>
        </w:r>
      </w:ins>
    </w:p>
    <w:p w14:paraId="62B697AF" w14:textId="77777777" w:rsidR="00D26196" w:rsidRPr="00D26196" w:rsidRDefault="00D26196">
      <w:pPr>
        <w:pStyle w:val="HTMLPreformatted"/>
        <w:divId w:val="2032412305"/>
        <w:rPr>
          <w:ins w:id="23629" w:author="shorny" w:date="2014-06-09T18:54:00Z"/>
          <w:sz w:val="18"/>
          <w:rPrChange w:id="23630" w:author="shorny" w:date="2014-06-09T18:55:00Z">
            <w:rPr>
              <w:ins w:id="23631" w:author="shorny" w:date="2014-06-09T18:54:00Z"/>
            </w:rPr>
          </w:rPrChange>
        </w:rPr>
      </w:pPr>
      <w:ins w:id="23632" w:author="shorny" w:date="2014-06-09T18:54:00Z">
        <w:r w:rsidRPr="00D26196">
          <w:rPr>
            <w:sz w:val="18"/>
            <w:rPrChange w:id="23633" w:author="shorny" w:date="2014-06-09T18:55:00Z">
              <w:rPr/>
            </w:rPrChange>
          </w:rPr>
          <w:t xml:space="preserve">      </w:t>
        </w:r>
        <w:r w:rsidRPr="00D26196">
          <w:rPr>
            <w:rStyle w:val="keyword1"/>
            <w:sz w:val="18"/>
            <w:rPrChange w:id="23634" w:author="shorny" w:date="2014-06-09T18:55:00Z">
              <w:rPr>
                <w:rStyle w:val="keyword1"/>
              </w:rPr>
            </w:rPrChange>
          </w:rPr>
          <w:t>UNION</w:t>
        </w:r>
        <w:r w:rsidRPr="00D26196">
          <w:rPr>
            <w:sz w:val="18"/>
            <w:rPrChange w:id="23635" w:author="shorny" w:date="2014-06-09T18:55:00Z">
              <w:rPr/>
            </w:rPrChange>
          </w:rPr>
          <w:t xml:space="preserve"> </w:t>
        </w:r>
        <w:r w:rsidRPr="00D26196">
          <w:rPr>
            <w:rStyle w:val="keyword1"/>
            <w:sz w:val="18"/>
            <w:rPrChange w:id="23636" w:author="shorny" w:date="2014-06-09T18:55:00Z">
              <w:rPr>
                <w:rStyle w:val="keyword1"/>
              </w:rPr>
            </w:rPrChange>
          </w:rPr>
          <w:t>ALL</w:t>
        </w:r>
      </w:ins>
    </w:p>
    <w:p w14:paraId="11E5F78F" w14:textId="77777777" w:rsidR="00D26196" w:rsidRPr="00D26196" w:rsidRDefault="00D26196">
      <w:pPr>
        <w:pStyle w:val="HTMLPreformatted"/>
        <w:divId w:val="2032412305"/>
        <w:rPr>
          <w:ins w:id="23637" w:author="shorny" w:date="2014-06-09T18:54:00Z"/>
          <w:sz w:val="18"/>
          <w:rPrChange w:id="23638" w:author="shorny" w:date="2014-06-09T18:55:00Z">
            <w:rPr>
              <w:ins w:id="23639" w:author="shorny" w:date="2014-06-09T18:54:00Z"/>
            </w:rPr>
          </w:rPrChange>
        </w:rPr>
      </w:pPr>
      <w:ins w:id="23640" w:author="shorny" w:date="2014-06-09T18:54:00Z">
        <w:r w:rsidRPr="00D26196">
          <w:rPr>
            <w:sz w:val="18"/>
            <w:rPrChange w:id="23641" w:author="shorny" w:date="2014-06-09T18:55:00Z">
              <w:rPr/>
            </w:rPrChange>
          </w:rPr>
          <w:t xml:space="preserve">      </w:t>
        </w:r>
        <w:r w:rsidRPr="00D26196">
          <w:rPr>
            <w:rStyle w:val="keyword1"/>
            <w:sz w:val="18"/>
            <w:rPrChange w:id="23642" w:author="shorny" w:date="2014-06-09T18:55:00Z">
              <w:rPr>
                <w:rStyle w:val="keyword1"/>
              </w:rPr>
            </w:rPrChange>
          </w:rPr>
          <w:t>SELECT</w:t>
        </w:r>
        <w:r w:rsidRPr="00D26196">
          <w:rPr>
            <w:sz w:val="18"/>
            <w:rPrChange w:id="23643" w:author="shorny" w:date="2014-06-09T18:55:00Z">
              <w:rPr/>
            </w:rPrChange>
          </w:rPr>
          <w:t xml:space="preserve"> expecteds.*</w:t>
        </w:r>
      </w:ins>
    </w:p>
    <w:p w14:paraId="3E56DA67" w14:textId="77777777" w:rsidR="00D26196" w:rsidRPr="00D26196" w:rsidRDefault="00D26196">
      <w:pPr>
        <w:pStyle w:val="HTMLPreformatted"/>
        <w:divId w:val="2032412305"/>
        <w:rPr>
          <w:ins w:id="23644" w:author="shorny" w:date="2014-06-09T18:54:00Z"/>
          <w:sz w:val="18"/>
          <w:rPrChange w:id="23645" w:author="shorny" w:date="2014-06-09T18:55:00Z">
            <w:rPr>
              <w:ins w:id="23646" w:author="shorny" w:date="2014-06-09T18:54:00Z"/>
            </w:rPr>
          </w:rPrChange>
        </w:rPr>
      </w:pPr>
      <w:ins w:id="23647" w:author="shorny" w:date="2014-06-09T18:54:00Z">
        <w:r w:rsidRPr="00D26196">
          <w:rPr>
            <w:sz w:val="18"/>
            <w:rPrChange w:id="23648" w:author="shorny" w:date="2014-06-09T18:55:00Z">
              <w:rPr/>
            </w:rPrChange>
          </w:rPr>
          <w:t xml:space="preserve">      </w:t>
        </w:r>
        <w:r w:rsidRPr="00D26196">
          <w:rPr>
            <w:rStyle w:val="keyword1"/>
            <w:sz w:val="18"/>
            <w:rPrChange w:id="23649" w:author="shorny" w:date="2014-06-09T18:55:00Z">
              <w:rPr>
                <w:rStyle w:val="keyword1"/>
              </w:rPr>
            </w:rPrChange>
          </w:rPr>
          <w:t>FROM</w:t>
        </w:r>
        <w:r w:rsidRPr="00D26196">
          <w:rPr>
            <w:sz w:val="18"/>
            <w:rPrChange w:id="23650" w:author="shorny" w:date="2014-06-09T18:55:00Z">
              <w:rPr/>
            </w:rPrChange>
          </w:rPr>
          <w:t xml:space="preserve"> utrans_m_expecteds expecteds</w:t>
        </w:r>
      </w:ins>
    </w:p>
    <w:p w14:paraId="250576C3" w14:textId="77777777" w:rsidR="00D26196" w:rsidRPr="00D26196" w:rsidRDefault="00D26196">
      <w:pPr>
        <w:pStyle w:val="HTMLPreformatted"/>
        <w:divId w:val="2032412305"/>
        <w:rPr>
          <w:ins w:id="23651" w:author="shorny" w:date="2014-06-09T18:54:00Z"/>
          <w:sz w:val="18"/>
          <w:rPrChange w:id="23652" w:author="shorny" w:date="2014-06-09T18:55:00Z">
            <w:rPr>
              <w:ins w:id="23653" w:author="shorny" w:date="2014-06-09T18:54:00Z"/>
            </w:rPr>
          </w:rPrChange>
        </w:rPr>
      </w:pPr>
      <w:ins w:id="23654" w:author="shorny" w:date="2014-06-09T18:54:00Z">
        <w:r w:rsidRPr="00D26196">
          <w:rPr>
            <w:sz w:val="18"/>
            <w:rPrChange w:id="23655" w:author="shorny" w:date="2014-06-09T18:55:00Z">
              <w:rPr/>
            </w:rPrChange>
          </w:rPr>
          <w:t xml:space="preserve">  )  problems</w:t>
        </w:r>
      </w:ins>
    </w:p>
    <w:p w14:paraId="5DA9EC68" w14:textId="77777777" w:rsidR="00D26196" w:rsidRPr="00D26196" w:rsidRDefault="00D26196">
      <w:pPr>
        <w:pStyle w:val="HTMLPreformatted"/>
        <w:divId w:val="2032412305"/>
        <w:rPr>
          <w:ins w:id="23656" w:author="shorny" w:date="2014-06-09T18:54:00Z"/>
          <w:sz w:val="18"/>
          <w:rPrChange w:id="23657" w:author="shorny" w:date="2014-06-09T18:55:00Z">
            <w:rPr>
              <w:ins w:id="23658" w:author="shorny" w:date="2014-06-09T18:54:00Z"/>
            </w:rPr>
          </w:rPrChange>
        </w:rPr>
      </w:pPr>
      <w:ins w:id="23659" w:author="shorny" w:date="2014-06-09T18:54:00Z">
        <w:r w:rsidRPr="00D26196">
          <w:rPr>
            <w:sz w:val="18"/>
            <w:rPrChange w:id="23660" w:author="shorny" w:date="2014-06-09T18:55:00Z">
              <w:rPr/>
            </w:rPrChange>
          </w:rPr>
          <w:t xml:space="preserve">  </w:t>
        </w:r>
        <w:r w:rsidRPr="00D26196">
          <w:rPr>
            <w:rStyle w:val="keyword1"/>
            <w:sz w:val="18"/>
            <w:rPrChange w:id="23661" w:author="shorny" w:date="2014-06-09T18:55:00Z">
              <w:rPr>
                <w:rStyle w:val="keyword1"/>
              </w:rPr>
            </w:rPrChange>
          </w:rPr>
          <w:t>GROUP</w:t>
        </w:r>
        <w:r w:rsidRPr="00D26196">
          <w:rPr>
            <w:sz w:val="18"/>
            <w:rPrChange w:id="23662" w:author="shorny" w:date="2014-06-09T18:55:00Z">
              <w:rPr/>
            </w:rPrChange>
          </w:rPr>
          <w:t xml:space="preserve"> </w:t>
        </w:r>
        <w:r w:rsidRPr="00D26196">
          <w:rPr>
            <w:rStyle w:val="keyword1"/>
            <w:sz w:val="18"/>
            <w:rPrChange w:id="23663" w:author="shorny" w:date="2014-06-09T18:55:00Z">
              <w:rPr>
                <w:rStyle w:val="keyword1"/>
              </w:rPr>
            </w:rPrChange>
          </w:rPr>
          <w:t>BY</w:t>
        </w:r>
        <w:r w:rsidRPr="00D26196">
          <w:rPr>
            <w:sz w:val="18"/>
            <w:rPrChange w:id="23664" w:author="shorny" w:date="2014-06-09T18:55:00Z">
              <w:rPr/>
            </w:rPrChange>
          </w:rPr>
          <w:t xml:space="preserve"> problems.ApplicationID</w:t>
        </w:r>
      </w:ins>
    </w:p>
    <w:p w14:paraId="5ADF3C41" w14:textId="77777777" w:rsidR="00D26196" w:rsidRPr="00D26196" w:rsidRDefault="00D26196">
      <w:pPr>
        <w:pStyle w:val="HTMLPreformatted"/>
        <w:divId w:val="2032412305"/>
        <w:rPr>
          <w:ins w:id="23665" w:author="shorny" w:date="2014-06-09T18:54:00Z"/>
          <w:sz w:val="18"/>
          <w:rPrChange w:id="23666" w:author="shorny" w:date="2014-06-09T18:55:00Z">
            <w:rPr>
              <w:ins w:id="23667" w:author="shorny" w:date="2014-06-09T18:54:00Z"/>
            </w:rPr>
          </w:rPrChange>
        </w:rPr>
      </w:pPr>
      <w:ins w:id="23668" w:author="shorny" w:date="2014-06-09T18:54:00Z">
        <w:r w:rsidRPr="00D26196">
          <w:rPr>
            <w:sz w:val="18"/>
            <w:rPrChange w:id="23669" w:author="shorny" w:date="2014-06-09T18:55:00Z">
              <w:rPr/>
            </w:rPrChange>
          </w:rPr>
          <w:t xml:space="preserve">  </w:t>
        </w:r>
        <w:r w:rsidRPr="00D26196">
          <w:rPr>
            <w:rStyle w:val="keyword1"/>
            <w:sz w:val="18"/>
            <w:rPrChange w:id="23670" w:author="shorny" w:date="2014-06-09T18:55:00Z">
              <w:rPr>
                <w:rStyle w:val="keyword1"/>
              </w:rPr>
            </w:rPrChange>
          </w:rPr>
          <w:t>HAVING</w:t>
        </w:r>
        <w:r w:rsidRPr="00D26196">
          <w:rPr>
            <w:sz w:val="18"/>
            <w:rPrChange w:id="23671" w:author="shorny" w:date="2014-06-09T18:55:00Z">
              <w:rPr/>
            </w:rPrChange>
          </w:rPr>
          <w:t xml:space="preserve"> </w:t>
        </w:r>
        <w:r w:rsidRPr="00D26196">
          <w:rPr>
            <w:rStyle w:val="builtin1"/>
            <w:sz w:val="18"/>
            <w:rPrChange w:id="23672" w:author="shorny" w:date="2014-06-09T18:55:00Z">
              <w:rPr>
                <w:rStyle w:val="builtin1"/>
              </w:rPr>
            </w:rPrChange>
          </w:rPr>
          <w:t>COUNT</w:t>
        </w:r>
        <w:r w:rsidRPr="00D26196">
          <w:rPr>
            <w:sz w:val="18"/>
            <w:rPrChange w:id="23673" w:author="shorny" w:date="2014-06-09T18:55:00Z">
              <w:rPr/>
            </w:rPrChange>
          </w:rPr>
          <w:t>(*) = 1</w:t>
        </w:r>
      </w:ins>
    </w:p>
    <w:p w14:paraId="411767B9" w14:textId="77777777" w:rsidR="00D26196" w:rsidRPr="00D26196" w:rsidRDefault="00D26196">
      <w:pPr>
        <w:pStyle w:val="HTMLPreformatted"/>
        <w:divId w:val="2032412305"/>
        <w:rPr>
          <w:ins w:id="23674" w:author="shorny" w:date="2014-06-09T18:54:00Z"/>
          <w:sz w:val="18"/>
          <w:rPrChange w:id="23675" w:author="shorny" w:date="2014-06-09T18:55:00Z">
            <w:rPr>
              <w:ins w:id="23676" w:author="shorny" w:date="2014-06-09T18:54:00Z"/>
            </w:rPr>
          </w:rPrChange>
        </w:rPr>
      </w:pPr>
      <w:ins w:id="23677" w:author="shorny" w:date="2014-06-09T18:54:00Z">
        <w:r w:rsidRPr="00D26196">
          <w:rPr>
            <w:sz w:val="18"/>
            <w:rPrChange w:id="23678" w:author="shorny" w:date="2014-06-09T18:55:00Z">
              <w:rPr/>
            </w:rPrChange>
          </w:rPr>
          <w:t xml:space="preserve">  </w:t>
        </w:r>
        <w:r w:rsidRPr="00D26196">
          <w:rPr>
            <w:rStyle w:val="keyword1"/>
            <w:sz w:val="18"/>
            <w:rPrChange w:id="23679" w:author="shorny" w:date="2014-06-09T18:55:00Z">
              <w:rPr>
                <w:rStyle w:val="keyword1"/>
              </w:rPr>
            </w:rPrChange>
          </w:rPr>
          <w:t>ORDER</w:t>
        </w:r>
        <w:r w:rsidRPr="00D26196">
          <w:rPr>
            <w:sz w:val="18"/>
            <w:rPrChange w:id="23680" w:author="shorny" w:date="2014-06-09T18:55:00Z">
              <w:rPr/>
            </w:rPrChange>
          </w:rPr>
          <w:t xml:space="preserve"> </w:t>
        </w:r>
        <w:r w:rsidRPr="00D26196">
          <w:rPr>
            <w:rStyle w:val="keyword1"/>
            <w:sz w:val="18"/>
            <w:rPrChange w:id="23681" w:author="shorny" w:date="2014-06-09T18:55:00Z">
              <w:rPr>
                <w:rStyle w:val="keyword1"/>
              </w:rPr>
            </w:rPrChange>
          </w:rPr>
          <w:t>BY</w:t>
        </w:r>
        <w:r w:rsidRPr="00D26196">
          <w:rPr>
            <w:sz w:val="18"/>
            <w:rPrChange w:id="23682" w:author="shorny" w:date="2014-06-09T18:55:00Z">
              <w:rPr/>
            </w:rPrChange>
          </w:rPr>
          <w:t xml:space="preserve"> problems.ApplicationID ;</w:t>
        </w:r>
      </w:ins>
    </w:p>
    <w:p w14:paraId="39F30371" w14:textId="77777777" w:rsidR="00D26196" w:rsidRPr="00D26196" w:rsidRDefault="00D26196">
      <w:pPr>
        <w:pStyle w:val="HTMLPreformatted"/>
        <w:divId w:val="2032412305"/>
        <w:rPr>
          <w:ins w:id="23683" w:author="shorny" w:date="2014-06-09T18:54:00Z"/>
          <w:sz w:val="18"/>
          <w:rPrChange w:id="23684" w:author="shorny" w:date="2014-06-09T18:55:00Z">
            <w:rPr>
              <w:ins w:id="23685" w:author="shorny" w:date="2014-06-09T18:54:00Z"/>
            </w:rPr>
          </w:rPrChange>
        </w:rPr>
      </w:pPr>
    </w:p>
    <w:p w14:paraId="3AD7DAB8" w14:textId="77777777" w:rsidR="00D26196" w:rsidRPr="00D26196" w:rsidRDefault="00D26196">
      <w:pPr>
        <w:pStyle w:val="HTMLPreformatted"/>
        <w:divId w:val="2032412305"/>
        <w:rPr>
          <w:ins w:id="23686" w:author="shorny" w:date="2014-06-09T18:54:00Z"/>
          <w:rStyle w:val="comment1"/>
          <w:sz w:val="18"/>
          <w:rPrChange w:id="23687" w:author="shorny" w:date="2014-06-09T18:55:00Z">
            <w:rPr>
              <w:ins w:id="23688" w:author="shorny" w:date="2014-06-09T18:54:00Z"/>
              <w:rStyle w:val="comment1"/>
            </w:rPr>
          </w:rPrChange>
        </w:rPr>
      </w:pPr>
      <w:ins w:id="23689" w:author="shorny" w:date="2014-06-09T18:54:00Z">
        <w:r w:rsidRPr="00D26196">
          <w:rPr>
            <w:sz w:val="18"/>
            <w:rPrChange w:id="23690" w:author="shorny" w:date="2014-06-09T18:55:00Z">
              <w:rPr>
                <w:color w:val="B22222"/>
              </w:rPr>
            </w:rPrChange>
          </w:rPr>
          <w:t xml:space="preserve">  </w:t>
        </w:r>
        <w:r w:rsidRPr="00D26196">
          <w:rPr>
            <w:rStyle w:val="comment1"/>
            <w:sz w:val="18"/>
            <w:rPrChange w:id="23691" w:author="shorny" w:date="2014-06-09T18:55:00Z">
              <w:rPr>
                <w:rStyle w:val="comment1"/>
              </w:rPr>
            </w:rPrChange>
          </w:rPr>
          <w:t>-- report an error if the 'problems' table isn't empty</w:t>
        </w:r>
      </w:ins>
    </w:p>
    <w:p w14:paraId="05EEA86D" w14:textId="77777777" w:rsidR="00D26196" w:rsidRPr="00D26196" w:rsidRDefault="00D26196">
      <w:pPr>
        <w:pStyle w:val="HTMLPreformatted"/>
        <w:divId w:val="2032412305"/>
        <w:rPr>
          <w:ins w:id="23692" w:author="shorny" w:date="2014-06-09T18:54:00Z"/>
          <w:sz w:val="18"/>
          <w:rPrChange w:id="23693" w:author="shorny" w:date="2014-06-09T18:55:00Z">
            <w:rPr>
              <w:ins w:id="23694" w:author="shorny" w:date="2014-06-09T18:54:00Z"/>
            </w:rPr>
          </w:rPrChange>
        </w:rPr>
      </w:pPr>
      <w:ins w:id="23695" w:author="shorny" w:date="2014-06-09T18:54:00Z">
        <w:r w:rsidRPr="00D26196">
          <w:rPr>
            <w:sz w:val="18"/>
            <w:rPrChange w:id="23696" w:author="shorny" w:date="2014-06-09T18:55:00Z">
              <w:rPr/>
            </w:rPrChange>
          </w:rPr>
          <w:t xml:space="preserve">  </w:t>
        </w:r>
        <w:r w:rsidRPr="00D26196">
          <w:rPr>
            <w:rStyle w:val="keyword1"/>
            <w:sz w:val="18"/>
            <w:rPrChange w:id="23697" w:author="shorny" w:date="2014-06-09T18:55:00Z">
              <w:rPr>
                <w:rStyle w:val="keyword1"/>
              </w:rPr>
            </w:rPrChange>
          </w:rPr>
          <w:t>CALL</w:t>
        </w:r>
        <w:r w:rsidRPr="00D26196">
          <w:rPr>
            <w:sz w:val="18"/>
            <w:rPrChange w:id="23698" w:author="shorny" w:date="2014-06-09T18:55:00Z">
              <w:rPr/>
            </w:rPrChange>
          </w:rPr>
          <w:t xml:space="preserve"> stk_unit.assert_table_empty( </w:t>
        </w:r>
      </w:ins>
    </w:p>
    <w:p w14:paraId="2FC0206F" w14:textId="77777777" w:rsidR="00D26196" w:rsidRPr="00D26196" w:rsidRDefault="00D26196">
      <w:pPr>
        <w:pStyle w:val="HTMLPreformatted"/>
        <w:divId w:val="2032412305"/>
        <w:rPr>
          <w:ins w:id="23699" w:author="shorny" w:date="2014-06-09T18:54:00Z"/>
          <w:sz w:val="18"/>
          <w:rPrChange w:id="23700" w:author="shorny" w:date="2014-06-09T18:55:00Z">
            <w:rPr>
              <w:ins w:id="23701" w:author="shorny" w:date="2014-06-09T18:54:00Z"/>
            </w:rPr>
          </w:rPrChange>
        </w:rPr>
      </w:pPr>
      <w:ins w:id="23702" w:author="shorny" w:date="2014-06-09T18:54:00Z">
        <w:r w:rsidRPr="00D26196">
          <w:rPr>
            <w:sz w:val="18"/>
            <w:rPrChange w:id="23703" w:author="shorny" w:date="2014-06-09T18:55:00Z">
              <w:rPr/>
            </w:rPrChange>
          </w:rPr>
          <w:t xml:space="preserve">    DATABASE(),</w:t>
        </w:r>
      </w:ins>
    </w:p>
    <w:p w14:paraId="78A91D0F" w14:textId="77777777" w:rsidR="00D26196" w:rsidRPr="00D26196" w:rsidRDefault="00D26196">
      <w:pPr>
        <w:pStyle w:val="HTMLPreformatted"/>
        <w:divId w:val="2032412305"/>
        <w:rPr>
          <w:ins w:id="23704" w:author="shorny" w:date="2014-06-09T18:54:00Z"/>
          <w:sz w:val="18"/>
          <w:rPrChange w:id="23705" w:author="shorny" w:date="2014-06-09T18:55:00Z">
            <w:rPr>
              <w:ins w:id="23706" w:author="shorny" w:date="2014-06-09T18:54:00Z"/>
            </w:rPr>
          </w:rPrChange>
        </w:rPr>
      </w:pPr>
      <w:ins w:id="23707" w:author="shorny" w:date="2014-06-09T18:54:00Z">
        <w:r w:rsidRPr="00D26196">
          <w:rPr>
            <w:sz w:val="18"/>
            <w:rPrChange w:id="23708" w:author="shorny" w:date="2014-06-09T18:55:00Z">
              <w:rPr/>
            </w:rPrChange>
          </w:rPr>
          <w:t xml:space="preserve">    </w:t>
        </w:r>
        <w:r w:rsidRPr="00D26196">
          <w:rPr>
            <w:rStyle w:val="string1"/>
            <w:sz w:val="18"/>
            <w:rPrChange w:id="23709" w:author="shorny" w:date="2014-06-09T18:55:00Z">
              <w:rPr>
                <w:rStyle w:val="string1"/>
              </w:rPr>
            </w:rPrChange>
          </w:rPr>
          <w:t>'utrans_m_problems'</w:t>
        </w:r>
        <w:r w:rsidRPr="00D26196">
          <w:rPr>
            <w:sz w:val="18"/>
            <w:rPrChange w:id="23710" w:author="shorny" w:date="2014-06-09T18:55:00Z">
              <w:rPr/>
            </w:rPrChange>
          </w:rPr>
          <w:t xml:space="preserve">, </w:t>
        </w:r>
      </w:ins>
    </w:p>
    <w:p w14:paraId="0ACCC762" w14:textId="77777777" w:rsidR="00D26196" w:rsidRPr="00D26196" w:rsidRDefault="00D26196">
      <w:pPr>
        <w:pStyle w:val="HTMLPreformatted"/>
        <w:divId w:val="2032412305"/>
        <w:rPr>
          <w:ins w:id="23711" w:author="shorny" w:date="2014-06-09T18:54:00Z"/>
          <w:sz w:val="18"/>
          <w:rPrChange w:id="23712" w:author="shorny" w:date="2014-06-09T18:55:00Z">
            <w:rPr>
              <w:ins w:id="23713" w:author="shorny" w:date="2014-06-09T18:54:00Z"/>
            </w:rPr>
          </w:rPrChange>
        </w:rPr>
      </w:pPr>
      <w:ins w:id="23714" w:author="shorny" w:date="2014-06-09T18:54:00Z">
        <w:r w:rsidRPr="00D26196">
          <w:rPr>
            <w:sz w:val="18"/>
            <w:rPrChange w:id="23715" w:author="shorny" w:date="2014-06-09T18:55:00Z">
              <w:rPr/>
            </w:rPrChange>
          </w:rPr>
          <w:t xml:space="preserve">    </w:t>
        </w:r>
        <w:r w:rsidRPr="00D26196">
          <w:rPr>
            <w:rStyle w:val="string1"/>
            <w:sz w:val="18"/>
            <w:rPrChange w:id="23716" w:author="shorny" w:date="2014-06-09T18:55:00Z">
              <w:rPr>
                <w:rStyle w:val="string1"/>
              </w:rPr>
            </w:rPrChange>
          </w:rPr>
          <w:t>'Incorrect results'</w:t>
        </w:r>
        <w:r w:rsidRPr="00D26196">
          <w:rPr>
            <w:sz w:val="18"/>
            <w:rPrChange w:id="23717" w:author="shorny" w:date="2014-06-09T18:55:00Z">
              <w:rPr/>
            </w:rPrChange>
          </w:rPr>
          <w:t xml:space="preserve">) ; </w:t>
        </w:r>
      </w:ins>
    </w:p>
    <w:p w14:paraId="6D09A289" w14:textId="77777777" w:rsidR="00D26196" w:rsidRPr="00D26196" w:rsidRDefault="00D26196">
      <w:pPr>
        <w:pStyle w:val="HTMLPreformatted"/>
        <w:divId w:val="2032412305"/>
        <w:rPr>
          <w:ins w:id="23718" w:author="shorny" w:date="2014-06-09T18:54:00Z"/>
          <w:sz w:val="18"/>
          <w:rPrChange w:id="23719" w:author="shorny" w:date="2014-06-09T18:55:00Z">
            <w:rPr>
              <w:ins w:id="23720" w:author="shorny" w:date="2014-06-09T18:54:00Z"/>
            </w:rPr>
          </w:rPrChange>
        </w:rPr>
      </w:pPr>
    </w:p>
    <w:p w14:paraId="25AD5ADB" w14:textId="77777777" w:rsidR="00D26196" w:rsidRPr="00D26196" w:rsidRDefault="00D26196">
      <w:pPr>
        <w:pStyle w:val="HTMLPreformatted"/>
        <w:divId w:val="2032412305"/>
        <w:rPr>
          <w:ins w:id="23721" w:author="shorny" w:date="2014-06-09T18:54:00Z"/>
          <w:sz w:val="18"/>
          <w:rPrChange w:id="23722" w:author="shorny" w:date="2014-06-09T18:55:00Z">
            <w:rPr>
              <w:ins w:id="23723" w:author="shorny" w:date="2014-06-09T18:54:00Z"/>
            </w:rPr>
          </w:rPrChange>
        </w:rPr>
      </w:pPr>
      <w:ins w:id="23724" w:author="shorny" w:date="2014-06-09T18:54:00Z">
        <w:r w:rsidRPr="00D26196">
          <w:rPr>
            <w:sz w:val="18"/>
            <w:rPrChange w:id="23725" w:author="shorny" w:date="2014-06-09T18:55:00Z">
              <w:rPr/>
            </w:rPrChange>
          </w:rPr>
          <w:t xml:space="preserve">  </w:t>
        </w:r>
        <w:r w:rsidRPr="00D26196">
          <w:rPr>
            <w:rStyle w:val="keyword1"/>
            <w:sz w:val="18"/>
            <w:rPrChange w:id="23726" w:author="shorny" w:date="2014-06-09T18:55:00Z">
              <w:rPr>
                <w:rStyle w:val="keyword1"/>
              </w:rPr>
            </w:rPrChange>
          </w:rPr>
          <w:t>DROP</w:t>
        </w:r>
        <w:r w:rsidRPr="00D26196">
          <w:rPr>
            <w:sz w:val="18"/>
            <w:rPrChange w:id="23727" w:author="shorny" w:date="2014-06-09T18:55:00Z">
              <w:rPr/>
            </w:rPrChange>
          </w:rPr>
          <w:t xml:space="preserve"> </w:t>
        </w:r>
        <w:r w:rsidRPr="00D26196">
          <w:rPr>
            <w:rStyle w:val="keyword1"/>
            <w:sz w:val="18"/>
            <w:rPrChange w:id="23728" w:author="shorny" w:date="2014-06-09T18:55:00Z">
              <w:rPr>
                <w:rStyle w:val="keyword1"/>
              </w:rPr>
            </w:rPrChange>
          </w:rPr>
          <w:t>TABLE</w:t>
        </w:r>
        <w:r w:rsidRPr="00D26196">
          <w:rPr>
            <w:sz w:val="18"/>
            <w:rPrChange w:id="23729" w:author="shorny" w:date="2014-06-09T18:55:00Z">
              <w:rPr/>
            </w:rPrChange>
          </w:rPr>
          <w:t xml:space="preserve"> </w:t>
        </w:r>
        <w:r w:rsidRPr="00D26196">
          <w:rPr>
            <w:rStyle w:val="function-name1"/>
            <w:sz w:val="18"/>
            <w:rPrChange w:id="23730" w:author="shorny" w:date="2014-06-09T18:55:00Z">
              <w:rPr>
                <w:rStyle w:val="function-name1"/>
              </w:rPr>
            </w:rPrChange>
          </w:rPr>
          <w:t>utrans_m_expecteds</w:t>
        </w:r>
        <w:r w:rsidRPr="00D26196">
          <w:rPr>
            <w:sz w:val="18"/>
            <w:rPrChange w:id="23731" w:author="shorny" w:date="2014-06-09T18:55:00Z">
              <w:rPr/>
            </w:rPrChange>
          </w:rPr>
          <w:t xml:space="preserve"> ;</w:t>
        </w:r>
      </w:ins>
    </w:p>
    <w:p w14:paraId="06834B6B" w14:textId="77777777" w:rsidR="00D26196" w:rsidRPr="00D26196" w:rsidRDefault="00D26196">
      <w:pPr>
        <w:pStyle w:val="HTMLPreformatted"/>
        <w:divId w:val="2032412305"/>
        <w:rPr>
          <w:ins w:id="23732" w:author="shorny" w:date="2014-06-09T18:54:00Z"/>
          <w:sz w:val="18"/>
          <w:rPrChange w:id="23733" w:author="shorny" w:date="2014-06-09T18:55:00Z">
            <w:rPr>
              <w:ins w:id="23734" w:author="shorny" w:date="2014-06-09T18:54:00Z"/>
            </w:rPr>
          </w:rPrChange>
        </w:rPr>
      </w:pPr>
      <w:ins w:id="23735" w:author="shorny" w:date="2014-06-09T18:54:00Z">
        <w:r w:rsidRPr="00D26196">
          <w:rPr>
            <w:sz w:val="18"/>
            <w:rPrChange w:id="23736" w:author="shorny" w:date="2014-06-09T18:55:00Z">
              <w:rPr/>
            </w:rPrChange>
          </w:rPr>
          <w:t xml:space="preserve">  </w:t>
        </w:r>
        <w:r w:rsidRPr="00D26196">
          <w:rPr>
            <w:rStyle w:val="keyword1"/>
            <w:sz w:val="18"/>
            <w:rPrChange w:id="23737" w:author="shorny" w:date="2014-06-09T18:55:00Z">
              <w:rPr>
                <w:rStyle w:val="keyword1"/>
              </w:rPr>
            </w:rPrChange>
          </w:rPr>
          <w:t>DROP</w:t>
        </w:r>
        <w:r w:rsidRPr="00D26196">
          <w:rPr>
            <w:sz w:val="18"/>
            <w:rPrChange w:id="23738" w:author="shorny" w:date="2014-06-09T18:55:00Z">
              <w:rPr/>
            </w:rPrChange>
          </w:rPr>
          <w:t xml:space="preserve"> </w:t>
        </w:r>
        <w:r w:rsidRPr="00D26196">
          <w:rPr>
            <w:rStyle w:val="keyword1"/>
            <w:sz w:val="18"/>
            <w:rPrChange w:id="23739" w:author="shorny" w:date="2014-06-09T18:55:00Z">
              <w:rPr>
                <w:rStyle w:val="keyword1"/>
              </w:rPr>
            </w:rPrChange>
          </w:rPr>
          <w:t>TABLE</w:t>
        </w:r>
        <w:r w:rsidRPr="00D26196">
          <w:rPr>
            <w:sz w:val="18"/>
            <w:rPrChange w:id="23740" w:author="shorny" w:date="2014-06-09T18:55:00Z">
              <w:rPr/>
            </w:rPrChange>
          </w:rPr>
          <w:t xml:space="preserve"> </w:t>
        </w:r>
        <w:r w:rsidRPr="00D26196">
          <w:rPr>
            <w:rStyle w:val="function-name1"/>
            <w:sz w:val="18"/>
            <w:rPrChange w:id="23741" w:author="shorny" w:date="2014-06-09T18:55:00Z">
              <w:rPr>
                <w:rStyle w:val="function-name1"/>
              </w:rPr>
            </w:rPrChange>
          </w:rPr>
          <w:t>utrans_m_actuals</w:t>
        </w:r>
        <w:r w:rsidRPr="00D26196">
          <w:rPr>
            <w:sz w:val="18"/>
            <w:rPrChange w:id="23742" w:author="shorny" w:date="2014-06-09T18:55:00Z">
              <w:rPr/>
            </w:rPrChange>
          </w:rPr>
          <w:t xml:space="preserve"> ;</w:t>
        </w:r>
      </w:ins>
    </w:p>
    <w:p w14:paraId="75F102C3" w14:textId="77777777" w:rsidR="00D26196" w:rsidRPr="00D26196" w:rsidRDefault="00D26196">
      <w:pPr>
        <w:pStyle w:val="HTMLPreformatted"/>
        <w:divId w:val="2032412305"/>
        <w:rPr>
          <w:ins w:id="23743" w:author="shorny" w:date="2014-06-09T18:54:00Z"/>
          <w:sz w:val="18"/>
          <w:rPrChange w:id="23744" w:author="shorny" w:date="2014-06-09T18:55:00Z">
            <w:rPr>
              <w:ins w:id="23745" w:author="shorny" w:date="2014-06-09T18:54:00Z"/>
            </w:rPr>
          </w:rPrChange>
        </w:rPr>
      </w:pPr>
      <w:ins w:id="23746" w:author="shorny" w:date="2014-06-09T18:54:00Z">
        <w:r w:rsidRPr="00D26196">
          <w:rPr>
            <w:sz w:val="18"/>
            <w:rPrChange w:id="23747" w:author="shorny" w:date="2014-06-09T18:55:00Z">
              <w:rPr/>
            </w:rPrChange>
          </w:rPr>
          <w:t xml:space="preserve">  </w:t>
        </w:r>
        <w:r w:rsidRPr="00D26196">
          <w:rPr>
            <w:rStyle w:val="keyword1"/>
            <w:sz w:val="18"/>
            <w:rPrChange w:id="23748" w:author="shorny" w:date="2014-06-09T18:55:00Z">
              <w:rPr>
                <w:rStyle w:val="keyword1"/>
              </w:rPr>
            </w:rPrChange>
          </w:rPr>
          <w:t>DROP</w:t>
        </w:r>
        <w:r w:rsidRPr="00D26196">
          <w:rPr>
            <w:sz w:val="18"/>
            <w:rPrChange w:id="23749" w:author="shorny" w:date="2014-06-09T18:55:00Z">
              <w:rPr/>
            </w:rPrChange>
          </w:rPr>
          <w:t xml:space="preserve"> </w:t>
        </w:r>
        <w:r w:rsidRPr="00D26196">
          <w:rPr>
            <w:rStyle w:val="keyword1"/>
            <w:sz w:val="18"/>
            <w:rPrChange w:id="23750" w:author="shorny" w:date="2014-06-09T18:55:00Z">
              <w:rPr>
                <w:rStyle w:val="keyword1"/>
              </w:rPr>
            </w:rPrChange>
          </w:rPr>
          <w:t>TABLE</w:t>
        </w:r>
        <w:r w:rsidRPr="00D26196">
          <w:rPr>
            <w:sz w:val="18"/>
            <w:rPrChange w:id="23751" w:author="shorny" w:date="2014-06-09T18:55:00Z">
              <w:rPr/>
            </w:rPrChange>
          </w:rPr>
          <w:t xml:space="preserve"> </w:t>
        </w:r>
        <w:r w:rsidRPr="00D26196">
          <w:rPr>
            <w:rStyle w:val="function-name1"/>
            <w:sz w:val="18"/>
            <w:rPrChange w:id="23752" w:author="shorny" w:date="2014-06-09T18:55:00Z">
              <w:rPr>
                <w:rStyle w:val="function-name1"/>
              </w:rPr>
            </w:rPrChange>
          </w:rPr>
          <w:t>utrans_m_problems</w:t>
        </w:r>
        <w:r w:rsidRPr="00D26196">
          <w:rPr>
            <w:sz w:val="18"/>
            <w:rPrChange w:id="23753" w:author="shorny" w:date="2014-06-09T18:55:00Z">
              <w:rPr/>
            </w:rPrChange>
          </w:rPr>
          <w:t xml:space="preserve"> ;</w:t>
        </w:r>
      </w:ins>
    </w:p>
    <w:p w14:paraId="3A03EA34" w14:textId="77777777" w:rsidR="00D26196" w:rsidRPr="00D26196" w:rsidRDefault="00D26196">
      <w:pPr>
        <w:pStyle w:val="HTMLPreformatted"/>
        <w:divId w:val="2032412305"/>
        <w:rPr>
          <w:ins w:id="23754" w:author="shorny" w:date="2014-06-09T18:54:00Z"/>
          <w:sz w:val="18"/>
          <w:rPrChange w:id="23755" w:author="shorny" w:date="2014-06-09T18:55:00Z">
            <w:rPr>
              <w:ins w:id="23756" w:author="shorny" w:date="2014-06-09T18:54:00Z"/>
            </w:rPr>
          </w:rPrChange>
        </w:rPr>
      </w:pPr>
    </w:p>
    <w:p w14:paraId="433C8E01" w14:textId="77777777" w:rsidR="00D26196" w:rsidRPr="00D26196" w:rsidRDefault="00D26196">
      <w:pPr>
        <w:pStyle w:val="HTMLPreformatted"/>
        <w:divId w:val="2032412305"/>
        <w:rPr>
          <w:ins w:id="23757" w:author="shorny" w:date="2014-06-09T18:54:00Z"/>
          <w:sz w:val="18"/>
          <w:rPrChange w:id="23758" w:author="shorny" w:date="2014-06-09T18:55:00Z">
            <w:rPr>
              <w:ins w:id="23759" w:author="shorny" w:date="2014-06-09T18:54:00Z"/>
            </w:rPr>
          </w:rPrChange>
        </w:rPr>
      </w:pPr>
      <w:ins w:id="23760" w:author="shorny" w:date="2014-06-09T18:54:00Z">
        <w:r w:rsidRPr="00D26196">
          <w:rPr>
            <w:rStyle w:val="keyword1"/>
            <w:sz w:val="18"/>
            <w:rPrChange w:id="23761" w:author="shorny" w:date="2014-06-09T18:55:00Z">
              <w:rPr>
                <w:rStyle w:val="keyword1"/>
              </w:rPr>
            </w:rPrChange>
          </w:rPr>
          <w:t>END</w:t>
        </w:r>
        <w:r w:rsidRPr="00D26196">
          <w:rPr>
            <w:sz w:val="18"/>
            <w:rPrChange w:id="23762" w:author="shorny" w:date="2014-06-09T18:55:00Z">
              <w:rPr/>
            </w:rPrChange>
          </w:rPr>
          <w:t xml:space="preserve"> $$</w:t>
        </w:r>
      </w:ins>
    </w:p>
    <w:p w14:paraId="05209049" w14:textId="77777777" w:rsidR="00D26196" w:rsidRPr="00D26196" w:rsidRDefault="00D26196">
      <w:pPr>
        <w:pStyle w:val="HTMLPreformatted"/>
        <w:divId w:val="2032412305"/>
        <w:rPr>
          <w:ins w:id="23763" w:author="shorny" w:date="2014-06-09T18:54:00Z"/>
          <w:sz w:val="18"/>
          <w:rPrChange w:id="23764" w:author="shorny" w:date="2014-06-09T18:55:00Z">
            <w:rPr>
              <w:ins w:id="23765" w:author="shorny" w:date="2014-06-09T18:54:00Z"/>
            </w:rPr>
          </w:rPrChange>
        </w:rPr>
      </w:pPr>
    </w:p>
    <w:p w14:paraId="4D4C04C7" w14:textId="77777777" w:rsidR="00D26196" w:rsidRPr="00D26196" w:rsidRDefault="00D26196">
      <w:pPr>
        <w:pStyle w:val="HTMLPreformatted"/>
        <w:divId w:val="2032412305"/>
        <w:rPr>
          <w:ins w:id="23766" w:author="shorny" w:date="2014-06-09T18:54:00Z"/>
          <w:rStyle w:val="comment1"/>
          <w:sz w:val="18"/>
          <w:rPrChange w:id="23767" w:author="shorny" w:date="2014-06-09T18:55:00Z">
            <w:rPr>
              <w:ins w:id="23768" w:author="shorny" w:date="2014-06-09T18:54:00Z"/>
              <w:rStyle w:val="comment1"/>
            </w:rPr>
          </w:rPrChange>
        </w:rPr>
      </w:pPr>
      <w:ins w:id="23769" w:author="shorny" w:date="2014-06-09T18:54:00Z">
        <w:r w:rsidRPr="00D26196">
          <w:rPr>
            <w:rStyle w:val="comment1"/>
            <w:sz w:val="18"/>
            <w:rPrChange w:id="23770" w:author="shorny" w:date="2014-06-09T18:55:00Z">
              <w:rPr>
                <w:rStyle w:val="comment1"/>
              </w:rPr>
            </w:rPrChange>
          </w:rPr>
          <w:t>-- -----------------------------------------------------------------------------</w:t>
        </w:r>
      </w:ins>
    </w:p>
    <w:p w14:paraId="78603256" w14:textId="77777777" w:rsidR="00D26196" w:rsidRPr="00D26196" w:rsidRDefault="00D26196">
      <w:pPr>
        <w:pStyle w:val="HTMLPreformatted"/>
        <w:divId w:val="2032412305"/>
        <w:rPr>
          <w:ins w:id="23771" w:author="shorny" w:date="2014-06-09T18:54:00Z"/>
          <w:rStyle w:val="comment1"/>
          <w:sz w:val="18"/>
          <w:rPrChange w:id="23772" w:author="shorny" w:date="2014-06-09T18:55:00Z">
            <w:rPr>
              <w:ins w:id="23773" w:author="shorny" w:date="2014-06-09T18:54:00Z"/>
              <w:rStyle w:val="comment1"/>
            </w:rPr>
          </w:rPrChange>
        </w:rPr>
      </w:pPr>
      <w:ins w:id="23774" w:author="shorny" w:date="2014-06-09T18:54:00Z">
        <w:r w:rsidRPr="00D26196">
          <w:rPr>
            <w:rStyle w:val="comment1"/>
            <w:sz w:val="18"/>
            <w:rPrChange w:id="23775" w:author="shorny" w:date="2014-06-09T18:55:00Z">
              <w:rPr>
                <w:rStyle w:val="comment1"/>
              </w:rPr>
            </w:rPrChange>
          </w:rPr>
          <w:t>-- o) Update the status of an application</w:t>
        </w:r>
      </w:ins>
    </w:p>
    <w:p w14:paraId="1D780A9A" w14:textId="77777777" w:rsidR="00D26196" w:rsidRPr="00D26196" w:rsidRDefault="00D26196">
      <w:pPr>
        <w:pStyle w:val="HTMLPreformatted"/>
        <w:divId w:val="2032412305"/>
        <w:rPr>
          <w:ins w:id="23776" w:author="shorny" w:date="2014-06-09T18:54:00Z"/>
          <w:sz w:val="18"/>
          <w:rPrChange w:id="23777" w:author="shorny" w:date="2014-06-09T18:55:00Z">
            <w:rPr>
              <w:ins w:id="23778" w:author="shorny" w:date="2014-06-09T18:54:00Z"/>
            </w:rPr>
          </w:rPrChange>
        </w:rPr>
      </w:pPr>
      <w:ins w:id="23779" w:author="shorny" w:date="2014-06-09T18:54:00Z">
        <w:r w:rsidRPr="00D26196">
          <w:rPr>
            <w:rStyle w:val="keyword1"/>
            <w:sz w:val="18"/>
            <w:rPrChange w:id="23780" w:author="shorny" w:date="2014-06-09T18:55:00Z">
              <w:rPr>
                <w:rStyle w:val="keyword1"/>
              </w:rPr>
            </w:rPrChange>
          </w:rPr>
          <w:t>CREATE</w:t>
        </w:r>
        <w:r w:rsidRPr="00D26196">
          <w:rPr>
            <w:sz w:val="18"/>
            <w:rPrChange w:id="23781" w:author="shorny" w:date="2014-06-09T18:55:00Z">
              <w:rPr/>
            </w:rPrChange>
          </w:rPr>
          <w:t xml:space="preserve"> </w:t>
        </w:r>
        <w:r w:rsidRPr="00D26196">
          <w:rPr>
            <w:rStyle w:val="keyword1"/>
            <w:sz w:val="18"/>
            <w:rPrChange w:id="23782" w:author="shorny" w:date="2014-06-09T18:55:00Z">
              <w:rPr>
                <w:rStyle w:val="keyword1"/>
              </w:rPr>
            </w:rPrChange>
          </w:rPr>
          <w:t>PROCEDURE</w:t>
        </w:r>
        <w:r w:rsidRPr="00D26196">
          <w:rPr>
            <w:sz w:val="18"/>
            <w:rPrChange w:id="23783" w:author="shorny" w:date="2014-06-09T18:55:00Z">
              <w:rPr/>
            </w:rPrChange>
          </w:rPr>
          <w:t xml:space="preserve"> </w:t>
        </w:r>
        <w:r w:rsidRPr="00D26196">
          <w:rPr>
            <w:rStyle w:val="function-name1"/>
            <w:sz w:val="18"/>
            <w:rPrChange w:id="23784" w:author="shorny" w:date="2014-06-09T18:55:00Z">
              <w:rPr>
                <w:rStyle w:val="function-name1"/>
              </w:rPr>
            </w:rPrChange>
          </w:rPr>
          <w:t>test_utrans_o</w:t>
        </w:r>
        <w:r w:rsidRPr="00D26196">
          <w:rPr>
            <w:sz w:val="18"/>
            <w:rPrChange w:id="23785" w:author="shorny" w:date="2014-06-09T18:55:00Z">
              <w:rPr/>
            </w:rPrChange>
          </w:rPr>
          <w:t xml:space="preserve">() </w:t>
        </w:r>
      </w:ins>
    </w:p>
    <w:p w14:paraId="213B6514" w14:textId="77777777" w:rsidR="00D26196" w:rsidRPr="00D26196" w:rsidRDefault="00D26196">
      <w:pPr>
        <w:pStyle w:val="HTMLPreformatted"/>
        <w:divId w:val="2032412305"/>
        <w:rPr>
          <w:ins w:id="23786" w:author="shorny" w:date="2014-06-09T18:54:00Z"/>
          <w:sz w:val="18"/>
          <w:rPrChange w:id="23787" w:author="shorny" w:date="2014-06-09T18:55:00Z">
            <w:rPr>
              <w:ins w:id="23788" w:author="shorny" w:date="2014-06-09T18:54:00Z"/>
            </w:rPr>
          </w:rPrChange>
        </w:rPr>
      </w:pPr>
      <w:ins w:id="23789" w:author="shorny" w:date="2014-06-09T18:54:00Z">
        <w:r w:rsidRPr="00D26196">
          <w:rPr>
            <w:rStyle w:val="keyword1"/>
            <w:sz w:val="18"/>
            <w:rPrChange w:id="23790" w:author="shorny" w:date="2014-06-09T18:55:00Z">
              <w:rPr>
                <w:rStyle w:val="keyword1"/>
              </w:rPr>
            </w:rPrChange>
          </w:rPr>
          <w:lastRenderedPageBreak/>
          <w:t>BEGIN</w:t>
        </w:r>
      </w:ins>
    </w:p>
    <w:p w14:paraId="7EA16D67" w14:textId="77777777" w:rsidR="00D26196" w:rsidRPr="00D26196" w:rsidRDefault="00D26196">
      <w:pPr>
        <w:pStyle w:val="HTMLPreformatted"/>
        <w:divId w:val="2032412305"/>
        <w:rPr>
          <w:ins w:id="23791" w:author="shorny" w:date="2014-06-09T18:54:00Z"/>
          <w:sz w:val="18"/>
          <w:rPrChange w:id="23792" w:author="shorny" w:date="2014-06-09T18:55:00Z">
            <w:rPr>
              <w:ins w:id="23793" w:author="shorny" w:date="2014-06-09T18:54:00Z"/>
            </w:rPr>
          </w:rPrChange>
        </w:rPr>
      </w:pPr>
    </w:p>
    <w:p w14:paraId="11EF1104" w14:textId="77777777" w:rsidR="00D26196" w:rsidRPr="00D26196" w:rsidRDefault="00D26196">
      <w:pPr>
        <w:pStyle w:val="HTMLPreformatted"/>
        <w:divId w:val="2032412305"/>
        <w:rPr>
          <w:ins w:id="23794" w:author="shorny" w:date="2014-06-09T18:54:00Z"/>
          <w:rStyle w:val="comment1"/>
          <w:sz w:val="18"/>
          <w:rPrChange w:id="23795" w:author="shorny" w:date="2014-06-09T18:55:00Z">
            <w:rPr>
              <w:ins w:id="23796" w:author="shorny" w:date="2014-06-09T18:54:00Z"/>
              <w:rStyle w:val="comment1"/>
            </w:rPr>
          </w:rPrChange>
        </w:rPr>
      </w:pPr>
      <w:ins w:id="23797" w:author="shorny" w:date="2014-06-09T18:54:00Z">
        <w:r w:rsidRPr="00D26196">
          <w:rPr>
            <w:sz w:val="18"/>
            <w:rPrChange w:id="23798" w:author="shorny" w:date="2014-06-09T18:55:00Z">
              <w:rPr>
                <w:color w:val="B22222"/>
              </w:rPr>
            </w:rPrChange>
          </w:rPr>
          <w:t xml:space="preserve">  </w:t>
        </w:r>
        <w:r w:rsidRPr="00D26196">
          <w:rPr>
            <w:rStyle w:val="comment1"/>
            <w:sz w:val="18"/>
            <w:rPrChange w:id="23799" w:author="shorny" w:date="2014-06-09T18:55:00Z">
              <w:rPr>
                <w:rStyle w:val="comment1"/>
              </w:rPr>
            </w:rPrChange>
          </w:rPr>
          <w:t>-- change the status of an application</w:t>
        </w:r>
      </w:ins>
    </w:p>
    <w:p w14:paraId="1B6C7F07" w14:textId="77777777" w:rsidR="00D26196" w:rsidRPr="00D26196" w:rsidRDefault="00D26196">
      <w:pPr>
        <w:pStyle w:val="HTMLPreformatted"/>
        <w:divId w:val="2032412305"/>
        <w:rPr>
          <w:ins w:id="23800" w:author="shorny" w:date="2014-06-09T18:54:00Z"/>
          <w:sz w:val="18"/>
          <w:rPrChange w:id="23801" w:author="shorny" w:date="2014-06-09T18:55:00Z">
            <w:rPr>
              <w:ins w:id="23802" w:author="shorny" w:date="2014-06-09T18:54:00Z"/>
            </w:rPr>
          </w:rPrChange>
        </w:rPr>
      </w:pPr>
      <w:ins w:id="23803" w:author="shorny" w:date="2014-06-09T18:54:00Z">
        <w:r w:rsidRPr="00D26196">
          <w:rPr>
            <w:sz w:val="18"/>
            <w:rPrChange w:id="23804" w:author="shorny" w:date="2014-06-09T18:55:00Z">
              <w:rPr/>
            </w:rPrChange>
          </w:rPr>
          <w:t xml:space="preserve">  </w:t>
        </w:r>
        <w:r w:rsidRPr="00D26196">
          <w:rPr>
            <w:rStyle w:val="keyword1"/>
            <w:sz w:val="18"/>
            <w:rPrChange w:id="23805" w:author="shorny" w:date="2014-06-09T18:55:00Z">
              <w:rPr>
                <w:rStyle w:val="keyword1"/>
              </w:rPr>
            </w:rPrChange>
          </w:rPr>
          <w:t>UPDATE</w:t>
        </w:r>
        <w:r w:rsidRPr="00D26196">
          <w:rPr>
            <w:sz w:val="18"/>
            <w:rPrChange w:id="23806" w:author="shorny" w:date="2014-06-09T18:55:00Z">
              <w:rPr/>
            </w:rPrChange>
          </w:rPr>
          <w:t xml:space="preserve"> rhd.Application App</w:t>
        </w:r>
      </w:ins>
    </w:p>
    <w:p w14:paraId="2C51E857" w14:textId="77777777" w:rsidR="00D26196" w:rsidRPr="00D26196" w:rsidRDefault="00D26196">
      <w:pPr>
        <w:pStyle w:val="HTMLPreformatted"/>
        <w:divId w:val="2032412305"/>
        <w:rPr>
          <w:ins w:id="23807" w:author="shorny" w:date="2014-06-09T18:54:00Z"/>
          <w:sz w:val="18"/>
          <w:rPrChange w:id="23808" w:author="shorny" w:date="2014-06-09T18:55:00Z">
            <w:rPr>
              <w:ins w:id="23809" w:author="shorny" w:date="2014-06-09T18:54:00Z"/>
            </w:rPr>
          </w:rPrChange>
        </w:rPr>
      </w:pPr>
      <w:ins w:id="23810" w:author="shorny" w:date="2014-06-09T18:54:00Z">
        <w:r w:rsidRPr="00D26196">
          <w:rPr>
            <w:sz w:val="18"/>
            <w:rPrChange w:id="23811" w:author="shorny" w:date="2014-06-09T18:55:00Z">
              <w:rPr/>
            </w:rPrChange>
          </w:rPr>
          <w:t xml:space="preserve">  </w:t>
        </w:r>
        <w:r w:rsidRPr="00D26196">
          <w:rPr>
            <w:rStyle w:val="keyword1"/>
            <w:sz w:val="18"/>
            <w:rPrChange w:id="23812" w:author="shorny" w:date="2014-06-09T18:55:00Z">
              <w:rPr>
                <w:rStyle w:val="keyword1"/>
              </w:rPr>
            </w:rPrChange>
          </w:rPr>
          <w:t>JOIN</w:t>
        </w:r>
        <w:r w:rsidRPr="00D26196">
          <w:rPr>
            <w:sz w:val="18"/>
            <w:rPrChange w:id="23813" w:author="shorny" w:date="2014-06-09T18:55:00Z">
              <w:rPr/>
            </w:rPrChange>
          </w:rPr>
          <w:t xml:space="preserve"> </w:t>
        </w:r>
      </w:ins>
    </w:p>
    <w:p w14:paraId="5D4B1F4E" w14:textId="77777777" w:rsidR="00D26196" w:rsidRPr="00D26196" w:rsidRDefault="00D26196">
      <w:pPr>
        <w:pStyle w:val="HTMLPreformatted"/>
        <w:divId w:val="2032412305"/>
        <w:rPr>
          <w:ins w:id="23814" w:author="shorny" w:date="2014-06-09T18:54:00Z"/>
          <w:sz w:val="18"/>
          <w:rPrChange w:id="23815" w:author="shorny" w:date="2014-06-09T18:55:00Z">
            <w:rPr>
              <w:ins w:id="23816" w:author="shorny" w:date="2014-06-09T18:54:00Z"/>
            </w:rPr>
          </w:rPrChange>
        </w:rPr>
      </w:pPr>
      <w:ins w:id="23817" w:author="shorny" w:date="2014-06-09T18:54:00Z">
        <w:r w:rsidRPr="00D26196">
          <w:rPr>
            <w:sz w:val="18"/>
            <w:rPrChange w:id="23818" w:author="shorny" w:date="2014-06-09T18:55:00Z">
              <w:rPr/>
            </w:rPrChange>
          </w:rPr>
          <w:t xml:space="preserve">    (</w:t>
        </w:r>
        <w:r w:rsidRPr="00D26196">
          <w:rPr>
            <w:rStyle w:val="keyword1"/>
            <w:sz w:val="18"/>
            <w:rPrChange w:id="23819" w:author="shorny" w:date="2014-06-09T18:55:00Z">
              <w:rPr>
                <w:rStyle w:val="keyword1"/>
              </w:rPr>
            </w:rPrChange>
          </w:rPr>
          <w:t>SELECT</w:t>
        </w:r>
        <w:r w:rsidRPr="00D26196">
          <w:rPr>
            <w:sz w:val="18"/>
            <w:rPrChange w:id="23820" w:author="shorny" w:date="2014-06-09T18:55:00Z">
              <w:rPr/>
            </w:rPrChange>
          </w:rPr>
          <w:t xml:space="preserve"> * </w:t>
        </w:r>
        <w:r w:rsidRPr="00D26196">
          <w:rPr>
            <w:rStyle w:val="keyword1"/>
            <w:sz w:val="18"/>
            <w:rPrChange w:id="23821" w:author="shorny" w:date="2014-06-09T18:55:00Z">
              <w:rPr>
                <w:rStyle w:val="keyword1"/>
              </w:rPr>
            </w:rPrChange>
          </w:rPr>
          <w:t>FROM</w:t>
        </w:r>
        <w:r w:rsidRPr="00D26196">
          <w:rPr>
            <w:sz w:val="18"/>
            <w:rPrChange w:id="23822" w:author="shorny" w:date="2014-06-09T18:55:00Z">
              <w:rPr/>
            </w:rPrChange>
          </w:rPr>
          <w:t xml:space="preserve"> rhd.`Application Status` AppStat</w:t>
        </w:r>
      </w:ins>
    </w:p>
    <w:p w14:paraId="25FCDB0A" w14:textId="77777777" w:rsidR="00D26196" w:rsidRPr="00D26196" w:rsidRDefault="00D26196">
      <w:pPr>
        <w:pStyle w:val="HTMLPreformatted"/>
        <w:divId w:val="2032412305"/>
        <w:rPr>
          <w:ins w:id="23823" w:author="shorny" w:date="2014-06-09T18:54:00Z"/>
          <w:sz w:val="18"/>
          <w:rPrChange w:id="23824" w:author="shorny" w:date="2014-06-09T18:55:00Z">
            <w:rPr>
              <w:ins w:id="23825" w:author="shorny" w:date="2014-06-09T18:54:00Z"/>
            </w:rPr>
          </w:rPrChange>
        </w:rPr>
      </w:pPr>
      <w:ins w:id="23826" w:author="shorny" w:date="2014-06-09T18:54:00Z">
        <w:r w:rsidRPr="00D26196">
          <w:rPr>
            <w:sz w:val="18"/>
            <w:rPrChange w:id="23827" w:author="shorny" w:date="2014-06-09T18:55:00Z">
              <w:rPr/>
            </w:rPrChange>
          </w:rPr>
          <w:t xml:space="preserve">     </w:t>
        </w:r>
        <w:r w:rsidRPr="00D26196">
          <w:rPr>
            <w:rStyle w:val="keyword1"/>
            <w:sz w:val="18"/>
            <w:rPrChange w:id="23828" w:author="shorny" w:date="2014-06-09T18:55:00Z">
              <w:rPr>
                <w:rStyle w:val="keyword1"/>
              </w:rPr>
            </w:rPrChange>
          </w:rPr>
          <w:t>WHERE</w:t>
        </w:r>
        <w:r w:rsidRPr="00D26196">
          <w:rPr>
            <w:sz w:val="18"/>
            <w:rPrChange w:id="23829" w:author="shorny" w:date="2014-06-09T18:55:00Z">
              <w:rPr/>
            </w:rPrChange>
          </w:rPr>
          <w:t xml:space="preserve"> AppStat.Status = </w:t>
        </w:r>
        <w:r w:rsidRPr="00D26196">
          <w:rPr>
            <w:rStyle w:val="string1"/>
            <w:sz w:val="18"/>
            <w:rPrChange w:id="23830" w:author="shorny" w:date="2014-06-09T18:55:00Z">
              <w:rPr>
                <w:rStyle w:val="string1"/>
              </w:rPr>
            </w:rPrChange>
          </w:rPr>
          <w:t>'complete.declined'</w:t>
        </w:r>
        <w:r w:rsidRPr="00D26196">
          <w:rPr>
            <w:sz w:val="18"/>
            <w:rPrChange w:id="23831" w:author="shorny" w:date="2014-06-09T18:55:00Z">
              <w:rPr/>
            </w:rPrChange>
          </w:rPr>
          <w:t xml:space="preserve">) </w:t>
        </w:r>
        <w:r w:rsidRPr="00D26196">
          <w:rPr>
            <w:rStyle w:val="keyword1"/>
            <w:sz w:val="18"/>
            <w:rPrChange w:id="23832" w:author="shorny" w:date="2014-06-09T18:55:00Z">
              <w:rPr>
                <w:rStyle w:val="keyword1"/>
              </w:rPr>
            </w:rPrChange>
          </w:rPr>
          <w:t>AS</w:t>
        </w:r>
        <w:r w:rsidRPr="00D26196">
          <w:rPr>
            <w:sz w:val="18"/>
            <w:rPrChange w:id="23833" w:author="shorny" w:date="2014-06-09T18:55:00Z">
              <w:rPr/>
            </w:rPrChange>
          </w:rPr>
          <w:t xml:space="preserve"> Lookup</w:t>
        </w:r>
      </w:ins>
    </w:p>
    <w:p w14:paraId="706BD117" w14:textId="77777777" w:rsidR="00D26196" w:rsidRPr="00D26196" w:rsidRDefault="00D26196">
      <w:pPr>
        <w:pStyle w:val="HTMLPreformatted"/>
        <w:divId w:val="2032412305"/>
        <w:rPr>
          <w:ins w:id="23834" w:author="shorny" w:date="2014-06-09T18:54:00Z"/>
          <w:sz w:val="18"/>
          <w:rPrChange w:id="23835" w:author="shorny" w:date="2014-06-09T18:55:00Z">
            <w:rPr>
              <w:ins w:id="23836" w:author="shorny" w:date="2014-06-09T18:54:00Z"/>
            </w:rPr>
          </w:rPrChange>
        </w:rPr>
      </w:pPr>
      <w:ins w:id="23837" w:author="shorny" w:date="2014-06-09T18:54:00Z">
        <w:r w:rsidRPr="00D26196">
          <w:rPr>
            <w:sz w:val="18"/>
            <w:rPrChange w:id="23838" w:author="shorny" w:date="2014-06-09T18:55:00Z">
              <w:rPr/>
            </w:rPrChange>
          </w:rPr>
          <w:t xml:space="preserve">  </w:t>
        </w:r>
        <w:r w:rsidRPr="00D26196">
          <w:rPr>
            <w:rStyle w:val="keyword1"/>
            <w:sz w:val="18"/>
            <w:rPrChange w:id="23839" w:author="shorny" w:date="2014-06-09T18:55:00Z">
              <w:rPr>
                <w:rStyle w:val="keyword1"/>
              </w:rPr>
            </w:rPrChange>
          </w:rPr>
          <w:t>SET</w:t>
        </w:r>
        <w:r w:rsidRPr="00D26196">
          <w:rPr>
            <w:sz w:val="18"/>
            <w:rPrChange w:id="23840" w:author="shorny" w:date="2014-06-09T18:55:00Z">
              <w:rPr/>
            </w:rPrChange>
          </w:rPr>
          <w:t xml:space="preserve"> App.applicationStatusID = Lookup.ApplicationStatusID</w:t>
        </w:r>
      </w:ins>
    </w:p>
    <w:p w14:paraId="734163FA" w14:textId="77777777" w:rsidR="00D26196" w:rsidRPr="00D26196" w:rsidRDefault="00D26196">
      <w:pPr>
        <w:pStyle w:val="HTMLPreformatted"/>
        <w:divId w:val="2032412305"/>
        <w:rPr>
          <w:ins w:id="23841" w:author="shorny" w:date="2014-06-09T18:54:00Z"/>
          <w:sz w:val="18"/>
          <w:rPrChange w:id="23842" w:author="shorny" w:date="2014-06-09T18:55:00Z">
            <w:rPr>
              <w:ins w:id="23843" w:author="shorny" w:date="2014-06-09T18:54:00Z"/>
            </w:rPr>
          </w:rPrChange>
        </w:rPr>
      </w:pPr>
      <w:ins w:id="23844" w:author="shorny" w:date="2014-06-09T18:54:00Z">
        <w:r w:rsidRPr="00D26196">
          <w:rPr>
            <w:sz w:val="18"/>
            <w:rPrChange w:id="23845" w:author="shorny" w:date="2014-06-09T18:55:00Z">
              <w:rPr/>
            </w:rPrChange>
          </w:rPr>
          <w:t xml:space="preserve">  </w:t>
        </w:r>
        <w:r w:rsidRPr="00D26196">
          <w:rPr>
            <w:rStyle w:val="keyword1"/>
            <w:sz w:val="18"/>
            <w:rPrChange w:id="23846" w:author="shorny" w:date="2014-06-09T18:55:00Z">
              <w:rPr>
                <w:rStyle w:val="keyword1"/>
              </w:rPr>
            </w:rPrChange>
          </w:rPr>
          <w:t>WHERE</w:t>
        </w:r>
        <w:r w:rsidRPr="00D26196">
          <w:rPr>
            <w:sz w:val="18"/>
            <w:rPrChange w:id="23847" w:author="shorny" w:date="2014-06-09T18:55:00Z">
              <w:rPr/>
            </w:rPrChange>
          </w:rPr>
          <w:t xml:space="preserve"> App.ApplicationID = 611 ;</w:t>
        </w:r>
      </w:ins>
    </w:p>
    <w:p w14:paraId="2EA55AFE" w14:textId="77777777" w:rsidR="00D26196" w:rsidRPr="00D26196" w:rsidRDefault="00D26196">
      <w:pPr>
        <w:pStyle w:val="HTMLPreformatted"/>
        <w:divId w:val="2032412305"/>
        <w:rPr>
          <w:ins w:id="23848" w:author="shorny" w:date="2014-06-09T18:54:00Z"/>
          <w:sz w:val="18"/>
          <w:rPrChange w:id="23849" w:author="shorny" w:date="2014-06-09T18:55:00Z">
            <w:rPr>
              <w:ins w:id="23850" w:author="shorny" w:date="2014-06-09T18:54:00Z"/>
            </w:rPr>
          </w:rPrChange>
        </w:rPr>
      </w:pPr>
    </w:p>
    <w:p w14:paraId="18A08EC7" w14:textId="77777777" w:rsidR="00D26196" w:rsidRPr="00D26196" w:rsidRDefault="00D26196">
      <w:pPr>
        <w:pStyle w:val="HTMLPreformatted"/>
        <w:divId w:val="2032412305"/>
        <w:rPr>
          <w:ins w:id="23851" w:author="shorny" w:date="2014-06-09T18:54:00Z"/>
          <w:rStyle w:val="comment1"/>
          <w:sz w:val="18"/>
          <w:rPrChange w:id="23852" w:author="shorny" w:date="2014-06-09T18:55:00Z">
            <w:rPr>
              <w:ins w:id="23853" w:author="shorny" w:date="2014-06-09T18:54:00Z"/>
              <w:rStyle w:val="comment1"/>
            </w:rPr>
          </w:rPrChange>
        </w:rPr>
      </w:pPr>
      <w:ins w:id="23854" w:author="shorny" w:date="2014-06-09T18:54:00Z">
        <w:r w:rsidRPr="00D26196">
          <w:rPr>
            <w:sz w:val="18"/>
            <w:rPrChange w:id="23855" w:author="shorny" w:date="2014-06-09T18:55:00Z">
              <w:rPr>
                <w:color w:val="B22222"/>
              </w:rPr>
            </w:rPrChange>
          </w:rPr>
          <w:t xml:space="preserve">  </w:t>
        </w:r>
        <w:r w:rsidRPr="00D26196">
          <w:rPr>
            <w:rStyle w:val="comment1"/>
            <w:sz w:val="18"/>
            <w:rPrChange w:id="23856" w:author="shorny" w:date="2014-06-09T18:55:00Z">
              <w:rPr>
                <w:rStyle w:val="comment1"/>
              </w:rPr>
            </w:rPrChange>
          </w:rPr>
          <w:t>-- run the query for this test and create a temporary table for results</w:t>
        </w:r>
      </w:ins>
    </w:p>
    <w:p w14:paraId="62922D3A" w14:textId="77777777" w:rsidR="00D26196" w:rsidRPr="00D26196" w:rsidRDefault="00D26196">
      <w:pPr>
        <w:pStyle w:val="HTMLPreformatted"/>
        <w:divId w:val="2032412305"/>
        <w:rPr>
          <w:ins w:id="23857" w:author="shorny" w:date="2014-06-09T18:54:00Z"/>
          <w:sz w:val="18"/>
          <w:rPrChange w:id="23858" w:author="shorny" w:date="2014-06-09T18:55:00Z">
            <w:rPr>
              <w:ins w:id="23859" w:author="shorny" w:date="2014-06-09T18:54:00Z"/>
            </w:rPr>
          </w:rPrChange>
        </w:rPr>
      </w:pPr>
      <w:ins w:id="23860" w:author="shorny" w:date="2014-06-09T18:54:00Z">
        <w:r w:rsidRPr="00D26196">
          <w:rPr>
            <w:sz w:val="18"/>
            <w:rPrChange w:id="23861" w:author="shorny" w:date="2014-06-09T18:55:00Z">
              <w:rPr/>
            </w:rPrChange>
          </w:rPr>
          <w:t xml:space="preserve">  </w:t>
        </w:r>
        <w:r w:rsidRPr="00D26196">
          <w:rPr>
            <w:rStyle w:val="keyword1"/>
            <w:sz w:val="18"/>
            <w:rPrChange w:id="23862" w:author="shorny" w:date="2014-06-09T18:55:00Z">
              <w:rPr>
                <w:rStyle w:val="keyword1"/>
              </w:rPr>
            </w:rPrChange>
          </w:rPr>
          <w:t>CREATE</w:t>
        </w:r>
        <w:r w:rsidRPr="00D26196">
          <w:rPr>
            <w:sz w:val="18"/>
            <w:rPrChange w:id="23863" w:author="shorny" w:date="2014-06-09T18:55:00Z">
              <w:rPr/>
            </w:rPrChange>
          </w:rPr>
          <w:t xml:space="preserve"> </w:t>
        </w:r>
        <w:r w:rsidRPr="00D26196">
          <w:rPr>
            <w:rStyle w:val="keyword1"/>
            <w:sz w:val="18"/>
            <w:rPrChange w:id="23864" w:author="shorny" w:date="2014-06-09T18:55:00Z">
              <w:rPr>
                <w:rStyle w:val="keyword1"/>
              </w:rPr>
            </w:rPrChange>
          </w:rPr>
          <w:t>TEMPORARY</w:t>
        </w:r>
        <w:r w:rsidRPr="00D26196">
          <w:rPr>
            <w:sz w:val="18"/>
            <w:rPrChange w:id="23865" w:author="shorny" w:date="2014-06-09T18:55:00Z">
              <w:rPr/>
            </w:rPrChange>
          </w:rPr>
          <w:t xml:space="preserve"> </w:t>
        </w:r>
        <w:r w:rsidRPr="00D26196">
          <w:rPr>
            <w:rStyle w:val="keyword1"/>
            <w:sz w:val="18"/>
            <w:rPrChange w:id="23866" w:author="shorny" w:date="2014-06-09T18:55:00Z">
              <w:rPr>
                <w:rStyle w:val="keyword1"/>
              </w:rPr>
            </w:rPrChange>
          </w:rPr>
          <w:t>TABLE</w:t>
        </w:r>
        <w:r w:rsidRPr="00D26196">
          <w:rPr>
            <w:sz w:val="18"/>
            <w:rPrChange w:id="23867" w:author="shorny" w:date="2014-06-09T18:55:00Z">
              <w:rPr/>
            </w:rPrChange>
          </w:rPr>
          <w:t xml:space="preserve"> </w:t>
        </w:r>
        <w:r w:rsidRPr="00D26196">
          <w:rPr>
            <w:rStyle w:val="function-name1"/>
            <w:sz w:val="18"/>
            <w:rPrChange w:id="23868" w:author="shorny" w:date="2014-06-09T18:55:00Z">
              <w:rPr>
                <w:rStyle w:val="function-name1"/>
              </w:rPr>
            </w:rPrChange>
          </w:rPr>
          <w:t>utrans_o_actuals</w:t>
        </w:r>
      </w:ins>
    </w:p>
    <w:p w14:paraId="1CDDE81C" w14:textId="77777777" w:rsidR="00D26196" w:rsidRPr="00D26196" w:rsidRDefault="00D26196">
      <w:pPr>
        <w:pStyle w:val="HTMLPreformatted"/>
        <w:divId w:val="2032412305"/>
        <w:rPr>
          <w:ins w:id="23869" w:author="shorny" w:date="2014-06-09T18:54:00Z"/>
          <w:sz w:val="18"/>
          <w:rPrChange w:id="23870" w:author="shorny" w:date="2014-06-09T18:55:00Z">
            <w:rPr>
              <w:ins w:id="23871" w:author="shorny" w:date="2014-06-09T18:54:00Z"/>
            </w:rPr>
          </w:rPrChange>
        </w:rPr>
      </w:pPr>
      <w:ins w:id="23872" w:author="shorny" w:date="2014-06-09T18:54:00Z">
        <w:r w:rsidRPr="00D26196">
          <w:rPr>
            <w:sz w:val="18"/>
            <w:rPrChange w:id="23873" w:author="shorny" w:date="2014-06-09T18:55:00Z">
              <w:rPr/>
            </w:rPrChange>
          </w:rPr>
          <w:t xml:space="preserve">  </w:t>
        </w:r>
        <w:r w:rsidRPr="00D26196">
          <w:rPr>
            <w:rStyle w:val="keyword1"/>
            <w:sz w:val="18"/>
            <w:rPrChange w:id="23874" w:author="shorny" w:date="2014-06-09T18:55:00Z">
              <w:rPr>
                <w:rStyle w:val="keyword1"/>
              </w:rPr>
            </w:rPrChange>
          </w:rPr>
          <w:t>SELECT</w:t>
        </w:r>
        <w:r w:rsidRPr="00D26196">
          <w:rPr>
            <w:sz w:val="18"/>
            <w:rPrChange w:id="23875" w:author="shorny" w:date="2014-06-09T18:55:00Z">
              <w:rPr/>
            </w:rPrChange>
          </w:rPr>
          <w:t xml:space="preserve"> AppStat.Status</w:t>
        </w:r>
      </w:ins>
    </w:p>
    <w:p w14:paraId="081E2C14" w14:textId="77777777" w:rsidR="00D26196" w:rsidRPr="00D26196" w:rsidRDefault="00D26196">
      <w:pPr>
        <w:pStyle w:val="HTMLPreformatted"/>
        <w:divId w:val="2032412305"/>
        <w:rPr>
          <w:ins w:id="23876" w:author="shorny" w:date="2014-06-09T18:54:00Z"/>
          <w:sz w:val="18"/>
          <w:rPrChange w:id="23877" w:author="shorny" w:date="2014-06-09T18:55:00Z">
            <w:rPr>
              <w:ins w:id="23878" w:author="shorny" w:date="2014-06-09T18:54:00Z"/>
            </w:rPr>
          </w:rPrChange>
        </w:rPr>
      </w:pPr>
      <w:ins w:id="23879" w:author="shorny" w:date="2014-06-09T18:54:00Z">
        <w:r w:rsidRPr="00D26196">
          <w:rPr>
            <w:sz w:val="18"/>
            <w:rPrChange w:id="23880" w:author="shorny" w:date="2014-06-09T18:55:00Z">
              <w:rPr/>
            </w:rPrChange>
          </w:rPr>
          <w:t xml:space="preserve">  </w:t>
        </w:r>
        <w:r w:rsidRPr="00D26196">
          <w:rPr>
            <w:rStyle w:val="keyword1"/>
            <w:sz w:val="18"/>
            <w:rPrChange w:id="23881" w:author="shorny" w:date="2014-06-09T18:55:00Z">
              <w:rPr>
                <w:rStyle w:val="keyword1"/>
              </w:rPr>
            </w:rPrChange>
          </w:rPr>
          <w:t>FROM</w:t>
        </w:r>
        <w:r w:rsidRPr="00D26196">
          <w:rPr>
            <w:sz w:val="18"/>
            <w:rPrChange w:id="23882" w:author="shorny" w:date="2014-06-09T18:55:00Z">
              <w:rPr/>
            </w:rPrChange>
          </w:rPr>
          <w:t xml:space="preserve"> rhd.`Application Status` AppStat</w:t>
        </w:r>
      </w:ins>
    </w:p>
    <w:p w14:paraId="088DADB2" w14:textId="77777777" w:rsidR="00D26196" w:rsidRPr="00D26196" w:rsidRDefault="00D26196">
      <w:pPr>
        <w:pStyle w:val="HTMLPreformatted"/>
        <w:divId w:val="2032412305"/>
        <w:rPr>
          <w:ins w:id="23883" w:author="shorny" w:date="2014-06-09T18:54:00Z"/>
          <w:sz w:val="18"/>
          <w:rPrChange w:id="23884" w:author="shorny" w:date="2014-06-09T18:55:00Z">
            <w:rPr>
              <w:ins w:id="23885" w:author="shorny" w:date="2014-06-09T18:54:00Z"/>
            </w:rPr>
          </w:rPrChange>
        </w:rPr>
      </w:pPr>
      <w:ins w:id="23886" w:author="shorny" w:date="2014-06-09T18:54:00Z">
        <w:r w:rsidRPr="00D26196">
          <w:rPr>
            <w:sz w:val="18"/>
            <w:rPrChange w:id="23887" w:author="shorny" w:date="2014-06-09T18:55:00Z">
              <w:rPr/>
            </w:rPrChange>
          </w:rPr>
          <w:t xml:space="preserve">  </w:t>
        </w:r>
        <w:r w:rsidRPr="00D26196">
          <w:rPr>
            <w:rStyle w:val="keyword1"/>
            <w:sz w:val="18"/>
            <w:rPrChange w:id="23888" w:author="shorny" w:date="2014-06-09T18:55:00Z">
              <w:rPr>
                <w:rStyle w:val="keyword1"/>
              </w:rPr>
            </w:rPrChange>
          </w:rPr>
          <w:t>INNER</w:t>
        </w:r>
        <w:r w:rsidRPr="00D26196">
          <w:rPr>
            <w:sz w:val="18"/>
            <w:rPrChange w:id="23889" w:author="shorny" w:date="2014-06-09T18:55:00Z">
              <w:rPr/>
            </w:rPrChange>
          </w:rPr>
          <w:t xml:space="preserve"> </w:t>
        </w:r>
        <w:r w:rsidRPr="00D26196">
          <w:rPr>
            <w:rStyle w:val="keyword1"/>
            <w:sz w:val="18"/>
            <w:rPrChange w:id="23890" w:author="shorny" w:date="2014-06-09T18:55:00Z">
              <w:rPr>
                <w:rStyle w:val="keyword1"/>
              </w:rPr>
            </w:rPrChange>
          </w:rPr>
          <w:t>JOIN</w:t>
        </w:r>
        <w:r w:rsidRPr="00D26196">
          <w:rPr>
            <w:sz w:val="18"/>
            <w:rPrChange w:id="23891" w:author="shorny" w:date="2014-06-09T18:55:00Z">
              <w:rPr/>
            </w:rPrChange>
          </w:rPr>
          <w:t xml:space="preserve"> rhd.Application App</w:t>
        </w:r>
      </w:ins>
    </w:p>
    <w:p w14:paraId="3E4D4282" w14:textId="77777777" w:rsidR="00D26196" w:rsidRPr="00D26196" w:rsidRDefault="00D26196">
      <w:pPr>
        <w:pStyle w:val="HTMLPreformatted"/>
        <w:divId w:val="2032412305"/>
        <w:rPr>
          <w:ins w:id="23892" w:author="shorny" w:date="2014-06-09T18:54:00Z"/>
          <w:sz w:val="18"/>
          <w:rPrChange w:id="23893" w:author="shorny" w:date="2014-06-09T18:55:00Z">
            <w:rPr>
              <w:ins w:id="23894" w:author="shorny" w:date="2014-06-09T18:54:00Z"/>
            </w:rPr>
          </w:rPrChange>
        </w:rPr>
      </w:pPr>
      <w:ins w:id="23895" w:author="shorny" w:date="2014-06-09T18:54:00Z">
        <w:r w:rsidRPr="00D26196">
          <w:rPr>
            <w:sz w:val="18"/>
            <w:rPrChange w:id="23896" w:author="shorny" w:date="2014-06-09T18:55:00Z">
              <w:rPr/>
            </w:rPrChange>
          </w:rPr>
          <w:t xml:space="preserve">    </w:t>
        </w:r>
        <w:r w:rsidRPr="00D26196">
          <w:rPr>
            <w:rStyle w:val="keyword1"/>
            <w:sz w:val="18"/>
            <w:rPrChange w:id="23897" w:author="shorny" w:date="2014-06-09T18:55:00Z">
              <w:rPr>
                <w:rStyle w:val="keyword1"/>
              </w:rPr>
            </w:rPrChange>
          </w:rPr>
          <w:t>ON</w:t>
        </w:r>
        <w:r w:rsidRPr="00D26196">
          <w:rPr>
            <w:sz w:val="18"/>
            <w:rPrChange w:id="23898" w:author="shorny" w:date="2014-06-09T18:55:00Z">
              <w:rPr/>
            </w:rPrChange>
          </w:rPr>
          <w:t xml:space="preserve"> AppStat.ApplicationStatusID = App.ApplicationStatusID</w:t>
        </w:r>
      </w:ins>
    </w:p>
    <w:p w14:paraId="34FD3B96" w14:textId="77777777" w:rsidR="00D26196" w:rsidRPr="00D26196" w:rsidRDefault="00D26196">
      <w:pPr>
        <w:pStyle w:val="HTMLPreformatted"/>
        <w:divId w:val="2032412305"/>
        <w:rPr>
          <w:ins w:id="23899" w:author="shorny" w:date="2014-06-09T18:54:00Z"/>
          <w:sz w:val="18"/>
          <w:rPrChange w:id="23900" w:author="shorny" w:date="2014-06-09T18:55:00Z">
            <w:rPr>
              <w:ins w:id="23901" w:author="shorny" w:date="2014-06-09T18:54:00Z"/>
            </w:rPr>
          </w:rPrChange>
        </w:rPr>
      </w:pPr>
      <w:ins w:id="23902" w:author="shorny" w:date="2014-06-09T18:54:00Z">
        <w:r w:rsidRPr="00D26196">
          <w:rPr>
            <w:sz w:val="18"/>
            <w:rPrChange w:id="23903" w:author="shorny" w:date="2014-06-09T18:55:00Z">
              <w:rPr/>
            </w:rPrChange>
          </w:rPr>
          <w:t xml:space="preserve">  </w:t>
        </w:r>
        <w:r w:rsidRPr="00D26196">
          <w:rPr>
            <w:rStyle w:val="keyword1"/>
            <w:sz w:val="18"/>
            <w:rPrChange w:id="23904" w:author="shorny" w:date="2014-06-09T18:55:00Z">
              <w:rPr>
                <w:rStyle w:val="keyword1"/>
              </w:rPr>
            </w:rPrChange>
          </w:rPr>
          <w:t>WHERE</w:t>
        </w:r>
        <w:r w:rsidRPr="00D26196">
          <w:rPr>
            <w:sz w:val="18"/>
            <w:rPrChange w:id="23905" w:author="shorny" w:date="2014-06-09T18:55:00Z">
              <w:rPr/>
            </w:rPrChange>
          </w:rPr>
          <w:t xml:space="preserve"> App.ApplicationID = 611;</w:t>
        </w:r>
      </w:ins>
    </w:p>
    <w:p w14:paraId="71E3B278" w14:textId="77777777" w:rsidR="00D26196" w:rsidRPr="00D26196" w:rsidRDefault="00D26196">
      <w:pPr>
        <w:pStyle w:val="HTMLPreformatted"/>
        <w:divId w:val="2032412305"/>
        <w:rPr>
          <w:ins w:id="23906" w:author="shorny" w:date="2014-06-09T18:54:00Z"/>
          <w:sz w:val="18"/>
          <w:rPrChange w:id="23907" w:author="shorny" w:date="2014-06-09T18:55:00Z">
            <w:rPr>
              <w:ins w:id="23908" w:author="shorny" w:date="2014-06-09T18:54:00Z"/>
            </w:rPr>
          </w:rPrChange>
        </w:rPr>
      </w:pPr>
    </w:p>
    <w:p w14:paraId="4742A2A6" w14:textId="77777777" w:rsidR="00D26196" w:rsidRPr="00D26196" w:rsidRDefault="00D26196">
      <w:pPr>
        <w:pStyle w:val="HTMLPreformatted"/>
        <w:divId w:val="2032412305"/>
        <w:rPr>
          <w:ins w:id="23909" w:author="shorny" w:date="2014-06-09T18:54:00Z"/>
          <w:rStyle w:val="comment1"/>
          <w:sz w:val="18"/>
          <w:rPrChange w:id="23910" w:author="shorny" w:date="2014-06-09T18:55:00Z">
            <w:rPr>
              <w:ins w:id="23911" w:author="shorny" w:date="2014-06-09T18:54:00Z"/>
              <w:rStyle w:val="comment1"/>
            </w:rPr>
          </w:rPrChange>
        </w:rPr>
      </w:pPr>
      <w:ins w:id="23912" w:author="shorny" w:date="2014-06-09T18:54:00Z">
        <w:r w:rsidRPr="00D26196">
          <w:rPr>
            <w:sz w:val="18"/>
            <w:rPrChange w:id="23913" w:author="shorny" w:date="2014-06-09T18:55:00Z">
              <w:rPr>
                <w:color w:val="B22222"/>
              </w:rPr>
            </w:rPrChange>
          </w:rPr>
          <w:t xml:space="preserve">  </w:t>
        </w:r>
        <w:r w:rsidRPr="00D26196">
          <w:rPr>
            <w:rStyle w:val="comment1"/>
            <w:sz w:val="18"/>
            <w:rPrChange w:id="23914" w:author="shorny" w:date="2014-06-09T18:55:00Z">
              <w:rPr>
                <w:rStyle w:val="comment1"/>
              </w:rPr>
            </w:rPrChange>
          </w:rPr>
          <w:t>-- create a temporary table to store the expected results</w:t>
        </w:r>
      </w:ins>
    </w:p>
    <w:p w14:paraId="62669A49" w14:textId="77777777" w:rsidR="00D26196" w:rsidRPr="00D26196" w:rsidRDefault="00D26196">
      <w:pPr>
        <w:pStyle w:val="HTMLPreformatted"/>
        <w:divId w:val="2032412305"/>
        <w:rPr>
          <w:ins w:id="23915" w:author="shorny" w:date="2014-06-09T18:54:00Z"/>
          <w:rStyle w:val="comment1"/>
          <w:sz w:val="18"/>
          <w:rPrChange w:id="23916" w:author="shorny" w:date="2014-06-09T18:55:00Z">
            <w:rPr>
              <w:ins w:id="23917" w:author="shorny" w:date="2014-06-09T18:54:00Z"/>
              <w:rStyle w:val="comment1"/>
            </w:rPr>
          </w:rPrChange>
        </w:rPr>
      </w:pPr>
      <w:ins w:id="23918" w:author="shorny" w:date="2014-06-09T18:54:00Z">
        <w:r w:rsidRPr="00D26196">
          <w:rPr>
            <w:sz w:val="18"/>
            <w:rPrChange w:id="23919" w:author="shorny" w:date="2014-06-09T18:55:00Z">
              <w:rPr>
                <w:color w:val="B22222"/>
              </w:rPr>
            </w:rPrChange>
          </w:rPr>
          <w:t xml:space="preserve">  </w:t>
        </w:r>
        <w:r w:rsidRPr="00D26196">
          <w:rPr>
            <w:rStyle w:val="comment1"/>
            <w:sz w:val="18"/>
            <w:rPrChange w:id="23920" w:author="shorny" w:date="2014-06-09T18:55:00Z">
              <w:rPr>
                <w:rStyle w:val="comment1"/>
              </w:rPr>
            </w:rPrChange>
          </w:rPr>
          <w:t>-- one row, 'complete.declined'</w:t>
        </w:r>
      </w:ins>
    </w:p>
    <w:p w14:paraId="1539D683" w14:textId="77777777" w:rsidR="00D26196" w:rsidRPr="00D26196" w:rsidRDefault="00D26196">
      <w:pPr>
        <w:pStyle w:val="HTMLPreformatted"/>
        <w:divId w:val="2032412305"/>
        <w:rPr>
          <w:ins w:id="23921" w:author="shorny" w:date="2014-06-09T18:54:00Z"/>
          <w:sz w:val="18"/>
          <w:rPrChange w:id="23922" w:author="shorny" w:date="2014-06-09T18:55:00Z">
            <w:rPr>
              <w:ins w:id="23923" w:author="shorny" w:date="2014-06-09T18:54:00Z"/>
            </w:rPr>
          </w:rPrChange>
        </w:rPr>
      </w:pPr>
      <w:ins w:id="23924" w:author="shorny" w:date="2014-06-09T18:54:00Z">
        <w:r w:rsidRPr="00D26196">
          <w:rPr>
            <w:sz w:val="18"/>
            <w:rPrChange w:id="23925" w:author="shorny" w:date="2014-06-09T18:55:00Z">
              <w:rPr/>
            </w:rPrChange>
          </w:rPr>
          <w:t xml:space="preserve">  </w:t>
        </w:r>
        <w:r w:rsidRPr="00D26196">
          <w:rPr>
            <w:rStyle w:val="keyword1"/>
            <w:sz w:val="18"/>
            <w:rPrChange w:id="23926" w:author="shorny" w:date="2014-06-09T18:55:00Z">
              <w:rPr>
                <w:rStyle w:val="keyword1"/>
              </w:rPr>
            </w:rPrChange>
          </w:rPr>
          <w:t>CREATE</w:t>
        </w:r>
        <w:r w:rsidRPr="00D26196">
          <w:rPr>
            <w:sz w:val="18"/>
            <w:rPrChange w:id="23927" w:author="shorny" w:date="2014-06-09T18:55:00Z">
              <w:rPr/>
            </w:rPrChange>
          </w:rPr>
          <w:t xml:space="preserve"> </w:t>
        </w:r>
        <w:r w:rsidRPr="00D26196">
          <w:rPr>
            <w:rStyle w:val="keyword1"/>
            <w:sz w:val="18"/>
            <w:rPrChange w:id="23928" w:author="shorny" w:date="2014-06-09T18:55:00Z">
              <w:rPr>
                <w:rStyle w:val="keyword1"/>
              </w:rPr>
            </w:rPrChange>
          </w:rPr>
          <w:t>TEMPORARY</w:t>
        </w:r>
        <w:r w:rsidRPr="00D26196">
          <w:rPr>
            <w:sz w:val="18"/>
            <w:rPrChange w:id="23929" w:author="shorny" w:date="2014-06-09T18:55:00Z">
              <w:rPr/>
            </w:rPrChange>
          </w:rPr>
          <w:t xml:space="preserve"> </w:t>
        </w:r>
        <w:r w:rsidRPr="00D26196">
          <w:rPr>
            <w:rStyle w:val="keyword1"/>
            <w:sz w:val="18"/>
            <w:rPrChange w:id="23930" w:author="shorny" w:date="2014-06-09T18:55:00Z">
              <w:rPr>
                <w:rStyle w:val="keyword1"/>
              </w:rPr>
            </w:rPrChange>
          </w:rPr>
          <w:t>TABLE</w:t>
        </w:r>
        <w:r w:rsidRPr="00D26196">
          <w:rPr>
            <w:sz w:val="18"/>
            <w:rPrChange w:id="23931" w:author="shorny" w:date="2014-06-09T18:55:00Z">
              <w:rPr/>
            </w:rPrChange>
          </w:rPr>
          <w:t xml:space="preserve"> </w:t>
        </w:r>
        <w:r w:rsidRPr="00D26196">
          <w:rPr>
            <w:rStyle w:val="function-name1"/>
            <w:sz w:val="18"/>
            <w:rPrChange w:id="23932" w:author="shorny" w:date="2014-06-09T18:55:00Z">
              <w:rPr>
                <w:rStyle w:val="function-name1"/>
              </w:rPr>
            </w:rPrChange>
          </w:rPr>
          <w:t>utrans_o_expecteds</w:t>
        </w:r>
        <w:r w:rsidRPr="00D26196">
          <w:rPr>
            <w:sz w:val="18"/>
            <w:rPrChange w:id="23933" w:author="shorny" w:date="2014-06-09T18:55:00Z">
              <w:rPr/>
            </w:rPrChange>
          </w:rPr>
          <w:t xml:space="preserve"> (</w:t>
        </w:r>
      </w:ins>
    </w:p>
    <w:p w14:paraId="66E719F5" w14:textId="77777777" w:rsidR="00D26196" w:rsidRPr="00D26196" w:rsidRDefault="00D26196">
      <w:pPr>
        <w:pStyle w:val="HTMLPreformatted"/>
        <w:divId w:val="2032412305"/>
        <w:rPr>
          <w:ins w:id="23934" w:author="shorny" w:date="2014-06-09T18:54:00Z"/>
          <w:sz w:val="18"/>
          <w:rPrChange w:id="23935" w:author="shorny" w:date="2014-06-09T18:55:00Z">
            <w:rPr>
              <w:ins w:id="23936" w:author="shorny" w:date="2014-06-09T18:54:00Z"/>
            </w:rPr>
          </w:rPrChange>
        </w:rPr>
      </w:pPr>
      <w:ins w:id="23937" w:author="shorny" w:date="2014-06-09T18:54:00Z">
        <w:r w:rsidRPr="00D26196">
          <w:rPr>
            <w:sz w:val="18"/>
            <w:rPrChange w:id="23938" w:author="shorny" w:date="2014-06-09T18:55:00Z">
              <w:rPr/>
            </w:rPrChange>
          </w:rPr>
          <w:t xml:space="preserve">    Status </w:t>
        </w:r>
        <w:r w:rsidRPr="00D26196">
          <w:rPr>
            <w:rStyle w:val="type1"/>
            <w:sz w:val="18"/>
            <w:rPrChange w:id="23939" w:author="shorny" w:date="2014-06-09T18:55:00Z">
              <w:rPr>
                <w:rStyle w:val="type1"/>
              </w:rPr>
            </w:rPrChange>
          </w:rPr>
          <w:t>varchar</w:t>
        </w:r>
        <w:r w:rsidRPr="00D26196">
          <w:rPr>
            <w:sz w:val="18"/>
            <w:rPrChange w:id="23940" w:author="shorny" w:date="2014-06-09T18:55:00Z">
              <w:rPr/>
            </w:rPrChange>
          </w:rPr>
          <w:t>(50)</w:t>
        </w:r>
      </w:ins>
    </w:p>
    <w:p w14:paraId="4ADBB8F3" w14:textId="77777777" w:rsidR="00D26196" w:rsidRPr="00D26196" w:rsidRDefault="00D26196">
      <w:pPr>
        <w:pStyle w:val="HTMLPreformatted"/>
        <w:divId w:val="2032412305"/>
        <w:rPr>
          <w:ins w:id="23941" w:author="shorny" w:date="2014-06-09T18:54:00Z"/>
          <w:sz w:val="18"/>
          <w:rPrChange w:id="23942" w:author="shorny" w:date="2014-06-09T18:55:00Z">
            <w:rPr>
              <w:ins w:id="23943" w:author="shorny" w:date="2014-06-09T18:54:00Z"/>
            </w:rPr>
          </w:rPrChange>
        </w:rPr>
      </w:pPr>
      <w:ins w:id="23944" w:author="shorny" w:date="2014-06-09T18:54:00Z">
        <w:r w:rsidRPr="00D26196">
          <w:rPr>
            <w:sz w:val="18"/>
            <w:rPrChange w:id="23945" w:author="shorny" w:date="2014-06-09T18:55:00Z">
              <w:rPr/>
            </w:rPrChange>
          </w:rPr>
          <w:t xml:space="preserve">  ) ;</w:t>
        </w:r>
      </w:ins>
    </w:p>
    <w:p w14:paraId="6A532029" w14:textId="77777777" w:rsidR="00D26196" w:rsidRPr="00D26196" w:rsidRDefault="00D26196">
      <w:pPr>
        <w:pStyle w:val="HTMLPreformatted"/>
        <w:divId w:val="2032412305"/>
        <w:rPr>
          <w:ins w:id="23946" w:author="shorny" w:date="2014-06-09T18:54:00Z"/>
          <w:sz w:val="18"/>
          <w:rPrChange w:id="23947" w:author="shorny" w:date="2014-06-09T18:55:00Z">
            <w:rPr>
              <w:ins w:id="23948" w:author="shorny" w:date="2014-06-09T18:54:00Z"/>
            </w:rPr>
          </w:rPrChange>
        </w:rPr>
      </w:pPr>
      <w:ins w:id="23949" w:author="shorny" w:date="2014-06-09T18:54:00Z">
        <w:r w:rsidRPr="00D26196">
          <w:rPr>
            <w:sz w:val="18"/>
            <w:rPrChange w:id="23950" w:author="shorny" w:date="2014-06-09T18:55:00Z">
              <w:rPr/>
            </w:rPrChange>
          </w:rPr>
          <w:t xml:space="preserve">  </w:t>
        </w:r>
        <w:r w:rsidRPr="00D26196">
          <w:rPr>
            <w:rStyle w:val="keyword1"/>
            <w:sz w:val="18"/>
            <w:rPrChange w:id="23951" w:author="shorny" w:date="2014-06-09T18:55:00Z">
              <w:rPr>
                <w:rStyle w:val="keyword1"/>
              </w:rPr>
            </w:rPrChange>
          </w:rPr>
          <w:t>INSERT</w:t>
        </w:r>
        <w:r w:rsidRPr="00D26196">
          <w:rPr>
            <w:sz w:val="18"/>
            <w:rPrChange w:id="23952" w:author="shorny" w:date="2014-06-09T18:55:00Z">
              <w:rPr/>
            </w:rPrChange>
          </w:rPr>
          <w:t xml:space="preserve"> </w:t>
        </w:r>
        <w:r w:rsidRPr="00D26196">
          <w:rPr>
            <w:rStyle w:val="keyword1"/>
            <w:sz w:val="18"/>
            <w:rPrChange w:id="23953" w:author="shorny" w:date="2014-06-09T18:55:00Z">
              <w:rPr>
                <w:rStyle w:val="keyword1"/>
              </w:rPr>
            </w:rPrChange>
          </w:rPr>
          <w:t>INTO</w:t>
        </w:r>
        <w:r w:rsidRPr="00D26196">
          <w:rPr>
            <w:sz w:val="18"/>
            <w:rPrChange w:id="23954" w:author="shorny" w:date="2014-06-09T18:55:00Z">
              <w:rPr/>
            </w:rPrChange>
          </w:rPr>
          <w:t xml:space="preserve"> utrans_o_expecteds</w:t>
        </w:r>
      </w:ins>
    </w:p>
    <w:p w14:paraId="1205B597" w14:textId="77777777" w:rsidR="00D26196" w:rsidRPr="00D26196" w:rsidRDefault="00D26196">
      <w:pPr>
        <w:pStyle w:val="HTMLPreformatted"/>
        <w:divId w:val="2032412305"/>
        <w:rPr>
          <w:ins w:id="23955" w:author="shorny" w:date="2014-06-09T18:54:00Z"/>
          <w:sz w:val="18"/>
          <w:rPrChange w:id="23956" w:author="shorny" w:date="2014-06-09T18:55:00Z">
            <w:rPr>
              <w:ins w:id="23957" w:author="shorny" w:date="2014-06-09T18:54:00Z"/>
            </w:rPr>
          </w:rPrChange>
        </w:rPr>
      </w:pPr>
      <w:ins w:id="23958" w:author="shorny" w:date="2014-06-09T18:54:00Z">
        <w:r w:rsidRPr="00D26196">
          <w:rPr>
            <w:sz w:val="18"/>
            <w:rPrChange w:id="23959" w:author="shorny" w:date="2014-06-09T18:55:00Z">
              <w:rPr/>
            </w:rPrChange>
          </w:rPr>
          <w:t xml:space="preserve">  </w:t>
        </w:r>
        <w:r w:rsidRPr="00D26196">
          <w:rPr>
            <w:rStyle w:val="keyword1"/>
            <w:sz w:val="18"/>
            <w:rPrChange w:id="23960" w:author="shorny" w:date="2014-06-09T18:55:00Z">
              <w:rPr>
                <w:rStyle w:val="keyword1"/>
              </w:rPr>
            </w:rPrChange>
          </w:rPr>
          <w:t>VALUES</w:t>
        </w:r>
        <w:r w:rsidRPr="00D26196">
          <w:rPr>
            <w:sz w:val="18"/>
            <w:rPrChange w:id="23961" w:author="shorny" w:date="2014-06-09T18:55:00Z">
              <w:rPr/>
            </w:rPrChange>
          </w:rPr>
          <w:t xml:space="preserve"> (</w:t>
        </w:r>
        <w:r w:rsidRPr="00D26196">
          <w:rPr>
            <w:rStyle w:val="string1"/>
            <w:sz w:val="18"/>
            <w:rPrChange w:id="23962" w:author="shorny" w:date="2014-06-09T18:55:00Z">
              <w:rPr>
                <w:rStyle w:val="string1"/>
              </w:rPr>
            </w:rPrChange>
          </w:rPr>
          <w:t>'complete.declined'</w:t>
        </w:r>
        <w:r w:rsidRPr="00D26196">
          <w:rPr>
            <w:sz w:val="18"/>
            <w:rPrChange w:id="23963" w:author="shorny" w:date="2014-06-09T18:55:00Z">
              <w:rPr/>
            </w:rPrChange>
          </w:rPr>
          <w:t>);</w:t>
        </w:r>
      </w:ins>
    </w:p>
    <w:p w14:paraId="00141C87" w14:textId="77777777" w:rsidR="00D26196" w:rsidRPr="00D26196" w:rsidRDefault="00D26196">
      <w:pPr>
        <w:pStyle w:val="HTMLPreformatted"/>
        <w:divId w:val="2032412305"/>
        <w:rPr>
          <w:ins w:id="23964" w:author="shorny" w:date="2014-06-09T18:54:00Z"/>
          <w:sz w:val="18"/>
          <w:rPrChange w:id="23965" w:author="shorny" w:date="2014-06-09T18:55:00Z">
            <w:rPr>
              <w:ins w:id="23966" w:author="shorny" w:date="2014-06-09T18:54:00Z"/>
            </w:rPr>
          </w:rPrChange>
        </w:rPr>
      </w:pPr>
    </w:p>
    <w:p w14:paraId="1E972323" w14:textId="77777777" w:rsidR="00D26196" w:rsidRPr="00D26196" w:rsidRDefault="00D26196">
      <w:pPr>
        <w:pStyle w:val="HTMLPreformatted"/>
        <w:divId w:val="2032412305"/>
        <w:rPr>
          <w:ins w:id="23967" w:author="shorny" w:date="2014-06-09T18:54:00Z"/>
          <w:rStyle w:val="comment1"/>
          <w:sz w:val="18"/>
          <w:rPrChange w:id="23968" w:author="shorny" w:date="2014-06-09T18:55:00Z">
            <w:rPr>
              <w:ins w:id="23969" w:author="shorny" w:date="2014-06-09T18:54:00Z"/>
              <w:rStyle w:val="comment1"/>
            </w:rPr>
          </w:rPrChange>
        </w:rPr>
      </w:pPr>
      <w:ins w:id="23970" w:author="shorny" w:date="2014-06-09T18:54:00Z">
        <w:r w:rsidRPr="00D26196">
          <w:rPr>
            <w:sz w:val="18"/>
            <w:rPrChange w:id="23971" w:author="shorny" w:date="2014-06-09T18:55:00Z">
              <w:rPr>
                <w:color w:val="B22222"/>
              </w:rPr>
            </w:rPrChange>
          </w:rPr>
          <w:t xml:space="preserve">  </w:t>
        </w:r>
        <w:r w:rsidRPr="00D26196">
          <w:rPr>
            <w:rStyle w:val="comment1"/>
            <w:sz w:val="18"/>
            <w:rPrChange w:id="23972" w:author="shorny" w:date="2014-06-09T18:55:00Z">
              <w:rPr>
                <w:rStyle w:val="comment1"/>
              </w:rPr>
            </w:rPrChange>
          </w:rPr>
          <w:t>-- create another temporary table that lists the differences between expected</w:t>
        </w:r>
      </w:ins>
    </w:p>
    <w:p w14:paraId="272BC31E" w14:textId="77777777" w:rsidR="00D26196" w:rsidRPr="00D26196" w:rsidRDefault="00D26196">
      <w:pPr>
        <w:pStyle w:val="HTMLPreformatted"/>
        <w:divId w:val="2032412305"/>
        <w:rPr>
          <w:ins w:id="23973" w:author="shorny" w:date="2014-06-09T18:54:00Z"/>
          <w:rStyle w:val="comment1"/>
          <w:sz w:val="18"/>
          <w:rPrChange w:id="23974" w:author="shorny" w:date="2014-06-09T18:55:00Z">
            <w:rPr>
              <w:ins w:id="23975" w:author="shorny" w:date="2014-06-09T18:54:00Z"/>
              <w:rStyle w:val="comment1"/>
            </w:rPr>
          </w:rPrChange>
        </w:rPr>
      </w:pPr>
      <w:ins w:id="23976" w:author="shorny" w:date="2014-06-09T18:54:00Z">
        <w:r w:rsidRPr="00D26196">
          <w:rPr>
            <w:sz w:val="18"/>
            <w:rPrChange w:id="23977" w:author="shorny" w:date="2014-06-09T18:55:00Z">
              <w:rPr>
                <w:color w:val="B22222"/>
              </w:rPr>
            </w:rPrChange>
          </w:rPr>
          <w:t xml:space="preserve">  </w:t>
        </w:r>
        <w:r w:rsidRPr="00D26196">
          <w:rPr>
            <w:rStyle w:val="comment1"/>
            <w:sz w:val="18"/>
            <w:rPrChange w:id="23978" w:author="shorny" w:date="2014-06-09T18:55:00Z">
              <w:rPr>
                <w:rStyle w:val="comment1"/>
              </w:rPr>
            </w:rPrChange>
          </w:rPr>
          <w:t>-- results and actuals</w:t>
        </w:r>
      </w:ins>
    </w:p>
    <w:p w14:paraId="54E92F5D" w14:textId="77777777" w:rsidR="00D26196" w:rsidRPr="00D26196" w:rsidRDefault="00D26196">
      <w:pPr>
        <w:pStyle w:val="HTMLPreformatted"/>
        <w:divId w:val="2032412305"/>
        <w:rPr>
          <w:ins w:id="23979" w:author="shorny" w:date="2014-06-09T18:54:00Z"/>
          <w:sz w:val="18"/>
          <w:rPrChange w:id="23980" w:author="shorny" w:date="2014-06-09T18:55:00Z">
            <w:rPr>
              <w:ins w:id="23981" w:author="shorny" w:date="2014-06-09T18:54:00Z"/>
            </w:rPr>
          </w:rPrChange>
        </w:rPr>
      </w:pPr>
      <w:ins w:id="23982" w:author="shorny" w:date="2014-06-09T18:54:00Z">
        <w:r w:rsidRPr="00D26196">
          <w:rPr>
            <w:sz w:val="18"/>
            <w:rPrChange w:id="23983" w:author="shorny" w:date="2014-06-09T18:55:00Z">
              <w:rPr/>
            </w:rPrChange>
          </w:rPr>
          <w:t xml:space="preserve">  </w:t>
        </w:r>
        <w:r w:rsidRPr="00D26196">
          <w:rPr>
            <w:rStyle w:val="keyword1"/>
            <w:sz w:val="18"/>
            <w:rPrChange w:id="23984" w:author="shorny" w:date="2014-06-09T18:55:00Z">
              <w:rPr>
                <w:rStyle w:val="keyword1"/>
              </w:rPr>
            </w:rPrChange>
          </w:rPr>
          <w:t>CREATE</w:t>
        </w:r>
        <w:r w:rsidRPr="00D26196">
          <w:rPr>
            <w:sz w:val="18"/>
            <w:rPrChange w:id="23985" w:author="shorny" w:date="2014-06-09T18:55:00Z">
              <w:rPr/>
            </w:rPrChange>
          </w:rPr>
          <w:t xml:space="preserve"> </w:t>
        </w:r>
        <w:r w:rsidRPr="00D26196">
          <w:rPr>
            <w:rStyle w:val="keyword1"/>
            <w:sz w:val="18"/>
            <w:rPrChange w:id="23986" w:author="shorny" w:date="2014-06-09T18:55:00Z">
              <w:rPr>
                <w:rStyle w:val="keyword1"/>
              </w:rPr>
            </w:rPrChange>
          </w:rPr>
          <w:t>TEMPORARY</w:t>
        </w:r>
        <w:r w:rsidRPr="00D26196">
          <w:rPr>
            <w:sz w:val="18"/>
            <w:rPrChange w:id="23987" w:author="shorny" w:date="2014-06-09T18:55:00Z">
              <w:rPr/>
            </w:rPrChange>
          </w:rPr>
          <w:t xml:space="preserve"> </w:t>
        </w:r>
        <w:r w:rsidRPr="00D26196">
          <w:rPr>
            <w:rStyle w:val="keyword1"/>
            <w:sz w:val="18"/>
            <w:rPrChange w:id="23988" w:author="shorny" w:date="2014-06-09T18:55:00Z">
              <w:rPr>
                <w:rStyle w:val="keyword1"/>
              </w:rPr>
            </w:rPrChange>
          </w:rPr>
          <w:t>TABLE</w:t>
        </w:r>
        <w:r w:rsidRPr="00D26196">
          <w:rPr>
            <w:sz w:val="18"/>
            <w:rPrChange w:id="23989" w:author="shorny" w:date="2014-06-09T18:55:00Z">
              <w:rPr/>
            </w:rPrChange>
          </w:rPr>
          <w:t xml:space="preserve"> </w:t>
        </w:r>
        <w:r w:rsidRPr="00D26196">
          <w:rPr>
            <w:rStyle w:val="function-name1"/>
            <w:sz w:val="18"/>
            <w:rPrChange w:id="23990" w:author="shorny" w:date="2014-06-09T18:55:00Z">
              <w:rPr>
                <w:rStyle w:val="function-name1"/>
              </w:rPr>
            </w:rPrChange>
          </w:rPr>
          <w:t>utrans_o_problems</w:t>
        </w:r>
      </w:ins>
    </w:p>
    <w:p w14:paraId="10CAD7FB" w14:textId="77777777" w:rsidR="00D26196" w:rsidRPr="00D26196" w:rsidRDefault="00D26196">
      <w:pPr>
        <w:pStyle w:val="HTMLPreformatted"/>
        <w:divId w:val="2032412305"/>
        <w:rPr>
          <w:ins w:id="23991" w:author="shorny" w:date="2014-06-09T18:54:00Z"/>
          <w:sz w:val="18"/>
          <w:rPrChange w:id="23992" w:author="shorny" w:date="2014-06-09T18:55:00Z">
            <w:rPr>
              <w:ins w:id="23993" w:author="shorny" w:date="2014-06-09T18:54:00Z"/>
            </w:rPr>
          </w:rPrChange>
        </w:rPr>
      </w:pPr>
      <w:ins w:id="23994" w:author="shorny" w:date="2014-06-09T18:54:00Z">
        <w:r w:rsidRPr="00D26196">
          <w:rPr>
            <w:sz w:val="18"/>
            <w:rPrChange w:id="23995" w:author="shorny" w:date="2014-06-09T18:55:00Z">
              <w:rPr/>
            </w:rPrChange>
          </w:rPr>
          <w:t xml:space="preserve">  </w:t>
        </w:r>
        <w:r w:rsidRPr="00D26196">
          <w:rPr>
            <w:rStyle w:val="keyword1"/>
            <w:sz w:val="18"/>
            <w:rPrChange w:id="23996" w:author="shorny" w:date="2014-06-09T18:55:00Z">
              <w:rPr>
                <w:rStyle w:val="keyword1"/>
              </w:rPr>
            </w:rPrChange>
          </w:rPr>
          <w:t>SELECT</w:t>
        </w:r>
        <w:r w:rsidRPr="00D26196">
          <w:rPr>
            <w:sz w:val="18"/>
            <w:rPrChange w:id="23997" w:author="shorny" w:date="2014-06-09T18:55:00Z">
              <w:rPr/>
            </w:rPrChange>
          </w:rPr>
          <w:t xml:space="preserve"> problems.*</w:t>
        </w:r>
      </w:ins>
    </w:p>
    <w:p w14:paraId="50CC7FD0" w14:textId="77777777" w:rsidR="00D26196" w:rsidRPr="00D26196" w:rsidRDefault="00D26196">
      <w:pPr>
        <w:pStyle w:val="HTMLPreformatted"/>
        <w:divId w:val="2032412305"/>
        <w:rPr>
          <w:ins w:id="23998" w:author="shorny" w:date="2014-06-09T18:54:00Z"/>
          <w:sz w:val="18"/>
          <w:rPrChange w:id="23999" w:author="shorny" w:date="2014-06-09T18:55:00Z">
            <w:rPr>
              <w:ins w:id="24000" w:author="shorny" w:date="2014-06-09T18:54:00Z"/>
            </w:rPr>
          </w:rPrChange>
        </w:rPr>
      </w:pPr>
      <w:ins w:id="24001" w:author="shorny" w:date="2014-06-09T18:54:00Z">
        <w:r w:rsidRPr="00D26196">
          <w:rPr>
            <w:sz w:val="18"/>
            <w:rPrChange w:id="24002" w:author="shorny" w:date="2014-06-09T18:55:00Z">
              <w:rPr/>
            </w:rPrChange>
          </w:rPr>
          <w:t xml:space="preserve">  </w:t>
        </w:r>
        <w:r w:rsidRPr="00D26196">
          <w:rPr>
            <w:rStyle w:val="keyword1"/>
            <w:sz w:val="18"/>
            <w:rPrChange w:id="24003" w:author="shorny" w:date="2014-06-09T18:55:00Z">
              <w:rPr>
                <w:rStyle w:val="keyword1"/>
              </w:rPr>
            </w:rPrChange>
          </w:rPr>
          <w:t>FROM</w:t>
        </w:r>
      </w:ins>
    </w:p>
    <w:p w14:paraId="50504147" w14:textId="77777777" w:rsidR="00D26196" w:rsidRPr="00D26196" w:rsidRDefault="00D26196">
      <w:pPr>
        <w:pStyle w:val="HTMLPreformatted"/>
        <w:divId w:val="2032412305"/>
        <w:rPr>
          <w:ins w:id="24004" w:author="shorny" w:date="2014-06-09T18:54:00Z"/>
          <w:sz w:val="18"/>
          <w:rPrChange w:id="24005" w:author="shorny" w:date="2014-06-09T18:55:00Z">
            <w:rPr>
              <w:ins w:id="24006" w:author="shorny" w:date="2014-06-09T18:54:00Z"/>
            </w:rPr>
          </w:rPrChange>
        </w:rPr>
      </w:pPr>
      <w:ins w:id="24007" w:author="shorny" w:date="2014-06-09T18:54:00Z">
        <w:r w:rsidRPr="00D26196">
          <w:rPr>
            <w:sz w:val="18"/>
            <w:rPrChange w:id="24008" w:author="shorny" w:date="2014-06-09T18:55:00Z">
              <w:rPr/>
            </w:rPrChange>
          </w:rPr>
          <w:t xml:space="preserve">  (</w:t>
        </w:r>
      </w:ins>
    </w:p>
    <w:p w14:paraId="31E51E28" w14:textId="77777777" w:rsidR="00D26196" w:rsidRPr="00D26196" w:rsidRDefault="00D26196">
      <w:pPr>
        <w:pStyle w:val="HTMLPreformatted"/>
        <w:divId w:val="2032412305"/>
        <w:rPr>
          <w:ins w:id="24009" w:author="shorny" w:date="2014-06-09T18:54:00Z"/>
          <w:sz w:val="18"/>
          <w:rPrChange w:id="24010" w:author="shorny" w:date="2014-06-09T18:55:00Z">
            <w:rPr>
              <w:ins w:id="24011" w:author="shorny" w:date="2014-06-09T18:54:00Z"/>
            </w:rPr>
          </w:rPrChange>
        </w:rPr>
      </w:pPr>
      <w:ins w:id="24012" w:author="shorny" w:date="2014-06-09T18:54:00Z">
        <w:r w:rsidRPr="00D26196">
          <w:rPr>
            <w:sz w:val="18"/>
            <w:rPrChange w:id="24013" w:author="shorny" w:date="2014-06-09T18:55:00Z">
              <w:rPr/>
            </w:rPrChange>
          </w:rPr>
          <w:t xml:space="preserve">      </w:t>
        </w:r>
        <w:r w:rsidRPr="00D26196">
          <w:rPr>
            <w:rStyle w:val="keyword1"/>
            <w:sz w:val="18"/>
            <w:rPrChange w:id="24014" w:author="shorny" w:date="2014-06-09T18:55:00Z">
              <w:rPr>
                <w:rStyle w:val="keyword1"/>
              </w:rPr>
            </w:rPrChange>
          </w:rPr>
          <w:t>SELECT</w:t>
        </w:r>
        <w:r w:rsidRPr="00D26196">
          <w:rPr>
            <w:sz w:val="18"/>
            <w:rPrChange w:id="24015" w:author="shorny" w:date="2014-06-09T18:55:00Z">
              <w:rPr/>
            </w:rPrChange>
          </w:rPr>
          <w:t xml:space="preserve"> actuals.*</w:t>
        </w:r>
      </w:ins>
    </w:p>
    <w:p w14:paraId="3DC2A472" w14:textId="77777777" w:rsidR="00D26196" w:rsidRPr="00D26196" w:rsidRDefault="00D26196">
      <w:pPr>
        <w:pStyle w:val="HTMLPreformatted"/>
        <w:divId w:val="2032412305"/>
        <w:rPr>
          <w:ins w:id="24016" w:author="shorny" w:date="2014-06-09T18:54:00Z"/>
          <w:sz w:val="18"/>
          <w:rPrChange w:id="24017" w:author="shorny" w:date="2014-06-09T18:55:00Z">
            <w:rPr>
              <w:ins w:id="24018" w:author="shorny" w:date="2014-06-09T18:54:00Z"/>
            </w:rPr>
          </w:rPrChange>
        </w:rPr>
      </w:pPr>
      <w:ins w:id="24019" w:author="shorny" w:date="2014-06-09T18:54:00Z">
        <w:r w:rsidRPr="00D26196">
          <w:rPr>
            <w:sz w:val="18"/>
            <w:rPrChange w:id="24020" w:author="shorny" w:date="2014-06-09T18:55:00Z">
              <w:rPr/>
            </w:rPrChange>
          </w:rPr>
          <w:t xml:space="preserve">      </w:t>
        </w:r>
        <w:r w:rsidRPr="00D26196">
          <w:rPr>
            <w:rStyle w:val="keyword1"/>
            <w:sz w:val="18"/>
            <w:rPrChange w:id="24021" w:author="shorny" w:date="2014-06-09T18:55:00Z">
              <w:rPr>
                <w:rStyle w:val="keyword1"/>
              </w:rPr>
            </w:rPrChange>
          </w:rPr>
          <w:t>FROM</w:t>
        </w:r>
        <w:r w:rsidRPr="00D26196">
          <w:rPr>
            <w:sz w:val="18"/>
            <w:rPrChange w:id="24022" w:author="shorny" w:date="2014-06-09T18:55:00Z">
              <w:rPr/>
            </w:rPrChange>
          </w:rPr>
          <w:t xml:space="preserve"> utrans_o_actuals actuals</w:t>
        </w:r>
      </w:ins>
    </w:p>
    <w:p w14:paraId="6F2B80EE" w14:textId="77777777" w:rsidR="00D26196" w:rsidRPr="00D26196" w:rsidRDefault="00D26196">
      <w:pPr>
        <w:pStyle w:val="HTMLPreformatted"/>
        <w:divId w:val="2032412305"/>
        <w:rPr>
          <w:ins w:id="24023" w:author="shorny" w:date="2014-06-09T18:54:00Z"/>
          <w:sz w:val="18"/>
          <w:rPrChange w:id="24024" w:author="shorny" w:date="2014-06-09T18:55:00Z">
            <w:rPr>
              <w:ins w:id="24025" w:author="shorny" w:date="2014-06-09T18:54:00Z"/>
            </w:rPr>
          </w:rPrChange>
        </w:rPr>
      </w:pPr>
      <w:ins w:id="24026" w:author="shorny" w:date="2014-06-09T18:54:00Z">
        <w:r w:rsidRPr="00D26196">
          <w:rPr>
            <w:sz w:val="18"/>
            <w:rPrChange w:id="24027" w:author="shorny" w:date="2014-06-09T18:55:00Z">
              <w:rPr/>
            </w:rPrChange>
          </w:rPr>
          <w:t xml:space="preserve">      </w:t>
        </w:r>
        <w:r w:rsidRPr="00D26196">
          <w:rPr>
            <w:rStyle w:val="keyword1"/>
            <w:sz w:val="18"/>
            <w:rPrChange w:id="24028" w:author="shorny" w:date="2014-06-09T18:55:00Z">
              <w:rPr>
                <w:rStyle w:val="keyword1"/>
              </w:rPr>
            </w:rPrChange>
          </w:rPr>
          <w:t>UNION</w:t>
        </w:r>
        <w:r w:rsidRPr="00D26196">
          <w:rPr>
            <w:sz w:val="18"/>
            <w:rPrChange w:id="24029" w:author="shorny" w:date="2014-06-09T18:55:00Z">
              <w:rPr/>
            </w:rPrChange>
          </w:rPr>
          <w:t xml:space="preserve"> </w:t>
        </w:r>
        <w:r w:rsidRPr="00D26196">
          <w:rPr>
            <w:rStyle w:val="keyword1"/>
            <w:sz w:val="18"/>
            <w:rPrChange w:id="24030" w:author="shorny" w:date="2014-06-09T18:55:00Z">
              <w:rPr>
                <w:rStyle w:val="keyword1"/>
              </w:rPr>
            </w:rPrChange>
          </w:rPr>
          <w:t>ALL</w:t>
        </w:r>
      </w:ins>
    </w:p>
    <w:p w14:paraId="72FE0A4B" w14:textId="77777777" w:rsidR="00D26196" w:rsidRPr="00D26196" w:rsidRDefault="00D26196">
      <w:pPr>
        <w:pStyle w:val="HTMLPreformatted"/>
        <w:divId w:val="2032412305"/>
        <w:rPr>
          <w:ins w:id="24031" w:author="shorny" w:date="2014-06-09T18:54:00Z"/>
          <w:sz w:val="18"/>
          <w:rPrChange w:id="24032" w:author="shorny" w:date="2014-06-09T18:55:00Z">
            <w:rPr>
              <w:ins w:id="24033" w:author="shorny" w:date="2014-06-09T18:54:00Z"/>
            </w:rPr>
          </w:rPrChange>
        </w:rPr>
      </w:pPr>
      <w:ins w:id="24034" w:author="shorny" w:date="2014-06-09T18:54:00Z">
        <w:r w:rsidRPr="00D26196">
          <w:rPr>
            <w:sz w:val="18"/>
            <w:rPrChange w:id="24035" w:author="shorny" w:date="2014-06-09T18:55:00Z">
              <w:rPr/>
            </w:rPrChange>
          </w:rPr>
          <w:t xml:space="preserve">      </w:t>
        </w:r>
        <w:r w:rsidRPr="00D26196">
          <w:rPr>
            <w:rStyle w:val="keyword1"/>
            <w:sz w:val="18"/>
            <w:rPrChange w:id="24036" w:author="shorny" w:date="2014-06-09T18:55:00Z">
              <w:rPr>
                <w:rStyle w:val="keyword1"/>
              </w:rPr>
            </w:rPrChange>
          </w:rPr>
          <w:t>SELECT</w:t>
        </w:r>
        <w:r w:rsidRPr="00D26196">
          <w:rPr>
            <w:sz w:val="18"/>
            <w:rPrChange w:id="24037" w:author="shorny" w:date="2014-06-09T18:55:00Z">
              <w:rPr/>
            </w:rPrChange>
          </w:rPr>
          <w:t xml:space="preserve"> expecteds.*</w:t>
        </w:r>
      </w:ins>
    </w:p>
    <w:p w14:paraId="16DDC560" w14:textId="77777777" w:rsidR="00D26196" w:rsidRPr="00D26196" w:rsidRDefault="00D26196">
      <w:pPr>
        <w:pStyle w:val="HTMLPreformatted"/>
        <w:divId w:val="2032412305"/>
        <w:rPr>
          <w:ins w:id="24038" w:author="shorny" w:date="2014-06-09T18:54:00Z"/>
          <w:sz w:val="18"/>
          <w:rPrChange w:id="24039" w:author="shorny" w:date="2014-06-09T18:55:00Z">
            <w:rPr>
              <w:ins w:id="24040" w:author="shorny" w:date="2014-06-09T18:54:00Z"/>
            </w:rPr>
          </w:rPrChange>
        </w:rPr>
      </w:pPr>
      <w:ins w:id="24041" w:author="shorny" w:date="2014-06-09T18:54:00Z">
        <w:r w:rsidRPr="00D26196">
          <w:rPr>
            <w:sz w:val="18"/>
            <w:rPrChange w:id="24042" w:author="shorny" w:date="2014-06-09T18:55:00Z">
              <w:rPr/>
            </w:rPrChange>
          </w:rPr>
          <w:t xml:space="preserve">      </w:t>
        </w:r>
        <w:r w:rsidRPr="00D26196">
          <w:rPr>
            <w:rStyle w:val="keyword1"/>
            <w:sz w:val="18"/>
            <w:rPrChange w:id="24043" w:author="shorny" w:date="2014-06-09T18:55:00Z">
              <w:rPr>
                <w:rStyle w:val="keyword1"/>
              </w:rPr>
            </w:rPrChange>
          </w:rPr>
          <w:t>FROM</w:t>
        </w:r>
        <w:r w:rsidRPr="00D26196">
          <w:rPr>
            <w:sz w:val="18"/>
            <w:rPrChange w:id="24044" w:author="shorny" w:date="2014-06-09T18:55:00Z">
              <w:rPr/>
            </w:rPrChange>
          </w:rPr>
          <w:t xml:space="preserve"> utrans_o_expecteds expecteds</w:t>
        </w:r>
      </w:ins>
    </w:p>
    <w:p w14:paraId="54E9BD87" w14:textId="77777777" w:rsidR="00D26196" w:rsidRPr="00D26196" w:rsidRDefault="00D26196">
      <w:pPr>
        <w:pStyle w:val="HTMLPreformatted"/>
        <w:divId w:val="2032412305"/>
        <w:rPr>
          <w:ins w:id="24045" w:author="shorny" w:date="2014-06-09T18:54:00Z"/>
          <w:sz w:val="18"/>
          <w:rPrChange w:id="24046" w:author="shorny" w:date="2014-06-09T18:55:00Z">
            <w:rPr>
              <w:ins w:id="24047" w:author="shorny" w:date="2014-06-09T18:54:00Z"/>
            </w:rPr>
          </w:rPrChange>
        </w:rPr>
      </w:pPr>
      <w:ins w:id="24048" w:author="shorny" w:date="2014-06-09T18:54:00Z">
        <w:r w:rsidRPr="00D26196">
          <w:rPr>
            <w:sz w:val="18"/>
            <w:rPrChange w:id="24049" w:author="shorny" w:date="2014-06-09T18:55:00Z">
              <w:rPr/>
            </w:rPrChange>
          </w:rPr>
          <w:t xml:space="preserve">  )  problems</w:t>
        </w:r>
      </w:ins>
    </w:p>
    <w:p w14:paraId="2618D317" w14:textId="77777777" w:rsidR="00D26196" w:rsidRPr="00D26196" w:rsidRDefault="00D26196">
      <w:pPr>
        <w:pStyle w:val="HTMLPreformatted"/>
        <w:divId w:val="2032412305"/>
        <w:rPr>
          <w:ins w:id="24050" w:author="shorny" w:date="2014-06-09T18:54:00Z"/>
          <w:sz w:val="18"/>
          <w:rPrChange w:id="24051" w:author="shorny" w:date="2014-06-09T18:55:00Z">
            <w:rPr>
              <w:ins w:id="24052" w:author="shorny" w:date="2014-06-09T18:54:00Z"/>
            </w:rPr>
          </w:rPrChange>
        </w:rPr>
      </w:pPr>
      <w:ins w:id="24053" w:author="shorny" w:date="2014-06-09T18:54:00Z">
        <w:r w:rsidRPr="00D26196">
          <w:rPr>
            <w:sz w:val="18"/>
            <w:rPrChange w:id="24054" w:author="shorny" w:date="2014-06-09T18:55:00Z">
              <w:rPr/>
            </w:rPrChange>
          </w:rPr>
          <w:t xml:space="preserve">  </w:t>
        </w:r>
        <w:r w:rsidRPr="00D26196">
          <w:rPr>
            <w:rStyle w:val="keyword1"/>
            <w:sz w:val="18"/>
            <w:rPrChange w:id="24055" w:author="shorny" w:date="2014-06-09T18:55:00Z">
              <w:rPr>
                <w:rStyle w:val="keyword1"/>
              </w:rPr>
            </w:rPrChange>
          </w:rPr>
          <w:t>GROUP</w:t>
        </w:r>
        <w:r w:rsidRPr="00D26196">
          <w:rPr>
            <w:sz w:val="18"/>
            <w:rPrChange w:id="24056" w:author="shorny" w:date="2014-06-09T18:55:00Z">
              <w:rPr/>
            </w:rPrChange>
          </w:rPr>
          <w:t xml:space="preserve"> </w:t>
        </w:r>
        <w:r w:rsidRPr="00D26196">
          <w:rPr>
            <w:rStyle w:val="keyword1"/>
            <w:sz w:val="18"/>
            <w:rPrChange w:id="24057" w:author="shorny" w:date="2014-06-09T18:55:00Z">
              <w:rPr>
                <w:rStyle w:val="keyword1"/>
              </w:rPr>
            </w:rPrChange>
          </w:rPr>
          <w:t>BY</w:t>
        </w:r>
        <w:r w:rsidRPr="00D26196">
          <w:rPr>
            <w:sz w:val="18"/>
            <w:rPrChange w:id="24058" w:author="shorny" w:date="2014-06-09T18:55:00Z">
              <w:rPr/>
            </w:rPrChange>
          </w:rPr>
          <w:t xml:space="preserve"> problems.Status</w:t>
        </w:r>
      </w:ins>
    </w:p>
    <w:p w14:paraId="2166D42D" w14:textId="77777777" w:rsidR="00D26196" w:rsidRPr="00D26196" w:rsidRDefault="00D26196">
      <w:pPr>
        <w:pStyle w:val="HTMLPreformatted"/>
        <w:divId w:val="2032412305"/>
        <w:rPr>
          <w:ins w:id="24059" w:author="shorny" w:date="2014-06-09T18:54:00Z"/>
          <w:sz w:val="18"/>
          <w:rPrChange w:id="24060" w:author="shorny" w:date="2014-06-09T18:55:00Z">
            <w:rPr>
              <w:ins w:id="24061" w:author="shorny" w:date="2014-06-09T18:54:00Z"/>
            </w:rPr>
          </w:rPrChange>
        </w:rPr>
      </w:pPr>
      <w:ins w:id="24062" w:author="shorny" w:date="2014-06-09T18:54:00Z">
        <w:r w:rsidRPr="00D26196">
          <w:rPr>
            <w:sz w:val="18"/>
            <w:rPrChange w:id="24063" w:author="shorny" w:date="2014-06-09T18:55:00Z">
              <w:rPr/>
            </w:rPrChange>
          </w:rPr>
          <w:t xml:space="preserve">  </w:t>
        </w:r>
        <w:r w:rsidRPr="00D26196">
          <w:rPr>
            <w:rStyle w:val="keyword1"/>
            <w:sz w:val="18"/>
            <w:rPrChange w:id="24064" w:author="shorny" w:date="2014-06-09T18:55:00Z">
              <w:rPr>
                <w:rStyle w:val="keyword1"/>
              </w:rPr>
            </w:rPrChange>
          </w:rPr>
          <w:t>HAVING</w:t>
        </w:r>
        <w:r w:rsidRPr="00D26196">
          <w:rPr>
            <w:sz w:val="18"/>
            <w:rPrChange w:id="24065" w:author="shorny" w:date="2014-06-09T18:55:00Z">
              <w:rPr/>
            </w:rPrChange>
          </w:rPr>
          <w:t xml:space="preserve"> </w:t>
        </w:r>
        <w:r w:rsidRPr="00D26196">
          <w:rPr>
            <w:rStyle w:val="builtin1"/>
            <w:sz w:val="18"/>
            <w:rPrChange w:id="24066" w:author="shorny" w:date="2014-06-09T18:55:00Z">
              <w:rPr>
                <w:rStyle w:val="builtin1"/>
              </w:rPr>
            </w:rPrChange>
          </w:rPr>
          <w:t>COUNT</w:t>
        </w:r>
        <w:r w:rsidRPr="00D26196">
          <w:rPr>
            <w:sz w:val="18"/>
            <w:rPrChange w:id="24067" w:author="shorny" w:date="2014-06-09T18:55:00Z">
              <w:rPr/>
            </w:rPrChange>
          </w:rPr>
          <w:t>(*) = 1</w:t>
        </w:r>
      </w:ins>
    </w:p>
    <w:p w14:paraId="00E68C62" w14:textId="77777777" w:rsidR="00D26196" w:rsidRPr="00D26196" w:rsidRDefault="00D26196">
      <w:pPr>
        <w:pStyle w:val="HTMLPreformatted"/>
        <w:divId w:val="2032412305"/>
        <w:rPr>
          <w:ins w:id="24068" w:author="shorny" w:date="2014-06-09T18:54:00Z"/>
          <w:sz w:val="18"/>
          <w:rPrChange w:id="24069" w:author="shorny" w:date="2014-06-09T18:55:00Z">
            <w:rPr>
              <w:ins w:id="24070" w:author="shorny" w:date="2014-06-09T18:54:00Z"/>
            </w:rPr>
          </w:rPrChange>
        </w:rPr>
      </w:pPr>
      <w:ins w:id="24071" w:author="shorny" w:date="2014-06-09T18:54:00Z">
        <w:r w:rsidRPr="00D26196">
          <w:rPr>
            <w:sz w:val="18"/>
            <w:rPrChange w:id="24072" w:author="shorny" w:date="2014-06-09T18:55:00Z">
              <w:rPr/>
            </w:rPrChange>
          </w:rPr>
          <w:t xml:space="preserve">  </w:t>
        </w:r>
        <w:r w:rsidRPr="00D26196">
          <w:rPr>
            <w:rStyle w:val="keyword1"/>
            <w:sz w:val="18"/>
            <w:rPrChange w:id="24073" w:author="shorny" w:date="2014-06-09T18:55:00Z">
              <w:rPr>
                <w:rStyle w:val="keyword1"/>
              </w:rPr>
            </w:rPrChange>
          </w:rPr>
          <w:t>ORDER</w:t>
        </w:r>
        <w:r w:rsidRPr="00D26196">
          <w:rPr>
            <w:sz w:val="18"/>
            <w:rPrChange w:id="24074" w:author="shorny" w:date="2014-06-09T18:55:00Z">
              <w:rPr/>
            </w:rPrChange>
          </w:rPr>
          <w:t xml:space="preserve"> </w:t>
        </w:r>
        <w:r w:rsidRPr="00D26196">
          <w:rPr>
            <w:rStyle w:val="keyword1"/>
            <w:sz w:val="18"/>
            <w:rPrChange w:id="24075" w:author="shorny" w:date="2014-06-09T18:55:00Z">
              <w:rPr>
                <w:rStyle w:val="keyword1"/>
              </w:rPr>
            </w:rPrChange>
          </w:rPr>
          <w:t>BY</w:t>
        </w:r>
        <w:r w:rsidRPr="00D26196">
          <w:rPr>
            <w:sz w:val="18"/>
            <w:rPrChange w:id="24076" w:author="shorny" w:date="2014-06-09T18:55:00Z">
              <w:rPr/>
            </w:rPrChange>
          </w:rPr>
          <w:t xml:space="preserve"> problems.Status ;</w:t>
        </w:r>
      </w:ins>
    </w:p>
    <w:p w14:paraId="27A42A66" w14:textId="77777777" w:rsidR="00D26196" w:rsidRPr="00D26196" w:rsidRDefault="00D26196">
      <w:pPr>
        <w:pStyle w:val="HTMLPreformatted"/>
        <w:divId w:val="2032412305"/>
        <w:rPr>
          <w:ins w:id="24077" w:author="shorny" w:date="2014-06-09T18:54:00Z"/>
          <w:sz w:val="18"/>
          <w:rPrChange w:id="24078" w:author="shorny" w:date="2014-06-09T18:55:00Z">
            <w:rPr>
              <w:ins w:id="24079" w:author="shorny" w:date="2014-06-09T18:54:00Z"/>
            </w:rPr>
          </w:rPrChange>
        </w:rPr>
      </w:pPr>
    </w:p>
    <w:p w14:paraId="5FFB57A2" w14:textId="77777777" w:rsidR="00D26196" w:rsidRPr="00D26196" w:rsidRDefault="00D26196">
      <w:pPr>
        <w:pStyle w:val="HTMLPreformatted"/>
        <w:divId w:val="2032412305"/>
        <w:rPr>
          <w:ins w:id="24080" w:author="shorny" w:date="2014-06-09T18:54:00Z"/>
          <w:rStyle w:val="comment1"/>
          <w:sz w:val="18"/>
          <w:rPrChange w:id="24081" w:author="shorny" w:date="2014-06-09T18:55:00Z">
            <w:rPr>
              <w:ins w:id="24082" w:author="shorny" w:date="2014-06-09T18:54:00Z"/>
              <w:rStyle w:val="comment1"/>
            </w:rPr>
          </w:rPrChange>
        </w:rPr>
      </w:pPr>
      <w:ins w:id="24083" w:author="shorny" w:date="2014-06-09T18:54:00Z">
        <w:r w:rsidRPr="00D26196">
          <w:rPr>
            <w:sz w:val="18"/>
            <w:rPrChange w:id="24084" w:author="shorny" w:date="2014-06-09T18:55:00Z">
              <w:rPr>
                <w:color w:val="B22222"/>
              </w:rPr>
            </w:rPrChange>
          </w:rPr>
          <w:t xml:space="preserve">  </w:t>
        </w:r>
        <w:r w:rsidRPr="00D26196">
          <w:rPr>
            <w:rStyle w:val="comment1"/>
            <w:sz w:val="18"/>
            <w:rPrChange w:id="24085" w:author="shorny" w:date="2014-06-09T18:55:00Z">
              <w:rPr>
                <w:rStyle w:val="comment1"/>
              </w:rPr>
            </w:rPrChange>
          </w:rPr>
          <w:t>-- report an error if the 'problems' table isn't empty</w:t>
        </w:r>
      </w:ins>
    </w:p>
    <w:p w14:paraId="485DB941" w14:textId="77777777" w:rsidR="00D26196" w:rsidRPr="00D26196" w:rsidRDefault="00D26196">
      <w:pPr>
        <w:pStyle w:val="HTMLPreformatted"/>
        <w:divId w:val="2032412305"/>
        <w:rPr>
          <w:ins w:id="24086" w:author="shorny" w:date="2014-06-09T18:54:00Z"/>
          <w:sz w:val="18"/>
          <w:rPrChange w:id="24087" w:author="shorny" w:date="2014-06-09T18:55:00Z">
            <w:rPr>
              <w:ins w:id="24088" w:author="shorny" w:date="2014-06-09T18:54:00Z"/>
            </w:rPr>
          </w:rPrChange>
        </w:rPr>
      </w:pPr>
      <w:ins w:id="24089" w:author="shorny" w:date="2014-06-09T18:54:00Z">
        <w:r w:rsidRPr="00D26196">
          <w:rPr>
            <w:sz w:val="18"/>
            <w:rPrChange w:id="24090" w:author="shorny" w:date="2014-06-09T18:55:00Z">
              <w:rPr/>
            </w:rPrChange>
          </w:rPr>
          <w:t xml:space="preserve">  </w:t>
        </w:r>
        <w:r w:rsidRPr="00D26196">
          <w:rPr>
            <w:rStyle w:val="keyword1"/>
            <w:sz w:val="18"/>
            <w:rPrChange w:id="24091" w:author="shorny" w:date="2014-06-09T18:55:00Z">
              <w:rPr>
                <w:rStyle w:val="keyword1"/>
              </w:rPr>
            </w:rPrChange>
          </w:rPr>
          <w:t>CALL</w:t>
        </w:r>
        <w:r w:rsidRPr="00D26196">
          <w:rPr>
            <w:sz w:val="18"/>
            <w:rPrChange w:id="24092" w:author="shorny" w:date="2014-06-09T18:55:00Z">
              <w:rPr/>
            </w:rPrChange>
          </w:rPr>
          <w:t xml:space="preserve"> stk_unit.assert_table_empty( </w:t>
        </w:r>
      </w:ins>
    </w:p>
    <w:p w14:paraId="4E98DB36" w14:textId="77777777" w:rsidR="00D26196" w:rsidRPr="00D26196" w:rsidRDefault="00D26196">
      <w:pPr>
        <w:pStyle w:val="HTMLPreformatted"/>
        <w:divId w:val="2032412305"/>
        <w:rPr>
          <w:ins w:id="24093" w:author="shorny" w:date="2014-06-09T18:54:00Z"/>
          <w:sz w:val="18"/>
          <w:rPrChange w:id="24094" w:author="shorny" w:date="2014-06-09T18:55:00Z">
            <w:rPr>
              <w:ins w:id="24095" w:author="shorny" w:date="2014-06-09T18:54:00Z"/>
            </w:rPr>
          </w:rPrChange>
        </w:rPr>
      </w:pPr>
      <w:ins w:id="24096" w:author="shorny" w:date="2014-06-09T18:54:00Z">
        <w:r w:rsidRPr="00D26196">
          <w:rPr>
            <w:sz w:val="18"/>
            <w:rPrChange w:id="24097" w:author="shorny" w:date="2014-06-09T18:55:00Z">
              <w:rPr/>
            </w:rPrChange>
          </w:rPr>
          <w:t xml:space="preserve">    DATABASE(),</w:t>
        </w:r>
      </w:ins>
    </w:p>
    <w:p w14:paraId="591E9656" w14:textId="77777777" w:rsidR="00D26196" w:rsidRPr="00D26196" w:rsidRDefault="00D26196">
      <w:pPr>
        <w:pStyle w:val="HTMLPreformatted"/>
        <w:divId w:val="2032412305"/>
        <w:rPr>
          <w:ins w:id="24098" w:author="shorny" w:date="2014-06-09T18:54:00Z"/>
          <w:sz w:val="18"/>
          <w:rPrChange w:id="24099" w:author="shorny" w:date="2014-06-09T18:55:00Z">
            <w:rPr>
              <w:ins w:id="24100" w:author="shorny" w:date="2014-06-09T18:54:00Z"/>
            </w:rPr>
          </w:rPrChange>
        </w:rPr>
      </w:pPr>
      <w:ins w:id="24101" w:author="shorny" w:date="2014-06-09T18:54:00Z">
        <w:r w:rsidRPr="00D26196">
          <w:rPr>
            <w:sz w:val="18"/>
            <w:rPrChange w:id="24102" w:author="shorny" w:date="2014-06-09T18:55:00Z">
              <w:rPr/>
            </w:rPrChange>
          </w:rPr>
          <w:t xml:space="preserve">    </w:t>
        </w:r>
        <w:r w:rsidRPr="00D26196">
          <w:rPr>
            <w:rStyle w:val="string1"/>
            <w:sz w:val="18"/>
            <w:rPrChange w:id="24103" w:author="shorny" w:date="2014-06-09T18:55:00Z">
              <w:rPr>
                <w:rStyle w:val="string1"/>
              </w:rPr>
            </w:rPrChange>
          </w:rPr>
          <w:t>'utrans_o_problems'</w:t>
        </w:r>
        <w:r w:rsidRPr="00D26196">
          <w:rPr>
            <w:sz w:val="18"/>
            <w:rPrChange w:id="24104" w:author="shorny" w:date="2014-06-09T18:55:00Z">
              <w:rPr/>
            </w:rPrChange>
          </w:rPr>
          <w:t xml:space="preserve">, </w:t>
        </w:r>
      </w:ins>
    </w:p>
    <w:p w14:paraId="057A346B" w14:textId="77777777" w:rsidR="00D26196" w:rsidRPr="00D26196" w:rsidRDefault="00D26196">
      <w:pPr>
        <w:pStyle w:val="HTMLPreformatted"/>
        <w:divId w:val="2032412305"/>
        <w:rPr>
          <w:ins w:id="24105" w:author="shorny" w:date="2014-06-09T18:54:00Z"/>
          <w:sz w:val="18"/>
          <w:rPrChange w:id="24106" w:author="shorny" w:date="2014-06-09T18:55:00Z">
            <w:rPr>
              <w:ins w:id="24107" w:author="shorny" w:date="2014-06-09T18:54:00Z"/>
            </w:rPr>
          </w:rPrChange>
        </w:rPr>
      </w:pPr>
      <w:ins w:id="24108" w:author="shorny" w:date="2014-06-09T18:54:00Z">
        <w:r w:rsidRPr="00D26196">
          <w:rPr>
            <w:sz w:val="18"/>
            <w:rPrChange w:id="24109" w:author="shorny" w:date="2014-06-09T18:55:00Z">
              <w:rPr/>
            </w:rPrChange>
          </w:rPr>
          <w:t xml:space="preserve">    </w:t>
        </w:r>
        <w:r w:rsidRPr="00D26196">
          <w:rPr>
            <w:rStyle w:val="string1"/>
            <w:sz w:val="18"/>
            <w:rPrChange w:id="24110" w:author="shorny" w:date="2014-06-09T18:55:00Z">
              <w:rPr>
                <w:rStyle w:val="string1"/>
              </w:rPr>
            </w:rPrChange>
          </w:rPr>
          <w:t>'Incorrect results'</w:t>
        </w:r>
        <w:r w:rsidRPr="00D26196">
          <w:rPr>
            <w:sz w:val="18"/>
            <w:rPrChange w:id="24111" w:author="shorny" w:date="2014-06-09T18:55:00Z">
              <w:rPr/>
            </w:rPrChange>
          </w:rPr>
          <w:t xml:space="preserve">) ; </w:t>
        </w:r>
      </w:ins>
    </w:p>
    <w:p w14:paraId="3C3991D0" w14:textId="77777777" w:rsidR="00D26196" w:rsidRPr="00D26196" w:rsidRDefault="00D26196">
      <w:pPr>
        <w:pStyle w:val="HTMLPreformatted"/>
        <w:divId w:val="2032412305"/>
        <w:rPr>
          <w:ins w:id="24112" w:author="shorny" w:date="2014-06-09T18:54:00Z"/>
          <w:sz w:val="18"/>
          <w:rPrChange w:id="24113" w:author="shorny" w:date="2014-06-09T18:55:00Z">
            <w:rPr>
              <w:ins w:id="24114" w:author="shorny" w:date="2014-06-09T18:54:00Z"/>
            </w:rPr>
          </w:rPrChange>
        </w:rPr>
      </w:pPr>
    </w:p>
    <w:p w14:paraId="079BA119" w14:textId="77777777" w:rsidR="00D26196" w:rsidRPr="00D26196" w:rsidRDefault="00D26196">
      <w:pPr>
        <w:pStyle w:val="HTMLPreformatted"/>
        <w:divId w:val="2032412305"/>
        <w:rPr>
          <w:ins w:id="24115" w:author="shorny" w:date="2014-06-09T18:54:00Z"/>
          <w:sz w:val="18"/>
          <w:rPrChange w:id="24116" w:author="shorny" w:date="2014-06-09T18:55:00Z">
            <w:rPr>
              <w:ins w:id="24117" w:author="shorny" w:date="2014-06-09T18:54:00Z"/>
            </w:rPr>
          </w:rPrChange>
        </w:rPr>
      </w:pPr>
      <w:ins w:id="24118" w:author="shorny" w:date="2014-06-09T18:54:00Z">
        <w:r w:rsidRPr="00D26196">
          <w:rPr>
            <w:sz w:val="18"/>
            <w:rPrChange w:id="24119" w:author="shorny" w:date="2014-06-09T18:55:00Z">
              <w:rPr/>
            </w:rPrChange>
          </w:rPr>
          <w:t xml:space="preserve">  </w:t>
        </w:r>
        <w:r w:rsidRPr="00D26196">
          <w:rPr>
            <w:rStyle w:val="keyword1"/>
            <w:sz w:val="18"/>
            <w:rPrChange w:id="24120" w:author="shorny" w:date="2014-06-09T18:55:00Z">
              <w:rPr>
                <w:rStyle w:val="keyword1"/>
              </w:rPr>
            </w:rPrChange>
          </w:rPr>
          <w:t>DROP</w:t>
        </w:r>
        <w:r w:rsidRPr="00D26196">
          <w:rPr>
            <w:sz w:val="18"/>
            <w:rPrChange w:id="24121" w:author="shorny" w:date="2014-06-09T18:55:00Z">
              <w:rPr/>
            </w:rPrChange>
          </w:rPr>
          <w:t xml:space="preserve"> </w:t>
        </w:r>
        <w:r w:rsidRPr="00D26196">
          <w:rPr>
            <w:rStyle w:val="keyword1"/>
            <w:sz w:val="18"/>
            <w:rPrChange w:id="24122" w:author="shorny" w:date="2014-06-09T18:55:00Z">
              <w:rPr>
                <w:rStyle w:val="keyword1"/>
              </w:rPr>
            </w:rPrChange>
          </w:rPr>
          <w:t>TABLE</w:t>
        </w:r>
        <w:r w:rsidRPr="00D26196">
          <w:rPr>
            <w:sz w:val="18"/>
            <w:rPrChange w:id="24123" w:author="shorny" w:date="2014-06-09T18:55:00Z">
              <w:rPr/>
            </w:rPrChange>
          </w:rPr>
          <w:t xml:space="preserve"> </w:t>
        </w:r>
        <w:r w:rsidRPr="00D26196">
          <w:rPr>
            <w:rStyle w:val="function-name1"/>
            <w:sz w:val="18"/>
            <w:rPrChange w:id="24124" w:author="shorny" w:date="2014-06-09T18:55:00Z">
              <w:rPr>
                <w:rStyle w:val="function-name1"/>
              </w:rPr>
            </w:rPrChange>
          </w:rPr>
          <w:t>utrans_o_expecteds</w:t>
        </w:r>
        <w:r w:rsidRPr="00D26196">
          <w:rPr>
            <w:sz w:val="18"/>
            <w:rPrChange w:id="24125" w:author="shorny" w:date="2014-06-09T18:55:00Z">
              <w:rPr/>
            </w:rPrChange>
          </w:rPr>
          <w:t xml:space="preserve"> ;</w:t>
        </w:r>
      </w:ins>
    </w:p>
    <w:p w14:paraId="787FE8F6" w14:textId="77777777" w:rsidR="00D26196" w:rsidRPr="00D26196" w:rsidRDefault="00D26196">
      <w:pPr>
        <w:pStyle w:val="HTMLPreformatted"/>
        <w:divId w:val="2032412305"/>
        <w:rPr>
          <w:ins w:id="24126" w:author="shorny" w:date="2014-06-09T18:54:00Z"/>
          <w:sz w:val="18"/>
          <w:rPrChange w:id="24127" w:author="shorny" w:date="2014-06-09T18:55:00Z">
            <w:rPr>
              <w:ins w:id="24128" w:author="shorny" w:date="2014-06-09T18:54:00Z"/>
            </w:rPr>
          </w:rPrChange>
        </w:rPr>
      </w:pPr>
      <w:ins w:id="24129" w:author="shorny" w:date="2014-06-09T18:54:00Z">
        <w:r w:rsidRPr="00D26196">
          <w:rPr>
            <w:sz w:val="18"/>
            <w:rPrChange w:id="24130" w:author="shorny" w:date="2014-06-09T18:55:00Z">
              <w:rPr/>
            </w:rPrChange>
          </w:rPr>
          <w:t xml:space="preserve">  </w:t>
        </w:r>
        <w:r w:rsidRPr="00D26196">
          <w:rPr>
            <w:rStyle w:val="keyword1"/>
            <w:sz w:val="18"/>
            <w:rPrChange w:id="24131" w:author="shorny" w:date="2014-06-09T18:55:00Z">
              <w:rPr>
                <w:rStyle w:val="keyword1"/>
              </w:rPr>
            </w:rPrChange>
          </w:rPr>
          <w:t>DROP</w:t>
        </w:r>
        <w:r w:rsidRPr="00D26196">
          <w:rPr>
            <w:sz w:val="18"/>
            <w:rPrChange w:id="24132" w:author="shorny" w:date="2014-06-09T18:55:00Z">
              <w:rPr/>
            </w:rPrChange>
          </w:rPr>
          <w:t xml:space="preserve"> </w:t>
        </w:r>
        <w:r w:rsidRPr="00D26196">
          <w:rPr>
            <w:rStyle w:val="keyword1"/>
            <w:sz w:val="18"/>
            <w:rPrChange w:id="24133" w:author="shorny" w:date="2014-06-09T18:55:00Z">
              <w:rPr>
                <w:rStyle w:val="keyword1"/>
              </w:rPr>
            </w:rPrChange>
          </w:rPr>
          <w:t>TABLE</w:t>
        </w:r>
        <w:r w:rsidRPr="00D26196">
          <w:rPr>
            <w:sz w:val="18"/>
            <w:rPrChange w:id="24134" w:author="shorny" w:date="2014-06-09T18:55:00Z">
              <w:rPr/>
            </w:rPrChange>
          </w:rPr>
          <w:t xml:space="preserve"> </w:t>
        </w:r>
        <w:r w:rsidRPr="00D26196">
          <w:rPr>
            <w:rStyle w:val="function-name1"/>
            <w:sz w:val="18"/>
            <w:rPrChange w:id="24135" w:author="shorny" w:date="2014-06-09T18:55:00Z">
              <w:rPr>
                <w:rStyle w:val="function-name1"/>
              </w:rPr>
            </w:rPrChange>
          </w:rPr>
          <w:t>utrans_o_actuals</w:t>
        </w:r>
        <w:r w:rsidRPr="00D26196">
          <w:rPr>
            <w:sz w:val="18"/>
            <w:rPrChange w:id="24136" w:author="shorny" w:date="2014-06-09T18:55:00Z">
              <w:rPr/>
            </w:rPrChange>
          </w:rPr>
          <w:t xml:space="preserve"> ;</w:t>
        </w:r>
      </w:ins>
    </w:p>
    <w:p w14:paraId="5E191E00" w14:textId="77777777" w:rsidR="00D26196" w:rsidRPr="00D26196" w:rsidRDefault="00D26196">
      <w:pPr>
        <w:pStyle w:val="HTMLPreformatted"/>
        <w:divId w:val="2032412305"/>
        <w:rPr>
          <w:ins w:id="24137" w:author="shorny" w:date="2014-06-09T18:54:00Z"/>
          <w:sz w:val="18"/>
          <w:rPrChange w:id="24138" w:author="shorny" w:date="2014-06-09T18:55:00Z">
            <w:rPr>
              <w:ins w:id="24139" w:author="shorny" w:date="2014-06-09T18:54:00Z"/>
            </w:rPr>
          </w:rPrChange>
        </w:rPr>
      </w:pPr>
      <w:ins w:id="24140" w:author="shorny" w:date="2014-06-09T18:54:00Z">
        <w:r w:rsidRPr="00D26196">
          <w:rPr>
            <w:sz w:val="18"/>
            <w:rPrChange w:id="24141" w:author="shorny" w:date="2014-06-09T18:55:00Z">
              <w:rPr/>
            </w:rPrChange>
          </w:rPr>
          <w:t xml:space="preserve">  </w:t>
        </w:r>
        <w:r w:rsidRPr="00D26196">
          <w:rPr>
            <w:rStyle w:val="keyword1"/>
            <w:sz w:val="18"/>
            <w:rPrChange w:id="24142" w:author="shorny" w:date="2014-06-09T18:55:00Z">
              <w:rPr>
                <w:rStyle w:val="keyword1"/>
              </w:rPr>
            </w:rPrChange>
          </w:rPr>
          <w:t>DROP</w:t>
        </w:r>
        <w:r w:rsidRPr="00D26196">
          <w:rPr>
            <w:sz w:val="18"/>
            <w:rPrChange w:id="24143" w:author="shorny" w:date="2014-06-09T18:55:00Z">
              <w:rPr/>
            </w:rPrChange>
          </w:rPr>
          <w:t xml:space="preserve"> </w:t>
        </w:r>
        <w:r w:rsidRPr="00D26196">
          <w:rPr>
            <w:rStyle w:val="keyword1"/>
            <w:sz w:val="18"/>
            <w:rPrChange w:id="24144" w:author="shorny" w:date="2014-06-09T18:55:00Z">
              <w:rPr>
                <w:rStyle w:val="keyword1"/>
              </w:rPr>
            </w:rPrChange>
          </w:rPr>
          <w:t>TABLE</w:t>
        </w:r>
        <w:r w:rsidRPr="00D26196">
          <w:rPr>
            <w:sz w:val="18"/>
            <w:rPrChange w:id="24145" w:author="shorny" w:date="2014-06-09T18:55:00Z">
              <w:rPr/>
            </w:rPrChange>
          </w:rPr>
          <w:t xml:space="preserve"> </w:t>
        </w:r>
        <w:r w:rsidRPr="00D26196">
          <w:rPr>
            <w:rStyle w:val="function-name1"/>
            <w:sz w:val="18"/>
            <w:rPrChange w:id="24146" w:author="shorny" w:date="2014-06-09T18:55:00Z">
              <w:rPr>
                <w:rStyle w:val="function-name1"/>
              </w:rPr>
            </w:rPrChange>
          </w:rPr>
          <w:t>utrans_o_problems</w:t>
        </w:r>
        <w:r w:rsidRPr="00D26196">
          <w:rPr>
            <w:sz w:val="18"/>
            <w:rPrChange w:id="24147" w:author="shorny" w:date="2014-06-09T18:55:00Z">
              <w:rPr/>
            </w:rPrChange>
          </w:rPr>
          <w:t xml:space="preserve"> ;</w:t>
        </w:r>
      </w:ins>
    </w:p>
    <w:p w14:paraId="04A0D0C7" w14:textId="77777777" w:rsidR="00D26196" w:rsidRPr="00D26196" w:rsidRDefault="00D26196">
      <w:pPr>
        <w:pStyle w:val="HTMLPreformatted"/>
        <w:divId w:val="2032412305"/>
        <w:rPr>
          <w:ins w:id="24148" w:author="shorny" w:date="2014-06-09T18:54:00Z"/>
          <w:sz w:val="18"/>
          <w:rPrChange w:id="24149" w:author="shorny" w:date="2014-06-09T18:55:00Z">
            <w:rPr>
              <w:ins w:id="24150" w:author="shorny" w:date="2014-06-09T18:54:00Z"/>
            </w:rPr>
          </w:rPrChange>
        </w:rPr>
      </w:pPr>
    </w:p>
    <w:p w14:paraId="28760F8D" w14:textId="77777777" w:rsidR="00D26196" w:rsidRPr="00D26196" w:rsidRDefault="00D26196">
      <w:pPr>
        <w:pStyle w:val="HTMLPreformatted"/>
        <w:divId w:val="2032412305"/>
        <w:rPr>
          <w:ins w:id="24151" w:author="shorny" w:date="2014-06-09T18:54:00Z"/>
          <w:rStyle w:val="comment1"/>
          <w:sz w:val="18"/>
          <w:rPrChange w:id="24152" w:author="shorny" w:date="2014-06-09T18:55:00Z">
            <w:rPr>
              <w:ins w:id="24153" w:author="shorny" w:date="2014-06-09T18:54:00Z"/>
              <w:rStyle w:val="comment1"/>
            </w:rPr>
          </w:rPrChange>
        </w:rPr>
      </w:pPr>
      <w:ins w:id="24154" w:author="shorny" w:date="2014-06-09T18:54:00Z">
        <w:r w:rsidRPr="00D26196">
          <w:rPr>
            <w:sz w:val="18"/>
            <w:rPrChange w:id="24155" w:author="shorny" w:date="2014-06-09T18:55:00Z">
              <w:rPr>
                <w:color w:val="B22222"/>
              </w:rPr>
            </w:rPrChange>
          </w:rPr>
          <w:t xml:space="preserve">  </w:t>
        </w:r>
        <w:r w:rsidRPr="00D26196">
          <w:rPr>
            <w:rStyle w:val="comment1"/>
            <w:sz w:val="18"/>
            <w:rPrChange w:id="24156" w:author="shorny" w:date="2014-06-09T18:55:00Z">
              <w:rPr>
                <w:rStyle w:val="comment1"/>
              </w:rPr>
            </w:rPrChange>
          </w:rPr>
          <w:t>-- reset the status of an application</w:t>
        </w:r>
      </w:ins>
    </w:p>
    <w:p w14:paraId="543F62F9" w14:textId="77777777" w:rsidR="00D26196" w:rsidRPr="00D26196" w:rsidRDefault="00D26196">
      <w:pPr>
        <w:pStyle w:val="HTMLPreformatted"/>
        <w:divId w:val="2032412305"/>
        <w:rPr>
          <w:ins w:id="24157" w:author="shorny" w:date="2014-06-09T18:54:00Z"/>
          <w:sz w:val="18"/>
          <w:rPrChange w:id="24158" w:author="shorny" w:date="2014-06-09T18:55:00Z">
            <w:rPr>
              <w:ins w:id="24159" w:author="shorny" w:date="2014-06-09T18:54:00Z"/>
            </w:rPr>
          </w:rPrChange>
        </w:rPr>
      </w:pPr>
      <w:ins w:id="24160" w:author="shorny" w:date="2014-06-09T18:54:00Z">
        <w:r w:rsidRPr="00D26196">
          <w:rPr>
            <w:sz w:val="18"/>
            <w:rPrChange w:id="24161" w:author="shorny" w:date="2014-06-09T18:55:00Z">
              <w:rPr/>
            </w:rPrChange>
          </w:rPr>
          <w:t xml:space="preserve">  </w:t>
        </w:r>
        <w:r w:rsidRPr="00D26196">
          <w:rPr>
            <w:rStyle w:val="keyword1"/>
            <w:sz w:val="18"/>
            <w:rPrChange w:id="24162" w:author="shorny" w:date="2014-06-09T18:55:00Z">
              <w:rPr>
                <w:rStyle w:val="keyword1"/>
              </w:rPr>
            </w:rPrChange>
          </w:rPr>
          <w:t>UPDATE</w:t>
        </w:r>
        <w:r w:rsidRPr="00D26196">
          <w:rPr>
            <w:sz w:val="18"/>
            <w:rPrChange w:id="24163" w:author="shorny" w:date="2014-06-09T18:55:00Z">
              <w:rPr/>
            </w:rPrChange>
          </w:rPr>
          <w:t xml:space="preserve"> rhd.Application App</w:t>
        </w:r>
      </w:ins>
    </w:p>
    <w:p w14:paraId="1EC4C0A0" w14:textId="77777777" w:rsidR="00D26196" w:rsidRPr="00D26196" w:rsidRDefault="00D26196">
      <w:pPr>
        <w:pStyle w:val="HTMLPreformatted"/>
        <w:divId w:val="2032412305"/>
        <w:rPr>
          <w:ins w:id="24164" w:author="shorny" w:date="2014-06-09T18:54:00Z"/>
          <w:sz w:val="18"/>
          <w:rPrChange w:id="24165" w:author="shorny" w:date="2014-06-09T18:55:00Z">
            <w:rPr>
              <w:ins w:id="24166" w:author="shorny" w:date="2014-06-09T18:54:00Z"/>
            </w:rPr>
          </w:rPrChange>
        </w:rPr>
      </w:pPr>
      <w:ins w:id="24167" w:author="shorny" w:date="2014-06-09T18:54:00Z">
        <w:r w:rsidRPr="00D26196">
          <w:rPr>
            <w:sz w:val="18"/>
            <w:rPrChange w:id="24168" w:author="shorny" w:date="2014-06-09T18:55:00Z">
              <w:rPr/>
            </w:rPrChange>
          </w:rPr>
          <w:t xml:space="preserve">  </w:t>
        </w:r>
        <w:r w:rsidRPr="00D26196">
          <w:rPr>
            <w:rStyle w:val="keyword1"/>
            <w:sz w:val="18"/>
            <w:rPrChange w:id="24169" w:author="shorny" w:date="2014-06-09T18:55:00Z">
              <w:rPr>
                <w:rStyle w:val="keyword1"/>
              </w:rPr>
            </w:rPrChange>
          </w:rPr>
          <w:t>JOIN</w:t>
        </w:r>
        <w:r w:rsidRPr="00D26196">
          <w:rPr>
            <w:sz w:val="18"/>
            <w:rPrChange w:id="24170" w:author="shorny" w:date="2014-06-09T18:55:00Z">
              <w:rPr/>
            </w:rPrChange>
          </w:rPr>
          <w:t xml:space="preserve"> </w:t>
        </w:r>
      </w:ins>
    </w:p>
    <w:p w14:paraId="7D1E8F9D" w14:textId="77777777" w:rsidR="00D26196" w:rsidRPr="00D26196" w:rsidRDefault="00D26196">
      <w:pPr>
        <w:pStyle w:val="HTMLPreformatted"/>
        <w:divId w:val="2032412305"/>
        <w:rPr>
          <w:ins w:id="24171" w:author="shorny" w:date="2014-06-09T18:54:00Z"/>
          <w:sz w:val="18"/>
          <w:rPrChange w:id="24172" w:author="shorny" w:date="2014-06-09T18:55:00Z">
            <w:rPr>
              <w:ins w:id="24173" w:author="shorny" w:date="2014-06-09T18:54:00Z"/>
            </w:rPr>
          </w:rPrChange>
        </w:rPr>
      </w:pPr>
      <w:ins w:id="24174" w:author="shorny" w:date="2014-06-09T18:54:00Z">
        <w:r w:rsidRPr="00D26196">
          <w:rPr>
            <w:sz w:val="18"/>
            <w:rPrChange w:id="24175" w:author="shorny" w:date="2014-06-09T18:55:00Z">
              <w:rPr/>
            </w:rPrChange>
          </w:rPr>
          <w:t xml:space="preserve">    (</w:t>
        </w:r>
        <w:r w:rsidRPr="00D26196">
          <w:rPr>
            <w:rStyle w:val="keyword1"/>
            <w:sz w:val="18"/>
            <w:rPrChange w:id="24176" w:author="shorny" w:date="2014-06-09T18:55:00Z">
              <w:rPr>
                <w:rStyle w:val="keyword1"/>
              </w:rPr>
            </w:rPrChange>
          </w:rPr>
          <w:t>SELECT</w:t>
        </w:r>
        <w:r w:rsidRPr="00D26196">
          <w:rPr>
            <w:sz w:val="18"/>
            <w:rPrChange w:id="24177" w:author="shorny" w:date="2014-06-09T18:55:00Z">
              <w:rPr/>
            </w:rPrChange>
          </w:rPr>
          <w:t xml:space="preserve"> * </w:t>
        </w:r>
        <w:r w:rsidRPr="00D26196">
          <w:rPr>
            <w:rStyle w:val="keyword1"/>
            <w:sz w:val="18"/>
            <w:rPrChange w:id="24178" w:author="shorny" w:date="2014-06-09T18:55:00Z">
              <w:rPr>
                <w:rStyle w:val="keyword1"/>
              </w:rPr>
            </w:rPrChange>
          </w:rPr>
          <w:t>FROM</w:t>
        </w:r>
        <w:r w:rsidRPr="00D26196">
          <w:rPr>
            <w:sz w:val="18"/>
            <w:rPrChange w:id="24179" w:author="shorny" w:date="2014-06-09T18:55:00Z">
              <w:rPr/>
            </w:rPrChange>
          </w:rPr>
          <w:t xml:space="preserve"> rhd.`Application Status` AppStat</w:t>
        </w:r>
      </w:ins>
    </w:p>
    <w:p w14:paraId="187883E8" w14:textId="77777777" w:rsidR="00D26196" w:rsidRPr="00D26196" w:rsidRDefault="00D26196">
      <w:pPr>
        <w:pStyle w:val="HTMLPreformatted"/>
        <w:divId w:val="2032412305"/>
        <w:rPr>
          <w:ins w:id="24180" w:author="shorny" w:date="2014-06-09T18:54:00Z"/>
          <w:sz w:val="18"/>
          <w:rPrChange w:id="24181" w:author="shorny" w:date="2014-06-09T18:55:00Z">
            <w:rPr>
              <w:ins w:id="24182" w:author="shorny" w:date="2014-06-09T18:54:00Z"/>
            </w:rPr>
          </w:rPrChange>
        </w:rPr>
      </w:pPr>
      <w:ins w:id="24183" w:author="shorny" w:date="2014-06-09T18:54:00Z">
        <w:r w:rsidRPr="00D26196">
          <w:rPr>
            <w:sz w:val="18"/>
            <w:rPrChange w:id="24184" w:author="shorny" w:date="2014-06-09T18:55:00Z">
              <w:rPr/>
            </w:rPrChange>
          </w:rPr>
          <w:t xml:space="preserve">     </w:t>
        </w:r>
        <w:r w:rsidRPr="00D26196">
          <w:rPr>
            <w:rStyle w:val="keyword1"/>
            <w:sz w:val="18"/>
            <w:rPrChange w:id="24185" w:author="shorny" w:date="2014-06-09T18:55:00Z">
              <w:rPr>
                <w:rStyle w:val="keyword1"/>
              </w:rPr>
            </w:rPrChange>
          </w:rPr>
          <w:t>WHERE</w:t>
        </w:r>
        <w:r w:rsidRPr="00D26196">
          <w:rPr>
            <w:sz w:val="18"/>
            <w:rPrChange w:id="24186" w:author="shorny" w:date="2014-06-09T18:55:00Z">
              <w:rPr/>
            </w:rPrChange>
          </w:rPr>
          <w:t xml:space="preserve"> AppStat.Status = </w:t>
        </w:r>
        <w:r w:rsidRPr="00D26196">
          <w:rPr>
            <w:rStyle w:val="string1"/>
            <w:sz w:val="18"/>
            <w:rPrChange w:id="24187" w:author="shorny" w:date="2014-06-09T18:55:00Z">
              <w:rPr>
                <w:rStyle w:val="string1"/>
              </w:rPr>
            </w:rPrChange>
          </w:rPr>
          <w:t>'ongoing'</w:t>
        </w:r>
        <w:r w:rsidRPr="00D26196">
          <w:rPr>
            <w:sz w:val="18"/>
            <w:rPrChange w:id="24188" w:author="shorny" w:date="2014-06-09T18:55:00Z">
              <w:rPr/>
            </w:rPrChange>
          </w:rPr>
          <w:t xml:space="preserve">) </w:t>
        </w:r>
        <w:r w:rsidRPr="00D26196">
          <w:rPr>
            <w:rStyle w:val="keyword1"/>
            <w:sz w:val="18"/>
            <w:rPrChange w:id="24189" w:author="shorny" w:date="2014-06-09T18:55:00Z">
              <w:rPr>
                <w:rStyle w:val="keyword1"/>
              </w:rPr>
            </w:rPrChange>
          </w:rPr>
          <w:t>AS</w:t>
        </w:r>
        <w:r w:rsidRPr="00D26196">
          <w:rPr>
            <w:sz w:val="18"/>
            <w:rPrChange w:id="24190" w:author="shorny" w:date="2014-06-09T18:55:00Z">
              <w:rPr/>
            </w:rPrChange>
          </w:rPr>
          <w:t xml:space="preserve"> Lookup</w:t>
        </w:r>
      </w:ins>
    </w:p>
    <w:p w14:paraId="62691726" w14:textId="77777777" w:rsidR="00D26196" w:rsidRPr="00D26196" w:rsidRDefault="00D26196">
      <w:pPr>
        <w:pStyle w:val="HTMLPreformatted"/>
        <w:divId w:val="2032412305"/>
        <w:rPr>
          <w:ins w:id="24191" w:author="shorny" w:date="2014-06-09T18:54:00Z"/>
          <w:sz w:val="18"/>
          <w:rPrChange w:id="24192" w:author="shorny" w:date="2014-06-09T18:55:00Z">
            <w:rPr>
              <w:ins w:id="24193" w:author="shorny" w:date="2014-06-09T18:54:00Z"/>
            </w:rPr>
          </w:rPrChange>
        </w:rPr>
      </w:pPr>
      <w:ins w:id="24194" w:author="shorny" w:date="2014-06-09T18:54:00Z">
        <w:r w:rsidRPr="00D26196">
          <w:rPr>
            <w:sz w:val="18"/>
            <w:rPrChange w:id="24195" w:author="shorny" w:date="2014-06-09T18:55:00Z">
              <w:rPr/>
            </w:rPrChange>
          </w:rPr>
          <w:t xml:space="preserve">  </w:t>
        </w:r>
        <w:r w:rsidRPr="00D26196">
          <w:rPr>
            <w:rStyle w:val="keyword1"/>
            <w:sz w:val="18"/>
            <w:rPrChange w:id="24196" w:author="shorny" w:date="2014-06-09T18:55:00Z">
              <w:rPr>
                <w:rStyle w:val="keyword1"/>
              </w:rPr>
            </w:rPrChange>
          </w:rPr>
          <w:t>SET</w:t>
        </w:r>
        <w:r w:rsidRPr="00D26196">
          <w:rPr>
            <w:sz w:val="18"/>
            <w:rPrChange w:id="24197" w:author="shorny" w:date="2014-06-09T18:55:00Z">
              <w:rPr/>
            </w:rPrChange>
          </w:rPr>
          <w:t xml:space="preserve"> App.applicationStatusID = Lookup.ApplicationStatusID</w:t>
        </w:r>
      </w:ins>
    </w:p>
    <w:p w14:paraId="74A9EBA9" w14:textId="77777777" w:rsidR="00D26196" w:rsidRPr="00D26196" w:rsidRDefault="00D26196">
      <w:pPr>
        <w:pStyle w:val="HTMLPreformatted"/>
        <w:divId w:val="2032412305"/>
        <w:rPr>
          <w:ins w:id="24198" w:author="shorny" w:date="2014-06-09T18:54:00Z"/>
          <w:sz w:val="18"/>
          <w:rPrChange w:id="24199" w:author="shorny" w:date="2014-06-09T18:55:00Z">
            <w:rPr>
              <w:ins w:id="24200" w:author="shorny" w:date="2014-06-09T18:54:00Z"/>
            </w:rPr>
          </w:rPrChange>
        </w:rPr>
      </w:pPr>
      <w:ins w:id="24201" w:author="shorny" w:date="2014-06-09T18:54:00Z">
        <w:r w:rsidRPr="00D26196">
          <w:rPr>
            <w:sz w:val="18"/>
            <w:rPrChange w:id="24202" w:author="shorny" w:date="2014-06-09T18:55:00Z">
              <w:rPr/>
            </w:rPrChange>
          </w:rPr>
          <w:t xml:space="preserve">  </w:t>
        </w:r>
        <w:r w:rsidRPr="00D26196">
          <w:rPr>
            <w:rStyle w:val="keyword1"/>
            <w:sz w:val="18"/>
            <w:rPrChange w:id="24203" w:author="shorny" w:date="2014-06-09T18:55:00Z">
              <w:rPr>
                <w:rStyle w:val="keyword1"/>
              </w:rPr>
            </w:rPrChange>
          </w:rPr>
          <w:t>WHERE</w:t>
        </w:r>
        <w:r w:rsidRPr="00D26196">
          <w:rPr>
            <w:sz w:val="18"/>
            <w:rPrChange w:id="24204" w:author="shorny" w:date="2014-06-09T18:55:00Z">
              <w:rPr/>
            </w:rPrChange>
          </w:rPr>
          <w:t xml:space="preserve"> App.ApplicationID = 611 ;</w:t>
        </w:r>
      </w:ins>
    </w:p>
    <w:p w14:paraId="35C2B0F3" w14:textId="77777777" w:rsidR="00D26196" w:rsidRPr="00D26196" w:rsidRDefault="00D26196">
      <w:pPr>
        <w:pStyle w:val="HTMLPreformatted"/>
        <w:divId w:val="2032412305"/>
        <w:rPr>
          <w:ins w:id="24205" w:author="shorny" w:date="2014-06-09T18:54:00Z"/>
          <w:sz w:val="18"/>
          <w:rPrChange w:id="24206" w:author="shorny" w:date="2014-06-09T18:55:00Z">
            <w:rPr>
              <w:ins w:id="24207" w:author="shorny" w:date="2014-06-09T18:54:00Z"/>
            </w:rPr>
          </w:rPrChange>
        </w:rPr>
      </w:pPr>
    </w:p>
    <w:p w14:paraId="090B2C2D" w14:textId="77777777" w:rsidR="00D26196" w:rsidRPr="00D26196" w:rsidRDefault="00D26196">
      <w:pPr>
        <w:pStyle w:val="HTMLPreformatted"/>
        <w:divId w:val="2032412305"/>
        <w:rPr>
          <w:ins w:id="24208" w:author="shorny" w:date="2014-06-09T18:54:00Z"/>
          <w:sz w:val="18"/>
          <w:rPrChange w:id="24209" w:author="shorny" w:date="2014-06-09T18:55:00Z">
            <w:rPr>
              <w:ins w:id="24210" w:author="shorny" w:date="2014-06-09T18:54:00Z"/>
            </w:rPr>
          </w:rPrChange>
        </w:rPr>
      </w:pPr>
      <w:ins w:id="24211" w:author="shorny" w:date="2014-06-09T18:54:00Z">
        <w:r w:rsidRPr="00D26196">
          <w:rPr>
            <w:rStyle w:val="keyword1"/>
            <w:sz w:val="18"/>
            <w:rPrChange w:id="24212" w:author="shorny" w:date="2014-06-09T18:55:00Z">
              <w:rPr>
                <w:rStyle w:val="keyword1"/>
              </w:rPr>
            </w:rPrChange>
          </w:rPr>
          <w:t>END</w:t>
        </w:r>
        <w:r w:rsidRPr="00D26196">
          <w:rPr>
            <w:sz w:val="18"/>
            <w:rPrChange w:id="24213" w:author="shorny" w:date="2014-06-09T18:55:00Z">
              <w:rPr/>
            </w:rPrChange>
          </w:rPr>
          <w:t xml:space="preserve"> $$</w:t>
        </w:r>
      </w:ins>
    </w:p>
    <w:p w14:paraId="0CAA8248" w14:textId="77777777" w:rsidR="00D26196" w:rsidRPr="00D26196" w:rsidRDefault="00D26196">
      <w:pPr>
        <w:pStyle w:val="HTMLPreformatted"/>
        <w:divId w:val="2032412305"/>
        <w:rPr>
          <w:ins w:id="24214" w:author="shorny" w:date="2014-06-09T18:54:00Z"/>
          <w:sz w:val="18"/>
          <w:rPrChange w:id="24215" w:author="shorny" w:date="2014-06-09T18:55:00Z">
            <w:rPr>
              <w:ins w:id="24216" w:author="shorny" w:date="2014-06-09T18:54:00Z"/>
            </w:rPr>
          </w:rPrChange>
        </w:rPr>
      </w:pPr>
    </w:p>
    <w:p w14:paraId="0454C606" w14:textId="77777777" w:rsidR="00D26196" w:rsidRPr="00D26196" w:rsidRDefault="00D26196">
      <w:pPr>
        <w:pStyle w:val="HTMLPreformatted"/>
        <w:divId w:val="2032412305"/>
        <w:rPr>
          <w:ins w:id="24217" w:author="shorny" w:date="2014-06-09T18:54:00Z"/>
          <w:rStyle w:val="comment1"/>
          <w:sz w:val="18"/>
          <w:rPrChange w:id="24218" w:author="shorny" w:date="2014-06-09T18:55:00Z">
            <w:rPr>
              <w:ins w:id="24219" w:author="shorny" w:date="2014-06-09T18:54:00Z"/>
              <w:rStyle w:val="comment1"/>
            </w:rPr>
          </w:rPrChange>
        </w:rPr>
      </w:pPr>
      <w:ins w:id="24220" w:author="shorny" w:date="2014-06-09T18:54:00Z">
        <w:r w:rsidRPr="00D26196">
          <w:rPr>
            <w:rStyle w:val="comment1"/>
            <w:sz w:val="18"/>
            <w:rPrChange w:id="24221" w:author="shorny" w:date="2014-06-09T18:55:00Z">
              <w:rPr>
                <w:rStyle w:val="comment1"/>
              </w:rPr>
            </w:rPrChange>
          </w:rPr>
          <w:t>-- -----------------------------------------------------------------------------</w:t>
        </w:r>
      </w:ins>
    </w:p>
    <w:p w14:paraId="433D7AB1" w14:textId="77777777" w:rsidR="00D26196" w:rsidRPr="00D26196" w:rsidRDefault="00D26196">
      <w:pPr>
        <w:pStyle w:val="HTMLPreformatted"/>
        <w:divId w:val="2032412305"/>
        <w:rPr>
          <w:ins w:id="24222" w:author="shorny" w:date="2014-06-09T18:54:00Z"/>
          <w:rStyle w:val="comment1"/>
          <w:sz w:val="18"/>
          <w:rPrChange w:id="24223" w:author="shorny" w:date="2014-06-09T18:55:00Z">
            <w:rPr>
              <w:ins w:id="24224" w:author="shorny" w:date="2014-06-09T18:54:00Z"/>
              <w:rStyle w:val="comment1"/>
            </w:rPr>
          </w:rPrChange>
        </w:rPr>
      </w:pPr>
      <w:ins w:id="24225" w:author="shorny" w:date="2014-06-09T18:54:00Z">
        <w:r w:rsidRPr="00D26196">
          <w:rPr>
            <w:rStyle w:val="comment1"/>
            <w:sz w:val="18"/>
            <w:rPrChange w:id="24226" w:author="shorny" w:date="2014-06-09T18:55:00Z">
              <w:rPr>
                <w:rStyle w:val="comment1"/>
              </w:rPr>
            </w:rPrChange>
          </w:rPr>
          <w:t>-- p) Look up, add to, and delete from own current research areas</w:t>
        </w:r>
      </w:ins>
    </w:p>
    <w:p w14:paraId="2898C014" w14:textId="77777777" w:rsidR="00D26196" w:rsidRPr="00D26196" w:rsidRDefault="00D26196">
      <w:pPr>
        <w:pStyle w:val="HTMLPreformatted"/>
        <w:divId w:val="2032412305"/>
        <w:rPr>
          <w:ins w:id="24227" w:author="shorny" w:date="2014-06-09T18:54:00Z"/>
          <w:rStyle w:val="comment1"/>
          <w:sz w:val="18"/>
          <w:rPrChange w:id="24228" w:author="shorny" w:date="2014-06-09T18:55:00Z">
            <w:rPr>
              <w:ins w:id="24229" w:author="shorny" w:date="2014-06-09T18:54:00Z"/>
              <w:rStyle w:val="comment1"/>
            </w:rPr>
          </w:rPrChange>
        </w:rPr>
      </w:pPr>
      <w:ins w:id="24230" w:author="shorny" w:date="2014-06-09T18:54:00Z">
        <w:r w:rsidRPr="00D26196">
          <w:rPr>
            <w:rStyle w:val="comment1"/>
            <w:sz w:val="18"/>
            <w:rPrChange w:id="24231" w:author="shorny" w:date="2014-06-09T18:55:00Z">
              <w:rPr>
                <w:rStyle w:val="comment1"/>
              </w:rPr>
            </w:rPrChange>
          </w:rPr>
          <w:t>-- p1) look up current research areas</w:t>
        </w:r>
      </w:ins>
    </w:p>
    <w:p w14:paraId="070D88B3" w14:textId="77777777" w:rsidR="00D26196" w:rsidRPr="00D26196" w:rsidRDefault="00D26196">
      <w:pPr>
        <w:pStyle w:val="HTMLPreformatted"/>
        <w:divId w:val="2032412305"/>
        <w:rPr>
          <w:ins w:id="24232" w:author="shorny" w:date="2014-06-09T18:54:00Z"/>
          <w:sz w:val="18"/>
          <w:rPrChange w:id="24233" w:author="shorny" w:date="2014-06-09T18:55:00Z">
            <w:rPr>
              <w:ins w:id="24234" w:author="shorny" w:date="2014-06-09T18:54:00Z"/>
            </w:rPr>
          </w:rPrChange>
        </w:rPr>
      </w:pPr>
      <w:ins w:id="24235" w:author="shorny" w:date="2014-06-09T18:54:00Z">
        <w:r w:rsidRPr="00D26196">
          <w:rPr>
            <w:rStyle w:val="keyword1"/>
            <w:sz w:val="18"/>
            <w:rPrChange w:id="24236" w:author="shorny" w:date="2014-06-09T18:55:00Z">
              <w:rPr>
                <w:rStyle w:val="keyword1"/>
              </w:rPr>
            </w:rPrChange>
          </w:rPr>
          <w:t>CREATE</w:t>
        </w:r>
        <w:r w:rsidRPr="00D26196">
          <w:rPr>
            <w:sz w:val="18"/>
            <w:rPrChange w:id="24237" w:author="shorny" w:date="2014-06-09T18:55:00Z">
              <w:rPr/>
            </w:rPrChange>
          </w:rPr>
          <w:t xml:space="preserve"> </w:t>
        </w:r>
        <w:r w:rsidRPr="00D26196">
          <w:rPr>
            <w:rStyle w:val="keyword1"/>
            <w:sz w:val="18"/>
            <w:rPrChange w:id="24238" w:author="shorny" w:date="2014-06-09T18:55:00Z">
              <w:rPr>
                <w:rStyle w:val="keyword1"/>
              </w:rPr>
            </w:rPrChange>
          </w:rPr>
          <w:t>PROCEDURE</w:t>
        </w:r>
        <w:r w:rsidRPr="00D26196">
          <w:rPr>
            <w:sz w:val="18"/>
            <w:rPrChange w:id="24239" w:author="shorny" w:date="2014-06-09T18:55:00Z">
              <w:rPr/>
            </w:rPrChange>
          </w:rPr>
          <w:t xml:space="preserve"> </w:t>
        </w:r>
        <w:r w:rsidRPr="00D26196">
          <w:rPr>
            <w:rStyle w:val="function-name1"/>
            <w:sz w:val="18"/>
            <w:rPrChange w:id="24240" w:author="shorny" w:date="2014-06-09T18:55:00Z">
              <w:rPr>
                <w:rStyle w:val="function-name1"/>
              </w:rPr>
            </w:rPrChange>
          </w:rPr>
          <w:t>test_utrans_p1</w:t>
        </w:r>
        <w:r w:rsidRPr="00D26196">
          <w:rPr>
            <w:sz w:val="18"/>
            <w:rPrChange w:id="24241" w:author="shorny" w:date="2014-06-09T18:55:00Z">
              <w:rPr/>
            </w:rPrChange>
          </w:rPr>
          <w:t xml:space="preserve">() </w:t>
        </w:r>
      </w:ins>
    </w:p>
    <w:p w14:paraId="2D41EECE" w14:textId="77777777" w:rsidR="00D26196" w:rsidRPr="00D26196" w:rsidRDefault="00D26196">
      <w:pPr>
        <w:pStyle w:val="HTMLPreformatted"/>
        <w:divId w:val="2032412305"/>
        <w:rPr>
          <w:ins w:id="24242" w:author="shorny" w:date="2014-06-09T18:54:00Z"/>
          <w:sz w:val="18"/>
          <w:rPrChange w:id="24243" w:author="shorny" w:date="2014-06-09T18:55:00Z">
            <w:rPr>
              <w:ins w:id="24244" w:author="shorny" w:date="2014-06-09T18:54:00Z"/>
            </w:rPr>
          </w:rPrChange>
        </w:rPr>
      </w:pPr>
      <w:ins w:id="24245" w:author="shorny" w:date="2014-06-09T18:54:00Z">
        <w:r w:rsidRPr="00D26196">
          <w:rPr>
            <w:rStyle w:val="keyword1"/>
            <w:sz w:val="18"/>
            <w:rPrChange w:id="24246" w:author="shorny" w:date="2014-06-09T18:55:00Z">
              <w:rPr>
                <w:rStyle w:val="keyword1"/>
              </w:rPr>
            </w:rPrChange>
          </w:rPr>
          <w:t>BEGIN</w:t>
        </w:r>
      </w:ins>
    </w:p>
    <w:p w14:paraId="55731C04" w14:textId="77777777" w:rsidR="00D26196" w:rsidRPr="00D26196" w:rsidRDefault="00D26196">
      <w:pPr>
        <w:pStyle w:val="HTMLPreformatted"/>
        <w:divId w:val="2032412305"/>
        <w:rPr>
          <w:ins w:id="24247" w:author="shorny" w:date="2014-06-09T18:54:00Z"/>
          <w:sz w:val="18"/>
          <w:rPrChange w:id="24248" w:author="shorny" w:date="2014-06-09T18:55:00Z">
            <w:rPr>
              <w:ins w:id="24249" w:author="shorny" w:date="2014-06-09T18:54:00Z"/>
            </w:rPr>
          </w:rPrChange>
        </w:rPr>
      </w:pPr>
    </w:p>
    <w:p w14:paraId="3C06B4B9" w14:textId="77777777" w:rsidR="00D26196" w:rsidRPr="00D26196" w:rsidRDefault="00D26196">
      <w:pPr>
        <w:pStyle w:val="HTMLPreformatted"/>
        <w:divId w:val="2032412305"/>
        <w:rPr>
          <w:ins w:id="24250" w:author="shorny" w:date="2014-06-09T18:54:00Z"/>
          <w:rStyle w:val="comment1"/>
          <w:sz w:val="18"/>
          <w:rPrChange w:id="24251" w:author="shorny" w:date="2014-06-09T18:55:00Z">
            <w:rPr>
              <w:ins w:id="24252" w:author="shorny" w:date="2014-06-09T18:54:00Z"/>
              <w:rStyle w:val="comment1"/>
            </w:rPr>
          </w:rPrChange>
        </w:rPr>
      </w:pPr>
      <w:ins w:id="24253" w:author="shorny" w:date="2014-06-09T18:54:00Z">
        <w:r w:rsidRPr="00D26196">
          <w:rPr>
            <w:sz w:val="18"/>
            <w:rPrChange w:id="24254" w:author="shorny" w:date="2014-06-09T18:55:00Z">
              <w:rPr>
                <w:color w:val="B22222"/>
              </w:rPr>
            </w:rPrChange>
          </w:rPr>
          <w:lastRenderedPageBreak/>
          <w:t xml:space="preserve">  </w:t>
        </w:r>
        <w:r w:rsidRPr="00D26196">
          <w:rPr>
            <w:rStyle w:val="comment1"/>
            <w:sz w:val="18"/>
            <w:rPrChange w:id="24255" w:author="shorny" w:date="2014-06-09T18:55:00Z">
              <w:rPr>
                <w:rStyle w:val="comment1"/>
              </w:rPr>
            </w:rPrChange>
          </w:rPr>
          <w:t>-- run the query for this test and create a temporary table for results</w:t>
        </w:r>
      </w:ins>
    </w:p>
    <w:p w14:paraId="684FECEE" w14:textId="77777777" w:rsidR="00D26196" w:rsidRPr="00D26196" w:rsidRDefault="00D26196">
      <w:pPr>
        <w:pStyle w:val="HTMLPreformatted"/>
        <w:divId w:val="2032412305"/>
        <w:rPr>
          <w:ins w:id="24256" w:author="shorny" w:date="2014-06-09T18:54:00Z"/>
          <w:sz w:val="18"/>
          <w:rPrChange w:id="24257" w:author="shorny" w:date="2014-06-09T18:55:00Z">
            <w:rPr>
              <w:ins w:id="24258" w:author="shorny" w:date="2014-06-09T18:54:00Z"/>
            </w:rPr>
          </w:rPrChange>
        </w:rPr>
      </w:pPr>
      <w:ins w:id="24259" w:author="shorny" w:date="2014-06-09T18:54:00Z">
        <w:r w:rsidRPr="00D26196">
          <w:rPr>
            <w:sz w:val="18"/>
            <w:rPrChange w:id="24260" w:author="shorny" w:date="2014-06-09T18:55:00Z">
              <w:rPr/>
            </w:rPrChange>
          </w:rPr>
          <w:t xml:space="preserve">  </w:t>
        </w:r>
        <w:r w:rsidRPr="00D26196">
          <w:rPr>
            <w:rStyle w:val="keyword1"/>
            <w:sz w:val="18"/>
            <w:rPrChange w:id="24261" w:author="shorny" w:date="2014-06-09T18:55:00Z">
              <w:rPr>
                <w:rStyle w:val="keyword1"/>
              </w:rPr>
            </w:rPrChange>
          </w:rPr>
          <w:t>CREATE</w:t>
        </w:r>
        <w:r w:rsidRPr="00D26196">
          <w:rPr>
            <w:sz w:val="18"/>
            <w:rPrChange w:id="24262" w:author="shorny" w:date="2014-06-09T18:55:00Z">
              <w:rPr/>
            </w:rPrChange>
          </w:rPr>
          <w:t xml:space="preserve"> </w:t>
        </w:r>
        <w:r w:rsidRPr="00D26196">
          <w:rPr>
            <w:rStyle w:val="keyword1"/>
            <w:sz w:val="18"/>
            <w:rPrChange w:id="24263" w:author="shorny" w:date="2014-06-09T18:55:00Z">
              <w:rPr>
                <w:rStyle w:val="keyword1"/>
              </w:rPr>
            </w:rPrChange>
          </w:rPr>
          <w:t>TEMPORARY</w:t>
        </w:r>
        <w:r w:rsidRPr="00D26196">
          <w:rPr>
            <w:sz w:val="18"/>
            <w:rPrChange w:id="24264" w:author="shorny" w:date="2014-06-09T18:55:00Z">
              <w:rPr/>
            </w:rPrChange>
          </w:rPr>
          <w:t xml:space="preserve"> </w:t>
        </w:r>
        <w:r w:rsidRPr="00D26196">
          <w:rPr>
            <w:rStyle w:val="keyword1"/>
            <w:sz w:val="18"/>
            <w:rPrChange w:id="24265" w:author="shorny" w:date="2014-06-09T18:55:00Z">
              <w:rPr>
                <w:rStyle w:val="keyword1"/>
              </w:rPr>
            </w:rPrChange>
          </w:rPr>
          <w:t>TABLE</w:t>
        </w:r>
        <w:r w:rsidRPr="00D26196">
          <w:rPr>
            <w:sz w:val="18"/>
            <w:rPrChange w:id="24266" w:author="shorny" w:date="2014-06-09T18:55:00Z">
              <w:rPr/>
            </w:rPrChange>
          </w:rPr>
          <w:t xml:space="preserve"> </w:t>
        </w:r>
        <w:r w:rsidRPr="00D26196">
          <w:rPr>
            <w:rStyle w:val="function-name1"/>
            <w:sz w:val="18"/>
            <w:rPrChange w:id="24267" w:author="shorny" w:date="2014-06-09T18:55:00Z">
              <w:rPr>
                <w:rStyle w:val="function-name1"/>
              </w:rPr>
            </w:rPrChange>
          </w:rPr>
          <w:t>utrans_p1_actuals</w:t>
        </w:r>
      </w:ins>
    </w:p>
    <w:p w14:paraId="5D414A7D" w14:textId="77777777" w:rsidR="00D26196" w:rsidRPr="00D26196" w:rsidRDefault="00D26196">
      <w:pPr>
        <w:pStyle w:val="HTMLPreformatted"/>
        <w:divId w:val="2032412305"/>
        <w:rPr>
          <w:ins w:id="24268" w:author="shorny" w:date="2014-06-09T18:54:00Z"/>
          <w:sz w:val="18"/>
          <w:rPrChange w:id="24269" w:author="shorny" w:date="2014-06-09T18:55:00Z">
            <w:rPr>
              <w:ins w:id="24270" w:author="shorny" w:date="2014-06-09T18:54:00Z"/>
            </w:rPr>
          </w:rPrChange>
        </w:rPr>
      </w:pPr>
      <w:ins w:id="24271" w:author="shorny" w:date="2014-06-09T18:54:00Z">
        <w:r w:rsidRPr="00D26196">
          <w:rPr>
            <w:sz w:val="18"/>
            <w:rPrChange w:id="24272" w:author="shorny" w:date="2014-06-09T18:55:00Z">
              <w:rPr/>
            </w:rPrChange>
          </w:rPr>
          <w:t xml:space="preserve">  </w:t>
        </w:r>
        <w:r w:rsidRPr="00D26196">
          <w:rPr>
            <w:rStyle w:val="keyword1"/>
            <w:sz w:val="18"/>
            <w:rPrChange w:id="24273" w:author="shorny" w:date="2014-06-09T18:55:00Z">
              <w:rPr>
                <w:rStyle w:val="keyword1"/>
              </w:rPr>
            </w:rPrChange>
          </w:rPr>
          <w:t>SELECT</w:t>
        </w:r>
        <w:r w:rsidRPr="00D26196">
          <w:rPr>
            <w:sz w:val="18"/>
            <w:rPrChange w:id="24274" w:author="shorny" w:date="2014-06-09T18:55:00Z">
              <w:rPr/>
            </w:rPrChange>
          </w:rPr>
          <w:t xml:space="preserve"> USM.FORCode</w:t>
        </w:r>
      </w:ins>
    </w:p>
    <w:p w14:paraId="2CD38A0F" w14:textId="77777777" w:rsidR="00D26196" w:rsidRPr="00D26196" w:rsidRDefault="00D26196">
      <w:pPr>
        <w:pStyle w:val="HTMLPreformatted"/>
        <w:divId w:val="2032412305"/>
        <w:rPr>
          <w:ins w:id="24275" w:author="shorny" w:date="2014-06-09T18:54:00Z"/>
          <w:sz w:val="18"/>
          <w:rPrChange w:id="24276" w:author="shorny" w:date="2014-06-09T18:55:00Z">
            <w:rPr>
              <w:ins w:id="24277" w:author="shorny" w:date="2014-06-09T18:54:00Z"/>
            </w:rPr>
          </w:rPrChange>
        </w:rPr>
      </w:pPr>
      <w:ins w:id="24278" w:author="shorny" w:date="2014-06-09T18:54:00Z">
        <w:r w:rsidRPr="00D26196">
          <w:rPr>
            <w:sz w:val="18"/>
            <w:rPrChange w:id="24279" w:author="shorny" w:date="2014-06-09T18:55:00Z">
              <w:rPr/>
            </w:rPrChange>
          </w:rPr>
          <w:t xml:space="preserve">  </w:t>
        </w:r>
        <w:r w:rsidRPr="00D26196">
          <w:rPr>
            <w:rStyle w:val="keyword1"/>
            <w:sz w:val="18"/>
            <w:rPrChange w:id="24280" w:author="shorny" w:date="2014-06-09T18:55:00Z">
              <w:rPr>
                <w:rStyle w:val="keyword1"/>
              </w:rPr>
            </w:rPrChange>
          </w:rPr>
          <w:t>FROM</w:t>
        </w:r>
        <w:r w:rsidRPr="00D26196">
          <w:rPr>
            <w:sz w:val="18"/>
            <w:rPrChange w:id="24281" w:author="shorny" w:date="2014-06-09T18:55:00Z">
              <w:rPr/>
            </w:rPrChange>
          </w:rPr>
          <w:t xml:space="preserve"> rhd.`University Staff Member_Research Area` USM</w:t>
        </w:r>
      </w:ins>
    </w:p>
    <w:p w14:paraId="4A642376" w14:textId="77777777" w:rsidR="00D26196" w:rsidRPr="00D26196" w:rsidRDefault="00D26196">
      <w:pPr>
        <w:pStyle w:val="HTMLPreformatted"/>
        <w:divId w:val="2032412305"/>
        <w:rPr>
          <w:ins w:id="24282" w:author="shorny" w:date="2014-06-09T18:54:00Z"/>
          <w:sz w:val="18"/>
          <w:rPrChange w:id="24283" w:author="shorny" w:date="2014-06-09T18:55:00Z">
            <w:rPr>
              <w:ins w:id="24284" w:author="shorny" w:date="2014-06-09T18:54:00Z"/>
            </w:rPr>
          </w:rPrChange>
        </w:rPr>
      </w:pPr>
      <w:ins w:id="24285" w:author="shorny" w:date="2014-06-09T18:54:00Z">
        <w:r w:rsidRPr="00D26196">
          <w:rPr>
            <w:sz w:val="18"/>
            <w:rPrChange w:id="24286" w:author="shorny" w:date="2014-06-09T18:55:00Z">
              <w:rPr/>
            </w:rPrChange>
          </w:rPr>
          <w:t xml:space="preserve">  </w:t>
        </w:r>
        <w:r w:rsidRPr="00D26196">
          <w:rPr>
            <w:rStyle w:val="keyword1"/>
            <w:sz w:val="18"/>
            <w:rPrChange w:id="24287" w:author="shorny" w:date="2014-06-09T18:55:00Z">
              <w:rPr>
                <w:rStyle w:val="keyword1"/>
              </w:rPr>
            </w:rPrChange>
          </w:rPr>
          <w:t>WHERE</w:t>
        </w:r>
        <w:r w:rsidRPr="00D26196">
          <w:rPr>
            <w:sz w:val="18"/>
            <w:rPrChange w:id="24288" w:author="shorny" w:date="2014-06-09T18:55:00Z">
              <w:rPr/>
            </w:rPrChange>
          </w:rPr>
          <w:t xml:space="preserve"> USM.StaffID = 1000 ;</w:t>
        </w:r>
      </w:ins>
    </w:p>
    <w:p w14:paraId="7EB140AD" w14:textId="77777777" w:rsidR="00D26196" w:rsidRPr="00D26196" w:rsidRDefault="00D26196">
      <w:pPr>
        <w:pStyle w:val="HTMLPreformatted"/>
        <w:divId w:val="2032412305"/>
        <w:rPr>
          <w:ins w:id="24289" w:author="shorny" w:date="2014-06-09T18:54:00Z"/>
          <w:sz w:val="18"/>
          <w:rPrChange w:id="24290" w:author="shorny" w:date="2014-06-09T18:55:00Z">
            <w:rPr>
              <w:ins w:id="24291" w:author="shorny" w:date="2014-06-09T18:54:00Z"/>
            </w:rPr>
          </w:rPrChange>
        </w:rPr>
      </w:pPr>
    </w:p>
    <w:p w14:paraId="710B32BE" w14:textId="77777777" w:rsidR="00D26196" w:rsidRPr="00D26196" w:rsidRDefault="00D26196">
      <w:pPr>
        <w:pStyle w:val="HTMLPreformatted"/>
        <w:divId w:val="2032412305"/>
        <w:rPr>
          <w:ins w:id="24292" w:author="shorny" w:date="2014-06-09T18:54:00Z"/>
          <w:rStyle w:val="comment1"/>
          <w:sz w:val="18"/>
          <w:rPrChange w:id="24293" w:author="shorny" w:date="2014-06-09T18:55:00Z">
            <w:rPr>
              <w:ins w:id="24294" w:author="shorny" w:date="2014-06-09T18:54:00Z"/>
              <w:rStyle w:val="comment1"/>
            </w:rPr>
          </w:rPrChange>
        </w:rPr>
      </w:pPr>
      <w:ins w:id="24295" w:author="shorny" w:date="2014-06-09T18:54:00Z">
        <w:r w:rsidRPr="00D26196">
          <w:rPr>
            <w:sz w:val="18"/>
            <w:rPrChange w:id="24296" w:author="shorny" w:date="2014-06-09T18:55:00Z">
              <w:rPr>
                <w:color w:val="B22222"/>
              </w:rPr>
            </w:rPrChange>
          </w:rPr>
          <w:t xml:space="preserve">  </w:t>
        </w:r>
        <w:r w:rsidRPr="00D26196">
          <w:rPr>
            <w:rStyle w:val="comment1"/>
            <w:sz w:val="18"/>
            <w:rPrChange w:id="24297" w:author="shorny" w:date="2014-06-09T18:55:00Z">
              <w:rPr>
                <w:rStyle w:val="comment1"/>
              </w:rPr>
            </w:rPrChange>
          </w:rPr>
          <w:t>-- create a temporary table to store the expected results</w:t>
        </w:r>
      </w:ins>
    </w:p>
    <w:p w14:paraId="55A693A4" w14:textId="77777777" w:rsidR="00D26196" w:rsidRPr="00D26196" w:rsidRDefault="00D26196">
      <w:pPr>
        <w:pStyle w:val="HTMLPreformatted"/>
        <w:divId w:val="2032412305"/>
        <w:rPr>
          <w:ins w:id="24298" w:author="shorny" w:date="2014-06-09T18:54:00Z"/>
          <w:rStyle w:val="comment1"/>
          <w:sz w:val="18"/>
          <w:rPrChange w:id="24299" w:author="shorny" w:date="2014-06-09T18:55:00Z">
            <w:rPr>
              <w:ins w:id="24300" w:author="shorny" w:date="2014-06-09T18:54:00Z"/>
              <w:rStyle w:val="comment1"/>
            </w:rPr>
          </w:rPrChange>
        </w:rPr>
      </w:pPr>
      <w:ins w:id="24301" w:author="shorny" w:date="2014-06-09T18:54:00Z">
        <w:r w:rsidRPr="00D26196">
          <w:rPr>
            <w:sz w:val="18"/>
            <w:rPrChange w:id="24302" w:author="shorny" w:date="2014-06-09T18:55:00Z">
              <w:rPr>
                <w:color w:val="B22222"/>
              </w:rPr>
            </w:rPrChange>
          </w:rPr>
          <w:t xml:space="preserve">  </w:t>
        </w:r>
        <w:r w:rsidRPr="00D26196">
          <w:rPr>
            <w:rStyle w:val="comment1"/>
            <w:sz w:val="18"/>
            <w:rPrChange w:id="24303" w:author="shorny" w:date="2014-06-09T18:55:00Z">
              <w:rPr>
                <w:rStyle w:val="comment1"/>
              </w:rPr>
            </w:rPrChange>
          </w:rPr>
          <w:t>-- expect count == 4, 80399, 80499, 80699, 89999</w:t>
        </w:r>
      </w:ins>
    </w:p>
    <w:p w14:paraId="727AD4B7" w14:textId="77777777" w:rsidR="00D26196" w:rsidRPr="00D26196" w:rsidRDefault="00D26196">
      <w:pPr>
        <w:pStyle w:val="HTMLPreformatted"/>
        <w:divId w:val="2032412305"/>
        <w:rPr>
          <w:ins w:id="24304" w:author="shorny" w:date="2014-06-09T18:54:00Z"/>
          <w:sz w:val="18"/>
          <w:rPrChange w:id="24305" w:author="shorny" w:date="2014-06-09T18:55:00Z">
            <w:rPr>
              <w:ins w:id="24306" w:author="shorny" w:date="2014-06-09T18:54:00Z"/>
            </w:rPr>
          </w:rPrChange>
        </w:rPr>
      </w:pPr>
      <w:ins w:id="24307" w:author="shorny" w:date="2014-06-09T18:54:00Z">
        <w:r w:rsidRPr="00D26196">
          <w:rPr>
            <w:sz w:val="18"/>
            <w:rPrChange w:id="24308" w:author="shorny" w:date="2014-06-09T18:55:00Z">
              <w:rPr/>
            </w:rPrChange>
          </w:rPr>
          <w:t xml:space="preserve">  </w:t>
        </w:r>
        <w:r w:rsidRPr="00D26196">
          <w:rPr>
            <w:rStyle w:val="keyword1"/>
            <w:sz w:val="18"/>
            <w:rPrChange w:id="24309" w:author="shorny" w:date="2014-06-09T18:55:00Z">
              <w:rPr>
                <w:rStyle w:val="keyword1"/>
              </w:rPr>
            </w:rPrChange>
          </w:rPr>
          <w:t>CREATE</w:t>
        </w:r>
        <w:r w:rsidRPr="00D26196">
          <w:rPr>
            <w:sz w:val="18"/>
            <w:rPrChange w:id="24310" w:author="shorny" w:date="2014-06-09T18:55:00Z">
              <w:rPr/>
            </w:rPrChange>
          </w:rPr>
          <w:t xml:space="preserve"> </w:t>
        </w:r>
        <w:r w:rsidRPr="00D26196">
          <w:rPr>
            <w:rStyle w:val="keyword1"/>
            <w:sz w:val="18"/>
            <w:rPrChange w:id="24311" w:author="shorny" w:date="2014-06-09T18:55:00Z">
              <w:rPr>
                <w:rStyle w:val="keyword1"/>
              </w:rPr>
            </w:rPrChange>
          </w:rPr>
          <w:t>TEMPORARY</w:t>
        </w:r>
        <w:r w:rsidRPr="00D26196">
          <w:rPr>
            <w:sz w:val="18"/>
            <w:rPrChange w:id="24312" w:author="shorny" w:date="2014-06-09T18:55:00Z">
              <w:rPr/>
            </w:rPrChange>
          </w:rPr>
          <w:t xml:space="preserve"> </w:t>
        </w:r>
        <w:r w:rsidRPr="00D26196">
          <w:rPr>
            <w:rStyle w:val="keyword1"/>
            <w:sz w:val="18"/>
            <w:rPrChange w:id="24313" w:author="shorny" w:date="2014-06-09T18:55:00Z">
              <w:rPr>
                <w:rStyle w:val="keyword1"/>
              </w:rPr>
            </w:rPrChange>
          </w:rPr>
          <w:t>TABLE</w:t>
        </w:r>
        <w:r w:rsidRPr="00D26196">
          <w:rPr>
            <w:sz w:val="18"/>
            <w:rPrChange w:id="24314" w:author="shorny" w:date="2014-06-09T18:55:00Z">
              <w:rPr/>
            </w:rPrChange>
          </w:rPr>
          <w:t xml:space="preserve"> </w:t>
        </w:r>
        <w:r w:rsidRPr="00D26196">
          <w:rPr>
            <w:rStyle w:val="function-name1"/>
            <w:sz w:val="18"/>
            <w:rPrChange w:id="24315" w:author="shorny" w:date="2014-06-09T18:55:00Z">
              <w:rPr>
                <w:rStyle w:val="function-name1"/>
              </w:rPr>
            </w:rPrChange>
          </w:rPr>
          <w:t>utrans_p1_expecteds</w:t>
        </w:r>
        <w:r w:rsidRPr="00D26196">
          <w:rPr>
            <w:sz w:val="18"/>
            <w:rPrChange w:id="24316" w:author="shorny" w:date="2014-06-09T18:55:00Z">
              <w:rPr/>
            </w:rPrChange>
          </w:rPr>
          <w:t xml:space="preserve"> (</w:t>
        </w:r>
      </w:ins>
    </w:p>
    <w:p w14:paraId="6D3F5E06" w14:textId="77777777" w:rsidR="00D26196" w:rsidRPr="00D26196" w:rsidRDefault="00D26196">
      <w:pPr>
        <w:pStyle w:val="HTMLPreformatted"/>
        <w:divId w:val="2032412305"/>
        <w:rPr>
          <w:ins w:id="24317" w:author="shorny" w:date="2014-06-09T18:54:00Z"/>
          <w:sz w:val="18"/>
          <w:rPrChange w:id="24318" w:author="shorny" w:date="2014-06-09T18:55:00Z">
            <w:rPr>
              <w:ins w:id="24319" w:author="shorny" w:date="2014-06-09T18:54:00Z"/>
            </w:rPr>
          </w:rPrChange>
        </w:rPr>
      </w:pPr>
      <w:ins w:id="24320" w:author="shorny" w:date="2014-06-09T18:54:00Z">
        <w:r w:rsidRPr="00D26196">
          <w:rPr>
            <w:sz w:val="18"/>
            <w:rPrChange w:id="24321" w:author="shorny" w:date="2014-06-09T18:55:00Z">
              <w:rPr/>
            </w:rPrChange>
          </w:rPr>
          <w:t xml:space="preserve">    FORCode </w:t>
        </w:r>
        <w:r w:rsidRPr="00D26196">
          <w:rPr>
            <w:rStyle w:val="type1"/>
            <w:sz w:val="18"/>
            <w:rPrChange w:id="24322" w:author="shorny" w:date="2014-06-09T18:55:00Z">
              <w:rPr>
                <w:rStyle w:val="type1"/>
              </w:rPr>
            </w:rPrChange>
          </w:rPr>
          <w:t>int</w:t>
        </w:r>
        <w:r w:rsidRPr="00D26196">
          <w:rPr>
            <w:sz w:val="18"/>
            <w:rPrChange w:id="24323" w:author="shorny" w:date="2014-06-09T18:55:00Z">
              <w:rPr/>
            </w:rPrChange>
          </w:rPr>
          <w:t>(10)</w:t>
        </w:r>
      </w:ins>
    </w:p>
    <w:p w14:paraId="3306FB73" w14:textId="77777777" w:rsidR="00D26196" w:rsidRPr="00D26196" w:rsidRDefault="00D26196">
      <w:pPr>
        <w:pStyle w:val="HTMLPreformatted"/>
        <w:divId w:val="2032412305"/>
        <w:rPr>
          <w:ins w:id="24324" w:author="shorny" w:date="2014-06-09T18:54:00Z"/>
          <w:sz w:val="18"/>
          <w:rPrChange w:id="24325" w:author="shorny" w:date="2014-06-09T18:55:00Z">
            <w:rPr>
              <w:ins w:id="24326" w:author="shorny" w:date="2014-06-09T18:54:00Z"/>
            </w:rPr>
          </w:rPrChange>
        </w:rPr>
      </w:pPr>
      <w:ins w:id="24327" w:author="shorny" w:date="2014-06-09T18:54:00Z">
        <w:r w:rsidRPr="00D26196">
          <w:rPr>
            <w:sz w:val="18"/>
            <w:rPrChange w:id="24328" w:author="shorny" w:date="2014-06-09T18:55:00Z">
              <w:rPr/>
            </w:rPrChange>
          </w:rPr>
          <w:t xml:space="preserve">  ) ;</w:t>
        </w:r>
      </w:ins>
    </w:p>
    <w:p w14:paraId="2DE93A94" w14:textId="77777777" w:rsidR="00D26196" w:rsidRPr="00D26196" w:rsidRDefault="00D26196">
      <w:pPr>
        <w:pStyle w:val="HTMLPreformatted"/>
        <w:divId w:val="2032412305"/>
        <w:rPr>
          <w:ins w:id="24329" w:author="shorny" w:date="2014-06-09T18:54:00Z"/>
          <w:sz w:val="18"/>
          <w:rPrChange w:id="24330" w:author="shorny" w:date="2014-06-09T18:55:00Z">
            <w:rPr>
              <w:ins w:id="24331" w:author="shorny" w:date="2014-06-09T18:54:00Z"/>
            </w:rPr>
          </w:rPrChange>
        </w:rPr>
      </w:pPr>
      <w:ins w:id="24332" w:author="shorny" w:date="2014-06-09T18:54:00Z">
        <w:r w:rsidRPr="00D26196">
          <w:rPr>
            <w:sz w:val="18"/>
            <w:rPrChange w:id="24333" w:author="shorny" w:date="2014-06-09T18:55:00Z">
              <w:rPr/>
            </w:rPrChange>
          </w:rPr>
          <w:t xml:space="preserve">  </w:t>
        </w:r>
        <w:r w:rsidRPr="00D26196">
          <w:rPr>
            <w:rStyle w:val="keyword1"/>
            <w:sz w:val="18"/>
            <w:rPrChange w:id="24334" w:author="shorny" w:date="2014-06-09T18:55:00Z">
              <w:rPr>
                <w:rStyle w:val="keyword1"/>
              </w:rPr>
            </w:rPrChange>
          </w:rPr>
          <w:t>INSERT</w:t>
        </w:r>
        <w:r w:rsidRPr="00D26196">
          <w:rPr>
            <w:sz w:val="18"/>
            <w:rPrChange w:id="24335" w:author="shorny" w:date="2014-06-09T18:55:00Z">
              <w:rPr/>
            </w:rPrChange>
          </w:rPr>
          <w:t xml:space="preserve"> </w:t>
        </w:r>
        <w:r w:rsidRPr="00D26196">
          <w:rPr>
            <w:rStyle w:val="keyword1"/>
            <w:sz w:val="18"/>
            <w:rPrChange w:id="24336" w:author="shorny" w:date="2014-06-09T18:55:00Z">
              <w:rPr>
                <w:rStyle w:val="keyword1"/>
              </w:rPr>
            </w:rPrChange>
          </w:rPr>
          <w:t>INTO</w:t>
        </w:r>
        <w:r w:rsidRPr="00D26196">
          <w:rPr>
            <w:sz w:val="18"/>
            <w:rPrChange w:id="24337" w:author="shorny" w:date="2014-06-09T18:55:00Z">
              <w:rPr/>
            </w:rPrChange>
          </w:rPr>
          <w:t xml:space="preserve"> utrans_p1_expecteds</w:t>
        </w:r>
      </w:ins>
    </w:p>
    <w:p w14:paraId="67790466" w14:textId="77777777" w:rsidR="00D26196" w:rsidRPr="00D26196" w:rsidRDefault="00D26196">
      <w:pPr>
        <w:pStyle w:val="HTMLPreformatted"/>
        <w:divId w:val="2032412305"/>
        <w:rPr>
          <w:ins w:id="24338" w:author="shorny" w:date="2014-06-09T18:54:00Z"/>
          <w:sz w:val="18"/>
          <w:rPrChange w:id="24339" w:author="shorny" w:date="2014-06-09T18:55:00Z">
            <w:rPr>
              <w:ins w:id="24340" w:author="shorny" w:date="2014-06-09T18:54:00Z"/>
            </w:rPr>
          </w:rPrChange>
        </w:rPr>
      </w:pPr>
      <w:ins w:id="24341" w:author="shorny" w:date="2014-06-09T18:54:00Z">
        <w:r w:rsidRPr="00D26196">
          <w:rPr>
            <w:sz w:val="18"/>
            <w:rPrChange w:id="24342" w:author="shorny" w:date="2014-06-09T18:55:00Z">
              <w:rPr/>
            </w:rPrChange>
          </w:rPr>
          <w:t xml:space="preserve">  </w:t>
        </w:r>
        <w:r w:rsidRPr="00D26196">
          <w:rPr>
            <w:rStyle w:val="keyword1"/>
            <w:sz w:val="18"/>
            <w:rPrChange w:id="24343" w:author="shorny" w:date="2014-06-09T18:55:00Z">
              <w:rPr>
                <w:rStyle w:val="keyword1"/>
              </w:rPr>
            </w:rPrChange>
          </w:rPr>
          <w:t>VALUES</w:t>
        </w:r>
        <w:r w:rsidRPr="00D26196">
          <w:rPr>
            <w:sz w:val="18"/>
            <w:rPrChange w:id="24344" w:author="shorny" w:date="2014-06-09T18:55:00Z">
              <w:rPr/>
            </w:rPrChange>
          </w:rPr>
          <w:t xml:space="preserve">  (80399), (80499), (80699), (89999) ;</w:t>
        </w:r>
      </w:ins>
    </w:p>
    <w:p w14:paraId="28AAA595" w14:textId="77777777" w:rsidR="00D26196" w:rsidRPr="00D26196" w:rsidRDefault="00D26196">
      <w:pPr>
        <w:pStyle w:val="HTMLPreformatted"/>
        <w:divId w:val="2032412305"/>
        <w:rPr>
          <w:ins w:id="24345" w:author="shorny" w:date="2014-06-09T18:54:00Z"/>
          <w:sz w:val="18"/>
          <w:rPrChange w:id="24346" w:author="shorny" w:date="2014-06-09T18:55:00Z">
            <w:rPr>
              <w:ins w:id="24347" w:author="shorny" w:date="2014-06-09T18:54:00Z"/>
            </w:rPr>
          </w:rPrChange>
        </w:rPr>
      </w:pPr>
    </w:p>
    <w:p w14:paraId="359F0784" w14:textId="77777777" w:rsidR="00D26196" w:rsidRPr="00D26196" w:rsidRDefault="00D26196">
      <w:pPr>
        <w:pStyle w:val="HTMLPreformatted"/>
        <w:divId w:val="2032412305"/>
        <w:rPr>
          <w:ins w:id="24348" w:author="shorny" w:date="2014-06-09T18:54:00Z"/>
          <w:rStyle w:val="comment1"/>
          <w:sz w:val="18"/>
          <w:rPrChange w:id="24349" w:author="shorny" w:date="2014-06-09T18:55:00Z">
            <w:rPr>
              <w:ins w:id="24350" w:author="shorny" w:date="2014-06-09T18:54:00Z"/>
              <w:rStyle w:val="comment1"/>
            </w:rPr>
          </w:rPrChange>
        </w:rPr>
      </w:pPr>
      <w:ins w:id="24351" w:author="shorny" w:date="2014-06-09T18:54:00Z">
        <w:r w:rsidRPr="00D26196">
          <w:rPr>
            <w:sz w:val="18"/>
            <w:rPrChange w:id="24352" w:author="shorny" w:date="2014-06-09T18:55:00Z">
              <w:rPr>
                <w:color w:val="B22222"/>
              </w:rPr>
            </w:rPrChange>
          </w:rPr>
          <w:t xml:space="preserve">  </w:t>
        </w:r>
        <w:r w:rsidRPr="00D26196">
          <w:rPr>
            <w:rStyle w:val="comment1"/>
            <w:sz w:val="18"/>
            <w:rPrChange w:id="24353" w:author="shorny" w:date="2014-06-09T18:55:00Z">
              <w:rPr>
                <w:rStyle w:val="comment1"/>
              </w:rPr>
            </w:rPrChange>
          </w:rPr>
          <w:t>-- create another temporary table that lists the differences between expected</w:t>
        </w:r>
      </w:ins>
    </w:p>
    <w:p w14:paraId="30F02A3F" w14:textId="77777777" w:rsidR="00D26196" w:rsidRPr="00D26196" w:rsidRDefault="00D26196">
      <w:pPr>
        <w:pStyle w:val="HTMLPreformatted"/>
        <w:divId w:val="2032412305"/>
        <w:rPr>
          <w:ins w:id="24354" w:author="shorny" w:date="2014-06-09T18:54:00Z"/>
          <w:rStyle w:val="comment1"/>
          <w:sz w:val="18"/>
          <w:rPrChange w:id="24355" w:author="shorny" w:date="2014-06-09T18:55:00Z">
            <w:rPr>
              <w:ins w:id="24356" w:author="shorny" w:date="2014-06-09T18:54:00Z"/>
              <w:rStyle w:val="comment1"/>
            </w:rPr>
          </w:rPrChange>
        </w:rPr>
      </w:pPr>
      <w:ins w:id="24357" w:author="shorny" w:date="2014-06-09T18:54:00Z">
        <w:r w:rsidRPr="00D26196">
          <w:rPr>
            <w:sz w:val="18"/>
            <w:rPrChange w:id="24358" w:author="shorny" w:date="2014-06-09T18:55:00Z">
              <w:rPr>
                <w:color w:val="B22222"/>
              </w:rPr>
            </w:rPrChange>
          </w:rPr>
          <w:t xml:space="preserve">  </w:t>
        </w:r>
        <w:r w:rsidRPr="00D26196">
          <w:rPr>
            <w:rStyle w:val="comment1"/>
            <w:sz w:val="18"/>
            <w:rPrChange w:id="24359" w:author="shorny" w:date="2014-06-09T18:55:00Z">
              <w:rPr>
                <w:rStyle w:val="comment1"/>
              </w:rPr>
            </w:rPrChange>
          </w:rPr>
          <w:t>-- results and actuals</w:t>
        </w:r>
      </w:ins>
    </w:p>
    <w:p w14:paraId="08917DD2" w14:textId="77777777" w:rsidR="00D26196" w:rsidRPr="00D26196" w:rsidRDefault="00D26196">
      <w:pPr>
        <w:pStyle w:val="HTMLPreformatted"/>
        <w:divId w:val="2032412305"/>
        <w:rPr>
          <w:ins w:id="24360" w:author="shorny" w:date="2014-06-09T18:54:00Z"/>
          <w:sz w:val="18"/>
          <w:rPrChange w:id="24361" w:author="shorny" w:date="2014-06-09T18:55:00Z">
            <w:rPr>
              <w:ins w:id="24362" w:author="shorny" w:date="2014-06-09T18:54:00Z"/>
            </w:rPr>
          </w:rPrChange>
        </w:rPr>
      </w:pPr>
      <w:ins w:id="24363" w:author="shorny" w:date="2014-06-09T18:54:00Z">
        <w:r w:rsidRPr="00D26196">
          <w:rPr>
            <w:sz w:val="18"/>
            <w:rPrChange w:id="24364" w:author="shorny" w:date="2014-06-09T18:55:00Z">
              <w:rPr/>
            </w:rPrChange>
          </w:rPr>
          <w:t xml:space="preserve">  </w:t>
        </w:r>
        <w:r w:rsidRPr="00D26196">
          <w:rPr>
            <w:rStyle w:val="keyword1"/>
            <w:sz w:val="18"/>
            <w:rPrChange w:id="24365" w:author="shorny" w:date="2014-06-09T18:55:00Z">
              <w:rPr>
                <w:rStyle w:val="keyword1"/>
              </w:rPr>
            </w:rPrChange>
          </w:rPr>
          <w:t>CREATE</w:t>
        </w:r>
        <w:r w:rsidRPr="00D26196">
          <w:rPr>
            <w:sz w:val="18"/>
            <w:rPrChange w:id="24366" w:author="shorny" w:date="2014-06-09T18:55:00Z">
              <w:rPr/>
            </w:rPrChange>
          </w:rPr>
          <w:t xml:space="preserve"> </w:t>
        </w:r>
        <w:r w:rsidRPr="00D26196">
          <w:rPr>
            <w:rStyle w:val="keyword1"/>
            <w:sz w:val="18"/>
            <w:rPrChange w:id="24367" w:author="shorny" w:date="2014-06-09T18:55:00Z">
              <w:rPr>
                <w:rStyle w:val="keyword1"/>
              </w:rPr>
            </w:rPrChange>
          </w:rPr>
          <w:t>TEMPORARY</w:t>
        </w:r>
        <w:r w:rsidRPr="00D26196">
          <w:rPr>
            <w:sz w:val="18"/>
            <w:rPrChange w:id="24368" w:author="shorny" w:date="2014-06-09T18:55:00Z">
              <w:rPr/>
            </w:rPrChange>
          </w:rPr>
          <w:t xml:space="preserve"> </w:t>
        </w:r>
        <w:r w:rsidRPr="00D26196">
          <w:rPr>
            <w:rStyle w:val="keyword1"/>
            <w:sz w:val="18"/>
            <w:rPrChange w:id="24369" w:author="shorny" w:date="2014-06-09T18:55:00Z">
              <w:rPr>
                <w:rStyle w:val="keyword1"/>
              </w:rPr>
            </w:rPrChange>
          </w:rPr>
          <w:t>TABLE</w:t>
        </w:r>
        <w:r w:rsidRPr="00D26196">
          <w:rPr>
            <w:sz w:val="18"/>
            <w:rPrChange w:id="24370" w:author="shorny" w:date="2014-06-09T18:55:00Z">
              <w:rPr/>
            </w:rPrChange>
          </w:rPr>
          <w:t xml:space="preserve"> </w:t>
        </w:r>
        <w:r w:rsidRPr="00D26196">
          <w:rPr>
            <w:rStyle w:val="function-name1"/>
            <w:sz w:val="18"/>
            <w:rPrChange w:id="24371" w:author="shorny" w:date="2014-06-09T18:55:00Z">
              <w:rPr>
                <w:rStyle w:val="function-name1"/>
              </w:rPr>
            </w:rPrChange>
          </w:rPr>
          <w:t>utrans_p1_problems</w:t>
        </w:r>
      </w:ins>
    </w:p>
    <w:p w14:paraId="509486FA" w14:textId="77777777" w:rsidR="00D26196" w:rsidRPr="00D26196" w:rsidRDefault="00D26196">
      <w:pPr>
        <w:pStyle w:val="HTMLPreformatted"/>
        <w:divId w:val="2032412305"/>
        <w:rPr>
          <w:ins w:id="24372" w:author="shorny" w:date="2014-06-09T18:54:00Z"/>
          <w:sz w:val="18"/>
          <w:rPrChange w:id="24373" w:author="shorny" w:date="2014-06-09T18:55:00Z">
            <w:rPr>
              <w:ins w:id="24374" w:author="shorny" w:date="2014-06-09T18:54:00Z"/>
            </w:rPr>
          </w:rPrChange>
        </w:rPr>
      </w:pPr>
      <w:ins w:id="24375" w:author="shorny" w:date="2014-06-09T18:54:00Z">
        <w:r w:rsidRPr="00D26196">
          <w:rPr>
            <w:sz w:val="18"/>
            <w:rPrChange w:id="24376" w:author="shorny" w:date="2014-06-09T18:55:00Z">
              <w:rPr/>
            </w:rPrChange>
          </w:rPr>
          <w:t xml:space="preserve">  </w:t>
        </w:r>
        <w:r w:rsidRPr="00D26196">
          <w:rPr>
            <w:rStyle w:val="keyword1"/>
            <w:sz w:val="18"/>
            <w:rPrChange w:id="24377" w:author="shorny" w:date="2014-06-09T18:55:00Z">
              <w:rPr>
                <w:rStyle w:val="keyword1"/>
              </w:rPr>
            </w:rPrChange>
          </w:rPr>
          <w:t>SELECT</w:t>
        </w:r>
        <w:r w:rsidRPr="00D26196">
          <w:rPr>
            <w:sz w:val="18"/>
            <w:rPrChange w:id="24378" w:author="shorny" w:date="2014-06-09T18:55:00Z">
              <w:rPr/>
            </w:rPrChange>
          </w:rPr>
          <w:t xml:space="preserve"> problems.*</w:t>
        </w:r>
      </w:ins>
    </w:p>
    <w:p w14:paraId="6D0B0CAB" w14:textId="77777777" w:rsidR="00D26196" w:rsidRPr="00D26196" w:rsidRDefault="00D26196">
      <w:pPr>
        <w:pStyle w:val="HTMLPreformatted"/>
        <w:divId w:val="2032412305"/>
        <w:rPr>
          <w:ins w:id="24379" w:author="shorny" w:date="2014-06-09T18:54:00Z"/>
          <w:sz w:val="18"/>
          <w:rPrChange w:id="24380" w:author="shorny" w:date="2014-06-09T18:55:00Z">
            <w:rPr>
              <w:ins w:id="24381" w:author="shorny" w:date="2014-06-09T18:54:00Z"/>
            </w:rPr>
          </w:rPrChange>
        </w:rPr>
      </w:pPr>
      <w:ins w:id="24382" w:author="shorny" w:date="2014-06-09T18:54:00Z">
        <w:r w:rsidRPr="00D26196">
          <w:rPr>
            <w:sz w:val="18"/>
            <w:rPrChange w:id="24383" w:author="shorny" w:date="2014-06-09T18:55:00Z">
              <w:rPr/>
            </w:rPrChange>
          </w:rPr>
          <w:t xml:space="preserve">  </w:t>
        </w:r>
        <w:r w:rsidRPr="00D26196">
          <w:rPr>
            <w:rStyle w:val="keyword1"/>
            <w:sz w:val="18"/>
            <w:rPrChange w:id="24384" w:author="shorny" w:date="2014-06-09T18:55:00Z">
              <w:rPr>
                <w:rStyle w:val="keyword1"/>
              </w:rPr>
            </w:rPrChange>
          </w:rPr>
          <w:t>FROM</w:t>
        </w:r>
      </w:ins>
    </w:p>
    <w:p w14:paraId="5BF1F2E2" w14:textId="77777777" w:rsidR="00D26196" w:rsidRPr="00D26196" w:rsidRDefault="00D26196">
      <w:pPr>
        <w:pStyle w:val="HTMLPreformatted"/>
        <w:divId w:val="2032412305"/>
        <w:rPr>
          <w:ins w:id="24385" w:author="shorny" w:date="2014-06-09T18:54:00Z"/>
          <w:sz w:val="18"/>
          <w:rPrChange w:id="24386" w:author="shorny" w:date="2014-06-09T18:55:00Z">
            <w:rPr>
              <w:ins w:id="24387" w:author="shorny" w:date="2014-06-09T18:54:00Z"/>
            </w:rPr>
          </w:rPrChange>
        </w:rPr>
      </w:pPr>
      <w:ins w:id="24388" w:author="shorny" w:date="2014-06-09T18:54:00Z">
        <w:r w:rsidRPr="00D26196">
          <w:rPr>
            <w:sz w:val="18"/>
            <w:rPrChange w:id="24389" w:author="shorny" w:date="2014-06-09T18:55:00Z">
              <w:rPr/>
            </w:rPrChange>
          </w:rPr>
          <w:t xml:space="preserve">  (</w:t>
        </w:r>
      </w:ins>
    </w:p>
    <w:p w14:paraId="6BFF9E31" w14:textId="77777777" w:rsidR="00D26196" w:rsidRPr="00D26196" w:rsidRDefault="00D26196">
      <w:pPr>
        <w:pStyle w:val="HTMLPreformatted"/>
        <w:divId w:val="2032412305"/>
        <w:rPr>
          <w:ins w:id="24390" w:author="shorny" w:date="2014-06-09T18:54:00Z"/>
          <w:sz w:val="18"/>
          <w:rPrChange w:id="24391" w:author="shorny" w:date="2014-06-09T18:55:00Z">
            <w:rPr>
              <w:ins w:id="24392" w:author="shorny" w:date="2014-06-09T18:54:00Z"/>
            </w:rPr>
          </w:rPrChange>
        </w:rPr>
      </w:pPr>
      <w:ins w:id="24393" w:author="shorny" w:date="2014-06-09T18:54:00Z">
        <w:r w:rsidRPr="00D26196">
          <w:rPr>
            <w:sz w:val="18"/>
            <w:rPrChange w:id="24394" w:author="shorny" w:date="2014-06-09T18:55:00Z">
              <w:rPr/>
            </w:rPrChange>
          </w:rPr>
          <w:t xml:space="preserve">      </w:t>
        </w:r>
        <w:r w:rsidRPr="00D26196">
          <w:rPr>
            <w:rStyle w:val="keyword1"/>
            <w:sz w:val="18"/>
            <w:rPrChange w:id="24395" w:author="shorny" w:date="2014-06-09T18:55:00Z">
              <w:rPr>
                <w:rStyle w:val="keyword1"/>
              </w:rPr>
            </w:rPrChange>
          </w:rPr>
          <w:t>SELECT</w:t>
        </w:r>
        <w:r w:rsidRPr="00D26196">
          <w:rPr>
            <w:sz w:val="18"/>
            <w:rPrChange w:id="24396" w:author="shorny" w:date="2014-06-09T18:55:00Z">
              <w:rPr/>
            </w:rPrChange>
          </w:rPr>
          <w:t xml:space="preserve"> actuals.*</w:t>
        </w:r>
      </w:ins>
    </w:p>
    <w:p w14:paraId="4864B2B0" w14:textId="77777777" w:rsidR="00D26196" w:rsidRPr="00D26196" w:rsidRDefault="00D26196">
      <w:pPr>
        <w:pStyle w:val="HTMLPreformatted"/>
        <w:divId w:val="2032412305"/>
        <w:rPr>
          <w:ins w:id="24397" w:author="shorny" w:date="2014-06-09T18:54:00Z"/>
          <w:sz w:val="18"/>
          <w:rPrChange w:id="24398" w:author="shorny" w:date="2014-06-09T18:55:00Z">
            <w:rPr>
              <w:ins w:id="24399" w:author="shorny" w:date="2014-06-09T18:54:00Z"/>
            </w:rPr>
          </w:rPrChange>
        </w:rPr>
      </w:pPr>
      <w:ins w:id="24400" w:author="shorny" w:date="2014-06-09T18:54:00Z">
        <w:r w:rsidRPr="00D26196">
          <w:rPr>
            <w:sz w:val="18"/>
            <w:rPrChange w:id="24401" w:author="shorny" w:date="2014-06-09T18:55:00Z">
              <w:rPr/>
            </w:rPrChange>
          </w:rPr>
          <w:t xml:space="preserve">      </w:t>
        </w:r>
        <w:r w:rsidRPr="00D26196">
          <w:rPr>
            <w:rStyle w:val="keyword1"/>
            <w:sz w:val="18"/>
            <w:rPrChange w:id="24402" w:author="shorny" w:date="2014-06-09T18:55:00Z">
              <w:rPr>
                <w:rStyle w:val="keyword1"/>
              </w:rPr>
            </w:rPrChange>
          </w:rPr>
          <w:t>FROM</w:t>
        </w:r>
        <w:r w:rsidRPr="00D26196">
          <w:rPr>
            <w:sz w:val="18"/>
            <w:rPrChange w:id="24403" w:author="shorny" w:date="2014-06-09T18:55:00Z">
              <w:rPr/>
            </w:rPrChange>
          </w:rPr>
          <w:t xml:space="preserve"> utrans_p1_actuals actuals</w:t>
        </w:r>
      </w:ins>
    </w:p>
    <w:p w14:paraId="5A27F190" w14:textId="77777777" w:rsidR="00D26196" w:rsidRPr="00D26196" w:rsidRDefault="00D26196">
      <w:pPr>
        <w:pStyle w:val="HTMLPreformatted"/>
        <w:divId w:val="2032412305"/>
        <w:rPr>
          <w:ins w:id="24404" w:author="shorny" w:date="2014-06-09T18:54:00Z"/>
          <w:sz w:val="18"/>
          <w:rPrChange w:id="24405" w:author="shorny" w:date="2014-06-09T18:55:00Z">
            <w:rPr>
              <w:ins w:id="24406" w:author="shorny" w:date="2014-06-09T18:54:00Z"/>
            </w:rPr>
          </w:rPrChange>
        </w:rPr>
      </w:pPr>
      <w:ins w:id="24407" w:author="shorny" w:date="2014-06-09T18:54:00Z">
        <w:r w:rsidRPr="00D26196">
          <w:rPr>
            <w:sz w:val="18"/>
            <w:rPrChange w:id="24408" w:author="shorny" w:date="2014-06-09T18:55:00Z">
              <w:rPr/>
            </w:rPrChange>
          </w:rPr>
          <w:t xml:space="preserve">      </w:t>
        </w:r>
        <w:r w:rsidRPr="00D26196">
          <w:rPr>
            <w:rStyle w:val="keyword1"/>
            <w:sz w:val="18"/>
            <w:rPrChange w:id="24409" w:author="shorny" w:date="2014-06-09T18:55:00Z">
              <w:rPr>
                <w:rStyle w:val="keyword1"/>
              </w:rPr>
            </w:rPrChange>
          </w:rPr>
          <w:t>UNION</w:t>
        </w:r>
        <w:r w:rsidRPr="00D26196">
          <w:rPr>
            <w:sz w:val="18"/>
            <w:rPrChange w:id="24410" w:author="shorny" w:date="2014-06-09T18:55:00Z">
              <w:rPr/>
            </w:rPrChange>
          </w:rPr>
          <w:t xml:space="preserve"> </w:t>
        </w:r>
        <w:r w:rsidRPr="00D26196">
          <w:rPr>
            <w:rStyle w:val="keyword1"/>
            <w:sz w:val="18"/>
            <w:rPrChange w:id="24411" w:author="shorny" w:date="2014-06-09T18:55:00Z">
              <w:rPr>
                <w:rStyle w:val="keyword1"/>
              </w:rPr>
            </w:rPrChange>
          </w:rPr>
          <w:t>ALL</w:t>
        </w:r>
      </w:ins>
    </w:p>
    <w:p w14:paraId="496B032B" w14:textId="77777777" w:rsidR="00D26196" w:rsidRPr="00D26196" w:rsidRDefault="00D26196">
      <w:pPr>
        <w:pStyle w:val="HTMLPreformatted"/>
        <w:divId w:val="2032412305"/>
        <w:rPr>
          <w:ins w:id="24412" w:author="shorny" w:date="2014-06-09T18:54:00Z"/>
          <w:sz w:val="18"/>
          <w:rPrChange w:id="24413" w:author="shorny" w:date="2014-06-09T18:55:00Z">
            <w:rPr>
              <w:ins w:id="24414" w:author="shorny" w:date="2014-06-09T18:54:00Z"/>
            </w:rPr>
          </w:rPrChange>
        </w:rPr>
      </w:pPr>
      <w:ins w:id="24415" w:author="shorny" w:date="2014-06-09T18:54:00Z">
        <w:r w:rsidRPr="00D26196">
          <w:rPr>
            <w:sz w:val="18"/>
            <w:rPrChange w:id="24416" w:author="shorny" w:date="2014-06-09T18:55:00Z">
              <w:rPr/>
            </w:rPrChange>
          </w:rPr>
          <w:t xml:space="preserve">      </w:t>
        </w:r>
        <w:r w:rsidRPr="00D26196">
          <w:rPr>
            <w:rStyle w:val="keyword1"/>
            <w:sz w:val="18"/>
            <w:rPrChange w:id="24417" w:author="shorny" w:date="2014-06-09T18:55:00Z">
              <w:rPr>
                <w:rStyle w:val="keyword1"/>
              </w:rPr>
            </w:rPrChange>
          </w:rPr>
          <w:t>SELECT</w:t>
        </w:r>
        <w:r w:rsidRPr="00D26196">
          <w:rPr>
            <w:sz w:val="18"/>
            <w:rPrChange w:id="24418" w:author="shorny" w:date="2014-06-09T18:55:00Z">
              <w:rPr/>
            </w:rPrChange>
          </w:rPr>
          <w:t xml:space="preserve"> expecteds.*</w:t>
        </w:r>
      </w:ins>
    </w:p>
    <w:p w14:paraId="29656B01" w14:textId="77777777" w:rsidR="00D26196" w:rsidRPr="00D26196" w:rsidRDefault="00D26196">
      <w:pPr>
        <w:pStyle w:val="HTMLPreformatted"/>
        <w:divId w:val="2032412305"/>
        <w:rPr>
          <w:ins w:id="24419" w:author="shorny" w:date="2014-06-09T18:54:00Z"/>
          <w:sz w:val="18"/>
          <w:rPrChange w:id="24420" w:author="shorny" w:date="2014-06-09T18:55:00Z">
            <w:rPr>
              <w:ins w:id="24421" w:author="shorny" w:date="2014-06-09T18:54:00Z"/>
            </w:rPr>
          </w:rPrChange>
        </w:rPr>
      </w:pPr>
      <w:ins w:id="24422" w:author="shorny" w:date="2014-06-09T18:54:00Z">
        <w:r w:rsidRPr="00D26196">
          <w:rPr>
            <w:sz w:val="18"/>
            <w:rPrChange w:id="24423" w:author="shorny" w:date="2014-06-09T18:55:00Z">
              <w:rPr/>
            </w:rPrChange>
          </w:rPr>
          <w:t xml:space="preserve">      </w:t>
        </w:r>
        <w:r w:rsidRPr="00D26196">
          <w:rPr>
            <w:rStyle w:val="keyword1"/>
            <w:sz w:val="18"/>
            <w:rPrChange w:id="24424" w:author="shorny" w:date="2014-06-09T18:55:00Z">
              <w:rPr>
                <w:rStyle w:val="keyword1"/>
              </w:rPr>
            </w:rPrChange>
          </w:rPr>
          <w:t>FROM</w:t>
        </w:r>
        <w:r w:rsidRPr="00D26196">
          <w:rPr>
            <w:sz w:val="18"/>
            <w:rPrChange w:id="24425" w:author="shorny" w:date="2014-06-09T18:55:00Z">
              <w:rPr/>
            </w:rPrChange>
          </w:rPr>
          <w:t xml:space="preserve"> utrans_p1_expecteds expecteds</w:t>
        </w:r>
      </w:ins>
    </w:p>
    <w:p w14:paraId="32C6CBCC" w14:textId="77777777" w:rsidR="00D26196" w:rsidRPr="00D26196" w:rsidRDefault="00D26196">
      <w:pPr>
        <w:pStyle w:val="HTMLPreformatted"/>
        <w:divId w:val="2032412305"/>
        <w:rPr>
          <w:ins w:id="24426" w:author="shorny" w:date="2014-06-09T18:54:00Z"/>
          <w:sz w:val="18"/>
          <w:rPrChange w:id="24427" w:author="shorny" w:date="2014-06-09T18:55:00Z">
            <w:rPr>
              <w:ins w:id="24428" w:author="shorny" w:date="2014-06-09T18:54:00Z"/>
            </w:rPr>
          </w:rPrChange>
        </w:rPr>
      </w:pPr>
      <w:ins w:id="24429" w:author="shorny" w:date="2014-06-09T18:54:00Z">
        <w:r w:rsidRPr="00D26196">
          <w:rPr>
            <w:sz w:val="18"/>
            <w:rPrChange w:id="24430" w:author="shorny" w:date="2014-06-09T18:55:00Z">
              <w:rPr/>
            </w:rPrChange>
          </w:rPr>
          <w:t xml:space="preserve">  )  problems</w:t>
        </w:r>
      </w:ins>
    </w:p>
    <w:p w14:paraId="0F852110" w14:textId="77777777" w:rsidR="00D26196" w:rsidRPr="00D26196" w:rsidRDefault="00D26196">
      <w:pPr>
        <w:pStyle w:val="HTMLPreformatted"/>
        <w:divId w:val="2032412305"/>
        <w:rPr>
          <w:ins w:id="24431" w:author="shorny" w:date="2014-06-09T18:54:00Z"/>
          <w:sz w:val="18"/>
          <w:rPrChange w:id="24432" w:author="shorny" w:date="2014-06-09T18:55:00Z">
            <w:rPr>
              <w:ins w:id="24433" w:author="shorny" w:date="2014-06-09T18:54:00Z"/>
            </w:rPr>
          </w:rPrChange>
        </w:rPr>
      </w:pPr>
      <w:ins w:id="24434" w:author="shorny" w:date="2014-06-09T18:54:00Z">
        <w:r w:rsidRPr="00D26196">
          <w:rPr>
            <w:sz w:val="18"/>
            <w:rPrChange w:id="24435" w:author="shorny" w:date="2014-06-09T18:55:00Z">
              <w:rPr/>
            </w:rPrChange>
          </w:rPr>
          <w:t xml:space="preserve">  </w:t>
        </w:r>
        <w:r w:rsidRPr="00D26196">
          <w:rPr>
            <w:rStyle w:val="keyword1"/>
            <w:sz w:val="18"/>
            <w:rPrChange w:id="24436" w:author="shorny" w:date="2014-06-09T18:55:00Z">
              <w:rPr>
                <w:rStyle w:val="keyword1"/>
              </w:rPr>
            </w:rPrChange>
          </w:rPr>
          <w:t>GROUP</w:t>
        </w:r>
        <w:r w:rsidRPr="00D26196">
          <w:rPr>
            <w:sz w:val="18"/>
            <w:rPrChange w:id="24437" w:author="shorny" w:date="2014-06-09T18:55:00Z">
              <w:rPr/>
            </w:rPrChange>
          </w:rPr>
          <w:t xml:space="preserve"> </w:t>
        </w:r>
        <w:r w:rsidRPr="00D26196">
          <w:rPr>
            <w:rStyle w:val="keyword1"/>
            <w:sz w:val="18"/>
            <w:rPrChange w:id="24438" w:author="shorny" w:date="2014-06-09T18:55:00Z">
              <w:rPr>
                <w:rStyle w:val="keyword1"/>
              </w:rPr>
            </w:rPrChange>
          </w:rPr>
          <w:t>BY</w:t>
        </w:r>
        <w:r w:rsidRPr="00D26196">
          <w:rPr>
            <w:sz w:val="18"/>
            <w:rPrChange w:id="24439" w:author="shorny" w:date="2014-06-09T18:55:00Z">
              <w:rPr/>
            </w:rPrChange>
          </w:rPr>
          <w:t xml:space="preserve"> problems.FORCode</w:t>
        </w:r>
      </w:ins>
    </w:p>
    <w:p w14:paraId="01520F06" w14:textId="77777777" w:rsidR="00D26196" w:rsidRPr="00D26196" w:rsidRDefault="00D26196">
      <w:pPr>
        <w:pStyle w:val="HTMLPreformatted"/>
        <w:divId w:val="2032412305"/>
        <w:rPr>
          <w:ins w:id="24440" w:author="shorny" w:date="2014-06-09T18:54:00Z"/>
          <w:sz w:val="18"/>
          <w:rPrChange w:id="24441" w:author="shorny" w:date="2014-06-09T18:55:00Z">
            <w:rPr>
              <w:ins w:id="24442" w:author="shorny" w:date="2014-06-09T18:54:00Z"/>
            </w:rPr>
          </w:rPrChange>
        </w:rPr>
      </w:pPr>
      <w:ins w:id="24443" w:author="shorny" w:date="2014-06-09T18:54:00Z">
        <w:r w:rsidRPr="00D26196">
          <w:rPr>
            <w:sz w:val="18"/>
            <w:rPrChange w:id="24444" w:author="shorny" w:date="2014-06-09T18:55:00Z">
              <w:rPr/>
            </w:rPrChange>
          </w:rPr>
          <w:t xml:space="preserve">  </w:t>
        </w:r>
        <w:r w:rsidRPr="00D26196">
          <w:rPr>
            <w:rStyle w:val="keyword1"/>
            <w:sz w:val="18"/>
            <w:rPrChange w:id="24445" w:author="shorny" w:date="2014-06-09T18:55:00Z">
              <w:rPr>
                <w:rStyle w:val="keyword1"/>
              </w:rPr>
            </w:rPrChange>
          </w:rPr>
          <w:t>HAVING</w:t>
        </w:r>
        <w:r w:rsidRPr="00D26196">
          <w:rPr>
            <w:sz w:val="18"/>
            <w:rPrChange w:id="24446" w:author="shorny" w:date="2014-06-09T18:55:00Z">
              <w:rPr/>
            </w:rPrChange>
          </w:rPr>
          <w:t xml:space="preserve"> </w:t>
        </w:r>
        <w:r w:rsidRPr="00D26196">
          <w:rPr>
            <w:rStyle w:val="builtin1"/>
            <w:sz w:val="18"/>
            <w:rPrChange w:id="24447" w:author="shorny" w:date="2014-06-09T18:55:00Z">
              <w:rPr>
                <w:rStyle w:val="builtin1"/>
              </w:rPr>
            </w:rPrChange>
          </w:rPr>
          <w:t>COUNT</w:t>
        </w:r>
        <w:r w:rsidRPr="00D26196">
          <w:rPr>
            <w:sz w:val="18"/>
            <w:rPrChange w:id="24448" w:author="shorny" w:date="2014-06-09T18:55:00Z">
              <w:rPr/>
            </w:rPrChange>
          </w:rPr>
          <w:t>(*) = 1</w:t>
        </w:r>
      </w:ins>
    </w:p>
    <w:p w14:paraId="44171319" w14:textId="77777777" w:rsidR="00D26196" w:rsidRPr="00D26196" w:rsidRDefault="00D26196">
      <w:pPr>
        <w:pStyle w:val="HTMLPreformatted"/>
        <w:divId w:val="2032412305"/>
        <w:rPr>
          <w:ins w:id="24449" w:author="shorny" w:date="2014-06-09T18:54:00Z"/>
          <w:sz w:val="18"/>
          <w:rPrChange w:id="24450" w:author="shorny" w:date="2014-06-09T18:55:00Z">
            <w:rPr>
              <w:ins w:id="24451" w:author="shorny" w:date="2014-06-09T18:54:00Z"/>
            </w:rPr>
          </w:rPrChange>
        </w:rPr>
      </w:pPr>
      <w:ins w:id="24452" w:author="shorny" w:date="2014-06-09T18:54:00Z">
        <w:r w:rsidRPr="00D26196">
          <w:rPr>
            <w:sz w:val="18"/>
            <w:rPrChange w:id="24453" w:author="shorny" w:date="2014-06-09T18:55:00Z">
              <w:rPr/>
            </w:rPrChange>
          </w:rPr>
          <w:t xml:space="preserve">  </w:t>
        </w:r>
        <w:r w:rsidRPr="00D26196">
          <w:rPr>
            <w:rStyle w:val="keyword1"/>
            <w:sz w:val="18"/>
            <w:rPrChange w:id="24454" w:author="shorny" w:date="2014-06-09T18:55:00Z">
              <w:rPr>
                <w:rStyle w:val="keyword1"/>
              </w:rPr>
            </w:rPrChange>
          </w:rPr>
          <w:t>ORDER</w:t>
        </w:r>
        <w:r w:rsidRPr="00D26196">
          <w:rPr>
            <w:sz w:val="18"/>
            <w:rPrChange w:id="24455" w:author="shorny" w:date="2014-06-09T18:55:00Z">
              <w:rPr/>
            </w:rPrChange>
          </w:rPr>
          <w:t xml:space="preserve"> </w:t>
        </w:r>
        <w:r w:rsidRPr="00D26196">
          <w:rPr>
            <w:rStyle w:val="keyword1"/>
            <w:sz w:val="18"/>
            <w:rPrChange w:id="24456" w:author="shorny" w:date="2014-06-09T18:55:00Z">
              <w:rPr>
                <w:rStyle w:val="keyword1"/>
              </w:rPr>
            </w:rPrChange>
          </w:rPr>
          <w:t>BY</w:t>
        </w:r>
        <w:r w:rsidRPr="00D26196">
          <w:rPr>
            <w:sz w:val="18"/>
            <w:rPrChange w:id="24457" w:author="shorny" w:date="2014-06-09T18:55:00Z">
              <w:rPr/>
            </w:rPrChange>
          </w:rPr>
          <w:t xml:space="preserve"> problems.FORCode ;</w:t>
        </w:r>
      </w:ins>
    </w:p>
    <w:p w14:paraId="44448F95" w14:textId="77777777" w:rsidR="00D26196" w:rsidRPr="00D26196" w:rsidRDefault="00D26196">
      <w:pPr>
        <w:pStyle w:val="HTMLPreformatted"/>
        <w:divId w:val="2032412305"/>
        <w:rPr>
          <w:ins w:id="24458" w:author="shorny" w:date="2014-06-09T18:54:00Z"/>
          <w:sz w:val="18"/>
          <w:rPrChange w:id="24459" w:author="shorny" w:date="2014-06-09T18:55:00Z">
            <w:rPr>
              <w:ins w:id="24460" w:author="shorny" w:date="2014-06-09T18:54:00Z"/>
            </w:rPr>
          </w:rPrChange>
        </w:rPr>
      </w:pPr>
    </w:p>
    <w:p w14:paraId="154522D8" w14:textId="77777777" w:rsidR="00D26196" w:rsidRPr="00D26196" w:rsidRDefault="00D26196">
      <w:pPr>
        <w:pStyle w:val="HTMLPreformatted"/>
        <w:divId w:val="2032412305"/>
        <w:rPr>
          <w:ins w:id="24461" w:author="shorny" w:date="2014-06-09T18:54:00Z"/>
          <w:rStyle w:val="comment1"/>
          <w:sz w:val="18"/>
          <w:rPrChange w:id="24462" w:author="shorny" w:date="2014-06-09T18:55:00Z">
            <w:rPr>
              <w:ins w:id="24463" w:author="shorny" w:date="2014-06-09T18:54:00Z"/>
              <w:rStyle w:val="comment1"/>
            </w:rPr>
          </w:rPrChange>
        </w:rPr>
      </w:pPr>
      <w:ins w:id="24464" w:author="shorny" w:date="2014-06-09T18:54:00Z">
        <w:r w:rsidRPr="00D26196">
          <w:rPr>
            <w:sz w:val="18"/>
            <w:rPrChange w:id="24465" w:author="shorny" w:date="2014-06-09T18:55:00Z">
              <w:rPr>
                <w:color w:val="B22222"/>
              </w:rPr>
            </w:rPrChange>
          </w:rPr>
          <w:t xml:space="preserve">  </w:t>
        </w:r>
        <w:r w:rsidRPr="00D26196">
          <w:rPr>
            <w:rStyle w:val="comment1"/>
            <w:sz w:val="18"/>
            <w:rPrChange w:id="24466" w:author="shorny" w:date="2014-06-09T18:55:00Z">
              <w:rPr>
                <w:rStyle w:val="comment1"/>
              </w:rPr>
            </w:rPrChange>
          </w:rPr>
          <w:t>-- report an error if the 'problems' table isn't empty</w:t>
        </w:r>
      </w:ins>
    </w:p>
    <w:p w14:paraId="18567889" w14:textId="77777777" w:rsidR="00D26196" w:rsidRPr="00D26196" w:rsidRDefault="00D26196">
      <w:pPr>
        <w:pStyle w:val="HTMLPreformatted"/>
        <w:divId w:val="2032412305"/>
        <w:rPr>
          <w:ins w:id="24467" w:author="shorny" w:date="2014-06-09T18:54:00Z"/>
          <w:sz w:val="18"/>
          <w:rPrChange w:id="24468" w:author="shorny" w:date="2014-06-09T18:55:00Z">
            <w:rPr>
              <w:ins w:id="24469" w:author="shorny" w:date="2014-06-09T18:54:00Z"/>
            </w:rPr>
          </w:rPrChange>
        </w:rPr>
      </w:pPr>
      <w:ins w:id="24470" w:author="shorny" w:date="2014-06-09T18:54:00Z">
        <w:r w:rsidRPr="00D26196">
          <w:rPr>
            <w:sz w:val="18"/>
            <w:rPrChange w:id="24471" w:author="shorny" w:date="2014-06-09T18:55:00Z">
              <w:rPr/>
            </w:rPrChange>
          </w:rPr>
          <w:t xml:space="preserve">  </w:t>
        </w:r>
        <w:r w:rsidRPr="00D26196">
          <w:rPr>
            <w:rStyle w:val="keyword1"/>
            <w:sz w:val="18"/>
            <w:rPrChange w:id="24472" w:author="shorny" w:date="2014-06-09T18:55:00Z">
              <w:rPr>
                <w:rStyle w:val="keyword1"/>
              </w:rPr>
            </w:rPrChange>
          </w:rPr>
          <w:t>CALL</w:t>
        </w:r>
        <w:r w:rsidRPr="00D26196">
          <w:rPr>
            <w:sz w:val="18"/>
            <w:rPrChange w:id="24473" w:author="shorny" w:date="2014-06-09T18:55:00Z">
              <w:rPr/>
            </w:rPrChange>
          </w:rPr>
          <w:t xml:space="preserve"> stk_unit.assert_table_empty( </w:t>
        </w:r>
      </w:ins>
    </w:p>
    <w:p w14:paraId="485ADEDC" w14:textId="77777777" w:rsidR="00D26196" w:rsidRPr="00D26196" w:rsidRDefault="00D26196">
      <w:pPr>
        <w:pStyle w:val="HTMLPreformatted"/>
        <w:divId w:val="2032412305"/>
        <w:rPr>
          <w:ins w:id="24474" w:author="shorny" w:date="2014-06-09T18:54:00Z"/>
          <w:sz w:val="18"/>
          <w:rPrChange w:id="24475" w:author="shorny" w:date="2014-06-09T18:55:00Z">
            <w:rPr>
              <w:ins w:id="24476" w:author="shorny" w:date="2014-06-09T18:54:00Z"/>
            </w:rPr>
          </w:rPrChange>
        </w:rPr>
      </w:pPr>
      <w:ins w:id="24477" w:author="shorny" w:date="2014-06-09T18:54:00Z">
        <w:r w:rsidRPr="00D26196">
          <w:rPr>
            <w:sz w:val="18"/>
            <w:rPrChange w:id="24478" w:author="shorny" w:date="2014-06-09T18:55:00Z">
              <w:rPr/>
            </w:rPrChange>
          </w:rPr>
          <w:t xml:space="preserve">    DATABASE(),</w:t>
        </w:r>
      </w:ins>
    </w:p>
    <w:p w14:paraId="61247583" w14:textId="77777777" w:rsidR="00D26196" w:rsidRPr="00D26196" w:rsidRDefault="00D26196">
      <w:pPr>
        <w:pStyle w:val="HTMLPreformatted"/>
        <w:divId w:val="2032412305"/>
        <w:rPr>
          <w:ins w:id="24479" w:author="shorny" w:date="2014-06-09T18:54:00Z"/>
          <w:sz w:val="18"/>
          <w:rPrChange w:id="24480" w:author="shorny" w:date="2014-06-09T18:55:00Z">
            <w:rPr>
              <w:ins w:id="24481" w:author="shorny" w:date="2014-06-09T18:54:00Z"/>
            </w:rPr>
          </w:rPrChange>
        </w:rPr>
      </w:pPr>
      <w:ins w:id="24482" w:author="shorny" w:date="2014-06-09T18:54:00Z">
        <w:r w:rsidRPr="00D26196">
          <w:rPr>
            <w:sz w:val="18"/>
            <w:rPrChange w:id="24483" w:author="shorny" w:date="2014-06-09T18:55:00Z">
              <w:rPr/>
            </w:rPrChange>
          </w:rPr>
          <w:t xml:space="preserve">    </w:t>
        </w:r>
        <w:r w:rsidRPr="00D26196">
          <w:rPr>
            <w:rStyle w:val="string1"/>
            <w:sz w:val="18"/>
            <w:rPrChange w:id="24484" w:author="shorny" w:date="2014-06-09T18:55:00Z">
              <w:rPr>
                <w:rStyle w:val="string1"/>
              </w:rPr>
            </w:rPrChange>
          </w:rPr>
          <w:t>'utrans_p1_problems'</w:t>
        </w:r>
        <w:r w:rsidRPr="00D26196">
          <w:rPr>
            <w:sz w:val="18"/>
            <w:rPrChange w:id="24485" w:author="shorny" w:date="2014-06-09T18:55:00Z">
              <w:rPr/>
            </w:rPrChange>
          </w:rPr>
          <w:t xml:space="preserve">, </w:t>
        </w:r>
      </w:ins>
    </w:p>
    <w:p w14:paraId="4EBD0964" w14:textId="77777777" w:rsidR="00D26196" w:rsidRPr="00D26196" w:rsidRDefault="00D26196">
      <w:pPr>
        <w:pStyle w:val="HTMLPreformatted"/>
        <w:divId w:val="2032412305"/>
        <w:rPr>
          <w:ins w:id="24486" w:author="shorny" w:date="2014-06-09T18:54:00Z"/>
          <w:sz w:val="18"/>
          <w:rPrChange w:id="24487" w:author="shorny" w:date="2014-06-09T18:55:00Z">
            <w:rPr>
              <w:ins w:id="24488" w:author="shorny" w:date="2014-06-09T18:54:00Z"/>
            </w:rPr>
          </w:rPrChange>
        </w:rPr>
      </w:pPr>
      <w:ins w:id="24489" w:author="shorny" w:date="2014-06-09T18:54:00Z">
        <w:r w:rsidRPr="00D26196">
          <w:rPr>
            <w:sz w:val="18"/>
            <w:rPrChange w:id="24490" w:author="shorny" w:date="2014-06-09T18:55:00Z">
              <w:rPr/>
            </w:rPrChange>
          </w:rPr>
          <w:t xml:space="preserve">    </w:t>
        </w:r>
        <w:r w:rsidRPr="00D26196">
          <w:rPr>
            <w:rStyle w:val="string1"/>
            <w:sz w:val="18"/>
            <w:rPrChange w:id="24491" w:author="shorny" w:date="2014-06-09T18:55:00Z">
              <w:rPr>
                <w:rStyle w:val="string1"/>
              </w:rPr>
            </w:rPrChange>
          </w:rPr>
          <w:t>'Incorrect results'</w:t>
        </w:r>
        <w:r w:rsidRPr="00D26196">
          <w:rPr>
            <w:sz w:val="18"/>
            <w:rPrChange w:id="24492" w:author="shorny" w:date="2014-06-09T18:55:00Z">
              <w:rPr/>
            </w:rPrChange>
          </w:rPr>
          <w:t xml:space="preserve">) ; </w:t>
        </w:r>
      </w:ins>
    </w:p>
    <w:p w14:paraId="451E2342" w14:textId="77777777" w:rsidR="00D26196" w:rsidRPr="00D26196" w:rsidRDefault="00D26196">
      <w:pPr>
        <w:pStyle w:val="HTMLPreformatted"/>
        <w:divId w:val="2032412305"/>
        <w:rPr>
          <w:ins w:id="24493" w:author="shorny" w:date="2014-06-09T18:54:00Z"/>
          <w:sz w:val="18"/>
          <w:rPrChange w:id="24494" w:author="shorny" w:date="2014-06-09T18:55:00Z">
            <w:rPr>
              <w:ins w:id="24495" w:author="shorny" w:date="2014-06-09T18:54:00Z"/>
            </w:rPr>
          </w:rPrChange>
        </w:rPr>
      </w:pPr>
    </w:p>
    <w:p w14:paraId="303B8454" w14:textId="77777777" w:rsidR="00D26196" w:rsidRPr="00D26196" w:rsidRDefault="00D26196">
      <w:pPr>
        <w:pStyle w:val="HTMLPreformatted"/>
        <w:divId w:val="2032412305"/>
        <w:rPr>
          <w:ins w:id="24496" w:author="shorny" w:date="2014-06-09T18:54:00Z"/>
          <w:sz w:val="18"/>
          <w:rPrChange w:id="24497" w:author="shorny" w:date="2014-06-09T18:55:00Z">
            <w:rPr>
              <w:ins w:id="24498" w:author="shorny" w:date="2014-06-09T18:54:00Z"/>
            </w:rPr>
          </w:rPrChange>
        </w:rPr>
      </w:pPr>
      <w:ins w:id="24499" w:author="shorny" w:date="2014-06-09T18:54:00Z">
        <w:r w:rsidRPr="00D26196">
          <w:rPr>
            <w:sz w:val="18"/>
            <w:rPrChange w:id="24500" w:author="shorny" w:date="2014-06-09T18:55:00Z">
              <w:rPr/>
            </w:rPrChange>
          </w:rPr>
          <w:t xml:space="preserve">  </w:t>
        </w:r>
        <w:r w:rsidRPr="00D26196">
          <w:rPr>
            <w:rStyle w:val="keyword1"/>
            <w:sz w:val="18"/>
            <w:rPrChange w:id="24501" w:author="shorny" w:date="2014-06-09T18:55:00Z">
              <w:rPr>
                <w:rStyle w:val="keyword1"/>
              </w:rPr>
            </w:rPrChange>
          </w:rPr>
          <w:t>DROP</w:t>
        </w:r>
        <w:r w:rsidRPr="00D26196">
          <w:rPr>
            <w:sz w:val="18"/>
            <w:rPrChange w:id="24502" w:author="shorny" w:date="2014-06-09T18:55:00Z">
              <w:rPr/>
            </w:rPrChange>
          </w:rPr>
          <w:t xml:space="preserve"> </w:t>
        </w:r>
        <w:r w:rsidRPr="00D26196">
          <w:rPr>
            <w:rStyle w:val="keyword1"/>
            <w:sz w:val="18"/>
            <w:rPrChange w:id="24503" w:author="shorny" w:date="2014-06-09T18:55:00Z">
              <w:rPr>
                <w:rStyle w:val="keyword1"/>
              </w:rPr>
            </w:rPrChange>
          </w:rPr>
          <w:t>TABLE</w:t>
        </w:r>
        <w:r w:rsidRPr="00D26196">
          <w:rPr>
            <w:sz w:val="18"/>
            <w:rPrChange w:id="24504" w:author="shorny" w:date="2014-06-09T18:55:00Z">
              <w:rPr/>
            </w:rPrChange>
          </w:rPr>
          <w:t xml:space="preserve"> </w:t>
        </w:r>
        <w:r w:rsidRPr="00D26196">
          <w:rPr>
            <w:rStyle w:val="function-name1"/>
            <w:sz w:val="18"/>
            <w:rPrChange w:id="24505" w:author="shorny" w:date="2014-06-09T18:55:00Z">
              <w:rPr>
                <w:rStyle w:val="function-name1"/>
              </w:rPr>
            </w:rPrChange>
          </w:rPr>
          <w:t>utrans_p1_expecteds</w:t>
        </w:r>
        <w:r w:rsidRPr="00D26196">
          <w:rPr>
            <w:sz w:val="18"/>
            <w:rPrChange w:id="24506" w:author="shorny" w:date="2014-06-09T18:55:00Z">
              <w:rPr/>
            </w:rPrChange>
          </w:rPr>
          <w:t xml:space="preserve"> ;</w:t>
        </w:r>
      </w:ins>
    </w:p>
    <w:p w14:paraId="76504CD3" w14:textId="77777777" w:rsidR="00D26196" w:rsidRPr="00D26196" w:rsidRDefault="00D26196">
      <w:pPr>
        <w:pStyle w:val="HTMLPreformatted"/>
        <w:divId w:val="2032412305"/>
        <w:rPr>
          <w:ins w:id="24507" w:author="shorny" w:date="2014-06-09T18:54:00Z"/>
          <w:sz w:val="18"/>
          <w:rPrChange w:id="24508" w:author="shorny" w:date="2014-06-09T18:55:00Z">
            <w:rPr>
              <w:ins w:id="24509" w:author="shorny" w:date="2014-06-09T18:54:00Z"/>
            </w:rPr>
          </w:rPrChange>
        </w:rPr>
      </w:pPr>
      <w:ins w:id="24510" w:author="shorny" w:date="2014-06-09T18:54:00Z">
        <w:r w:rsidRPr="00D26196">
          <w:rPr>
            <w:sz w:val="18"/>
            <w:rPrChange w:id="24511" w:author="shorny" w:date="2014-06-09T18:55:00Z">
              <w:rPr/>
            </w:rPrChange>
          </w:rPr>
          <w:t xml:space="preserve">  </w:t>
        </w:r>
        <w:r w:rsidRPr="00D26196">
          <w:rPr>
            <w:rStyle w:val="keyword1"/>
            <w:sz w:val="18"/>
            <w:rPrChange w:id="24512" w:author="shorny" w:date="2014-06-09T18:55:00Z">
              <w:rPr>
                <w:rStyle w:val="keyword1"/>
              </w:rPr>
            </w:rPrChange>
          </w:rPr>
          <w:t>DROP</w:t>
        </w:r>
        <w:r w:rsidRPr="00D26196">
          <w:rPr>
            <w:sz w:val="18"/>
            <w:rPrChange w:id="24513" w:author="shorny" w:date="2014-06-09T18:55:00Z">
              <w:rPr/>
            </w:rPrChange>
          </w:rPr>
          <w:t xml:space="preserve"> </w:t>
        </w:r>
        <w:r w:rsidRPr="00D26196">
          <w:rPr>
            <w:rStyle w:val="keyword1"/>
            <w:sz w:val="18"/>
            <w:rPrChange w:id="24514" w:author="shorny" w:date="2014-06-09T18:55:00Z">
              <w:rPr>
                <w:rStyle w:val="keyword1"/>
              </w:rPr>
            </w:rPrChange>
          </w:rPr>
          <w:t>TABLE</w:t>
        </w:r>
        <w:r w:rsidRPr="00D26196">
          <w:rPr>
            <w:sz w:val="18"/>
            <w:rPrChange w:id="24515" w:author="shorny" w:date="2014-06-09T18:55:00Z">
              <w:rPr/>
            </w:rPrChange>
          </w:rPr>
          <w:t xml:space="preserve"> </w:t>
        </w:r>
        <w:r w:rsidRPr="00D26196">
          <w:rPr>
            <w:rStyle w:val="function-name1"/>
            <w:sz w:val="18"/>
            <w:rPrChange w:id="24516" w:author="shorny" w:date="2014-06-09T18:55:00Z">
              <w:rPr>
                <w:rStyle w:val="function-name1"/>
              </w:rPr>
            </w:rPrChange>
          </w:rPr>
          <w:t>utrans_p1_actuals</w:t>
        </w:r>
        <w:r w:rsidRPr="00D26196">
          <w:rPr>
            <w:sz w:val="18"/>
            <w:rPrChange w:id="24517" w:author="shorny" w:date="2014-06-09T18:55:00Z">
              <w:rPr/>
            </w:rPrChange>
          </w:rPr>
          <w:t xml:space="preserve"> ;</w:t>
        </w:r>
      </w:ins>
    </w:p>
    <w:p w14:paraId="01A03158" w14:textId="77777777" w:rsidR="00D26196" w:rsidRPr="00D26196" w:rsidRDefault="00D26196">
      <w:pPr>
        <w:pStyle w:val="HTMLPreformatted"/>
        <w:divId w:val="2032412305"/>
        <w:rPr>
          <w:ins w:id="24518" w:author="shorny" w:date="2014-06-09T18:54:00Z"/>
          <w:sz w:val="18"/>
          <w:rPrChange w:id="24519" w:author="shorny" w:date="2014-06-09T18:55:00Z">
            <w:rPr>
              <w:ins w:id="24520" w:author="shorny" w:date="2014-06-09T18:54:00Z"/>
            </w:rPr>
          </w:rPrChange>
        </w:rPr>
      </w:pPr>
      <w:ins w:id="24521" w:author="shorny" w:date="2014-06-09T18:54:00Z">
        <w:r w:rsidRPr="00D26196">
          <w:rPr>
            <w:sz w:val="18"/>
            <w:rPrChange w:id="24522" w:author="shorny" w:date="2014-06-09T18:55:00Z">
              <w:rPr/>
            </w:rPrChange>
          </w:rPr>
          <w:t xml:space="preserve">  </w:t>
        </w:r>
        <w:r w:rsidRPr="00D26196">
          <w:rPr>
            <w:rStyle w:val="keyword1"/>
            <w:sz w:val="18"/>
            <w:rPrChange w:id="24523" w:author="shorny" w:date="2014-06-09T18:55:00Z">
              <w:rPr>
                <w:rStyle w:val="keyword1"/>
              </w:rPr>
            </w:rPrChange>
          </w:rPr>
          <w:t>DROP</w:t>
        </w:r>
        <w:r w:rsidRPr="00D26196">
          <w:rPr>
            <w:sz w:val="18"/>
            <w:rPrChange w:id="24524" w:author="shorny" w:date="2014-06-09T18:55:00Z">
              <w:rPr/>
            </w:rPrChange>
          </w:rPr>
          <w:t xml:space="preserve"> </w:t>
        </w:r>
        <w:r w:rsidRPr="00D26196">
          <w:rPr>
            <w:rStyle w:val="keyword1"/>
            <w:sz w:val="18"/>
            <w:rPrChange w:id="24525" w:author="shorny" w:date="2014-06-09T18:55:00Z">
              <w:rPr>
                <w:rStyle w:val="keyword1"/>
              </w:rPr>
            </w:rPrChange>
          </w:rPr>
          <w:t>TABLE</w:t>
        </w:r>
        <w:r w:rsidRPr="00D26196">
          <w:rPr>
            <w:sz w:val="18"/>
            <w:rPrChange w:id="24526" w:author="shorny" w:date="2014-06-09T18:55:00Z">
              <w:rPr/>
            </w:rPrChange>
          </w:rPr>
          <w:t xml:space="preserve"> </w:t>
        </w:r>
        <w:r w:rsidRPr="00D26196">
          <w:rPr>
            <w:rStyle w:val="function-name1"/>
            <w:sz w:val="18"/>
            <w:rPrChange w:id="24527" w:author="shorny" w:date="2014-06-09T18:55:00Z">
              <w:rPr>
                <w:rStyle w:val="function-name1"/>
              </w:rPr>
            </w:rPrChange>
          </w:rPr>
          <w:t>utrans_p1_problems</w:t>
        </w:r>
        <w:r w:rsidRPr="00D26196">
          <w:rPr>
            <w:sz w:val="18"/>
            <w:rPrChange w:id="24528" w:author="shorny" w:date="2014-06-09T18:55:00Z">
              <w:rPr/>
            </w:rPrChange>
          </w:rPr>
          <w:t xml:space="preserve"> ;</w:t>
        </w:r>
      </w:ins>
    </w:p>
    <w:p w14:paraId="7991A5A7" w14:textId="77777777" w:rsidR="00D26196" w:rsidRPr="00D26196" w:rsidRDefault="00D26196">
      <w:pPr>
        <w:pStyle w:val="HTMLPreformatted"/>
        <w:divId w:val="2032412305"/>
        <w:rPr>
          <w:ins w:id="24529" w:author="shorny" w:date="2014-06-09T18:54:00Z"/>
          <w:sz w:val="18"/>
          <w:rPrChange w:id="24530" w:author="shorny" w:date="2014-06-09T18:55:00Z">
            <w:rPr>
              <w:ins w:id="24531" w:author="shorny" w:date="2014-06-09T18:54:00Z"/>
            </w:rPr>
          </w:rPrChange>
        </w:rPr>
      </w:pPr>
    </w:p>
    <w:p w14:paraId="638CE9B5" w14:textId="77777777" w:rsidR="00D26196" w:rsidRPr="00D26196" w:rsidRDefault="00D26196">
      <w:pPr>
        <w:pStyle w:val="HTMLPreformatted"/>
        <w:divId w:val="2032412305"/>
        <w:rPr>
          <w:ins w:id="24532" w:author="shorny" w:date="2014-06-09T18:54:00Z"/>
          <w:sz w:val="18"/>
          <w:rPrChange w:id="24533" w:author="shorny" w:date="2014-06-09T18:55:00Z">
            <w:rPr>
              <w:ins w:id="24534" w:author="shorny" w:date="2014-06-09T18:54:00Z"/>
            </w:rPr>
          </w:rPrChange>
        </w:rPr>
      </w:pPr>
      <w:ins w:id="24535" w:author="shorny" w:date="2014-06-09T18:54:00Z">
        <w:r w:rsidRPr="00D26196">
          <w:rPr>
            <w:rStyle w:val="keyword1"/>
            <w:sz w:val="18"/>
            <w:rPrChange w:id="24536" w:author="shorny" w:date="2014-06-09T18:55:00Z">
              <w:rPr>
                <w:rStyle w:val="keyword1"/>
              </w:rPr>
            </w:rPrChange>
          </w:rPr>
          <w:t>END</w:t>
        </w:r>
        <w:r w:rsidRPr="00D26196">
          <w:rPr>
            <w:sz w:val="18"/>
            <w:rPrChange w:id="24537" w:author="shorny" w:date="2014-06-09T18:55:00Z">
              <w:rPr/>
            </w:rPrChange>
          </w:rPr>
          <w:t xml:space="preserve"> $$</w:t>
        </w:r>
      </w:ins>
    </w:p>
    <w:p w14:paraId="2FEEBBAB" w14:textId="77777777" w:rsidR="00D26196" w:rsidRPr="00D26196" w:rsidRDefault="00D26196">
      <w:pPr>
        <w:pStyle w:val="HTMLPreformatted"/>
        <w:divId w:val="2032412305"/>
        <w:rPr>
          <w:ins w:id="24538" w:author="shorny" w:date="2014-06-09T18:54:00Z"/>
          <w:sz w:val="18"/>
          <w:rPrChange w:id="24539" w:author="shorny" w:date="2014-06-09T18:55:00Z">
            <w:rPr>
              <w:ins w:id="24540" w:author="shorny" w:date="2014-06-09T18:54:00Z"/>
            </w:rPr>
          </w:rPrChange>
        </w:rPr>
      </w:pPr>
    </w:p>
    <w:p w14:paraId="74A24CB6" w14:textId="77777777" w:rsidR="00D26196" w:rsidRPr="00D26196" w:rsidRDefault="00D26196">
      <w:pPr>
        <w:pStyle w:val="HTMLPreformatted"/>
        <w:divId w:val="2032412305"/>
        <w:rPr>
          <w:ins w:id="24541" w:author="shorny" w:date="2014-06-09T18:54:00Z"/>
          <w:rStyle w:val="comment1"/>
          <w:sz w:val="18"/>
          <w:rPrChange w:id="24542" w:author="shorny" w:date="2014-06-09T18:55:00Z">
            <w:rPr>
              <w:ins w:id="24543" w:author="shorny" w:date="2014-06-09T18:54:00Z"/>
              <w:rStyle w:val="comment1"/>
            </w:rPr>
          </w:rPrChange>
        </w:rPr>
      </w:pPr>
      <w:ins w:id="24544" w:author="shorny" w:date="2014-06-09T18:54:00Z">
        <w:r w:rsidRPr="00D26196">
          <w:rPr>
            <w:rStyle w:val="comment1"/>
            <w:sz w:val="18"/>
            <w:rPrChange w:id="24545" w:author="shorny" w:date="2014-06-09T18:55:00Z">
              <w:rPr>
                <w:rStyle w:val="comment1"/>
              </w:rPr>
            </w:rPrChange>
          </w:rPr>
          <w:t>-- p2) Insert new research areas tested in populate script</w:t>
        </w:r>
      </w:ins>
    </w:p>
    <w:p w14:paraId="1165C7CC" w14:textId="77777777" w:rsidR="00D26196" w:rsidRPr="00D26196" w:rsidRDefault="00D26196">
      <w:pPr>
        <w:pStyle w:val="HTMLPreformatted"/>
        <w:divId w:val="2032412305"/>
        <w:rPr>
          <w:ins w:id="24546" w:author="shorny" w:date="2014-06-09T18:54:00Z"/>
          <w:sz w:val="18"/>
          <w:rPrChange w:id="24547" w:author="shorny" w:date="2014-06-09T18:55:00Z">
            <w:rPr>
              <w:ins w:id="24548" w:author="shorny" w:date="2014-06-09T18:54:00Z"/>
            </w:rPr>
          </w:rPrChange>
        </w:rPr>
      </w:pPr>
    </w:p>
    <w:p w14:paraId="08AEA352" w14:textId="77777777" w:rsidR="00D26196" w:rsidRPr="00D26196" w:rsidRDefault="00D26196">
      <w:pPr>
        <w:pStyle w:val="HTMLPreformatted"/>
        <w:divId w:val="2032412305"/>
        <w:rPr>
          <w:ins w:id="24549" w:author="shorny" w:date="2014-06-09T18:54:00Z"/>
          <w:rStyle w:val="comment1"/>
          <w:sz w:val="18"/>
          <w:rPrChange w:id="24550" w:author="shorny" w:date="2014-06-09T18:55:00Z">
            <w:rPr>
              <w:ins w:id="24551" w:author="shorny" w:date="2014-06-09T18:54:00Z"/>
              <w:rStyle w:val="comment1"/>
            </w:rPr>
          </w:rPrChange>
        </w:rPr>
      </w:pPr>
      <w:ins w:id="24552" w:author="shorny" w:date="2014-06-09T18:54:00Z">
        <w:r w:rsidRPr="00D26196">
          <w:rPr>
            <w:rStyle w:val="comment1"/>
            <w:sz w:val="18"/>
            <w:rPrChange w:id="24553" w:author="shorny" w:date="2014-06-09T18:55:00Z">
              <w:rPr>
                <w:rStyle w:val="comment1"/>
              </w:rPr>
            </w:rPrChange>
          </w:rPr>
          <w:t>-- p3) Delete research areas</w:t>
        </w:r>
      </w:ins>
    </w:p>
    <w:p w14:paraId="2EBC3BD5" w14:textId="77777777" w:rsidR="00D26196" w:rsidRPr="00D26196" w:rsidRDefault="00D26196">
      <w:pPr>
        <w:pStyle w:val="HTMLPreformatted"/>
        <w:divId w:val="2032412305"/>
        <w:rPr>
          <w:ins w:id="24554" w:author="shorny" w:date="2014-06-09T18:54:00Z"/>
          <w:sz w:val="18"/>
          <w:rPrChange w:id="24555" w:author="shorny" w:date="2014-06-09T18:55:00Z">
            <w:rPr>
              <w:ins w:id="24556" w:author="shorny" w:date="2014-06-09T18:54:00Z"/>
            </w:rPr>
          </w:rPrChange>
        </w:rPr>
      </w:pPr>
      <w:ins w:id="24557" w:author="shorny" w:date="2014-06-09T18:54:00Z">
        <w:r w:rsidRPr="00D26196">
          <w:rPr>
            <w:rStyle w:val="keyword1"/>
            <w:sz w:val="18"/>
            <w:rPrChange w:id="24558" w:author="shorny" w:date="2014-06-09T18:55:00Z">
              <w:rPr>
                <w:rStyle w:val="keyword1"/>
              </w:rPr>
            </w:rPrChange>
          </w:rPr>
          <w:t>CREATE</w:t>
        </w:r>
        <w:r w:rsidRPr="00D26196">
          <w:rPr>
            <w:sz w:val="18"/>
            <w:rPrChange w:id="24559" w:author="shorny" w:date="2014-06-09T18:55:00Z">
              <w:rPr/>
            </w:rPrChange>
          </w:rPr>
          <w:t xml:space="preserve"> </w:t>
        </w:r>
        <w:r w:rsidRPr="00D26196">
          <w:rPr>
            <w:rStyle w:val="keyword1"/>
            <w:sz w:val="18"/>
            <w:rPrChange w:id="24560" w:author="shorny" w:date="2014-06-09T18:55:00Z">
              <w:rPr>
                <w:rStyle w:val="keyword1"/>
              </w:rPr>
            </w:rPrChange>
          </w:rPr>
          <w:t>PROCEDURE</w:t>
        </w:r>
        <w:r w:rsidRPr="00D26196">
          <w:rPr>
            <w:sz w:val="18"/>
            <w:rPrChange w:id="24561" w:author="shorny" w:date="2014-06-09T18:55:00Z">
              <w:rPr/>
            </w:rPrChange>
          </w:rPr>
          <w:t xml:space="preserve"> </w:t>
        </w:r>
        <w:r w:rsidRPr="00D26196">
          <w:rPr>
            <w:rStyle w:val="function-name1"/>
            <w:sz w:val="18"/>
            <w:rPrChange w:id="24562" w:author="shorny" w:date="2014-06-09T18:55:00Z">
              <w:rPr>
                <w:rStyle w:val="function-name1"/>
              </w:rPr>
            </w:rPrChange>
          </w:rPr>
          <w:t>test_utrans_p3</w:t>
        </w:r>
        <w:r w:rsidRPr="00D26196">
          <w:rPr>
            <w:sz w:val="18"/>
            <w:rPrChange w:id="24563" w:author="shorny" w:date="2014-06-09T18:55:00Z">
              <w:rPr/>
            </w:rPrChange>
          </w:rPr>
          <w:t xml:space="preserve">() </w:t>
        </w:r>
      </w:ins>
    </w:p>
    <w:p w14:paraId="06503951" w14:textId="77777777" w:rsidR="00D26196" w:rsidRPr="00D26196" w:rsidRDefault="00D26196">
      <w:pPr>
        <w:pStyle w:val="HTMLPreformatted"/>
        <w:divId w:val="2032412305"/>
        <w:rPr>
          <w:ins w:id="24564" w:author="shorny" w:date="2014-06-09T18:54:00Z"/>
          <w:sz w:val="18"/>
          <w:rPrChange w:id="24565" w:author="shorny" w:date="2014-06-09T18:55:00Z">
            <w:rPr>
              <w:ins w:id="24566" w:author="shorny" w:date="2014-06-09T18:54:00Z"/>
            </w:rPr>
          </w:rPrChange>
        </w:rPr>
      </w:pPr>
      <w:ins w:id="24567" w:author="shorny" w:date="2014-06-09T18:54:00Z">
        <w:r w:rsidRPr="00D26196">
          <w:rPr>
            <w:rStyle w:val="keyword1"/>
            <w:sz w:val="18"/>
            <w:rPrChange w:id="24568" w:author="shorny" w:date="2014-06-09T18:55:00Z">
              <w:rPr>
                <w:rStyle w:val="keyword1"/>
              </w:rPr>
            </w:rPrChange>
          </w:rPr>
          <w:t>BEGIN</w:t>
        </w:r>
      </w:ins>
    </w:p>
    <w:p w14:paraId="4EB39139" w14:textId="77777777" w:rsidR="00D26196" w:rsidRPr="00D26196" w:rsidRDefault="00D26196">
      <w:pPr>
        <w:pStyle w:val="HTMLPreformatted"/>
        <w:divId w:val="2032412305"/>
        <w:rPr>
          <w:ins w:id="24569" w:author="shorny" w:date="2014-06-09T18:54:00Z"/>
          <w:sz w:val="18"/>
          <w:rPrChange w:id="24570" w:author="shorny" w:date="2014-06-09T18:55:00Z">
            <w:rPr>
              <w:ins w:id="24571" w:author="shorny" w:date="2014-06-09T18:54:00Z"/>
            </w:rPr>
          </w:rPrChange>
        </w:rPr>
      </w:pPr>
    </w:p>
    <w:p w14:paraId="59D70568" w14:textId="77777777" w:rsidR="00D26196" w:rsidRPr="00D26196" w:rsidRDefault="00D26196">
      <w:pPr>
        <w:pStyle w:val="HTMLPreformatted"/>
        <w:divId w:val="2032412305"/>
        <w:rPr>
          <w:ins w:id="24572" w:author="shorny" w:date="2014-06-09T18:54:00Z"/>
          <w:rStyle w:val="comment1"/>
          <w:sz w:val="18"/>
          <w:rPrChange w:id="24573" w:author="shorny" w:date="2014-06-09T18:55:00Z">
            <w:rPr>
              <w:ins w:id="24574" w:author="shorny" w:date="2014-06-09T18:54:00Z"/>
              <w:rStyle w:val="comment1"/>
            </w:rPr>
          </w:rPrChange>
        </w:rPr>
      </w:pPr>
      <w:ins w:id="24575" w:author="shorny" w:date="2014-06-09T18:54:00Z">
        <w:r w:rsidRPr="00D26196">
          <w:rPr>
            <w:sz w:val="18"/>
            <w:rPrChange w:id="24576" w:author="shorny" w:date="2014-06-09T18:55:00Z">
              <w:rPr>
                <w:color w:val="B22222"/>
              </w:rPr>
            </w:rPrChange>
          </w:rPr>
          <w:t xml:space="preserve">  </w:t>
        </w:r>
        <w:r w:rsidRPr="00D26196">
          <w:rPr>
            <w:rStyle w:val="comment1"/>
            <w:sz w:val="18"/>
            <w:rPrChange w:id="24577" w:author="shorny" w:date="2014-06-09T18:55:00Z">
              <w:rPr>
                <w:rStyle w:val="comment1"/>
              </w:rPr>
            </w:rPrChange>
          </w:rPr>
          <w:t>-- remove a research area</w:t>
        </w:r>
      </w:ins>
    </w:p>
    <w:p w14:paraId="28F74E7C" w14:textId="77777777" w:rsidR="00D26196" w:rsidRPr="00D26196" w:rsidRDefault="00D26196">
      <w:pPr>
        <w:pStyle w:val="HTMLPreformatted"/>
        <w:divId w:val="2032412305"/>
        <w:rPr>
          <w:ins w:id="24578" w:author="shorny" w:date="2014-06-09T18:54:00Z"/>
          <w:sz w:val="18"/>
          <w:rPrChange w:id="24579" w:author="shorny" w:date="2014-06-09T18:55:00Z">
            <w:rPr>
              <w:ins w:id="24580" w:author="shorny" w:date="2014-06-09T18:54:00Z"/>
            </w:rPr>
          </w:rPrChange>
        </w:rPr>
      </w:pPr>
      <w:ins w:id="24581" w:author="shorny" w:date="2014-06-09T18:54:00Z">
        <w:r w:rsidRPr="00D26196">
          <w:rPr>
            <w:sz w:val="18"/>
            <w:rPrChange w:id="24582" w:author="shorny" w:date="2014-06-09T18:55:00Z">
              <w:rPr/>
            </w:rPrChange>
          </w:rPr>
          <w:t xml:space="preserve">  </w:t>
        </w:r>
        <w:r w:rsidRPr="00D26196">
          <w:rPr>
            <w:rStyle w:val="keyword1"/>
            <w:sz w:val="18"/>
            <w:rPrChange w:id="24583" w:author="shorny" w:date="2014-06-09T18:55:00Z">
              <w:rPr>
                <w:rStyle w:val="keyword1"/>
              </w:rPr>
            </w:rPrChange>
          </w:rPr>
          <w:t>DELETE</w:t>
        </w:r>
        <w:r w:rsidRPr="00D26196">
          <w:rPr>
            <w:sz w:val="18"/>
            <w:rPrChange w:id="24584" w:author="shorny" w:date="2014-06-09T18:55:00Z">
              <w:rPr/>
            </w:rPrChange>
          </w:rPr>
          <w:t xml:space="preserve"> rhd.`University Staff Member_Research Area` USMRA</w:t>
        </w:r>
      </w:ins>
    </w:p>
    <w:p w14:paraId="328AAD82" w14:textId="77777777" w:rsidR="00D26196" w:rsidRPr="00D26196" w:rsidRDefault="00D26196">
      <w:pPr>
        <w:pStyle w:val="HTMLPreformatted"/>
        <w:divId w:val="2032412305"/>
        <w:rPr>
          <w:ins w:id="24585" w:author="shorny" w:date="2014-06-09T18:54:00Z"/>
          <w:sz w:val="18"/>
          <w:rPrChange w:id="24586" w:author="shorny" w:date="2014-06-09T18:55:00Z">
            <w:rPr>
              <w:ins w:id="24587" w:author="shorny" w:date="2014-06-09T18:54:00Z"/>
            </w:rPr>
          </w:rPrChange>
        </w:rPr>
      </w:pPr>
      <w:ins w:id="24588" w:author="shorny" w:date="2014-06-09T18:54:00Z">
        <w:r w:rsidRPr="00D26196">
          <w:rPr>
            <w:sz w:val="18"/>
            <w:rPrChange w:id="24589" w:author="shorny" w:date="2014-06-09T18:55:00Z">
              <w:rPr/>
            </w:rPrChange>
          </w:rPr>
          <w:t xml:space="preserve">  </w:t>
        </w:r>
        <w:r w:rsidRPr="00D26196">
          <w:rPr>
            <w:rStyle w:val="keyword1"/>
            <w:sz w:val="18"/>
            <w:rPrChange w:id="24590" w:author="shorny" w:date="2014-06-09T18:55:00Z">
              <w:rPr>
                <w:rStyle w:val="keyword1"/>
              </w:rPr>
            </w:rPrChange>
          </w:rPr>
          <w:t>FROM</w:t>
        </w:r>
        <w:r w:rsidRPr="00D26196">
          <w:rPr>
            <w:sz w:val="18"/>
            <w:rPrChange w:id="24591" w:author="shorny" w:date="2014-06-09T18:55:00Z">
              <w:rPr/>
            </w:rPrChange>
          </w:rPr>
          <w:t xml:space="preserve"> rhd.`University Staff Member_Research Area` USMRA</w:t>
        </w:r>
      </w:ins>
    </w:p>
    <w:p w14:paraId="0D2F327D" w14:textId="77777777" w:rsidR="00D26196" w:rsidRPr="00D26196" w:rsidRDefault="00D26196">
      <w:pPr>
        <w:pStyle w:val="HTMLPreformatted"/>
        <w:divId w:val="2032412305"/>
        <w:rPr>
          <w:ins w:id="24592" w:author="shorny" w:date="2014-06-09T18:54:00Z"/>
          <w:sz w:val="18"/>
          <w:rPrChange w:id="24593" w:author="shorny" w:date="2014-06-09T18:55:00Z">
            <w:rPr>
              <w:ins w:id="24594" w:author="shorny" w:date="2014-06-09T18:54:00Z"/>
            </w:rPr>
          </w:rPrChange>
        </w:rPr>
      </w:pPr>
      <w:ins w:id="24595" w:author="shorny" w:date="2014-06-09T18:54:00Z">
        <w:r w:rsidRPr="00D26196">
          <w:rPr>
            <w:sz w:val="18"/>
            <w:rPrChange w:id="24596" w:author="shorny" w:date="2014-06-09T18:55:00Z">
              <w:rPr/>
            </w:rPrChange>
          </w:rPr>
          <w:t xml:space="preserve">  </w:t>
        </w:r>
        <w:r w:rsidRPr="00D26196">
          <w:rPr>
            <w:rStyle w:val="keyword1"/>
            <w:sz w:val="18"/>
            <w:rPrChange w:id="24597" w:author="shorny" w:date="2014-06-09T18:55:00Z">
              <w:rPr>
                <w:rStyle w:val="keyword1"/>
              </w:rPr>
            </w:rPrChange>
          </w:rPr>
          <w:t>JOIN</w:t>
        </w:r>
      </w:ins>
    </w:p>
    <w:p w14:paraId="66B0AC37" w14:textId="77777777" w:rsidR="00D26196" w:rsidRPr="00D26196" w:rsidRDefault="00D26196">
      <w:pPr>
        <w:pStyle w:val="HTMLPreformatted"/>
        <w:divId w:val="2032412305"/>
        <w:rPr>
          <w:ins w:id="24598" w:author="shorny" w:date="2014-06-09T18:54:00Z"/>
          <w:sz w:val="18"/>
          <w:rPrChange w:id="24599" w:author="shorny" w:date="2014-06-09T18:55:00Z">
            <w:rPr>
              <w:ins w:id="24600" w:author="shorny" w:date="2014-06-09T18:54:00Z"/>
            </w:rPr>
          </w:rPrChange>
        </w:rPr>
      </w:pPr>
      <w:ins w:id="24601" w:author="shorny" w:date="2014-06-09T18:54:00Z">
        <w:r w:rsidRPr="00D26196">
          <w:rPr>
            <w:sz w:val="18"/>
            <w:rPrChange w:id="24602" w:author="shorny" w:date="2014-06-09T18:55:00Z">
              <w:rPr/>
            </w:rPrChange>
          </w:rPr>
          <w:t xml:space="preserve">    (</w:t>
        </w:r>
        <w:r w:rsidRPr="00D26196">
          <w:rPr>
            <w:rStyle w:val="keyword1"/>
            <w:sz w:val="18"/>
            <w:rPrChange w:id="24603" w:author="shorny" w:date="2014-06-09T18:55:00Z">
              <w:rPr>
                <w:rStyle w:val="keyword1"/>
              </w:rPr>
            </w:rPrChange>
          </w:rPr>
          <w:t>SELECT</w:t>
        </w:r>
        <w:r w:rsidRPr="00D26196">
          <w:rPr>
            <w:sz w:val="18"/>
            <w:rPrChange w:id="24604" w:author="shorny" w:date="2014-06-09T18:55:00Z">
              <w:rPr/>
            </w:rPrChange>
          </w:rPr>
          <w:t xml:space="preserve"> RA.FORCode </w:t>
        </w:r>
        <w:r w:rsidRPr="00D26196">
          <w:rPr>
            <w:rStyle w:val="keyword1"/>
            <w:sz w:val="18"/>
            <w:rPrChange w:id="24605" w:author="shorny" w:date="2014-06-09T18:55:00Z">
              <w:rPr>
                <w:rStyle w:val="keyword1"/>
              </w:rPr>
            </w:rPrChange>
          </w:rPr>
          <w:t>FROM</w:t>
        </w:r>
        <w:r w:rsidRPr="00D26196">
          <w:rPr>
            <w:sz w:val="18"/>
            <w:rPrChange w:id="24606" w:author="shorny" w:date="2014-06-09T18:55:00Z">
              <w:rPr/>
            </w:rPrChange>
          </w:rPr>
          <w:t xml:space="preserve"> rhd.`Research Area` RA</w:t>
        </w:r>
      </w:ins>
    </w:p>
    <w:p w14:paraId="22CBACC6" w14:textId="77777777" w:rsidR="00D26196" w:rsidRPr="00D26196" w:rsidRDefault="00D26196">
      <w:pPr>
        <w:pStyle w:val="HTMLPreformatted"/>
        <w:divId w:val="2032412305"/>
        <w:rPr>
          <w:ins w:id="24607" w:author="shorny" w:date="2014-06-09T18:54:00Z"/>
          <w:sz w:val="18"/>
          <w:rPrChange w:id="24608" w:author="shorny" w:date="2014-06-09T18:55:00Z">
            <w:rPr>
              <w:ins w:id="24609" w:author="shorny" w:date="2014-06-09T18:54:00Z"/>
            </w:rPr>
          </w:rPrChange>
        </w:rPr>
      </w:pPr>
      <w:ins w:id="24610" w:author="shorny" w:date="2014-06-09T18:54:00Z">
        <w:r w:rsidRPr="00D26196">
          <w:rPr>
            <w:sz w:val="18"/>
            <w:rPrChange w:id="24611" w:author="shorny" w:date="2014-06-09T18:55:00Z">
              <w:rPr/>
            </w:rPrChange>
          </w:rPr>
          <w:t xml:space="preserve">     </w:t>
        </w:r>
        <w:r w:rsidRPr="00D26196">
          <w:rPr>
            <w:rStyle w:val="keyword1"/>
            <w:sz w:val="18"/>
            <w:rPrChange w:id="24612" w:author="shorny" w:date="2014-06-09T18:55:00Z">
              <w:rPr>
                <w:rStyle w:val="keyword1"/>
              </w:rPr>
            </w:rPrChange>
          </w:rPr>
          <w:t>WHERE</w:t>
        </w:r>
        <w:r w:rsidRPr="00D26196">
          <w:rPr>
            <w:sz w:val="18"/>
            <w:rPrChange w:id="24613" w:author="shorny" w:date="2014-06-09T18:55:00Z">
              <w:rPr/>
            </w:rPrChange>
          </w:rPr>
          <w:t xml:space="preserve"> RA.Description </w:t>
        </w:r>
        <w:r w:rsidRPr="00D26196">
          <w:rPr>
            <w:rStyle w:val="keyword1"/>
            <w:sz w:val="18"/>
            <w:rPrChange w:id="24614" w:author="shorny" w:date="2014-06-09T18:55:00Z">
              <w:rPr>
                <w:rStyle w:val="keyword1"/>
              </w:rPr>
            </w:rPrChange>
          </w:rPr>
          <w:t>LIKE</w:t>
        </w:r>
        <w:r w:rsidRPr="00D26196">
          <w:rPr>
            <w:sz w:val="18"/>
            <w:rPrChange w:id="24615" w:author="shorny" w:date="2014-06-09T18:55:00Z">
              <w:rPr/>
            </w:rPrChange>
          </w:rPr>
          <w:t xml:space="preserve"> </w:t>
        </w:r>
        <w:r w:rsidRPr="00D26196">
          <w:rPr>
            <w:rStyle w:val="string1"/>
            <w:sz w:val="18"/>
            <w:rPrChange w:id="24616" w:author="shorny" w:date="2014-06-09T18:55:00Z">
              <w:rPr>
                <w:rStyle w:val="string1"/>
              </w:rPr>
            </w:rPrChange>
          </w:rPr>
          <w:t>'information systems not elsewhere classified'</w:t>
        </w:r>
        <w:r w:rsidRPr="00D26196">
          <w:rPr>
            <w:sz w:val="18"/>
            <w:rPrChange w:id="24617" w:author="shorny" w:date="2014-06-09T18:55:00Z">
              <w:rPr/>
            </w:rPrChange>
          </w:rPr>
          <w:t>)</w:t>
        </w:r>
      </w:ins>
    </w:p>
    <w:p w14:paraId="7AAFE5E4" w14:textId="77777777" w:rsidR="00D26196" w:rsidRPr="00D26196" w:rsidRDefault="00D26196">
      <w:pPr>
        <w:pStyle w:val="HTMLPreformatted"/>
        <w:divId w:val="2032412305"/>
        <w:rPr>
          <w:ins w:id="24618" w:author="shorny" w:date="2014-06-09T18:54:00Z"/>
          <w:sz w:val="18"/>
          <w:rPrChange w:id="24619" w:author="shorny" w:date="2014-06-09T18:55:00Z">
            <w:rPr>
              <w:ins w:id="24620" w:author="shorny" w:date="2014-06-09T18:54:00Z"/>
            </w:rPr>
          </w:rPrChange>
        </w:rPr>
      </w:pPr>
      <w:ins w:id="24621" w:author="shorny" w:date="2014-06-09T18:54:00Z">
        <w:r w:rsidRPr="00D26196">
          <w:rPr>
            <w:sz w:val="18"/>
            <w:rPrChange w:id="24622" w:author="shorny" w:date="2014-06-09T18:55:00Z">
              <w:rPr/>
            </w:rPrChange>
          </w:rPr>
          <w:t xml:space="preserve">    </w:t>
        </w:r>
        <w:r w:rsidRPr="00D26196">
          <w:rPr>
            <w:rStyle w:val="keyword1"/>
            <w:sz w:val="18"/>
            <w:rPrChange w:id="24623" w:author="shorny" w:date="2014-06-09T18:55:00Z">
              <w:rPr>
                <w:rStyle w:val="keyword1"/>
              </w:rPr>
            </w:rPrChange>
          </w:rPr>
          <w:t>AS</w:t>
        </w:r>
        <w:r w:rsidRPr="00D26196">
          <w:rPr>
            <w:sz w:val="18"/>
            <w:rPrChange w:id="24624" w:author="shorny" w:date="2014-06-09T18:55:00Z">
              <w:rPr/>
            </w:rPrChange>
          </w:rPr>
          <w:t xml:space="preserve"> Lookup</w:t>
        </w:r>
      </w:ins>
    </w:p>
    <w:p w14:paraId="49136459" w14:textId="77777777" w:rsidR="00D26196" w:rsidRPr="00D26196" w:rsidRDefault="00D26196">
      <w:pPr>
        <w:pStyle w:val="HTMLPreformatted"/>
        <w:divId w:val="2032412305"/>
        <w:rPr>
          <w:ins w:id="24625" w:author="shorny" w:date="2014-06-09T18:54:00Z"/>
          <w:sz w:val="18"/>
          <w:rPrChange w:id="24626" w:author="shorny" w:date="2014-06-09T18:55:00Z">
            <w:rPr>
              <w:ins w:id="24627" w:author="shorny" w:date="2014-06-09T18:54:00Z"/>
            </w:rPr>
          </w:rPrChange>
        </w:rPr>
      </w:pPr>
      <w:ins w:id="24628" w:author="shorny" w:date="2014-06-09T18:54:00Z">
        <w:r w:rsidRPr="00D26196">
          <w:rPr>
            <w:sz w:val="18"/>
            <w:rPrChange w:id="24629" w:author="shorny" w:date="2014-06-09T18:55:00Z">
              <w:rPr/>
            </w:rPrChange>
          </w:rPr>
          <w:t xml:space="preserve">  </w:t>
        </w:r>
        <w:r w:rsidRPr="00D26196">
          <w:rPr>
            <w:rStyle w:val="keyword1"/>
            <w:sz w:val="18"/>
            <w:rPrChange w:id="24630" w:author="shorny" w:date="2014-06-09T18:55:00Z">
              <w:rPr>
                <w:rStyle w:val="keyword1"/>
              </w:rPr>
            </w:rPrChange>
          </w:rPr>
          <w:t>WHERE</w:t>
        </w:r>
        <w:r w:rsidRPr="00D26196">
          <w:rPr>
            <w:sz w:val="18"/>
            <w:rPrChange w:id="24631" w:author="shorny" w:date="2014-06-09T18:55:00Z">
              <w:rPr/>
            </w:rPrChange>
          </w:rPr>
          <w:t xml:space="preserve"> StaffID = 1000 </w:t>
        </w:r>
      </w:ins>
    </w:p>
    <w:p w14:paraId="07FD823A" w14:textId="77777777" w:rsidR="00D26196" w:rsidRPr="00D26196" w:rsidRDefault="00D26196">
      <w:pPr>
        <w:pStyle w:val="HTMLPreformatted"/>
        <w:divId w:val="2032412305"/>
        <w:rPr>
          <w:ins w:id="24632" w:author="shorny" w:date="2014-06-09T18:54:00Z"/>
          <w:sz w:val="18"/>
          <w:rPrChange w:id="24633" w:author="shorny" w:date="2014-06-09T18:55:00Z">
            <w:rPr>
              <w:ins w:id="24634" w:author="shorny" w:date="2014-06-09T18:54:00Z"/>
            </w:rPr>
          </w:rPrChange>
        </w:rPr>
      </w:pPr>
      <w:ins w:id="24635" w:author="shorny" w:date="2014-06-09T18:54:00Z">
        <w:r w:rsidRPr="00D26196">
          <w:rPr>
            <w:sz w:val="18"/>
            <w:rPrChange w:id="24636" w:author="shorny" w:date="2014-06-09T18:55:00Z">
              <w:rPr/>
            </w:rPrChange>
          </w:rPr>
          <w:t xml:space="preserve">    </w:t>
        </w:r>
        <w:r w:rsidRPr="00D26196">
          <w:rPr>
            <w:rStyle w:val="keyword1"/>
            <w:sz w:val="18"/>
            <w:rPrChange w:id="24637" w:author="shorny" w:date="2014-06-09T18:55:00Z">
              <w:rPr>
                <w:rStyle w:val="keyword1"/>
              </w:rPr>
            </w:rPrChange>
          </w:rPr>
          <w:t>AND</w:t>
        </w:r>
        <w:r w:rsidRPr="00D26196">
          <w:rPr>
            <w:sz w:val="18"/>
            <w:rPrChange w:id="24638" w:author="shorny" w:date="2014-06-09T18:55:00Z">
              <w:rPr/>
            </w:rPrChange>
          </w:rPr>
          <w:t xml:space="preserve"> USMRA.FORCode = Lookup.FORCode;</w:t>
        </w:r>
      </w:ins>
    </w:p>
    <w:p w14:paraId="2379A105" w14:textId="77777777" w:rsidR="00D26196" w:rsidRPr="00D26196" w:rsidRDefault="00D26196">
      <w:pPr>
        <w:pStyle w:val="HTMLPreformatted"/>
        <w:divId w:val="2032412305"/>
        <w:rPr>
          <w:ins w:id="24639" w:author="shorny" w:date="2014-06-09T18:54:00Z"/>
          <w:sz w:val="18"/>
          <w:rPrChange w:id="24640" w:author="shorny" w:date="2014-06-09T18:55:00Z">
            <w:rPr>
              <w:ins w:id="24641" w:author="shorny" w:date="2014-06-09T18:54:00Z"/>
            </w:rPr>
          </w:rPrChange>
        </w:rPr>
      </w:pPr>
    </w:p>
    <w:p w14:paraId="0C230E44" w14:textId="77777777" w:rsidR="00D26196" w:rsidRPr="00D26196" w:rsidRDefault="00D26196">
      <w:pPr>
        <w:pStyle w:val="HTMLPreformatted"/>
        <w:divId w:val="2032412305"/>
        <w:rPr>
          <w:ins w:id="24642" w:author="shorny" w:date="2014-06-09T18:54:00Z"/>
          <w:rStyle w:val="comment1"/>
          <w:sz w:val="18"/>
          <w:rPrChange w:id="24643" w:author="shorny" w:date="2014-06-09T18:55:00Z">
            <w:rPr>
              <w:ins w:id="24644" w:author="shorny" w:date="2014-06-09T18:54:00Z"/>
              <w:rStyle w:val="comment1"/>
            </w:rPr>
          </w:rPrChange>
        </w:rPr>
      </w:pPr>
      <w:ins w:id="24645" w:author="shorny" w:date="2014-06-09T18:54:00Z">
        <w:r w:rsidRPr="00D26196">
          <w:rPr>
            <w:sz w:val="18"/>
            <w:rPrChange w:id="24646" w:author="shorny" w:date="2014-06-09T18:55:00Z">
              <w:rPr>
                <w:color w:val="B22222"/>
              </w:rPr>
            </w:rPrChange>
          </w:rPr>
          <w:t xml:space="preserve">  </w:t>
        </w:r>
        <w:r w:rsidRPr="00D26196">
          <w:rPr>
            <w:rStyle w:val="comment1"/>
            <w:sz w:val="18"/>
            <w:rPrChange w:id="24647" w:author="shorny" w:date="2014-06-09T18:55:00Z">
              <w:rPr>
                <w:rStyle w:val="comment1"/>
              </w:rPr>
            </w:rPrChange>
          </w:rPr>
          <w:t>-- run the query for this test and create a temporary table for results</w:t>
        </w:r>
      </w:ins>
    </w:p>
    <w:p w14:paraId="37E70B30" w14:textId="77777777" w:rsidR="00D26196" w:rsidRPr="00D26196" w:rsidRDefault="00D26196">
      <w:pPr>
        <w:pStyle w:val="HTMLPreformatted"/>
        <w:divId w:val="2032412305"/>
        <w:rPr>
          <w:ins w:id="24648" w:author="shorny" w:date="2014-06-09T18:54:00Z"/>
          <w:sz w:val="18"/>
          <w:rPrChange w:id="24649" w:author="shorny" w:date="2014-06-09T18:55:00Z">
            <w:rPr>
              <w:ins w:id="24650" w:author="shorny" w:date="2014-06-09T18:54:00Z"/>
            </w:rPr>
          </w:rPrChange>
        </w:rPr>
      </w:pPr>
      <w:ins w:id="24651" w:author="shorny" w:date="2014-06-09T18:54:00Z">
        <w:r w:rsidRPr="00D26196">
          <w:rPr>
            <w:sz w:val="18"/>
            <w:rPrChange w:id="24652" w:author="shorny" w:date="2014-06-09T18:55:00Z">
              <w:rPr/>
            </w:rPrChange>
          </w:rPr>
          <w:t xml:space="preserve">  </w:t>
        </w:r>
        <w:r w:rsidRPr="00D26196">
          <w:rPr>
            <w:rStyle w:val="keyword1"/>
            <w:sz w:val="18"/>
            <w:rPrChange w:id="24653" w:author="shorny" w:date="2014-06-09T18:55:00Z">
              <w:rPr>
                <w:rStyle w:val="keyword1"/>
              </w:rPr>
            </w:rPrChange>
          </w:rPr>
          <w:t>CREATE</w:t>
        </w:r>
        <w:r w:rsidRPr="00D26196">
          <w:rPr>
            <w:sz w:val="18"/>
            <w:rPrChange w:id="24654" w:author="shorny" w:date="2014-06-09T18:55:00Z">
              <w:rPr/>
            </w:rPrChange>
          </w:rPr>
          <w:t xml:space="preserve"> </w:t>
        </w:r>
        <w:r w:rsidRPr="00D26196">
          <w:rPr>
            <w:rStyle w:val="keyword1"/>
            <w:sz w:val="18"/>
            <w:rPrChange w:id="24655" w:author="shorny" w:date="2014-06-09T18:55:00Z">
              <w:rPr>
                <w:rStyle w:val="keyword1"/>
              </w:rPr>
            </w:rPrChange>
          </w:rPr>
          <w:t>TEMPORARY</w:t>
        </w:r>
        <w:r w:rsidRPr="00D26196">
          <w:rPr>
            <w:sz w:val="18"/>
            <w:rPrChange w:id="24656" w:author="shorny" w:date="2014-06-09T18:55:00Z">
              <w:rPr/>
            </w:rPrChange>
          </w:rPr>
          <w:t xml:space="preserve"> </w:t>
        </w:r>
        <w:r w:rsidRPr="00D26196">
          <w:rPr>
            <w:rStyle w:val="keyword1"/>
            <w:sz w:val="18"/>
            <w:rPrChange w:id="24657" w:author="shorny" w:date="2014-06-09T18:55:00Z">
              <w:rPr>
                <w:rStyle w:val="keyword1"/>
              </w:rPr>
            </w:rPrChange>
          </w:rPr>
          <w:t>TABLE</w:t>
        </w:r>
        <w:r w:rsidRPr="00D26196">
          <w:rPr>
            <w:sz w:val="18"/>
            <w:rPrChange w:id="24658" w:author="shorny" w:date="2014-06-09T18:55:00Z">
              <w:rPr/>
            </w:rPrChange>
          </w:rPr>
          <w:t xml:space="preserve"> </w:t>
        </w:r>
        <w:r w:rsidRPr="00D26196">
          <w:rPr>
            <w:rStyle w:val="function-name1"/>
            <w:sz w:val="18"/>
            <w:rPrChange w:id="24659" w:author="shorny" w:date="2014-06-09T18:55:00Z">
              <w:rPr>
                <w:rStyle w:val="function-name1"/>
              </w:rPr>
            </w:rPrChange>
          </w:rPr>
          <w:t>utrans_p3_actuals</w:t>
        </w:r>
      </w:ins>
    </w:p>
    <w:p w14:paraId="35A50B07" w14:textId="77777777" w:rsidR="00D26196" w:rsidRPr="00D26196" w:rsidRDefault="00D26196">
      <w:pPr>
        <w:pStyle w:val="HTMLPreformatted"/>
        <w:divId w:val="2032412305"/>
        <w:rPr>
          <w:ins w:id="24660" w:author="shorny" w:date="2014-06-09T18:54:00Z"/>
          <w:sz w:val="18"/>
          <w:rPrChange w:id="24661" w:author="shorny" w:date="2014-06-09T18:55:00Z">
            <w:rPr>
              <w:ins w:id="24662" w:author="shorny" w:date="2014-06-09T18:54:00Z"/>
            </w:rPr>
          </w:rPrChange>
        </w:rPr>
      </w:pPr>
      <w:ins w:id="24663" w:author="shorny" w:date="2014-06-09T18:54:00Z">
        <w:r w:rsidRPr="00D26196">
          <w:rPr>
            <w:sz w:val="18"/>
            <w:rPrChange w:id="24664" w:author="shorny" w:date="2014-06-09T18:55:00Z">
              <w:rPr/>
            </w:rPrChange>
          </w:rPr>
          <w:t xml:space="preserve">  </w:t>
        </w:r>
        <w:r w:rsidRPr="00D26196">
          <w:rPr>
            <w:rStyle w:val="keyword1"/>
            <w:sz w:val="18"/>
            <w:rPrChange w:id="24665" w:author="shorny" w:date="2014-06-09T18:55:00Z">
              <w:rPr>
                <w:rStyle w:val="keyword1"/>
              </w:rPr>
            </w:rPrChange>
          </w:rPr>
          <w:t>SELECT</w:t>
        </w:r>
        <w:r w:rsidRPr="00D26196">
          <w:rPr>
            <w:sz w:val="18"/>
            <w:rPrChange w:id="24666" w:author="shorny" w:date="2014-06-09T18:55:00Z">
              <w:rPr/>
            </w:rPrChange>
          </w:rPr>
          <w:t xml:space="preserve"> USM.FORCode</w:t>
        </w:r>
      </w:ins>
    </w:p>
    <w:p w14:paraId="17A4D62D" w14:textId="77777777" w:rsidR="00D26196" w:rsidRPr="00D26196" w:rsidRDefault="00D26196">
      <w:pPr>
        <w:pStyle w:val="HTMLPreformatted"/>
        <w:divId w:val="2032412305"/>
        <w:rPr>
          <w:ins w:id="24667" w:author="shorny" w:date="2014-06-09T18:54:00Z"/>
          <w:sz w:val="18"/>
          <w:rPrChange w:id="24668" w:author="shorny" w:date="2014-06-09T18:55:00Z">
            <w:rPr>
              <w:ins w:id="24669" w:author="shorny" w:date="2014-06-09T18:54:00Z"/>
            </w:rPr>
          </w:rPrChange>
        </w:rPr>
      </w:pPr>
      <w:ins w:id="24670" w:author="shorny" w:date="2014-06-09T18:54:00Z">
        <w:r w:rsidRPr="00D26196">
          <w:rPr>
            <w:sz w:val="18"/>
            <w:rPrChange w:id="24671" w:author="shorny" w:date="2014-06-09T18:55:00Z">
              <w:rPr/>
            </w:rPrChange>
          </w:rPr>
          <w:t xml:space="preserve">  </w:t>
        </w:r>
        <w:r w:rsidRPr="00D26196">
          <w:rPr>
            <w:rStyle w:val="keyword1"/>
            <w:sz w:val="18"/>
            <w:rPrChange w:id="24672" w:author="shorny" w:date="2014-06-09T18:55:00Z">
              <w:rPr>
                <w:rStyle w:val="keyword1"/>
              </w:rPr>
            </w:rPrChange>
          </w:rPr>
          <w:t>FROM</w:t>
        </w:r>
        <w:r w:rsidRPr="00D26196">
          <w:rPr>
            <w:sz w:val="18"/>
            <w:rPrChange w:id="24673" w:author="shorny" w:date="2014-06-09T18:55:00Z">
              <w:rPr/>
            </w:rPrChange>
          </w:rPr>
          <w:t xml:space="preserve"> rhd.`University Staff Member_Research Area` USM</w:t>
        </w:r>
      </w:ins>
    </w:p>
    <w:p w14:paraId="29B92C87" w14:textId="77777777" w:rsidR="00D26196" w:rsidRPr="00D26196" w:rsidRDefault="00D26196">
      <w:pPr>
        <w:pStyle w:val="HTMLPreformatted"/>
        <w:divId w:val="2032412305"/>
        <w:rPr>
          <w:ins w:id="24674" w:author="shorny" w:date="2014-06-09T18:54:00Z"/>
          <w:sz w:val="18"/>
          <w:rPrChange w:id="24675" w:author="shorny" w:date="2014-06-09T18:55:00Z">
            <w:rPr>
              <w:ins w:id="24676" w:author="shorny" w:date="2014-06-09T18:54:00Z"/>
            </w:rPr>
          </w:rPrChange>
        </w:rPr>
      </w:pPr>
      <w:ins w:id="24677" w:author="shorny" w:date="2014-06-09T18:54:00Z">
        <w:r w:rsidRPr="00D26196">
          <w:rPr>
            <w:sz w:val="18"/>
            <w:rPrChange w:id="24678" w:author="shorny" w:date="2014-06-09T18:55:00Z">
              <w:rPr/>
            </w:rPrChange>
          </w:rPr>
          <w:t xml:space="preserve">  </w:t>
        </w:r>
        <w:r w:rsidRPr="00D26196">
          <w:rPr>
            <w:rStyle w:val="keyword1"/>
            <w:sz w:val="18"/>
            <w:rPrChange w:id="24679" w:author="shorny" w:date="2014-06-09T18:55:00Z">
              <w:rPr>
                <w:rStyle w:val="keyword1"/>
              </w:rPr>
            </w:rPrChange>
          </w:rPr>
          <w:t>WHERE</w:t>
        </w:r>
        <w:r w:rsidRPr="00D26196">
          <w:rPr>
            <w:sz w:val="18"/>
            <w:rPrChange w:id="24680" w:author="shorny" w:date="2014-06-09T18:55:00Z">
              <w:rPr/>
            </w:rPrChange>
          </w:rPr>
          <w:t xml:space="preserve"> USM.StaffID = 1000 ;</w:t>
        </w:r>
      </w:ins>
    </w:p>
    <w:p w14:paraId="3FEE0904" w14:textId="77777777" w:rsidR="00D26196" w:rsidRPr="00D26196" w:rsidRDefault="00D26196">
      <w:pPr>
        <w:pStyle w:val="HTMLPreformatted"/>
        <w:divId w:val="2032412305"/>
        <w:rPr>
          <w:ins w:id="24681" w:author="shorny" w:date="2014-06-09T18:54:00Z"/>
          <w:sz w:val="18"/>
          <w:rPrChange w:id="24682" w:author="shorny" w:date="2014-06-09T18:55:00Z">
            <w:rPr>
              <w:ins w:id="24683" w:author="shorny" w:date="2014-06-09T18:54:00Z"/>
            </w:rPr>
          </w:rPrChange>
        </w:rPr>
      </w:pPr>
    </w:p>
    <w:p w14:paraId="29DCAD5B" w14:textId="77777777" w:rsidR="00D26196" w:rsidRPr="00D26196" w:rsidRDefault="00D26196">
      <w:pPr>
        <w:pStyle w:val="HTMLPreformatted"/>
        <w:divId w:val="2032412305"/>
        <w:rPr>
          <w:ins w:id="24684" w:author="shorny" w:date="2014-06-09T18:54:00Z"/>
          <w:rStyle w:val="comment1"/>
          <w:sz w:val="18"/>
          <w:rPrChange w:id="24685" w:author="shorny" w:date="2014-06-09T18:55:00Z">
            <w:rPr>
              <w:ins w:id="24686" w:author="shorny" w:date="2014-06-09T18:54:00Z"/>
              <w:rStyle w:val="comment1"/>
            </w:rPr>
          </w:rPrChange>
        </w:rPr>
      </w:pPr>
      <w:ins w:id="24687" w:author="shorny" w:date="2014-06-09T18:54:00Z">
        <w:r w:rsidRPr="00D26196">
          <w:rPr>
            <w:sz w:val="18"/>
            <w:rPrChange w:id="24688" w:author="shorny" w:date="2014-06-09T18:55:00Z">
              <w:rPr>
                <w:color w:val="B22222"/>
              </w:rPr>
            </w:rPrChange>
          </w:rPr>
          <w:t xml:space="preserve">  </w:t>
        </w:r>
        <w:r w:rsidRPr="00D26196">
          <w:rPr>
            <w:rStyle w:val="comment1"/>
            <w:sz w:val="18"/>
            <w:rPrChange w:id="24689" w:author="shorny" w:date="2014-06-09T18:55:00Z">
              <w:rPr>
                <w:rStyle w:val="comment1"/>
              </w:rPr>
            </w:rPrChange>
          </w:rPr>
          <w:t>-- create a temporary table to store the expected results</w:t>
        </w:r>
      </w:ins>
    </w:p>
    <w:p w14:paraId="11F339CD" w14:textId="77777777" w:rsidR="00D26196" w:rsidRPr="00D26196" w:rsidRDefault="00D26196">
      <w:pPr>
        <w:pStyle w:val="HTMLPreformatted"/>
        <w:divId w:val="2032412305"/>
        <w:rPr>
          <w:ins w:id="24690" w:author="shorny" w:date="2014-06-09T18:54:00Z"/>
          <w:rStyle w:val="comment1"/>
          <w:sz w:val="18"/>
          <w:rPrChange w:id="24691" w:author="shorny" w:date="2014-06-09T18:55:00Z">
            <w:rPr>
              <w:ins w:id="24692" w:author="shorny" w:date="2014-06-09T18:54:00Z"/>
              <w:rStyle w:val="comment1"/>
            </w:rPr>
          </w:rPrChange>
        </w:rPr>
      </w:pPr>
      <w:ins w:id="24693" w:author="shorny" w:date="2014-06-09T18:54:00Z">
        <w:r w:rsidRPr="00D26196">
          <w:rPr>
            <w:sz w:val="18"/>
            <w:rPrChange w:id="24694" w:author="shorny" w:date="2014-06-09T18:55:00Z">
              <w:rPr>
                <w:color w:val="B22222"/>
              </w:rPr>
            </w:rPrChange>
          </w:rPr>
          <w:t xml:space="preserve">  </w:t>
        </w:r>
        <w:r w:rsidRPr="00D26196">
          <w:rPr>
            <w:rStyle w:val="comment1"/>
            <w:sz w:val="18"/>
            <w:rPrChange w:id="24695" w:author="shorny" w:date="2014-06-09T18:55:00Z">
              <w:rPr>
                <w:rStyle w:val="comment1"/>
              </w:rPr>
            </w:rPrChange>
          </w:rPr>
          <w:t>-- expect count == 4, 80399, 80499, 89999</w:t>
        </w:r>
      </w:ins>
    </w:p>
    <w:p w14:paraId="3AFD3AB9" w14:textId="77777777" w:rsidR="00D26196" w:rsidRPr="00D26196" w:rsidRDefault="00D26196">
      <w:pPr>
        <w:pStyle w:val="HTMLPreformatted"/>
        <w:divId w:val="2032412305"/>
        <w:rPr>
          <w:ins w:id="24696" w:author="shorny" w:date="2014-06-09T18:54:00Z"/>
          <w:sz w:val="18"/>
          <w:rPrChange w:id="24697" w:author="shorny" w:date="2014-06-09T18:55:00Z">
            <w:rPr>
              <w:ins w:id="24698" w:author="shorny" w:date="2014-06-09T18:54:00Z"/>
            </w:rPr>
          </w:rPrChange>
        </w:rPr>
      </w:pPr>
      <w:ins w:id="24699" w:author="shorny" w:date="2014-06-09T18:54:00Z">
        <w:r w:rsidRPr="00D26196">
          <w:rPr>
            <w:sz w:val="18"/>
            <w:rPrChange w:id="24700" w:author="shorny" w:date="2014-06-09T18:55:00Z">
              <w:rPr/>
            </w:rPrChange>
          </w:rPr>
          <w:t xml:space="preserve">  </w:t>
        </w:r>
        <w:r w:rsidRPr="00D26196">
          <w:rPr>
            <w:rStyle w:val="keyword1"/>
            <w:sz w:val="18"/>
            <w:rPrChange w:id="24701" w:author="shorny" w:date="2014-06-09T18:55:00Z">
              <w:rPr>
                <w:rStyle w:val="keyword1"/>
              </w:rPr>
            </w:rPrChange>
          </w:rPr>
          <w:t>CREATE</w:t>
        </w:r>
        <w:r w:rsidRPr="00D26196">
          <w:rPr>
            <w:sz w:val="18"/>
            <w:rPrChange w:id="24702" w:author="shorny" w:date="2014-06-09T18:55:00Z">
              <w:rPr/>
            </w:rPrChange>
          </w:rPr>
          <w:t xml:space="preserve"> </w:t>
        </w:r>
        <w:r w:rsidRPr="00D26196">
          <w:rPr>
            <w:rStyle w:val="keyword1"/>
            <w:sz w:val="18"/>
            <w:rPrChange w:id="24703" w:author="shorny" w:date="2014-06-09T18:55:00Z">
              <w:rPr>
                <w:rStyle w:val="keyword1"/>
              </w:rPr>
            </w:rPrChange>
          </w:rPr>
          <w:t>TEMPORARY</w:t>
        </w:r>
        <w:r w:rsidRPr="00D26196">
          <w:rPr>
            <w:sz w:val="18"/>
            <w:rPrChange w:id="24704" w:author="shorny" w:date="2014-06-09T18:55:00Z">
              <w:rPr/>
            </w:rPrChange>
          </w:rPr>
          <w:t xml:space="preserve"> </w:t>
        </w:r>
        <w:r w:rsidRPr="00D26196">
          <w:rPr>
            <w:rStyle w:val="keyword1"/>
            <w:sz w:val="18"/>
            <w:rPrChange w:id="24705" w:author="shorny" w:date="2014-06-09T18:55:00Z">
              <w:rPr>
                <w:rStyle w:val="keyword1"/>
              </w:rPr>
            </w:rPrChange>
          </w:rPr>
          <w:t>TABLE</w:t>
        </w:r>
        <w:r w:rsidRPr="00D26196">
          <w:rPr>
            <w:sz w:val="18"/>
            <w:rPrChange w:id="24706" w:author="shorny" w:date="2014-06-09T18:55:00Z">
              <w:rPr/>
            </w:rPrChange>
          </w:rPr>
          <w:t xml:space="preserve"> </w:t>
        </w:r>
        <w:r w:rsidRPr="00D26196">
          <w:rPr>
            <w:rStyle w:val="function-name1"/>
            <w:sz w:val="18"/>
            <w:rPrChange w:id="24707" w:author="shorny" w:date="2014-06-09T18:55:00Z">
              <w:rPr>
                <w:rStyle w:val="function-name1"/>
              </w:rPr>
            </w:rPrChange>
          </w:rPr>
          <w:t>utrans_p3_expecteds</w:t>
        </w:r>
        <w:r w:rsidRPr="00D26196">
          <w:rPr>
            <w:sz w:val="18"/>
            <w:rPrChange w:id="24708" w:author="shorny" w:date="2014-06-09T18:55:00Z">
              <w:rPr/>
            </w:rPrChange>
          </w:rPr>
          <w:t xml:space="preserve"> (</w:t>
        </w:r>
      </w:ins>
    </w:p>
    <w:p w14:paraId="1FC2AF77" w14:textId="77777777" w:rsidR="00D26196" w:rsidRPr="00D26196" w:rsidRDefault="00D26196">
      <w:pPr>
        <w:pStyle w:val="HTMLPreformatted"/>
        <w:divId w:val="2032412305"/>
        <w:rPr>
          <w:ins w:id="24709" w:author="shorny" w:date="2014-06-09T18:54:00Z"/>
          <w:sz w:val="18"/>
          <w:rPrChange w:id="24710" w:author="shorny" w:date="2014-06-09T18:55:00Z">
            <w:rPr>
              <w:ins w:id="24711" w:author="shorny" w:date="2014-06-09T18:54:00Z"/>
            </w:rPr>
          </w:rPrChange>
        </w:rPr>
      </w:pPr>
      <w:ins w:id="24712" w:author="shorny" w:date="2014-06-09T18:54:00Z">
        <w:r w:rsidRPr="00D26196">
          <w:rPr>
            <w:sz w:val="18"/>
            <w:rPrChange w:id="24713" w:author="shorny" w:date="2014-06-09T18:55:00Z">
              <w:rPr/>
            </w:rPrChange>
          </w:rPr>
          <w:t xml:space="preserve">    FORCode </w:t>
        </w:r>
        <w:r w:rsidRPr="00D26196">
          <w:rPr>
            <w:rStyle w:val="type1"/>
            <w:sz w:val="18"/>
            <w:rPrChange w:id="24714" w:author="shorny" w:date="2014-06-09T18:55:00Z">
              <w:rPr>
                <w:rStyle w:val="type1"/>
              </w:rPr>
            </w:rPrChange>
          </w:rPr>
          <w:t>int</w:t>
        </w:r>
        <w:r w:rsidRPr="00D26196">
          <w:rPr>
            <w:sz w:val="18"/>
            <w:rPrChange w:id="24715" w:author="shorny" w:date="2014-06-09T18:55:00Z">
              <w:rPr/>
            </w:rPrChange>
          </w:rPr>
          <w:t>(10)</w:t>
        </w:r>
      </w:ins>
    </w:p>
    <w:p w14:paraId="0AD21D0F" w14:textId="77777777" w:rsidR="00D26196" w:rsidRPr="00D26196" w:rsidRDefault="00D26196">
      <w:pPr>
        <w:pStyle w:val="HTMLPreformatted"/>
        <w:divId w:val="2032412305"/>
        <w:rPr>
          <w:ins w:id="24716" w:author="shorny" w:date="2014-06-09T18:54:00Z"/>
          <w:sz w:val="18"/>
          <w:rPrChange w:id="24717" w:author="shorny" w:date="2014-06-09T18:55:00Z">
            <w:rPr>
              <w:ins w:id="24718" w:author="shorny" w:date="2014-06-09T18:54:00Z"/>
            </w:rPr>
          </w:rPrChange>
        </w:rPr>
      </w:pPr>
      <w:ins w:id="24719" w:author="shorny" w:date="2014-06-09T18:54:00Z">
        <w:r w:rsidRPr="00D26196">
          <w:rPr>
            <w:sz w:val="18"/>
            <w:rPrChange w:id="24720" w:author="shorny" w:date="2014-06-09T18:55:00Z">
              <w:rPr/>
            </w:rPrChange>
          </w:rPr>
          <w:lastRenderedPageBreak/>
          <w:t xml:space="preserve">  ) ;</w:t>
        </w:r>
      </w:ins>
    </w:p>
    <w:p w14:paraId="39B17E19" w14:textId="77777777" w:rsidR="00D26196" w:rsidRPr="00D26196" w:rsidRDefault="00D26196">
      <w:pPr>
        <w:pStyle w:val="HTMLPreformatted"/>
        <w:divId w:val="2032412305"/>
        <w:rPr>
          <w:ins w:id="24721" w:author="shorny" w:date="2014-06-09T18:54:00Z"/>
          <w:sz w:val="18"/>
          <w:rPrChange w:id="24722" w:author="shorny" w:date="2014-06-09T18:55:00Z">
            <w:rPr>
              <w:ins w:id="24723" w:author="shorny" w:date="2014-06-09T18:54:00Z"/>
            </w:rPr>
          </w:rPrChange>
        </w:rPr>
      </w:pPr>
      <w:ins w:id="24724" w:author="shorny" w:date="2014-06-09T18:54:00Z">
        <w:r w:rsidRPr="00D26196">
          <w:rPr>
            <w:sz w:val="18"/>
            <w:rPrChange w:id="24725" w:author="shorny" w:date="2014-06-09T18:55:00Z">
              <w:rPr/>
            </w:rPrChange>
          </w:rPr>
          <w:t xml:space="preserve">  </w:t>
        </w:r>
        <w:r w:rsidRPr="00D26196">
          <w:rPr>
            <w:rStyle w:val="keyword1"/>
            <w:sz w:val="18"/>
            <w:rPrChange w:id="24726" w:author="shorny" w:date="2014-06-09T18:55:00Z">
              <w:rPr>
                <w:rStyle w:val="keyword1"/>
              </w:rPr>
            </w:rPrChange>
          </w:rPr>
          <w:t>INSERT</w:t>
        </w:r>
        <w:r w:rsidRPr="00D26196">
          <w:rPr>
            <w:sz w:val="18"/>
            <w:rPrChange w:id="24727" w:author="shorny" w:date="2014-06-09T18:55:00Z">
              <w:rPr/>
            </w:rPrChange>
          </w:rPr>
          <w:t xml:space="preserve"> </w:t>
        </w:r>
        <w:r w:rsidRPr="00D26196">
          <w:rPr>
            <w:rStyle w:val="keyword1"/>
            <w:sz w:val="18"/>
            <w:rPrChange w:id="24728" w:author="shorny" w:date="2014-06-09T18:55:00Z">
              <w:rPr>
                <w:rStyle w:val="keyword1"/>
              </w:rPr>
            </w:rPrChange>
          </w:rPr>
          <w:t>INTO</w:t>
        </w:r>
        <w:r w:rsidRPr="00D26196">
          <w:rPr>
            <w:sz w:val="18"/>
            <w:rPrChange w:id="24729" w:author="shorny" w:date="2014-06-09T18:55:00Z">
              <w:rPr/>
            </w:rPrChange>
          </w:rPr>
          <w:t xml:space="preserve"> utrans_p3_expecteds</w:t>
        </w:r>
      </w:ins>
    </w:p>
    <w:p w14:paraId="693F6104" w14:textId="77777777" w:rsidR="00D26196" w:rsidRPr="00D26196" w:rsidRDefault="00D26196">
      <w:pPr>
        <w:pStyle w:val="HTMLPreformatted"/>
        <w:divId w:val="2032412305"/>
        <w:rPr>
          <w:ins w:id="24730" w:author="shorny" w:date="2014-06-09T18:54:00Z"/>
          <w:sz w:val="18"/>
          <w:rPrChange w:id="24731" w:author="shorny" w:date="2014-06-09T18:55:00Z">
            <w:rPr>
              <w:ins w:id="24732" w:author="shorny" w:date="2014-06-09T18:54:00Z"/>
            </w:rPr>
          </w:rPrChange>
        </w:rPr>
      </w:pPr>
      <w:ins w:id="24733" w:author="shorny" w:date="2014-06-09T18:54:00Z">
        <w:r w:rsidRPr="00D26196">
          <w:rPr>
            <w:sz w:val="18"/>
            <w:rPrChange w:id="24734" w:author="shorny" w:date="2014-06-09T18:55:00Z">
              <w:rPr/>
            </w:rPrChange>
          </w:rPr>
          <w:t xml:space="preserve">  </w:t>
        </w:r>
        <w:r w:rsidRPr="00D26196">
          <w:rPr>
            <w:rStyle w:val="keyword1"/>
            <w:sz w:val="18"/>
            <w:rPrChange w:id="24735" w:author="shorny" w:date="2014-06-09T18:55:00Z">
              <w:rPr>
                <w:rStyle w:val="keyword1"/>
              </w:rPr>
            </w:rPrChange>
          </w:rPr>
          <w:t>VALUES</w:t>
        </w:r>
        <w:r w:rsidRPr="00D26196">
          <w:rPr>
            <w:sz w:val="18"/>
            <w:rPrChange w:id="24736" w:author="shorny" w:date="2014-06-09T18:55:00Z">
              <w:rPr/>
            </w:rPrChange>
          </w:rPr>
          <w:t xml:space="preserve">  (80399), (80499), (89999) ;</w:t>
        </w:r>
      </w:ins>
    </w:p>
    <w:p w14:paraId="3F79D1C9" w14:textId="77777777" w:rsidR="00D26196" w:rsidRPr="00D26196" w:rsidRDefault="00D26196">
      <w:pPr>
        <w:pStyle w:val="HTMLPreformatted"/>
        <w:divId w:val="2032412305"/>
        <w:rPr>
          <w:ins w:id="24737" w:author="shorny" w:date="2014-06-09T18:54:00Z"/>
          <w:sz w:val="18"/>
          <w:rPrChange w:id="24738" w:author="shorny" w:date="2014-06-09T18:55:00Z">
            <w:rPr>
              <w:ins w:id="24739" w:author="shorny" w:date="2014-06-09T18:54:00Z"/>
            </w:rPr>
          </w:rPrChange>
        </w:rPr>
      </w:pPr>
    </w:p>
    <w:p w14:paraId="3F71E51C" w14:textId="77777777" w:rsidR="00D26196" w:rsidRPr="00D26196" w:rsidRDefault="00D26196">
      <w:pPr>
        <w:pStyle w:val="HTMLPreformatted"/>
        <w:divId w:val="2032412305"/>
        <w:rPr>
          <w:ins w:id="24740" w:author="shorny" w:date="2014-06-09T18:54:00Z"/>
          <w:rStyle w:val="comment1"/>
          <w:sz w:val="18"/>
          <w:rPrChange w:id="24741" w:author="shorny" w:date="2014-06-09T18:55:00Z">
            <w:rPr>
              <w:ins w:id="24742" w:author="shorny" w:date="2014-06-09T18:54:00Z"/>
              <w:rStyle w:val="comment1"/>
            </w:rPr>
          </w:rPrChange>
        </w:rPr>
      </w:pPr>
      <w:ins w:id="24743" w:author="shorny" w:date="2014-06-09T18:54:00Z">
        <w:r w:rsidRPr="00D26196">
          <w:rPr>
            <w:sz w:val="18"/>
            <w:rPrChange w:id="24744" w:author="shorny" w:date="2014-06-09T18:55:00Z">
              <w:rPr>
                <w:color w:val="B22222"/>
              </w:rPr>
            </w:rPrChange>
          </w:rPr>
          <w:t xml:space="preserve">  </w:t>
        </w:r>
        <w:r w:rsidRPr="00D26196">
          <w:rPr>
            <w:rStyle w:val="comment1"/>
            <w:sz w:val="18"/>
            <w:rPrChange w:id="24745" w:author="shorny" w:date="2014-06-09T18:55:00Z">
              <w:rPr>
                <w:rStyle w:val="comment1"/>
              </w:rPr>
            </w:rPrChange>
          </w:rPr>
          <w:t>-- create another temporary table that lists the differences between expected</w:t>
        </w:r>
      </w:ins>
    </w:p>
    <w:p w14:paraId="0F6F3BE4" w14:textId="77777777" w:rsidR="00D26196" w:rsidRPr="00D26196" w:rsidRDefault="00D26196">
      <w:pPr>
        <w:pStyle w:val="HTMLPreformatted"/>
        <w:divId w:val="2032412305"/>
        <w:rPr>
          <w:ins w:id="24746" w:author="shorny" w:date="2014-06-09T18:54:00Z"/>
          <w:rStyle w:val="comment1"/>
          <w:sz w:val="18"/>
          <w:rPrChange w:id="24747" w:author="shorny" w:date="2014-06-09T18:55:00Z">
            <w:rPr>
              <w:ins w:id="24748" w:author="shorny" w:date="2014-06-09T18:54:00Z"/>
              <w:rStyle w:val="comment1"/>
            </w:rPr>
          </w:rPrChange>
        </w:rPr>
      </w:pPr>
      <w:ins w:id="24749" w:author="shorny" w:date="2014-06-09T18:54:00Z">
        <w:r w:rsidRPr="00D26196">
          <w:rPr>
            <w:sz w:val="18"/>
            <w:rPrChange w:id="24750" w:author="shorny" w:date="2014-06-09T18:55:00Z">
              <w:rPr>
                <w:color w:val="B22222"/>
              </w:rPr>
            </w:rPrChange>
          </w:rPr>
          <w:t xml:space="preserve">  </w:t>
        </w:r>
        <w:r w:rsidRPr="00D26196">
          <w:rPr>
            <w:rStyle w:val="comment1"/>
            <w:sz w:val="18"/>
            <w:rPrChange w:id="24751" w:author="shorny" w:date="2014-06-09T18:55:00Z">
              <w:rPr>
                <w:rStyle w:val="comment1"/>
              </w:rPr>
            </w:rPrChange>
          </w:rPr>
          <w:t>-- results and actuals</w:t>
        </w:r>
      </w:ins>
    </w:p>
    <w:p w14:paraId="39594FB4" w14:textId="77777777" w:rsidR="00D26196" w:rsidRPr="00D26196" w:rsidRDefault="00D26196">
      <w:pPr>
        <w:pStyle w:val="HTMLPreformatted"/>
        <w:divId w:val="2032412305"/>
        <w:rPr>
          <w:ins w:id="24752" w:author="shorny" w:date="2014-06-09T18:54:00Z"/>
          <w:sz w:val="18"/>
          <w:rPrChange w:id="24753" w:author="shorny" w:date="2014-06-09T18:55:00Z">
            <w:rPr>
              <w:ins w:id="24754" w:author="shorny" w:date="2014-06-09T18:54:00Z"/>
            </w:rPr>
          </w:rPrChange>
        </w:rPr>
      </w:pPr>
      <w:ins w:id="24755" w:author="shorny" w:date="2014-06-09T18:54:00Z">
        <w:r w:rsidRPr="00D26196">
          <w:rPr>
            <w:sz w:val="18"/>
            <w:rPrChange w:id="24756" w:author="shorny" w:date="2014-06-09T18:55:00Z">
              <w:rPr/>
            </w:rPrChange>
          </w:rPr>
          <w:t xml:space="preserve">  </w:t>
        </w:r>
        <w:r w:rsidRPr="00D26196">
          <w:rPr>
            <w:rStyle w:val="keyword1"/>
            <w:sz w:val="18"/>
            <w:rPrChange w:id="24757" w:author="shorny" w:date="2014-06-09T18:55:00Z">
              <w:rPr>
                <w:rStyle w:val="keyword1"/>
              </w:rPr>
            </w:rPrChange>
          </w:rPr>
          <w:t>CREATE</w:t>
        </w:r>
        <w:r w:rsidRPr="00D26196">
          <w:rPr>
            <w:sz w:val="18"/>
            <w:rPrChange w:id="24758" w:author="shorny" w:date="2014-06-09T18:55:00Z">
              <w:rPr/>
            </w:rPrChange>
          </w:rPr>
          <w:t xml:space="preserve"> </w:t>
        </w:r>
        <w:r w:rsidRPr="00D26196">
          <w:rPr>
            <w:rStyle w:val="keyword1"/>
            <w:sz w:val="18"/>
            <w:rPrChange w:id="24759" w:author="shorny" w:date="2014-06-09T18:55:00Z">
              <w:rPr>
                <w:rStyle w:val="keyword1"/>
              </w:rPr>
            </w:rPrChange>
          </w:rPr>
          <w:t>TEMPORARY</w:t>
        </w:r>
        <w:r w:rsidRPr="00D26196">
          <w:rPr>
            <w:sz w:val="18"/>
            <w:rPrChange w:id="24760" w:author="shorny" w:date="2014-06-09T18:55:00Z">
              <w:rPr/>
            </w:rPrChange>
          </w:rPr>
          <w:t xml:space="preserve"> </w:t>
        </w:r>
        <w:r w:rsidRPr="00D26196">
          <w:rPr>
            <w:rStyle w:val="keyword1"/>
            <w:sz w:val="18"/>
            <w:rPrChange w:id="24761" w:author="shorny" w:date="2014-06-09T18:55:00Z">
              <w:rPr>
                <w:rStyle w:val="keyword1"/>
              </w:rPr>
            </w:rPrChange>
          </w:rPr>
          <w:t>TABLE</w:t>
        </w:r>
        <w:r w:rsidRPr="00D26196">
          <w:rPr>
            <w:sz w:val="18"/>
            <w:rPrChange w:id="24762" w:author="shorny" w:date="2014-06-09T18:55:00Z">
              <w:rPr/>
            </w:rPrChange>
          </w:rPr>
          <w:t xml:space="preserve"> </w:t>
        </w:r>
        <w:r w:rsidRPr="00D26196">
          <w:rPr>
            <w:rStyle w:val="function-name1"/>
            <w:sz w:val="18"/>
            <w:rPrChange w:id="24763" w:author="shorny" w:date="2014-06-09T18:55:00Z">
              <w:rPr>
                <w:rStyle w:val="function-name1"/>
              </w:rPr>
            </w:rPrChange>
          </w:rPr>
          <w:t>utrans_p3_problems</w:t>
        </w:r>
      </w:ins>
    </w:p>
    <w:p w14:paraId="325376DF" w14:textId="77777777" w:rsidR="00D26196" w:rsidRPr="00D26196" w:rsidRDefault="00D26196">
      <w:pPr>
        <w:pStyle w:val="HTMLPreformatted"/>
        <w:divId w:val="2032412305"/>
        <w:rPr>
          <w:ins w:id="24764" w:author="shorny" w:date="2014-06-09T18:54:00Z"/>
          <w:sz w:val="18"/>
          <w:rPrChange w:id="24765" w:author="shorny" w:date="2014-06-09T18:55:00Z">
            <w:rPr>
              <w:ins w:id="24766" w:author="shorny" w:date="2014-06-09T18:54:00Z"/>
            </w:rPr>
          </w:rPrChange>
        </w:rPr>
      </w:pPr>
      <w:ins w:id="24767" w:author="shorny" w:date="2014-06-09T18:54:00Z">
        <w:r w:rsidRPr="00D26196">
          <w:rPr>
            <w:sz w:val="18"/>
            <w:rPrChange w:id="24768" w:author="shorny" w:date="2014-06-09T18:55:00Z">
              <w:rPr/>
            </w:rPrChange>
          </w:rPr>
          <w:t xml:space="preserve">  </w:t>
        </w:r>
        <w:r w:rsidRPr="00D26196">
          <w:rPr>
            <w:rStyle w:val="keyword1"/>
            <w:sz w:val="18"/>
            <w:rPrChange w:id="24769" w:author="shorny" w:date="2014-06-09T18:55:00Z">
              <w:rPr>
                <w:rStyle w:val="keyword1"/>
              </w:rPr>
            </w:rPrChange>
          </w:rPr>
          <w:t>SELECT</w:t>
        </w:r>
        <w:r w:rsidRPr="00D26196">
          <w:rPr>
            <w:sz w:val="18"/>
            <w:rPrChange w:id="24770" w:author="shorny" w:date="2014-06-09T18:55:00Z">
              <w:rPr/>
            </w:rPrChange>
          </w:rPr>
          <w:t xml:space="preserve"> problems.*</w:t>
        </w:r>
      </w:ins>
    </w:p>
    <w:p w14:paraId="4704119E" w14:textId="77777777" w:rsidR="00D26196" w:rsidRPr="00D26196" w:rsidRDefault="00D26196">
      <w:pPr>
        <w:pStyle w:val="HTMLPreformatted"/>
        <w:divId w:val="2032412305"/>
        <w:rPr>
          <w:ins w:id="24771" w:author="shorny" w:date="2014-06-09T18:54:00Z"/>
          <w:sz w:val="18"/>
          <w:rPrChange w:id="24772" w:author="shorny" w:date="2014-06-09T18:55:00Z">
            <w:rPr>
              <w:ins w:id="24773" w:author="shorny" w:date="2014-06-09T18:54:00Z"/>
            </w:rPr>
          </w:rPrChange>
        </w:rPr>
      </w:pPr>
      <w:ins w:id="24774" w:author="shorny" w:date="2014-06-09T18:54:00Z">
        <w:r w:rsidRPr="00D26196">
          <w:rPr>
            <w:sz w:val="18"/>
            <w:rPrChange w:id="24775" w:author="shorny" w:date="2014-06-09T18:55:00Z">
              <w:rPr/>
            </w:rPrChange>
          </w:rPr>
          <w:t xml:space="preserve">  </w:t>
        </w:r>
        <w:r w:rsidRPr="00D26196">
          <w:rPr>
            <w:rStyle w:val="keyword1"/>
            <w:sz w:val="18"/>
            <w:rPrChange w:id="24776" w:author="shorny" w:date="2014-06-09T18:55:00Z">
              <w:rPr>
                <w:rStyle w:val="keyword1"/>
              </w:rPr>
            </w:rPrChange>
          </w:rPr>
          <w:t>FROM</w:t>
        </w:r>
      </w:ins>
    </w:p>
    <w:p w14:paraId="0224B49E" w14:textId="77777777" w:rsidR="00D26196" w:rsidRPr="00D26196" w:rsidRDefault="00D26196">
      <w:pPr>
        <w:pStyle w:val="HTMLPreformatted"/>
        <w:divId w:val="2032412305"/>
        <w:rPr>
          <w:ins w:id="24777" w:author="shorny" w:date="2014-06-09T18:54:00Z"/>
          <w:sz w:val="18"/>
          <w:rPrChange w:id="24778" w:author="shorny" w:date="2014-06-09T18:55:00Z">
            <w:rPr>
              <w:ins w:id="24779" w:author="shorny" w:date="2014-06-09T18:54:00Z"/>
            </w:rPr>
          </w:rPrChange>
        </w:rPr>
      </w:pPr>
      <w:ins w:id="24780" w:author="shorny" w:date="2014-06-09T18:54:00Z">
        <w:r w:rsidRPr="00D26196">
          <w:rPr>
            <w:sz w:val="18"/>
            <w:rPrChange w:id="24781" w:author="shorny" w:date="2014-06-09T18:55:00Z">
              <w:rPr/>
            </w:rPrChange>
          </w:rPr>
          <w:t xml:space="preserve">  (</w:t>
        </w:r>
      </w:ins>
    </w:p>
    <w:p w14:paraId="5531B92F" w14:textId="77777777" w:rsidR="00D26196" w:rsidRPr="00D26196" w:rsidRDefault="00D26196">
      <w:pPr>
        <w:pStyle w:val="HTMLPreformatted"/>
        <w:divId w:val="2032412305"/>
        <w:rPr>
          <w:ins w:id="24782" w:author="shorny" w:date="2014-06-09T18:54:00Z"/>
          <w:sz w:val="18"/>
          <w:rPrChange w:id="24783" w:author="shorny" w:date="2014-06-09T18:55:00Z">
            <w:rPr>
              <w:ins w:id="24784" w:author="shorny" w:date="2014-06-09T18:54:00Z"/>
            </w:rPr>
          </w:rPrChange>
        </w:rPr>
      </w:pPr>
      <w:ins w:id="24785" w:author="shorny" w:date="2014-06-09T18:54:00Z">
        <w:r w:rsidRPr="00D26196">
          <w:rPr>
            <w:sz w:val="18"/>
            <w:rPrChange w:id="24786" w:author="shorny" w:date="2014-06-09T18:55:00Z">
              <w:rPr/>
            </w:rPrChange>
          </w:rPr>
          <w:t xml:space="preserve">      </w:t>
        </w:r>
        <w:r w:rsidRPr="00D26196">
          <w:rPr>
            <w:rStyle w:val="keyword1"/>
            <w:sz w:val="18"/>
            <w:rPrChange w:id="24787" w:author="shorny" w:date="2014-06-09T18:55:00Z">
              <w:rPr>
                <w:rStyle w:val="keyword1"/>
              </w:rPr>
            </w:rPrChange>
          </w:rPr>
          <w:t>SELECT</w:t>
        </w:r>
        <w:r w:rsidRPr="00D26196">
          <w:rPr>
            <w:sz w:val="18"/>
            <w:rPrChange w:id="24788" w:author="shorny" w:date="2014-06-09T18:55:00Z">
              <w:rPr/>
            </w:rPrChange>
          </w:rPr>
          <w:t xml:space="preserve"> actuals.*</w:t>
        </w:r>
      </w:ins>
    </w:p>
    <w:p w14:paraId="6F9A2B39" w14:textId="77777777" w:rsidR="00D26196" w:rsidRPr="00D26196" w:rsidRDefault="00D26196">
      <w:pPr>
        <w:pStyle w:val="HTMLPreformatted"/>
        <w:divId w:val="2032412305"/>
        <w:rPr>
          <w:ins w:id="24789" w:author="shorny" w:date="2014-06-09T18:54:00Z"/>
          <w:sz w:val="18"/>
          <w:rPrChange w:id="24790" w:author="shorny" w:date="2014-06-09T18:55:00Z">
            <w:rPr>
              <w:ins w:id="24791" w:author="shorny" w:date="2014-06-09T18:54:00Z"/>
            </w:rPr>
          </w:rPrChange>
        </w:rPr>
      </w:pPr>
      <w:ins w:id="24792" w:author="shorny" w:date="2014-06-09T18:54:00Z">
        <w:r w:rsidRPr="00D26196">
          <w:rPr>
            <w:sz w:val="18"/>
            <w:rPrChange w:id="24793" w:author="shorny" w:date="2014-06-09T18:55:00Z">
              <w:rPr/>
            </w:rPrChange>
          </w:rPr>
          <w:t xml:space="preserve">      </w:t>
        </w:r>
        <w:r w:rsidRPr="00D26196">
          <w:rPr>
            <w:rStyle w:val="keyword1"/>
            <w:sz w:val="18"/>
            <w:rPrChange w:id="24794" w:author="shorny" w:date="2014-06-09T18:55:00Z">
              <w:rPr>
                <w:rStyle w:val="keyword1"/>
              </w:rPr>
            </w:rPrChange>
          </w:rPr>
          <w:t>FROM</w:t>
        </w:r>
        <w:r w:rsidRPr="00D26196">
          <w:rPr>
            <w:sz w:val="18"/>
            <w:rPrChange w:id="24795" w:author="shorny" w:date="2014-06-09T18:55:00Z">
              <w:rPr/>
            </w:rPrChange>
          </w:rPr>
          <w:t xml:space="preserve"> utrans_p3_actuals actuals</w:t>
        </w:r>
      </w:ins>
    </w:p>
    <w:p w14:paraId="087910D0" w14:textId="77777777" w:rsidR="00D26196" w:rsidRPr="00D26196" w:rsidRDefault="00D26196">
      <w:pPr>
        <w:pStyle w:val="HTMLPreformatted"/>
        <w:divId w:val="2032412305"/>
        <w:rPr>
          <w:ins w:id="24796" w:author="shorny" w:date="2014-06-09T18:54:00Z"/>
          <w:sz w:val="18"/>
          <w:rPrChange w:id="24797" w:author="shorny" w:date="2014-06-09T18:55:00Z">
            <w:rPr>
              <w:ins w:id="24798" w:author="shorny" w:date="2014-06-09T18:54:00Z"/>
            </w:rPr>
          </w:rPrChange>
        </w:rPr>
      </w:pPr>
      <w:ins w:id="24799" w:author="shorny" w:date="2014-06-09T18:54:00Z">
        <w:r w:rsidRPr="00D26196">
          <w:rPr>
            <w:sz w:val="18"/>
            <w:rPrChange w:id="24800" w:author="shorny" w:date="2014-06-09T18:55:00Z">
              <w:rPr/>
            </w:rPrChange>
          </w:rPr>
          <w:t xml:space="preserve">      </w:t>
        </w:r>
        <w:r w:rsidRPr="00D26196">
          <w:rPr>
            <w:rStyle w:val="keyword1"/>
            <w:sz w:val="18"/>
            <w:rPrChange w:id="24801" w:author="shorny" w:date="2014-06-09T18:55:00Z">
              <w:rPr>
                <w:rStyle w:val="keyword1"/>
              </w:rPr>
            </w:rPrChange>
          </w:rPr>
          <w:t>UNION</w:t>
        </w:r>
        <w:r w:rsidRPr="00D26196">
          <w:rPr>
            <w:sz w:val="18"/>
            <w:rPrChange w:id="24802" w:author="shorny" w:date="2014-06-09T18:55:00Z">
              <w:rPr/>
            </w:rPrChange>
          </w:rPr>
          <w:t xml:space="preserve"> </w:t>
        </w:r>
        <w:r w:rsidRPr="00D26196">
          <w:rPr>
            <w:rStyle w:val="keyword1"/>
            <w:sz w:val="18"/>
            <w:rPrChange w:id="24803" w:author="shorny" w:date="2014-06-09T18:55:00Z">
              <w:rPr>
                <w:rStyle w:val="keyword1"/>
              </w:rPr>
            </w:rPrChange>
          </w:rPr>
          <w:t>ALL</w:t>
        </w:r>
      </w:ins>
    </w:p>
    <w:p w14:paraId="2786ACA4" w14:textId="77777777" w:rsidR="00D26196" w:rsidRPr="00D26196" w:rsidRDefault="00D26196">
      <w:pPr>
        <w:pStyle w:val="HTMLPreformatted"/>
        <w:divId w:val="2032412305"/>
        <w:rPr>
          <w:ins w:id="24804" w:author="shorny" w:date="2014-06-09T18:54:00Z"/>
          <w:sz w:val="18"/>
          <w:rPrChange w:id="24805" w:author="shorny" w:date="2014-06-09T18:55:00Z">
            <w:rPr>
              <w:ins w:id="24806" w:author="shorny" w:date="2014-06-09T18:54:00Z"/>
            </w:rPr>
          </w:rPrChange>
        </w:rPr>
      </w:pPr>
      <w:ins w:id="24807" w:author="shorny" w:date="2014-06-09T18:54:00Z">
        <w:r w:rsidRPr="00D26196">
          <w:rPr>
            <w:sz w:val="18"/>
            <w:rPrChange w:id="24808" w:author="shorny" w:date="2014-06-09T18:55:00Z">
              <w:rPr/>
            </w:rPrChange>
          </w:rPr>
          <w:t xml:space="preserve">      </w:t>
        </w:r>
        <w:r w:rsidRPr="00D26196">
          <w:rPr>
            <w:rStyle w:val="keyword1"/>
            <w:sz w:val="18"/>
            <w:rPrChange w:id="24809" w:author="shorny" w:date="2014-06-09T18:55:00Z">
              <w:rPr>
                <w:rStyle w:val="keyword1"/>
              </w:rPr>
            </w:rPrChange>
          </w:rPr>
          <w:t>SELECT</w:t>
        </w:r>
        <w:r w:rsidRPr="00D26196">
          <w:rPr>
            <w:sz w:val="18"/>
            <w:rPrChange w:id="24810" w:author="shorny" w:date="2014-06-09T18:55:00Z">
              <w:rPr/>
            </w:rPrChange>
          </w:rPr>
          <w:t xml:space="preserve"> expecteds.*</w:t>
        </w:r>
      </w:ins>
    </w:p>
    <w:p w14:paraId="7499E871" w14:textId="77777777" w:rsidR="00D26196" w:rsidRPr="00D26196" w:rsidRDefault="00D26196">
      <w:pPr>
        <w:pStyle w:val="HTMLPreformatted"/>
        <w:divId w:val="2032412305"/>
        <w:rPr>
          <w:ins w:id="24811" w:author="shorny" w:date="2014-06-09T18:54:00Z"/>
          <w:sz w:val="18"/>
          <w:rPrChange w:id="24812" w:author="shorny" w:date="2014-06-09T18:55:00Z">
            <w:rPr>
              <w:ins w:id="24813" w:author="shorny" w:date="2014-06-09T18:54:00Z"/>
            </w:rPr>
          </w:rPrChange>
        </w:rPr>
      </w:pPr>
      <w:ins w:id="24814" w:author="shorny" w:date="2014-06-09T18:54:00Z">
        <w:r w:rsidRPr="00D26196">
          <w:rPr>
            <w:sz w:val="18"/>
            <w:rPrChange w:id="24815" w:author="shorny" w:date="2014-06-09T18:55:00Z">
              <w:rPr/>
            </w:rPrChange>
          </w:rPr>
          <w:t xml:space="preserve">      </w:t>
        </w:r>
        <w:r w:rsidRPr="00D26196">
          <w:rPr>
            <w:rStyle w:val="keyword1"/>
            <w:sz w:val="18"/>
            <w:rPrChange w:id="24816" w:author="shorny" w:date="2014-06-09T18:55:00Z">
              <w:rPr>
                <w:rStyle w:val="keyword1"/>
              </w:rPr>
            </w:rPrChange>
          </w:rPr>
          <w:t>FROM</w:t>
        </w:r>
        <w:r w:rsidRPr="00D26196">
          <w:rPr>
            <w:sz w:val="18"/>
            <w:rPrChange w:id="24817" w:author="shorny" w:date="2014-06-09T18:55:00Z">
              <w:rPr/>
            </w:rPrChange>
          </w:rPr>
          <w:t xml:space="preserve"> utrans_p3_expecteds expecteds</w:t>
        </w:r>
      </w:ins>
    </w:p>
    <w:p w14:paraId="4F772139" w14:textId="77777777" w:rsidR="00D26196" w:rsidRPr="00D26196" w:rsidRDefault="00D26196">
      <w:pPr>
        <w:pStyle w:val="HTMLPreformatted"/>
        <w:divId w:val="2032412305"/>
        <w:rPr>
          <w:ins w:id="24818" w:author="shorny" w:date="2014-06-09T18:54:00Z"/>
          <w:sz w:val="18"/>
          <w:rPrChange w:id="24819" w:author="shorny" w:date="2014-06-09T18:55:00Z">
            <w:rPr>
              <w:ins w:id="24820" w:author="shorny" w:date="2014-06-09T18:54:00Z"/>
            </w:rPr>
          </w:rPrChange>
        </w:rPr>
      </w:pPr>
      <w:ins w:id="24821" w:author="shorny" w:date="2014-06-09T18:54:00Z">
        <w:r w:rsidRPr="00D26196">
          <w:rPr>
            <w:sz w:val="18"/>
            <w:rPrChange w:id="24822" w:author="shorny" w:date="2014-06-09T18:55:00Z">
              <w:rPr/>
            </w:rPrChange>
          </w:rPr>
          <w:t xml:space="preserve">  )  problems</w:t>
        </w:r>
      </w:ins>
    </w:p>
    <w:p w14:paraId="28427062" w14:textId="77777777" w:rsidR="00D26196" w:rsidRPr="00D26196" w:rsidRDefault="00D26196">
      <w:pPr>
        <w:pStyle w:val="HTMLPreformatted"/>
        <w:divId w:val="2032412305"/>
        <w:rPr>
          <w:ins w:id="24823" w:author="shorny" w:date="2014-06-09T18:54:00Z"/>
          <w:sz w:val="18"/>
          <w:rPrChange w:id="24824" w:author="shorny" w:date="2014-06-09T18:55:00Z">
            <w:rPr>
              <w:ins w:id="24825" w:author="shorny" w:date="2014-06-09T18:54:00Z"/>
            </w:rPr>
          </w:rPrChange>
        </w:rPr>
      </w:pPr>
      <w:ins w:id="24826" w:author="shorny" w:date="2014-06-09T18:54:00Z">
        <w:r w:rsidRPr="00D26196">
          <w:rPr>
            <w:sz w:val="18"/>
            <w:rPrChange w:id="24827" w:author="shorny" w:date="2014-06-09T18:55:00Z">
              <w:rPr/>
            </w:rPrChange>
          </w:rPr>
          <w:t xml:space="preserve">  </w:t>
        </w:r>
        <w:r w:rsidRPr="00D26196">
          <w:rPr>
            <w:rStyle w:val="keyword1"/>
            <w:sz w:val="18"/>
            <w:rPrChange w:id="24828" w:author="shorny" w:date="2014-06-09T18:55:00Z">
              <w:rPr>
                <w:rStyle w:val="keyword1"/>
              </w:rPr>
            </w:rPrChange>
          </w:rPr>
          <w:t>GROUP</w:t>
        </w:r>
        <w:r w:rsidRPr="00D26196">
          <w:rPr>
            <w:sz w:val="18"/>
            <w:rPrChange w:id="24829" w:author="shorny" w:date="2014-06-09T18:55:00Z">
              <w:rPr/>
            </w:rPrChange>
          </w:rPr>
          <w:t xml:space="preserve"> </w:t>
        </w:r>
        <w:r w:rsidRPr="00D26196">
          <w:rPr>
            <w:rStyle w:val="keyword1"/>
            <w:sz w:val="18"/>
            <w:rPrChange w:id="24830" w:author="shorny" w:date="2014-06-09T18:55:00Z">
              <w:rPr>
                <w:rStyle w:val="keyword1"/>
              </w:rPr>
            </w:rPrChange>
          </w:rPr>
          <w:t>BY</w:t>
        </w:r>
        <w:r w:rsidRPr="00D26196">
          <w:rPr>
            <w:sz w:val="18"/>
            <w:rPrChange w:id="24831" w:author="shorny" w:date="2014-06-09T18:55:00Z">
              <w:rPr/>
            </w:rPrChange>
          </w:rPr>
          <w:t xml:space="preserve"> problems.FORCode</w:t>
        </w:r>
      </w:ins>
    </w:p>
    <w:p w14:paraId="17DE2FED" w14:textId="77777777" w:rsidR="00D26196" w:rsidRPr="00D26196" w:rsidRDefault="00D26196">
      <w:pPr>
        <w:pStyle w:val="HTMLPreformatted"/>
        <w:divId w:val="2032412305"/>
        <w:rPr>
          <w:ins w:id="24832" w:author="shorny" w:date="2014-06-09T18:54:00Z"/>
          <w:sz w:val="18"/>
          <w:rPrChange w:id="24833" w:author="shorny" w:date="2014-06-09T18:55:00Z">
            <w:rPr>
              <w:ins w:id="24834" w:author="shorny" w:date="2014-06-09T18:54:00Z"/>
            </w:rPr>
          </w:rPrChange>
        </w:rPr>
      </w:pPr>
      <w:ins w:id="24835" w:author="shorny" w:date="2014-06-09T18:54:00Z">
        <w:r w:rsidRPr="00D26196">
          <w:rPr>
            <w:sz w:val="18"/>
            <w:rPrChange w:id="24836" w:author="shorny" w:date="2014-06-09T18:55:00Z">
              <w:rPr/>
            </w:rPrChange>
          </w:rPr>
          <w:t xml:space="preserve">  </w:t>
        </w:r>
        <w:r w:rsidRPr="00D26196">
          <w:rPr>
            <w:rStyle w:val="keyword1"/>
            <w:sz w:val="18"/>
            <w:rPrChange w:id="24837" w:author="shorny" w:date="2014-06-09T18:55:00Z">
              <w:rPr>
                <w:rStyle w:val="keyword1"/>
              </w:rPr>
            </w:rPrChange>
          </w:rPr>
          <w:t>HAVING</w:t>
        </w:r>
        <w:r w:rsidRPr="00D26196">
          <w:rPr>
            <w:sz w:val="18"/>
            <w:rPrChange w:id="24838" w:author="shorny" w:date="2014-06-09T18:55:00Z">
              <w:rPr/>
            </w:rPrChange>
          </w:rPr>
          <w:t xml:space="preserve"> </w:t>
        </w:r>
        <w:r w:rsidRPr="00D26196">
          <w:rPr>
            <w:rStyle w:val="builtin1"/>
            <w:sz w:val="18"/>
            <w:rPrChange w:id="24839" w:author="shorny" w:date="2014-06-09T18:55:00Z">
              <w:rPr>
                <w:rStyle w:val="builtin1"/>
              </w:rPr>
            </w:rPrChange>
          </w:rPr>
          <w:t>COUNT</w:t>
        </w:r>
        <w:r w:rsidRPr="00D26196">
          <w:rPr>
            <w:sz w:val="18"/>
            <w:rPrChange w:id="24840" w:author="shorny" w:date="2014-06-09T18:55:00Z">
              <w:rPr/>
            </w:rPrChange>
          </w:rPr>
          <w:t>(*) = 1</w:t>
        </w:r>
      </w:ins>
    </w:p>
    <w:p w14:paraId="41E16626" w14:textId="77777777" w:rsidR="00D26196" w:rsidRPr="00D26196" w:rsidRDefault="00D26196">
      <w:pPr>
        <w:pStyle w:val="HTMLPreformatted"/>
        <w:divId w:val="2032412305"/>
        <w:rPr>
          <w:ins w:id="24841" w:author="shorny" w:date="2014-06-09T18:54:00Z"/>
          <w:sz w:val="18"/>
          <w:rPrChange w:id="24842" w:author="shorny" w:date="2014-06-09T18:55:00Z">
            <w:rPr>
              <w:ins w:id="24843" w:author="shorny" w:date="2014-06-09T18:54:00Z"/>
            </w:rPr>
          </w:rPrChange>
        </w:rPr>
      </w:pPr>
      <w:ins w:id="24844" w:author="shorny" w:date="2014-06-09T18:54:00Z">
        <w:r w:rsidRPr="00D26196">
          <w:rPr>
            <w:sz w:val="18"/>
            <w:rPrChange w:id="24845" w:author="shorny" w:date="2014-06-09T18:55:00Z">
              <w:rPr/>
            </w:rPrChange>
          </w:rPr>
          <w:t xml:space="preserve">  </w:t>
        </w:r>
        <w:r w:rsidRPr="00D26196">
          <w:rPr>
            <w:rStyle w:val="keyword1"/>
            <w:sz w:val="18"/>
            <w:rPrChange w:id="24846" w:author="shorny" w:date="2014-06-09T18:55:00Z">
              <w:rPr>
                <w:rStyle w:val="keyword1"/>
              </w:rPr>
            </w:rPrChange>
          </w:rPr>
          <w:t>ORDER</w:t>
        </w:r>
        <w:r w:rsidRPr="00D26196">
          <w:rPr>
            <w:sz w:val="18"/>
            <w:rPrChange w:id="24847" w:author="shorny" w:date="2014-06-09T18:55:00Z">
              <w:rPr/>
            </w:rPrChange>
          </w:rPr>
          <w:t xml:space="preserve"> </w:t>
        </w:r>
        <w:r w:rsidRPr="00D26196">
          <w:rPr>
            <w:rStyle w:val="keyword1"/>
            <w:sz w:val="18"/>
            <w:rPrChange w:id="24848" w:author="shorny" w:date="2014-06-09T18:55:00Z">
              <w:rPr>
                <w:rStyle w:val="keyword1"/>
              </w:rPr>
            </w:rPrChange>
          </w:rPr>
          <w:t>BY</w:t>
        </w:r>
        <w:r w:rsidRPr="00D26196">
          <w:rPr>
            <w:sz w:val="18"/>
            <w:rPrChange w:id="24849" w:author="shorny" w:date="2014-06-09T18:55:00Z">
              <w:rPr/>
            </w:rPrChange>
          </w:rPr>
          <w:t xml:space="preserve"> problems.FORCode ;</w:t>
        </w:r>
      </w:ins>
    </w:p>
    <w:p w14:paraId="7F188B7B" w14:textId="77777777" w:rsidR="00D26196" w:rsidRPr="00D26196" w:rsidRDefault="00D26196">
      <w:pPr>
        <w:pStyle w:val="HTMLPreformatted"/>
        <w:divId w:val="2032412305"/>
        <w:rPr>
          <w:ins w:id="24850" w:author="shorny" w:date="2014-06-09T18:54:00Z"/>
          <w:sz w:val="18"/>
          <w:rPrChange w:id="24851" w:author="shorny" w:date="2014-06-09T18:55:00Z">
            <w:rPr>
              <w:ins w:id="24852" w:author="shorny" w:date="2014-06-09T18:54:00Z"/>
            </w:rPr>
          </w:rPrChange>
        </w:rPr>
      </w:pPr>
    </w:p>
    <w:p w14:paraId="6BABD90E" w14:textId="77777777" w:rsidR="00D26196" w:rsidRPr="00D26196" w:rsidRDefault="00D26196">
      <w:pPr>
        <w:pStyle w:val="HTMLPreformatted"/>
        <w:divId w:val="2032412305"/>
        <w:rPr>
          <w:ins w:id="24853" w:author="shorny" w:date="2014-06-09T18:54:00Z"/>
          <w:rStyle w:val="comment1"/>
          <w:sz w:val="18"/>
          <w:rPrChange w:id="24854" w:author="shorny" w:date="2014-06-09T18:55:00Z">
            <w:rPr>
              <w:ins w:id="24855" w:author="shorny" w:date="2014-06-09T18:54:00Z"/>
              <w:rStyle w:val="comment1"/>
            </w:rPr>
          </w:rPrChange>
        </w:rPr>
      </w:pPr>
      <w:ins w:id="24856" w:author="shorny" w:date="2014-06-09T18:54:00Z">
        <w:r w:rsidRPr="00D26196">
          <w:rPr>
            <w:sz w:val="18"/>
            <w:rPrChange w:id="24857" w:author="shorny" w:date="2014-06-09T18:55:00Z">
              <w:rPr>
                <w:color w:val="B22222"/>
              </w:rPr>
            </w:rPrChange>
          </w:rPr>
          <w:t xml:space="preserve">  </w:t>
        </w:r>
        <w:r w:rsidRPr="00D26196">
          <w:rPr>
            <w:rStyle w:val="comment1"/>
            <w:sz w:val="18"/>
            <w:rPrChange w:id="24858" w:author="shorny" w:date="2014-06-09T18:55:00Z">
              <w:rPr>
                <w:rStyle w:val="comment1"/>
              </w:rPr>
            </w:rPrChange>
          </w:rPr>
          <w:t>-- report an error if the 'problems' table isn't empty</w:t>
        </w:r>
      </w:ins>
    </w:p>
    <w:p w14:paraId="3AB2D32A" w14:textId="77777777" w:rsidR="00D26196" w:rsidRPr="00D26196" w:rsidRDefault="00D26196">
      <w:pPr>
        <w:pStyle w:val="HTMLPreformatted"/>
        <w:divId w:val="2032412305"/>
        <w:rPr>
          <w:ins w:id="24859" w:author="shorny" w:date="2014-06-09T18:54:00Z"/>
          <w:sz w:val="18"/>
          <w:rPrChange w:id="24860" w:author="shorny" w:date="2014-06-09T18:55:00Z">
            <w:rPr>
              <w:ins w:id="24861" w:author="shorny" w:date="2014-06-09T18:54:00Z"/>
            </w:rPr>
          </w:rPrChange>
        </w:rPr>
      </w:pPr>
      <w:ins w:id="24862" w:author="shorny" w:date="2014-06-09T18:54:00Z">
        <w:r w:rsidRPr="00D26196">
          <w:rPr>
            <w:sz w:val="18"/>
            <w:rPrChange w:id="24863" w:author="shorny" w:date="2014-06-09T18:55:00Z">
              <w:rPr/>
            </w:rPrChange>
          </w:rPr>
          <w:t xml:space="preserve">  </w:t>
        </w:r>
        <w:r w:rsidRPr="00D26196">
          <w:rPr>
            <w:rStyle w:val="keyword1"/>
            <w:sz w:val="18"/>
            <w:rPrChange w:id="24864" w:author="shorny" w:date="2014-06-09T18:55:00Z">
              <w:rPr>
                <w:rStyle w:val="keyword1"/>
              </w:rPr>
            </w:rPrChange>
          </w:rPr>
          <w:t>CALL</w:t>
        </w:r>
        <w:r w:rsidRPr="00D26196">
          <w:rPr>
            <w:sz w:val="18"/>
            <w:rPrChange w:id="24865" w:author="shorny" w:date="2014-06-09T18:55:00Z">
              <w:rPr/>
            </w:rPrChange>
          </w:rPr>
          <w:t xml:space="preserve"> stk_unit.assert_table_empty( </w:t>
        </w:r>
      </w:ins>
    </w:p>
    <w:p w14:paraId="795BCD71" w14:textId="77777777" w:rsidR="00D26196" w:rsidRPr="00D26196" w:rsidRDefault="00D26196">
      <w:pPr>
        <w:pStyle w:val="HTMLPreformatted"/>
        <w:divId w:val="2032412305"/>
        <w:rPr>
          <w:ins w:id="24866" w:author="shorny" w:date="2014-06-09T18:54:00Z"/>
          <w:sz w:val="18"/>
          <w:rPrChange w:id="24867" w:author="shorny" w:date="2014-06-09T18:55:00Z">
            <w:rPr>
              <w:ins w:id="24868" w:author="shorny" w:date="2014-06-09T18:54:00Z"/>
            </w:rPr>
          </w:rPrChange>
        </w:rPr>
      </w:pPr>
      <w:ins w:id="24869" w:author="shorny" w:date="2014-06-09T18:54:00Z">
        <w:r w:rsidRPr="00D26196">
          <w:rPr>
            <w:sz w:val="18"/>
            <w:rPrChange w:id="24870" w:author="shorny" w:date="2014-06-09T18:55:00Z">
              <w:rPr/>
            </w:rPrChange>
          </w:rPr>
          <w:t xml:space="preserve">    DATABASE(),</w:t>
        </w:r>
      </w:ins>
    </w:p>
    <w:p w14:paraId="51E56A6D" w14:textId="77777777" w:rsidR="00D26196" w:rsidRPr="00D26196" w:rsidRDefault="00D26196">
      <w:pPr>
        <w:pStyle w:val="HTMLPreformatted"/>
        <w:divId w:val="2032412305"/>
        <w:rPr>
          <w:ins w:id="24871" w:author="shorny" w:date="2014-06-09T18:54:00Z"/>
          <w:sz w:val="18"/>
          <w:rPrChange w:id="24872" w:author="shorny" w:date="2014-06-09T18:55:00Z">
            <w:rPr>
              <w:ins w:id="24873" w:author="shorny" w:date="2014-06-09T18:54:00Z"/>
            </w:rPr>
          </w:rPrChange>
        </w:rPr>
      </w:pPr>
      <w:ins w:id="24874" w:author="shorny" w:date="2014-06-09T18:54:00Z">
        <w:r w:rsidRPr="00D26196">
          <w:rPr>
            <w:sz w:val="18"/>
            <w:rPrChange w:id="24875" w:author="shorny" w:date="2014-06-09T18:55:00Z">
              <w:rPr/>
            </w:rPrChange>
          </w:rPr>
          <w:t xml:space="preserve">    </w:t>
        </w:r>
        <w:r w:rsidRPr="00D26196">
          <w:rPr>
            <w:rStyle w:val="string1"/>
            <w:sz w:val="18"/>
            <w:rPrChange w:id="24876" w:author="shorny" w:date="2014-06-09T18:55:00Z">
              <w:rPr>
                <w:rStyle w:val="string1"/>
              </w:rPr>
            </w:rPrChange>
          </w:rPr>
          <w:t>'utrans_p3_problems'</w:t>
        </w:r>
        <w:r w:rsidRPr="00D26196">
          <w:rPr>
            <w:sz w:val="18"/>
            <w:rPrChange w:id="24877" w:author="shorny" w:date="2014-06-09T18:55:00Z">
              <w:rPr/>
            </w:rPrChange>
          </w:rPr>
          <w:t xml:space="preserve">, </w:t>
        </w:r>
      </w:ins>
    </w:p>
    <w:p w14:paraId="6930B388" w14:textId="77777777" w:rsidR="00D26196" w:rsidRPr="00D26196" w:rsidRDefault="00D26196">
      <w:pPr>
        <w:pStyle w:val="HTMLPreformatted"/>
        <w:divId w:val="2032412305"/>
        <w:rPr>
          <w:ins w:id="24878" w:author="shorny" w:date="2014-06-09T18:54:00Z"/>
          <w:sz w:val="18"/>
          <w:rPrChange w:id="24879" w:author="shorny" w:date="2014-06-09T18:55:00Z">
            <w:rPr>
              <w:ins w:id="24880" w:author="shorny" w:date="2014-06-09T18:54:00Z"/>
            </w:rPr>
          </w:rPrChange>
        </w:rPr>
      </w:pPr>
      <w:ins w:id="24881" w:author="shorny" w:date="2014-06-09T18:54:00Z">
        <w:r w:rsidRPr="00D26196">
          <w:rPr>
            <w:sz w:val="18"/>
            <w:rPrChange w:id="24882" w:author="shorny" w:date="2014-06-09T18:55:00Z">
              <w:rPr/>
            </w:rPrChange>
          </w:rPr>
          <w:t xml:space="preserve">    </w:t>
        </w:r>
        <w:r w:rsidRPr="00D26196">
          <w:rPr>
            <w:rStyle w:val="string1"/>
            <w:sz w:val="18"/>
            <w:rPrChange w:id="24883" w:author="shorny" w:date="2014-06-09T18:55:00Z">
              <w:rPr>
                <w:rStyle w:val="string1"/>
              </w:rPr>
            </w:rPrChange>
          </w:rPr>
          <w:t>'Incorrect results'</w:t>
        </w:r>
        <w:r w:rsidRPr="00D26196">
          <w:rPr>
            <w:sz w:val="18"/>
            <w:rPrChange w:id="24884" w:author="shorny" w:date="2014-06-09T18:55:00Z">
              <w:rPr/>
            </w:rPrChange>
          </w:rPr>
          <w:t xml:space="preserve">) ; </w:t>
        </w:r>
      </w:ins>
    </w:p>
    <w:p w14:paraId="0C6463BE" w14:textId="77777777" w:rsidR="00D26196" w:rsidRPr="00D26196" w:rsidRDefault="00D26196">
      <w:pPr>
        <w:pStyle w:val="HTMLPreformatted"/>
        <w:divId w:val="2032412305"/>
        <w:rPr>
          <w:ins w:id="24885" w:author="shorny" w:date="2014-06-09T18:54:00Z"/>
          <w:sz w:val="18"/>
          <w:rPrChange w:id="24886" w:author="shorny" w:date="2014-06-09T18:55:00Z">
            <w:rPr>
              <w:ins w:id="24887" w:author="shorny" w:date="2014-06-09T18:54:00Z"/>
            </w:rPr>
          </w:rPrChange>
        </w:rPr>
      </w:pPr>
    </w:p>
    <w:p w14:paraId="025322C1" w14:textId="77777777" w:rsidR="00D26196" w:rsidRPr="00D26196" w:rsidRDefault="00D26196">
      <w:pPr>
        <w:pStyle w:val="HTMLPreformatted"/>
        <w:divId w:val="2032412305"/>
        <w:rPr>
          <w:ins w:id="24888" w:author="shorny" w:date="2014-06-09T18:54:00Z"/>
          <w:sz w:val="18"/>
          <w:rPrChange w:id="24889" w:author="shorny" w:date="2014-06-09T18:55:00Z">
            <w:rPr>
              <w:ins w:id="24890" w:author="shorny" w:date="2014-06-09T18:54:00Z"/>
            </w:rPr>
          </w:rPrChange>
        </w:rPr>
      </w:pPr>
      <w:ins w:id="24891" w:author="shorny" w:date="2014-06-09T18:54:00Z">
        <w:r w:rsidRPr="00D26196">
          <w:rPr>
            <w:sz w:val="18"/>
            <w:rPrChange w:id="24892" w:author="shorny" w:date="2014-06-09T18:55:00Z">
              <w:rPr/>
            </w:rPrChange>
          </w:rPr>
          <w:t xml:space="preserve">  </w:t>
        </w:r>
        <w:r w:rsidRPr="00D26196">
          <w:rPr>
            <w:rStyle w:val="keyword1"/>
            <w:sz w:val="18"/>
            <w:rPrChange w:id="24893" w:author="shorny" w:date="2014-06-09T18:55:00Z">
              <w:rPr>
                <w:rStyle w:val="keyword1"/>
              </w:rPr>
            </w:rPrChange>
          </w:rPr>
          <w:t>DROP</w:t>
        </w:r>
        <w:r w:rsidRPr="00D26196">
          <w:rPr>
            <w:sz w:val="18"/>
            <w:rPrChange w:id="24894" w:author="shorny" w:date="2014-06-09T18:55:00Z">
              <w:rPr/>
            </w:rPrChange>
          </w:rPr>
          <w:t xml:space="preserve"> </w:t>
        </w:r>
        <w:r w:rsidRPr="00D26196">
          <w:rPr>
            <w:rStyle w:val="keyword1"/>
            <w:sz w:val="18"/>
            <w:rPrChange w:id="24895" w:author="shorny" w:date="2014-06-09T18:55:00Z">
              <w:rPr>
                <w:rStyle w:val="keyword1"/>
              </w:rPr>
            </w:rPrChange>
          </w:rPr>
          <w:t>TABLE</w:t>
        </w:r>
        <w:r w:rsidRPr="00D26196">
          <w:rPr>
            <w:sz w:val="18"/>
            <w:rPrChange w:id="24896" w:author="shorny" w:date="2014-06-09T18:55:00Z">
              <w:rPr/>
            </w:rPrChange>
          </w:rPr>
          <w:t xml:space="preserve"> </w:t>
        </w:r>
        <w:r w:rsidRPr="00D26196">
          <w:rPr>
            <w:rStyle w:val="function-name1"/>
            <w:sz w:val="18"/>
            <w:rPrChange w:id="24897" w:author="shorny" w:date="2014-06-09T18:55:00Z">
              <w:rPr>
                <w:rStyle w:val="function-name1"/>
              </w:rPr>
            </w:rPrChange>
          </w:rPr>
          <w:t>utrans_p3_expecteds</w:t>
        </w:r>
        <w:r w:rsidRPr="00D26196">
          <w:rPr>
            <w:sz w:val="18"/>
            <w:rPrChange w:id="24898" w:author="shorny" w:date="2014-06-09T18:55:00Z">
              <w:rPr/>
            </w:rPrChange>
          </w:rPr>
          <w:t xml:space="preserve"> ;</w:t>
        </w:r>
      </w:ins>
    </w:p>
    <w:p w14:paraId="4A68F877" w14:textId="77777777" w:rsidR="00D26196" w:rsidRPr="00D26196" w:rsidRDefault="00D26196">
      <w:pPr>
        <w:pStyle w:val="HTMLPreformatted"/>
        <w:divId w:val="2032412305"/>
        <w:rPr>
          <w:ins w:id="24899" w:author="shorny" w:date="2014-06-09T18:54:00Z"/>
          <w:sz w:val="18"/>
          <w:rPrChange w:id="24900" w:author="shorny" w:date="2014-06-09T18:55:00Z">
            <w:rPr>
              <w:ins w:id="24901" w:author="shorny" w:date="2014-06-09T18:54:00Z"/>
            </w:rPr>
          </w:rPrChange>
        </w:rPr>
      </w:pPr>
      <w:ins w:id="24902" w:author="shorny" w:date="2014-06-09T18:54:00Z">
        <w:r w:rsidRPr="00D26196">
          <w:rPr>
            <w:sz w:val="18"/>
            <w:rPrChange w:id="24903" w:author="shorny" w:date="2014-06-09T18:55:00Z">
              <w:rPr/>
            </w:rPrChange>
          </w:rPr>
          <w:t xml:space="preserve">  </w:t>
        </w:r>
        <w:r w:rsidRPr="00D26196">
          <w:rPr>
            <w:rStyle w:val="keyword1"/>
            <w:sz w:val="18"/>
            <w:rPrChange w:id="24904" w:author="shorny" w:date="2014-06-09T18:55:00Z">
              <w:rPr>
                <w:rStyle w:val="keyword1"/>
              </w:rPr>
            </w:rPrChange>
          </w:rPr>
          <w:t>DROP</w:t>
        </w:r>
        <w:r w:rsidRPr="00D26196">
          <w:rPr>
            <w:sz w:val="18"/>
            <w:rPrChange w:id="24905" w:author="shorny" w:date="2014-06-09T18:55:00Z">
              <w:rPr/>
            </w:rPrChange>
          </w:rPr>
          <w:t xml:space="preserve"> </w:t>
        </w:r>
        <w:r w:rsidRPr="00D26196">
          <w:rPr>
            <w:rStyle w:val="keyword1"/>
            <w:sz w:val="18"/>
            <w:rPrChange w:id="24906" w:author="shorny" w:date="2014-06-09T18:55:00Z">
              <w:rPr>
                <w:rStyle w:val="keyword1"/>
              </w:rPr>
            </w:rPrChange>
          </w:rPr>
          <w:t>TABLE</w:t>
        </w:r>
        <w:r w:rsidRPr="00D26196">
          <w:rPr>
            <w:sz w:val="18"/>
            <w:rPrChange w:id="24907" w:author="shorny" w:date="2014-06-09T18:55:00Z">
              <w:rPr/>
            </w:rPrChange>
          </w:rPr>
          <w:t xml:space="preserve"> </w:t>
        </w:r>
        <w:r w:rsidRPr="00D26196">
          <w:rPr>
            <w:rStyle w:val="function-name1"/>
            <w:sz w:val="18"/>
            <w:rPrChange w:id="24908" w:author="shorny" w:date="2014-06-09T18:55:00Z">
              <w:rPr>
                <w:rStyle w:val="function-name1"/>
              </w:rPr>
            </w:rPrChange>
          </w:rPr>
          <w:t>utrans_p3_actuals</w:t>
        </w:r>
        <w:r w:rsidRPr="00D26196">
          <w:rPr>
            <w:sz w:val="18"/>
            <w:rPrChange w:id="24909" w:author="shorny" w:date="2014-06-09T18:55:00Z">
              <w:rPr/>
            </w:rPrChange>
          </w:rPr>
          <w:t xml:space="preserve"> ;</w:t>
        </w:r>
      </w:ins>
    </w:p>
    <w:p w14:paraId="3810C978" w14:textId="77777777" w:rsidR="00D26196" w:rsidRPr="00D26196" w:rsidRDefault="00D26196">
      <w:pPr>
        <w:pStyle w:val="HTMLPreformatted"/>
        <w:divId w:val="2032412305"/>
        <w:rPr>
          <w:ins w:id="24910" w:author="shorny" w:date="2014-06-09T18:54:00Z"/>
          <w:sz w:val="18"/>
          <w:rPrChange w:id="24911" w:author="shorny" w:date="2014-06-09T18:55:00Z">
            <w:rPr>
              <w:ins w:id="24912" w:author="shorny" w:date="2014-06-09T18:54:00Z"/>
            </w:rPr>
          </w:rPrChange>
        </w:rPr>
      </w:pPr>
      <w:ins w:id="24913" w:author="shorny" w:date="2014-06-09T18:54:00Z">
        <w:r w:rsidRPr="00D26196">
          <w:rPr>
            <w:sz w:val="18"/>
            <w:rPrChange w:id="24914" w:author="shorny" w:date="2014-06-09T18:55:00Z">
              <w:rPr/>
            </w:rPrChange>
          </w:rPr>
          <w:t xml:space="preserve">  </w:t>
        </w:r>
        <w:r w:rsidRPr="00D26196">
          <w:rPr>
            <w:rStyle w:val="keyword1"/>
            <w:sz w:val="18"/>
            <w:rPrChange w:id="24915" w:author="shorny" w:date="2014-06-09T18:55:00Z">
              <w:rPr>
                <w:rStyle w:val="keyword1"/>
              </w:rPr>
            </w:rPrChange>
          </w:rPr>
          <w:t>DROP</w:t>
        </w:r>
        <w:r w:rsidRPr="00D26196">
          <w:rPr>
            <w:sz w:val="18"/>
            <w:rPrChange w:id="24916" w:author="shorny" w:date="2014-06-09T18:55:00Z">
              <w:rPr/>
            </w:rPrChange>
          </w:rPr>
          <w:t xml:space="preserve"> </w:t>
        </w:r>
        <w:r w:rsidRPr="00D26196">
          <w:rPr>
            <w:rStyle w:val="keyword1"/>
            <w:sz w:val="18"/>
            <w:rPrChange w:id="24917" w:author="shorny" w:date="2014-06-09T18:55:00Z">
              <w:rPr>
                <w:rStyle w:val="keyword1"/>
              </w:rPr>
            </w:rPrChange>
          </w:rPr>
          <w:t>TABLE</w:t>
        </w:r>
        <w:r w:rsidRPr="00D26196">
          <w:rPr>
            <w:sz w:val="18"/>
            <w:rPrChange w:id="24918" w:author="shorny" w:date="2014-06-09T18:55:00Z">
              <w:rPr/>
            </w:rPrChange>
          </w:rPr>
          <w:t xml:space="preserve"> </w:t>
        </w:r>
        <w:r w:rsidRPr="00D26196">
          <w:rPr>
            <w:rStyle w:val="function-name1"/>
            <w:sz w:val="18"/>
            <w:rPrChange w:id="24919" w:author="shorny" w:date="2014-06-09T18:55:00Z">
              <w:rPr>
                <w:rStyle w:val="function-name1"/>
              </w:rPr>
            </w:rPrChange>
          </w:rPr>
          <w:t>utrans_p3_problems</w:t>
        </w:r>
        <w:r w:rsidRPr="00D26196">
          <w:rPr>
            <w:sz w:val="18"/>
            <w:rPrChange w:id="24920" w:author="shorny" w:date="2014-06-09T18:55:00Z">
              <w:rPr/>
            </w:rPrChange>
          </w:rPr>
          <w:t xml:space="preserve"> ;</w:t>
        </w:r>
      </w:ins>
    </w:p>
    <w:p w14:paraId="770DE213" w14:textId="77777777" w:rsidR="00D26196" w:rsidRPr="00D26196" w:rsidRDefault="00D26196">
      <w:pPr>
        <w:pStyle w:val="HTMLPreformatted"/>
        <w:divId w:val="2032412305"/>
        <w:rPr>
          <w:ins w:id="24921" w:author="shorny" w:date="2014-06-09T18:54:00Z"/>
          <w:sz w:val="18"/>
          <w:rPrChange w:id="24922" w:author="shorny" w:date="2014-06-09T18:55:00Z">
            <w:rPr>
              <w:ins w:id="24923" w:author="shorny" w:date="2014-06-09T18:54:00Z"/>
            </w:rPr>
          </w:rPrChange>
        </w:rPr>
      </w:pPr>
    </w:p>
    <w:p w14:paraId="6AA6D8CD" w14:textId="77777777" w:rsidR="00D26196" w:rsidRPr="00D26196" w:rsidRDefault="00D26196">
      <w:pPr>
        <w:pStyle w:val="HTMLPreformatted"/>
        <w:divId w:val="2032412305"/>
        <w:rPr>
          <w:ins w:id="24924" w:author="shorny" w:date="2014-06-09T18:54:00Z"/>
          <w:rStyle w:val="comment1"/>
          <w:sz w:val="18"/>
          <w:rPrChange w:id="24925" w:author="shorny" w:date="2014-06-09T18:55:00Z">
            <w:rPr>
              <w:ins w:id="24926" w:author="shorny" w:date="2014-06-09T18:54:00Z"/>
              <w:rStyle w:val="comment1"/>
            </w:rPr>
          </w:rPrChange>
        </w:rPr>
      </w:pPr>
      <w:ins w:id="24927" w:author="shorny" w:date="2014-06-09T18:54:00Z">
        <w:r w:rsidRPr="00D26196">
          <w:rPr>
            <w:sz w:val="18"/>
            <w:rPrChange w:id="24928" w:author="shorny" w:date="2014-06-09T18:55:00Z">
              <w:rPr>
                <w:color w:val="B22222"/>
              </w:rPr>
            </w:rPrChange>
          </w:rPr>
          <w:t xml:space="preserve">  </w:t>
        </w:r>
        <w:r w:rsidRPr="00D26196">
          <w:rPr>
            <w:rStyle w:val="comment1"/>
            <w:sz w:val="18"/>
            <w:rPrChange w:id="24929" w:author="shorny" w:date="2014-06-09T18:55:00Z">
              <w:rPr>
                <w:rStyle w:val="comment1"/>
              </w:rPr>
            </w:rPrChange>
          </w:rPr>
          <w:t>-- Re-instate the temporarily removed research area</w:t>
        </w:r>
      </w:ins>
    </w:p>
    <w:p w14:paraId="1DD831E0" w14:textId="77777777" w:rsidR="00D26196" w:rsidRPr="00D26196" w:rsidRDefault="00D26196">
      <w:pPr>
        <w:pStyle w:val="HTMLPreformatted"/>
        <w:divId w:val="2032412305"/>
        <w:rPr>
          <w:ins w:id="24930" w:author="shorny" w:date="2014-06-09T18:54:00Z"/>
          <w:sz w:val="18"/>
          <w:rPrChange w:id="24931" w:author="shorny" w:date="2014-06-09T18:55:00Z">
            <w:rPr>
              <w:ins w:id="24932" w:author="shorny" w:date="2014-06-09T18:54:00Z"/>
            </w:rPr>
          </w:rPrChange>
        </w:rPr>
      </w:pPr>
      <w:ins w:id="24933" w:author="shorny" w:date="2014-06-09T18:54:00Z">
        <w:r w:rsidRPr="00D26196">
          <w:rPr>
            <w:sz w:val="18"/>
            <w:rPrChange w:id="24934" w:author="shorny" w:date="2014-06-09T18:55:00Z">
              <w:rPr/>
            </w:rPrChange>
          </w:rPr>
          <w:t xml:space="preserve">  </w:t>
        </w:r>
        <w:r w:rsidRPr="00D26196">
          <w:rPr>
            <w:rStyle w:val="keyword1"/>
            <w:sz w:val="18"/>
            <w:rPrChange w:id="24935" w:author="shorny" w:date="2014-06-09T18:55:00Z">
              <w:rPr>
                <w:rStyle w:val="keyword1"/>
              </w:rPr>
            </w:rPrChange>
          </w:rPr>
          <w:t>INSERT</w:t>
        </w:r>
        <w:r w:rsidRPr="00D26196">
          <w:rPr>
            <w:sz w:val="18"/>
            <w:rPrChange w:id="24936" w:author="shorny" w:date="2014-06-09T18:55:00Z">
              <w:rPr/>
            </w:rPrChange>
          </w:rPr>
          <w:t xml:space="preserve"> </w:t>
        </w:r>
        <w:r w:rsidRPr="00D26196">
          <w:rPr>
            <w:rStyle w:val="keyword1"/>
            <w:sz w:val="18"/>
            <w:rPrChange w:id="24937" w:author="shorny" w:date="2014-06-09T18:55:00Z">
              <w:rPr>
                <w:rStyle w:val="keyword1"/>
              </w:rPr>
            </w:rPrChange>
          </w:rPr>
          <w:t>INTO</w:t>
        </w:r>
        <w:r w:rsidRPr="00D26196">
          <w:rPr>
            <w:sz w:val="18"/>
            <w:rPrChange w:id="24938" w:author="shorny" w:date="2014-06-09T18:55:00Z">
              <w:rPr/>
            </w:rPrChange>
          </w:rPr>
          <w:t xml:space="preserve"> rhd.`University Staff Member_Research Area` </w:t>
        </w:r>
      </w:ins>
    </w:p>
    <w:p w14:paraId="09FE2C74" w14:textId="77777777" w:rsidR="00D26196" w:rsidRPr="00D26196" w:rsidRDefault="00D26196">
      <w:pPr>
        <w:pStyle w:val="HTMLPreformatted"/>
        <w:divId w:val="2032412305"/>
        <w:rPr>
          <w:ins w:id="24939" w:author="shorny" w:date="2014-06-09T18:54:00Z"/>
          <w:sz w:val="18"/>
          <w:rPrChange w:id="24940" w:author="shorny" w:date="2014-06-09T18:55:00Z">
            <w:rPr>
              <w:ins w:id="24941" w:author="shorny" w:date="2014-06-09T18:54:00Z"/>
            </w:rPr>
          </w:rPrChange>
        </w:rPr>
      </w:pPr>
      <w:ins w:id="24942" w:author="shorny" w:date="2014-06-09T18:54:00Z">
        <w:r w:rsidRPr="00D26196">
          <w:rPr>
            <w:sz w:val="18"/>
            <w:rPrChange w:id="24943" w:author="shorny" w:date="2014-06-09T18:55:00Z">
              <w:rPr/>
            </w:rPrChange>
          </w:rPr>
          <w:t xml:space="preserve">   (StaffID, FORCode)</w:t>
        </w:r>
      </w:ins>
    </w:p>
    <w:p w14:paraId="76FC1BF4" w14:textId="77777777" w:rsidR="00D26196" w:rsidRPr="00D26196" w:rsidRDefault="00D26196">
      <w:pPr>
        <w:pStyle w:val="HTMLPreformatted"/>
        <w:divId w:val="2032412305"/>
        <w:rPr>
          <w:ins w:id="24944" w:author="shorny" w:date="2014-06-09T18:54:00Z"/>
          <w:sz w:val="18"/>
          <w:rPrChange w:id="24945" w:author="shorny" w:date="2014-06-09T18:55:00Z">
            <w:rPr>
              <w:ins w:id="24946" w:author="shorny" w:date="2014-06-09T18:54:00Z"/>
            </w:rPr>
          </w:rPrChange>
        </w:rPr>
      </w:pPr>
      <w:ins w:id="24947" w:author="shorny" w:date="2014-06-09T18:54:00Z">
        <w:r w:rsidRPr="00D26196">
          <w:rPr>
            <w:sz w:val="18"/>
            <w:rPrChange w:id="24948" w:author="shorny" w:date="2014-06-09T18:55:00Z">
              <w:rPr/>
            </w:rPrChange>
          </w:rPr>
          <w:t xml:space="preserve">  (</w:t>
        </w:r>
        <w:r w:rsidRPr="00D26196">
          <w:rPr>
            <w:rStyle w:val="keyword1"/>
            <w:sz w:val="18"/>
            <w:rPrChange w:id="24949" w:author="shorny" w:date="2014-06-09T18:55:00Z">
              <w:rPr>
                <w:rStyle w:val="keyword1"/>
              </w:rPr>
            </w:rPrChange>
          </w:rPr>
          <w:t>SELECT</w:t>
        </w:r>
        <w:r w:rsidRPr="00D26196">
          <w:rPr>
            <w:sz w:val="18"/>
            <w:rPrChange w:id="24950" w:author="shorny" w:date="2014-06-09T18:55:00Z">
              <w:rPr/>
            </w:rPrChange>
          </w:rPr>
          <w:t xml:space="preserve"> USM.StaffID, Lookup.FORCode </w:t>
        </w:r>
        <w:r w:rsidRPr="00D26196">
          <w:rPr>
            <w:rStyle w:val="keyword1"/>
            <w:sz w:val="18"/>
            <w:rPrChange w:id="24951" w:author="shorny" w:date="2014-06-09T18:55:00Z">
              <w:rPr>
                <w:rStyle w:val="keyword1"/>
              </w:rPr>
            </w:rPrChange>
          </w:rPr>
          <w:t>FROM</w:t>
        </w:r>
        <w:r w:rsidRPr="00D26196">
          <w:rPr>
            <w:sz w:val="18"/>
            <w:rPrChange w:id="24952" w:author="shorny" w:date="2014-06-09T18:55:00Z">
              <w:rPr/>
            </w:rPrChange>
          </w:rPr>
          <w:t xml:space="preserve"> rhd.`University Staff Member` USM</w:t>
        </w:r>
      </w:ins>
    </w:p>
    <w:p w14:paraId="40C95A39" w14:textId="77777777" w:rsidR="00D26196" w:rsidRPr="00D26196" w:rsidRDefault="00D26196">
      <w:pPr>
        <w:pStyle w:val="HTMLPreformatted"/>
        <w:divId w:val="2032412305"/>
        <w:rPr>
          <w:ins w:id="24953" w:author="shorny" w:date="2014-06-09T18:54:00Z"/>
          <w:sz w:val="18"/>
          <w:rPrChange w:id="24954" w:author="shorny" w:date="2014-06-09T18:55:00Z">
            <w:rPr>
              <w:ins w:id="24955" w:author="shorny" w:date="2014-06-09T18:54:00Z"/>
            </w:rPr>
          </w:rPrChange>
        </w:rPr>
      </w:pPr>
      <w:ins w:id="24956" w:author="shorny" w:date="2014-06-09T18:54:00Z">
        <w:r w:rsidRPr="00D26196">
          <w:rPr>
            <w:sz w:val="18"/>
            <w:rPrChange w:id="24957" w:author="shorny" w:date="2014-06-09T18:55:00Z">
              <w:rPr/>
            </w:rPrChange>
          </w:rPr>
          <w:t xml:space="preserve">   </w:t>
        </w:r>
        <w:r w:rsidRPr="00D26196">
          <w:rPr>
            <w:rStyle w:val="keyword1"/>
            <w:sz w:val="18"/>
            <w:rPrChange w:id="24958" w:author="shorny" w:date="2014-06-09T18:55:00Z">
              <w:rPr>
                <w:rStyle w:val="keyword1"/>
              </w:rPr>
            </w:rPrChange>
          </w:rPr>
          <w:t>JOIN</w:t>
        </w:r>
      </w:ins>
    </w:p>
    <w:p w14:paraId="07971CD8" w14:textId="77777777" w:rsidR="00D26196" w:rsidRPr="00D26196" w:rsidRDefault="00D26196">
      <w:pPr>
        <w:pStyle w:val="HTMLPreformatted"/>
        <w:divId w:val="2032412305"/>
        <w:rPr>
          <w:ins w:id="24959" w:author="shorny" w:date="2014-06-09T18:54:00Z"/>
          <w:sz w:val="18"/>
          <w:rPrChange w:id="24960" w:author="shorny" w:date="2014-06-09T18:55:00Z">
            <w:rPr>
              <w:ins w:id="24961" w:author="shorny" w:date="2014-06-09T18:54:00Z"/>
            </w:rPr>
          </w:rPrChange>
        </w:rPr>
      </w:pPr>
      <w:ins w:id="24962" w:author="shorny" w:date="2014-06-09T18:54:00Z">
        <w:r w:rsidRPr="00D26196">
          <w:rPr>
            <w:sz w:val="18"/>
            <w:rPrChange w:id="24963" w:author="shorny" w:date="2014-06-09T18:55:00Z">
              <w:rPr/>
            </w:rPrChange>
          </w:rPr>
          <w:t xml:space="preserve">     (</w:t>
        </w:r>
        <w:r w:rsidRPr="00D26196">
          <w:rPr>
            <w:rStyle w:val="keyword1"/>
            <w:sz w:val="18"/>
            <w:rPrChange w:id="24964" w:author="shorny" w:date="2014-06-09T18:55:00Z">
              <w:rPr>
                <w:rStyle w:val="keyword1"/>
              </w:rPr>
            </w:rPrChange>
          </w:rPr>
          <w:t>SELECT</w:t>
        </w:r>
        <w:r w:rsidRPr="00D26196">
          <w:rPr>
            <w:sz w:val="18"/>
            <w:rPrChange w:id="24965" w:author="shorny" w:date="2014-06-09T18:55:00Z">
              <w:rPr/>
            </w:rPrChange>
          </w:rPr>
          <w:t xml:space="preserve"> RA.FORCode </w:t>
        </w:r>
        <w:r w:rsidRPr="00D26196">
          <w:rPr>
            <w:rStyle w:val="keyword1"/>
            <w:sz w:val="18"/>
            <w:rPrChange w:id="24966" w:author="shorny" w:date="2014-06-09T18:55:00Z">
              <w:rPr>
                <w:rStyle w:val="keyword1"/>
              </w:rPr>
            </w:rPrChange>
          </w:rPr>
          <w:t>FROM</w:t>
        </w:r>
        <w:r w:rsidRPr="00D26196">
          <w:rPr>
            <w:sz w:val="18"/>
            <w:rPrChange w:id="24967" w:author="shorny" w:date="2014-06-09T18:55:00Z">
              <w:rPr/>
            </w:rPrChange>
          </w:rPr>
          <w:t xml:space="preserve"> rhd.`Research Area` RA</w:t>
        </w:r>
      </w:ins>
    </w:p>
    <w:p w14:paraId="4B3A3FAB" w14:textId="77777777" w:rsidR="00D26196" w:rsidRPr="00D26196" w:rsidRDefault="00D26196">
      <w:pPr>
        <w:pStyle w:val="HTMLPreformatted"/>
        <w:divId w:val="2032412305"/>
        <w:rPr>
          <w:ins w:id="24968" w:author="shorny" w:date="2014-06-09T18:54:00Z"/>
          <w:sz w:val="18"/>
          <w:rPrChange w:id="24969" w:author="shorny" w:date="2014-06-09T18:55:00Z">
            <w:rPr>
              <w:ins w:id="24970" w:author="shorny" w:date="2014-06-09T18:54:00Z"/>
            </w:rPr>
          </w:rPrChange>
        </w:rPr>
      </w:pPr>
      <w:ins w:id="24971" w:author="shorny" w:date="2014-06-09T18:54:00Z">
        <w:r w:rsidRPr="00D26196">
          <w:rPr>
            <w:sz w:val="18"/>
            <w:rPrChange w:id="24972" w:author="shorny" w:date="2014-06-09T18:55:00Z">
              <w:rPr/>
            </w:rPrChange>
          </w:rPr>
          <w:t xml:space="preserve">      </w:t>
        </w:r>
        <w:r w:rsidRPr="00D26196">
          <w:rPr>
            <w:rStyle w:val="keyword1"/>
            <w:sz w:val="18"/>
            <w:rPrChange w:id="24973" w:author="shorny" w:date="2014-06-09T18:55:00Z">
              <w:rPr>
                <w:rStyle w:val="keyword1"/>
              </w:rPr>
            </w:rPrChange>
          </w:rPr>
          <w:t>WHERE</w:t>
        </w:r>
        <w:r w:rsidRPr="00D26196">
          <w:rPr>
            <w:sz w:val="18"/>
            <w:rPrChange w:id="24974" w:author="shorny" w:date="2014-06-09T18:55:00Z">
              <w:rPr/>
            </w:rPrChange>
          </w:rPr>
          <w:t xml:space="preserve"> RA.Description </w:t>
        </w:r>
        <w:r w:rsidRPr="00D26196">
          <w:rPr>
            <w:rStyle w:val="keyword1"/>
            <w:sz w:val="18"/>
            <w:rPrChange w:id="24975" w:author="shorny" w:date="2014-06-09T18:55:00Z">
              <w:rPr>
                <w:rStyle w:val="keyword1"/>
              </w:rPr>
            </w:rPrChange>
          </w:rPr>
          <w:t>LIKE</w:t>
        </w:r>
        <w:r w:rsidRPr="00D26196">
          <w:rPr>
            <w:sz w:val="18"/>
            <w:rPrChange w:id="24976" w:author="shorny" w:date="2014-06-09T18:55:00Z">
              <w:rPr/>
            </w:rPrChange>
          </w:rPr>
          <w:t xml:space="preserve"> </w:t>
        </w:r>
        <w:r w:rsidRPr="00D26196">
          <w:rPr>
            <w:rStyle w:val="string1"/>
            <w:sz w:val="18"/>
            <w:rPrChange w:id="24977" w:author="shorny" w:date="2014-06-09T18:55:00Z">
              <w:rPr>
                <w:rStyle w:val="string1"/>
              </w:rPr>
            </w:rPrChange>
          </w:rPr>
          <w:t>'information systems not elsewhere classified'</w:t>
        </w:r>
        <w:r w:rsidRPr="00D26196">
          <w:rPr>
            <w:sz w:val="18"/>
            <w:rPrChange w:id="24978" w:author="shorny" w:date="2014-06-09T18:55:00Z">
              <w:rPr/>
            </w:rPrChange>
          </w:rPr>
          <w:t>)</w:t>
        </w:r>
      </w:ins>
    </w:p>
    <w:p w14:paraId="14A95B9D" w14:textId="77777777" w:rsidR="00D26196" w:rsidRPr="00D26196" w:rsidRDefault="00D26196">
      <w:pPr>
        <w:pStyle w:val="HTMLPreformatted"/>
        <w:divId w:val="2032412305"/>
        <w:rPr>
          <w:ins w:id="24979" w:author="shorny" w:date="2014-06-09T18:54:00Z"/>
          <w:sz w:val="18"/>
          <w:rPrChange w:id="24980" w:author="shorny" w:date="2014-06-09T18:55:00Z">
            <w:rPr>
              <w:ins w:id="24981" w:author="shorny" w:date="2014-06-09T18:54:00Z"/>
            </w:rPr>
          </w:rPrChange>
        </w:rPr>
      </w:pPr>
      <w:ins w:id="24982" w:author="shorny" w:date="2014-06-09T18:54:00Z">
        <w:r w:rsidRPr="00D26196">
          <w:rPr>
            <w:sz w:val="18"/>
            <w:rPrChange w:id="24983" w:author="shorny" w:date="2014-06-09T18:55:00Z">
              <w:rPr/>
            </w:rPrChange>
          </w:rPr>
          <w:t xml:space="preserve">     </w:t>
        </w:r>
        <w:r w:rsidRPr="00D26196">
          <w:rPr>
            <w:rStyle w:val="keyword1"/>
            <w:sz w:val="18"/>
            <w:rPrChange w:id="24984" w:author="shorny" w:date="2014-06-09T18:55:00Z">
              <w:rPr>
                <w:rStyle w:val="keyword1"/>
              </w:rPr>
            </w:rPrChange>
          </w:rPr>
          <w:t>AS</w:t>
        </w:r>
        <w:r w:rsidRPr="00D26196">
          <w:rPr>
            <w:sz w:val="18"/>
            <w:rPrChange w:id="24985" w:author="shorny" w:date="2014-06-09T18:55:00Z">
              <w:rPr/>
            </w:rPrChange>
          </w:rPr>
          <w:t xml:space="preserve"> Lookup</w:t>
        </w:r>
      </w:ins>
    </w:p>
    <w:p w14:paraId="402C5D5E" w14:textId="77777777" w:rsidR="00D26196" w:rsidRPr="00D26196" w:rsidRDefault="00D26196">
      <w:pPr>
        <w:pStyle w:val="HTMLPreformatted"/>
        <w:divId w:val="2032412305"/>
        <w:rPr>
          <w:ins w:id="24986" w:author="shorny" w:date="2014-06-09T18:54:00Z"/>
          <w:sz w:val="18"/>
          <w:rPrChange w:id="24987" w:author="shorny" w:date="2014-06-09T18:55:00Z">
            <w:rPr>
              <w:ins w:id="24988" w:author="shorny" w:date="2014-06-09T18:54:00Z"/>
            </w:rPr>
          </w:rPrChange>
        </w:rPr>
      </w:pPr>
      <w:ins w:id="24989" w:author="shorny" w:date="2014-06-09T18:54:00Z">
        <w:r w:rsidRPr="00D26196">
          <w:rPr>
            <w:sz w:val="18"/>
            <w:rPrChange w:id="24990" w:author="shorny" w:date="2014-06-09T18:55:00Z">
              <w:rPr/>
            </w:rPrChange>
          </w:rPr>
          <w:t xml:space="preserve">   </w:t>
        </w:r>
        <w:r w:rsidRPr="00D26196">
          <w:rPr>
            <w:rStyle w:val="keyword1"/>
            <w:sz w:val="18"/>
            <w:rPrChange w:id="24991" w:author="shorny" w:date="2014-06-09T18:55:00Z">
              <w:rPr>
                <w:rStyle w:val="keyword1"/>
              </w:rPr>
            </w:rPrChange>
          </w:rPr>
          <w:t>WHERE</w:t>
        </w:r>
        <w:r w:rsidRPr="00D26196">
          <w:rPr>
            <w:sz w:val="18"/>
            <w:rPrChange w:id="24992" w:author="shorny" w:date="2014-06-09T18:55:00Z">
              <w:rPr/>
            </w:rPrChange>
          </w:rPr>
          <w:t xml:space="preserve"> USM.StaffID = 1000 );</w:t>
        </w:r>
      </w:ins>
    </w:p>
    <w:p w14:paraId="0106B5FF" w14:textId="77777777" w:rsidR="00D26196" w:rsidRPr="00D26196" w:rsidRDefault="00D26196">
      <w:pPr>
        <w:pStyle w:val="HTMLPreformatted"/>
        <w:divId w:val="2032412305"/>
        <w:rPr>
          <w:ins w:id="24993" w:author="shorny" w:date="2014-06-09T18:54:00Z"/>
          <w:sz w:val="18"/>
          <w:rPrChange w:id="24994" w:author="shorny" w:date="2014-06-09T18:55:00Z">
            <w:rPr>
              <w:ins w:id="24995" w:author="shorny" w:date="2014-06-09T18:54:00Z"/>
            </w:rPr>
          </w:rPrChange>
        </w:rPr>
      </w:pPr>
    </w:p>
    <w:p w14:paraId="798098C0" w14:textId="77777777" w:rsidR="00D26196" w:rsidRPr="00D26196" w:rsidRDefault="00D26196">
      <w:pPr>
        <w:pStyle w:val="HTMLPreformatted"/>
        <w:divId w:val="2032412305"/>
        <w:rPr>
          <w:ins w:id="24996" w:author="shorny" w:date="2014-06-09T18:54:00Z"/>
          <w:sz w:val="18"/>
          <w:rPrChange w:id="24997" w:author="shorny" w:date="2014-06-09T18:55:00Z">
            <w:rPr>
              <w:ins w:id="24998" w:author="shorny" w:date="2014-06-09T18:54:00Z"/>
            </w:rPr>
          </w:rPrChange>
        </w:rPr>
      </w:pPr>
      <w:ins w:id="24999" w:author="shorny" w:date="2014-06-09T18:54:00Z">
        <w:r w:rsidRPr="00D26196">
          <w:rPr>
            <w:rStyle w:val="keyword1"/>
            <w:sz w:val="18"/>
            <w:rPrChange w:id="25000" w:author="shorny" w:date="2014-06-09T18:55:00Z">
              <w:rPr>
                <w:rStyle w:val="keyword1"/>
              </w:rPr>
            </w:rPrChange>
          </w:rPr>
          <w:t>END</w:t>
        </w:r>
        <w:r w:rsidRPr="00D26196">
          <w:rPr>
            <w:sz w:val="18"/>
            <w:rPrChange w:id="25001" w:author="shorny" w:date="2014-06-09T18:55:00Z">
              <w:rPr/>
            </w:rPrChange>
          </w:rPr>
          <w:t xml:space="preserve"> $$</w:t>
        </w:r>
      </w:ins>
    </w:p>
    <w:p w14:paraId="557108E4" w14:textId="77777777" w:rsidR="00D26196" w:rsidRPr="00D26196" w:rsidRDefault="00D26196">
      <w:pPr>
        <w:pStyle w:val="HTMLPreformatted"/>
        <w:divId w:val="2032412305"/>
        <w:rPr>
          <w:ins w:id="25002" w:author="shorny" w:date="2014-06-09T18:54:00Z"/>
          <w:sz w:val="18"/>
          <w:rPrChange w:id="25003" w:author="shorny" w:date="2014-06-09T18:55:00Z">
            <w:rPr>
              <w:ins w:id="25004" w:author="shorny" w:date="2014-06-09T18:54:00Z"/>
            </w:rPr>
          </w:rPrChange>
        </w:rPr>
      </w:pPr>
    </w:p>
    <w:p w14:paraId="6C6F03E4" w14:textId="77777777" w:rsidR="00D26196" w:rsidRPr="00D26196" w:rsidRDefault="00D26196">
      <w:pPr>
        <w:pStyle w:val="HTMLPreformatted"/>
        <w:divId w:val="2032412305"/>
        <w:rPr>
          <w:ins w:id="25005" w:author="shorny" w:date="2014-06-09T18:54:00Z"/>
          <w:rStyle w:val="comment1"/>
          <w:sz w:val="18"/>
          <w:rPrChange w:id="25006" w:author="shorny" w:date="2014-06-09T18:55:00Z">
            <w:rPr>
              <w:ins w:id="25007" w:author="shorny" w:date="2014-06-09T18:54:00Z"/>
              <w:rStyle w:val="comment1"/>
            </w:rPr>
          </w:rPrChange>
        </w:rPr>
      </w:pPr>
      <w:ins w:id="25008" w:author="shorny" w:date="2014-06-09T18:54:00Z">
        <w:r w:rsidRPr="00D26196">
          <w:rPr>
            <w:rStyle w:val="comment1"/>
            <w:sz w:val="18"/>
            <w:rPrChange w:id="25009" w:author="shorny" w:date="2014-06-09T18:55:00Z">
              <w:rPr>
                <w:rStyle w:val="comment1"/>
              </w:rPr>
            </w:rPrChange>
          </w:rPr>
          <w:t>-- -----------------------------------------------------------------------------</w:t>
        </w:r>
      </w:ins>
    </w:p>
    <w:p w14:paraId="79F545B3" w14:textId="77777777" w:rsidR="00D26196" w:rsidRPr="00D26196" w:rsidRDefault="00D26196">
      <w:pPr>
        <w:pStyle w:val="HTMLPreformatted"/>
        <w:divId w:val="2032412305"/>
        <w:rPr>
          <w:ins w:id="25010" w:author="shorny" w:date="2014-06-09T18:54:00Z"/>
          <w:rStyle w:val="comment1"/>
          <w:sz w:val="18"/>
          <w:rPrChange w:id="25011" w:author="shorny" w:date="2014-06-09T18:55:00Z">
            <w:rPr>
              <w:ins w:id="25012" w:author="shorny" w:date="2014-06-09T18:54:00Z"/>
              <w:rStyle w:val="comment1"/>
            </w:rPr>
          </w:rPrChange>
        </w:rPr>
      </w:pPr>
      <w:ins w:id="25013" w:author="shorny" w:date="2014-06-09T18:54:00Z">
        <w:r w:rsidRPr="00D26196">
          <w:rPr>
            <w:rStyle w:val="comment1"/>
            <w:sz w:val="18"/>
            <w:rPrChange w:id="25014" w:author="shorny" w:date="2014-06-09T18:55:00Z">
              <w:rPr>
                <w:rStyle w:val="comment1"/>
              </w:rPr>
            </w:rPrChange>
          </w:rPr>
          <w:t>-- q) Search for all applications in certain research areas that have been added</w:t>
        </w:r>
      </w:ins>
    </w:p>
    <w:p w14:paraId="517FD83E" w14:textId="77777777" w:rsidR="00D26196" w:rsidRPr="00D26196" w:rsidRDefault="00D26196">
      <w:pPr>
        <w:pStyle w:val="HTMLPreformatted"/>
        <w:divId w:val="2032412305"/>
        <w:rPr>
          <w:ins w:id="25015" w:author="shorny" w:date="2014-06-09T18:54:00Z"/>
          <w:rStyle w:val="comment1"/>
          <w:sz w:val="18"/>
          <w:rPrChange w:id="25016" w:author="shorny" w:date="2014-06-09T18:55:00Z">
            <w:rPr>
              <w:ins w:id="25017" w:author="shorny" w:date="2014-06-09T18:54:00Z"/>
              <w:rStyle w:val="comment1"/>
            </w:rPr>
          </w:rPrChange>
        </w:rPr>
      </w:pPr>
      <w:ins w:id="25018" w:author="shorny" w:date="2014-06-09T18:54:00Z">
        <w:r w:rsidRPr="00D26196">
          <w:rPr>
            <w:rStyle w:val="comment1"/>
            <w:sz w:val="18"/>
            <w:rPrChange w:id="25019" w:author="shorny" w:date="2014-06-09T18:55:00Z">
              <w:rPr>
                <w:rStyle w:val="comment1"/>
              </w:rPr>
            </w:rPrChange>
          </w:rPr>
          <w:t>-- since a certain time</w:t>
        </w:r>
      </w:ins>
    </w:p>
    <w:p w14:paraId="309791E0" w14:textId="77777777" w:rsidR="00D26196" w:rsidRPr="00D26196" w:rsidRDefault="00D26196">
      <w:pPr>
        <w:pStyle w:val="HTMLPreformatted"/>
        <w:divId w:val="2032412305"/>
        <w:rPr>
          <w:ins w:id="25020" w:author="shorny" w:date="2014-06-09T18:54:00Z"/>
          <w:sz w:val="18"/>
          <w:rPrChange w:id="25021" w:author="shorny" w:date="2014-06-09T18:55:00Z">
            <w:rPr>
              <w:ins w:id="25022" w:author="shorny" w:date="2014-06-09T18:54:00Z"/>
            </w:rPr>
          </w:rPrChange>
        </w:rPr>
      </w:pPr>
      <w:ins w:id="25023" w:author="shorny" w:date="2014-06-09T18:54:00Z">
        <w:r w:rsidRPr="00D26196">
          <w:rPr>
            <w:rStyle w:val="keyword1"/>
            <w:sz w:val="18"/>
            <w:rPrChange w:id="25024" w:author="shorny" w:date="2014-06-09T18:55:00Z">
              <w:rPr>
                <w:rStyle w:val="keyword1"/>
              </w:rPr>
            </w:rPrChange>
          </w:rPr>
          <w:t>CREATE</w:t>
        </w:r>
        <w:r w:rsidRPr="00D26196">
          <w:rPr>
            <w:sz w:val="18"/>
            <w:rPrChange w:id="25025" w:author="shorny" w:date="2014-06-09T18:55:00Z">
              <w:rPr/>
            </w:rPrChange>
          </w:rPr>
          <w:t xml:space="preserve"> </w:t>
        </w:r>
        <w:r w:rsidRPr="00D26196">
          <w:rPr>
            <w:rStyle w:val="keyword1"/>
            <w:sz w:val="18"/>
            <w:rPrChange w:id="25026" w:author="shorny" w:date="2014-06-09T18:55:00Z">
              <w:rPr>
                <w:rStyle w:val="keyword1"/>
              </w:rPr>
            </w:rPrChange>
          </w:rPr>
          <w:t>PROCEDURE</w:t>
        </w:r>
        <w:r w:rsidRPr="00D26196">
          <w:rPr>
            <w:sz w:val="18"/>
            <w:rPrChange w:id="25027" w:author="shorny" w:date="2014-06-09T18:55:00Z">
              <w:rPr/>
            </w:rPrChange>
          </w:rPr>
          <w:t xml:space="preserve"> </w:t>
        </w:r>
        <w:r w:rsidRPr="00D26196">
          <w:rPr>
            <w:rStyle w:val="function-name1"/>
            <w:sz w:val="18"/>
            <w:rPrChange w:id="25028" w:author="shorny" w:date="2014-06-09T18:55:00Z">
              <w:rPr>
                <w:rStyle w:val="function-name1"/>
              </w:rPr>
            </w:rPrChange>
          </w:rPr>
          <w:t>test_utrans_q</w:t>
        </w:r>
        <w:r w:rsidRPr="00D26196">
          <w:rPr>
            <w:sz w:val="18"/>
            <w:rPrChange w:id="25029" w:author="shorny" w:date="2014-06-09T18:55:00Z">
              <w:rPr/>
            </w:rPrChange>
          </w:rPr>
          <w:t xml:space="preserve">() </w:t>
        </w:r>
      </w:ins>
    </w:p>
    <w:p w14:paraId="41C3FF90" w14:textId="77777777" w:rsidR="00D26196" w:rsidRPr="00D26196" w:rsidRDefault="00D26196">
      <w:pPr>
        <w:pStyle w:val="HTMLPreformatted"/>
        <w:divId w:val="2032412305"/>
        <w:rPr>
          <w:ins w:id="25030" w:author="shorny" w:date="2014-06-09T18:54:00Z"/>
          <w:sz w:val="18"/>
          <w:rPrChange w:id="25031" w:author="shorny" w:date="2014-06-09T18:55:00Z">
            <w:rPr>
              <w:ins w:id="25032" w:author="shorny" w:date="2014-06-09T18:54:00Z"/>
            </w:rPr>
          </w:rPrChange>
        </w:rPr>
      </w:pPr>
      <w:ins w:id="25033" w:author="shorny" w:date="2014-06-09T18:54:00Z">
        <w:r w:rsidRPr="00D26196">
          <w:rPr>
            <w:rStyle w:val="keyword1"/>
            <w:sz w:val="18"/>
            <w:rPrChange w:id="25034" w:author="shorny" w:date="2014-06-09T18:55:00Z">
              <w:rPr>
                <w:rStyle w:val="keyword1"/>
              </w:rPr>
            </w:rPrChange>
          </w:rPr>
          <w:t>BEGIN</w:t>
        </w:r>
      </w:ins>
    </w:p>
    <w:p w14:paraId="17301234" w14:textId="77777777" w:rsidR="00D26196" w:rsidRPr="00D26196" w:rsidRDefault="00D26196">
      <w:pPr>
        <w:pStyle w:val="HTMLPreformatted"/>
        <w:divId w:val="2032412305"/>
        <w:rPr>
          <w:ins w:id="25035" w:author="shorny" w:date="2014-06-09T18:54:00Z"/>
          <w:sz w:val="18"/>
          <w:rPrChange w:id="25036" w:author="shorny" w:date="2014-06-09T18:55:00Z">
            <w:rPr>
              <w:ins w:id="25037" w:author="shorny" w:date="2014-06-09T18:54:00Z"/>
            </w:rPr>
          </w:rPrChange>
        </w:rPr>
      </w:pPr>
    </w:p>
    <w:p w14:paraId="2A371508" w14:textId="77777777" w:rsidR="00D26196" w:rsidRPr="00D26196" w:rsidRDefault="00D26196">
      <w:pPr>
        <w:pStyle w:val="HTMLPreformatted"/>
        <w:divId w:val="2032412305"/>
        <w:rPr>
          <w:ins w:id="25038" w:author="shorny" w:date="2014-06-09T18:54:00Z"/>
          <w:rStyle w:val="comment1"/>
          <w:sz w:val="18"/>
          <w:rPrChange w:id="25039" w:author="shorny" w:date="2014-06-09T18:55:00Z">
            <w:rPr>
              <w:ins w:id="25040" w:author="shorny" w:date="2014-06-09T18:54:00Z"/>
              <w:rStyle w:val="comment1"/>
            </w:rPr>
          </w:rPrChange>
        </w:rPr>
      </w:pPr>
      <w:ins w:id="25041" w:author="shorny" w:date="2014-06-09T18:54:00Z">
        <w:r w:rsidRPr="00D26196">
          <w:rPr>
            <w:sz w:val="18"/>
            <w:rPrChange w:id="25042" w:author="shorny" w:date="2014-06-09T18:55:00Z">
              <w:rPr>
                <w:color w:val="B22222"/>
              </w:rPr>
            </w:rPrChange>
          </w:rPr>
          <w:t xml:space="preserve">  </w:t>
        </w:r>
        <w:r w:rsidRPr="00D26196">
          <w:rPr>
            <w:rStyle w:val="comment1"/>
            <w:sz w:val="18"/>
            <w:rPrChange w:id="25043" w:author="shorny" w:date="2014-06-09T18:55:00Z">
              <w:rPr>
                <w:rStyle w:val="comment1"/>
              </w:rPr>
            </w:rPrChange>
          </w:rPr>
          <w:t>-- run the query for this test and create a temporary table for results</w:t>
        </w:r>
      </w:ins>
    </w:p>
    <w:p w14:paraId="1E2E99F7" w14:textId="77777777" w:rsidR="00D26196" w:rsidRPr="00D26196" w:rsidRDefault="00D26196">
      <w:pPr>
        <w:pStyle w:val="HTMLPreformatted"/>
        <w:divId w:val="2032412305"/>
        <w:rPr>
          <w:ins w:id="25044" w:author="shorny" w:date="2014-06-09T18:54:00Z"/>
          <w:sz w:val="18"/>
          <w:rPrChange w:id="25045" w:author="shorny" w:date="2014-06-09T18:55:00Z">
            <w:rPr>
              <w:ins w:id="25046" w:author="shorny" w:date="2014-06-09T18:54:00Z"/>
            </w:rPr>
          </w:rPrChange>
        </w:rPr>
      </w:pPr>
      <w:ins w:id="25047" w:author="shorny" w:date="2014-06-09T18:54:00Z">
        <w:r w:rsidRPr="00D26196">
          <w:rPr>
            <w:sz w:val="18"/>
            <w:rPrChange w:id="25048" w:author="shorny" w:date="2014-06-09T18:55:00Z">
              <w:rPr/>
            </w:rPrChange>
          </w:rPr>
          <w:t xml:space="preserve">  </w:t>
        </w:r>
        <w:r w:rsidRPr="00D26196">
          <w:rPr>
            <w:rStyle w:val="keyword1"/>
            <w:sz w:val="18"/>
            <w:rPrChange w:id="25049" w:author="shorny" w:date="2014-06-09T18:55:00Z">
              <w:rPr>
                <w:rStyle w:val="keyword1"/>
              </w:rPr>
            </w:rPrChange>
          </w:rPr>
          <w:t>CREATE</w:t>
        </w:r>
        <w:r w:rsidRPr="00D26196">
          <w:rPr>
            <w:sz w:val="18"/>
            <w:rPrChange w:id="25050" w:author="shorny" w:date="2014-06-09T18:55:00Z">
              <w:rPr/>
            </w:rPrChange>
          </w:rPr>
          <w:t xml:space="preserve"> </w:t>
        </w:r>
        <w:r w:rsidRPr="00D26196">
          <w:rPr>
            <w:rStyle w:val="keyword1"/>
            <w:sz w:val="18"/>
            <w:rPrChange w:id="25051" w:author="shorny" w:date="2014-06-09T18:55:00Z">
              <w:rPr>
                <w:rStyle w:val="keyword1"/>
              </w:rPr>
            </w:rPrChange>
          </w:rPr>
          <w:t>TEMPORARY</w:t>
        </w:r>
        <w:r w:rsidRPr="00D26196">
          <w:rPr>
            <w:sz w:val="18"/>
            <w:rPrChange w:id="25052" w:author="shorny" w:date="2014-06-09T18:55:00Z">
              <w:rPr/>
            </w:rPrChange>
          </w:rPr>
          <w:t xml:space="preserve"> </w:t>
        </w:r>
        <w:r w:rsidRPr="00D26196">
          <w:rPr>
            <w:rStyle w:val="keyword1"/>
            <w:sz w:val="18"/>
            <w:rPrChange w:id="25053" w:author="shorny" w:date="2014-06-09T18:55:00Z">
              <w:rPr>
                <w:rStyle w:val="keyword1"/>
              </w:rPr>
            </w:rPrChange>
          </w:rPr>
          <w:t>TABLE</w:t>
        </w:r>
        <w:r w:rsidRPr="00D26196">
          <w:rPr>
            <w:sz w:val="18"/>
            <w:rPrChange w:id="25054" w:author="shorny" w:date="2014-06-09T18:55:00Z">
              <w:rPr/>
            </w:rPrChange>
          </w:rPr>
          <w:t xml:space="preserve"> </w:t>
        </w:r>
        <w:r w:rsidRPr="00D26196">
          <w:rPr>
            <w:rStyle w:val="function-name1"/>
            <w:sz w:val="18"/>
            <w:rPrChange w:id="25055" w:author="shorny" w:date="2014-06-09T18:55:00Z">
              <w:rPr>
                <w:rStyle w:val="function-name1"/>
              </w:rPr>
            </w:rPrChange>
          </w:rPr>
          <w:t>utrans_q_actuals</w:t>
        </w:r>
      </w:ins>
    </w:p>
    <w:p w14:paraId="7CD56C32" w14:textId="77777777" w:rsidR="00D26196" w:rsidRPr="00D26196" w:rsidRDefault="00D26196">
      <w:pPr>
        <w:pStyle w:val="HTMLPreformatted"/>
        <w:divId w:val="2032412305"/>
        <w:rPr>
          <w:ins w:id="25056" w:author="shorny" w:date="2014-06-09T18:54:00Z"/>
          <w:sz w:val="18"/>
          <w:rPrChange w:id="25057" w:author="shorny" w:date="2014-06-09T18:55:00Z">
            <w:rPr>
              <w:ins w:id="25058" w:author="shorny" w:date="2014-06-09T18:54:00Z"/>
            </w:rPr>
          </w:rPrChange>
        </w:rPr>
      </w:pPr>
      <w:ins w:id="25059" w:author="shorny" w:date="2014-06-09T18:54:00Z">
        <w:r w:rsidRPr="00D26196">
          <w:rPr>
            <w:sz w:val="18"/>
            <w:rPrChange w:id="25060" w:author="shorny" w:date="2014-06-09T18:55:00Z">
              <w:rPr/>
            </w:rPrChange>
          </w:rPr>
          <w:t xml:space="preserve">  </w:t>
        </w:r>
        <w:r w:rsidRPr="00D26196">
          <w:rPr>
            <w:rStyle w:val="keyword1"/>
            <w:sz w:val="18"/>
            <w:rPrChange w:id="25061" w:author="shorny" w:date="2014-06-09T18:55:00Z">
              <w:rPr>
                <w:rStyle w:val="keyword1"/>
              </w:rPr>
            </w:rPrChange>
          </w:rPr>
          <w:t>SELECT</w:t>
        </w:r>
        <w:r w:rsidRPr="00D26196">
          <w:rPr>
            <w:sz w:val="18"/>
            <w:rPrChange w:id="25062" w:author="shorny" w:date="2014-06-09T18:55:00Z">
              <w:rPr/>
            </w:rPrChange>
          </w:rPr>
          <w:t xml:space="preserve"> App.ApplicationID</w:t>
        </w:r>
      </w:ins>
    </w:p>
    <w:p w14:paraId="22A4C7B5" w14:textId="77777777" w:rsidR="00D26196" w:rsidRPr="00D26196" w:rsidRDefault="00D26196">
      <w:pPr>
        <w:pStyle w:val="HTMLPreformatted"/>
        <w:divId w:val="2032412305"/>
        <w:rPr>
          <w:ins w:id="25063" w:author="shorny" w:date="2014-06-09T18:54:00Z"/>
          <w:sz w:val="18"/>
          <w:rPrChange w:id="25064" w:author="shorny" w:date="2014-06-09T18:55:00Z">
            <w:rPr>
              <w:ins w:id="25065" w:author="shorny" w:date="2014-06-09T18:54:00Z"/>
            </w:rPr>
          </w:rPrChange>
        </w:rPr>
      </w:pPr>
      <w:ins w:id="25066" w:author="shorny" w:date="2014-06-09T18:54:00Z">
        <w:r w:rsidRPr="00D26196">
          <w:rPr>
            <w:sz w:val="18"/>
            <w:rPrChange w:id="25067" w:author="shorny" w:date="2014-06-09T18:55:00Z">
              <w:rPr/>
            </w:rPrChange>
          </w:rPr>
          <w:t xml:space="preserve">  </w:t>
        </w:r>
        <w:r w:rsidRPr="00D26196">
          <w:rPr>
            <w:rStyle w:val="keyword1"/>
            <w:sz w:val="18"/>
            <w:rPrChange w:id="25068" w:author="shorny" w:date="2014-06-09T18:55:00Z">
              <w:rPr>
                <w:rStyle w:val="keyword1"/>
              </w:rPr>
            </w:rPrChange>
          </w:rPr>
          <w:t>FROM</w:t>
        </w:r>
        <w:r w:rsidRPr="00D26196">
          <w:rPr>
            <w:sz w:val="18"/>
            <w:rPrChange w:id="25069" w:author="shorny" w:date="2014-06-09T18:55:00Z">
              <w:rPr/>
            </w:rPrChange>
          </w:rPr>
          <w:t xml:space="preserve"> rhd.Application App </w:t>
        </w:r>
      </w:ins>
    </w:p>
    <w:p w14:paraId="268E22E1" w14:textId="77777777" w:rsidR="00D26196" w:rsidRPr="00D26196" w:rsidRDefault="00D26196">
      <w:pPr>
        <w:pStyle w:val="HTMLPreformatted"/>
        <w:divId w:val="2032412305"/>
        <w:rPr>
          <w:ins w:id="25070" w:author="shorny" w:date="2014-06-09T18:54:00Z"/>
          <w:sz w:val="18"/>
          <w:rPrChange w:id="25071" w:author="shorny" w:date="2014-06-09T18:55:00Z">
            <w:rPr>
              <w:ins w:id="25072" w:author="shorny" w:date="2014-06-09T18:54:00Z"/>
            </w:rPr>
          </w:rPrChange>
        </w:rPr>
      </w:pPr>
      <w:ins w:id="25073" w:author="shorny" w:date="2014-06-09T18:54:00Z">
        <w:r w:rsidRPr="00D26196">
          <w:rPr>
            <w:sz w:val="18"/>
            <w:rPrChange w:id="25074" w:author="shorny" w:date="2014-06-09T18:55:00Z">
              <w:rPr/>
            </w:rPrChange>
          </w:rPr>
          <w:t xml:space="preserve">  </w:t>
        </w:r>
        <w:r w:rsidRPr="00D26196">
          <w:rPr>
            <w:rStyle w:val="keyword1"/>
            <w:sz w:val="18"/>
            <w:rPrChange w:id="25075" w:author="shorny" w:date="2014-06-09T18:55:00Z">
              <w:rPr>
                <w:rStyle w:val="keyword1"/>
              </w:rPr>
            </w:rPrChange>
          </w:rPr>
          <w:t>INNER</w:t>
        </w:r>
        <w:r w:rsidRPr="00D26196">
          <w:rPr>
            <w:sz w:val="18"/>
            <w:rPrChange w:id="25076" w:author="shorny" w:date="2014-06-09T18:55:00Z">
              <w:rPr/>
            </w:rPrChange>
          </w:rPr>
          <w:t xml:space="preserve"> </w:t>
        </w:r>
        <w:r w:rsidRPr="00D26196">
          <w:rPr>
            <w:rStyle w:val="keyword1"/>
            <w:sz w:val="18"/>
            <w:rPrChange w:id="25077" w:author="shorny" w:date="2014-06-09T18:55:00Z">
              <w:rPr>
                <w:rStyle w:val="keyword1"/>
              </w:rPr>
            </w:rPrChange>
          </w:rPr>
          <w:t>JOIN</w:t>
        </w:r>
        <w:r w:rsidRPr="00D26196">
          <w:rPr>
            <w:sz w:val="18"/>
            <w:rPrChange w:id="25078" w:author="shorny" w:date="2014-06-09T18:55:00Z">
              <w:rPr/>
            </w:rPrChange>
          </w:rPr>
          <w:t xml:space="preserve"> rhd.`Application_Research Area` ARA</w:t>
        </w:r>
      </w:ins>
    </w:p>
    <w:p w14:paraId="35DCC717" w14:textId="77777777" w:rsidR="00D26196" w:rsidRPr="00D26196" w:rsidRDefault="00D26196">
      <w:pPr>
        <w:pStyle w:val="HTMLPreformatted"/>
        <w:divId w:val="2032412305"/>
        <w:rPr>
          <w:ins w:id="25079" w:author="shorny" w:date="2014-06-09T18:54:00Z"/>
          <w:sz w:val="18"/>
          <w:rPrChange w:id="25080" w:author="shorny" w:date="2014-06-09T18:55:00Z">
            <w:rPr>
              <w:ins w:id="25081" w:author="shorny" w:date="2014-06-09T18:54:00Z"/>
            </w:rPr>
          </w:rPrChange>
        </w:rPr>
      </w:pPr>
      <w:ins w:id="25082" w:author="shorny" w:date="2014-06-09T18:54:00Z">
        <w:r w:rsidRPr="00D26196">
          <w:rPr>
            <w:sz w:val="18"/>
            <w:rPrChange w:id="25083" w:author="shorny" w:date="2014-06-09T18:55:00Z">
              <w:rPr/>
            </w:rPrChange>
          </w:rPr>
          <w:t xml:space="preserve">    </w:t>
        </w:r>
        <w:r w:rsidRPr="00D26196">
          <w:rPr>
            <w:rStyle w:val="keyword1"/>
            <w:sz w:val="18"/>
            <w:rPrChange w:id="25084" w:author="shorny" w:date="2014-06-09T18:55:00Z">
              <w:rPr>
                <w:rStyle w:val="keyword1"/>
              </w:rPr>
            </w:rPrChange>
          </w:rPr>
          <w:t>ON</w:t>
        </w:r>
        <w:r w:rsidRPr="00D26196">
          <w:rPr>
            <w:sz w:val="18"/>
            <w:rPrChange w:id="25085" w:author="shorny" w:date="2014-06-09T18:55:00Z">
              <w:rPr/>
            </w:rPrChange>
          </w:rPr>
          <w:t xml:space="preserve"> App.ApplicationID = ARA.ApplicationID</w:t>
        </w:r>
      </w:ins>
    </w:p>
    <w:p w14:paraId="71CE7D6B" w14:textId="77777777" w:rsidR="00D26196" w:rsidRPr="00D26196" w:rsidRDefault="00D26196">
      <w:pPr>
        <w:pStyle w:val="HTMLPreformatted"/>
        <w:divId w:val="2032412305"/>
        <w:rPr>
          <w:ins w:id="25086" w:author="shorny" w:date="2014-06-09T18:54:00Z"/>
          <w:sz w:val="18"/>
          <w:rPrChange w:id="25087" w:author="shorny" w:date="2014-06-09T18:55:00Z">
            <w:rPr>
              <w:ins w:id="25088" w:author="shorny" w:date="2014-06-09T18:54:00Z"/>
            </w:rPr>
          </w:rPrChange>
        </w:rPr>
      </w:pPr>
      <w:ins w:id="25089" w:author="shorny" w:date="2014-06-09T18:54:00Z">
        <w:r w:rsidRPr="00D26196">
          <w:rPr>
            <w:sz w:val="18"/>
            <w:rPrChange w:id="25090" w:author="shorny" w:date="2014-06-09T18:55:00Z">
              <w:rPr/>
            </w:rPrChange>
          </w:rPr>
          <w:t xml:space="preserve">  </w:t>
        </w:r>
        <w:r w:rsidRPr="00D26196">
          <w:rPr>
            <w:rStyle w:val="keyword1"/>
            <w:sz w:val="18"/>
            <w:rPrChange w:id="25091" w:author="shorny" w:date="2014-06-09T18:55:00Z">
              <w:rPr>
                <w:rStyle w:val="keyword1"/>
              </w:rPr>
            </w:rPrChange>
          </w:rPr>
          <w:t>WHERE</w:t>
        </w:r>
        <w:r w:rsidRPr="00D26196">
          <w:rPr>
            <w:sz w:val="18"/>
            <w:rPrChange w:id="25092" w:author="shorny" w:date="2014-06-09T18:55:00Z">
              <w:rPr/>
            </w:rPrChange>
          </w:rPr>
          <w:t xml:space="preserve"> App.DateAdded &gt;= </w:t>
        </w:r>
        <w:r w:rsidRPr="00D26196">
          <w:rPr>
            <w:rStyle w:val="string1"/>
            <w:sz w:val="18"/>
            <w:rPrChange w:id="25093" w:author="shorny" w:date="2014-06-09T18:55:00Z">
              <w:rPr>
                <w:rStyle w:val="string1"/>
              </w:rPr>
            </w:rPrChange>
          </w:rPr>
          <w:t>'2014-05-01'</w:t>
        </w:r>
        <w:r w:rsidRPr="00D26196">
          <w:rPr>
            <w:sz w:val="18"/>
            <w:rPrChange w:id="25094" w:author="shorny" w:date="2014-06-09T18:55:00Z">
              <w:rPr/>
            </w:rPrChange>
          </w:rPr>
          <w:t xml:space="preserve"> </w:t>
        </w:r>
      </w:ins>
    </w:p>
    <w:p w14:paraId="19AE5754" w14:textId="77777777" w:rsidR="00D26196" w:rsidRPr="00D26196" w:rsidRDefault="00D26196">
      <w:pPr>
        <w:pStyle w:val="HTMLPreformatted"/>
        <w:divId w:val="2032412305"/>
        <w:rPr>
          <w:ins w:id="25095" w:author="shorny" w:date="2014-06-09T18:54:00Z"/>
          <w:sz w:val="18"/>
          <w:rPrChange w:id="25096" w:author="shorny" w:date="2014-06-09T18:55:00Z">
            <w:rPr>
              <w:ins w:id="25097" w:author="shorny" w:date="2014-06-09T18:54:00Z"/>
            </w:rPr>
          </w:rPrChange>
        </w:rPr>
      </w:pPr>
      <w:ins w:id="25098" w:author="shorny" w:date="2014-06-09T18:54:00Z">
        <w:r w:rsidRPr="00D26196">
          <w:rPr>
            <w:sz w:val="18"/>
            <w:rPrChange w:id="25099" w:author="shorny" w:date="2014-06-09T18:55:00Z">
              <w:rPr/>
            </w:rPrChange>
          </w:rPr>
          <w:t xml:space="preserve">    </w:t>
        </w:r>
        <w:r w:rsidRPr="00D26196">
          <w:rPr>
            <w:rStyle w:val="keyword1"/>
            <w:sz w:val="18"/>
            <w:rPrChange w:id="25100" w:author="shorny" w:date="2014-06-09T18:55:00Z">
              <w:rPr>
                <w:rStyle w:val="keyword1"/>
              </w:rPr>
            </w:rPrChange>
          </w:rPr>
          <w:t>AND</w:t>
        </w:r>
        <w:r w:rsidRPr="00D26196">
          <w:rPr>
            <w:sz w:val="18"/>
            <w:rPrChange w:id="25101" w:author="shorny" w:date="2014-06-09T18:55:00Z">
              <w:rPr/>
            </w:rPrChange>
          </w:rPr>
          <w:t xml:space="preserve"> ARA.FORCode = 100503 ;</w:t>
        </w:r>
      </w:ins>
    </w:p>
    <w:p w14:paraId="5058E2BE" w14:textId="77777777" w:rsidR="00D26196" w:rsidRPr="00D26196" w:rsidRDefault="00D26196">
      <w:pPr>
        <w:pStyle w:val="HTMLPreformatted"/>
        <w:divId w:val="2032412305"/>
        <w:rPr>
          <w:ins w:id="25102" w:author="shorny" w:date="2014-06-09T18:54:00Z"/>
          <w:sz w:val="18"/>
          <w:rPrChange w:id="25103" w:author="shorny" w:date="2014-06-09T18:55:00Z">
            <w:rPr>
              <w:ins w:id="25104" w:author="shorny" w:date="2014-06-09T18:54:00Z"/>
            </w:rPr>
          </w:rPrChange>
        </w:rPr>
      </w:pPr>
    </w:p>
    <w:p w14:paraId="7CFF79D2" w14:textId="77777777" w:rsidR="00D26196" w:rsidRPr="00D26196" w:rsidRDefault="00D26196">
      <w:pPr>
        <w:pStyle w:val="HTMLPreformatted"/>
        <w:divId w:val="2032412305"/>
        <w:rPr>
          <w:ins w:id="25105" w:author="shorny" w:date="2014-06-09T18:54:00Z"/>
          <w:rStyle w:val="comment1"/>
          <w:sz w:val="18"/>
          <w:rPrChange w:id="25106" w:author="shorny" w:date="2014-06-09T18:55:00Z">
            <w:rPr>
              <w:ins w:id="25107" w:author="shorny" w:date="2014-06-09T18:54:00Z"/>
              <w:rStyle w:val="comment1"/>
            </w:rPr>
          </w:rPrChange>
        </w:rPr>
      </w:pPr>
      <w:ins w:id="25108" w:author="shorny" w:date="2014-06-09T18:54:00Z">
        <w:r w:rsidRPr="00D26196">
          <w:rPr>
            <w:sz w:val="18"/>
            <w:rPrChange w:id="25109" w:author="shorny" w:date="2014-06-09T18:55:00Z">
              <w:rPr>
                <w:color w:val="B22222"/>
              </w:rPr>
            </w:rPrChange>
          </w:rPr>
          <w:t xml:space="preserve">  </w:t>
        </w:r>
        <w:r w:rsidRPr="00D26196">
          <w:rPr>
            <w:rStyle w:val="comment1"/>
            <w:sz w:val="18"/>
            <w:rPrChange w:id="25110" w:author="shorny" w:date="2014-06-09T18:55:00Z">
              <w:rPr>
                <w:rStyle w:val="comment1"/>
              </w:rPr>
            </w:rPrChange>
          </w:rPr>
          <w:t>-- create a temporary table to store the expected results</w:t>
        </w:r>
      </w:ins>
    </w:p>
    <w:p w14:paraId="6FF17595" w14:textId="77777777" w:rsidR="00D26196" w:rsidRPr="00D26196" w:rsidRDefault="00D26196">
      <w:pPr>
        <w:pStyle w:val="HTMLPreformatted"/>
        <w:divId w:val="2032412305"/>
        <w:rPr>
          <w:ins w:id="25111" w:author="shorny" w:date="2014-06-09T18:54:00Z"/>
          <w:rStyle w:val="comment1"/>
          <w:sz w:val="18"/>
          <w:rPrChange w:id="25112" w:author="shorny" w:date="2014-06-09T18:55:00Z">
            <w:rPr>
              <w:ins w:id="25113" w:author="shorny" w:date="2014-06-09T18:54:00Z"/>
              <w:rStyle w:val="comment1"/>
            </w:rPr>
          </w:rPrChange>
        </w:rPr>
      </w:pPr>
      <w:ins w:id="25114" w:author="shorny" w:date="2014-06-09T18:54:00Z">
        <w:r w:rsidRPr="00D26196">
          <w:rPr>
            <w:sz w:val="18"/>
            <w:rPrChange w:id="25115" w:author="shorny" w:date="2014-06-09T18:55:00Z">
              <w:rPr>
                <w:color w:val="B22222"/>
              </w:rPr>
            </w:rPrChange>
          </w:rPr>
          <w:t xml:space="preserve">  </w:t>
        </w:r>
        <w:r w:rsidRPr="00D26196">
          <w:rPr>
            <w:rStyle w:val="comment1"/>
            <w:sz w:val="18"/>
            <w:rPrChange w:id="25116" w:author="shorny" w:date="2014-06-09T18:55:00Z">
              <w:rPr>
                <w:rStyle w:val="comment1"/>
              </w:rPr>
            </w:rPrChange>
          </w:rPr>
          <w:t>-- expect 1 row, id 611</w:t>
        </w:r>
      </w:ins>
    </w:p>
    <w:p w14:paraId="1D38BE8E" w14:textId="77777777" w:rsidR="00D26196" w:rsidRPr="00D26196" w:rsidRDefault="00D26196">
      <w:pPr>
        <w:pStyle w:val="HTMLPreformatted"/>
        <w:divId w:val="2032412305"/>
        <w:rPr>
          <w:ins w:id="25117" w:author="shorny" w:date="2014-06-09T18:54:00Z"/>
          <w:sz w:val="18"/>
          <w:rPrChange w:id="25118" w:author="shorny" w:date="2014-06-09T18:55:00Z">
            <w:rPr>
              <w:ins w:id="25119" w:author="shorny" w:date="2014-06-09T18:54:00Z"/>
            </w:rPr>
          </w:rPrChange>
        </w:rPr>
      </w:pPr>
      <w:ins w:id="25120" w:author="shorny" w:date="2014-06-09T18:54:00Z">
        <w:r w:rsidRPr="00D26196">
          <w:rPr>
            <w:sz w:val="18"/>
            <w:rPrChange w:id="25121" w:author="shorny" w:date="2014-06-09T18:55:00Z">
              <w:rPr/>
            </w:rPrChange>
          </w:rPr>
          <w:t xml:space="preserve">  </w:t>
        </w:r>
        <w:r w:rsidRPr="00D26196">
          <w:rPr>
            <w:rStyle w:val="keyword1"/>
            <w:sz w:val="18"/>
            <w:rPrChange w:id="25122" w:author="shorny" w:date="2014-06-09T18:55:00Z">
              <w:rPr>
                <w:rStyle w:val="keyword1"/>
              </w:rPr>
            </w:rPrChange>
          </w:rPr>
          <w:t>CREATE</w:t>
        </w:r>
        <w:r w:rsidRPr="00D26196">
          <w:rPr>
            <w:sz w:val="18"/>
            <w:rPrChange w:id="25123" w:author="shorny" w:date="2014-06-09T18:55:00Z">
              <w:rPr/>
            </w:rPrChange>
          </w:rPr>
          <w:t xml:space="preserve"> </w:t>
        </w:r>
        <w:r w:rsidRPr="00D26196">
          <w:rPr>
            <w:rStyle w:val="keyword1"/>
            <w:sz w:val="18"/>
            <w:rPrChange w:id="25124" w:author="shorny" w:date="2014-06-09T18:55:00Z">
              <w:rPr>
                <w:rStyle w:val="keyword1"/>
              </w:rPr>
            </w:rPrChange>
          </w:rPr>
          <w:t>TEMPORARY</w:t>
        </w:r>
        <w:r w:rsidRPr="00D26196">
          <w:rPr>
            <w:sz w:val="18"/>
            <w:rPrChange w:id="25125" w:author="shorny" w:date="2014-06-09T18:55:00Z">
              <w:rPr/>
            </w:rPrChange>
          </w:rPr>
          <w:t xml:space="preserve"> </w:t>
        </w:r>
        <w:r w:rsidRPr="00D26196">
          <w:rPr>
            <w:rStyle w:val="keyword1"/>
            <w:sz w:val="18"/>
            <w:rPrChange w:id="25126" w:author="shorny" w:date="2014-06-09T18:55:00Z">
              <w:rPr>
                <w:rStyle w:val="keyword1"/>
              </w:rPr>
            </w:rPrChange>
          </w:rPr>
          <w:t>TABLE</w:t>
        </w:r>
        <w:r w:rsidRPr="00D26196">
          <w:rPr>
            <w:sz w:val="18"/>
            <w:rPrChange w:id="25127" w:author="shorny" w:date="2014-06-09T18:55:00Z">
              <w:rPr/>
            </w:rPrChange>
          </w:rPr>
          <w:t xml:space="preserve"> </w:t>
        </w:r>
        <w:r w:rsidRPr="00D26196">
          <w:rPr>
            <w:rStyle w:val="function-name1"/>
            <w:sz w:val="18"/>
            <w:rPrChange w:id="25128" w:author="shorny" w:date="2014-06-09T18:55:00Z">
              <w:rPr>
                <w:rStyle w:val="function-name1"/>
              </w:rPr>
            </w:rPrChange>
          </w:rPr>
          <w:t>utrans_q_expecteds</w:t>
        </w:r>
        <w:r w:rsidRPr="00D26196">
          <w:rPr>
            <w:sz w:val="18"/>
            <w:rPrChange w:id="25129" w:author="shorny" w:date="2014-06-09T18:55:00Z">
              <w:rPr/>
            </w:rPrChange>
          </w:rPr>
          <w:t xml:space="preserve"> (</w:t>
        </w:r>
      </w:ins>
    </w:p>
    <w:p w14:paraId="24F316F1" w14:textId="77777777" w:rsidR="00D26196" w:rsidRPr="00D26196" w:rsidRDefault="00D26196">
      <w:pPr>
        <w:pStyle w:val="HTMLPreformatted"/>
        <w:divId w:val="2032412305"/>
        <w:rPr>
          <w:ins w:id="25130" w:author="shorny" w:date="2014-06-09T18:54:00Z"/>
          <w:sz w:val="18"/>
          <w:rPrChange w:id="25131" w:author="shorny" w:date="2014-06-09T18:55:00Z">
            <w:rPr>
              <w:ins w:id="25132" w:author="shorny" w:date="2014-06-09T18:54:00Z"/>
            </w:rPr>
          </w:rPrChange>
        </w:rPr>
      </w:pPr>
      <w:ins w:id="25133" w:author="shorny" w:date="2014-06-09T18:54:00Z">
        <w:r w:rsidRPr="00D26196">
          <w:rPr>
            <w:sz w:val="18"/>
            <w:rPrChange w:id="25134" w:author="shorny" w:date="2014-06-09T18:55:00Z">
              <w:rPr/>
            </w:rPrChange>
          </w:rPr>
          <w:t xml:space="preserve">    ApplicationID </w:t>
        </w:r>
        <w:r w:rsidRPr="00D26196">
          <w:rPr>
            <w:rStyle w:val="type1"/>
            <w:sz w:val="18"/>
            <w:rPrChange w:id="25135" w:author="shorny" w:date="2014-06-09T18:55:00Z">
              <w:rPr>
                <w:rStyle w:val="type1"/>
              </w:rPr>
            </w:rPrChange>
          </w:rPr>
          <w:t>int</w:t>
        </w:r>
        <w:r w:rsidRPr="00D26196">
          <w:rPr>
            <w:sz w:val="18"/>
            <w:rPrChange w:id="25136" w:author="shorny" w:date="2014-06-09T18:55:00Z">
              <w:rPr/>
            </w:rPrChange>
          </w:rPr>
          <w:t>(10)</w:t>
        </w:r>
      </w:ins>
    </w:p>
    <w:p w14:paraId="1CC3EEB9" w14:textId="77777777" w:rsidR="00D26196" w:rsidRPr="00D26196" w:rsidRDefault="00D26196">
      <w:pPr>
        <w:pStyle w:val="HTMLPreformatted"/>
        <w:divId w:val="2032412305"/>
        <w:rPr>
          <w:ins w:id="25137" w:author="shorny" w:date="2014-06-09T18:54:00Z"/>
          <w:sz w:val="18"/>
          <w:rPrChange w:id="25138" w:author="shorny" w:date="2014-06-09T18:55:00Z">
            <w:rPr>
              <w:ins w:id="25139" w:author="shorny" w:date="2014-06-09T18:54:00Z"/>
            </w:rPr>
          </w:rPrChange>
        </w:rPr>
      </w:pPr>
      <w:ins w:id="25140" w:author="shorny" w:date="2014-06-09T18:54:00Z">
        <w:r w:rsidRPr="00D26196">
          <w:rPr>
            <w:sz w:val="18"/>
            <w:rPrChange w:id="25141" w:author="shorny" w:date="2014-06-09T18:55:00Z">
              <w:rPr/>
            </w:rPrChange>
          </w:rPr>
          <w:t xml:space="preserve">  ) ;</w:t>
        </w:r>
      </w:ins>
    </w:p>
    <w:p w14:paraId="23A9FA83" w14:textId="77777777" w:rsidR="00D26196" w:rsidRPr="00D26196" w:rsidRDefault="00D26196">
      <w:pPr>
        <w:pStyle w:val="HTMLPreformatted"/>
        <w:divId w:val="2032412305"/>
        <w:rPr>
          <w:ins w:id="25142" w:author="shorny" w:date="2014-06-09T18:54:00Z"/>
          <w:sz w:val="18"/>
          <w:rPrChange w:id="25143" w:author="shorny" w:date="2014-06-09T18:55:00Z">
            <w:rPr>
              <w:ins w:id="25144" w:author="shorny" w:date="2014-06-09T18:54:00Z"/>
            </w:rPr>
          </w:rPrChange>
        </w:rPr>
      </w:pPr>
      <w:ins w:id="25145" w:author="shorny" w:date="2014-06-09T18:54:00Z">
        <w:r w:rsidRPr="00D26196">
          <w:rPr>
            <w:sz w:val="18"/>
            <w:rPrChange w:id="25146" w:author="shorny" w:date="2014-06-09T18:55:00Z">
              <w:rPr/>
            </w:rPrChange>
          </w:rPr>
          <w:t xml:space="preserve">  </w:t>
        </w:r>
        <w:r w:rsidRPr="00D26196">
          <w:rPr>
            <w:rStyle w:val="keyword1"/>
            <w:sz w:val="18"/>
            <w:rPrChange w:id="25147" w:author="shorny" w:date="2014-06-09T18:55:00Z">
              <w:rPr>
                <w:rStyle w:val="keyword1"/>
              </w:rPr>
            </w:rPrChange>
          </w:rPr>
          <w:t>INSERT</w:t>
        </w:r>
        <w:r w:rsidRPr="00D26196">
          <w:rPr>
            <w:sz w:val="18"/>
            <w:rPrChange w:id="25148" w:author="shorny" w:date="2014-06-09T18:55:00Z">
              <w:rPr/>
            </w:rPrChange>
          </w:rPr>
          <w:t xml:space="preserve"> </w:t>
        </w:r>
        <w:r w:rsidRPr="00D26196">
          <w:rPr>
            <w:rStyle w:val="keyword1"/>
            <w:sz w:val="18"/>
            <w:rPrChange w:id="25149" w:author="shorny" w:date="2014-06-09T18:55:00Z">
              <w:rPr>
                <w:rStyle w:val="keyword1"/>
              </w:rPr>
            </w:rPrChange>
          </w:rPr>
          <w:t>INTO</w:t>
        </w:r>
        <w:r w:rsidRPr="00D26196">
          <w:rPr>
            <w:sz w:val="18"/>
            <w:rPrChange w:id="25150" w:author="shorny" w:date="2014-06-09T18:55:00Z">
              <w:rPr/>
            </w:rPrChange>
          </w:rPr>
          <w:t xml:space="preserve"> utrans_q_expecteds</w:t>
        </w:r>
      </w:ins>
    </w:p>
    <w:p w14:paraId="4AFC3C1F" w14:textId="77777777" w:rsidR="00D26196" w:rsidRPr="00D26196" w:rsidRDefault="00D26196">
      <w:pPr>
        <w:pStyle w:val="HTMLPreformatted"/>
        <w:divId w:val="2032412305"/>
        <w:rPr>
          <w:ins w:id="25151" w:author="shorny" w:date="2014-06-09T18:54:00Z"/>
          <w:sz w:val="18"/>
          <w:rPrChange w:id="25152" w:author="shorny" w:date="2014-06-09T18:55:00Z">
            <w:rPr>
              <w:ins w:id="25153" w:author="shorny" w:date="2014-06-09T18:54:00Z"/>
            </w:rPr>
          </w:rPrChange>
        </w:rPr>
      </w:pPr>
      <w:ins w:id="25154" w:author="shorny" w:date="2014-06-09T18:54:00Z">
        <w:r w:rsidRPr="00D26196">
          <w:rPr>
            <w:sz w:val="18"/>
            <w:rPrChange w:id="25155" w:author="shorny" w:date="2014-06-09T18:55:00Z">
              <w:rPr/>
            </w:rPrChange>
          </w:rPr>
          <w:t xml:space="preserve">  </w:t>
        </w:r>
        <w:r w:rsidRPr="00D26196">
          <w:rPr>
            <w:rStyle w:val="keyword1"/>
            <w:sz w:val="18"/>
            <w:rPrChange w:id="25156" w:author="shorny" w:date="2014-06-09T18:55:00Z">
              <w:rPr>
                <w:rStyle w:val="keyword1"/>
              </w:rPr>
            </w:rPrChange>
          </w:rPr>
          <w:t>VALUES</w:t>
        </w:r>
        <w:r w:rsidRPr="00D26196">
          <w:rPr>
            <w:sz w:val="18"/>
            <w:rPrChange w:id="25157" w:author="shorny" w:date="2014-06-09T18:55:00Z">
              <w:rPr/>
            </w:rPrChange>
          </w:rPr>
          <w:t xml:space="preserve">  (611) ;</w:t>
        </w:r>
      </w:ins>
    </w:p>
    <w:p w14:paraId="499B4482" w14:textId="77777777" w:rsidR="00D26196" w:rsidRPr="00D26196" w:rsidRDefault="00D26196">
      <w:pPr>
        <w:pStyle w:val="HTMLPreformatted"/>
        <w:divId w:val="2032412305"/>
        <w:rPr>
          <w:ins w:id="25158" w:author="shorny" w:date="2014-06-09T18:54:00Z"/>
          <w:sz w:val="18"/>
          <w:rPrChange w:id="25159" w:author="shorny" w:date="2014-06-09T18:55:00Z">
            <w:rPr>
              <w:ins w:id="25160" w:author="shorny" w:date="2014-06-09T18:54:00Z"/>
            </w:rPr>
          </w:rPrChange>
        </w:rPr>
      </w:pPr>
    </w:p>
    <w:p w14:paraId="64A0017F" w14:textId="77777777" w:rsidR="00D26196" w:rsidRPr="00D26196" w:rsidRDefault="00D26196">
      <w:pPr>
        <w:pStyle w:val="HTMLPreformatted"/>
        <w:divId w:val="2032412305"/>
        <w:rPr>
          <w:ins w:id="25161" w:author="shorny" w:date="2014-06-09T18:54:00Z"/>
          <w:rStyle w:val="comment1"/>
          <w:sz w:val="18"/>
          <w:rPrChange w:id="25162" w:author="shorny" w:date="2014-06-09T18:55:00Z">
            <w:rPr>
              <w:ins w:id="25163" w:author="shorny" w:date="2014-06-09T18:54:00Z"/>
              <w:rStyle w:val="comment1"/>
            </w:rPr>
          </w:rPrChange>
        </w:rPr>
      </w:pPr>
      <w:ins w:id="25164" w:author="shorny" w:date="2014-06-09T18:54:00Z">
        <w:r w:rsidRPr="00D26196">
          <w:rPr>
            <w:sz w:val="18"/>
            <w:rPrChange w:id="25165" w:author="shorny" w:date="2014-06-09T18:55:00Z">
              <w:rPr>
                <w:color w:val="B22222"/>
              </w:rPr>
            </w:rPrChange>
          </w:rPr>
          <w:t xml:space="preserve">  </w:t>
        </w:r>
        <w:r w:rsidRPr="00D26196">
          <w:rPr>
            <w:rStyle w:val="comment1"/>
            <w:sz w:val="18"/>
            <w:rPrChange w:id="25166" w:author="shorny" w:date="2014-06-09T18:55:00Z">
              <w:rPr>
                <w:rStyle w:val="comment1"/>
              </w:rPr>
            </w:rPrChange>
          </w:rPr>
          <w:t>-- create another temporary table that lists the differences between expected</w:t>
        </w:r>
      </w:ins>
    </w:p>
    <w:p w14:paraId="69664FE8" w14:textId="77777777" w:rsidR="00D26196" w:rsidRPr="00D26196" w:rsidRDefault="00D26196">
      <w:pPr>
        <w:pStyle w:val="HTMLPreformatted"/>
        <w:divId w:val="2032412305"/>
        <w:rPr>
          <w:ins w:id="25167" w:author="shorny" w:date="2014-06-09T18:54:00Z"/>
          <w:rStyle w:val="comment1"/>
          <w:sz w:val="18"/>
          <w:rPrChange w:id="25168" w:author="shorny" w:date="2014-06-09T18:55:00Z">
            <w:rPr>
              <w:ins w:id="25169" w:author="shorny" w:date="2014-06-09T18:54:00Z"/>
              <w:rStyle w:val="comment1"/>
            </w:rPr>
          </w:rPrChange>
        </w:rPr>
      </w:pPr>
      <w:ins w:id="25170" w:author="shorny" w:date="2014-06-09T18:54:00Z">
        <w:r w:rsidRPr="00D26196">
          <w:rPr>
            <w:sz w:val="18"/>
            <w:rPrChange w:id="25171" w:author="shorny" w:date="2014-06-09T18:55:00Z">
              <w:rPr>
                <w:color w:val="B22222"/>
              </w:rPr>
            </w:rPrChange>
          </w:rPr>
          <w:t xml:space="preserve">  </w:t>
        </w:r>
        <w:r w:rsidRPr="00D26196">
          <w:rPr>
            <w:rStyle w:val="comment1"/>
            <w:sz w:val="18"/>
            <w:rPrChange w:id="25172" w:author="shorny" w:date="2014-06-09T18:55:00Z">
              <w:rPr>
                <w:rStyle w:val="comment1"/>
              </w:rPr>
            </w:rPrChange>
          </w:rPr>
          <w:t>-- results and actuals</w:t>
        </w:r>
      </w:ins>
    </w:p>
    <w:p w14:paraId="15147144" w14:textId="77777777" w:rsidR="00D26196" w:rsidRPr="00D26196" w:rsidRDefault="00D26196">
      <w:pPr>
        <w:pStyle w:val="HTMLPreformatted"/>
        <w:divId w:val="2032412305"/>
        <w:rPr>
          <w:ins w:id="25173" w:author="shorny" w:date="2014-06-09T18:54:00Z"/>
          <w:sz w:val="18"/>
          <w:rPrChange w:id="25174" w:author="shorny" w:date="2014-06-09T18:55:00Z">
            <w:rPr>
              <w:ins w:id="25175" w:author="shorny" w:date="2014-06-09T18:54:00Z"/>
            </w:rPr>
          </w:rPrChange>
        </w:rPr>
      </w:pPr>
      <w:ins w:id="25176" w:author="shorny" w:date="2014-06-09T18:54:00Z">
        <w:r w:rsidRPr="00D26196">
          <w:rPr>
            <w:sz w:val="18"/>
            <w:rPrChange w:id="25177" w:author="shorny" w:date="2014-06-09T18:55:00Z">
              <w:rPr/>
            </w:rPrChange>
          </w:rPr>
          <w:t xml:space="preserve">  </w:t>
        </w:r>
        <w:r w:rsidRPr="00D26196">
          <w:rPr>
            <w:rStyle w:val="keyword1"/>
            <w:sz w:val="18"/>
            <w:rPrChange w:id="25178" w:author="shorny" w:date="2014-06-09T18:55:00Z">
              <w:rPr>
                <w:rStyle w:val="keyword1"/>
              </w:rPr>
            </w:rPrChange>
          </w:rPr>
          <w:t>CREATE</w:t>
        </w:r>
        <w:r w:rsidRPr="00D26196">
          <w:rPr>
            <w:sz w:val="18"/>
            <w:rPrChange w:id="25179" w:author="shorny" w:date="2014-06-09T18:55:00Z">
              <w:rPr/>
            </w:rPrChange>
          </w:rPr>
          <w:t xml:space="preserve"> </w:t>
        </w:r>
        <w:r w:rsidRPr="00D26196">
          <w:rPr>
            <w:rStyle w:val="keyword1"/>
            <w:sz w:val="18"/>
            <w:rPrChange w:id="25180" w:author="shorny" w:date="2014-06-09T18:55:00Z">
              <w:rPr>
                <w:rStyle w:val="keyword1"/>
              </w:rPr>
            </w:rPrChange>
          </w:rPr>
          <w:t>TEMPORARY</w:t>
        </w:r>
        <w:r w:rsidRPr="00D26196">
          <w:rPr>
            <w:sz w:val="18"/>
            <w:rPrChange w:id="25181" w:author="shorny" w:date="2014-06-09T18:55:00Z">
              <w:rPr/>
            </w:rPrChange>
          </w:rPr>
          <w:t xml:space="preserve"> </w:t>
        </w:r>
        <w:r w:rsidRPr="00D26196">
          <w:rPr>
            <w:rStyle w:val="keyword1"/>
            <w:sz w:val="18"/>
            <w:rPrChange w:id="25182" w:author="shorny" w:date="2014-06-09T18:55:00Z">
              <w:rPr>
                <w:rStyle w:val="keyword1"/>
              </w:rPr>
            </w:rPrChange>
          </w:rPr>
          <w:t>TABLE</w:t>
        </w:r>
        <w:r w:rsidRPr="00D26196">
          <w:rPr>
            <w:sz w:val="18"/>
            <w:rPrChange w:id="25183" w:author="shorny" w:date="2014-06-09T18:55:00Z">
              <w:rPr/>
            </w:rPrChange>
          </w:rPr>
          <w:t xml:space="preserve"> </w:t>
        </w:r>
        <w:r w:rsidRPr="00D26196">
          <w:rPr>
            <w:rStyle w:val="function-name1"/>
            <w:sz w:val="18"/>
            <w:rPrChange w:id="25184" w:author="shorny" w:date="2014-06-09T18:55:00Z">
              <w:rPr>
                <w:rStyle w:val="function-name1"/>
              </w:rPr>
            </w:rPrChange>
          </w:rPr>
          <w:t>utrans_q_problems</w:t>
        </w:r>
      </w:ins>
    </w:p>
    <w:p w14:paraId="4C4A0C74" w14:textId="77777777" w:rsidR="00D26196" w:rsidRPr="00D26196" w:rsidRDefault="00D26196">
      <w:pPr>
        <w:pStyle w:val="HTMLPreformatted"/>
        <w:divId w:val="2032412305"/>
        <w:rPr>
          <w:ins w:id="25185" w:author="shorny" w:date="2014-06-09T18:54:00Z"/>
          <w:sz w:val="18"/>
          <w:rPrChange w:id="25186" w:author="shorny" w:date="2014-06-09T18:55:00Z">
            <w:rPr>
              <w:ins w:id="25187" w:author="shorny" w:date="2014-06-09T18:54:00Z"/>
            </w:rPr>
          </w:rPrChange>
        </w:rPr>
      </w:pPr>
      <w:ins w:id="25188" w:author="shorny" w:date="2014-06-09T18:54:00Z">
        <w:r w:rsidRPr="00D26196">
          <w:rPr>
            <w:sz w:val="18"/>
            <w:rPrChange w:id="25189" w:author="shorny" w:date="2014-06-09T18:55:00Z">
              <w:rPr/>
            </w:rPrChange>
          </w:rPr>
          <w:lastRenderedPageBreak/>
          <w:t xml:space="preserve">  </w:t>
        </w:r>
        <w:r w:rsidRPr="00D26196">
          <w:rPr>
            <w:rStyle w:val="keyword1"/>
            <w:sz w:val="18"/>
            <w:rPrChange w:id="25190" w:author="shorny" w:date="2014-06-09T18:55:00Z">
              <w:rPr>
                <w:rStyle w:val="keyword1"/>
              </w:rPr>
            </w:rPrChange>
          </w:rPr>
          <w:t>SELECT</w:t>
        </w:r>
        <w:r w:rsidRPr="00D26196">
          <w:rPr>
            <w:sz w:val="18"/>
            <w:rPrChange w:id="25191" w:author="shorny" w:date="2014-06-09T18:55:00Z">
              <w:rPr/>
            </w:rPrChange>
          </w:rPr>
          <w:t xml:space="preserve"> problems.*</w:t>
        </w:r>
      </w:ins>
    </w:p>
    <w:p w14:paraId="4FCC944F" w14:textId="77777777" w:rsidR="00D26196" w:rsidRPr="00D26196" w:rsidRDefault="00D26196">
      <w:pPr>
        <w:pStyle w:val="HTMLPreformatted"/>
        <w:divId w:val="2032412305"/>
        <w:rPr>
          <w:ins w:id="25192" w:author="shorny" w:date="2014-06-09T18:54:00Z"/>
          <w:sz w:val="18"/>
          <w:rPrChange w:id="25193" w:author="shorny" w:date="2014-06-09T18:55:00Z">
            <w:rPr>
              <w:ins w:id="25194" w:author="shorny" w:date="2014-06-09T18:54:00Z"/>
            </w:rPr>
          </w:rPrChange>
        </w:rPr>
      </w:pPr>
      <w:ins w:id="25195" w:author="shorny" w:date="2014-06-09T18:54:00Z">
        <w:r w:rsidRPr="00D26196">
          <w:rPr>
            <w:sz w:val="18"/>
            <w:rPrChange w:id="25196" w:author="shorny" w:date="2014-06-09T18:55:00Z">
              <w:rPr/>
            </w:rPrChange>
          </w:rPr>
          <w:t xml:space="preserve">  </w:t>
        </w:r>
        <w:r w:rsidRPr="00D26196">
          <w:rPr>
            <w:rStyle w:val="keyword1"/>
            <w:sz w:val="18"/>
            <w:rPrChange w:id="25197" w:author="shorny" w:date="2014-06-09T18:55:00Z">
              <w:rPr>
                <w:rStyle w:val="keyword1"/>
              </w:rPr>
            </w:rPrChange>
          </w:rPr>
          <w:t>FROM</w:t>
        </w:r>
      </w:ins>
    </w:p>
    <w:p w14:paraId="76627030" w14:textId="77777777" w:rsidR="00D26196" w:rsidRPr="00D26196" w:rsidRDefault="00D26196">
      <w:pPr>
        <w:pStyle w:val="HTMLPreformatted"/>
        <w:divId w:val="2032412305"/>
        <w:rPr>
          <w:ins w:id="25198" w:author="shorny" w:date="2014-06-09T18:54:00Z"/>
          <w:sz w:val="18"/>
          <w:rPrChange w:id="25199" w:author="shorny" w:date="2014-06-09T18:55:00Z">
            <w:rPr>
              <w:ins w:id="25200" w:author="shorny" w:date="2014-06-09T18:54:00Z"/>
            </w:rPr>
          </w:rPrChange>
        </w:rPr>
      </w:pPr>
      <w:ins w:id="25201" w:author="shorny" w:date="2014-06-09T18:54:00Z">
        <w:r w:rsidRPr="00D26196">
          <w:rPr>
            <w:sz w:val="18"/>
            <w:rPrChange w:id="25202" w:author="shorny" w:date="2014-06-09T18:55:00Z">
              <w:rPr/>
            </w:rPrChange>
          </w:rPr>
          <w:t xml:space="preserve">  (</w:t>
        </w:r>
      </w:ins>
    </w:p>
    <w:p w14:paraId="3976EB4E" w14:textId="77777777" w:rsidR="00D26196" w:rsidRPr="00D26196" w:rsidRDefault="00D26196">
      <w:pPr>
        <w:pStyle w:val="HTMLPreformatted"/>
        <w:divId w:val="2032412305"/>
        <w:rPr>
          <w:ins w:id="25203" w:author="shorny" w:date="2014-06-09T18:54:00Z"/>
          <w:sz w:val="18"/>
          <w:rPrChange w:id="25204" w:author="shorny" w:date="2014-06-09T18:55:00Z">
            <w:rPr>
              <w:ins w:id="25205" w:author="shorny" w:date="2014-06-09T18:54:00Z"/>
            </w:rPr>
          </w:rPrChange>
        </w:rPr>
      </w:pPr>
      <w:ins w:id="25206" w:author="shorny" w:date="2014-06-09T18:54:00Z">
        <w:r w:rsidRPr="00D26196">
          <w:rPr>
            <w:sz w:val="18"/>
            <w:rPrChange w:id="25207" w:author="shorny" w:date="2014-06-09T18:55:00Z">
              <w:rPr/>
            </w:rPrChange>
          </w:rPr>
          <w:t xml:space="preserve">      </w:t>
        </w:r>
        <w:r w:rsidRPr="00D26196">
          <w:rPr>
            <w:rStyle w:val="keyword1"/>
            <w:sz w:val="18"/>
            <w:rPrChange w:id="25208" w:author="shorny" w:date="2014-06-09T18:55:00Z">
              <w:rPr>
                <w:rStyle w:val="keyword1"/>
              </w:rPr>
            </w:rPrChange>
          </w:rPr>
          <w:t>SELECT</w:t>
        </w:r>
        <w:r w:rsidRPr="00D26196">
          <w:rPr>
            <w:sz w:val="18"/>
            <w:rPrChange w:id="25209" w:author="shorny" w:date="2014-06-09T18:55:00Z">
              <w:rPr/>
            </w:rPrChange>
          </w:rPr>
          <w:t xml:space="preserve"> actuals.*</w:t>
        </w:r>
      </w:ins>
    </w:p>
    <w:p w14:paraId="222DF192" w14:textId="77777777" w:rsidR="00D26196" w:rsidRPr="00D26196" w:rsidRDefault="00D26196">
      <w:pPr>
        <w:pStyle w:val="HTMLPreformatted"/>
        <w:divId w:val="2032412305"/>
        <w:rPr>
          <w:ins w:id="25210" w:author="shorny" w:date="2014-06-09T18:54:00Z"/>
          <w:sz w:val="18"/>
          <w:rPrChange w:id="25211" w:author="shorny" w:date="2014-06-09T18:55:00Z">
            <w:rPr>
              <w:ins w:id="25212" w:author="shorny" w:date="2014-06-09T18:54:00Z"/>
            </w:rPr>
          </w:rPrChange>
        </w:rPr>
      </w:pPr>
      <w:ins w:id="25213" w:author="shorny" w:date="2014-06-09T18:54:00Z">
        <w:r w:rsidRPr="00D26196">
          <w:rPr>
            <w:sz w:val="18"/>
            <w:rPrChange w:id="25214" w:author="shorny" w:date="2014-06-09T18:55:00Z">
              <w:rPr/>
            </w:rPrChange>
          </w:rPr>
          <w:t xml:space="preserve">      </w:t>
        </w:r>
        <w:r w:rsidRPr="00D26196">
          <w:rPr>
            <w:rStyle w:val="keyword1"/>
            <w:sz w:val="18"/>
            <w:rPrChange w:id="25215" w:author="shorny" w:date="2014-06-09T18:55:00Z">
              <w:rPr>
                <w:rStyle w:val="keyword1"/>
              </w:rPr>
            </w:rPrChange>
          </w:rPr>
          <w:t>FROM</w:t>
        </w:r>
        <w:r w:rsidRPr="00D26196">
          <w:rPr>
            <w:sz w:val="18"/>
            <w:rPrChange w:id="25216" w:author="shorny" w:date="2014-06-09T18:55:00Z">
              <w:rPr/>
            </w:rPrChange>
          </w:rPr>
          <w:t xml:space="preserve"> utrans_q_actuals actuals</w:t>
        </w:r>
      </w:ins>
    </w:p>
    <w:p w14:paraId="57992689" w14:textId="77777777" w:rsidR="00D26196" w:rsidRPr="00D26196" w:rsidRDefault="00D26196">
      <w:pPr>
        <w:pStyle w:val="HTMLPreformatted"/>
        <w:divId w:val="2032412305"/>
        <w:rPr>
          <w:ins w:id="25217" w:author="shorny" w:date="2014-06-09T18:54:00Z"/>
          <w:sz w:val="18"/>
          <w:rPrChange w:id="25218" w:author="shorny" w:date="2014-06-09T18:55:00Z">
            <w:rPr>
              <w:ins w:id="25219" w:author="shorny" w:date="2014-06-09T18:54:00Z"/>
            </w:rPr>
          </w:rPrChange>
        </w:rPr>
      </w:pPr>
      <w:ins w:id="25220" w:author="shorny" w:date="2014-06-09T18:54:00Z">
        <w:r w:rsidRPr="00D26196">
          <w:rPr>
            <w:sz w:val="18"/>
            <w:rPrChange w:id="25221" w:author="shorny" w:date="2014-06-09T18:55:00Z">
              <w:rPr/>
            </w:rPrChange>
          </w:rPr>
          <w:t xml:space="preserve">      </w:t>
        </w:r>
        <w:r w:rsidRPr="00D26196">
          <w:rPr>
            <w:rStyle w:val="keyword1"/>
            <w:sz w:val="18"/>
            <w:rPrChange w:id="25222" w:author="shorny" w:date="2014-06-09T18:55:00Z">
              <w:rPr>
                <w:rStyle w:val="keyword1"/>
              </w:rPr>
            </w:rPrChange>
          </w:rPr>
          <w:t>UNION</w:t>
        </w:r>
        <w:r w:rsidRPr="00D26196">
          <w:rPr>
            <w:sz w:val="18"/>
            <w:rPrChange w:id="25223" w:author="shorny" w:date="2014-06-09T18:55:00Z">
              <w:rPr/>
            </w:rPrChange>
          </w:rPr>
          <w:t xml:space="preserve"> </w:t>
        </w:r>
        <w:r w:rsidRPr="00D26196">
          <w:rPr>
            <w:rStyle w:val="keyword1"/>
            <w:sz w:val="18"/>
            <w:rPrChange w:id="25224" w:author="shorny" w:date="2014-06-09T18:55:00Z">
              <w:rPr>
                <w:rStyle w:val="keyword1"/>
              </w:rPr>
            </w:rPrChange>
          </w:rPr>
          <w:t>ALL</w:t>
        </w:r>
      </w:ins>
    </w:p>
    <w:p w14:paraId="29682DF6" w14:textId="77777777" w:rsidR="00D26196" w:rsidRPr="00D26196" w:rsidRDefault="00D26196">
      <w:pPr>
        <w:pStyle w:val="HTMLPreformatted"/>
        <w:divId w:val="2032412305"/>
        <w:rPr>
          <w:ins w:id="25225" w:author="shorny" w:date="2014-06-09T18:54:00Z"/>
          <w:sz w:val="18"/>
          <w:rPrChange w:id="25226" w:author="shorny" w:date="2014-06-09T18:55:00Z">
            <w:rPr>
              <w:ins w:id="25227" w:author="shorny" w:date="2014-06-09T18:54:00Z"/>
            </w:rPr>
          </w:rPrChange>
        </w:rPr>
      </w:pPr>
      <w:ins w:id="25228" w:author="shorny" w:date="2014-06-09T18:54:00Z">
        <w:r w:rsidRPr="00D26196">
          <w:rPr>
            <w:sz w:val="18"/>
            <w:rPrChange w:id="25229" w:author="shorny" w:date="2014-06-09T18:55:00Z">
              <w:rPr/>
            </w:rPrChange>
          </w:rPr>
          <w:t xml:space="preserve">      </w:t>
        </w:r>
        <w:r w:rsidRPr="00D26196">
          <w:rPr>
            <w:rStyle w:val="keyword1"/>
            <w:sz w:val="18"/>
            <w:rPrChange w:id="25230" w:author="shorny" w:date="2014-06-09T18:55:00Z">
              <w:rPr>
                <w:rStyle w:val="keyword1"/>
              </w:rPr>
            </w:rPrChange>
          </w:rPr>
          <w:t>SELECT</w:t>
        </w:r>
        <w:r w:rsidRPr="00D26196">
          <w:rPr>
            <w:sz w:val="18"/>
            <w:rPrChange w:id="25231" w:author="shorny" w:date="2014-06-09T18:55:00Z">
              <w:rPr/>
            </w:rPrChange>
          </w:rPr>
          <w:t xml:space="preserve"> expecteds.*</w:t>
        </w:r>
      </w:ins>
    </w:p>
    <w:p w14:paraId="1CB80831" w14:textId="77777777" w:rsidR="00D26196" w:rsidRPr="00D26196" w:rsidRDefault="00D26196">
      <w:pPr>
        <w:pStyle w:val="HTMLPreformatted"/>
        <w:divId w:val="2032412305"/>
        <w:rPr>
          <w:ins w:id="25232" w:author="shorny" w:date="2014-06-09T18:54:00Z"/>
          <w:sz w:val="18"/>
          <w:rPrChange w:id="25233" w:author="shorny" w:date="2014-06-09T18:55:00Z">
            <w:rPr>
              <w:ins w:id="25234" w:author="shorny" w:date="2014-06-09T18:54:00Z"/>
            </w:rPr>
          </w:rPrChange>
        </w:rPr>
      </w:pPr>
      <w:ins w:id="25235" w:author="shorny" w:date="2014-06-09T18:54:00Z">
        <w:r w:rsidRPr="00D26196">
          <w:rPr>
            <w:sz w:val="18"/>
            <w:rPrChange w:id="25236" w:author="shorny" w:date="2014-06-09T18:55:00Z">
              <w:rPr/>
            </w:rPrChange>
          </w:rPr>
          <w:t xml:space="preserve">      </w:t>
        </w:r>
        <w:r w:rsidRPr="00D26196">
          <w:rPr>
            <w:rStyle w:val="keyword1"/>
            <w:sz w:val="18"/>
            <w:rPrChange w:id="25237" w:author="shorny" w:date="2014-06-09T18:55:00Z">
              <w:rPr>
                <w:rStyle w:val="keyword1"/>
              </w:rPr>
            </w:rPrChange>
          </w:rPr>
          <w:t>FROM</w:t>
        </w:r>
        <w:r w:rsidRPr="00D26196">
          <w:rPr>
            <w:sz w:val="18"/>
            <w:rPrChange w:id="25238" w:author="shorny" w:date="2014-06-09T18:55:00Z">
              <w:rPr/>
            </w:rPrChange>
          </w:rPr>
          <w:t xml:space="preserve"> utrans_q_expecteds expecteds</w:t>
        </w:r>
      </w:ins>
    </w:p>
    <w:p w14:paraId="5B1F00C3" w14:textId="77777777" w:rsidR="00D26196" w:rsidRPr="00D26196" w:rsidRDefault="00D26196">
      <w:pPr>
        <w:pStyle w:val="HTMLPreformatted"/>
        <w:divId w:val="2032412305"/>
        <w:rPr>
          <w:ins w:id="25239" w:author="shorny" w:date="2014-06-09T18:54:00Z"/>
          <w:sz w:val="18"/>
          <w:rPrChange w:id="25240" w:author="shorny" w:date="2014-06-09T18:55:00Z">
            <w:rPr>
              <w:ins w:id="25241" w:author="shorny" w:date="2014-06-09T18:54:00Z"/>
            </w:rPr>
          </w:rPrChange>
        </w:rPr>
      </w:pPr>
      <w:ins w:id="25242" w:author="shorny" w:date="2014-06-09T18:54:00Z">
        <w:r w:rsidRPr="00D26196">
          <w:rPr>
            <w:sz w:val="18"/>
            <w:rPrChange w:id="25243" w:author="shorny" w:date="2014-06-09T18:55:00Z">
              <w:rPr/>
            </w:rPrChange>
          </w:rPr>
          <w:t xml:space="preserve">  )  problems</w:t>
        </w:r>
      </w:ins>
    </w:p>
    <w:p w14:paraId="4F6D252F" w14:textId="77777777" w:rsidR="00D26196" w:rsidRPr="00D26196" w:rsidRDefault="00D26196">
      <w:pPr>
        <w:pStyle w:val="HTMLPreformatted"/>
        <w:divId w:val="2032412305"/>
        <w:rPr>
          <w:ins w:id="25244" w:author="shorny" w:date="2014-06-09T18:54:00Z"/>
          <w:sz w:val="18"/>
          <w:rPrChange w:id="25245" w:author="shorny" w:date="2014-06-09T18:55:00Z">
            <w:rPr>
              <w:ins w:id="25246" w:author="shorny" w:date="2014-06-09T18:54:00Z"/>
            </w:rPr>
          </w:rPrChange>
        </w:rPr>
      </w:pPr>
      <w:ins w:id="25247" w:author="shorny" w:date="2014-06-09T18:54:00Z">
        <w:r w:rsidRPr="00D26196">
          <w:rPr>
            <w:sz w:val="18"/>
            <w:rPrChange w:id="25248" w:author="shorny" w:date="2014-06-09T18:55:00Z">
              <w:rPr/>
            </w:rPrChange>
          </w:rPr>
          <w:t xml:space="preserve">  </w:t>
        </w:r>
        <w:r w:rsidRPr="00D26196">
          <w:rPr>
            <w:rStyle w:val="keyword1"/>
            <w:sz w:val="18"/>
            <w:rPrChange w:id="25249" w:author="shorny" w:date="2014-06-09T18:55:00Z">
              <w:rPr>
                <w:rStyle w:val="keyword1"/>
              </w:rPr>
            </w:rPrChange>
          </w:rPr>
          <w:t>GROUP</w:t>
        </w:r>
        <w:r w:rsidRPr="00D26196">
          <w:rPr>
            <w:sz w:val="18"/>
            <w:rPrChange w:id="25250" w:author="shorny" w:date="2014-06-09T18:55:00Z">
              <w:rPr/>
            </w:rPrChange>
          </w:rPr>
          <w:t xml:space="preserve"> </w:t>
        </w:r>
        <w:r w:rsidRPr="00D26196">
          <w:rPr>
            <w:rStyle w:val="keyword1"/>
            <w:sz w:val="18"/>
            <w:rPrChange w:id="25251" w:author="shorny" w:date="2014-06-09T18:55:00Z">
              <w:rPr>
                <w:rStyle w:val="keyword1"/>
              </w:rPr>
            </w:rPrChange>
          </w:rPr>
          <w:t>BY</w:t>
        </w:r>
        <w:r w:rsidRPr="00D26196">
          <w:rPr>
            <w:sz w:val="18"/>
            <w:rPrChange w:id="25252" w:author="shorny" w:date="2014-06-09T18:55:00Z">
              <w:rPr/>
            </w:rPrChange>
          </w:rPr>
          <w:t xml:space="preserve"> problems.ApplicationID</w:t>
        </w:r>
      </w:ins>
    </w:p>
    <w:p w14:paraId="29386EF1" w14:textId="77777777" w:rsidR="00D26196" w:rsidRPr="00D26196" w:rsidRDefault="00D26196">
      <w:pPr>
        <w:pStyle w:val="HTMLPreformatted"/>
        <w:divId w:val="2032412305"/>
        <w:rPr>
          <w:ins w:id="25253" w:author="shorny" w:date="2014-06-09T18:54:00Z"/>
          <w:sz w:val="18"/>
          <w:rPrChange w:id="25254" w:author="shorny" w:date="2014-06-09T18:55:00Z">
            <w:rPr>
              <w:ins w:id="25255" w:author="shorny" w:date="2014-06-09T18:54:00Z"/>
            </w:rPr>
          </w:rPrChange>
        </w:rPr>
      </w:pPr>
      <w:ins w:id="25256" w:author="shorny" w:date="2014-06-09T18:54:00Z">
        <w:r w:rsidRPr="00D26196">
          <w:rPr>
            <w:sz w:val="18"/>
            <w:rPrChange w:id="25257" w:author="shorny" w:date="2014-06-09T18:55:00Z">
              <w:rPr/>
            </w:rPrChange>
          </w:rPr>
          <w:t xml:space="preserve">  </w:t>
        </w:r>
        <w:r w:rsidRPr="00D26196">
          <w:rPr>
            <w:rStyle w:val="keyword1"/>
            <w:sz w:val="18"/>
            <w:rPrChange w:id="25258" w:author="shorny" w:date="2014-06-09T18:55:00Z">
              <w:rPr>
                <w:rStyle w:val="keyword1"/>
              </w:rPr>
            </w:rPrChange>
          </w:rPr>
          <w:t>HAVING</w:t>
        </w:r>
        <w:r w:rsidRPr="00D26196">
          <w:rPr>
            <w:sz w:val="18"/>
            <w:rPrChange w:id="25259" w:author="shorny" w:date="2014-06-09T18:55:00Z">
              <w:rPr/>
            </w:rPrChange>
          </w:rPr>
          <w:t xml:space="preserve"> </w:t>
        </w:r>
        <w:r w:rsidRPr="00D26196">
          <w:rPr>
            <w:rStyle w:val="builtin1"/>
            <w:sz w:val="18"/>
            <w:rPrChange w:id="25260" w:author="shorny" w:date="2014-06-09T18:55:00Z">
              <w:rPr>
                <w:rStyle w:val="builtin1"/>
              </w:rPr>
            </w:rPrChange>
          </w:rPr>
          <w:t>COUNT</w:t>
        </w:r>
        <w:r w:rsidRPr="00D26196">
          <w:rPr>
            <w:sz w:val="18"/>
            <w:rPrChange w:id="25261" w:author="shorny" w:date="2014-06-09T18:55:00Z">
              <w:rPr/>
            </w:rPrChange>
          </w:rPr>
          <w:t>(*) = 1</w:t>
        </w:r>
      </w:ins>
    </w:p>
    <w:p w14:paraId="7504D87B" w14:textId="77777777" w:rsidR="00D26196" w:rsidRPr="00D26196" w:rsidRDefault="00D26196">
      <w:pPr>
        <w:pStyle w:val="HTMLPreformatted"/>
        <w:divId w:val="2032412305"/>
        <w:rPr>
          <w:ins w:id="25262" w:author="shorny" w:date="2014-06-09T18:54:00Z"/>
          <w:sz w:val="18"/>
          <w:rPrChange w:id="25263" w:author="shorny" w:date="2014-06-09T18:55:00Z">
            <w:rPr>
              <w:ins w:id="25264" w:author="shorny" w:date="2014-06-09T18:54:00Z"/>
            </w:rPr>
          </w:rPrChange>
        </w:rPr>
      </w:pPr>
      <w:ins w:id="25265" w:author="shorny" w:date="2014-06-09T18:54:00Z">
        <w:r w:rsidRPr="00D26196">
          <w:rPr>
            <w:sz w:val="18"/>
            <w:rPrChange w:id="25266" w:author="shorny" w:date="2014-06-09T18:55:00Z">
              <w:rPr/>
            </w:rPrChange>
          </w:rPr>
          <w:t xml:space="preserve">  </w:t>
        </w:r>
        <w:r w:rsidRPr="00D26196">
          <w:rPr>
            <w:rStyle w:val="keyword1"/>
            <w:sz w:val="18"/>
            <w:rPrChange w:id="25267" w:author="shorny" w:date="2014-06-09T18:55:00Z">
              <w:rPr>
                <w:rStyle w:val="keyword1"/>
              </w:rPr>
            </w:rPrChange>
          </w:rPr>
          <w:t>ORDER</w:t>
        </w:r>
        <w:r w:rsidRPr="00D26196">
          <w:rPr>
            <w:sz w:val="18"/>
            <w:rPrChange w:id="25268" w:author="shorny" w:date="2014-06-09T18:55:00Z">
              <w:rPr/>
            </w:rPrChange>
          </w:rPr>
          <w:t xml:space="preserve"> </w:t>
        </w:r>
        <w:r w:rsidRPr="00D26196">
          <w:rPr>
            <w:rStyle w:val="keyword1"/>
            <w:sz w:val="18"/>
            <w:rPrChange w:id="25269" w:author="shorny" w:date="2014-06-09T18:55:00Z">
              <w:rPr>
                <w:rStyle w:val="keyword1"/>
              </w:rPr>
            </w:rPrChange>
          </w:rPr>
          <w:t>BY</w:t>
        </w:r>
        <w:r w:rsidRPr="00D26196">
          <w:rPr>
            <w:sz w:val="18"/>
            <w:rPrChange w:id="25270" w:author="shorny" w:date="2014-06-09T18:55:00Z">
              <w:rPr/>
            </w:rPrChange>
          </w:rPr>
          <w:t xml:space="preserve"> problems.ApplicationID ;</w:t>
        </w:r>
      </w:ins>
    </w:p>
    <w:p w14:paraId="55F1EB15" w14:textId="77777777" w:rsidR="00D26196" w:rsidRPr="00D26196" w:rsidRDefault="00D26196">
      <w:pPr>
        <w:pStyle w:val="HTMLPreformatted"/>
        <w:divId w:val="2032412305"/>
        <w:rPr>
          <w:ins w:id="25271" w:author="shorny" w:date="2014-06-09T18:54:00Z"/>
          <w:sz w:val="18"/>
          <w:rPrChange w:id="25272" w:author="shorny" w:date="2014-06-09T18:55:00Z">
            <w:rPr>
              <w:ins w:id="25273" w:author="shorny" w:date="2014-06-09T18:54:00Z"/>
            </w:rPr>
          </w:rPrChange>
        </w:rPr>
      </w:pPr>
    </w:p>
    <w:p w14:paraId="3CD45CF8" w14:textId="77777777" w:rsidR="00D26196" w:rsidRPr="00D26196" w:rsidRDefault="00D26196">
      <w:pPr>
        <w:pStyle w:val="HTMLPreformatted"/>
        <w:divId w:val="2032412305"/>
        <w:rPr>
          <w:ins w:id="25274" w:author="shorny" w:date="2014-06-09T18:54:00Z"/>
          <w:rStyle w:val="comment1"/>
          <w:sz w:val="18"/>
          <w:rPrChange w:id="25275" w:author="shorny" w:date="2014-06-09T18:55:00Z">
            <w:rPr>
              <w:ins w:id="25276" w:author="shorny" w:date="2014-06-09T18:54:00Z"/>
              <w:rStyle w:val="comment1"/>
            </w:rPr>
          </w:rPrChange>
        </w:rPr>
      </w:pPr>
      <w:ins w:id="25277" w:author="shorny" w:date="2014-06-09T18:54:00Z">
        <w:r w:rsidRPr="00D26196">
          <w:rPr>
            <w:sz w:val="18"/>
            <w:rPrChange w:id="25278" w:author="shorny" w:date="2014-06-09T18:55:00Z">
              <w:rPr>
                <w:color w:val="B22222"/>
              </w:rPr>
            </w:rPrChange>
          </w:rPr>
          <w:t xml:space="preserve">  </w:t>
        </w:r>
        <w:r w:rsidRPr="00D26196">
          <w:rPr>
            <w:rStyle w:val="comment1"/>
            <w:sz w:val="18"/>
            <w:rPrChange w:id="25279" w:author="shorny" w:date="2014-06-09T18:55:00Z">
              <w:rPr>
                <w:rStyle w:val="comment1"/>
              </w:rPr>
            </w:rPrChange>
          </w:rPr>
          <w:t>-- report an error if the 'problems' table isn't empty</w:t>
        </w:r>
      </w:ins>
    </w:p>
    <w:p w14:paraId="39FF75DA" w14:textId="77777777" w:rsidR="00D26196" w:rsidRPr="00D26196" w:rsidRDefault="00D26196">
      <w:pPr>
        <w:pStyle w:val="HTMLPreformatted"/>
        <w:divId w:val="2032412305"/>
        <w:rPr>
          <w:ins w:id="25280" w:author="shorny" w:date="2014-06-09T18:54:00Z"/>
          <w:sz w:val="18"/>
          <w:rPrChange w:id="25281" w:author="shorny" w:date="2014-06-09T18:55:00Z">
            <w:rPr>
              <w:ins w:id="25282" w:author="shorny" w:date="2014-06-09T18:54:00Z"/>
            </w:rPr>
          </w:rPrChange>
        </w:rPr>
      </w:pPr>
      <w:ins w:id="25283" w:author="shorny" w:date="2014-06-09T18:54:00Z">
        <w:r w:rsidRPr="00D26196">
          <w:rPr>
            <w:sz w:val="18"/>
            <w:rPrChange w:id="25284" w:author="shorny" w:date="2014-06-09T18:55:00Z">
              <w:rPr/>
            </w:rPrChange>
          </w:rPr>
          <w:t xml:space="preserve">  </w:t>
        </w:r>
        <w:r w:rsidRPr="00D26196">
          <w:rPr>
            <w:rStyle w:val="keyword1"/>
            <w:sz w:val="18"/>
            <w:rPrChange w:id="25285" w:author="shorny" w:date="2014-06-09T18:55:00Z">
              <w:rPr>
                <w:rStyle w:val="keyword1"/>
              </w:rPr>
            </w:rPrChange>
          </w:rPr>
          <w:t>CALL</w:t>
        </w:r>
        <w:r w:rsidRPr="00D26196">
          <w:rPr>
            <w:sz w:val="18"/>
            <w:rPrChange w:id="25286" w:author="shorny" w:date="2014-06-09T18:55:00Z">
              <w:rPr/>
            </w:rPrChange>
          </w:rPr>
          <w:t xml:space="preserve"> stk_unit.assert_table_empty( </w:t>
        </w:r>
      </w:ins>
    </w:p>
    <w:p w14:paraId="18590B48" w14:textId="77777777" w:rsidR="00D26196" w:rsidRPr="00D26196" w:rsidRDefault="00D26196">
      <w:pPr>
        <w:pStyle w:val="HTMLPreformatted"/>
        <w:divId w:val="2032412305"/>
        <w:rPr>
          <w:ins w:id="25287" w:author="shorny" w:date="2014-06-09T18:54:00Z"/>
          <w:sz w:val="18"/>
          <w:rPrChange w:id="25288" w:author="shorny" w:date="2014-06-09T18:55:00Z">
            <w:rPr>
              <w:ins w:id="25289" w:author="shorny" w:date="2014-06-09T18:54:00Z"/>
            </w:rPr>
          </w:rPrChange>
        </w:rPr>
      </w:pPr>
      <w:ins w:id="25290" w:author="shorny" w:date="2014-06-09T18:54:00Z">
        <w:r w:rsidRPr="00D26196">
          <w:rPr>
            <w:sz w:val="18"/>
            <w:rPrChange w:id="25291" w:author="shorny" w:date="2014-06-09T18:55:00Z">
              <w:rPr/>
            </w:rPrChange>
          </w:rPr>
          <w:t xml:space="preserve">    DATABASE(),</w:t>
        </w:r>
      </w:ins>
    </w:p>
    <w:p w14:paraId="2B128FE4" w14:textId="77777777" w:rsidR="00D26196" w:rsidRPr="00D26196" w:rsidRDefault="00D26196">
      <w:pPr>
        <w:pStyle w:val="HTMLPreformatted"/>
        <w:divId w:val="2032412305"/>
        <w:rPr>
          <w:ins w:id="25292" w:author="shorny" w:date="2014-06-09T18:54:00Z"/>
          <w:sz w:val="18"/>
          <w:rPrChange w:id="25293" w:author="shorny" w:date="2014-06-09T18:55:00Z">
            <w:rPr>
              <w:ins w:id="25294" w:author="shorny" w:date="2014-06-09T18:54:00Z"/>
            </w:rPr>
          </w:rPrChange>
        </w:rPr>
      </w:pPr>
      <w:ins w:id="25295" w:author="shorny" w:date="2014-06-09T18:54:00Z">
        <w:r w:rsidRPr="00D26196">
          <w:rPr>
            <w:sz w:val="18"/>
            <w:rPrChange w:id="25296" w:author="shorny" w:date="2014-06-09T18:55:00Z">
              <w:rPr/>
            </w:rPrChange>
          </w:rPr>
          <w:t xml:space="preserve">    </w:t>
        </w:r>
        <w:r w:rsidRPr="00D26196">
          <w:rPr>
            <w:rStyle w:val="string1"/>
            <w:sz w:val="18"/>
            <w:rPrChange w:id="25297" w:author="shorny" w:date="2014-06-09T18:55:00Z">
              <w:rPr>
                <w:rStyle w:val="string1"/>
              </w:rPr>
            </w:rPrChange>
          </w:rPr>
          <w:t>'utrans_q_problems'</w:t>
        </w:r>
        <w:r w:rsidRPr="00D26196">
          <w:rPr>
            <w:sz w:val="18"/>
            <w:rPrChange w:id="25298" w:author="shorny" w:date="2014-06-09T18:55:00Z">
              <w:rPr/>
            </w:rPrChange>
          </w:rPr>
          <w:t xml:space="preserve">, </w:t>
        </w:r>
      </w:ins>
    </w:p>
    <w:p w14:paraId="0226E34A" w14:textId="77777777" w:rsidR="00D26196" w:rsidRPr="00D26196" w:rsidRDefault="00D26196">
      <w:pPr>
        <w:pStyle w:val="HTMLPreformatted"/>
        <w:divId w:val="2032412305"/>
        <w:rPr>
          <w:ins w:id="25299" w:author="shorny" w:date="2014-06-09T18:54:00Z"/>
          <w:sz w:val="18"/>
          <w:rPrChange w:id="25300" w:author="shorny" w:date="2014-06-09T18:55:00Z">
            <w:rPr>
              <w:ins w:id="25301" w:author="shorny" w:date="2014-06-09T18:54:00Z"/>
            </w:rPr>
          </w:rPrChange>
        </w:rPr>
      </w:pPr>
      <w:ins w:id="25302" w:author="shorny" w:date="2014-06-09T18:54:00Z">
        <w:r w:rsidRPr="00D26196">
          <w:rPr>
            <w:sz w:val="18"/>
            <w:rPrChange w:id="25303" w:author="shorny" w:date="2014-06-09T18:55:00Z">
              <w:rPr/>
            </w:rPrChange>
          </w:rPr>
          <w:t xml:space="preserve">    </w:t>
        </w:r>
        <w:r w:rsidRPr="00D26196">
          <w:rPr>
            <w:rStyle w:val="string1"/>
            <w:sz w:val="18"/>
            <w:rPrChange w:id="25304" w:author="shorny" w:date="2014-06-09T18:55:00Z">
              <w:rPr>
                <w:rStyle w:val="string1"/>
              </w:rPr>
            </w:rPrChange>
          </w:rPr>
          <w:t>'Incorrect results'</w:t>
        </w:r>
        <w:r w:rsidRPr="00D26196">
          <w:rPr>
            <w:sz w:val="18"/>
            <w:rPrChange w:id="25305" w:author="shorny" w:date="2014-06-09T18:55:00Z">
              <w:rPr/>
            </w:rPrChange>
          </w:rPr>
          <w:t xml:space="preserve">) ; </w:t>
        </w:r>
      </w:ins>
    </w:p>
    <w:p w14:paraId="28EA4FF9" w14:textId="77777777" w:rsidR="00D26196" w:rsidRPr="00D26196" w:rsidRDefault="00D26196">
      <w:pPr>
        <w:pStyle w:val="HTMLPreformatted"/>
        <w:divId w:val="2032412305"/>
        <w:rPr>
          <w:ins w:id="25306" w:author="shorny" w:date="2014-06-09T18:54:00Z"/>
          <w:sz w:val="18"/>
          <w:rPrChange w:id="25307" w:author="shorny" w:date="2014-06-09T18:55:00Z">
            <w:rPr>
              <w:ins w:id="25308" w:author="shorny" w:date="2014-06-09T18:54:00Z"/>
            </w:rPr>
          </w:rPrChange>
        </w:rPr>
      </w:pPr>
    </w:p>
    <w:p w14:paraId="400ABEE1" w14:textId="77777777" w:rsidR="00D26196" w:rsidRPr="00D26196" w:rsidRDefault="00D26196">
      <w:pPr>
        <w:pStyle w:val="HTMLPreformatted"/>
        <w:divId w:val="2032412305"/>
        <w:rPr>
          <w:ins w:id="25309" w:author="shorny" w:date="2014-06-09T18:54:00Z"/>
          <w:sz w:val="18"/>
          <w:rPrChange w:id="25310" w:author="shorny" w:date="2014-06-09T18:55:00Z">
            <w:rPr>
              <w:ins w:id="25311" w:author="shorny" w:date="2014-06-09T18:54:00Z"/>
            </w:rPr>
          </w:rPrChange>
        </w:rPr>
      </w:pPr>
      <w:ins w:id="25312" w:author="shorny" w:date="2014-06-09T18:54:00Z">
        <w:r w:rsidRPr="00D26196">
          <w:rPr>
            <w:sz w:val="18"/>
            <w:rPrChange w:id="25313" w:author="shorny" w:date="2014-06-09T18:55:00Z">
              <w:rPr/>
            </w:rPrChange>
          </w:rPr>
          <w:t xml:space="preserve">  </w:t>
        </w:r>
        <w:r w:rsidRPr="00D26196">
          <w:rPr>
            <w:rStyle w:val="keyword1"/>
            <w:sz w:val="18"/>
            <w:rPrChange w:id="25314" w:author="shorny" w:date="2014-06-09T18:55:00Z">
              <w:rPr>
                <w:rStyle w:val="keyword1"/>
              </w:rPr>
            </w:rPrChange>
          </w:rPr>
          <w:t>DROP</w:t>
        </w:r>
        <w:r w:rsidRPr="00D26196">
          <w:rPr>
            <w:sz w:val="18"/>
            <w:rPrChange w:id="25315" w:author="shorny" w:date="2014-06-09T18:55:00Z">
              <w:rPr/>
            </w:rPrChange>
          </w:rPr>
          <w:t xml:space="preserve"> </w:t>
        </w:r>
        <w:r w:rsidRPr="00D26196">
          <w:rPr>
            <w:rStyle w:val="keyword1"/>
            <w:sz w:val="18"/>
            <w:rPrChange w:id="25316" w:author="shorny" w:date="2014-06-09T18:55:00Z">
              <w:rPr>
                <w:rStyle w:val="keyword1"/>
              </w:rPr>
            </w:rPrChange>
          </w:rPr>
          <w:t>TABLE</w:t>
        </w:r>
        <w:r w:rsidRPr="00D26196">
          <w:rPr>
            <w:sz w:val="18"/>
            <w:rPrChange w:id="25317" w:author="shorny" w:date="2014-06-09T18:55:00Z">
              <w:rPr/>
            </w:rPrChange>
          </w:rPr>
          <w:t xml:space="preserve"> </w:t>
        </w:r>
        <w:r w:rsidRPr="00D26196">
          <w:rPr>
            <w:rStyle w:val="function-name1"/>
            <w:sz w:val="18"/>
            <w:rPrChange w:id="25318" w:author="shorny" w:date="2014-06-09T18:55:00Z">
              <w:rPr>
                <w:rStyle w:val="function-name1"/>
              </w:rPr>
            </w:rPrChange>
          </w:rPr>
          <w:t>utrans_q_expecteds</w:t>
        </w:r>
        <w:r w:rsidRPr="00D26196">
          <w:rPr>
            <w:sz w:val="18"/>
            <w:rPrChange w:id="25319" w:author="shorny" w:date="2014-06-09T18:55:00Z">
              <w:rPr/>
            </w:rPrChange>
          </w:rPr>
          <w:t xml:space="preserve"> ;</w:t>
        </w:r>
      </w:ins>
    </w:p>
    <w:p w14:paraId="774989CA" w14:textId="77777777" w:rsidR="00D26196" w:rsidRPr="00D26196" w:rsidRDefault="00D26196">
      <w:pPr>
        <w:pStyle w:val="HTMLPreformatted"/>
        <w:divId w:val="2032412305"/>
        <w:rPr>
          <w:ins w:id="25320" w:author="shorny" w:date="2014-06-09T18:54:00Z"/>
          <w:sz w:val="18"/>
          <w:rPrChange w:id="25321" w:author="shorny" w:date="2014-06-09T18:55:00Z">
            <w:rPr>
              <w:ins w:id="25322" w:author="shorny" w:date="2014-06-09T18:54:00Z"/>
            </w:rPr>
          </w:rPrChange>
        </w:rPr>
      </w:pPr>
      <w:ins w:id="25323" w:author="shorny" w:date="2014-06-09T18:54:00Z">
        <w:r w:rsidRPr="00D26196">
          <w:rPr>
            <w:sz w:val="18"/>
            <w:rPrChange w:id="25324" w:author="shorny" w:date="2014-06-09T18:55:00Z">
              <w:rPr/>
            </w:rPrChange>
          </w:rPr>
          <w:t xml:space="preserve">  </w:t>
        </w:r>
        <w:r w:rsidRPr="00D26196">
          <w:rPr>
            <w:rStyle w:val="keyword1"/>
            <w:sz w:val="18"/>
            <w:rPrChange w:id="25325" w:author="shorny" w:date="2014-06-09T18:55:00Z">
              <w:rPr>
                <w:rStyle w:val="keyword1"/>
              </w:rPr>
            </w:rPrChange>
          </w:rPr>
          <w:t>DROP</w:t>
        </w:r>
        <w:r w:rsidRPr="00D26196">
          <w:rPr>
            <w:sz w:val="18"/>
            <w:rPrChange w:id="25326" w:author="shorny" w:date="2014-06-09T18:55:00Z">
              <w:rPr/>
            </w:rPrChange>
          </w:rPr>
          <w:t xml:space="preserve"> </w:t>
        </w:r>
        <w:r w:rsidRPr="00D26196">
          <w:rPr>
            <w:rStyle w:val="keyword1"/>
            <w:sz w:val="18"/>
            <w:rPrChange w:id="25327" w:author="shorny" w:date="2014-06-09T18:55:00Z">
              <w:rPr>
                <w:rStyle w:val="keyword1"/>
              </w:rPr>
            </w:rPrChange>
          </w:rPr>
          <w:t>TABLE</w:t>
        </w:r>
        <w:r w:rsidRPr="00D26196">
          <w:rPr>
            <w:sz w:val="18"/>
            <w:rPrChange w:id="25328" w:author="shorny" w:date="2014-06-09T18:55:00Z">
              <w:rPr/>
            </w:rPrChange>
          </w:rPr>
          <w:t xml:space="preserve"> </w:t>
        </w:r>
        <w:r w:rsidRPr="00D26196">
          <w:rPr>
            <w:rStyle w:val="function-name1"/>
            <w:sz w:val="18"/>
            <w:rPrChange w:id="25329" w:author="shorny" w:date="2014-06-09T18:55:00Z">
              <w:rPr>
                <w:rStyle w:val="function-name1"/>
              </w:rPr>
            </w:rPrChange>
          </w:rPr>
          <w:t>utrans_q_actuals</w:t>
        </w:r>
        <w:r w:rsidRPr="00D26196">
          <w:rPr>
            <w:sz w:val="18"/>
            <w:rPrChange w:id="25330" w:author="shorny" w:date="2014-06-09T18:55:00Z">
              <w:rPr/>
            </w:rPrChange>
          </w:rPr>
          <w:t xml:space="preserve"> ;</w:t>
        </w:r>
      </w:ins>
    </w:p>
    <w:p w14:paraId="5B37F23B" w14:textId="77777777" w:rsidR="00D26196" w:rsidRPr="00D26196" w:rsidRDefault="00D26196">
      <w:pPr>
        <w:pStyle w:val="HTMLPreformatted"/>
        <w:divId w:val="2032412305"/>
        <w:rPr>
          <w:ins w:id="25331" w:author="shorny" w:date="2014-06-09T18:54:00Z"/>
          <w:sz w:val="18"/>
          <w:rPrChange w:id="25332" w:author="shorny" w:date="2014-06-09T18:55:00Z">
            <w:rPr>
              <w:ins w:id="25333" w:author="shorny" w:date="2014-06-09T18:54:00Z"/>
            </w:rPr>
          </w:rPrChange>
        </w:rPr>
      </w:pPr>
      <w:ins w:id="25334" w:author="shorny" w:date="2014-06-09T18:54:00Z">
        <w:r w:rsidRPr="00D26196">
          <w:rPr>
            <w:sz w:val="18"/>
            <w:rPrChange w:id="25335" w:author="shorny" w:date="2014-06-09T18:55:00Z">
              <w:rPr/>
            </w:rPrChange>
          </w:rPr>
          <w:t xml:space="preserve">  </w:t>
        </w:r>
        <w:r w:rsidRPr="00D26196">
          <w:rPr>
            <w:rStyle w:val="keyword1"/>
            <w:sz w:val="18"/>
            <w:rPrChange w:id="25336" w:author="shorny" w:date="2014-06-09T18:55:00Z">
              <w:rPr>
                <w:rStyle w:val="keyword1"/>
              </w:rPr>
            </w:rPrChange>
          </w:rPr>
          <w:t>DROP</w:t>
        </w:r>
        <w:r w:rsidRPr="00D26196">
          <w:rPr>
            <w:sz w:val="18"/>
            <w:rPrChange w:id="25337" w:author="shorny" w:date="2014-06-09T18:55:00Z">
              <w:rPr/>
            </w:rPrChange>
          </w:rPr>
          <w:t xml:space="preserve"> </w:t>
        </w:r>
        <w:r w:rsidRPr="00D26196">
          <w:rPr>
            <w:rStyle w:val="keyword1"/>
            <w:sz w:val="18"/>
            <w:rPrChange w:id="25338" w:author="shorny" w:date="2014-06-09T18:55:00Z">
              <w:rPr>
                <w:rStyle w:val="keyword1"/>
              </w:rPr>
            </w:rPrChange>
          </w:rPr>
          <w:t>TABLE</w:t>
        </w:r>
        <w:r w:rsidRPr="00D26196">
          <w:rPr>
            <w:sz w:val="18"/>
            <w:rPrChange w:id="25339" w:author="shorny" w:date="2014-06-09T18:55:00Z">
              <w:rPr/>
            </w:rPrChange>
          </w:rPr>
          <w:t xml:space="preserve"> </w:t>
        </w:r>
        <w:r w:rsidRPr="00D26196">
          <w:rPr>
            <w:rStyle w:val="function-name1"/>
            <w:sz w:val="18"/>
            <w:rPrChange w:id="25340" w:author="shorny" w:date="2014-06-09T18:55:00Z">
              <w:rPr>
                <w:rStyle w:val="function-name1"/>
              </w:rPr>
            </w:rPrChange>
          </w:rPr>
          <w:t>utrans_q_problems</w:t>
        </w:r>
        <w:r w:rsidRPr="00D26196">
          <w:rPr>
            <w:sz w:val="18"/>
            <w:rPrChange w:id="25341" w:author="shorny" w:date="2014-06-09T18:55:00Z">
              <w:rPr/>
            </w:rPrChange>
          </w:rPr>
          <w:t xml:space="preserve"> ;</w:t>
        </w:r>
      </w:ins>
    </w:p>
    <w:p w14:paraId="0C54B833" w14:textId="77777777" w:rsidR="00D26196" w:rsidRPr="00D26196" w:rsidRDefault="00D26196">
      <w:pPr>
        <w:pStyle w:val="HTMLPreformatted"/>
        <w:divId w:val="2032412305"/>
        <w:rPr>
          <w:ins w:id="25342" w:author="shorny" w:date="2014-06-09T18:54:00Z"/>
          <w:sz w:val="18"/>
          <w:rPrChange w:id="25343" w:author="shorny" w:date="2014-06-09T18:55:00Z">
            <w:rPr>
              <w:ins w:id="25344" w:author="shorny" w:date="2014-06-09T18:54:00Z"/>
            </w:rPr>
          </w:rPrChange>
        </w:rPr>
      </w:pPr>
    </w:p>
    <w:p w14:paraId="292B2C2F" w14:textId="77777777" w:rsidR="00D26196" w:rsidRPr="00D26196" w:rsidRDefault="00D26196">
      <w:pPr>
        <w:pStyle w:val="HTMLPreformatted"/>
        <w:divId w:val="2032412305"/>
        <w:rPr>
          <w:ins w:id="25345" w:author="shorny" w:date="2014-06-09T18:54:00Z"/>
          <w:sz w:val="18"/>
          <w:rPrChange w:id="25346" w:author="shorny" w:date="2014-06-09T18:55:00Z">
            <w:rPr>
              <w:ins w:id="25347" w:author="shorny" w:date="2014-06-09T18:54:00Z"/>
            </w:rPr>
          </w:rPrChange>
        </w:rPr>
      </w:pPr>
      <w:ins w:id="25348" w:author="shorny" w:date="2014-06-09T18:54:00Z">
        <w:r w:rsidRPr="00D26196">
          <w:rPr>
            <w:rStyle w:val="keyword1"/>
            <w:sz w:val="18"/>
            <w:rPrChange w:id="25349" w:author="shorny" w:date="2014-06-09T18:55:00Z">
              <w:rPr>
                <w:rStyle w:val="keyword1"/>
              </w:rPr>
            </w:rPrChange>
          </w:rPr>
          <w:t>END</w:t>
        </w:r>
        <w:r w:rsidRPr="00D26196">
          <w:rPr>
            <w:sz w:val="18"/>
            <w:rPrChange w:id="25350" w:author="shorny" w:date="2014-06-09T18:55:00Z">
              <w:rPr/>
            </w:rPrChange>
          </w:rPr>
          <w:t xml:space="preserve"> $$</w:t>
        </w:r>
      </w:ins>
    </w:p>
    <w:p w14:paraId="784ACEA1" w14:textId="77777777" w:rsidR="00D26196" w:rsidRPr="00D26196" w:rsidRDefault="00D26196">
      <w:pPr>
        <w:pStyle w:val="HTMLPreformatted"/>
        <w:divId w:val="2032412305"/>
        <w:rPr>
          <w:ins w:id="25351" w:author="shorny" w:date="2014-06-09T18:54:00Z"/>
          <w:sz w:val="18"/>
          <w:rPrChange w:id="25352" w:author="shorny" w:date="2014-06-09T18:55:00Z">
            <w:rPr>
              <w:ins w:id="25353" w:author="shorny" w:date="2014-06-09T18:54:00Z"/>
            </w:rPr>
          </w:rPrChange>
        </w:rPr>
      </w:pPr>
    </w:p>
    <w:p w14:paraId="68E5E23C" w14:textId="77777777" w:rsidR="00D26196" w:rsidRPr="00D26196" w:rsidRDefault="00D26196">
      <w:pPr>
        <w:pStyle w:val="HTMLPreformatted"/>
        <w:divId w:val="2032412305"/>
        <w:rPr>
          <w:ins w:id="25354" w:author="shorny" w:date="2014-06-09T18:54:00Z"/>
          <w:rStyle w:val="comment1"/>
          <w:sz w:val="18"/>
          <w:rPrChange w:id="25355" w:author="shorny" w:date="2014-06-09T18:55:00Z">
            <w:rPr>
              <w:ins w:id="25356" w:author="shorny" w:date="2014-06-09T18:54:00Z"/>
              <w:rStyle w:val="comment1"/>
            </w:rPr>
          </w:rPrChange>
        </w:rPr>
      </w:pPr>
      <w:ins w:id="25357" w:author="shorny" w:date="2014-06-09T18:54:00Z">
        <w:r w:rsidRPr="00D26196">
          <w:rPr>
            <w:rStyle w:val="comment1"/>
            <w:sz w:val="18"/>
            <w:rPrChange w:id="25358" w:author="shorny" w:date="2014-06-09T18:55:00Z">
              <w:rPr>
                <w:rStyle w:val="comment1"/>
              </w:rPr>
            </w:rPrChange>
          </w:rPr>
          <w:t>-- -----------------------------------------------------------------------------</w:t>
        </w:r>
      </w:ins>
    </w:p>
    <w:p w14:paraId="5624F947" w14:textId="77777777" w:rsidR="00D26196" w:rsidRPr="00D26196" w:rsidRDefault="00D26196">
      <w:pPr>
        <w:pStyle w:val="HTMLPreformatted"/>
        <w:divId w:val="2032412305"/>
        <w:rPr>
          <w:ins w:id="25359" w:author="shorny" w:date="2014-06-09T18:54:00Z"/>
          <w:rStyle w:val="comment1"/>
          <w:sz w:val="18"/>
          <w:rPrChange w:id="25360" w:author="shorny" w:date="2014-06-09T18:55:00Z">
            <w:rPr>
              <w:ins w:id="25361" w:author="shorny" w:date="2014-06-09T18:54:00Z"/>
              <w:rStyle w:val="comment1"/>
            </w:rPr>
          </w:rPrChange>
        </w:rPr>
      </w:pPr>
      <w:ins w:id="25362" w:author="shorny" w:date="2014-06-09T18:54:00Z">
        <w:r w:rsidRPr="00D26196">
          <w:rPr>
            <w:rStyle w:val="comment1"/>
            <w:sz w:val="18"/>
            <w:rPrChange w:id="25363" w:author="shorny" w:date="2014-06-09T18:55:00Z">
              <w:rPr>
                <w:rStyle w:val="comment1"/>
              </w:rPr>
            </w:rPrChange>
          </w:rPr>
          <w:t>-- s) Retrieve all staff who have flagged an application, or have edited an</w:t>
        </w:r>
      </w:ins>
    </w:p>
    <w:p w14:paraId="637BFEB2" w14:textId="77777777" w:rsidR="00D26196" w:rsidRPr="00D26196" w:rsidRDefault="00D26196">
      <w:pPr>
        <w:pStyle w:val="HTMLPreformatted"/>
        <w:divId w:val="2032412305"/>
        <w:rPr>
          <w:ins w:id="25364" w:author="shorny" w:date="2014-06-09T18:54:00Z"/>
          <w:rStyle w:val="comment1"/>
          <w:sz w:val="18"/>
          <w:rPrChange w:id="25365" w:author="shorny" w:date="2014-06-09T18:55:00Z">
            <w:rPr>
              <w:ins w:id="25366" w:author="shorny" w:date="2014-06-09T18:54:00Z"/>
              <w:rStyle w:val="comment1"/>
            </w:rPr>
          </w:rPrChange>
        </w:rPr>
      </w:pPr>
      <w:ins w:id="25367" w:author="shorny" w:date="2014-06-09T18:54:00Z">
        <w:r w:rsidRPr="00D26196">
          <w:rPr>
            <w:rStyle w:val="comment1"/>
            <w:sz w:val="18"/>
            <w:rPrChange w:id="25368" w:author="shorny" w:date="2014-06-09T18:55:00Z">
              <w:rPr>
                <w:rStyle w:val="comment1"/>
              </w:rPr>
            </w:rPrChange>
          </w:rPr>
          <w:t>-- application or applicant record most recently</w:t>
        </w:r>
      </w:ins>
    </w:p>
    <w:p w14:paraId="26E6CDB4" w14:textId="77777777" w:rsidR="00D26196" w:rsidRPr="00D26196" w:rsidRDefault="00D26196">
      <w:pPr>
        <w:pStyle w:val="HTMLPreformatted"/>
        <w:divId w:val="2032412305"/>
        <w:rPr>
          <w:ins w:id="25369" w:author="shorny" w:date="2014-06-09T18:54:00Z"/>
          <w:rStyle w:val="comment1"/>
          <w:sz w:val="18"/>
          <w:rPrChange w:id="25370" w:author="shorny" w:date="2014-06-09T18:55:00Z">
            <w:rPr>
              <w:ins w:id="25371" w:author="shorny" w:date="2014-06-09T18:54:00Z"/>
              <w:rStyle w:val="comment1"/>
            </w:rPr>
          </w:rPrChange>
        </w:rPr>
      </w:pPr>
      <w:ins w:id="25372" w:author="shorny" w:date="2014-06-09T18:54:00Z">
        <w:r w:rsidRPr="00D26196">
          <w:rPr>
            <w:rStyle w:val="comment1"/>
            <w:sz w:val="18"/>
            <w:rPrChange w:id="25373" w:author="shorny" w:date="2014-06-09T18:55:00Z">
              <w:rPr>
                <w:rStyle w:val="comment1"/>
              </w:rPr>
            </w:rPrChange>
          </w:rPr>
          <w:t>--</w:t>
        </w:r>
      </w:ins>
    </w:p>
    <w:p w14:paraId="7F6E4076" w14:textId="77777777" w:rsidR="00D26196" w:rsidRPr="00D26196" w:rsidRDefault="00D26196">
      <w:pPr>
        <w:pStyle w:val="HTMLPreformatted"/>
        <w:divId w:val="2032412305"/>
        <w:rPr>
          <w:ins w:id="25374" w:author="shorny" w:date="2014-06-09T18:54:00Z"/>
          <w:rStyle w:val="comment1"/>
          <w:sz w:val="18"/>
          <w:rPrChange w:id="25375" w:author="shorny" w:date="2014-06-09T18:55:00Z">
            <w:rPr>
              <w:ins w:id="25376" w:author="shorny" w:date="2014-06-09T18:54:00Z"/>
              <w:rStyle w:val="comment1"/>
            </w:rPr>
          </w:rPrChange>
        </w:rPr>
      </w:pPr>
      <w:ins w:id="25377" w:author="shorny" w:date="2014-06-09T18:54:00Z">
        <w:r w:rsidRPr="00D26196">
          <w:rPr>
            <w:rStyle w:val="comment1"/>
            <w:sz w:val="18"/>
            <w:rPrChange w:id="25378" w:author="shorny" w:date="2014-06-09T18:55:00Z">
              <w:rPr>
                <w:rStyle w:val="comment1"/>
              </w:rPr>
            </w:rPrChange>
          </w:rPr>
          <w:t>-- s1) Retrieve the flagged applications</w:t>
        </w:r>
      </w:ins>
    </w:p>
    <w:p w14:paraId="43ABF969" w14:textId="77777777" w:rsidR="00D26196" w:rsidRPr="00D26196" w:rsidRDefault="00D26196">
      <w:pPr>
        <w:pStyle w:val="HTMLPreformatted"/>
        <w:divId w:val="2032412305"/>
        <w:rPr>
          <w:ins w:id="25379" w:author="shorny" w:date="2014-06-09T18:54:00Z"/>
          <w:sz w:val="18"/>
          <w:rPrChange w:id="25380" w:author="shorny" w:date="2014-06-09T18:55:00Z">
            <w:rPr>
              <w:ins w:id="25381" w:author="shorny" w:date="2014-06-09T18:54:00Z"/>
            </w:rPr>
          </w:rPrChange>
        </w:rPr>
      </w:pPr>
      <w:ins w:id="25382" w:author="shorny" w:date="2014-06-09T18:54:00Z">
        <w:r w:rsidRPr="00D26196">
          <w:rPr>
            <w:rStyle w:val="keyword1"/>
            <w:sz w:val="18"/>
            <w:rPrChange w:id="25383" w:author="shorny" w:date="2014-06-09T18:55:00Z">
              <w:rPr>
                <w:rStyle w:val="keyword1"/>
              </w:rPr>
            </w:rPrChange>
          </w:rPr>
          <w:t>CREATE</w:t>
        </w:r>
        <w:r w:rsidRPr="00D26196">
          <w:rPr>
            <w:sz w:val="18"/>
            <w:rPrChange w:id="25384" w:author="shorny" w:date="2014-06-09T18:55:00Z">
              <w:rPr/>
            </w:rPrChange>
          </w:rPr>
          <w:t xml:space="preserve"> </w:t>
        </w:r>
        <w:r w:rsidRPr="00D26196">
          <w:rPr>
            <w:rStyle w:val="keyword1"/>
            <w:sz w:val="18"/>
            <w:rPrChange w:id="25385" w:author="shorny" w:date="2014-06-09T18:55:00Z">
              <w:rPr>
                <w:rStyle w:val="keyword1"/>
              </w:rPr>
            </w:rPrChange>
          </w:rPr>
          <w:t>PROCEDURE</w:t>
        </w:r>
        <w:r w:rsidRPr="00D26196">
          <w:rPr>
            <w:sz w:val="18"/>
            <w:rPrChange w:id="25386" w:author="shorny" w:date="2014-06-09T18:55:00Z">
              <w:rPr/>
            </w:rPrChange>
          </w:rPr>
          <w:t xml:space="preserve"> </w:t>
        </w:r>
        <w:r w:rsidRPr="00D26196">
          <w:rPr>
            <w:rStyle w:val="function-name1"/>
            <w:sz w:val="18"/>
            <w:rPrChange w:id="25387" w:author="shorny" w:date="2014-06-09T18:55:00Z">
              <w:rPr>
                <w:rStyle w:val="function-name1"/>
              </w:rPr>
            </w:rPrChange>
          </w:rPr>
          <w:t>test_utrans_s1</w:t>
        </w:r>
        <w:r w:rsidRPr="00D26196">
          <w:rPr>
            <w:sz w:val="18"/>
            <w:rPrChange w:id="25388" w:author="shorny" w:date="2014-06-09T18:55:00Z">
              <w:rPr/>
            </w:rPrChange>
          </w:rPr>
          <w:t xml:space="preserve">() </w:t>
        </w:r>
      </w:ins>
    </w:p>
    <w:p w14:paraId="378C0571" w14:textId="77777777" w:rsidR="00D26196" w:rsidRPr="00D26196" w:rsidRDefault="00D26196">
      <w:pPr>
        <w:pStyle w:val="HTMLPreformatted"/>
        <w:divId w:val="2032412305"/>
        <w:rPr>
          <w:ins w:id="25389" w:author="shorny" w:date="2014-06-09T18:54:00Z"/>
          <w:sz w:val="18"/>
          <w:rPrChange w:id="25390" w:author="shorny" w:date="2014-06-09T18:55:00Z">
            <w:rPr>
              <w:ins w:id="25391" w:author="shorny" w:date="2014-06-09T18:54:00Z"/>
            </w:rPr>
          </w:rPrChange>
        </w:rPr>
      </w:pPr>
      <w:ins w:id="25392" w:author="shorny" w:date="2014-06-09T18:54:00Z">
        <w:r w:rsidRPr="00D26196">
          <w:rPr>
            <w:rStyle w:val="keyword1"/>
            <w:sz w:val="18"/>
            <w:rPrChange w:id="25393" w:author="shorny" w:date="2014-06-09T18:55:00Z">
              <w:rPr>
                <w:rStyle w:val="keyword1"/>
              </w:rPr>
            </w:rPrChange>
          </w:rPr>
          <w:t>BEGIN</w:t>
        </w:r>
      </w:ins>
    </w:p>
    <w:p w14:paraId="11B980CB" w14:textId="77777777" w:rsidR="00D26196" w:rsidRPr="00D26196" w:rsidRDefault="00D26196">
      <w:pPr>
        <w:pStyle w:val="HTMLPreformatted"/>
        <w:divId w:val="2032412305"/>
        <w:rPr>
          <w:ins w:id="25394" w:author="shorny" w:date="2014-06-09T18:54:00Z"/>
          <w:sz w:val="18"/>
          <w:rPrChange w:id="25395" w:author="shorny" w:date="2014-06-09T18:55:00Z">
            <w:rPr>
              <w:ins w:id="25396" w:author="shorny" w:date="2014-06-09T18:54:00Z"/>
            </w:rPr>
          </w:rPrChange>
        </w:rPr>
      </w:pPr>
    </w:p>
    <w:p w14:paraId="148E9CD4" w14:textId="77777777" w:rsidR="00D26196" w:rsidRPr="00D26196" w:rsidRDefault="00D26196">
      <w:pPr>
        <w:pStyle w:val="HTMLPreformatted"/>
        <w:divId w:val="2032412305"/>
        <w:rPr>
          <w:ins w:id="25397" w:author="shorny" w:date="2014-06-09T18:54:00Z"/>
          <w:rStyle w:val="comment1"/>
          <w:sz w:val="18"/>
          <w:rPrChange w:id="25398" w:author="shorny" w:date="2014-06-09T18:55:00Z">
            <w:rPr>
              <w:ins w:id="25399" w:author="shorny" w:date="2014-06-09T18:54:00Z"/>
              <w:rStyle w:val="comment1"/>
            </w:rPr>
          </w:rPrChange>
        </w:rPr>
      </w:pPr>
      <w:ins w:id="25400" w:author="shorny" w:date="2014-06-09T18:54:00Z">
        <w:r w:rsidRPr="00D26196">
          <w:rPr>
            <w:sz w:val="18"/>
            <w:rPrChange w:id="25401" w:author="shorny" w:date="2014-06-09T18:55:00Z">
              <w:rPr>
                <w:color w:val="B22222"/>
              </w:rPr>
            </w:rPrChange>
          </w:rPr>
          <w:t xml:space="preserve">  </w:t>
        </w:r>
        <w:r w:rsidRPr="00D26196">
          <w:rPr>
            <w:rStyle w:val="comment1"/>
            <w:sz w:val="18"/>
            <w:rPrChange w:id="25402" w:author="shorny" w:date="2014-06-09T18:55:00Z">
              <w:rPr>
                <w:rStyle w:val="comment1"/>
              </w:rPr>
            </w:rPrChange>
          </w:rPr>
          <w:t>-- run the query for this test and create a temporary table for results</w:t>
        </w:r>
      </w:ins>
    </w:p>
    <w:p w14:paraId="3E232385" w14:textId="77777777" w:rsidR="00D26196" w:rsidRPr="00D26196" w:rsidRDefault="00D26196">
      <w:pPr>
        <w:pStyle w:val="HTMLPreformatted"/>
        <w:divId w:val="2032412305"/>
        <w:rPr>
          <w:ins w:id="25403" w:author="shorny" w:date="2014-06-09T18:54:00Z"/>
          <w:sz w:val="18"/>
          <w:rPrChange w:id="25404" w:author="shorny" w:date="2014-06-09T18:55:00Z">
            <w:rPr>
              <w:ins w:id="25405" w:author="shorny" w:date="2014-06-09T18:54:00Z"/>
            </w:rPr>
          </w:rPrChange>
        </w:rPr>
      </w:pPr>
      <w:ins w:id="25406" w:author="shorny" w:date="2014-06-09T18:54:00Z">
        <w:r w:rsidRPr="00D26196">
          <w:rPr>
            <w:sz w:val="18"/>
            <w:rPrChange w:id="25407" w:author="shorny" w:date="2014-06-09T18:55:00Z">
              <w:rPr/>
            </w:rPrChange>
          </w:rPr>
          <w:t xml:space="preserve">  </w:t>
        </w:r>
        <w:r w:rsidRPr="00D26196">
          <w:rPr>
            <w:rStyle w:val="keyword1"/>
            <w:sz w:val="18"/>
            <w:rPrChange w:id="25408" w:author="shorny" w:date="2014-06-09T18:55:00Z">
              <w:rPr>
                <w:rStyle w:val="keyword1"/>
              </w:rPr>
            </w:rPrChange>
          </w:rPr>
          <w:t>CREATE</w:t>
        </w:r>
        <w:r w:rsidRPr="00D26196">
          <w:rPr>
            <w:sz w:val="18"/>
            <w:rPrChange w:id="25409" w:author="shorny" w:date="2014-06-09T18:55:00Z">
              <w:rPr/>
            </w:rPrChange>
          </w:rPr>
          <w:t xml:space="preserve"> </w:t>
        </w:r>
        <w:r w:rsidRPr="00D26196">
          <w:rPr>
            <w:rStyle w:val="keyword1"/>
            <w:sz w:val="18"/>
            <w:rPrChange w:id="25410" w:author="shorny" w:date="2014-06-09T18:55:00Z">
              <w:rPr>
                <w:rStyle w:val="keyword1"/>
              </w:rPr>
            </w:rPrChange>
          </w:rPr>
          <w:t>TEMPORARY</w:t>
        </w:r>
        <w:r w:rsidRPr="00D26196">
          <w:rPr>
            <w:sz w:val="18"/>
            <w:rPrChange w:id="25411" w:author="shorny" w:date="2014-06-09T18:55:00Z">
              <w:rPr/>
            </w:rPrChange>
          </w:rPr>
          <w:t xml:space="preserve"> </w:t>
        </w:r>
        <w:r w:rsidRPr="00D26196">
          <w:rPr>
            <w:rStyle w:val="keyword1"/>
            <w:sz w:val="18"/>
            <w:rPrChange w:id="25412" w:author="shorny" w:date="2014-06-09T18:55:00Z">
              <w:rPr>
                <w:rStyle w:val="keyword1"/>
              </w:rPr>
            </w:rPrChange>
          </w:rPr>
          <w:t>TABLE</w:t>
        </w:r>
        <w:r w:rsidRPr="00D26196">
          <w:rPr>
            <w:sz w:val="18"/>
            <w:rPrChange w:id="25413" w:author="shorny" w:date="2014-06-09T18:55:00Z">
              <w:rPr/>
            </w:rPrChange>
          </w:rPr>
          <w:t xml:space="preserve"> </w:t>
        </w:r>
        <w:r w:rsidRPr="00D26196">
          <w:rPr>
            <w:rStyle w:val="function-name1"/>
            <w:sz w:val="18"/>
            <w:rPrChange w:id="25414" w:author="shorny" w:date="2014-06-09T18:55:00Z">
              <w:rPr>
                <w:rStyle w:val="function-name1"/>
              </w:rPr>
            </w:rPrChange>
          </w:rPr>
          <w:t>utrans_s1_actuals</w:t>
        </w:r>
      </w:ins>
    </w:p>
    <w:p w14:paraId="65166920" w14:textId="77777777" w:rsidR="00D26196" w:rsidRPr="00D26196" w:rsidRDefault="00D26196">
      <w:pPr>
        <w:pStyle w:val="HTMLPreformatted"/>
        <w:divId w:val="2032412305"/>
        <w:rPr>
          <w:ins w:id="25415" w:author="shorny" w:date="2014-06-09T18:54:00Z"/>
          <w:sz w:val="18"/>
          <w:rPrChange w:id="25416" w:author="shorny" w:date="2014-06-09T18:55:00Z">
            <w:rPr>
              <w:ins w:id="25417" w:author="shorny" w:date="2014-06-09T18:54:00Z"/>
            </w:rPr>
          </w:rPrChange>
        </w:rPr>
      </w:pPr>
      <w:ins w:id="25418" w:author="shorny" w:date="2014-06-09T18:54:00Z">
        <w:r w:rsidRPr="00D26196">
          <w:rPr>
            <w:sz w:val="18"/>
            <w:rPrChange w:id="25419" w:author="shorny" w:date="2014-06-09T18:55:00Z">
              <w:rPr/>
            </w:rPrChange>
          </w:rPr>
          <w:t xml:space="preserve">  </w:t>
        </w:r>
        <w:r w:rsidRPr="00D26196">
          <w:rPr>
            <w:rStyle w:val="keyword1"/>
            <w:sz w:val="18"/>
            <w:rPrChange w:id="25420" w:author="shorny" w:date="2014-06-09T18:55:00Z">
              <w:rPr>
                <w:rStyle w:val="keyword1"/>
              </w:rPr>
            </w:rPrChange>
          </w:rPr>
          <w:t>SELECT</w:t>
        </w:r>
        <w:r w:rsidRPr="00D26196">
          <w:rPr>
            <w:sz w:val="18"/>
            <w:rPrChange w:id="25421" w:author="shorny" w:date="2014-06-09T18:55:00Z">
              <w:rPr/>
            </w:rPrChange>
          </w:rPr>
          <w:t xml:space="preserve"> USM.StaffID, USM.FName, USM.LName</w:t>
        </w:r>
      </w:ins>
    </w:p>
    <w:p w14:paraId="27CBD93A" w14:textId="77777777" w:rsidR="00D26196" w:rsidRPr="00D26196" w:rsidRDefault="00D26196">
      <w:pPr>
        <w:pStyle w:val="HTMLPreformatted"/>
        <w:divId w:val="2032412305"/>
        <w:rPr>
          <w:ins w:id="25422" w:author="shorny" w:date="2014-06-09T18:54:00Z"/>
          <w:sz w:val="18"/>
          <w:rPrChange w:id="25423" w:author="shorny" w:date="2014-06-09T18:55:00Z">
            <w:rPr>
              <w:ins w:id="25424" w:author="shorny" w:date="2014-06-09T18:54:00Z"/>
            </w:rPr>
          </w:rPrChange>
        </w:rPr>
      </w:pPr>
      <w:ins w:id="25425" w:author="shorny" w:date="2014-06-09T18:54:00Z">
        <w:r w:rsidRPr="00D26196">
          <w:rPr>
            <w:sz w:val="18"/>
            <w:rPrChange w:id="25426" w:author="shorny" w:date="2014-06-09T18:55:00Z">
              <w:rPr/>
            </w:rPrChange>
          </w:rPr>
          <w:t xml:space="preserve">  </w:t>
        </w:r>
        <w:r w:rsidRPr="00D26196">
          <w:rPr>
            <w:rStyle w:val="keyword1"/>
            <w:sz w:val="18"/>
            <w:rPrChange w:id="25427" w:author="shorny" w:date="2014-06-09T18:55:00Z">
              <w:rPr>
                <w:rStyle w:val="keyword1"/>
              </w:rPr>
            </w:rPrChange>
          </w:rPr>
          <w:t>FROM</w:t>
        </w:r>
        <w:r w:rsidRPr="00D26196">
          <w:rPr>
            <w:sz w:val="18"/>
            <w:rPrChange w:id="25428" w:author="shorny" w:date="2014-06-09T18:55:00Z">
              <w:rPr/>
            </w:rPrChange>
          </w:rPr>
          <w:t xml:space="preserve"> rhd.`University Staff Member` USM</w:t>
        </w:r>
      </w:ins>
    </w:p>
    <w:p w14:paraId="52594F6D" w14:textId="77777777" w:rsidR="00D26196" w:rsidRPr="00D26196" w:rsidRDefault="00D26196">
      <w:pPr>
        <w:pStyle w:val="HTMLPreformatted"/>
        <w:divId w:val="2032412305"/>
        <w:rPr>
          <w:ins w:id="25429" w:author="shorny" w:date="2014-06-09T18:54:00Z"/>
          <w:sz w:val="18"/>
          <w:rPrChange w:id="25430" w:author="shorny" w:date="2014-06-09T18:55:00Z">
            <w:rPr>
              <w:ins w:id="25431" w:author="shorny" w:date="2014-06-09T18:54:00Z"/>
            </w:rPr>
          </w:rPrChange>
        </w:rPr>
      </w:pPr>
      <w:ins w:id="25432" w:author="shorny" w:date="2014-06-09T18:54:00Z">
        <w:r w:rsidRPr="00D26196">
          <w:rPr>
            <w:sz w:val="18"/>
            <w:rPrChange w:id="25433" w:author="shorny" w:date="2014-06-09T18:55:00Z">
              <w:rPr/>
            </w:rPrChange>
          </w:rPr>
          <w:t xml:space="preserve">  </w:t>
        </w:r>
        <w:r w:rsidRPr="00D26196">
          <w:rPr>
            <w:rStyle w:val="keyword1"/>
            <w:sz w:val="18"/>
            <w:rPrChange w:id="25434" w:author="shorny" w:date="2014-06-09T18:55:00Z">
              <w:rPr>
                <w:rStyle w:val="keyword1"/>
              </w:rPr>
            </w:rPrChange>
          </w:rPr>
          <w:t>INNER</w:t>
        </w:r>
        <w:r w:rsidRPr="00D26196">
          <w:rPr>
            <w:sz w:val="18"/>
            <w:rPrChange w:id="25435" w:author="shorny" w:date="2014-06-09T18:55:00Z">
              <w:rPr/>
            </w:rPrChange>
          </w:rPr>
          <w:t xml:space="preserve"> </w:t>
        </w:r>
        <w:r w:rsidRPr="00D26196">
          <w:rPr>
            <w:rStyle w:val="keyword1"/>
            <w:sz w:val="18"/>
            <w:rPrChange w:id="25436" w:author="shorny" w:date="2014-06-09T18:55:00Z">
              <w:rPr>
                <w:rStyle w:val="keyword1"/>
              </w:rPr>
            </w:rPrChange>
          </w:rPr>
          <w:t>JOIN</w:t>
        </w:r>
        <w:r w:rsidRPr="00D26196">
          <w:rPr>
            <w:sz w:val="18"/>
            <w:rPrChange w:id="25437" w:author="shorny" w:date="2014-06-09T18:55:00Z">
              <w:rPr/>
            </w:rPrChange>
          </w:rPr>
          <w:t xml:space="preserve"> rhd.`University Staff Member_Application` Flags</w:t>
        </w:r>
      </w:ins>
    </w:p>
    <w:p w14:paraId="4748DBC5" w14:textId="77777777" w:rsidR="00D26196" w:rsidRPr="00D26196" w:rsidRDefault="00D26196">
      <w:pPr>
        <w:pStyle w:val="HTMLPreformatted"/>
        <w:divId w:val="2032412305"/>
        <w:rPr>
          <w:ins w:id="25438" w:author="shorny" w:date="2014-06-09T18:54:00Z"/>
          <w:sz w:val="18"/>
          <w:rPrChange w:id="25439" w:author="shorny" w:date="2014-06-09T18:55:00Z">
            <w:rPr>
              <w:ins w:id="25440" w:author="shorny" w:date="2014-06-09T18:54:00Z"/>
            </w:rPr>
          </w:rPrChange>
        </w:rPr>
      </w:pPr>
      <w:ins w:id="25441" w:author="shorny" w:date="2014-06-09T18:54:00Z">
        <w:r w:rsidRPr="00D26196">
          <w:rPr>
            <w:sz w:val="18"/>
            <w:rPrChange w:id="25442" w:author="shorny" w:date="2014-06-09T18:55:00Z">
              <w:rPr/>
            </w:rPrChange>
          </w:rPr>
          <w:t xml:space="preserve">    </w:t>
        </w:r>
        <w:r w:rsidRPr="00D26196">
          <w:rPr>
            <w:rStyle w:val="keyword1"/>
            <w:sz w:val="18"/>
            <w:rPrChange w:id="25443" w:author="shorny" w:date="2014-06-09T18:55:00Z">
              <w:rPr>
                <w:rStyle w:val="keyword1"/>
              </w:rPr>
            </w:rPrChange>
          </w:rPr>
          <w:t>ON</w:t>
        </w:r>
        <w:r w:rsidRPr="00D26196">
          <w:rPr>
            <w:sz w:val="18"/>
            <w:rPrChange w:id="25444" w:author="shorny" w:date="2014-06-09T18:55:00Z">
              <w:rPr/>
            </w:rPrChange>
          </w:rPr>
          <w:t xml:space="preserve"> Flags.StaffID = USM.StaffID</w:t>
        </w:r>
      </w:ins>
    </w:p>
    <w:p w14:paraId="5123DFDE" w14:textId="77777777" w:rsidR="00D26196" w:rsidRPr="00D26196" w:rsidRDefault="00D26196">
      <w:pPr>
        <w:pStyle w:val="HTMLPreformatted"/>
        <w:divId w:val="2032412305"/>
        <w:rPr>
          <w:ins w:id="25445" w:author="shorny" w:date="2014-06-09T18:54:00Z"/>
          <w:sz w:val="18"/>
          <w:rPrChange w:id="25446" w:author="shorny" w:date="2014-06-09T18:55:00Z">
            <w:rPr>
              <w:ins w:id="25447" w:author="shorny" w:date="2014-06-09T18:54:00Z"/>
            </w:rPr>
          </w:rPrChange>
        </w:rPr>
      </w:pPr>
      <w:ins w:id="25448" w:author="shorny" w:date="2014-06-09T18:54:00Z">
        <w:r w:rsidRPr="00D26196">
          <w:rPr>
            <w:sz w:val="18"/>
            <w:rPrChange w:id="25449" w:author="shorny" w:date="2014-06-09T18:55:00Z">
              <w:rPr/>
            </w:rPrChange>
          </w:rPr>
          <w:t xml:space="preserve">  </w:t>
        </w:r>
        <w:r w:rsidRPr="00D26196">
          <w:rPr>
            <w:rStyle w:val="keyword1"/>
            <w:sz w:val="18"/>
            <w:rPrChange w:id="25450" w:author="shorny" w:date="2014-06-09T18:55:00Z">
              <w:rPr>
                <w:rStyle w:val="keyword1"/>
              </w:rPr>
            </w:rPrChange>
          </w:rPr>
          <w:t>WHERE</w:t>
        </w:r>
        <w:r w:rsidRPr="00D26196">
          <w:rPr>
            <w:sz w:val="18"/>
            <w:rPrChange w:id="25451" w:author="shorny" w:date="2014-06-09T18:55:00Z">
              <w:rPr/>
            </w:rPrChange>
          </w:rPr>
          <w:t xml:space="preserve"> Flags.ApplicationID = 711 ;</w:t>
        </w:r>
      </w:ins>
    </w:p>
    <w:p w14:paraId="6850368A" w14:textId="77777777" w:rsidR="00D26196" w:rsidRPr="00D26196" w:rsidRDefault="00D26196">
      <w:pPr>
        <w:pStyle w:val="HTMLPreformatted"/>
        <w:divId w:val="2032412305"/>
        <w:rPr>
          <w:ins w:id="25452" w:author="shorny" w:date="2014-06-09T18:54:00Z"/>
          <w:sz w:val="18"/>
          <w:rPrChange w:id="25453" w:author="shorny" w:date="2014-06-09T18:55:00Z">
            <w:rPr>
              <w:ins w:id="25454" w:author="shorny" w:date="2014-06-09T18:54:00Z"/>
            </w:rPr>
          </w:rPrChange>
        </w:rPr>
      </w:pPr>
    </w:p>
    <w:p w14:paraId="684945BD" w14:textId="77777777" w:rsidR="00D26196" w:rsidRPr="00D26196" w:rsidRDefault="00D26196">
      <w:pPr>
        <w:pStyle w:val="HTMLPreformatted"/>
        <w:divId w:val="2032412305"/>
        <w:rPr>
          <w:ins w:id="25455" w:author="shorny" w:date="2014-06-09T18:54:00Z"/>
          <w:rStyle w:val="comment1"/>
          <w:sz w:val="18"/>
          <w:rPrChange w:id="25456" w:author="shorny" w:date="2014-06-09T18:55:00Z">
            <w:rPr>
              <w:ins w:id="25457" w:author="shorny" w:date="2014-06-09T18:54:00Z"/>
              <w:rStyle w:val="comment1"/>
            </w:rPr>
          </w:rPrChange>
        </w:rPr>
      </w:pPr>
      <w:ins w:id="25458" w:author="shorny" w:date="2014-06-09T18:54:00Z">
        <w:r w:rsidRPr="00D26196">
          <w:rPr>
            <w:sz w:val="18"/>
            <w:rPrChange w:id="25459" w:author="shorny" w:date="2014-06-09T18:55:00Z">
              <w:rPr>
                <w:color w:val="B22222"/>
              </w:rPr>
            </w:rPrChange>
          </w:rPr>
          <w:t xml:space="preserve">  </w:t>
        </w:r>
        <w:r w:rsidRPr="00D26196">
          <w:rPr>
            <w:rStyle w:val="comment1"/>
            <w:sz w:val="18"/>
            <w:rPrChange w:id="25460" w:author="shorny" w:date="2014-06-09T18:55:00Z">
              <w:rPr>
                <w:rStyle w:val="comment1"/>
              </w:rPr>
            </w:rPrChange>
          </w:rPr>
          <w:t>-- create a temporary table to store the expected results</w:t>
        </w:r>
      </w:ins>
    </w:p>
    <w:p w14:paraId="5E055C4B" w14:textId="77777777" w:rsidR="00D26196" w:rsidRPr="00D26196" w:rsidRDefault="00D26196">
      <w:pPr>
        <w:pStyle w:val="HTMLPreformatted"/>
        <w:divId w:val="2032412305"/>
        <w:rPr>
          <w:ins w:id="25461" w:author="shorny" w:date="2014-06-09T18:54:00Z"/>
          <w:rStyle w:val="comment1"/>
          <w:sz w:val="18"/>
          <w:rPrChange w:id="25462" w:author="shorny" w:date="2014-06-09T18:55:00Z">
            <w:rPr>
              <w:ins w:id="25463" w:author="shorny" w:date="2014-06-09T18:54:00Z"/>
              <w:rStyle w:val="comment1"/>
            </w:rPr>
          </w:rPrChange>
        </w:rPr>
      </w:pPr>
      <w:ins w:id="25464" w:author="shorny" w:date="2014-06-09T18:54:00Z">
        <w:r w:rsidRPr="00D26196">
          <w:rPr>
            <w:sz w:val="18"/>
            <w:rPrChange w:id="25465" w:author="shorny" w:date="2014-06-09T18:55:00Z">
              <w:rPr>
                <w:color w:val="B22222"/>
              </w:rPr>
            </w:rPrChange>
          </w:rPr>
          <w:t xml:space="preserve">  </w:t>
        </w:r>
        <w:r w:rsidRPr="00D26196">
          <w:rPr>
            <w:rStyle w:val="comment1"/>
            <w:sz w:val="18"/>
            <w:rPrChange w:id="25466" w:author="shorny" w:date="2014-06-09T18:55:00Z">
              <w:rPr>
                <w:rStyle w:val="comment1"/>
              </w:rPr>
            </w:rPrChange>
          </w:rPr>
          <w:t>-- expect Denise de Vries and John Roddick</w:t>
        </w:r>
      </w:ins>
    </w:p>
    <w:p w14:paraId="0EB29406" w14:textId="77777777" w:rsidR="00D26196" w:rsidRPr="00D26196" w:rsidRDefault="00D26196">
      <w:pPr>
        <w:pStyle w:val="HTMLPreformatted"/>
        <w:divId w:val="2032412305"/>
        <w:rPr>
          <w:ins w:id="25467" w:author="shorny" w:date="2014-06-09T18:54:00Z"/>
          <w:sz w:val="18"/>
          <w:rPrChange w:id="25468" w:author="shorny" w:date="2014-06-09T18:55:00Z">
            <w:rPr>
              <w:ins w:id="25469" w:author="shorny" w:date="2014-06-09T18:54:00Z"/>
            </w:rPr>
          </w:rPrChange>
        </w:rPr>
      </w:pPr>
      <w:ins w:id="25470" w:author="shorny" w:date="2014-06-09T18:54:00Z">
        <w:r w:rsidRPr="00D26196">
          <w:rPr>
            <w:sz w:val="18"/>
            <w:rPrChange w:id="25471" w:author="shorny" w:date="2014-06-09T18:55:00Z">
              <w:rPr/>
            </w:rPrChange>
          </w:rPr>
          <w:t xml:space="preserve">  </w:t>
        </w:r>
        <w:r w:rsidRPr="00D26196">
          <w:rPr>
            <w:rStyle w:val="keyword1"/>
            <w:sz w:val="18"/>
            <w:rPrChange w:id="25472" w:author="shorny" w:date="2014-06-09T18:55:00Z">
              <w:rPr>
                <w:rStyle w:val="keyword1"/>
              </w:rPr>
            </w:rPrChange>
          </w:rPr>
          <w:t>CREATE</w:t>
        </w:r>
        <w:r w:rsidRPr="00D26196">
          <w:rPr>
            <w:sz w:val="18"/>
            <w:rPrChange w:id="25473" w:author="shorny" w:date="2014-06-09T18:55:00Z">
              <w:rPr/>
            </w:rPrChange>
          </w:rPr>
          <w:t xml:space="preserve"> </w:t>
        </w:r>
        <w:r w:rsidRPr="00D26196">
          <w:rPr>
            <w:rStyle w:val="keyword1"/>
            <w:sz w:val="18"/>
            <w:rPrChange w:id="25474" w:author="shorny" w:date="2014-06-09T18:55:00Z">
              <w:rPr>
                <w:rStyle w:val="keyword1"/>
              </w:rPr>
            </w:rPrChange>
          </w:rPr>
          <w:t>TEMPORARY</w:t>
        </w:r>
        <w:r w:rsidRPr="00D26196">
          <w:rPr>
            <w:sz w:val="18"/>
            <w:rPrChange w:id="25475" w:author="shorny" w:date="2014-06-09T18:55:00Z">
              <w:rPr/>
            </w:rPrChange>
          </w:rPr>
          <w:t xml:space="preserve"> </w:t>
        </w:r>
        <w:r w:rsidRPr="00D26196">
          <w:rPr>
            <w:rStyle w:val="keyword1"/>
            <w:sz w:val="18"/>
            <w:rPrChange w:id="25476" w:author="shorny" w:date="2014-06-09T18:55:00Z">
              <w:rPr>
                <w:rStyle w:val="keyword1"/>
              </w:rPr>
            </w:rPrChange>
          </w:rPr>
          <w:t>TABLE</w:t>
        </w:r>
        <w:r w:rsidRPr="00D26196">
          <w:rPr>
            <w:sz w:val="18"/>
            <w:rPrChange w:id="25477" w:author="shorny" w:date="2014-06-09T18:55:00Z">
              <w:rPr/>
            </w:rPrChange>
          </w:rPr>
          <w:t xml:space="preserve"> </w:t>
        </w:r>
        <w:r w:rsidRPr="00D26196">
          <w:rPr>
            <w:rStyle w:val="function-name1"/>
            <w:sz w:val="18"/>
            <w:rPrChange w:id="25478" w:author="shorny" w:date="2014-06-09T18:55:00Z">
              <w:rPr>
                <w:rStyle w:val="function-name1"/>
              </w:rPr>
            </w:rPrChange>
          </w:rPr>
          <w:t>utrans_s1_expecteds</w:t>
        </w:r>
        <w:r w:rsidRPr="00D26196">
          <w:rPr>
            <w:sz w:val="18"/>
            <w:rPrChange w:id="25479" w:author="shorny" w:date="2014-06-09T18:55:00Z">
              <w:rPr/>
            </w:rPrChange>
          </w:rPr>
          <w:t xml:space="preserve"> (</w:t>
        </w:r>
      </w:ins>
    </w:p>
    <w:p w14:paraId="73E5576F" w14:textId="77777777" w:rsidR="00D26196" w:rsidRPr="00D26196" w:rsidRDefault="00D26196">
      <w:pPr>
        <w:pStyle w:val="HTMLPreformatted"/>
        <w:divId w:val="2032412305"/>
        <w:rPr>
          <w:ins w:id="25480" w:author="shorny" w:date="2014-06-09T18:54:00Z"/>
          <w:sz w:val="18"/>
          <w:rPrChange w:id="25481" w:author="shorny" w:date="2014-06-09T18:55:00Z">
            <w:rPr>
              <w:ins w:id="25482" w:author="shorny" w:date="2014-06-09T18:54:00Z"/>
            </w:rPr>
          </w:rPrChange>
        </w:rPr>
      </w:pPr>
      <w:ins w:id="25483" w:author="shorny" w:date="2014-06-09T18:54:00Z">
        <w:r w:rsidRPr="00D26196">
          <w:rPr>
            <w:sz w:val="18"/>
            <w:rPrChange w:id="25484" w:author="shorny" w:date="2014-06-09T18:55:00Z">
              <w:rPr/>
            </w:rPrChange>
          </w:rPr>
          <w:t xml:space="preserve">    StaffID </w:t>
        </w:r>
        <w:r w:rsidRPr="00D26196">
          <w:rPr>
            <w:rStyle w:val="type1"/>
            <w:sz w:val="18"/>
            <w:rPrChange w:id="25485" w:author="shorny" w:date="2014-06-09T18:55:00Z">
              <w:rPr>
                <w:rStyle w:val="type1"/>
              </w:rPr>
            </w:rPrChange>
          </w:rPr>
          <w:t>int</w:t>
        </w:r>
        <w:r w:rsidRPr="00D26196">
          <w:rPr>
            <w:sz w:val="18"/>
            <w:rPrChange w:id="25486" w:author="shorny" w:date="2014-06-09T18:55:00Z">
              <w:rPr/>
            </w:rPrChange>
          </w:rPr>
          <w:t>(10),</w:t>
        </w:r>
      </w:ins>
    </w:p>
    <w:p w14:paraId="40583270" w14:textId="77777777" w:rsidR="00D26196" w:rsidRPr="00D26196" w:rsidRDefault="00D26196">
      <w:pPr>
        <w:pStyle w:val="HTMLPreformatted"/>
        <w:divId w:val="2032412305"/>
        <w:rPr>
          <w:ins w:id="25487" w:author="shorny" w:date="2014-06-09T18:54:00Z"/>
          <w:sz w:val="18"/>
          <w:rPrChange w:id="25488" w:author="shorny" w:date="2014-06-09T18:55:00Z">
            <w:rPr>
              <w:ins w:id="25489" w:author="shorny" w:date="2014-06-09T18:54:00Z"/>
            </w:rPr>
          </w:rPrChange>
        </w:rPr>
      </w:pPr>
      <w:ins w:id="25490" w:author="shorny" w:date="2014-06-09T18:54:00Z">
        <w:r w:rsidRPr="00D26196">
          <w:rPr>
            <w:sz w:val="18"/>
            <w:rPrChange w:id="25491" w:author="shorny" w:date="2014-06-09T18:55:00Z">
              <w:rPr/>
            </w:rPrChange>
          </w:rPr>
          <w:t xml:space="preserve">    FName </w:t>
        </w:r>
        <w:r w:rsidRPr="00D26196">
          <w:rPr>
            <w:rStyle w:val="type1"/>
            <w:sz w:val="18"/>
            <w:rPrChange w:id="25492" w:author="shorny" w:date="2014-06-09T18:55:00Z">
              <w:rPr>
                <w:rStyle w:val="type1"/>
              </w:rPr>
            </w:rPrChange>
          </w:rPr>
          <w:t>varchar</w:t>
        </w:r>
        <w:r w:rsidRPr="00D26196">
          <w:rPr>
            <w:sz w:val="18"/>
            <w:rPrChange w:id="25493" w:author="shorny" w:date="2014-06-09T18:55:00Z">
              <w:rPr/>
            </w:rPrChange>
          </w:rPr>
          <w:t>(50),</w:t>
        </w:r>
      </w:ins>
    </w:p>
    <w:p w14:paraId="1293C8EF" w14:textId="77777777" w:rsidR="00D26196" w:rsidRPr="00D26196" w:rsidRDefault="00D26196">
      <w:pPr>
        <w:pStyle w:val="HTMLPreformatted"/>
        <w:divId w:val="2032412305"/>
        <w:rPr>
          <w:ins w:id="25494" w:author="shorny" w:date="2014-06-09T18:54:00Z"/>
          <w:sz w:val="18"/>
          <w:rPrChange w:id="25495" w:author="shorny" w:date="2014-06-09T18:55:00Z">
            <w:rPr>
              <w:ins w:id="25496" w:author="shorny" w:date="2014-06-09T18:54:00Z"/>
            </w:rPr>
          </w:rPrChange>
        </w:rPr>
      </w:pPr>
      <w:ins w:id="25497" w:author="shorny" w:date="2014-06-09T18:54:00Z">
        <w:r w:rsidRPr="00D26196">
          <w:rPr>
            <w:sz w:val="18"/>
            <w:rPrChange w:id="25498" w:author="shorny" w:date="2014-06-09T18:55:00Z">
              <w:rPr/>
            </w:rPrChange>
          </w:rPr>
          <w:t xml:space="preserve">    LName </w:t>
        </w:r>
        <w:r w:rsidRPr="00D26196">
          <w:rPr>
            <w:rStyle w:val="type1"/>
            <w:sz w:val="18"/>
            <w:rPrChange w:id="25499" w:author="shorny" w:date="2014-06-09T18:55:00Z">
              <w:rPr>
                <w:rStyle w:val="type1"/>
              </w:rPr>
            </w:rPrChange>
          </w:rPr>
          <w:t>varchar</w:t>
        </w:r>
        <w:r w:rsidRPr="00D26196">
          <w:rPr>
            <w:sz w:val="18"/>
            <w:rPrChange w:id="25500" w:author="shorny" w:date="2014-06-09T18:55:00Z">
              <w:rPr/>
            </w:rPrChange>
          </w:rPr>
          <w:t>(50)</w:t>
        </w:r>
      </w:ins>
    </w:p>
    <w:p w14:paraId="4A902EEC" w14:textId="77777777" w:rsidR="00D26196" w:rsidRPr="00D26196" w:rsidRDefault="00D26196">
      <w:pPr>
        <w:pStyle w:val="HTMLPreformatted"/>
        <w:divId w:val="2032412305"/>
        <w:rPr>
          <w:ins w:id="25501" w:author="shorny" w:date="2014-06-09T18:54:00Z"/>
          <w:sz w:val="18"/>
          <w:rPrChange w:id="25502" w:author="shorny" w:date="2014-06-09T18:55:00Z">
            <w:rPr>
              <w:ins w:id="25503" w:author="shorny" w:date="2014-06-09T18:54:00Z"/>
            </w:rPr>
          </w:rPrChange>
        </w:rPr>
      </w:pPr>
      <w:ins w:id="25504" w:author="shorny" w:date="2014-06-09T18:54:00Z">
        <w:r w:rsidRPr="00D26196">
          <w:rPr>
            <w:sz w:val="18"/>
            <w:rPrChange w:id="25505" w:author="shorny" w:date="2014-06-09T18:55:00Z">
              <w:rPr/>
            </w:rPrChange>
          </w:rPr>
          <w:t xml:space="preserve">  ) ;</w:t>
        </w:r>
      </w:ins>
    </w:p>
    <w:p w14:paraId="1864F31F" w14:textId="77777777" w:rsidR="00D26196" w:rsidRPr="00D26196" w:rsidRDefault="00D26196">
      <w:pPr>
        <w:pStyle w:val="HTMLPreformatted"/>
        <w:divId w:val="2032412305"/>
        <w:rPr>
          <w:ins w:id="25506" w:author="shorny" w:date="2014-06-09T18:54:00Z"/>
          <w:sz w:val="18"/>
          <w:rPrChange w:id="25507" w:author="shorny" w:date="2014-06-09T18:55:00Z">
            <w:rPr>
              <w:ins w:id="25508" w:author="shorny" w:date="2014-06-09T18:54:00Z"/>
            </w:rPr>
          </w:rPrChange>
        </w:rPr>
      </w:pPr>
      <w:ins w:id="25509" w:author="shorny" w:date="2014-06-09T18:54:00Z">
        <w:r w:rsidRPr="00D26196">
          <w:rPr>
            <w:sz w:val="18"/>
            <w:rPrChange w:id="25510" w:author="shorny" w:date="2014-06-09T18:55:00Z">
              <w:rPr/>
            </w:rPrChange>
          </w:rPr>
          <w:t xml:space="preserve">  </w:t>
        </w:r>
        <w:r w:rsidRPr="00D26196">
          <w:rPr>
            <w:rStyle w:val="keyword1"/>
            <w:sz w:val="18"/>
            <w:rPrChange w:id="25511" w:author="shorny" w:date="2014-06-09T18:55:00Z">
              <w:rPr>
                <w:rStyle w:val="keyword1"/>
              </w:rPr>
            </w:rPrChange>
          </w:rPr>
          <w:t>INSERT</w:t>
        </w:r>
        <w:r w:rsidRPr="00D26196">
          <w:rPr>
            <w:sz w:val="18"/>
            <w:rPrChange w:id="25512" w:author="shorny" w:date="2014-06-09T18:55:00Z">
              <w:rPr/>
            </w:rPrChange>
          </w:rPr>
          <w:t xml:space="preserve"> </w:t>
        </w:r>
        <w:r w:rsidRPr="00D26196">
          <w:rPr>
            <w:rStyle w:val="keyword1"/>
            <w:sz w:val="18"/>
            <w:rPrChange w:id="25513" w:author="shorny" w:date="2014-06-09T18:55:00Z">
              <w:rPr>
                <w:rStyle w:val="keyword1"/>
              </w:rPr>
            </w:rPrChange>
          </w:rPr>
          <w:t>INTO</w:t>
        </w:r>
        <w:r w:rsidRPr="00D26196">
          <w:rPr>
            <w:sz w:val="18"/>
            <w:rPrChange w:id="25514" w:author="shorny" w:date="2014-06-09T18:55:00Z">
              <w:rPr/>
            </w:rPrChange>
          </w:rPr>
          <w:t xml:space="preserve"> utrans_s1_expecteds</w:t>
        </w:r>
      </w:ins>
    </w:p>
    <w:p w14:paraId="73CFA880" w14:textId="77777777" w:rsidR="00D26196" w:rsidRPr="00D26196" w:rsidRDefault="00D26196">
      <w:pPr>
        <w:pStyle w:val="HTMLPreformatted"/>
        <w:divId w:val="2032412305"/>
        <w:rPr>
          <w:ins w:id="25515" w:author="shorny" w:date="2014-06-09T18:54:00Z"/>
          <w:sz w:val="18"/>
          <w:rPrChange w:id="25516" w:author="shorny" w:date="2014-06-09T18:55:00Z">
            <w:rPr>
              <w:ins w:id="25517" w:author="shorny" w:date="2014-06-09T18:54:00Z"/>
            </w:rPr>
          </w:rPrChange>
        </w:rPr>
      </w:pPr>
      <w:ins w:id="25518" w:author="shorny" w:date="2014-06-09T18:54:00Z">
        <w:r w:rsidRPr="00D26196">
          <w:rPr>
            <w:sz w:val="18"/>
            <w:rPrChange w:id="25519" w:author="shorny" w:date="2014-06-09T18:55:00Z">
              <w:rPr/>
            </w:rPrChange>
          </w:rPr>
          <w:t xml:space="preserve">  </w:t>
        </w:r>
        <w:r w:rsidRPr="00D26196">
          <w:rPr>
            <w:rStyle w:val="keyword1"/>
            <w:sz w:val="18"/>
            <w:rPrChange w:id="25520" w:author="shorny" w:date="2014-06-09T18:55:00Z">
              <w:rPr>
                <w:rStyle w:val="keyword1"/>
              </w:rPr>
            </w:rPrChange>
          </w:rPr>
          <w:t>VALUES</w:t>
        </w:r>
        <w:r w:rsidRPr="00D26196">
          <w:rPr>
            <w:sz w:val="18"/>
            <w:rPrChange w:id="25521" w:author="shorny" w:date="2014-06-09T18:55:00Z">
              <w:rPr/>
            </w:rPrChange>
          </w:rPr>
          <w:t xml:space="preserve">  (1002, </w:t>
        </w:r>
        <w:r w:rsidRPr="00D26196">
          <w:rPr>
            <w:rStyle w:val="string1"/>
            <w:sz w:val="18"/>
            <w:rPrChange w:id="25522" w:author="shorny" w:date="2014-06-09T18:55:00Z">
              <w:rPr>
                <w:rStyle w:val="string1"/>
              </w:rPr>
            </w:rPrChange>
          </w:rPr>
          <w:t>'John'</w:t>
        </w:r>
        <w:r w:rsidRPr="00D26196">
          <w:rPr>
            <w:sz w:val="18"/>
            <w:rPrChange w:id="25523" w:author="shorny" w:date="2014-06-09T18:55:00Z">
              <w:rPr/>
            </w:rPrChange>
          </w:rPr>
          <w:t xml:space="preserve">, </w:t>
        </w:r>
        <w:r w:rsidRPr="00D26196">
          <w:rPr>
            <w:rStyle w:val="string1"/>
            <w:sz w:val="18"/>
            <w:rPrChange w:id="25524" w:author="shorny" w:date="2014-06-09T18:55:00Z">
              <w:rPr>
                <w:rStyle w:val="string1"/>
              </w:rPr>
            </w:rPrChange>
          </w:rPr>
          <w:t>'Roddick'</w:t>
        </w:r>
        <w:r w:rsidRPr="00D26196">
          <w:rPr>
            <w:sz w:val="18"/>
            <w:rPrChange w:id="25525" w:author="shorny" w:date="2014-06-09T18:55:00Z">
              <w:rPr/>
            </w:rPrChange>
          </w:rPr>
          <w:t xml:space="preserve">), (1000, </w:t>
        </w:r>
        <w:r w:rsidRPr="00D26196">
          <w:rPr>
            <w:rStyle w:val="string1"/>
            <w:sz w:val="18"/>
            <w:rPrChange w:id="25526" w:author="shorny" w:date="2014-06-09T18:55:00Z">
              <w:rPr>
                <w:rStyle w:val="string1"/>
              </w:rPr>
            </w:rPrChange>
          </w:rPr>
          <w:t>'Denise'</w:t>
        </w:r>
        <w:r w:rsidRPr="00D26196">
          <w:rPr>
            <w:sz w:val="18"/>
            <w:rPrChange w:id="25527" w:author="shorny" w:date="2014-06-09T18:55:00Z">
              <w:rPr/>
            </w:rPrChange>
          </w:rPr>
          <w:t xml:space="preserve">, </w:t>
        </w:r>
        <w:r w:rsidRPr="00D26196">
          <w:rPr>
            <w:rStyle w:val="string1"/>
            <w:sz w:val="18"/>
            <w:rPrChange w:id="25528" w:author="shorny" w:date="2014-06-09T18:55:00Z">
              <w:rPr>
                <w:rStyle w:val="string1"/>
              </w:rPr>
            </w:rPrChange>
          </w:rPr>
          <w:t>'de Vries'</w:t>
        </w:r>
        <w:r w:rsidRPr="00D26196">
          <w:rPr>
            <w:sz w:val="18"/>
            <w:rPrChange w:id="25529" w:author="shorny" w:date="2014-06-09T18:55:00Z">
              <w:rPr/>
            </w:rPrChange>
          </w:rPr>
          <w:t>) ;</w:t>
        </w:r>
      </w:ins>
    </w:p>
    <w:p w14:paraId="00803834" w14:textId="77777777" w:rsidR="00D26196" w:rsidRPr="00D26196" w:rsidRDefault="00D26196">
      <w:pPr>
        <w:pStyle w:val="HTMLPreformatted"/>
        <w:divId w:val="2032412305"/>
        <w:rPr>
          <w:ins w:id="25530" w:author="shorny" w:date="2014-06-09T18:54:00Z"/>
          <w:sz w:val="18"/>
          <w:rPrChange w:id="25531" w:author="shorny" w:date="2014-06-09T18:55:00Z">
            <w:rPr>
              <w:ins w:id="25532" w:author="shorny" w:date="2014-06-09T18:54:00Z"/>
            </w:rPr>
          </w:rPrChange>
        </w:rPr>
      </w:pPr>
    </w:p>
    <w:p w14:paraId="51F8E68D" w14:textId="77777777" w:rsidR="00D26196" w:rsidRPr="00D26196" w:rsidRDefault="00D26196">
      <w:pPr>
        <w:pStyle w:val="HTMLPreformatted"/>
        <w:divId w:val="2032412305"/>
        <w:rPr>
          <w:ins w:id="25533" w:author="shorny" w:date="2014-06-09T18:54:00Z"/>
          <w:rStyle w:val="comment1"/>
          <w:sz w:val="18"/>
          <w:rPrChange w:id="25534" w:author="shorny" w:date="2014-06-09T18:55:00Z">
            <w:rPr>
              <w:ins w:id="25535" w:author="shorny" w:date="2014-06-09T18:54:00Z"/>
              <w:rStyle w:val="comment1"/>
            </w:rPr>
          </w:rPrChange>
        </w:rPr>
      </w:pPr>
      <w:ins w:id="25536" w:author="shorny" w:date="2014-06-09T18:54:00Z">
        <w:r w:rsidRPr="00D26196">
          <w:rPr>
            <w:sz w:val="18"/>
            <w:rPrChange w:id="25537" w:author="shorny" w:date="2014-06-09T18:55:00Z">
              <w:rPr>
                <w:color w:val="B22222"/>
              </w:rPr>
            </w:rPrChange>
          </w:rPr>
          <w:t xml:space="preserve">  </w:t>
        </w:r>
        <w:r w:rsidRPr="00D26196">
          <w:rPr>
            <w:rStyle w:val="comment1"/>
            <w:sz w:val="18"/>
            <w:rPrChange w:id="25538" w:author="shorny" w:date="2014-06-09T18:55:00Z">
              <w:rPr>
                <w:rStyle w:val="comment1"/>
              </w:rPr>
            </w:rPrChange>
          </w:rPr>
          <w:t>-- create another temporary table that lists the differences between expected</w:t>
        </w:r>
      </w:ins>
    </w:p>
    <w:p w14:paraId="54B189E3" w14:textId="77777777" w:rsidR="00D26196" w:rsidRPr="00D26196" w:rsidRDefault="00D26196">
      <w:pPr>
        <w:pStyle w:val="HTMLPreformatted"/>
        <w:divId w:val="2032412305"/>
        <w:rPr>
          <w:ins w:id="25539" w:author="shorny" w:date="2014-06-09T18:54:00Z"/>
          <w:rStyle w:val="comment1"/>
          <w:sz w:val="18"/>
          <w:rPrChange w:id="25540" w:author="shorny" w:date="2014-06-09T18:55:00Z">
            <w:rPr>
              <w:ins w:id="25541" w:author="shorny" w:date="2014-06-09T18:54:00Z"/>
              <w:rStyle w:val="comment1"/>
            </w:rPr>
          </w:rPrChange>
        </w:rPr>
      </w:pPr>
      <w:ins w:id="25542" w:author="shorny" w:date="2014-06-09T18:54:00Z">
        <w:r w:rsidRPr="00D26196">
          <w:rPr>
            <w:sz w:val="18"/>
            <w:rPrChange w:id="25543" w:author="shorny" w:date="2014-06-09T18:55:00Z">
              <w:rPr>
                <w:color w:val="B22222"/>
              </w:rPr>
            </w:rPrChange>
          </w:rPr>
          <w:t xml:space="preserve">  </w:t>
        </w:r>
        <w:r w:rsidRPr="00D26196">
          <w:rPr>
            <w:rStyle w:val="comment1"/>
            <w:sz w:val="18"/>
            <w:rPrChange w:id="25544" w:author="shorny" w:date="2014-06-09T18:55:00Z">
              <w:rPr>
                <w:rStyle w:val="comment1"/>
              </w:rPr>
            </w:rPrChange>
          </w:rPr>
          <w:t>-- results and actuals</w:t>
        </w:r>
      </w:ins>
    </w:p>
    <w:p w14:paraId="3A03A687" w14:textId="77777777" w:rsidR="00D26196" w:rsidRPr="00D26196" w:rsidRDefault="00D26196">
      <w:pPr>
        <w:pStyle w:val="HTMLPreformatted"/>
        <w:divId w:val="2032412305"/>
        <w:rPr>
          <w:ins w:id="25545" w:author="shorny" w:date="2014-06-09T18:54:00Z"/>
          <w:sz w:val="18"/>
          <w:rPrChange w:id="25546" w:author="shorny" w:date="2014-06-09T18:55:00Z">
            <w:rPr>
              <w:ins w:id="25547" w:author="shorny" w:date="2014-06-09T18:54:00Z"/>
            </w:rPr>
          </w:rPrChange>
        </w:rPr>
      </w:pPr>
      <w:ins w:id="25548" w:author="shorny" w:date="2014-06-09T18:54:00Z">
        <w:r w:rsidRPr="00D26196">
          <w:rPr>
            <w:sz w:val="18"/>
            <w:rPrChange w:id="25549" w:author="shorny" w:date="2014-06-09T18:55:00Z">
              <w:rPr/>
            </w:rPrChange>
          </w:rPr>
          <w:t xml:space="preserve">  </w:t>
        </w:r>
        <w:r w:rsidRPr="00D26196">
          <w:rPr>
            <w:rStyle w:val="keyword1"/>
            <w:sz w:val="18"/>
            <w:rPrChange w:id="25550" w:author="shorny" w:date="2014-06-09T18:55:00Z">
              <w:rPr>
                <w:rStyle w:val="keyword1"/>
              </w:rPr>
            </w:rPrChange>
          </w:rPr>
          <w:t>CREATE</w:t>
        </w:r>
        <w:r w:rsidRPr="00D26196">
          <w:rPr>
            <w:sz w:val="18"/>
            <w:rPrChange w:id="25551" w:author="shorny" w:date="2014-06-09T18:55:00Z">
              <w:rPr/>
            </w:rPrChange>
          </w:rPr>
          <w:t xml:space="preserve"> </w:t>
        </w:r>
        <w:r w:rsidRPr="00D26196">
          <w:rPr>
            <w:rStyle w:val="keyword1"/>
            <w:sz w:val="18"/>
            <w:rPrChange w:id="25552" w:author="shorny" w:date="2014-06-09T18:55:00Z">
              <w:rPr>
                <w:rStyle w:val="keyword1"/>
              </w:rPr>
            </w:rPrChange>
          </w:rPr>
          <w:t>TEMPORARY</w:t>
        </w:r>
        <w:r w:rsidRPr="00D26196">
          <w:rPr>
            <w:sz w:val="18"/>
            <w:rPrChange w:id="25553" w:author="shorny" w:date="2014-06-09T18:55:00Z">
              <w:rPr/>
            </w:rPrChange>
          </w:rPr>
          <w:t xml:space="preserve"> </w:t>
        </w:r>
        <w:r w:rsidRPr="00D26196">
          <w:rPr>
            <w:rStyle w:val="keyword1"/>
            <w:sz w:val="18"/>
            <w:rPrChange w:id="25554" w:author="shorny" w:date="2014-06-09T18:55:00Z">
              <w:rPr>
                <w:rStyle w:val="keyword1"/>
              </w:rPr>
            </w:rPrChange>
          </w:rPr>
          <w:t>TABLE</w:t>
        </w:r>
        <w:r w:rsidRPr="00D26196">
          <w:rPr>
            <w:sz w:val="18"/>
            <w:rPrChange w:id="25555" w:author="shorny" w:date="2014-06-09T18:55:00Z">
              <w:rPr/>
            </w:rPrChange>
          </w:rPr>
          <w:t xml:space="preserve"> </w:t>
        </w:r>
        <w:r w:rsidRPr="00D26196">
          <w:rPr>
            <w:rStyle w:val="function-name1"/>
            <w:sz w:val="18"/>
            <w:rPrChange w:id="25556" w:author="shorny" w:date="2014-06-09T18:55:00Z">
              <w:rPr>
                <w:rStyle w:val="function-name1"/>
              </w:rPr>
            </w:rPrChange>
          </w:rPr>
          <w:t>utrans_s1_problems</w:t>
        </w:r>
      </w:ins>
    </w:p>
    <w:p w14:paraId="39185373" w14:textId="77777777" w:rsidR="00D26196" w:rsidRPr="00D26196" w:rsidRDefault="00D26196">
      <w:pPr>
        <w:pStyle w:val="HTMLPreformatted"/>
        <w:divId w:val="2032412305"/>
        <w:rPr>
          <w:ins w:id="25557" w:author="shorny" w:date="2014-06-09T18:54:00Z"/>
          <w:sz w:val="18"/>
          <w:rPrChange w:id="25558" w:author="shorny" w:date="2014-06-09T18:55:00Z">
            <w:rPr>
              <w:ins w:id="25559" w:author="shorny" w:date="2014-06-09T18:54:00Z"/>
            </w:rPr>
          </w:rPrChange>
        </w:rPr>
      </w:pPr>
      <w:ins w:id="25560" w:author="shorny" w:date="2014-06-09T18:54:00Z">
        <w:r w:rsidRPr="00D26196">
          <w:rPr>
            <w:sz w:val="18"/>
            <w:rPrChange w:id="25561" w:author="shorny" w:date="2014-06-09T18:55:00Z">
              <w:rPr/>
            </w:rPrChange>
          </w:rPr>
          <w:t xml:space="preserve">  </w:t>
        </w:r>
        <w:r w:rsidRPr="00D26196">
          <w:rPr>
            <w:rStyle w:val="keyword1"/>
            <w:sz w:val="18"/>
            <w:rPrChange w:id="25562" w:author="shorny" w:date="2014-06-09T18:55:00Z">
              <w:rPr>
                <w:rStyle w:val="keyword1"/>
              </w:rPr>
            </w:rPrChange>
          </w:rPr>
          <w:t>SELECT</w:t>
        </w:r>
        <w:r w:rsidRPr="00D26196">
          <w:rPr>
            <w:sz w:val="18"/>
            <w:rPrChange w:id="25563" w:author="shorny" w:date="2014-06-09T18:55:00Z">
              <w:rPr/>
            </w:rPrChange>
          </w:rPr>
          <w:t xml:space="preserve"> problems.*</w:t>
        </w:r>
      </w:ins>
    </w:p>
    <w:p w14:paraId="75462469" w14:textId="77777777" w:rsidR="00D26196" w:rsidRPr="00D26196" w:rsidRDefault="00D26196">
      <w:pPr>
        <w:pStyle w:val="HTMLPreformatted"/>
        <w:divId w:val="2032412305"/>
        <w:rPr>
          <w:ins w:id="25564" w:author="shorny" w:date="2014-06-09T18:54:00Z"/>
          <w:sz w:val="18"/>
          <w:rPrChange w:id="25565" w:author="shorny" w:date="2014-06-09T18:55:00Z">
            <w:rPr>
              <w:ins w:id="25566" w:author="shorny" w:date="2014-06-09T18:54:00Z"/>
            </w:rPr>
          </w:rPrChange>
        </w:rPr>
      </w:pPr>
      <w:ins w:id="25567" w:author="shorny" w:date="2014-06-09T18:54:00Z">
        <w:r w:rsidRPr="00D26196">
          <w:rPr>
            <w:sz w:val="18"/>
            <w:rPrChange w:id="25568" w:author="shorny" w:date="2014-06-09T18:55:00Z">
              <w:rPr/>
            </w:rPrChange>
          </w:rPr>
          <w:t xml:space="preserve">  </w:t>
        </w:r>
        <w:r w:rsidRPr="00D26196">
          <w:rPr>
            <w:rStyle w:val="keyword1"/>
            <w:sz w:val="18"/>
            <w:rPrChange w:id="25569" w:author="shorny" w:date="2014-06-09T18:55:00Z">
              <w:rPr>
                <w:rStyle w:val="keyword1"/>
              </w:rPr>
            </w:rPrChange>
          </w:rPr>
          <w:t>FROM</w:t>
        </w:r>
      </w:ins>
    </w:p>
    <w:p w14:paraId="1EEFD4D8" w14:textId="77777777" w:rsidR="00D26196" w:rsidRPr="00D26196" w:rsidRDefault="00D26196">
      <w:pPr>
        <w:pStyle w:val="HTMLPreformatted"/>
        <w:divId w:val="2032412305"/>
        <w:rPr>
          <w:ins w:id="25570" w:author="shorny" w:date="2014-06-09T18:54:00Z"/>
          <w:sz w:val="18"/>
          <w:rPrChange w:id="25571" w:author="shorny" w:date="2014-06-09T18:55:00Z">
            <w:rPr>
              <w:ins w:id="25572" w:author="shorny" w:date="2014-06-09T18:54:00Z"/>
            </w:rPr>
          </w:rPrChange>
        </w:rPr>
      </w:pPr>
      <w:ins w:id="25573" w:author="shorny" w:date="2014-06-09T18:54:00Z">
        <w:r w:rsidRPr="00D26196">
          <w:rPr>
            <w:sz w:val="18"/>
            <w:rPrChange w:id="25574" w:author="shorny" w:date="2014-06-09T18:55:00Z">
              <w:rPr/>
            </w:rPrChange>
          </w:rPr>
          <w:t xml:space="preserve">  (</w:t>
        </w:r>
      </w:ins>
    </w:p>
    <w:p w14:paraId="71C53051" w14:textId="77777777" w:rsidR="00D26196" w:rsidRPr="00D26196" w:rsidRDefault="00D26196">
      <w:pPr>
        <w:pStyle w:val="HTMLPreformatted"/>
        <w:divId w:val="2032412305"/>
        <w:rPr>
          <w:ins w:id="25575" w:author="shorny" w:date="2014-06-09T18:54:00Z"/>
          <w:sz w:val="18"/>
          <w:rPrChange w:id="25576" w:author="shorny" w:date="2014-06-09T18:55:00Z">
            <w:rPr>
              <w:ins w:id="25577" w:author="shorny" w:date="2014-06-09T18:54:00Z"/>
            </w:rPr>
          </w:rPrChange>
        </w:rPr>
      </w:pPr>
      <w:ins w:id="25578" w:author="shorny" w:date="2014-06-09T18:54:00Z">
        <w:r w:rsidRPr="00D26196">
          <w:rPr>
            <w:sz w:val="18"/>
            <w:rPrChange w:id="25579" w:author="shorny" w:date="2014-06-09T18:55:00Z">
              <w:rPr/>
            </w:rPrChange>
          </w:rPr>
          <w:t xml:space="preserve">      </w:t>
        </w:r>
        <w:r w:rsidRPr="00D26196">
          <w:rPr>
            <w:rStyle w:val="keyword1"/>
            <w:sz w:val="18"/>
            <w:rPrChange w:id="25580" w:author="shorny" w:date="2014-06-09T18:55:00Z">
              <w:rPr>
                <w:rStyle w:val="keyword1"/>
              </w:rPr>
            </w:rPrChange>
          </w:rPr>
          <w:t>SELECT</w:t>
        </w:r>
        <w:r w:rsidRPr="00D26196">
          <w:rPr>
            <w:sz w:val="18"/>
            <w:rPrChange w:id="25581" w:author="shorny" w:date="2014-06-09T18:55:00Z">
              <w:rPr/>
            </w:rPrChange>
          </w:rPr>
          <w:t xml:space="preserve"> actuals.*</w:t>
        </w:r>
      </w:ins>
    </w:p>
    <w:p w14:paraId="34DB8910" w14:textId="77777777" w:rsidR="00D26196" w:rsidRPr="00D26196" w:rsidRDefault="00D26196">
      <w:pPr>
        <w:pStyle w:val="HTMLPreformatted"/>
        <w:divId w:val="2032412305"/>
        <w:rPr>
          <w:ins w:id="25582" w:author="shorny" w:date="2014-06-09T18:54:00Z"/>
          <w:sz w:val="18"/>
          <w:rPrChange w:id="25583" w:author="shorny" w:date="2014-06-09T18:55:00Z">
            <w:rPr>
              <w:ins w:id="25584" w:author="shorny" w:date="2014-06-09T18:54:00Z"/>
            </w:rPr>
          </w:rPrChange>
        </w:rPr>
      </w:pPr>
      <w:ins w:id="25585" w:author="shorny" w:date="2014-06-09T18:54:00Z">
        <w:r w:rsidRPr="00D26196">
          <w:rPr>
            <w:sz w:val="18"/>
            <w:rPrChange w:id="25586" w:author="shorny" w:date="2014-06-09T18:55:00Z">
              <w:rPr/>
            </w:rPrChange>
          </w:rPr>
          <w:t xml:space="preserve">      </w:t>
        </w:r>
        <w:r w:rsidRPr="00D26196">
          <w:rPr>
            <w:rStyle w:val="keyword1"/>
            <w:sz w:val="18"/>
            <w:rPrChange w:id="25587" w:author="shorny" w:date="2014-06-09T18:55:00Z">
              <w:rPr>
                <w:rStyle w:val="keyword1"/>
              </w:rPr>
            </w:rPrChange>
          </w:rPr>
          <w:t>FROM</w:t>
        </w:r>
        <w:r w:rsidRPr="00D26196">
          <w:rPr>
            <w:sz w:val="18"/>
            <w:rPrChange w:id="25588" w:author="shorny" w:date="2014-06-09T18:55:00Z">
              <w:rPr/>
            </w:rPrChange>
          </w:rPr>
          <w:t xml:space="preserve"> utrans_s1_actuals actuals</w:t>
        </w:r>
      </w:ins>
    </w:p>
    <w:p w14:paraId="65260B65" w14:textId="77777777" w:rsidR="00D26196" w:rsidRPr="00D26196" w:rsidRDefault="00D26196">
      <w:pPr>
        <w:pStyle w:val="HTMLPreformatted"/>
        <w:divId w:val="2032412305"/>
        <w:rPr>
          <w:ins w:id="25589" w:author="shorny" w:date="2014-06-09T18:54:00Z"/>
          <w:sz w:val="18"/>
          <w:rPrChange w:id="25590" w:author="shorny" w:date="2014-06-09T18:55:00Z">
            <w:rPr>
              <w:ins w:id="25591" w:author="shorny" w:date="2014-06-09T18:54:00Z"/>
            </w:rPr>
          </w:rPrChange>
        </w:rPr>
      </w:pPr>
      <w:ins w:id="25592" w:author="shorny" w:date="2014-06-09T18:54:00Z">
        <w:r w:rsidRPr="00D26196">
          <w:rPr>
            <w:sz w:val="18"/>
            <w:rPrChange w:id="25593" w:author="shorny" w:date="2014-06-09T18:55:00Z">
              <w:rPr/>
            </w:rPrChange>
          </w:rPr>
          <w:t xml:space="preserve">      </w:t>
        </w:r>
        <w:r w:rsidRPr="00D26196">
          <w:rPr>
            <w:rStyle w:val="keyword1"/>
            <w:sz w:val="18"/>
            <w:rPrChange w:id="25594" w:author="shorny" w:date="2014-06-09T18:55:00Z">
              <w:rPr>
                <w:rStyle w:val="keyword1"/>
              </w:rPr>
            </w:rPrChange>
          </w:rPr>
          <w:t>UNION</w:t>
        </w:r>
        <w:r w:rsidRPr="00D26196">
          <w:rPr>
            <w:sz w:val="18"/>
            <w:rPrChange w:id="25595" w:author="shorny" w:date="2014-06-09T18:55:00Z">
              <w:rPr/>
            </w:rPrChange>
          </w:rPr>
          <w:t xml:space="preserve"> </w:t>
        </w:r>
        <w:r w:rsidRPr="00D26196">
          <w:rPr>
            <w:rStyle w:val="keyword1"/>
            <w:sz w:val="18"/>
            <w:rPrChange w:id="25596" w:author="shorny" w:date="2014-06-09T18:55:00Z">
              <w:rPr>
                <w:rStyle w:val="keyword1"/>
              </w:rPr>
            </w:rPrChange>
          </w:rPr>
          <w:t>ALL</w:t>
        </w:r>
      </w:ins>
    </w:p>
    <w:p w14:paraId="7F9000B2" w14:textId="77777777" w:rsidR="00D26196" w:rsidRPr="00D26196" w:rsidRDefault="00D26196">
      <w:pPr>
        <w:pStyle w:val="HTMLPreformatted"/>
        <w:divId w:val="2032412305"/>
        <w:rPr>
          <w:ins w:id="25597" w:author="shorny" w:date="2014-06-09T18:54:00Z"/>
          <w:sz w:val="18"/>
          <w:rPrChange w:id="25598" w:author="shorny" w:date="2014-06-09T18:55:00Z">
            <w:rPr>
              <w:ins w:id="25599" w:author="shorny" w:date="2014-06-09T18:54:00Z"/>
            </w:rPr>
          </w:rPrChange>
        </w:rPr>
      </w:pPr>
      <w:ins w:id="25600" w:author="shorny" w:date="2014-06-09T18:54:00Z">
        <w:r w:rsidRPr="00D26196">
          <w:rPr>
            <w:sz w:val="18"/>
            <w:rPrChange w:id="25601" w:author="shorny" w:date="2014-06-09T18:55:00Z">
              <w:rPr/>
            </w:rPrChange>
          </w:rPr>
          <w:t xml:space="preserve">      </w:t>
        </w:r>
        <w:r w:rsidRPr="00D26196">
          <w:rPr>
            <w:rStyle w:val="keyword1"/>
            <w:sz w:val="18"/>
            <w:rPrChange w:id="25602" w:author="shorny" w:date="2014-06-09T18:55:00Z">
              <w:rPr>
                <w:rStyle w:val="keyword1"/>
              </w:rPr>
            </w:rPrChange>
          </w:rPr>
          <w:t>SELECT</w:t>
        </w:r>
        <w:r w:rsidRPr="00D26196">
          <w:rPr>
            <w:sz w:val="18"/>
            <w:rPrChange w:id="25603" w:author="shorny" w:date="2014-06-09T18:55:00Z">
              <w:rPr/>
            </w:rPrChange>
          </w:rPr>
          <w:t xml:space="preserve"> expecteds.*</w:t>
        </w:r>
      </w:ins>
    </w:p>
    <w:p w14:paraId="5277B927" w14:textId="77777777" w:rsidR="00D26196" w:rsidRPr="00D26196" w:rsidRDefault="00D26196">
      <w:pPr>
        <w:pStyle w:val="HTMLPreformatted"/>
        <w:divId w:val="2032412305"/>
        <w:rPr>
          <w:ins w:id="25604" w:author="shorny" w:date="2014-06-09T18:54:00Z"/>
          <w:sz w:val="18"/>
          <w:rPrChange w:id="25605" w:author="shorny" w:date="2014-06-09T18:55:00Z">
            <w:rPr>
              <w:ins w:id="25606" w:author="shorny" w:date="2014-06-09T18:54:00Z"/>
            </w:rPr>
          </w:rPrChange>
        </w:rPr>
      </w:pPr>
      <w:ins w:id="25607" w:author="shorny" w:date="2014-06-09T18:54:00Z">
        <w:r w:rsidRPr="00D26196">
          <w:rPr>
            <w:sz w:val="18"/>
            <w:rPrChange w:id="25608" w:author="shorny" w:date="2014-06-09T18:55:00Z">
              <w:rPr/>
            </w:rPrChange>
          </w:rPr>
          <w:t xml:space="preserve">      </w:t>
        </w:r>
        <w:r w:rsidRPr="00D26196">
          <w:rPr>
            <w:rStyle w:val="keyword1"/>
            <w:sz w:val="18"/>
            <w:rPrChange w:id="25609" w:author="shorny" w:date="2014-06-09T18:55:00Z">
              <w:rPr>
                <w:rStyle w:val="keyword1"/>
              </w:rPr>
            </w:rPrChange>
          </w:rPr>
          <w:t>FROM</w:t>
        </w:r>
        <w:r w:rsidRPr="00D26196">
          <w:rPr>
            <w:sz w:val="18"/>
            <w:rPrChange w:id="25610" w:author="shorny" w:date="2014-06-09T18:55:00Z">
              <w:rPr/>
            </w:rPrChange>
          </w:rPr>
          <w:t xml:space="preserve"> utrans_s1_expecteds expecteds</w:t>
        </w:r>
      </w:ins>
    </w:p>
    <w:p w14:paraId="5606FD2F" w14:textId="77777777" w:rsidR="00D26196" w:rsidRPr="00D26196" w:rsidRDefault="00D26196">
      <w:pPr>
        <w:pStyle w:val="HTMLPreformatted"/>
        <w:divId w:val="2032412305"/>
        <w:rPr>
          <w:ins w:id="25611" w:author="shorny" w:date="2014-06-09T18:54:00Z"/>
          <w:sz w:val="18"/>
          <w:rPrChange w:id="25612" w:author="shorny" w:date="2014-06-09T18:55:00Z">
            <w:rPr>
              <w:ins w:id="25613" w:author="shorny" w:date="2014-06-09T18:54:00Z"/>
            </w:rPr>
          </w:rPrChange>
        </w:rPr>
      </w:pPr>
      <w:ins w:id="25614" w:author="shorny" w:date="2014-06-09T18:54:00Z">
        <w:r w:rsidRPr="00D26196">
          <w:rPr>
            <w:sz w:val="18"/>
            <w:rPrChange w:id="25615" w:author="shorny" w:date="2014-06-09T18:55:00Z">
              <w:rPr/>
            </w:rPrChange>
          </w:rPr>
          <w:t xml:space="preserve">  )  problems</w:t>
        </w:r>
      </w:ins>
    </w:p>
    <w:p w14:paraId="652BE31E" w14:textId="77777777" w:rsidR="00D26196" w:rsidRPr="00D26196" w:rsidRDefault="00D26196">
      <w:pPr>
        <w:pStyle w:val="HTMLPreformatted"/>
        <w:divId w:val="2032412305"/>
        <w:rPr>
          <w:ins w:id="25616" w:author="shorny" w:date="2014-06-09T18:54:00Z"/>
          <w:sz w:val="18"/>
          <w:rPrChange w:id="25617" w:author="shorny" w:date="2014-06-09T18:55:00Z">
            <w:rPr>
              <w:ins w:id="25618" w:author="shorny" w:date="2014-06-09T18:54:00Z"/>
            </w:rPr>
          </w:rPrChange>
        </w:rPr>
      </w:pPr>
      <w:ins w:id="25619" w:author="shorny" w:date="2014-06-09T18:54:00Z">
        <w:r w:rsidRPr="00D26196">
          <w:rPr>
            <w:sz w:val="18"/>
            <w:rPrChange w:id="25620" w:author="shorny" w:date="2014-06-09T18:55:00Z">
              <w:rPr/>
            </w:rPrChange>
          </w:rPr>
          <w:t xml:space="preserve">  </w:t>
        </w:r>
        <w:r w:rsidRPr="00D26196">
          <w:rPr>
            <w:rStyle w:val="keyword1"/>
            <w:sz w:val="18"/>
            <w:rPrChange w:id="25621" w:author="shorny" w:date="2014-06-09T18:55:00Z">
              <w:rPr>
                <w:rStyle w:val="keyword1"/>
              </w:rPr>
            </w:rPrChange>
          </w:rPr>
          <w:t>GROUP</w:t>
        </w:r>
        <w:r w:rsidRPr="00D26196">
          <w:rPr>
            <w:sz w:val="18"/>
            <w:rPrChange w:id="25622" w:author="shorny" w:date="2014-06-09T18:55:00Z">
              <w:rPr/>
            </w:rPrChange>
          </w:rPr>
          <w:t xml:space="preserve"> </w:t>
        </w:r>
        <w:r w:rsidRPr="00D26196">
          <w:rPr>
            <w:rStyle w:val="keyword1"/>
            <w:sz w:val="18"/>
            <w:rPrChange w:id="25623" w:author="shorny" w:date="2014-06-09T18:55:00Z">
              <w:rPr>
                <w:rStyle w:val="keyword1"/>
              </w:rPr>
            </w:rPrChange>
          </w:rPr>
          <w:t>BY</w:t>
        </w:r>
        <w:r w:rsidRPr="00D26196">
          <w:rPr>
            <w:sz w:val="18"/>
            <w:rPrChange w:id="25624" w:author="shorny" w:date="2014-06-09T18:55:00Z">
              <w:rPr/>
            </w:rPrChange>
          </w:rPr>
          <w:t xml:space="preserve"> problems.StaffID</w:t>
        </w:r>
      </w:ins>
    </w:p>
    <w:p w14:paraId="5FB4D714" w14:textId="77777777" w:rsidR="00D26196" w:rsidRPr="00D26196" w:rsidRDefault="00D26196">
      <w:pPr>
        <w:pStyle w:val="HTMLPreformatted"/>
        <w:divId w:val="2032412305"/>
        <w:rPr>
          <w:ins w:id="25625" w:author="shorny" w:date="2014-06-09T18:54:00Z"/>
          <w:sz w:val="18"/>
          <w:rPrChange w:id="25626" w:author="shorny" w:date="2014-06-09T18:55:00Z">
            <w:rPr>
              <w:ins w:id="25627" w:author="shorny" w:date="2014-06-09T18:54:00Z"/>
            </w:rPr>
          </w:rPrChange>
        </w:rPr>
      </w:pPr>
      <w:ins w:id="25628" w:author="shorny" w:date="2014-06-09T18:54:00Z">
        <w:r w:rsidRPr="00D26196">
          <w:rPr>
            <w:sz w:val="18"/>
            <w:rPrChange w:id="25629" w:author="shorny" w:date="2014-06-09T18:55:00Z">
              <w:rPr/>
            </w:rPrChange>
          </w:rPr>
          <w:t xml:space="preserve">  </w:t>
        </w:r>
        <w:r w:rsidRPr="00D26196">
          <w:rPr>
            <w:rStyle w:val="keyword1"/>
            <w:sz w:val="18"/>
            <w:rPrChange w:id="25630" w:author="shorny" w:date="2014-06-09T18:55:00Z">
              <w:rPr>
                <w:rStyle w:val="keyword1"/>
              </w:rPr>
            </w:rPrChange>
          </w:rPr>
          <w:t>HAVING</w:t>
        </w:r>
        <w:r w:rsidRPr="00D26196">
          <w:rPr>
            <w:sz w:val="18"/>
            <w:rPrChange w:id="25631" w:author="shorny" w:date="2014-06-09T18:55:00Z">
              <w:rPr/>
            </w:rPrChange>
          </w:rPr>
          <w:t xml:space="preserve"> </w:t>
        </w:r>
        <w:r w:rsidRPr="00D26196">
          <w:rPr>
            <w:rStyle w:val="builtin1"/>
            <w:sz w:val="18"/>
            <w:rPrChange w:id="25632" w:author="shorny" w:date="2014-06-09T18:55:00Z">
              <w:rPr>
                <w:rStyle w:val="builtin1"/>
              </w:rPr>
            </w:rPrChange>
          </w:rPr>
          <w:t>COUNT</w:t>
        </w:r>
        <w:r w:rsidRPr="00D26196">
          <w:rPr>
            <w:sz w:val="18"/>
            <w:rPrChange w:id="25633" w:author="shorny" w:date="2014-06-09T18:55:00Z">
              <w:rPr/>
            </w:rPrChange>
          </w:rPr>
          <w:t>(*) = 1</w:t>
        </w:r>
      </w:ins>
    </w:p>
    <w:p w14:paraId="37AC0AA9" w14:textId="77777777" w:rsidR="00D26196" w:rsidRPr="00D26196" w:rsidRDefault="00D26196">
      <w:pPr>
        <w:pStyle w:val="HTMLPreformatted"/>
        <w:divId w:val="2032412305"/>
        <w:rPr>
          <w:ins w:id="25634" w:author="shorny" w:date="2014-06-09T18:54:00Z"/>
          <w:sz w:val="18"/>
          <w:rPrChange w:id="25635" w:author="shorny" w:date="2014-06-09T18:55:00Z">
            <w:rPr>
              <w:ins w:id="25636" w:author="shorny" w:date="2014-06-09T18:54:00Z"/>
            </w:rPr>
          </w:rPrChange>
        </w:rPr>
      </w:pPr>
      <w:ins w:id="25637" w:author="shorny" w:date="2014-06-09T18:54:00Z">
        <w:r w:rsidRPr="00D26196">
          <w:rPr>
            <w:sz w:val="18"/>
            <w:rPrChange w:id="25638" w:author="shorny" w:date="2014-06-09T18:55:00Z">
              <w:rPr/>
            </w:rPrChange>
          </w:rPr>
          <w:t xml:space="preserve">  </w:t>
        </w:r>
        <w:r w:rsidRPr="00D26196">
          <w:rPr>
            <w:rStyle w:val="keyword1"/>
            <w:sz w:val="18"/>
            <w:rPrChange w:id="25639" w:author="shorny" w:date="2014-06-09T18:55:00Z">
              <w:rPr>
                <w:rStyle w:val="keyword1"/>
              </w:rPr>
            </w:rPrChange>
          </w:rPr>
          <w:t>ORDER</w:t>
        </w:r>
        <w:r w:rsidRPr="00D26196">
          <w:rPr>
            <w:sz w:val="18"/>
            <w:rPrChange w:id="25640" w:author="shorny" w:date="2014-06-09T18:55:00Z">
              <w:rPr/>
            </w:rPrChange>
          </w:rPr>
          <w:t xml:space="preserve"> </w:t>
        </w:r>
        <w:r w:rsidRPr="00D26196">
          <w:rPr>
            <w:rStyle w:val="keyword1"/>
            <w:sz w:val="18"/>
            <w:rPrChange w:id="25641" w:author="shorny" w:date="2014-06-09T18:55:00Z">
              <w:rPr>
                <w:rStyle w:val="keyword1"/>
              </w:rPr>
            </w:rPrChange>
          </w:rPr>
          <w:t>BY</w:t>
        </w:r>
        <w:r w:rsidRPr="00D26196">
          <w:rPr>
            <w:sz w:val="18"/>
            <w:rPrChange w:id="25642" w:author="shorny" w:date="2014-06-09T18:55:00Z">
              <w:rPr/>
            </w:rPrChange>
          </w:rPr>
          <w:t xml:space="preserve"> problems.StaffID ;</w:t>
        </w:r>
      </w:ins>
    </w:p>
    <w:p w14:paraId="5E21BA8D" w14:textId="77777777" w:rsidR="00D26196" w:rsidRPr="00D26196" w:rsidRDefault="00D26196">
      <w:pPr>
        <w:pStyle w:val="HTMLPreformatted"/>
        <w:divId w:val="2032412305"/>
        <w:rPr>
          <w:ins w:id="25643" w:author="shorny" w:date="2014-06-09T18:54:00Z"/>
          <w:sz w:val="18"/>
          <w:rPrChange w:id="25644" w:author="shorny" w:date="2014-06-09T18:55:00Z">
            <w:rPr>
              <w:ins w:id="25645" w:author="shorny" w:date="2014-06-09T18:54:00Z"/>
            </w:rPr>
          </w:rPrChange>
        </w:rPr>
      </w:pPr>
    </w:p>
    <w:p w14:paraId="4EFEA629" w14:textId="77777777" w:rsidR="00D26196" w:rsidRPr="00D26196" w:rsidRDefault="00D26196">
      <w:pPr>
        <w:pStyle w:val="HTMLPreformatted"/>
        <w:divId w:val="2032412305"/>
        <w:rPr>
          <w:ins w:id="25646" w:author="shorny" w:date="2014-06-09T18:54:00Z"/>
          <w:rStyle w:val="comment1"/>
          <w:sz w:val="18"/>
          <w:rPrChange w:id="25647" w:author="shorny" w:date="2014-06-09T18:55:00Z">
            <w:rPr>
              <w:ins w:id="25648" w:author="shorny" w:date="2014-06-09T18:54:00Z"/>
              <w:rStyle w:val="comment1"/>
            </w:rPr>
          </w:rPrChange>
        </w:rPr>
      </w:pPr>
      <w:ins w:id="25649" w:author="shorny" w:date="2014-06-09T18:54:00Z">
        <w:r w:rsidRPr="00D26196">
          <w:rPr>
            <w:sz w:val="18"/>
            <w:rPrChange w:id="25650" w:author="shorny" w:date="2014-06-09T18:55:00Z">
              <w:rPr>
                <w:color w:val="B22222"/>
              </w:rPr>
            </w:rPrChange>
          </w:rPr>
          <w:t xml:space="preserve">  </w:t>
        </w:r>
        <w:r w:rsidRPr="00D26196">
          <w:rPr>
            <w:rStyle w:val="comment1"/>
            <w:sz w:val="18"/>
            <w:rPrChange w:id="25651" w:author="shorny" w:date="2014-06-09T18:55:00Z">
              <w:rPr>
                <w:rStyle w:val="comment1"/>
              </w:rPr>
            </w:rPrChange>
          </w:rPr>
          <w:t>-- report an error if the 'problems' table isn't empty</w:t>
        </w:r>
      </w:ins>
    </w:p>
    <w:p w14:paraId="1A39652A" w14:textId="77777777" w:rsidR="00D26196" w:rsidRPr="00D26196" w:rsidRDefault="00D26196">
      <w:pPr>
        <w:pStyle w:val="HTMLPreformatted"/>
        <w:divId w:val="2032412305"/>
        <w:rPr>
          <w:ins w:id="25652" w:author="shorny" w:date="2014-06-09T18:54:00Z"/>
          <w:sz w:val="18"/>
          <w:rPrChange w:id="25653" w:author="shorny" w:date="2014-06-09T18:55:00Z">
            <w:rPr>
              <w:ins w:id="25654" w:author="shorny" w:date="2014-06-09T18:54:00Z"/>
            </w:rPr>
          </w:rPrChange>
        </w:rPr>
      </w:pPr>
      <w:ins w:id="25655" w:author="shorny" w:date="2014-06-09T18:54:00Z">
        <w:r w:rsidRPr="00D26196">
          <w:rPr>
            <w:sz w:val="18"/>
            <w:rPrChange w:id="25656" w:author="shorny" w:date="2014-06-09T18:55:00Z">
              <w:rPr/>
            </w:rPrChange>
          </w:rPr>
          <w:lastRenderedPageBreak/>
          <w:t xml:space="preserve">  </w:t>
        </w:r>
        <w:r w:rsidRPr="00D26196">
          <w:rPr>
            <w:rStyle w:val="keyword1"/>
            <w:sz w:val="18"/>
            <w:rPrChange w:id="25657" w:author="shorny" w:date="2014-06-09T18:55:00Z">
              <w:rPr>
                <w:rStyle w:val="keyword1"/>
              </w:rPr>
            </w:rPrChange>
          </w:rPr>
          <w:t>CALL</w:t>
        </w:r>
        <w:r w:rsidRPr="00D26196">
          <w:rPr>
            <w:sz w:val="18"/>
            <w:rPrChange w:id="25658" w:author="shorny" w:date="2014-06-09T18:55:00Z">
              <w:rPr/>
            </w:rPrChange>
          </w:rPr>
          <w:t xml:space="preserve"> stk_unit.assert_table_empty( </w:t>
        </w:r>
      </w:ins>
    </w:p>
    <w:p w14:paraId="26EAAFCF" w14:textId="77777777" w:rsidR="00D26196" w:rsidRPr="00D26196" w:rsidRDefault="00D26196">
      <w:pPr>
        <w:pStyle w:val="HTMLPreformatted"/>
        <w:divId w:val="2032412305"/>
        <w:rPr>
          <w:ins w:id="25659" w:author="shorny" w:date="2014-06-09T18:54:00Z"/>
          <w:sz w:val="18"/>
          <w:rPrChange w:id="25660" w:author="shorny" w:date="2014-06-09T18:55:00Z">
            <w:rPr>
              <w:ins w:id="25661" w:author="shorny" w:date="2014-06-09T18:54:00Z"/>
            </w:rPr>
          </w:rPrChange>
        </w:rPr>
      </w:pPr>
      <w:ins w:id="25662" w:author="shorny" w:date="2014-06-09T18:54:00Z">
        <w:r w:rsidRPr="00D26196">
          <w:rPr>
            <w:sz w:val="18"/>
            <w:rPrChange w:id="25663" w:author="shorny" w:date="2014-06-09T18:55:00Z">
              <w:rPr/>
            </w:rPrChange>
          </w:rPr>
          <w:t xml:space="preserve">    DATABASE(),</w:t>
        </w:r>
      </w:ins>
    </w:p>
    <w:p w14:paraId="146770D8" w14:textId="77777777" w:rsidR="00D26196" w:rsidRPr="00D26196" w:rsidRDefault="00D26196">
      <w:pPr>
        <w:pStyle w:val="HTMLPreformatted"/>
        <w:divId w:val="2032412305"/>
        <w:rPr>
          <w:ins w:id="25664" w:author="shorny" w:date="2014-06-09T18:54:00Z"/>
          <w:sz w:val="18"/>
          <w:rPrChange w:id="25665" w:author="shorny" w:date="2014-06-09T18:55:00Z">
            <w:rPr>
              <w:ins w:id="25666" w:author="shorny" w:date="2014-06-09T18:54:00Z"/>
            </w:rPr>
          </w:rPrChange>
        </w:rPr>
      </w:pPr>
      <w:ins w:id="25667" w:author="shorny" w:date="2014-06-09T18:54:00Z">
        <w:r w:rsidRPr="00D26196">
          <w:rPr>
            <w:sz w:val="18"/>
            <w:rPrChange w:id="25668" w:author="shorny" w:date="2014-06-09T18:55:00Z">
              <w:rPr/>
            </w:rPrChange>
          </w:rPr>
          <w:t xml:space="preserve">    </w:t>
        </w:r>
        <w:r w:rsidRPr="00D26196">
          <w:rPr>
            <w:rStyle w:val="string1"/>
            <w:sz w:val="18"/>
            <w:rPrChange w:id="25669" w:author="shorny" w:date="2014-06-09T18:55:00Z">
              <w:rPr>
                <w:rStyle w:val="string1"/>
              </w:rPr>
            </w:rPrChange>
          </w:rPr>
          <w:t>'utrans_s1_problems'</w:t>
        </w:r>
        <w:r w:rsidRPr="00D26196">
          <w:rPr>
            <w:sz w:val="18"/>
            <w:rPrChange w:id="25670" w:author="shorny" w:date="2014-06-09T18:55:00Z">
              <w:rPr/>
            </w:rPrChange>
          </w:rPr>
          <w:t xml:space="preserve">, </w:t>
        </w:r>
      </w:ins>
    </w:p>
    <w:p w14:paraId="5F60BD5F" w14:textId="77777777" w:rsidR="00D26196" w:rsidRPr="00D26196" w:rsidRDefault="00D26196">
      <w:pPr>
        <w:pStyle w:val="HTMLPreformatted"/>
        <w:divId w:val="2032412305"/>
        <w:rPr>
          <w:ins w:id="25671" w:author="shorny" w:date="2014-06-09T18:54:00Z"/>
          <w:sz w:val="18"/>
          <w:rPrChange w:id="25672" w:author="shorny" w:date="2014-06-09T18:55:00Z">
            <w:rPr>
              <w:ins w:id="25673" w:author="shorny" w:date="2014-06-09T18:54:00Z"/>
            </w:rPr>
          </w:rPrChange>
        </w:rPr>
      </w:pPr>
      <w:ins w:id="25674" w:author="shorny" w:date="2014-06-09T18:54:00Z">
        <w:r w:rsidRPr="00D26196">
          <w:rPr>
            <w:sz w:val="18"/>
            <w:rPrChange w:id="25675" w:author="shorny" w:date="2014-06-09T18:55:00Z">
              <w:rPr/>
            </w:rPrChange>
          </w:rPr>
          <w:t xml:space="preserve">    </w:t>
        </w:r>
        <w:r w:rsidRPr="00D26196">
          <w:rPr>
            <w:rStyle w:val="string1"/>
            <w:sz w:val="18"/>
            <w:rPrChange w:id="25676" w:author="shorny" w:date="2014-06-09T18:55:00Z">
              <w:rPr>
                <w:rStyle w:val="string1"/>
              </w:rPr>
            </w:rPrChange>
          </w:rPr>
          <w:t>'Incorrect results'</w:t>
        </w:r>
        <w:r w:rsidRPr="00D26196">
          <w:rPr>
            <w:sz w:val="18"/>
            <w:rPrChange w:id="25677" w:author="shorny" w:date="2014-06-09T18:55:00Z">
              <w:rPr/>
            </w:rPrChange>
          </w:rPr>
          <w:t xml:space="preserve">) ; </w:t>
        </w:r>
      </w:ins>
    </w:p>
    <w:p w14:paraId="1D4DDA7A" w14:textId="77777777" w:rsidR="00D26196" w:rsidRPr="00D26196" w:rsidRDefault="00D26196">
      <w:pPr>
        <w:pStyle w:val="HTMLPreformatted"/>
        <w:divId w:val="2032412305"/>
        <w:rPr>
          <w:ins w:id="25678" w:author="shorny" w:date="2014-06-09T18:54:00Z"/>
          <w:sz w:val="18"/>
          <w:rPrChange w:id="25679" w:author="shorny" w:date="2014-06-09T18:55:00Z">
            <w:rPr>
              <w:ins w:id="25680" w:author="shorny" w:date="2014-06-09T18:54:00Z"/>
            </w:rPr>
          </w:rPrChange>
        </w:rPr>
      </w:pPr>
    </w:p>
    <w:p w14:paraId="4EC3428D" w14:textId="77777777" w:rsidR="00D26196" w:rsidRPr="00D26196" w:rsidRDefault="00D26196">
      <w:pPr>
        <w:pStyle w:val="HTMLPreformatted"/>
        <w:divId w:val="2032412305"/>
        <w:rPr>
          <w:ins w:id="25681" w:author="shorny" w:date="2014-06-09T18:54:00Z"/>
          <w:sz w:val="18"/>
          <w:rPrChange w:id="25682" w:author="shorny" w:date="2014-06-09T18:55:00Z">
            <w:rPr>
              <w:ins w:id="25683" w:author="shorny" w:date="2014-06-09T18:54:00Z"/>
            </w:rPr>
          </w:rPrChange>
        </w:rPr>
      </w:pPr>
      <w:ins w:id="25684" w:author="shorny" w:date="2014-06-09T18:54:00Z">
        <w:r w:rsidRPr="00D26196">
          <w:rPr>
            <w:sz w:val="18"/>
            <w:rPrChange w:id="25685" w:author="shorny" w:date="2014-06-09T18:55:00Z">
              <w:rPr/>
            </w:rPrChange>
          </w:rPr>
          <w:t xml:space="preserve">  </w:t>
        </w:r>
        <w:r w:rsidRPr="00D26196">
          <w:rPr>
            <w:rStyle w:val="keyword1"/>
            <w:sz w:val="18"/>
            <w:rPrChange w:id="25686" w:author="shorny" w:date="2014-06-09T18:55:00Z">
              <w:rPr>
                <w:rStyle w:val="keyword1"/>
              </w:rPr>
            </w:rPrChange>
          </w:rPr>
          <w:t>DROP</w:t>
        </w:r>
        <w:r w:rsidRPr="00D26196">
          <w:rPr>
            <w:sz w:val="18"/>
            <w:rPrChange w:id="25687" w:author="shorny" w:date="2014-06-09T18:55:00Z">
              <w:rPr/>
            </w:rPrChange>
          </w:rPr>
          <w:t xml:space="preserve"> </w:t>
        </w:r>
        <w:r w:rsidRPr="00D26196">
          <w:rPr>
            <w:rStyle w:val="keyword1"/>
            <w:sz w:val="18"/>
            <w:rPrChange w:id="25688" w:author="shorny" w:date="2014-06-09T18:55:00Z">
              <w:rPr>
                <w:rStyle w:val="keyword1"/>
              </w:rPr>
            </w:rPrChange>
          </w:rPr>
          <w:t>TABLE</w:t>
        </w:r>
        <w:r w:rsidRPr="00D26196">
          <w:rPr>
            <w:sz w:val="18"/>
            <w:rPrChange w:id="25689" w:author="shorny" w:date="2014-06-09T18:55:00Z">
              <w:rPr/>
            </w:rPrChange>
          </w:rPr>
          <w:t xml:space="preserve"> </w:t>
        </w:r>
        <w:r w:rsidRPr="00D26196">
          <w:rPr>
            <w:rStyle w:val="function-name1"/>
            <w:sz w:val="18"/>
            <w:rPrChange w:id="25690" w:author="shorny" w:date="2014-06-09T18:55:00Z">
              <w:rPr>
                <w:rStyle w:val="function-name1"/>
              </w:rPr>
            </w:rPrChange>
          </w:rPr>
          <w:t>utrans_s1_expecteds</w:t>
        </w:r>
        <w:r w:rsidRPr="00D26196">
          <w:rPr>
            <w:sz w:val="18"/>
            <w:rPrChange w:id="25691" w:author="shorny" w:date="2014-06-09T18:55:00Z">
              <w:rPr/>
            </w:rPrChange>
          </w:rPr>
          <w:t xml:space="preserve"> ;</w:t>
        </w:r>
      </w:ins>
    </w:p>
    <w:p w14:paraId="33DCF8F6" w14:textId="77777777" w:rsidR="00D26196" w:rsidRPr="00D26196" w:rsidRDefault="00D26196">
      <w:pPr>
        <w:pStyle w:val="HTMLPreformatted"/>
        <w:divId w:val="2032412305"/>
        <w:rPr>
          <w:ins w:id="25692" w:author="shorny" w:date="2014-06-09T18:54:00Z"/>
          <w:sz w:val="18"/>
          <w:rPrChange w:id="25693" w:author="shorny" w:date="2014-06-09T18:55:00Z">
            <w:rPr>
              <w:ins w:id="25694" w:author="shorny" w:date="2014-06-09T18:54:00Z"/>
            </w:rPr>
          </w:rPrChange>
        </w:rPr>
      </w:pPr>
      <w:ins w:id="25695" w:author="shorny" w:date="2014-06-09T18:54:00Z">
        <w:r w:rsidRPr="00D26196">
          <w:rPr>
            <w:sz w:val="18"/>
            <w:rPrChange w:id="25696" w:author="shorny" w:date="2014-06-09T18:55:00Z">
              <w:rPr/>
            </w:rPrChange>
          </w:rPr>
          <w:t xml:space="preserve">  </w:t>
        </w:r>
        <w:r w:rsidRPr="00D26196">
          <w:rPr>
            <w:rStyle w:val="keyword1"/>
            <w:sz w:val="18"/>
            <w:rPrChange w:id="25697" w:author="shorny" w:date="2014-06-09T18:55:00Z">
              <w:rPr>
                <w:rStyle w:val="keyword1"/>
              </w:rPr>
            </w:rPrChange>
          </w:rPr>
          <w:t>DROP</w:t>
        </w:r>
        <w:r w:rsidRPr="00D26196">
          <w:rPr>
            <w:sz w:val="18"/>
            <w:rPrChange w:id="25698" w:author="shorny" w:date="2014-06-09T18:55:00Z">
              <w:rPr/>
            </w:rPrChange>
          </w:rPr>
          <w:t xml:space="preserve"> </w:t>
        </w:r>
        <w:r w:rsidRPr="00D26196">
          <w:rPr>
            <w:rStyle w:val="keyword1"/>
            <w:sz w:val="18"/>
            <w:rPrChange w:id="25699" w:author="shorny" w:date="2014-06-09T18:55:00Z">
              <w:rPr>
                <w:rStyle w:val="keyword1"/>
              </w:rPr>
            </w:rPrChange>
          </w:rPr>
          <w:t>TABLE</w:t>
        </w:r>
        <w:r w:rsidRPr="00D26196">
          <w:rPr>
            <w:sz w:val="18"/>
            <w:rPrChange w:id="25700" w:author="shorny" w:date="2014-06-09T18:55:00Z">
              <w:rPr/>
            </w:rPrChange>
          </w:rPr>
          <w:t xml:space="preserve"> </w:t>
        </w:r>
        <w:r w:rsidRPr="00D26196">
          <w:rPr>
            <w:rStyle w:val="function-name1"/>
            <w:sz w:val="18"/>
            <w:rPrChange w:id="25701" w:author="shorny" w:date="2014-06-09T18:55:00Z">
              <w:rPr>
                <w:rStyle w:val="function-name1"/>
              </w:rPr>
            </w:rPrChange>
          </w:rPr>
          <w:t>utrans_s1_actuals</w:t>
        </w:r>
        <w:r w:rsidRPr="00D26196">
          <w:rPr>
            <w:sz w:val="18"/>
            <w:rPrChange w:id="25702" w:author="shorny" w:date="2014-06-09T18:55:00Z">
              <w:rPr/>
            </w:rPrChange>
          </w:rPr>
          <w:t xml:space="preserve"> ;</w:t>
        </w:r>
      </w:ins>
    </w:p>
    <w:p w14:paraId="3F47B1C2" w14:textId="77777777" w:rsidR="00D26196" w:rsidRPr="00D26196" w:rsidRDefault="00D26196">
      <w:pPr>
        <w:pStyle w:val="HTMLPreformatted"/>
        <w:divId w:val="2032412305"/>
        <w:rPr>
          <w:ins w:id="25703" w:author="shorny" w:date="2014-06-09T18:54:00Z"/>
          <w:sz w:val="18"/>
          <w:rPrChange w:id="25704" w:author="shorny" w:date="2014-06-09T18:55:00Z">
            <w:rPr>
              <w:ins w:id="25705" w:author="shorny" w:date="2014-06-09T18:54:00Z"/>
            </w:rPr>
          </w:rPrChange>
        </w:rPr>
      </w:pPr>
      <w:ins w:id="25706" w:author="shorny" w:date="2014-06-09T18:54:00Z">
        <w:r w:rsidRPr="00D26196">
          <w:rPr>
            <w:sz w:val="18"/>
            <w:rPrChange w:id="25707" w:author="shorny" w:date="2014-06-09T18:55:00Z">
              <w:rPr/>
            </w:rPrChange>
          </w:rPr>
          <w:t xml:space="preserve">  </w:t>
        </w:r>
        <w:r w:rsidRPr="00D26196">
          <w:rPr>
            <w:rStyle w:val="keyword1"/>
            <w:sz w:val="18"/>
            <w:rPrChange w:id="25708" w:author="shorny" w:date="2014-06-09T18:55:00Z">
              <w:rPr>
                <w:rStyle w:val="keyword1"/>
              </w:rPr>
            </w:rPrChange>
          </w:rPr>
          <w:t>DROP</w:t>
        </w:r>
        <w:r w:rsidRPr="00D26196">
          <w:rPr>
            <w:sz w:val="18"/>
            <w:rPrChange w:id="25709" w:author="shorny" w:date="2014-06-09T18:55:00Z">
              <w:rPr/>
            </w:rPrChange>
          </w:rPr>
          <w:t xml:space="preserve"> </w:t>
        </w:r>
        <w:r w:rsidRPr="00D26196">
          <w:rPr>
            <w:rStyle w:val="keyword1"/>
            <w:sz w:val="18"/>
            <w:rPrChange w:id="25710" w:author="shorny" w:date="2014-06-09T18:55:00Z">
              <w:rPr>
                <w:rStyle w:val="keyword1"/>
              </w:rPr>
            </w:rPrChange>
          </w:rPr>
          <w:t>TABLE</w:t>
        </w:r>
        <w:r w:rsidRPr="00D26196">
          <w:rPr>
            <w:sz w:val="18"/>
            <w:rPrChange w:id="25711" w:author="shorny" w:date="2014-06-09T18:55:00Z">
              <w:rPr/>
            </w:rPrChange>
          </w:rPr>
          <w:t xml:space="preserve"> </w:t>
        </w:r>
        <w:r w:rsidRPr="00D26196">
          <w:rPr>
            <w:rStyle w:val="function-name1"/>
            <w:sz w:val="18"/>
            <w:rPrChange w:id="25712" w:author="shorny" w:date="2014-06-09T18:55:00Z">
              <w:rPr>
                <w:rStyle w:val="function-name1"/>
              </w:rPr>
            </w:rPrChange>
          </w:rPr>
          <w:t>utrans_s1_problems</w:t>
        </w:r>
        <w:r w:rsidRPr="00D26196">
          <w:rPr>
            <w:sz w:val="18"/>
            <w:rPrChange w:id="25713" w:author="shorny" w:date="2014-06-09T18:55:00Z">
              <w:rPr/>
            </w:rPrChange>
          </w:rPr>
          <w:t xml:space="preserve"> ;</w:t>
        </w:r>
      </w:ins>
    </w:p>
    <w:p w14:paraId="3C7B48C0" w14:textId="77777777" w:rsidR="00D26196" w:rsidRPr="00D26196" w:rsidRDefault="00D26196">
      <w:pPr>
        <w:pStyle w:val="HTMLPreformatted"/>
        <w:divId w:val="2032412305"/>
        <w:rPr>
          <w:ins w:id="25714" w:author="shorny" w:date="2014-06-09T18:54:00Z"/>
          <w:sz w:val="18"/>
          <w:rPrChange w:id="25715" w:author="shorny" w:date="2014-06-09T18:55:00Z">
            <w:rPr>
              <w:ins w:id="25716" w:author="shorny" w:date="2014-06-09T18:54:00Z"/>
            </w:rPr>
          </w:rPrChange>
        </w:rPr>
      </w:pPr>
    </w:p>
    <w:p w14:paraId="60A2CF74" w14:textId="77777777" w:rsidR="00D26196" w:rsidRPr="00D26196" w:rsidRDefault="00D26196">
      <w:pPr>
        <w:pStyle w:val="HTMLPreformatted"/>
        <w:divId w:val="2032412305"/>
        <w:rPr>
          <w:ins w:id="25717" w:author="shorny" w:date="2014-06-09T18:54:00Z"/>
          <w:sz w:val="18"/>
          <w:rPrChange w:id="25718" w:author="shorny" w:date="2014-06-09T18:55:00Z">
            <w:rPr>
              <w:ins w:id="25719" w:author="shorny" w:date="2014-06-09T18:54:00Z"/>
            </w:rPr>
          </w:rPrChange>
        </w:rPr>
      </w:pPr>
      <w:ins w:id="25720" w:author="shorny" w:date="2014-06-09T18:54:00Z">
        <w:r w:rsidRPr="00D26196">
          <w:rPr>
            <w:rStyle w:val="keyword1"/>
            <w:sz w:val="18"/>
            <w:rPrChange w:id="25721" w:author="shorny" w:date="2014-06-09T18:55:00Z">
              <w:rPr>
                <w:rStyle w:val="keyword1"/>
              </w:rPr>
            </w:rPrChange>
          </w:rPr>
          <w:t>END</w:t>
        </w:r>
        <w:r w:rsidRPr="00D26196">
          <w:rPr>
            <w:sz w:val="18"/>
            <w:rPrChange w:id="25722" w:author="shorny" w:date="2014-06-09T18:55:00Z">
              <w:rPr/>
            </w:rPrChange>
          </w:rPr>
          <w:t xml:space="preserve"> $$</w:t>
        </w:r>
      </w:ins>
    </w:p>
    <w:p w14:paraId="60FD8FF2" w14:textId="77777777" w:rsidR="00D26196" w:rsidRPr="00D26196" w:rsidRDefault="00D26196">
      <w:pPr>
        <w:pStyle w:val="HTMLPreformatted"/>
        <w:divId w:val="2032412305"/>
        <w:rPr>
          <w:ins w:id="25723" w:author="shorny" w:date="2014-06-09T18:54:00Z"/>
          <w:sz w:val="18"/>
          <w:rPrChange w:id="25724" w:author="shorny" w:date="2014-06-09T18:55:00Z">
            <w:rPr>
              <w:ins w:id="25725" w:author="shorny" w:date="2014-06-09T18:54:00Z"/>
            </w:rPr>
          </w:rPrChange>
        </w:rPr>
      </w:pPr>
    </w:p>
    <w:p w14:paraId="7A882BF3" w14:textId="77777777" w:rsidR="00D26196" w:rsidRPr="00D26196" w:rsidRDefault="00D26196">
      <w:pPr>
        <w:pStyle w:val="HTMLPreformatted"/>
        <w:divId w:val="2032412305"/>
        <w:rPr>
          <w:ins w:id="25726" w:author="shorny" w:date="2014-06-09T18:54:00Z"/>
          <w:rStyle w:val="comment1"/>
          <w:sz w:val="18"/>
          <w:rPrChange w:id="25727" w:author="shorny" w:date="2014-06-09T18:55:00Z">
            <w:rPr>
              <w:ins w:id="25728" w:author="shorny" w:date="2014-06-09T18:54:00Z"/>
              <w:rStyle w:val="comment1"/>
            </w:rPr>
          </w:rPrChange>
        </w:rPr>
      </w:pPr>
      <w:ins w:id="25729" w:author="shorny" w:date="2014-06-09T18:54:00Z">
        <w:r w:rsidRPr="00D26196">
          <w:rPr>
            <w:rStyle w:val="comment1"/>
            <w:sz w:val="18"/>
            <w:rPrChange w:id="25730" w:author="shorny" w:date="2014-06-09T18:55:00Z">
              <w:rPr>
                <w:rStyle w:val="comment1"/>
              </w:rPr>
            </w:rPrChange>
          </w:rPr>
          <w:t>-- s2) Last staff member to modify an application</w:t>
        </w:r>
      </w:ins>
    </w:p>
    <w:p w14:paraId="550AFED7" w14:textId="77777777" w:rsidR="00D26196" w:rsidRPr="00D26196" w:rsidRDefault="00D26196">
      <w:pPr>
        <w:pStyle w:val="HTMLPreformatted"/>
        <w:divId w:val="2032412305"/>
        <w:rPr>
          <w:ins w:id="25731" w:author="shorny" w:date="2014-06-09T18:54:00Z"/>
          <w:sz w:val="18"/>
          <w:rPrChange w:id="25732" w:author="shorny" w:date="2014-06-09T18:55:00Z">
            <w:rPr>
              <w:ins w:id="25733" w:author="shorny" w:date="2014-06-09T18:54:00Z"/>
            </w:rPr>
          </w:rPrChange>
        </w:rPr>
      </w:pPr>
      <w:ins w:id="25734" w:author="shorny" w:date="2014-06-09T18:54:00Z">
        <w:r w:rsidRPr="00D26196">
          <w:rPr>
            <w:rStyle w:val="keyword1"/>
            <w:sz w:val="18"/>
            <w:rPrChange w:id="25735" w:author="shorny" w:date="2014-06-09T18:55:00Z">
              <w:rPr>
                <w:rStyle w:val="keyword1"/>
              </w:rPr>
            </w:rPrChange>
          </w:rPr>
          <w:t>CREATE</w:t>
        </w:r>
        <w:r w:rsidRPr="00D26196">
          <w:rPr>
            <w:sz w:val="18"/>
            <w:rPrChange w:id="25736" w:author="shorny" w:date="2014-06-09T18:55:00Z">
              <w:rPr/>
            </w:rPrChange>
          </w:rPr>
          <w:t xml:space="preserve"> </w:t>
        </w:r>
        <w:r w:rsidRPr="00D26196">
          <w:rPr>
            <w:rStyle w:val="keyword1"/>
            <w:sz w:val="18"/>
            <w:rPrChange w:id="25737" w:author="shorny" w:date="2014-06-09T18:55:00Z">
              <w:rPr>
                <w:rStyle w:val="keyword1"/>
              </w:rPr>
            </w:rPrChange>
          </w:rPr>
          <w:t>PROCEDURE</w:t>
        </w:r>
        <w:r w:rsidRPr="00D26196">
          <w:rPr>
            <w:sz w:val="18"/>
            <w:rPrChange w:id="25738" w:author="shorny" w:date="2014-06-09T18:55:00Z">
              <w:rPr/>
            </w:rPrChange>
          </w:rPr>
          <w:t xml:space="preserve"> </w:t>
        </w:r>
        <w:r w:rsidRPr="00D26196">
          <w:rPr>
            <w:rStyle w:val="function-name1"/>
            <w:sz w:val="18"/>
            <w:rPrChange w:id="25739" w:author="shorny" w:date="2014-06-09T18:55:00Z">
              <w:rPr>
                <w:rStyle w:val="function-name1"/>
              </w:rPr>
            </w:rPrChange>
          </w:rPr>
          <w:t>test_utrans_s2</w:t>
        </w:r>
        <w:r w:rsidRPr="00D26196">
          <w:rPr>
            <w:sz w:val="18"/>
            <w:rPrChange w:id="25740" w:author="shorny" w:date="2014-06-09T18:55:00Z">
              <w:rPr/>
            </w:rPrChange>
          </w:rPr>
          <w:t xml:space="preserve">() </w:t>
        </w:r>
      </w:ins>
    </w:p>
    <w:p w14:paraId="21DF57CC" w14:textId="77777777" w:rsidR="00D26196" w:rsidRPr="00D26196" w:rsidRDefault="00D26196">
      <w:pPr>
        <w:pStyle w:val="HTMLPreformatted"/>
        <w:divId w:val="2032412305"/>
        <w:rPr>
          <w:ins w:id="25741" w:author="shorny" w:date="2014-06-09T18:54:00Z"/>
          <w:sz w:val="18"/>
          <w:rPrChange w:id="25742" w:author="shorny" w:date="2014-06-09T18:55:00Z">
            <w:rPr>
              <w:ins w:id="25743" w:author="shorny" w:date="2014-06-09T18:54:00Z"/>
            </w:rPr>
          </w:rPrChange>
        </w:rPr>
      </w:pPr>
      <w:ins w:id="25744" w:author="shorny" w:date="2014-06-09T18:54:00Z">
        <w:r w:rsidRPr="00D26196">
          <w:rPr>
            <w:rStyle w:val="keyword1"/>
            <w:sz w:val="18"/>
            <w:rPrChange w:id="25745" w:author="shorny" w:date="2014-06-09T18:55:00Z">
              <w:rPr>
                <w:rStyle w:val="keyword1"/>
              </w:rPr>
            </w:rPrChange>
          </w:rPr>
          <w:t>BEGIN</w:t>
        </w:r>
      </w:ins>
    </w:p>
    <w:p w14:paraId="1037F0D9" w14:textId="77777777" w:rsidR="00D26196" w:rsidRPr="00D26196" w:rsidRDefault="00D26196">
      <w:pPr>
        <w:pStyle w:val="HTMLPreformatted"/>
        <w:divId w:val="2032412305"/>
        <w:rPr>
          <w:ins w:id="25746" w:author="shorny" w:date="2014-06-09T18:54:00Z"/>
          <w:sz w:val="18"/>
          <w:rPrChange w:id="25747" w:author="shorny" w:date="2014-06-09T18:55:00Z">
            <w:rPr>
              <w:ins w:id="25748" w:author="shorny" w:date="2014-06-09T18:54:00Z"/>
            </w:rPr>
          </w:rPrChange>
        </w:rPr>
      </w:pPr>
    </w:p>
    <w:p w14:paraId="4D1F701A" w14:textId="77777777" w:rsidR="00D26196" w:rsidRPr="00D26196" w:rsidRDefault="00D26196">
      <w:pPr>
        <w:pStyle w:val="HTMLPreformatted"/>
        <w:divId w:val="2032412305"/>
        <w:rPr>
          <w:ins w:id="25749" w:author="shorny" w:date="2014-06-09T18:54:00Z"/>
          <w:rStyle w:val="comment1"/>
          <w:sz w:val="18"/>
          <w:rPrChange w:id="25750" w:author="shorny" w:date="2014-06-09T18:55:00Z">
            <w:rPr>
              <w:ins w:id="25751" w:author="shorny" w:date="2014-06-09T18:54:00Z"/>
              <w:rStyle w:val="comment1"/>
            </w:rPr>
          </w:rPrChange>
        </w:rPr>
      </w:pPr>
      <w:ins w:id="25752" w:author="shorny" w:date="2014-06-09T18:54:00Z">
        <w:r w:rsidRPr="00D26196">
          <w:rPr>
            <w:sz w:val="18"/>
            <w:rPrChange w:id="25753" w:author="shorny" w:date="2014-06-09T18:55:00Z">
              <w:rPr>
                <w:color w:val="B22222"/>
              </w:rPr>
            </w:rPrChange>
          </w:rPr>
          <w:t xml:space="preserve">  </w:t>
        </w:r>
        <w:r w:rsidRPr="00D26196">
          <w:rPr>
            <w:rStyle w:val="comment1"/>
            <w:sz w:val="18"/>
            <w:rPrChange w:id="25754" w:author="shorny" w:date="2014-06-09T18:55:00Z">
              <w:rPr>
                <w:rStyle w:val="comment1"/>
              </w:rPr>
            </w:rPrChange>
          </w:rPr>
          <w:t>-- run the query for this test and create a temporary table for results</w:t>
        </w:r>
      </w:ins>
    </w:p>
    <w:p w14:paraId="4A1C62EC" w14:textId="77777777" w:rsidR="00D26196" w:rsidRPr="00D26196" w:rsidRDefault="00D26196">
      <w:pPr>
        <w:pStyle w:val="HTMLPreformatted"/>
        <w:divId w:val="2032412305"/>
        <w:rPr>
          <w:ins w:id="25755" w:author="shorny" w:date="2014-06-09T18:54:00Z"/>
          <w:sz w:val="18"/>
          <w:rPrChange w:id="25756" w:author="shorny" w:date="2014-06-09T18:55:00Z">
            <w:rPr>
              <w:ins w:id="25757" w:author="shorny" w:date="2014-06-09T18:54:00Z"/>
            </w:rPr>
          </w:rPrChange>
        </w:rPr>
      </w:pPr>
      <w:ins w:id="25758" w:author="shorny" w:date="2014-06-09T18:54:00Z">
        <w:r w:rsidRPr="00D26196">
          <w:rPr>
            <w:sz w:val="18"/>
            <w:rPrChange w:id="25759" w:author="shorny" w:date="2014-06-09T18:55:00Z">
              <w:rPr/>
            </w:rPrChange>
          </w:rPr>
          <w:t xml:space="preserve">  </w:t>
        </w:r>
        <w:r w:rsidRPr="00D26196">
          <w:rPr>
            <w:rStyle w:val="keyword1"/>
            <w:sz w:val="18"/>
            <w:rPrChange w:id="25760" w:author="shorny" w:date="2014-06-09T18:55:00Z">
              <w:rPr>
                <w:rStyle w:val="keyword1"/>
              </w:rPr>
            </w:rPrChange>
          </w:rPr>
          <w:t>CREATE</w:t>
        </w:r>
        <w:r w:rsidRPr="00D26196">
          <w:rPr>
            <w:sz w:val="18"/>
            <w:rPrChange w:id="25761" w:author="shorny" w:date="2014-06-09T18:55:00Z">
              <w:rPr/>
            </w:rPrChange>
          </w:rPr>
          <w:t xml:space="preserve"> </w:t>
        </w:r>
        <w:r w:rsidRPr="00D26196">
          <w:rPr>
            <w:rStyle w:val="keyword1"/>
            <w:sz w:val="18"/>
            <w:rPrChange w:id="25762" w:author="shorny" w:date="2014-06-09T18:55:00Z">
              <w:rPr>
                <w:rStyle w:val="keyword1"/>
              </w:rPr>
            </w:rPrChange>
          </w:rPr>
          <w:t>TEMPORARY</w:t>
        </w:r>
        <w:r w:rsidRPr="00D26196">
          <w:rPr>
            <w:sz w:val="18"/>
            <w:rPrChange w:id="25763" w:author="shorny" w:date="2014-06-09T18:55:00Z">
              <w:rPr/>
            </w:rPrChange>
          </w:rPr>
          <w:t xml:space="preserve"> </w:t>
        </w:r>
        <w:r w:rsidRPr="00D26196">
          <w:rPr>
            <w:rStyle w:val="keyword1"/>
            <w:sz w:val="18"/>
            <w:rPrChange w:id="25764" w:author="shorny" w:date="2014-06-09T18:55:00Z">
              <w:rPr>
                <w:rStyle w:val="keyword1"/>
              </w:rPr>
            </w:rPrChange>
          </w:rPr>
          <w:t>TABLE</w:t>
        </w:r>
        <w:r w:rsidRPr="00D26196">
          <w:rPr>
            <w:sz w:val="18"/>
            <w:rPrChange w:id="25765" w:author="shorny" w:date="2014-06-09T18:55:00Z">
              <w:rPr/>
            </w:rPrChange>
          </w:rPr>
          <w:t xml:space="preserve"> </w:t>
        </w:r>
        <w:r w:rsidRPr="00D26196">
          <w:rPr>
            <w:rStyle w:val="function-name1"/>
            <w:sz w:val="18"/>
            <w:rPrChange w:id="25766" w:author="shorny" w:date="2014-06-09T18:55:00Z">
              <w:rPr>
                <w:rStyle w:val="function-name1"/>
              </w:rPr>
            </w:rPrChange>
          </w:rPr>
          <w:t>utrans_s2_actuals</w:t>
        </w:r>
      </w:ins>
    </w:p>
    <w:p w14:paraId="3E0BCA88" w14:textId="77777777" w:rsidR="00D26196" w:rsidRPr="00D26196" w:rsidRDefault="00D26196">
      <w:pPr>
        <w:pStyle w:val="HTMLPreformatted"/>
        <w:divId w:val="2032412305"/>
        <w:rPr>
          <w:ins w:id="25767" w:author="shorny" w:date="2014-06-09T18:54:00Z"/>
          <w:sz w:val="18"/>
          <w:rPrChange w:id="25768" w:author="shorny" w:date="2014-06-09T18:55:00Z">
            <w:rPr>
              <w:ins w:id="25769" w:author="shorny" w:date="2014-06-09T18:54:00Z"/>
            </w:rPr>
          </w:rPrChange>
        </w:rPr>
      </w:pPr>
      <w:ins w:id="25770" w:author="shorny" w:date="2014-06-09T18:54:00Z">
        <w:r w:rsidRPr="00D26196">
          <w:rPr>
            <w:sz w:val="18"/>
            <w:rPrChange w:id="25771" w:author="shorny" w:date="2014-06-09T18:55:00Z">
              <w:rPr/>
            </w:rPrChange>
          </w:rPr>
          <w:t xml:space="preserve">  </w:t>
        </w:r>
        <w:r w:rsidRPr="00D26196">
          <w:rPr>
            <w:rStyle w:val="keyword1"/>
            <w:sz w:val="18"/>
            <w:rPrChange w:id="25772" w:author="shorny" w:date="2014-06-09T18:55:00Z">
              <w:rPr>
                <w:rStyle w:val="keyword1"/>
              </w:rPr>
            </w:rPrChange>
          </w:rPr>
          <w:t>SELECT</w:t>
        </w:r>
        <w:r w:rsidRPr="00D26196">
          <w:rPr>
            <w:sz w:val="18"/>
            <w:rPrChange w:id="25773" w:author="shorny" w:date="2014-06-09T18:55:00Z">
              <w:rPr/>
            </w:rPrChange>
          </w:rPr>
          <w:t xml:space="preserve"> USM.StaffID, USM.FName, USM.LName</w:t>
        </w:r>
      </w:ins>
    </w:p>
    <w:p w14:paraId="6565923B" w14:textId="77777777" w:rsidR="00D26196" w:rsidRPr="00D26196" w:rsidRDefault="00D26196">
      <w:pPr>
        <w:pStyle w:val="HTMLPreformatted"/>
        <w:divId w:val="2032412305"/>
        <w:rPr>
          <w:ins w:id="25774" w:author="shorny" w:date="2014-06-09T18:54:00Z"/>
          <w:sz w:val="18"/>
          <w:rPrChange w:id="25775" w:author="shorny" w:date="2014-06-09T18:55:00Z">
            <w:rPr>
              <w:ins w:id="25776" w:author="shorny" w:date="2014-06-09T18:54:00Z"/>
            </w:rPr>
          </w:rPrChange>
        </w:rPr>
      </w:pPr>
      <w:ins w:id="25777" w:author="shorny" w:date="2014-06-09T18:54:00Z">
        <w:r w:rsidRPr="00D26196">
          <w:rPr>
            <w:sz w:val="18"/>
            <w:rPrChange w:id="25778" w:author="shorny" w:date="2014-06-09T18:55:00Z">
              <w:rPr/>
            </w:rPrChange>
          </w:rPr>
          <w:t xml:space="preserve">  </w:t>
        </w:r>
        <w:r w:rsidRPr="00D26196">
          <w:rPr>
            <w:rStyle w:val="keyword1"/>
            <w:sz w:val="18"/>
            <w:rPrChange w:id="25779" w:author="shorny" w:date="2014-06-09T18:55:00Z">
              <w:rPr>
                <w:rStyle w:val="keyword1"/>
              </w:rPr>
            </w:rPrChange>
          </w:rPr>
          <w:t>FROM</w:t>
        </w:r>
        <w:r w:rsidRPr="00D26196">
          <w:rPr>
            <w:sz w:val="18"/>
            <w:rPrChange w:id="25780" w:author="shorny" w:date="2014-06-09T18:55:00Z">
              <w:rPr/>
            </w:rPrChange>
          </w:rPr>
          <w:t xml:space="preserve"> rhd.`University Staff Member` USM</w:t>
        </w:r>
      </w:ins>
    </w:p>
    <w:p w14:paraId="04A7BE93" w14:textId="77777777" w:rsidR="00D26196" w:rsidRPr="00D26196" w:rsidRDefault="00D26196">
      <w:pPr>
        <w:pStyle w:val="HTMLPreformatted"/>
        <w:divId w:val="2032412305"/>
        <w:rPr>
          <w:ins w:id="25781" w:author="shorny" w:date="2014-06-09T18:54:00Z"/>
          <w:sz w:val="18"/>
          <w:rPrChange w:id="25782" w:author="shorny" w:date="2014-06-09T18:55:00Z">
            <w:rPr>
              <w:ins w:id="25783" w:author="shorny" w:date="2014-06-09T18:54:00Z"/>
            </w:rPr>
          </w:rPrChange>
        </w:rPr>
      </w:pPr>
      <w:ins w:id="25784" w:author="shorny" w:date="2014-06-09T18:54:00Z">
        <w:r w:rsidRPr="00D26196">
          <w:rPr>
            <w:sz w:val="18"/>
            <w:rPrChange w:id="25785" w:author="shorny" w:date="2014-06-09T18:55:00Z">
              <w:rPr/>
            </w:rPrChange>
          </w:rPr>
          <w:t xml:space="preserve">  </w:t>
        </w:r>
        <w:r w:rsidRPr="00D26196">
          <w:rPr>
            <w:rStyle w:val="keyword1"/>
            <w:sz w:val="18"/>
            <w:rPrChange w:id="25786" w:author="shorny" w:date="2014-06-09T18:55:00Z">
              <w:rPr>
                <w:rStyle w:val="keyword1"/>
              </w:rPr>
            </w:rPrChange>
          </w:rPr>
          <w:t>INNER</w:t>
        </w:r>
        <w:r w:rsidRPr="00D26196">
          <w:rPr>
            <w:sz w:val="18"/>
            <w:rPrChange w:id="25787" w:author="shorny" w:date="2014-06-09T18:55:00Z">
              <w:rPr/>
            </w:rPrChange>
          </w:rPr>
          <w:t xml:space="preserve"> </w:t>
        </w:r>
        <w:r w:rsidRPr="00D26196">
          <w:rPr>
            <w:rStyle w:val="keyword1"/>
            <w:sz w:val="18"/>
            <w:rPrChange w:id="25788" w:author="shorny" w:date="2014-06-09T18:55:00Z">
              <w:rPr>
                <w:rStyle w:val="keyword1"/>
              </w:rPr>
            </w:rPrChange>
          </w:rPr>
          <w:t>JOIN</w:t>
        </w:r>
        <w:r w:rsidRPr="00D26196">
          <w:rPr>
            <w:sz w:val="18"/>
            <w:rPrChange w:id="25789" w:author="shorny" w:date="2014-06-09T18:55:00Z">
              <w:rPr/>
            </w:rPrChange>
          </w:rPr>
          <w:t xml:space="preserve"> rhd.Application App</w:t>
        </w:r>
      </w:ins>
    </w:p>
    <w:p w14:paraId="3246B86A" w14:textId="77777777" w:rsidR="00D26196" w:rsidRPr="00D26196" w:rsidRDefault="00D26196">
      <w:pPr>
        <w:pStyle w:val="HTMLPreformatted"/>
        <w:divId w:val="2032412305"/>
        <w:rPr>
          <w:ins w:id="25790" w:author="shorny" w:date="2014-06-09T18:54:00Z"/>
          <w:sz w:val="18"/>
          <w:rPrChange w:id="25791" w:author="shorny" w:date="2014-06-09T18:55:00Z">
            <w:rPr>
              <w:ins w:id="25792" w:author="shorny" w:date="2014-06-09T18:54:00Z"/>
            </w:rPr>
          </w:rPrChange>
        </w:rPr>
      </w:pPr>
      <w:ins w:id="25793" w:author="shorny" w:date="2014-06-09T18:54:00Z">
        <w:r w:rsidRPr="00D26196">
          <w:rPr>
            <w:sz w:val="18"/>
            <w:rPrChange w:id="25794" w:author="shorny" w:date="2014-06-09T18:55:00Z">
              <w:rPr/>
            </w:rPrChange>
          </w:rPr>
          <w:t xml:space="preserve">    </w:t>
        </w:r>
        <w:r w:rsidRPr="00D26196">
          <w:rPr>
            <w:rStyle w:val="keyword1"/>
            <w:sz w:val="18"/>
            <w:rPrChange w:id="25795" w:author="shorny" w:date="2014-06-09T18:55:00Z">
              <w:rPr>
                <w:rStyle w:val="keyword1"/>
              </w:rPr>
            </w:rPrChange>
          </w:rPr>
          <w:t>ON</w:t>
        </w:r>
        <w:r w:rsidRPr="00D26196">
          <w:rPr>
            <w:sz w:val="18"/>
            <w:rPrChange w:id="25796" w:author="shorny" w:date="2014-06-09T18:55:00Z">
              <w:rPr/>
            </w:rPrChange>
          </w:rPr>
          <w:t xml:space="preserve"> App.LastModifiedByStaffID = USM.StaffID</w:t>
        </w:r>
      </w:ins>
    </w:p>
    <w:p w14:paraId="5E1D7806" w14:textId="77777777" w:rsidR="00D26196" w:rsidRPr="00D26196" w:rsidRDefault="00D26196">
      <w:pPr>
        <w:pStyle w:val="HTMLPreformatted"/>
        <w:divId w:val="2032412305"/>
        <w:rPr>
          <w:ins w:id="25797" w:author="shorny" w:date="2014-06-09T18:54:00Z"/>
          <w:sz w:val="18"/>
          <w:rPrChange w:id="25798" w:author="shorny" w:date="2014-06-09T18:55:00Z">
            <w:rPr>
              <w:ins w:id="25799" w:author="shorny" w:date="2014-06-09T18:54:00Z"/>
            </w:rPr>
          </w:rPrChange>
        </w:rPr>
      </w:pPr>
      <w:ins w:id="25800" w:author="shorny" w:date="2014-06-09T18:54:00Z">
        <w:r w:rsidRPr="00D26196">
          <w:rPr>
            <w:sz w:val="18"/>
            <w:rPrChange w:id="25801" w:author="shorny" w:date="2014-06-09T18:55:00Z">
              <w:rPr/>
            </w:rPrChange>
          </w:rPr>
          <w:t xml:space="preserve">  </w:t>
        </w:r>
        <w:r w:rsidRPr="00D26196">
          <w:rPr>
            <w:rStyle w:val="keyword1"/>
            <w:sz w:val="18"/>
            <w:rPrChange w:id="25802" w:author="shorny" w:date="2014-06-09T18:55:00Z">
              <w:rPr>
                <w:rStyle w:val="keyword1"/>
              </w:rPr>
            </w:rPrChange>
          </w:rPr>
          <w:t>WHERE</w:t>
        </w:r>
        <w:r w:rsidRPr="00D26196">
          <w:rPr>
            <w:sz w:val="18"/>
            <w:rPrChange w:id="25803" w:author="shorny" w:date="2014-06-09T18:55:00Z">
              <w:rPr/>
            </w:rPrChange>
          </w:rPr>
          <w:t xml:space="preserve"> App.ApplicationID = 711 ;</w:t>
        </w:r>
      </w:ins>
    </w:p>
    <w:p w14:paraId="2B925CE4" w14:textId="77777777" w:rsidR="00D26196" w:rsidRPr="00D26196" w:rsidRDefault="00D26196">
      <w:pPr>
        <w:pStyle w:val="HTMLPreformatted"/>
        <w:divId w:val="2032412305"/>
        <w:rPr>
          <w:ins w:id="25804" w:author="shorny" w:date="2014-06-09T18:54:00Z"/>
          <w:sz w:val="18"/>
          <w:rPrChange w:id="25805" w:author="shorny" w:date="2014-06-09T18:55:00Z">
            <w:rPr>
              <w:ins w:id="25806" w:author="shorny" w:date="2014-06-09T18:54:00Z"/>
            </w:rPr>
          </w:rPrChange>
        </w:rPr>
      </w:pPr>
    </w:p>
    <w:p w14:paraId="29026115" w14:textId="77777777" w:rsidR="00D26196" w:rsidRPr="00D26196" w:rsidRDefault="00D26196">
      <w:pPr>
        <w:pStyle w:val="HTMLPreformatted"/>
        <w:divId w:val="2032412305"/>
        <w:rPr>
          <w:ins w:id="25807" w:author="shorny" w:date="2014-06-09T18:54:00Z"/>
          <w:rStyle w:val="comment1"/>
          <w:sz w:val="18"/>
          <w:rPrChange w:id="25808" w:author="shorny" w:date="2014-06-09T18:55:00Z">
            <w:rPr>
              <w:ins w:id="25809" w:author="shorny" w:date="2014-06-09T18:54:00Z"/>
              <w:rStyle w:val="comment1"/>
            </w:rPr>
          </w:rPrChange>
        </w:rPr>
      </w:pPr>
      <w:ins w:id="25810" w:author="shorny" w:date="2014-06-09T18:54:00Z">
        <w:r w:rsidRPr="00D26196">
          <w:rPr>
            <w:sz w:val="18"/>
            <w:rPrChange w:id="25811" w:author="shorny" w:date="2014-06-09T18:55:00Z">
              <w:rPr>
                <w:color w:val="B22222"/>
              </w:rPr>
            </w:rPrChange>
          </w:rPr>
          <w:t xml:space="preserve">  </w:t>
        </w:r>
        <w:r w:rsidRPr="00D26196">
          <w:rPr>
            <w:rStyle w:val="comment1"/>
            <w:sz w:val="18"/>
            <w:rPrChange w:id="25812" w:author="shorny" w:date="2014-06-09T18:55:00Z">
              <w:rPr>
                <w:rStyle w:val="comment1"/>
              </w:rPr>
            </w:rPrChange>
          </w:rPr>
          <w:t>-- create a temporary table to store the expected results</w:t>
        </w:r>
      </w:ins>
    </w:p>
    <w:p w14:paraId="5B533CB1" w14:textId="77777777" w:rsidR="00D26196" w:rsidRPr="00D26196" w:rsidRDefault="00D26196">
      <w:pPr>
        <w:pStyle w:val="HTMLPreformatted"/>
        <w:divId w:val="2032412305"/>
        <w:rPr>
          <w:ins w:id="25813" w:author="shorny" w:date="2014-06-09T18:54:00Z"/>
          <w:rStyle w:val="comment1"/>
          <w:sz w:val="18"/>
          <w:rPrChange w:id="25814" w:author="shorny" w:date="2014-06-09T18:55:00Z">
            <w:rPr>
              <w:ins w:id="25815" w:author="shorny" w:date="2014-06-09T18:54:00Z"/>
              <w:rStyle w:val="comment1"/>
            </w:rPr>
          </w:rPrChange>
        </w:rPr>
      </w:pPr>
      <w:ins w:id="25816" w:author="shorny" w:date="2014-06-09T18:54:00Z">
        <w:r w:rsidRPr="00D26196">
          <w:rPr>
            <w:sz w:val="18"/>
            <w:rPrChange w:id="25817" w:author="shorny" w:date="2014-06-09T18:55:00Z">
              <w:rPr>
                <w:color w:val="B22222"/>
              </w:rPr>
            </w:rPrChange>
          </w:rPr>
          <w:t xml:space="preserve">  </w:t>
        </w:r>
        <w:r w:rsidRPr="00D26196">
          <w:rPr>
            <w:rStyle w:val="comment1"/>
            <w:sz w:val="18"/>
            <w:rPrChange w:id="25818" w:author="shorny" w:date="2014-06-09T18:55:00Z">
              <w:rPr>
                <w:rStyle w:val="comment1"/>
              </w:rPr>
            </w:rPrChange>
          </w:rPr>
          <w:t>-- expect Denise de Vries and John Roddick</w:t>
        </w:r>
      </w:ins>
    </w:p>
    <w:p w14:paraId="234C38E1" w14:textId="77777777" w:rsidR="00D26196" w:rsidRPr="00D26196" w:rsidRDefault="00D26196">
      <w:pPr>
        <w:pStyle w:val="HTMLPreformatted"/>
        <w:divId w:val="2032412305"/>
        <w:rPr>
          <w:ins w:id="25819" w:author="shorny" w:date="2014-06-09T18:54:00Z"/>
          <w:sz w:val="18"/>
          <w:rPrChange w:id="25820" w:author="shorny" w:date="2014-06-09T18:55:00Z">
            <w:rPr>
              <w:ins w:id="25821" w:author="shorny" w:date="2014-06-09T18:54:00Z"/>
            </w:rPr>
          </w:rPrChange>
        </w:rPr>
      </w:pPr>
      <w:ins w:id="25822" w:author="shorny" w:date="2014-06-09T18:54:00Z">
        <w:r w:rsidRPr="00D26196">
          <w:rPr>
            <w:sz w:val="18"/>
            <w:rPrChange w:id="25823" w:author="shorny" w:date="2014-06-09T18:55:00Z">
              <w:rPr/>
            </w:rPrChange>
          </w:rPr>
          <w:t xml:space="preserve">  </w:t>
        </w:r>
        <w:r w:rsidRPr="00D26196">
          <w:rPr>
            <w:rStyle w:val="keyword1"/>
            <w:sz w:val="18"/>
            <w:rPrChange w:id="25824" w:author="shorny" w:date="2014-06-09T18:55:00Z">
              <w:rPr>
                <w:rStyle w:val="keyword1"/>
              </w:rPr>
            </w:rPrChange>
          </w:rPr>
          <w:t>CREATE</w:t>
        </w:r>
        <w:r w:rsidRPr="00D26196">
          <w:rPr>
            <w:sz w:val="18"/>
            <w:rPrChange w:id="25825" w:author="shorny" w:date="2014-06-09T18:55:00Z">
              <w:rPr/>
            </w:rPrChange>
          </w:rPr>
          <w:t xml:space="preserve"> </w:t>
        </w:r>
        <w:r w:rsidRPr="00D26196">
          <w:rPr>
            <w:rStyle w:val="keyword1"/>
            <w:sz w:val="18"/>
            <w:rPrChange w:id="25826" w:author="shorny" w:date="2014-06-09T18:55:00Z">
              <w:rPr>
                <w:rStyle w:val="keyword1"/>
              </w:rPr>
            </w:rPrChange>
          </w:rPr>
          <w:t>TEMPORARY</w:t>
        </w:r>
        <w:r w:rsidRPr="00D26196">
          <w:rPr>
            <w:sz w:val="18"/>
            <w:rPrChange w:id="25827" w:author="shorny" w:date="2014-06-09T18:55:00Z">
              <w:rPr/>
            </w:rPrChange>
          </w:rPr>
          <w:t xml:space="preserve"> </w:t>
        </w:r>
        <w:r w:rsidRPr="00D26196">
          <w:rPr>
            <w:rStyle w:val="keyword1"/>
            <w:sz w:val="18"/>
            <w:rPrChange w:id="25828" w:author="shorny" w:date="2014-06-09T18:55:00Z">
              <w:rPr>
                <w:rStyle w:val="keyword1"/>
              </w:rPr>
            </w:rPrChange>
          </w:rPr>
          <w:t>TABLE</w:t>
        </w:r>
        <w:r w:rsidRPr="00D26196">
          <w:rPr>
            <w:sz w:val="18"/>
            <w:rPrChange w:id="25829" w:author="shorny" w:date="2014-06-09T18:55:00Z">
              <w:rPr/>
            </w:rPrChange>
          </w:rPr>
          <w:t xml:space="preserve"> </w:t>
        </w:r>
        <w:r w:rsidRPr="00D26196">
          <w:rPr>
            <w:rStyle w:val="function-name1"/>
            <w:sz w:val="18"/>
            <w:rPrChange w:id="25830" w:author="shorny" w:date="2014-06-09T18:55:00Z">
              <w:rPr>
                <w:rStyle w:val="function-name1"/>
              </w:rPr>
            </w:rPrChange>
          </w:rPr>
          <w:t>utrans_s2_expecteds</w:t>
        </w:r>
        <w:r w:rsidRPr="00D26196">
          <w:rPr>
            <w:sz w:val="18"/>
            <w:rPrChange w:id="25831" w:author="shorny" w:date="2014-06-09T18:55:00Z">
              <w:rPr/>
            </w:rPrChange>
          </w:rPr>
          <w:t xml:space="preserve"> (</w:t>
        </w:r>
      </w:ins>
    </w:p>
    <w:p w14:paraId="3E2EDCC4" w14:textId="77777777" w:rsidR="00D26196" w:rsidRPr="00D26196" w:rsidRDefault="00D26196">
      <w:pPr>
        <w:pStyle w:val="HTMLPreformatted"/>
        <w:divId w:val="2032412305"/>
        <w:rPr>
          <w:ins w:id="25832" w:author="shorny" w:date="2014-06-09T18:54:00Z"/>
          <w:sz w:val="18"/>
          <w:rPrChange w:id="25833" w:author="shorny" w:date="2014-06-09T18:55:00Z">
            <w:rPr>
              <w:ins w:id="25834" w:author="shorny" w:date="2014-06-09T18:54:00Z"/>
            </w:rPr>
          </w:rPrChange>
        </w:rPr>
      </w:pPr>
      <w:ins w:id="25835" w:author="shorny" w:date="2014-06-09T18:54:00Z">
        <w:r w:rsidRPr="00D26196">
          <w:rPr>
            <w:sz w:val="18"/>
            <w:rPrChange w:id="25836" w:author="shorny" w:date="2014-06-09T18:55:00Z">
              <w:rPr/>
            </w:rPrChange>
          </w:rPr>
          <w:t xml:space="preserve">    StaffID </w:t>
        </w:r>
        <w:r w:rsidRPr="00D26196">
          <w:rPr>
            <w:rStyle w:val="type1"/>
            <w:sz w:val="18"/>
            <w:rPrChange w:id="25837" w:author="shorny" w:date="2014-06-09T18:55:00Z">
              <w:rPr>
                <w:rStyle w:val="type1"/>
              </w:rPr>
            </w:rPrChange>
          </w:rPr>
          <w:t>int</w:t>
        </w:r>
        <w:r w:rsidRPr="00D26196">
          <w:rPr>
            <w:sz w:val="18"/>
            <w:rPrChange w:id="25838" w:author="shorny" w:date="2014-06-09T18:55:00Z">
              <w:rPr/>
            </w:rPrChange>
          </w:rPr>
          <w:t>(10),</w:t>
        </w:r>
      </w:ins>
    </w:p>
    <w:p w14:paraId="26D81A8E" w14:textId="77777777" w:rsidR="00D26196" w:rsidRPr="00D26196" w:rsidRDefault="00D26196">
      <w:pPr>
        <w:pStyle w:val="HTMLPreformatted"/>
        <w:divId w:val="2032412305"/>
        <w:rPr>
          <w:ins w:id="25839" w:author="shorny" w:date="2014-06-09T18:54:00Z"/>
          <w:sz w:val="18"/>
          <w:rPrChange w:id="25840" w:author="shorny" w:date="2014-06-09T18:55:00Z">
            <w:rPr>
              <w:ins w:id="25841" w:author="shorny" w:date="2014-06-09T18:54:00Z"/>
            </w:rPr>
          </w:rPrChange>
        </w:rPr>
      </w:pPr>
      <w:ins w:id="25842" w:author="shorny" w:date="2014-06-09T18:54:00Z">
        <w:r w:rsidRPr="00D26196">
          <w:rPr>
            <w:sz w:val="18"/>
            <w:rPrChange w:id="25843" w:author="shorny" w:date="2014-06-09T18:55:00Z">
              <w:rPr/>
            </w:rPrChange>
          </w:rPr>
          <w:t xml:space="preserve">    FName </w:t>
        </w:r>
        <w:r w:rsidRPr="00D26196">
          <w:rPr>
            <w:rStyle w:val="type1"/>
            <w:sz w:val="18"/>
            <w:rPrChange w:id="25844" w:author="shorny" w:date="2014-06-09T18:55:00Z">
              <w:rPr>
                <w:rStyle w:val="type1"/>
              </w:rPr>
            </w:rPrChange>
          </w:rPr>
          <w:t>varchar</w:t>
        </w:r>
        <w:r w:rsidRPr="00D26196">
          <w:rPr>
            <w:sz w:val="18"/>
            <w:rPrChange w:id="25845" w:author="shorny" w:date="2014-06-09T18:55:00Z">
              <w:rPr/>
            </w:rPrChange>
          </w:rPr>
          <w:t>(50),</w:t>
        </w:r>
      </w:ins>
    </w:p>
    <w:p w14:paraId="4B7F7AC6" w14:textId="77777777" w:rsidR="00D26196" w:rsidRPr="00D26196" w:rsidRDefault="00D26196">
      <w:pPr>
        <w:pStyle w:val="HTMLPreformatted"/>
        <w:divId w:val="2032412305"/>
        <w:rPr>
          <w:ins w:id="25846" w:author="shorny" w:date="2014-06-09T18:54:00Z"/>
          <w:sz w:val="18"/>
          <w:rPrChange w:id="25847" w:author="shorny" w:date="2014-06-09T18:55:00Z">
            <w:rPr>
              <w:ins w:id="25848" w:author="shorny" w:date="2014-06-09T18:54:00Z"/>
            </w:rPr>
          </w:rPrChange>
        </w:rPr>
      </w:pPr>
      <w:ins w:id="25849" w:author="shorny" w:date="2014-06-09T18:54:00Z">
        <w:r w:rsidRPr="00D26196">
          <w:rPr>
            <w:sz w:val="18"/>
            <w:rPrChange w:id="25850" w:author="shorny" w:date="2014-06-09T18:55:00Z">
              <w:rPr/>
            </w:rPrChange>
          </w:rPr>
          <w:t xml:space="preserve">    LName </w:t>
        </w:r>
        <w:r w:rsidRPr="00D26196">
          <w:rPr>
            <w:rStyle w:val="type1"/>
            <w:sz w:val="18"/>
            <w:rPrChange w:id="25851" w:author="shorny" w:date="2014-06-09T18:55:00Z">
              <w:rPr>
                <w:rStyle w:val="type1"/>
              </w:rPr>
            </w:rPrChange>
          </w:rPr>
          <w:t>varchar</w:t>
        </w:r>
        <w:r w:rsidRPr="00D26196">
          <w:rPr>
            <w:sz w:val="18"/>
            <w:rPrChange w:id="25852" w:author="shorny" w:date="2014-06-09T18:55:00Z">
              <w:rPr/>
            </w:rPrChange>
          </w:rPr>
          <w:t>(50)</w:t>
        </w:r>
      </w:ins>
    </w:p>
    <w:p w14:paraId="7495D8D1" w14:textId="77777777" w:rsidR="00D26196" w:rsidRPr="00D26196" w:rsidRDefault="00D26196">
      <w:pPr>
        <w:pStyle w:val="HTMLPreformatted"/>
        <w:divId w:val="2032412305"/>
        <w:rPr>
          <w:ins w:id="25853" w:author="shorny" w:date="2014-06-09T18:54:00Z"/>
          <w:sz w:val="18"/>
          <w:rPrChange w:id="25854" w:author="shorny" w:date="2014-06-09T18:55:00Z">
            <w:rPr>
              <w:ins w:id="25855" w:author="shorny" w:date="2014-06-09T18:54:00Z"/>
            </w:rPr>
          </w:rPrChange>
        </w:rPr>
      </w:pPr>
      <w:ins w:id="25856" w:author="shorny" w:date="2014-06-09T18:54:00Z">
        <w:r w:rsidRPr="00D26196">
          <w:rPr>
            <w:sz w:val="18"/>
            <w:rPrChange w:id="25857" w:author="shorny" w:date="2014-06-09T18:55:00Z">
              <w:rPr/>
            </w:rPrChange>
          </w:rPr>
          <w:t xml:space="preserve">  ) ;</w:t>
        </w:r>
      </w:ins>
    </w:p>
    <w:p w14:paraId="33ABB06E" w14:textId="77777777" w:rsidR="00D26196" w:rsidRPr="00D26196" w:rsidRDefault="00D26196">
      <w:pPr>
        <w:pStyle w:val="HTMLPreformatted"/>
        <w:divId w:val="2032412305"/>
        <w:rPr>
          <w:ins w:id="25858" w:author="shorny" w:date="2014-06-09T18:54:00Z"/>
          <w:sz w:val="18"/>
          <w:rPrChange w:id="25859" w:author="shorny" w:date="2014-06-09T18:55:00Z">
            <w:rPr>
              <w:ins w:id="25860" w:author="shorny" w:date="2014-06-09T18:54:00Z"/>
            </w:rPr>
          </w:rPrChange>
        </w:rPr>
      </w:pPr>
      <w:ins w:id="25861" w:author="shorny" w:date="2014-06-09T18:54:00Z">
        <w:r w:rsidRPr="00D26196">
          <w:rPr>
            <w:sz w:val="18"/>
            <w:rPrChange w:id="25862" w:author="shorny" w:date="2014-06-09T18:55:00Z">
              <w:rPr/>
            </w:rPrChange>
          </w:rPr>
          <w:t xml:space="preserve">  </w:t>
        </w:r>
        <w:r w:rsidRPr="00D26196">
          <w:rPr>
            <w:rStyle w:val="keyword1"/>
            <w:sz w:val="18"/>
            <w:rPrChange w:id="25863" w:author="shorny" w:date="2014-06-09T18:55:00Z">
              <w:rPr>
                <w:rStyle w:val="keyword1"/>
              </w:rPr>
            </w:rPrChange>
          </w:rPr>
          <w:t>INSERT</w:t>
        </w:r>
        <w:r w:rsidRPr="00D26196">
          <w:rPr>
            <w:sz w:val="18"/>
            <w:rPrChange w:id="25864" w:author="shorny" w:date="2014-06-09T18:55:00Z">
              <w:rPr/>
            </w:rPrChange>
          </w:rPr>
          <w:t xml:space="preserve"> </w:t>
        </w:r>
        <w:r w:rsidRPr="00D26196">
          <w:rPr>
            <w:rStyle w:val="keyword1"/>
            <w:sz w:val="18"/>
            <w:rPrChange w:id="25865" w:author="shorny" w:date="2014-06-09T18:55:00Z">
              <w:rPr>
                <w:rStyle w:val="keyword1"/>
              </w:rPr>
            </w:rPrChange>
          </w:rPr>
          <w:t>INTO</w:t>
        </w:r>
        <w:r w:rsidRPr="00D26196">
          <w:rPr>
            <w:sz w:val="18"/>
            <w:rPrChange w:id="25866" w:author="shorny" w:date="2014-06-09T18:55:00Z">
              <w:rPr/>
            </w:rPrChange>
          </w:rPr>
          <w:t xml:space="preserve"> utrans_s2_expecteds</w:t>
        </w:r>
      </w:ins>
    </w:p>
    <w:p w14:paraId="5C9C3204" w14:textId="77777777" w:rsidR="00D26196" w:rsidRPr="00D26196" w:rsidRDefault="00D26196">
      <w:pPr>
        <w:pStyle w:val="HTMLPreformatted"/>
        <w:divId w:val="2032412305"/>
        <w:rPr>
          <w:ins w:id="25867" w:author="shorny" w:date="2014-06-09T18:54:00Z"/>
          <w:sz w:val="18"/>
          <w:rPrChange w:id="25868" w:author="shorny" w:date="2014-06-09T18:55:00Z">
            <w:rPr>
              <w:ins w:id="25869" w:author="shorny" w:date="2014-06-09T18:54:00Z"/>
            </w:rPr>
          </w:rPrChange>
        </w:rPr>
      </w:pPr>
      <w:ins w:id="25870" w:author="shorny" w:date="2014-06-09T18:54:00Z">
        <w:r w:rsidRPr="00D26196">
          <w:rPr>
            <w:sz w:val="18"/>
            <w:rPrChange w:id="25871" w:author="shorny" w:date="2014-06-09T18:55:00Z">
              <w:rPr/>
            </w:rPrChange>
          </w:rPr>
          <w:t xml:space="preserve">  </w:t>
        </w:r>
        <w:r w:rsidRPr="00D26196">
          <w:rPr>
            <w:rStyle w:val="keyword1"/>
            <w:sz w:val="18"/>
            <w:rPrChange w:id="25872" w:author="shorny" w:date="2014-06-09T18:55:00Z">
              <w:rPr>
                <w:rStyle w:val="keyword1"/>
              </w:rPr>
            </w:rPrChange>
          </w:rPr>
          <w:t>VALUES</w:t>
        </w:r>
        <w:r w:rsidRPr="00D26196">
          <w:rPr>
            <w:sz w:val="18"/>
            <w:rPrChange w:id="25873" w:author="shorny" w:date="2014-06-09T18:55:00Z">
              <w:rPr/>
            </w:rPrChange>
          </w:rPr>
          <w:t xml:space="preserve">  (1000, </w:t>
        </w:r>
        <w:r w:rsidRPr="00D26196">
          <w:rPr>
            <w:rStyle w:val="string1"/>
            <w:sz w:val="18"/>
            <w:rPrChange w:id="25874" w:author="shorny" w:date="2014-06-09T18:55:00Z">
              <w:rPr>
                <w:rStyle w:val="string1"/>
              </w:rPr>
            </w:rPrChange>
          </w:rPr>
          <w:t>'Denise'</w:t>
        </w:r>
        <w:r w:rsidRPr="00D26196">
          <w:rPr>
            <w:sz w:val="18"/>
            <w:rPrChange w:id="25875" w:author="shorny" w:date="2014-06-09T18:55:00Z">
              <w:rPr/>
            </w:rPrChange>
          </w:rPr>
          <w:t xml:space="preserve">, </w:t>
        </w:r>
        <w:r w:rsidRPr="00D26196">
          <w:rPr>
            <w:rStyle w:val="string1"/>
            <w:sz w:val="18"/>
            <w:rPrChange w:id="25876" w:author="shorny" w:date="2014-06-09T18:55:00Z">
              <w:rPr>
                <w:rStyle w:val="string1"/>
              </w:rPr>
            </w:rPrChange>
          </w:rPr>
          <w:t>'de Vries'</w:t>
        </w:r>
        <w:r w:rsidRPr="00D26196">
          <w:rPr>
            <w:sz w:val="18"/>
            <w:rPrChange w:id="25877" w:author="shorny" w:date="2014-06-09T18:55:00Z">
              <w:rPr/>
            </w:rPrChange>
          </w:rPr>
          <w:t>) ;</w:t>
        </w:r>
      </w:ins>
    </w:p>
    <w:p w14:paraId="6F37BD49" w14:textId="77777777" w:rsidR="00D26196" w:rsidRPr="00D26196" w:rsidRDefault="00D26196">
      <w:pPr>
        <w:pStyle w:val="HTMLPreformatted"/>
        <w:divId w:val="2032412305"/>
        <w:rPr>
          <w:ins w:id="25878" w:author="shorny" w:date="2014-06-09T18:54:00Z"/>
          <w:sz w:val="18"/>
          <w:rPrChange w:id="25879" w:author="shorny" w:date="2014-06-09T18:55:00Z">
            <w:rPr>
              <w:ins w:id="25880" w:author="shorny" w:date="2014-06-09T18:54:00Z"/>
            </w:rPr>
          </w:rPrChange>
        </w:rPr>
      </w:pPr>
    </w:p>
    <w:p w14:paraId="486580B2" w14:textId="77777777" w:rsidR="00D26196" w:rsidRPr="00D26196" w:rsidRDefault="00D26196">
      <w:pPr>
        <w:pStyle w:val="HTMLPreformatted"/>
        <w:divId w:val="2032412305"/>
        <w:rPr>
          <w:ins w:id="25881" w:author="shorny" w:date="2014-06-09T18:54:00Z"/>
          <w:rStyle w:val="comment1"/>
          <w:sz w:val="18"/>
          <w:rPrChange w:id="25882" w:author="shorny" w:date="2014-06-09T18:55:00Z">
            <w:rPr>
              <w:ins w:id="25883" w:author="shorny" w:date="2014-06-09T18:54:00Z"/>
              <w:rStyle w:val="comment1"/>
            </w:rPr>
          </w:rPrChange>
        </w:rPr>
      </w:pPr>
      <w:ins w:id="25884" w:author="shorny" w:date="2014-06-09T18:54:00Z">
        <w:r w:rsidRPr="00D26196">
          <w:rPr>
            <w:sz w:val="18"/>
            <w:rPrChange w:id="25885" w:author="shorny" w:date="2014-06-09T18:55:00Z">
              <w:rPr>
                <w:color w:val="B22222"/>
              </w:rPr>
            </w:rPrChange>
          </w:rPr>
          <w:t xml:space="preserve">  </w:t>
        </w:r>
        <w:r w:rsidRPr="00D26196">
          <w:rPr>
            <w:rStyle w:val="comment1"/>
            <w:sz w:val="18"/>
            <w:rPrChange w:id="25886" w:author="shorny" w:date="2014-06-09T18:55:00Z">
              <w:rPr>
                <w:rStyle w:val="comment1"/>
              </w:rPr>
            </w:rPrChange>
          </w:rPr>
          <w:t>-- create another temporary table that lists the differences between expected</w:t>
        </w:r>
      </w:ins>
    </w:p>
    <w:p w14:paraId="79070B25" w14:textId="77777777" w:rsidR="00D26196" w:rsidRPr="00D26196" w:rsidRDefault="00D26196">
      <w:pPr>
        <w:pStyle w:val="HTMLPreformatted"/>
        <w:divId w:val="2032412305"/>
        <w:rPr>
          <w:ins w:id="25887" w:author="shorny" w:date="2014-06-09T18:54:00Z"/>
          <w:rStyle w:val="comment1"/>
          <w:sz w:val="18"/>
          <w:rPrChange w:id="25888" w:author="shorny" w:date="2014-06-09T18:55:00Z">
            <w:rPr>
              <w:ins w:id="25889" w:author="shorny" w:date="2014-06-09T18:54:00Z"/>
              <w:rStyle w:val="comment1"/>
            </w:rPr>
          </w:rPrChange>
        </w:rPr>
      </w:pPr>
      <w:ins w:id="25890" w:author="shorny" w:date="2014-06-09T18:54:00Z">
        <w:r w:rsidRPr="00D26196">
          <w:rPr>
            <w:sz w:val="18"/>
            <w:rPrChange w:id="25891" w:author="shorny" w:date="2014-06-09T18:55:00Z">
              <w:rPr>
                <w:color w:val="B22222"/>
              </w:rPr>
            </w:rPrChange>
          </w:rPr>
          <w:t xml:space="preserve">  </w:t>
        </w:r>
        <w:r w:rsidRPr="00D26196">
          <w:rPr>
            <w:rStyle w:val="comment1"/>
            <w:sz w:val="18"/>
            <w:rPrChange w:id="25892" w:author="shorny" w:date="2014-06-09T18:55:00Z">
              <w:rPr>
                <w:rStyle w:val="comment1"/>
              </w:rPr>
            </w:rPrChange>
          </w:rPr>
          <w:t>-- results and actuals</w:t>
        </w:r>
      </w:ins>
    </w:p>
    <w:p w14:paraId="1E438C85" w14:textId="77777777" w:rsidR="00D26196" w:rsidRPr="00D26196" w:rsidRDefault="00D26196">
      <w:pPr>
        <w:pStyle w:val="HTMLPreformatted"/>
        <w:divId w:val="2032412305"/>
        <w:rPr>
          <w:ins w:id="25893" w:author="shorny" w:date="2014-06-09T18:54:00Z"/>
          <w:sz w:val="18"/>
          <w:rPrChange w:id="25894" w:author="shorny" w:date="2014-06-09T18:55:00Z">
            <w:rPr>
              <w:ins w:id="25895" w:author="shorny" w:date="2014-06-09T18:54:00Z"/>
            </w:rPr>
          </w:rPrChange>
        </w:rPr>
      </w:pPr>
      <w:ins w:id="25896" w:author="shorny" w:date="2014-06-09T18:54:00Z">
        <w:r w:rsidRPr="00D26196">
          <w:rPr>
            <w:sz w:val="18"/>
            <w:rPrChange w:id="25897" w:author="shorny" w:date="2014-06-09T18:55:00Z">
              <w:rPr/>
            </w:rPrChange>
          </w:rPr>
          <w:t xml:space="preserve">  </w:t>
        </w:r>
        <w:r w:rsidRPr="00D26196">
          <w:rPr>
            <w:rStyle w:val="keyword1"/>
            <w:sz w:val="18"/>
            <w:rPrChange w:id="25898" w:author="shorny" w:date="2014-06-09T18:55:00Z">
              <w:rPr>
                <w:rStyle w:val="keyword1"/>
              </w:rPr>
            </w:rPrChange>
          </w:rPr>
          <w:t>CREATE</w:t>
        </w:r>
        <w:r w:rsidRPr="00D26196">
          <w:rPr>
            <w:sz w:val="18"/>
            <w:rPrChange w:id="25899" w:author="shorny" w:date="2014-06-09T18:55:00Z">
              <w:rPr/>
            </w:rPrChange>
          </w:rPr>
          <w:t xml:space="preserve"> </w:t>
        </w:r>
        <w:r w:rsidRPr="00D26196">
          <w:rPr>
            <w:rStyle w:val="keyword1"/>
            <w:sz w:val="18"/>
            <w:rPrChange w:id="25900" w:author="shorny" w:date="2014-06-09T18:55:00Z">
              <w:rPr>
                <w:rStyle w:val="keyword1"/>
              </w:rPr>
            </w:rPrChange>
          </w:rPr>
          <w:t>TEMPORARY</w:t>
        </w:r>
        <w:r w:rsidRPr="00D26196">
          <w:rPr>
            <w:sz w:val="18"/>
            <w:rPrChange w:id="25901" w:author="shorny" w:date="2014-06-09T18:55:00Z">
              <w:rPr/>
            </w:rPrChange>
          </w:rPr>
          <w:t xml:space="preserve"> </w:t>
        </w:r>
        <w:r w:rsidRPr="00D26196">
          <w:rPr>
            <w:rStyle w:val="keyword1"/>
            <w:sz w:val="18"/>
            <w:rPrChange w:id="25902" w:author="shorny" w:date="2014-06-09T18:55:00Z">
              <w:rPr>
                <w:rStyle w:val="keyword1"/>
              </w:rPr>
            </w:rPrChange>
          </w:rPr>
          <w:t>TABLE</w:t>
        </w:r>
        <w:r w:rsidRPr="00D26196">
          <w:rPr>
            <w:sz w:val="18"/>
            <w:rPrChange w:id="25903" w:author="shorny" w:date="2014-06-09T18:55:00Z">
              <w:rPr/>
            </w:rPrChange>
          </w:rPr>
          <w:t xml:space="preserve"> </w:t>
        </w:r>
        <w:r w:rsidRPr="00D26196">
          <w:rPr>
            <w:rStyle w:val="function-name1"/>
            <w:sz w:val="18"/>
            <w:rPrChange w:id="25904" w:author="shorny" w:date="2014-06-09T18:55:00Z">
              <w:rPr>
                <w:rStyle w:val="function-name1"/>
              </w:rPr>
            </w:rPrChange>
          </w:rPr>
          <w:t>utrans_s2_problems</w:t>
        </w:r>
      </w:ins>
    </w:p>
    <w:p w14:paraId="20728A62" w14:textId="77777777" w:rsidR="00D26196" w:rsidRPr="00D26196" w:rsidRDefault="00D26196">
      <w:pPr>
        <w:pStyle w:val="HTMLPreformatted"/>
        <w:divId w:val="2032412305"/>
        <w:rPr>
          <w:ins w:id="25905" w:author="shorny" w:date="2014-06-09T18:54:00Z"/>
          <w:sz w:val="18"/>
          <w:rPrChange w:id="25906" w:author="shorny" w:date="2014-06-09T18:55:00Z">
            <w:rPr>
              <w:ins w:id="25907" w:author="shorny" w:date="2014-06-09T18:54:00Z"/>
            </w:rPr>
          </w:rPrChange>
        </w:rPr>
      </w:pPr>
      <w:ins w:id="25908" w:author="shorny" w:date="2014-06-09T18:54:00Z">
        <w:r w:rsidRPr="00D26196">
          <w:rPr>
            <w:sz w:val="18"/>
            <w:rPrChange w:id="25909" w:author="shorny" w:date="2014-06-09T18:55:00Z">
              <w:rPr/>
            </w:rPrChange>
          </w:rPr>
          <w:t xml:space="preserve">  </w:t>
        </w:r>
        <w:r w:rsidRPr="00D26196">
          <w:rPr>
            <w:rStyle w:val="keyword1"/>
            <w:sz w:val="18"/>
            <w:rPrChange w:id="25910" w:author="shorny" w:date="2014-06-09T18:55:00Z">
              <w:rPr>
                <w:rStyle w:val="keyword1"/>
              </w:rPr>
            </w:rPrChange>
          </w:rPr>
          <w:t>SELECT</w:t>
        </w:r>
        <w:r w:rsidRPr="00D26196">
          <w:rPr>
            <w:sz w:val="18"/>
            <w:rPrChange w:id="25911" w:author="shorny" w:date="2014-06-09T18:55:00Z">
              <w:rPr/>
            </w:rPrChange>
          </w:rPr>
          <w:t xml:space="preserve"> problems.*</w:t>
        </w:r>
      </w:ins>
    </w:p>
    <w:p w14:paraId="653390B0" w14:textId="77777777" w:rsidR="00D26196" w:rsidRPr="00D26196" w:rsidRDefault="00D26196">
      <w:pPr>
        <w:pStyle w:val="HTMLPreformatted"/>
        <w:divId w:val="2032412305"/>
        <w:rPr>
          <w:ins w:id="25912" w:author="shorny" w:date="2014-06-09T18:54:00Z"/>
          <w:sz w:val="18"/>
          <w:rPrChange w:id="25913" w:author="shorny" w:date="2014-06-09T18:55:00Z">
            <w:rPr>
              <w:ins w:id="25914" w:author="shorny" w:date="2014-06-09T18:54:00Z"/>
            </w:rPr>
          </w:rPrChange>
        </w:rPr>
      </w:pPr>
      <w:ins w:id="25915" w:author="shorny" w:date="2014-06-09T18:54:00Z">
        <w:r w:rsidRPr="00D26196">
          <w:rPr>
            <w:sz w:val="18"/>
            <w:rPrChange w:id="25916" w:author="shorny" w:date="2014-06-09T18:55:00Z">
              <w:rPr/>
            </w:rPrChange>
          </w:rPr>
          <w:t xml:space="preserve">  </w:t>
        </w:r>
        <w:r w:rsidRPr="00D26196">
          <w:rPr>
            <w:rStyle w:val="keyword1"/>
            <w:sz w:val="18"/>
            <w:rPrChange w:id="25917" w:author="shorny" w:date="2014-06-09T18:55:00Z">
              <w:rPr>
                <w:rStyle w:val="keyword1"/>
              </w:rPr>
            </w:rPrChange>
          </w:rPr>
          <w:t>FROM</w:t>
        </w:r>
      </w:ins>
    </w:p>
    <w:p w14:paraId="0642ADE5" w14:textId="77777777" w:rsidR="00D26196" w:rsidRPr="00D26196" w:rsidRDefault="00D26196">
      <w:pPr>
        <w:pStyle w:val="HTMLPreformatted"/>
        <w:divId w:val="2032412305"/>
        <w:rPr>
          <w:ins w:id="25918" w:author="shorny" w:date="2014-06-09T18:54:00Z"/>
          <w:sz w:val="18"/>
          <w:rPrChange w:id="25919" w:author="shorny" w:date="2014-06-09T18:55:00Z">
            <w:rPr>
              <w:ins w:id="25920" w:author="shorny" w:date="2014-06-09T18:54:00Z"/>
            </w:rPr>
          </w:rPrChange>
        </w:rPr>
      </w:pPr>
      <w:ins w:id="25921" w:author="shorny" w:date="2014-06-09T18:54:00Z">
        <w:r w:rsidRPr="00D26196">
          <w:rPr>
            <w:sz w:val="18"/>
            <w:rPrChange w:id="25922" w:author="shorny" w:date="2014-06-09T18:55:00Z">
              <w:rPr/>
            </w:rPrChange>
          </w:rPr>
          <w:t xml:space="preserve">  (</w:t>
        </w:r>
      </w:ins>
    </w:p>
    <w:p w14:paraId="4715EAA1" w14:textId="77777777" w:rsidR="00D26196" w:rsidRPr="00D26196" w:rsidRDefault="00D26196">
      <w:pPr>
        <w:pStyle w:val="HTMLPreformatted"/>
        <w:divId w:val="2032412305"/>
        <w:rPr>
          <w:ins w:id="25923" w:author="shorny" w:date="2014-06-09T18:54:00Z"/>
          <w:sz w:val="18"/>
          <w:rPrChange w:id="25924" w:author="shorny" w:date="2014-06-09T18:55:00Z">
            <w:rPr>
              <w:ins w:id="25925" w:author="shorny" w:date="2014-06-09T18:54:00Z"/>
            </w:rPr>
          </w:rPrChange>
        </w:rPr>
      </w:pPr>
      <w:ins w:id="25926" w:author="shorny" w:date="2014-06-09T18:54:00Z">
        <w:r w:rsidRPr="00D26196">
          <w:rPr>
            <w:sz w:val="18"/>
            <w:rPrChange w:id="25927" w:author="shorny" w:date="2014-06-09T18:55:00Z">
              <w:rPr/>
            </w:rPrChange>
          </w:rPr>
          <w:t xml:space="preserve">      </w:t>
        </w:r>
        <w:r w:rsidRPr="00D26196">
          <w:rPr>
            <w:rStyle w:val="keyword1"/>
            <w:sz w:val="18"/>
            <w:rPrChange w:id="25928" w:author="shorny" w:date="2014-06-09T18:55:00Z">
              <w:rPr>
                <w:rStyle w:val="keyword1"/>
              </w:rPr>
            </w:rPrChange>
          </w:rPr>
          <w:t>SELECT</w:t>
        </w:r>
        <w:r w:rsidRPr="00D26196">
          <w:rPr>
            <w:sz w:val="18"/>
            <w:rPrChange w:id="25929" w:author="shorny" w:date="2014-06-09T18:55:00Z">
              <w:rPr/>
            </w:rPrChange>
          </w:rPr>
          <w:t xml:space="preserve"> actuals.*</w:t>
        </w:r>
      </w:ins>
    </w:p>
    <w:p w14:paraId="2ED7046C" w14:textId="77777777" w:rsidR="00D26196" w:rsidRPr="00D26196" w:rsidRDefault="00D26196">
      <w:pPr>
        <w:pStyle w:val="HTMLPreformatted"/>
        <w:divId w:val="2032412305"/>
        <w:rPr>
          <w:ins w:id="25930" w:author="shorny" w:date="2014-06-09T18:54:00Z"/>
          <w:sz w:val="18"/>
          <w:rPrChange w:id="25931" w:author="shorny" w:date="2014-06-09T18:55:00Z">
            <w:rPr>
              <w:ins w:id="25932" w:author="shorny" w:date="2014-06-09T18:54:00Z"/>
            </w:rPr>
          </w:rPrChange>
        </w:rPr>
      </w:pPr>
      <w:ins w:id="25933" w:author="shorny" w:date="2014-06-09T18:54:00Z">
        <w:r w:rsidRPr="00D26196">
          <w:rPr>
            <w:sz w:val="18"/>
            <w:rPrChange w:id="25934" w:author="shorny" w:date="2014-06-09T18:55:00Z">
              <w:rPr/>
            </w:rPrChange>
          </w:rPr>
          <w:t xml:space="preserve">      </w:t>
        </w:r>
        <w:r w:rsidRPr="00D26196">
          <w:rPr>
            <w:rStyle w:val="keyword1"/>
            <w:sz w:val="18"/>
            <w:rPrChange w:id="25935" w:author="shorny" w:date="2014-06-09T18:55:00Z">
              <w:rPr>
                <w:rStyle w:val="keyword1"/>
              </w:rPr>
            </w:rPrChange>
          </w:rPr>
          <w:t>FROM</w:t>
        </w:r>
        <w:r w:rsidRPr="00D26196">
          <w:rPr>
            <w:sz w:val="18"/>
            <w:rPrChange w:id="25936" w:author="shorny" w:date="2014-06-09T18:55:00Z">
              <w:rPr/>
            </w:rPrChange>
          </w:rPr>
          <w:t xml:space="preserve"> utrans_s2_actuals actuals</w:t>
        </w:r>
      </w:ins>
    </w:p>
    <w:p w14:paraId="09D16639" w14:textId="77777777" w:rsidR="00D26196" w:rsidRPr="00D26196" w:rsidRDefault="00D26196">
      <w:pPr>
        <w:pStyle w:val="HTMLPreformatted"/>
        <w:divId w:val="2032412305"/>
        <w:rPr>
          <w:ins w:id="25937" w:author="shorny" w:date="2014-06-09T18:54:00Z"/>
          <w:sz w:val="18"/>
          <w:rPrChange w:id="25938" w:author="shorny" w:date="2014-06-09T18:55:00Z">
            <w:rPr>
              <w:ins w:id="25939" w:author="shorny" w:date="2014-06-09T18:54:00Z"/>
            </w:rPr>
          </w:rPrChange>
        </w:rPr>
      </w:pPr>
      <w:ins w:id="25940" w:author="shorny" w:date="2014-06-09T18:54:00Z">
        <w:r w:rsidRPr="00D26196">
          <w:rPr>
            <w:sz w:val="18"/>
            <w:rPrChange w:id="25941" w:author="shorny" w:date="2014-06-09T18:55:00Z">
              <w:rPr/>
            </w:rPrChange>
          </w:rPr>
          <w:t xml:space="preserve">      </w:t>
        </w:r>
        <w:r w:rsidRPr="00D26196">
          <w:rPr>
            <w:rStyle w:val="keyword1"/>
            <w:sz w:val="18"/>
            <w:rPrChange w:id="25942" w:author="shorny" w:date="2014-06-09T18:55:00Z">
              <w:rPr>
                <w:rStyle w:val="keyword1"/>
              </w:rPr>
            </w:rPrChange>
          </w:rPr>
          <w:t>UNION</w:t>
        </w:r>
        <w:r w:rsidRPr="00D26196">
          <w:rPr>
            <w:sz w:val="18"/>
            <w:rPrChange w:id="25943" w:author="shorny" w:date="2014-06-09T18:55:00Z">
              <w:rPr/>
            </w:rPrChange>
          </w:rPr>
          <w:t xml:space="preserve"> </w:t>
        </w:r>
        <w:r w:rsidRPr="00D26196">
          <w:rPr>
            <w:rStyle w:val="keyword1"/>
            <w:sz w:val="18"/>
            <w:rPrChange w:id="25944" w:author="shorny" w:date="2014-06-09T18:55:00Z">
              <w:rPr>
                <w:rStyle w:val="keyword1"/>
              </w:rPr>
            </w:rPrChange>
          </w:rPr>
          <w:t>ALL</w:t>
        </w:r>
      </w:ins>
    </w:p>
    <w:p w14:paraId="414B5B05" w14:textId="77777777" w:rsidR="00D26196" w:rsidRPr="00D26196" w:rsidRDefault="00D26196">
      <w:pPr>
        <w:pStyle w:val="HTMLPreformatted"/>
        <w:divId w:val="2032412305"/>
        <w:rPr>
          <w:ins w:id="25945" w:author="shorny" w:date="2014-06-09T18:54:00Z"/>
          <w:sz w:val="18"/>
          <w:rPrChange w:id="25946" w:author="shorny" w:date="2014-06-09T18:55:00Z">
            <w:rPr>
              <w:ins w:id="25947" w:author="shorny" w:date="2014-06-09T18:54:00Z"/>
            </w:rPr>
          </w:rPrChange>
        </w:rPr>
      </w:pPr>
      <w:ins w:id="25948" w:author="shorny" w:date="2014-06-09T18:54:00Z">
        <w:r w:rsidRPr="00D26196">
          <w:rPr>
            <w:sz w:val="18"/>
            <w:rPrChange w:id="25949" w:author="shorny" w:date="2014-06-09T18:55:00Z">
              <w:rPr/>
            </w:rPrChange>
          </w:rPr>
          <w:t xml:space="preserve">      </w:t>
        </w:r>
        <w:r w:rsidRPr="00D26196">
          <w:rPr>
            <w:rStyle w:val="keyword1"/>
            <w:sz w:val="18"/>
            <w:rPrChange w:id="25950" w:author="shorny" w:date="2014-06-09T18:55:00Z">
              <w:rPr>
                <w:rStyle w:val="keyword1"/>
              </w:rPr>
            </w:rPrChange>
          </w:rPr>
          <w:t>SELECT</w:t>
        </w:r>
        <w:r w:rsidRPr="00D26196">
          <w:rPr>
            <w:sz w:val="18"/>
            <w:rPrChange w:id="25951" w:author="shorny" w:date="2014-06-09T18:55:00Z">
              <w:rPr/>
            </w:rPrChange>
          </w:rPr>
          <w:t xml:space="preserve"> expecteds.*</w:t>
        </w:r>
      </w:ins>
    </w:p>
    <w:p w14:paraId="02EF9F25" w14:textId="77777777" w:rsidR="00D26196" w:rsidRPr="00D26196" w:rsidRDefault="00D26196">
      <w:pPr>
        <w:pStyle w:val="HTMLPreformatted"/>
        <w:divId w:val="2032412305"/>
        <w:rPr>
          <w:ins w:id="25952" w:author="shorny" w:date="2014-06-09T18:54:00Z"/>
          <w:sz w:val="18"/>
          <w:rPrChange w:id="25953" w:author="shorny" w:date="2014-06-09T18:55:00Z">
            <w:rPr>
              <w:ins w:id="25954" w:author="shorny" w:date="2014-06-09T18:54:00Z"/>
            </w:rPr>
          </w:rPrChange>
        </w:rPr>
      </w:pPr>
      <w:ins w:id="25955" w:author="shorny" w:date="2014-06-09T18:54:00Z">
        <w:r w:rsidRPr="00D26196">
          <w:rPr>
            <w:sz w:val="18"/>
            <w:rPrChange w:id="25956" w:author="shorny" w:date="2014-06-09T18:55:00Z">
              <w:rPr/>
            </w:rPrChange>
          </w:rPr>
          <w:t xml:space="preserve">      </w:t>
        </w:r>
        <w:r w:rsidRPr="00D26196">
          <w:rPr>
            <w:rStyle w:val="keyword1"/>
            <w:sz w:val="18"/>
            <w:rPrChange w:id="25957" w:author="shorny" w:date="2014-06-09T18:55:00Z">
              <w:rPr>
                <w:rStyle w:val="keyword1"/>
              </w:rPr>
            </w:rPrChange>
          </w:rPr>
          <w:t>FROM</w:t>
        </w:r>
        <w:r w:rsidRPr="00D26196">
          <w:rPr>
            <w:sz w:val="18"/>
            <w:rPrChange w:id="25958" w:author="shorny" w:date="2014-06-09T18:55:00Z">
              <w:rPr/>
            </w:rPrChange>
          </w:rPr>
          <w:t xml:space="preserve"> utrans_s2_expecteds expecteds</w:t>
        </w:r>
      </w:ins>
    </w:p>
    <w:p w14:paraId="3DB8F721" w14:textId="77777777" w:rsidR="00D26196" w:rsidRPr="00D26196" w:rsidRDefault="00D26196">
      <w:pPr>
        <w:pStyle w:val="HTMLPreformatted"/>
        <w:divId w:val="2032412305"/>
        <w:rPr>
          <w:ins w:id="25959" w:author="shorny" w:date="2014-06-09T18:54:00Z"/>
          <w:sz w:val="18"/>
          <w:rPrChange w:id="25960" w:author="shorny" w:date="2014-06-09T18:55:00Z">
            <w:rPr>
              <w:ins w:id="25961" w:author="shorny" w:date="2014-06-09T18:54:00Z"/>
            </w:rPr>
          </w:rPrChange>
        </w:rPr>
      </w:pPr>
      <w:ins w:id="25962" w:author="shorny" w:date="2014-06-09T18:54:00Z">
        <w:r w:rsidRPr="00D26196">
          <w:rPr>
            <w:sz w:val="18"/>
            <w:rPrChange w:id="25963" w:author="shorny" w:date="2014-06-09T18:55:00Z">
              <w:rPr/>
            </w:rPrChange>
          </w:rPr>
          <w:t xml:space="preserve">  )  problems</w:t>
        </w:r>
      </w:ins>
    </w:p>
    <w:p w14:paraId="7BED78AA" w14:textId="77777777" w:rsidR="00D26196" w:rsidRPr="00D26196" w:rsidRDefault="00D26196">
      <w:pPr>
        <w:pStyle w:val="HTMLPreformatted"/>
        <w:divId w:val="2032412305"/>
        <w:rPr>
          <w:ins w:id="25964" w:author="shorny" w:date="2014-06-09T18:54:00Z"/>
          <w:sz w:val="18"/>
          <w:rPrChange w:id="25965" w:author="shorny" w:date="2014-06-09T18:55:00Z">
            <w:rPr>
              <w:ins w:id="25966" w:author="shorny" w:date="2014-06-09T18:54:00Z"/>
            </w:rPr>
          </w:rPrChange>
        </w:rPr>
      </w:pPr>
      <w:ins w:id="25967" w:author="shorny" w:date="2014-06-09T18:54:00Z">
        <w:r w:rsidRPr="00D26196">
          <w:rPr>
            <w:sz w:val="18"/>
            <w:rPrChange w:id="25968" w:author="shorny" w:date="2014-06-09T18:55:00Z">
              <w:rPr/>
            </w:rPrChange>
          </w:rPr>
          <w:t xml:space="preserve">  </w:t>
        </w:r>
        <w:r w:rsidRPr="00D26196">
          <w:rPr>
            <w:rStyle w:val="keyword1"/>
            <w:sz w:val="18"/>
            <w:rPrChange w:id="25969" w:author="shorny" w:date="2014-06-09T18:55:00Z">
              <w:rPr>
                <w:rStyle w:val="keyword1"/>
              </w:rPr>
            </w:rPrChange>
          </w:rPr>
          <w:t>GROUP</w:t>
        </w:r>
        <w:r w:rsidRPr="00D26196">
          <w:rPr>
            <w:sz w:val="18"/>
            <w:rPrChange w:id="25970" w:author="shorny" w:date="2014-06-09T18:55:00Z">
              <w:rPr/>
            </w:rPrChange>
          </w:rPr>
          <w:t xml:space="preserve"> </w:t>
        </w:r>
        <w:r w:rsidRPr="00D26196">
          <w:rPr>
            <w:rStyle w:val="keyword1"/>
            <w:sz w:val="18"/>
            <w:rPrChange w:id="25971" w:author="shorny" w:date="2014-06-09T18:55:00Z">
              <w:rPr>
                <w:rStyle w:val="keyword1"/>
              </w:rPr>
            </w:rPrChange>
          </w:rPr>
          <w:t>BY</w:t>
        </w:r>
        <w:r w:rsidRPr="00D26196">
          <w:rPr>
            <w:sz w:val="18"/>
            <w:rPrChange w:id="25972" w:author="shorny" w:date="2014-06-09T18:55:00Z">
              <w:rPr/>
            </w:rPrChange>
          </w:rPr>
          <w:t xml:space="preserve"> problems.StaffID</w:t>
        </w:r>
      </w:ins>
    </w:p>
    <w:p w14:paraId="603B1422" w14:textId="77777777" w:rsidR="00D26196" w:rsidRPr="00D26196" w:rsidRDefault="00D26196">
      <w:pPr>
        <w:pStyle w:val="HTMLPreformatted"/>
        <w:divId w:val="2032412305"/>
        <w:rPr>
          <w:ins w:id="25973" w:author="shorny" w:date="2014-06-09T18:54:00Z"/>
          <w:sz w:val="18"/>
          <w:rPrChange w:id="25974" w:author="shorny" w:date="2014-06-09T18:55:00Z">
            <w:rPr>
              <w:ins w:id="25975" w:author="shorny" w:date="2014-06-09T18:54:00Z"/>
            </w:rPr>
          </w:rPrChange>
        </w:rPr>
      </w:pPr>
      <w:ins w:id="25976" w:author="shorny" w:date="2014-06-09T18:54:00Z">
        <w:r w:rsidRPr="00D26196">
          <w:rPr>
            <w:sz w:val="18"/>
            <w:rPrChange w:id="25977" w:author="shorny" w:date="2014-06-09T18:55:00Z">
              <w:rPr/>
            </w:rPrChange>
          </w:rPr>
          <w:t xml:space="preserve">  </w:t>
        </w:r>
        <w:r w:rsidRPr="00D26196">
          <w:rPr>
            <w:rStyle w:val="keyword1"/>
            <w:sz w:val="18"/>
            <w:rPrChange w:id="25978" w:author="shorny" w:date="2014-06-09T18:55:00Z">
              <w:rPr>
                <w:rStyle w:val="keyword1"/>
              </w:rPr>
            </w:rPrChange>
          </w:rPr>
          <w:t>HAVING</w:t>
        </w:r>
        <w:r w:rsidRPr="00D26196">
          <w:rPr>
            <w:sz w:val="18"/>
            <w:rPrChange w:id="25979" w:author="shorny" w:date="2014-06-09T18:55:00Z">
              <w:rPr/>
            </w:rPrChange>
          </w:rPr>
          <w:t xml:space="preserve"> </w:t>
        </w:r>
        <w:r w:rsidRPr="00D26196">
          <w:rPr>
            <w:rStyle w:val="builtin1"/>
            <w:sz w:val="18"/>
            <w:rPrChange w:id="25980" w:author="shorny" w:date="2014-06-09T18:55:00Z">
              <w:rPr>
                <w:rStyle w:val="builtin1"/>
              </w:rPr>
            </w:rPrChange>
          </w:rPr>
          <w:t>COUNT</w:t>
        </w:r>
        <w:r w:rsidRPr="00D26196">
          <w:rPr>
            <w:sz w:val="18"/>
            <w:rPrChange w:id="25981" w:author="shorny" w:date="2014-06-09T18:55:00Z">
              <w:rPr/>
            </w:rPrChange>
          </w:rPr>
          <w:t>(*) = 1</w:t>
        </w:r>
      </w:ins>
    </w:p>
    <w:p w14:paraId="5580384A" w14:textId="77777777" w:rsidR="00D26196" w:rsidRPr="00D26196" w:rsidRDefault="00D26196">
      <w:pPr>
        <w:pStyle w:val="HTMLPreformatted"/>
        <w:divId w:val="2032412305"/>
        <w:rPr>
          <w:ins w:id="25982" w:author="shorny" w:date="2014-06-09T18:54:00Z"/>
          <w:sz w:val="18"/>
          <w:rPrChange w:id="25983" w:author="shorny" w:date="2014-06-09T18:55:00Z">
            <w:rPr>
              <w:ins w:id="25984" w:author="shorny" w:date="2014-06-09T18:54:00Z"/>
            </w:rPr>
          </w:rPrChange>
        </w:rPr>
      </w:pPr>
      <w:ins w:id="25985" w:author="shorny" w:date="2014-06-09T18:54:00Z">
        <w:r w:rsidRPr="00D26196">
          <w:rPr>
            <w:sz w:val="18"/>
            <w:rPrChange w:id="25986" w:author="shorny" w:date="2014-06-09T18:55:00Z">
              <w:rPr/>
            </w:rPrChange>
          </w:rPr>
          <w:t xml:space="preserve">  </w:t>
        </w:r>
        <w:r w:rsidRPr="00D26196">
          <w:rPr>
            <w:rStyle w:val="keyword1"/>
            <w:sz w:val="18"/>
            <w:rPrChange w:id="25987" w:author="shorny" w:date="2014-06-09T18:55:00Z">
              <w:rPr>
                <w:rStyle w:val="keyword1"/>
              </w:rPr>
            </w:rPrChange>
          </w:rPr>
          <w:t>ORDER</w:t>
        </w:r>
        <w:r w:rsidRPr="00D26196">
          <w:rPr>
            <w:sz w:val="18"/>
            <w:rPrChange w:id="25988" w:author="shorny" w:date="2014-06-09T18:55:00Z">
              <w:rPr/>
            </w:rPrChange>
          </w:rPr>
          <w:t xml:space="preserve"> </w:t>
        </w:r>
        <w:r w:rsidRPr="00D26196">
          <w:rPr>
            <w:rStyle w:val="keyword1"/>
            <w:sz w:val="18"/>
            <w:rPrChange w:id="25989" w:author="shorny" w:date="2014-06-09T18:55:00Z">
              <w:rPr>
                <w:rStyle w:val="keyword1"/>
              </w:rPr>
            </w:rPrChange>
          </w:rPr>
          <w:t>BY</w:t>
        </w:r>
        <w:r w:rsidRPr="00D26196">
          <w:rPr>
            <w:sz w:val="18"/>
            <w:rPrChange w:id="25990" w:author="shorny" w:date="2014-06-09T18:55:00Z">
              <w:rPr/>
            </w:rPrChange>
          </w:rPr>
          <w:t xml:space="preserve"> problems.StaffID ;</w:t>
        </w:r>
      </w:ins>
    </w:p>
    <w:p w14:paraId="32FC43DA" w14:textId="77777777" w:rsidR="00D26196" w:rsidRPr="00D26196" w:rsidRDefault="00D26196">
      <w:pPr>
        <w:pStyle w:val="HTMLPreformatted"/>
        <w:divId w:val="2032412305"/>
        <w:rPr>
          <w:ins w:id="25991" w:author="shorny" w:date="2014-06-09T18:54:00Z"/>
          <w:sz w:val="18"/>
          <w:rPrChange w:id="25992" w:author="shorny" w:date="2014-06-09T18:55:00Z">
            <w:rPr>
              <w:ins w:id="25993" w:author="shorny" w:date="2014-06-09T18:54:00Z"/>
            </w:rPr>
          </w:rPrChange>
        </w:rPr>
      </w:pPr>
    </w:p>
    <w:p w14:paraId="12C3DB4A" w14:textId="77777777" w:rsidR="00D26196" w:rsidRPr="00D26196" w:rsidRDefault="00D26196">
      <w:pPr>
        <w:pStyle w:val="HTMLPreformatted"/>
        <w:divId w:val="2032412305"/>
        <w:rPr>
          <w:ins w:id="25994" w:author="shorny" w:date="2014-06-09T18:54:00Z"/>
          <w:rStyle w:val="comment1"/>
          <w:sz w:val="18"/>
          <w:rPrChange w:id="25995" w:author="shorny" w:date="2014-06-09T18:55:00Z">
            <w:rPr>
              <w:ins w:id="25996" w:author="shorny" w:date="2014-06-09T18:54:00Z"/>
              <w:rStyle w:val="comment1"/>
            </w:rPr>
          </w:rPrChange>
        </w:rPr>
      </w:pPr>
      <w:ins w:id="25997" w:author="shorny" w:date="2014-06-09T18:54:00Z">
        <w:r w:rsidRPr="00D26196">
          <w:rPr>
            <w:sz w:val="18"/>
            <w:rPrChange w:id="25998" w:author="shorny" w:date="2014-06-09T18:55:00Z">
              <w:rPr>
                <w:color w:val="B22222"/>
              </w:rPr>
            </w:rPrChange>
          </w:rPr>
          <w:t xml:space="preserve">  </w:t>
        </w:r>
        <w:r w:rsidRPr="00D26196">
          <w:rPr>
            <w:rStyle w:val="comment1"/>
            <w:sz w:val="18"/>
            <w:rPrChange w:id="25999" w:author="shorny" w:date="2014-06-09T18:55:00Z">
              <w:rPr>
                <w:rStyle w:val="comment1"/>
              </w:rPr>
            </w:rPrChange>
          </w:rPr>
          <w:t>-- report an error if the 'problems' table isn't empty</w:t>
        </w:r>
      </w:ins>
    </w:p>
    <w:p w14:paraId="7EC0583B" w14:textId="77777777" w:rsidR="00D26196" w:rsidRPr="00D26196" w:rsidRDefault="00D26196">
      <w:pPr>
        <w:pStyle w:val="HTMLPreformatted"/>
        <w:divId w:val="2032412305"/>
        <w:rPr>
          <w:ins w:id="26000" w:author="shorny" w:date="2014-06-09T18:54:00Z"/>
          <w:sz w:val="18"/>
          <w:rPrChange w:id="26001" w:author="shorny" w:date="2014-06-09T18:55:00Z">
            <w:rPr>
              <w:ins w:id="26002" w:author="shorny" w:date="2014-06-09T18:54:00Z"/>
            </w:rPr>
          </w:rPrChange>
        </w:rPr>
      </w:pPr>
      <w:ins w:id="26003" w:author="shorny" w:date="2014-06-09T18:54:00Z">
        <w:r w:rsidRPr="00D26196">
          <w:rPr>
            <w:sz w:val="18"/>
            <w:rPrChange w:id="26004" w:author="shorny" w:date="2014-06-09T18:55:00Z">
              <w:rPr/>
            </w:rPrChange>
          </w:rPr>
          <w:t xml:space="preserve">  </w:t>
        </w:r>
        <w:r w:rsidRPr="00D26196">
          <w:rPr>
            <w:rStyle w:val="keyword1"/>
            <w:sz w:val="18"/>
            <w:rPrChange w:id="26005" w:author="shorny" w:date="2014-06-09T18:55:00Z">
              <w:rPr>
                <w:rStyle w:val="keyword1"/>
              </w:rPr>
            </w:rPrChange>
          </w:rPr>
          <w:t>CALL</w:t>
        </w:r>
        <w:r w:rsidRPr="00D26196">
          <w:rPr>
            <w:sz w:val="18"/>
            <w:rPrChange w:id="26006" w:author="shorny" w:date="2014-06-09T18:55:00Z">
              <w:rPr/>
            </w:rPrChange>
          </w:rPr>
          <w:t xml:space="preserve"> stk_unit.assert_table_empty( </w:t>
        </w:r>
      </w:ins>
    </w:p>
    <w:p w14:paraId="3405D209" w14:textId="77777777" w:rsidR="00D26196" w:rsidRPr="00D26196" w:rsidRDefault="00D26196">
      <w:pPr>
        <w:pStyle w:val="HTMLPreformatted"/>
        <w:divId w:val="2032412305"/>
        <w:rPr>
          <w:ins w:id="26007" w:author="shorny" w:date="2014-06-09T18:54:00Z"/>
          <w:sz w:val="18"/>
          <w:rPrChange w:id="26008" w:author="shorny" w:date="2014-06-09T18:55:00Z">
            <w:rPr>
              <w:ins w:id="26009" w:author="shorny" w:date="2014-06-09T18:54:00Z"/>
            </w:rPr>
          </w:rPrChange>
        </w:rPr>
      </w:pPr>
      <w:ins w:id="26010" w:author="shorny" w:date="2014-06-09T18:54:00Z">
        <w:r w:rsidRPr="00D26196">
          <w:rPr>
            <w:sz w:val="18"/>
            <w:rPrChange w:id="26011" w:author="shorny" w:date="2014-06-09T18:55:00Z">
              <w:rPr/>
            </w:rPrChange>
          </w:rPr>
          <w:t xml:space="preserve">    DATABASE(),</w:t>
        </w:r>
      </w:ins>
    </w:p>
    <w:p w14:paraId="5E576DD2" w14:textId="77777777" w:rsidR="00D26196" w:rsidRPr="00D26196" w:rsidRDefault="00D26196">
      <w:pPr>
        <w:pStyle w:val="HTMLPreformatted"/>
        <w:divId w:val="2032412305"/>
        <w:rPr>
          <w:ins w:id="26012" w:author="shorny" w:date="2014-06-09T18:54:00Z"/>
          <w:sz w:val="18"/>
          <w:rPrChange w:id="26013" w:author="shorny" w:date="2014-06-09T18:55:00Z">
            <w:rPr>
              <w:ins w:id="26014" w:author="shorny" w:date="2014-06-09T18:54:00Z"/>
            </w:rPr>
          </w:rPrChange>
        </w:rPr>
      </w:pPr>
      <w:ins w:id="26015" w:author="shorny" w:date="2014-06-09T18:54:00Z">
        <w:r w:rsidRPr="00D26196">
          <w:rPr>
            <w:sz w:val="18"/>
            <w:rPrChange w:id="26016" w:author="shorny" w:date="2014-06-09T18:55:00Z">
              <w:rPr/>
            </w:rPrChange>
          </w:rPr>
          <w:t xml:space="preserve">    </w:t>
        </w:r>
        <w:r w:rsidRPr="00D26196">
          <w:rPr>
            <w:rStyle w:val="string1"/>
            <w:sz w:val="18"/>
            <w:rPrChange w:id="26017" w:author="shorny" w:date="2014-06-09T18:55:00Z">
              <w:rPr>
                <w:rStyle w:val="string1"/>
              </w:rPr>
            </w:rPrChange>
          </w:rPr>
          <w:t>'utrans_s2_problems'</w:t>
        </w:r>
        <w:r w:rsidRPr="00D26196">
          <w:rPr>
            <w:sz w:val="18"/>
            <w:rPrChange w:id="26018" w:author="shorny" w:date="2014-06-09T18:55:00Z">
              <w:rPr/>
            </w:rPrChange>
          </w:rPr>
          <w:t xml:space="preserve">, </w:t>
        </w:r>
      </w:ins>
    </w:p>
    <w:p w14:paraId="5B1D073A" w14:textId="77777777" w:rsidR="00D26196" w:rsidRPr="00D26196" w:rsidRDefault="00D26196">
      <w:pPr>
        <w:pStyle w:val="HTMLPreformatted"/>
        <w:divId w:val="2032412305"/>
        <w:rPr>
          <w:ins w:id="26019" w:author="shorny" w:date="2014-06-09T18:54:00Z"/>
          <w:sz w:val="18"/>
          <w:rPrChange w:id="26020" w:author="shorny" w:date="2014-06-09T18:55:00Z">
            <w:rPr>
              <w:ins w:id="26021" w:author="shorny" w:date="2014-06-09T18:54:00Z"/>
            </w:rPr>
          </w:rPrChange>
        </w:rPr>
      </w:pPr>
      <w:ins w:id="26022" w:author="shorny" w:date="2014-06-09T18:54:00Z">
        <w:r w:rsidRPr="00D26196">
          <w:rPr>
            <w:sz w:val="18"/>
            <w:rPrChange w:id="26023" w:author="shorny" w:date="2014-06-09T18:55:00Z">
              <w:rPr/>
            </w:rPrChange>
          </w:rPr>
          <w:t xml:space="preserve">    </w:t>
        </w:r>
        <w:r w:rsidRPr="00D26196">
          <w:rPr>
            <w:rStyle w:val="string1"/>
            <w:sz w:val="18"/>
            <w:rPrChange w:id="26024" w:author="shorny" w:date="2014-06-09T18:55:00Z">
              <w:rPr>
                <w:rStyle w:val="string1"/>
              </w:rPr>
            </w:rPrChange>
          </w:rPr>
          <w:t>'Incorrect results'</w:t>
        </w:r>
        <w:r w:rsidRPr="00D26196">
          <w:rPr>
            <w:sz w:val="18"/>
            <w:rPrChange w:id="26025" w:author="shorny" w:date="2014-06-09T18:55:00Z">
              <w:rPr/>
            </w:rPrChange>
          </w:rPr>
          <w:t xml:space="preserve">) ; </w:t>
        </w:r>
      </w:ins>
    </w:p>
    <w:p w14:paraId="03AB122B" w14:textId="77777777" w:rsidR="00D26196" w:rsidRPr="00D26196" w:rsidRDefault="00D26196">
      <w:pPr>
        <w:pStyle w:val="HTMLPreformatted"/>
        <w:divId w:val="2032412305"/>
        <w:rPr>
          <w:ins w:id="26026" w:author="shorny" w:date="2014-06-09T18:54:00Z"/>
          <w:sz w:val="18"/>
          <w:rPrChange w:id="26027" w:author="shorny" w:date="2014-06-09T18:55:00Z">
            <w:rPr>
              <w:ins w:id="26028" w:author="shorny" w:date="2014-06-09T18:54:00Z"/>
            </w:rPr>
          </w:rPrChange>
        </w:rPr>
      </w:pPr>
    </w:p>
    <w:p w14:paraId="54E4A3C8" w14:textId="77777777" w:rsidR="00D26196" w:rsidRPr="00D26196" w:rsidRDefault="00D26196">
      <w:pPr>
        <w:pStyle w:val="HTMLPreformatted"/>
        <w:divId w:val="2032412305"/>
        <w:rPr>
          <w:ins w:id="26029" w:author="shorny" w:date="2014-06-09T18:54:00Z"/>
          <w:sz w:val="18"/>
          <w:rPrChange w:id="26030" w:author="shorny" w:date="2014-06-09T18:55:00Z">
            <w:rPr>
              <w:ins w:id="26031" w:author="shorny" w:date="2014-06-09T18:54:00Z"/>
            </w:rPr>
          </w:rPrChange>
        </w:rPr>
      </w:pPr>
      <w:ins w:id="26032" w:author="shorny" w:date="2014-06-09T18:54:00Z">
        <w:r w:rsidRPr="00D26196">
          <w:rPr>
            <w:sz w:val="18"/>
            <w:rPrChange w:id="26033" w:author="shorny" w:date="2014-06-09T18:55:00Z">
              <w:rPr/>
            </w:rPrChange>
          </w:rPr>
          <w:t xml:space="preserve">  </w:t>
        </w:r>
        <w:r w:rsidRPr="00D26196">
          <w:rPr>
            <w:rStyle w:val="keyword1"/>
            <w:sz w:val="18"/>
            <w:rPrChange w:id="26034" w:author="shorny" w:date="2014-06-09T18:55:00Z">
              <w:rPr>
                <w:rStyle w:val="keyword1"/>
              </w:rPr>
            </w:rPrChange>
          </w:rPr>
          <w:t>DROP</w:t>
        </w:r>
        <w:r w:rsidRPr="00D26196">
          <w:rPr>
            <w:sz w:val="18"/>
            <w:rPrChange w:id="26035" w:author="shorny" w:date="2014-06-09T18:55:00Z">
              <w:rPr/>
            </w:rPrChange>
          </w:rPr>
          <w:t xml:space="preserve"> </w:t>
        </w:r>
        <w:r w:rsidRPr="00D26196">
          <w:rPr>
            <w:rStyle w:val="keyword1"/>
            <w:sz w:val="18"/>
            <w:rPrChange w:id="26036" w:author="shorny" w:date="2014-06-09T18:55:00Z">
              <w:rPr>
                <w:rStyle w:val="keyword1"/>
              </w:rPr>
            </w:rPrChange>
          </w:rPr>
          <w:t>TABLE</w:t>
        </w:r>
        <w:r w:rsidRPr="00D26196">
          <w:rPr>
            <w:sz w:val="18"/>
            <w:rPrChange w:id="26037" w:author="shorny" w:date="2014-06-09T18:55:00Z">
              <w:rPr/>
            </w:rPrChange>
          </w:rPr>
          <w:t xml:space="preserve"> </w:t>
        </w:r>
        <w:r w:rsidRPr="00D26196">
          <w:rPr>
            <w:rStyle w:val="function-name1"/>
            <w:sz w:val="18"/>
            <w:rPrChange w:id="26038" w:author="shorny" w:date="2014-06-09T18:55:00Z">
              <w:rPr>
                <w:rStyle w:val="function-name1"/>
              </w:rPr>
            </w:rPrChange>
          </w:rPr>
          <w:t>utrans_s2_expecteds</w:t>
        </w:r>
        <w:r w:rsidRPr="00D26196">
          <w:rPr>
            <w:sz w:val="18"/>
            <w:rPrChange w:id="26039" w:author="shorny" w:date="2014-06-09T18:55:00Z">
              <w:rPr/>
            </w:rPrChange>
          </w:rPr>
          <w:t xml:space="preserve"> ;</w:t>
        </w:r>
      </w:ins>
    </w:p>
    <w:p w14:paraId="626C1748" w14:textId="77777777" w:rsidR="00D26196" w:rsidRPr="00D26196" w:rsidRDefault="00D26196">
      <w:pPr>
        <w:pStyle w:val="HTMLPreformatted"/>
        <w:divId w:val="2032412305"/>
        <w:rPr>
          <w:ins w:id="26040" w:author="shorny" w:date="2014-06-09T18:54:00Z"/>
          <w:sz w:val="18"/>
          <w:rPrChange w:id="26041" w:author="shorny" w:date="2014-06-09T18:55:00Z">
            <w:rPr>
              <w:ins w:id="26042" w:author="shorny" w:date="2014-06-09T18:54:00Z"/>
            </w:rPr>
          </w:rPrChange>
        </w:rPr>
      </w:pPr>
      <w:ins w:id="26043" w:author="shorny" w:date="2014-06-09T18:54:00Z">
        <w:r w:rsidRPr="00D26196">
          <w:rPr>
            <w:sz w:val="18"/>
            <w:rPrChange w:id="26044" w:author="shorny" w:date="2014-06-09T18:55:00Z">
              <w:rPr/>
            </w:rPrChange>
          </w:rPr>
          <w:t xml:space="preserve">  </w:t>
        </w:r>
        <w:r w:rsidRPr="00D26196">
          <w:rPr>
            <w:rStyle w:val="keyword1"/>
            <w:sz w:val="18"/>
            <w:rPrChange w:id="26045" w:author="shorny" w:date="2014-06-09T18:55:00Z">
              <w:rPr>
                <w:rStyle w:val="keyword1"/>
              </w:rPr>
            </w:rPrChange>
          </w:rPr>
          <w:t>DROP</w:t>
        </w:r>
        <w:r w:rsidRPr="00D26196">
          <w:rPr>
            <w:sz w:val="18"/>
            <w:rPrChange w:id="26046" w:author="shorny" w:date="2014-06-09T18:55:00Z">
              <w:rPr/>
            </w:rPrChange>
          </w:rPr>
          <w:t xml:space="preserve"> </w:t>
        </w:r>
        <w:r w:rsidRPr="00D26196">
          <w:rPr>
            <w:rStyle w:val="keyword1"/>
            <w:sz w:val="18"/>
            <w:rPrChange w:id="26047" w:author="shorny" w:date="2014-06-09T18:55:00Z">
              <w:rPr>
                <w:rStyle w:val="keyword1"/>
              </w:rPr>
            </w:rPrChange>
          </w:rPr>
          <w:t>TABLE</w:t>
        </w:r>
        <w:r w:rsidRPr="00D26196">
          <w:rPr>
            <w:sz w:val="18"/>
            <w:rPrChange w:id="26048" w:author="shorny" w:date="2014-06-09T18:55:00Z">
              <w:rPr/>
            </w:rPrChange>
          </w:rPr>
          <w:t xml:space="preserve"> </w:t>
        </w:r>
        <w:r w:rsidRPr="00D26196">
          <w:rPr>
            <w:rStyle w:val="function-name1"/>
            <w:sz w:val="18"/>
            <w:rPrChange w:id="26049" w:author="shorny" w:date="2014-06-09T18:55:00Z">
              <w:rPr>
                <w:rStyle w:val="function-name1"/>
              </w:rPr>
            </w:rPrChange>
          </w:rPr>
          <w:t>utrans_s2_actuals</w:t>
        </w:r>
        <w:r w:rsidRPr="00D26196">
          <w:rPr>
            <w:sz w:val="18"/>
            <w:rPrChange w:id="26050" w:author="shorny" w:date="2014-06-09T18:55:00Z">
              <w:rPr/>
            </w:rPrChange>
          </w:rPr>
          <w:t xml:space="preserve"> ;</w:t>
        </w:r>
      </w:ins>
    </w:p>
    <w:p w14:paraId="67C60703" w14:textId="77777777" w:rsidR="00D26196" w:rsidRPr="00D26196" w:rsidRDefault="00D26196">
      <w:pPr>
        <w:pStyle w:val="HTMLPreformatted"/>
        <w:divId w:val="2032412305"/>
        <w:rPr>
          <w:ins w:id="26051" w:author="shorny" w:date="2014-06-09T18:54:00Z"/>
          <w:sz w:val="18"/>
          <w:rPrChange w:id="26052" w:author="shorny" w:date="2014-06-09T18:55:00Z">
            <w:rPr>
              <w:ins w:id="26053" w:author="shorny" w:date="2014-06-09T18:54:00Z"/>
            </w:rPr>
          </w:rPrChange>
        </w:rPr>
      </w:pPr>
      <w:ins w:id="26054" w:author="shorny" w:date="2014-06-09T18:54:00Z">
        <w:r w:rsidRPr="00D26196">
          <w:rPr>
            <w:sz w:val="18"/>
            <w:rPrChange w:id="26055" w:author="shorny" w:date="2014-06-09T18:55:00Z">
              <w:rPr/>
            </w:rPrChange>
          </w:rPr>
          <w:t xml:space="preserve">  </w:t>
        </w:r>
        <w:r w:rsidRPr="00D26196">
          <w:rPr>
            <w:rStyle w:val="keyword1"/>
            <w:sz w:val="18"/>
            <w:rPrChange w:id="26056" w:author="shorny" w:date="2014-06-09T18:55:00Z">
              <w:rPr>
                <w:rStyle w:val="keyword1"/>
              </w:rPr>
            </w:rPrChange>
          </w:rPr>
          <w:t>DROP</w:t>
        </w:r>
        <w:r w:rsidRPr="00D26196">
          <w:rPr>
            <w:sz w:val="18"/>
            <w:rPrChange w:id="26057" w:author="shorny" w:date="2014-06-09T18:55:00Z">
              <w:rPr/>
            </w:rPrChange>
          </w:rPr>
          <w:t xml:space="preserve"> </w:t>
        </w:r>
        <w:r w:rsidRPr="00D26196">
          <w:rPr>
            <w:rStyle w:val="keyword1"/>
            <w:sz w:val="18"/>
            <w:rPrChange w:id="26058" w:author="shorny" w:date="2014-06-09T18:55:00Z">
              <w:rPr>
                <w:rStyle w:val="keyword1"/>
              </w:rPr>
            </w:rPrChange>
          </w:rPr>
          <w:t>TABLE</w:t>
        </w:r>
        <w:r w:rsidRPr="00D26196">
          <w:rPr>
            <w:sz w:val="18"/>
            <w:rPrChange w:id="26059" w:author="shorny" w:date="2014-06-09T18:55:00Z">
              <w:rPr/>
            </w:rPrChange>
          </w:rPr>
          <w:t xml:space="preserve"> </w:t>
        </w:r>
        <w:r w:rsidRPr="00D26196">
          <w:rPr>
            <w:rStyle w:val="function-name1"/>
            <w:sz w:val="18"/>
            <w:rPrChange w:id="26060" w:author="shorny" w:date="2014-06-09T18:55:00Z">
              <w:rPr>
                <w:rStyle w:val="function-name1"/>
              </w:rPr>
            </w:rPrChange>
          </w:rPr>
          <w:t>utrans_s2_problems</w:t>
        </w:r>
        <w:r w:rsidRPr="00D26196">
          <w:rPr>
            <w:sz w:val="18"/>
            <w:rPrChange w:id="26061" w:author="shorny" w:date="2014-06-09T18:55:00Z">
              <w:rPr/>
            </w:rPrChange>
          </w:rPr>
          <w:t xml:space="preserve"> ;</w:t>
        </w:r>
      </w:ins>
    </w:p>
    <w:p w14:paraId="3307E079" w14:textId="77777777" w:rsidR="00D26196" w:rsidRPr="00D26196" w:rsidRDefault="00D26196">
      <w:pPr>
        <w:pStyle w:val="HTMLPreformatted"/>
        <w:divId w:val="2032412305"/>
        <w:rPr>
          <w:ins w:id="26062" w:author="shorny" w:date="2014-06-09T18:54:00Z"/>
          <w:sz w:val="18"/>
          <w:rPrChange w:id="26063" w:author="shorny" w:date="2014-06-09T18:55:00Z">
            <w:rPr>
              <w:ins w:id="26064" w:author="shorny" w:date="2014-06-09T18:54:00Z"/>
            </w:rPr>
          </w:rPrChange>
        </w:rPr>
      </w:pPr>
    </w:p>
    <w:p w14:paraId="503B4864" w14:textId="77777777" w:rsidR="00D26196" w:rsidRPr="00D26196" w:rsidRDefault="00D26196">
      <w:pPr>
        <w:pStyle w:val="HTMLPreformatted"/>
        <w:divId w:val="2032412305"/>
        <w:rPr>
          <w:ins w:id="26065" w:author="shorny" w:date="2014-06-09T18:54:00Z"/>
          <w:sz w:val="18"/>
          <w:rPrChange w:id="26066" w:author="shorny" w:date="2014-06-09T18:55:00Z">
            <w:rPr>
              <w:ins w:id="26067" w:author="shorny" w:date="2014-06-09T18:54:00Z"/>
            </w:rPr>
          </w:rPrChange>
        </w:rPr>
      </w:pPr>
      <w:ins w:id="26068" w:author="shorny" w:date="2014-06-09T18:54:00Z">
        <w:r w:rsidRPr="00D26196">
          <w:rPr>
            <w:rStyle w:val="keyword1"/>
            <w:sz w:val="18"/>
            <w:rPrChange w:id="26069" w:author="shorny" w:date="2014-06-09T18:55:00Z">
              <w:rPr>
                <w:rStyle w:val="keyword1"/>
              </w:rPr>
            </w:rPrChange>
          </w:rPr>
          <w:t>END</w:t>
        </w:r>
        <w:r w:rsidRPr="00D26196">
          <w:rPr>
            <w:sz w:val="18"/>
            <w:rPrChange w:id="26070" w:author="shorny" w:date="2014-06-09T18:55:00Z">
              <w:rPr/>
            </w:rPrChange>
          </w:rPr>
          <w:t xml:space="preserve"> $$</w:t>
        </w:r>
      </w:ins>
    </w:p>
    <w:p w14:paraId="0D54F448" w14:textId="77777777" w:rsidR="00D26196" w:rsidRPr="00D26196" w:rsidRDefault="00D26196">
      <w:pPr>
        <w:pStyle w:val="HTMLPreformatted"/>
        <w:divId w:val="2032412305"/>
        <w:rPr>
          <w:ins w:id="26071" w:author="shorny" w:date="2014-06-09T18:54:00Z"/>
          <w:sz w:val="18"/>
          <w:rPrChange w:id="26072" w:author="shorny" w:date="2014-06-09T18:55:00Z">
            <w:rPr>
              <w:ins w:id="26073" w:author="shorny" w:date="2014-06-09T18:54:00Z"/>
            </w:rPr>
          </w:rPrChange>
        </w:rPr>
      </w:pPr>
    </w:p>
    <w:p w14:paraId="0F2C1A5E" w14:textId="77777777" w:rsidR="00D26196" w:rsidRPr="00D26196" w:rsidRDefault="00D26196">
      <w:pPr>
        <w:pStyle w:val="HTMLPreformatted"/>
        <w:divId w:val="2032412305"/>
        <w:rPr>
          <w:ins w:id="26074" w:author="shorny" w:date="2014-06-09T18:54:00Z"/>
          <w:rStyle w:val="comment1"/>
          <w:sz w:val="18"/>
          <w:rPrChange w:id="26075" w:author="shorny" w:date="2014-06-09T18:55:00Z">
            <w:rPr>
              <w:ins w:id="26076" w:author="shorny" w:date="2014-06-09T18:54:00Z"/>
              <w:rStyle w:val="comment1"/>
            </w:rPr>
          </w:rPrChange>
        </w:rPr>
      </w:pPr>
      <w:ins w:id="26077" w:author="shorny" w:date="2014-06-09T18:54:00Z">
        <w:r w:rsidRPr="00D26196">
          <w:rPr>
            <w:rStyle w:val="comment1"/>
            <w:sz w:val="18"/>
            <w:rPrChange w:id="26078" w:author="shorny" w:date="2014-06-09T18:55:00Z">
              <w:rPr>
                <w:rStyle w:val="comment1"/>
              </w:rPr>
            </w:rPrChange>
          </w:rPr>
          <w:t>-- -----------------------------------------------------------------------------</w:t>
        </w:r>
      </w:ins>
    </w:p>
    <w:p w14:paraId="29FC4212" w14:textId="77777777" w:rsidR="00D26196" w:rsidRPr="00D26196" w:rsidRDefault="00D26196">
      <w:pPr>
        <w:pStyle w:val="HTMLPreformatted"/>
        <w:divId w:val="2032412305"/>
        <w:rPr>
          <w:ins w:id="26079" w:author="shorny" w:date="2014-06-09T18:54:00Z"/>
          <w:rStyle w:val="comment1"/>
          <w:sz w:val="18"/>
          <w:rPrChange w:id="26080" w:author="shorny" w:date="2014-06-09T18:55:00Z">
            <w:rPr>
              <w:ins w:id="26081" w:author="shorny" w:date="2014-06-09T18:54:00Z"/>
              <w:rStyle w:val="comment1"/>
            </w:rPr>
          </w:rPrChange>
        </w:rPr>
      </w:pPr>
      <w:ins w:id="26082" w:author="shorny" w:date="2014-06-09T18:54:00Z">
        <w:r w:rsidRPr="00D26196">
          <w:rPr>
            <w:rStyle w:val="comment1"/>
            <w:sz w:val="18"/>
            <w:rPrChange w:id="26083" w:author="shorny" w:date="2014-06-09T18:55:00Z">
              <w:rPr>
                <w:rStyle w:val="comment1"/>
              </w:rPr>
            </w:rPrChange>
          </w:rPr>
          <w:t>-- t) Retrieve all ongoing applications</w:t>
        </w:r>
      </w:ins>
    </w:p>
    <w:p w14:paraId="4D7F6FAD" w14:textId="77777777" w:rsidR="00D26196" w:rsidRPr="00D26196" w:rsidRDefault="00D26196">
      <w:pPr>
        <w:pStyle w:val="HTMLPreformatted"/>
        <w:divId w:val="2032412305"/>
        <w:rPr>
          <w:ins w:id="26084" w:author="shorny" w:date="2014-06-09T18:54:00Z"/>
          <w:sz w:val="18"/>
          <w:rPrChange w:id="26085" w:author="shorny" w:date="2014-06-09T18:55:00Z">
            <w:rPr>
              <w:ins w:id="26086" w:author="shorny" w:date="2014-06-09T18:54:00Z"/>
            </w:rPr>
          </w:rPrChange>
        </w:rPr>
      </w:pPr>
      <w:ins w:id="26087" w:author="shorny" w:date="2014-06-09T18:54:00Z">
        <w:r w:rsidRPr="00D26196">
          <w:rPr>
            <w:rStyle w:val="keyword1"/>
            <w:sz w:val="18"/>
            <w:rPrChange w:id="26088" w:author="shorny" w:date="2014-06-09T18:55:00Z">
              <w:rPr>
                <w:rStyle w:val="keyword1"/>
              </w:rPr>
            </w:rPrChange>
          </w:rPr>
          <w:t>CREATE</w:t>
        </w:r>
        <w:r w:rsidRPr="00D26196">
          <w:rPr>
            <w:sz w:val="18"/>
            <w:rPrChange w:id="26089" w:author="shorny" w:date="2014-06-09T18:55:00Z">
              <w:rPr/>
            </w:rPrChange>
          </w:rPr>
          <w:t xml:space="preserve"> </w:t>
        </w:r>
        <w:r w:rsidRPr="00D26196">
          <w:rPr>
            <w:rStyle w:val="keyword1"/>
            <w:sz w:val="18"/>
            <w:rPrChange w:id="26090" w:author="shorny" w:date="2014-06-09T18:55:00Z">
              <w:rPr>
                <w:rStyle w:val="keyword1"/>
              </w:rPr>
            </w:rPrChange>
          </w:rPr>
          <w:t>PROCEDURE</w:t>
        </w:r>
        <w:r w:rsidRPr="00D26196">
          <w:rPr>
            <w:sz w:val="18"/>
            <w:rPrChange w:id="26091" w:author="shorny" w:date="2014-06-09T18:55:00Z">
              <w:rPr/>
            </w:rPrChange>
          </w:rPr>
          <w:t xml:space="preserve"> </w:t>
        </w:r>
        <w:r w:rsidRPr="00D26196">
          <w:rPr>
            <w:rStyle w:val="function-name1"/>
            <w:sz w:val="18"/>
            <w:rPrChange w:id="26092" w:author="shorny" w:date="2014-06-09T18:55:00Z">
              <w:rPr>
                <w:rStyle w:val="function-name1"/>
              </w:rPr>
            </w:rPrChange>
          </w:rPr>
          <w:t>test_utrans_t</w:t>
        </w:r>
        <w:r w:rsidRPr="00D26196">
          <w:rPr>
            <w:sz w:val="18"/>
            <w:rPrChange w:id="26093" w:author="shorny" w:date="2014-06-09T18:55:00Z">
              <w:rPr/>
            </w:rPrChange>
          </w:rPr>
          <w:t xml:space="preserve">() </w:t>
        </w:r>
      </w:ins>
    </w:p>
    <w:p w14:paraId="2CEC1019" w14:textId="77777777" w:rsidR="00D26196" w:rsidRPr="00D26196" w:rsidRDefault="00D26196">
      <w:pPr>
        <w:pStyle w:val="HTMLPreformatted"/>
        <w:divId w:val="2032412305"/>
        <w:rPr>
          <w:ins w:id="26094" w:author="shorny" w:date="2014-06-09T18:54:00Z"/>
          <w:sz w:val="18"/>
          <w:rPrChange w:id="26095" w:author="shorny" w:date="2014-06-09T18:55:00Z">
            <w:rPr>
              <w:ins w:id="26096" w:author="shorny" w:date="2014-06-09T18:54:00Z"/>
            </w:rPr>
          </w:rPrChange>
        </w:rPr>
      </w:pPr>
      <w:ins w:id="26097" w:author="shorny" w:date="2014-06-09T18:54:00Z">
        <w:r w:rsidRPr="00D26196">
          <w:rPr>
            <w:rStyle w:val="keyword1"/>
            <w:sz w:val="18"/>
            <w:rPrChange w:id="26098" w:author="shorny" w:date="2014-06-09T18:55:00Z">
              <w:rPr>
                <w:rStyle w:val="keyword1"/>
              </w:rPr>
            </w:rPrChange>
          </w:rPr>
          <w:t>BEGIN</w:t>
        </w:r>
      </w:ins>
    </w:p>
    <w:p w14:paraId="77325729" w14:textId="77777777" w:rsidR="00D26196" w:rsidRPr="00D26196" w:rsidRDefault="00D26196">
      <w:pPr>
        <w:pStyle w:val="HTMLPreformatted"/>
        <w:divId w:val="2032412305"/>
        <w:rPr>
          <w:ins w:id="26099" w:author="shorny" w:date="2014-06-09T18:54:00Z"/>
          <w:sz w:val="18"/>
          <w:rPrChange w:id="26100" w:author="shorny" w:date="2014-06-09T18:55:00Z">
            <w:rPr>
              <w:ins w:id="26101" w:author="shorny" w:date="2014-06-09T18:54:00Z"/>
            </w:rPr>
          </w:rPrChange>
        </w:rPr>
      </w:pPr>
    </w:p>
    <w:p w14:paraId="6146B60E" w14:textId="77777777" w:rsidR="00D26196" w:rsidRPr="00D26196" w:rsidRDefault="00D26196">
      <w:pPr>
        <w:pStyle w:val="HTMLPreformatted"/>
        <w:divId w:val="2032412305"/>
        <w:rPr>
          <w:ins w:id="26102" w:author="shorny" w:date="2014-06-09T18:54:00Z"/>
          <w:rStyle w:val="comment1"/>
          <w:sz w:val="18"/>
          <w:rPrChange w:id="26103" w:author="shorny" w:date="2014-06-09T18:55:00Z">
            <w:rPr>
              <w:ins w:id="26104" w:author="shorny" w:date="2014-06-09T18:54:00Z"/>
              <w:rStyle w:val="comment1"/>
            </w:rPr>
          </w:rPrChange>
        </w:rPr>
      </w:pPr>
      <w:ins w:id="26105" w:author="shorny" w:date="2014-06-09T18:54:00Z">
        <w:r w:rsidRPr="00D26196">
          <w:rPr>
            <w:sz w:val="18"/>
            <w:rPrChange w:id="26106" w:author="shorny" w:date="2014-06-09T18:55:00Z">
              <w:rPr>
                <w:color w:val="B22222"/>
              </w:rPr>
            </w:rPrChange>
          </w:rPr>
          <w:t xml:space="preserve">  </w:t>
        </w:r>
        <w:r w:rsidRPr="00D26196">
          <w:rPr>
            <w:rStyle w:val="comment1"/>
            <w:sz w:val="18"/>
            <w:rPrChange w:id="26107" w:author="shorny" w:date="2014-06-09T18:55:00Z">
              <w:rPr>
                <w:rStyle w:val="comment1"/>
              </w:rPr>
            </w:rPrChange>
          </w:rPr>
          <w:t>-- run the query for this test and create a temporary table for results</w:t>
        </w:r>
      </w:ins>
    </w:p>
    <w:p w14:paraId="70C32228" w14:textId="77777777" w:rsidR="00D26196" w:rsidRPr="00D26196" w:rsidRDefault="00D26196">
      <w:pPr>
        <w:pStyle w:val="HTMLPreformatted"/>
        <w:divId w:val="2032412305"/>
        <w:rPr>
          <w:ins w:id="26108" w:author="shorny" w:date="2014-06-09T18:54:00Z"/>
          <w:sz w:val="18"/>
          <w:rPrChange w:id="26109" w:author="shorny" w:date="2014-06-09T18:55:00Z">
            <w:rPr>
              <w:ins w:id="26110" w:author="shorny" w:date="2014-06-09T18:54:00Z"/>
            </w:rPr>
          </w:rPrChange>
        </w:rPr>
      </w:pPr>
      <w:ins w:id="26111" w:author="shorny" w:date="2014-06-09T18:54:00Z">
        <w:r w:rsidRPr="00D26196">
          <w:rPr>
            <w:sz w:val="18"/>
            <w:rPrChange w:id="26112" w:author="shorny" w:date="2014-06-09T18:55:00Z">
              <w:rPr/>
            </w:rPrChange>
          </w:rPr>
          <w:t xml:space="preserve">  </w:t>
        </w:r>
        <w:r w:rsidRPr="00D26196">
          <w:rPr>
            <w:rStyle w:val="keyword1"/>
            <w:sz w:val="18"/>
            <w:rPrChange w:id="26113" w:author="shorny" w:date="2014-06-09T18:55:00Z">
              <w:rPr>
                <w:rStyle w:val="keyword1"/>
              </w:rPr>
            </w:rPrChange>
          </w:rPr>
          <w:t>CREATE</w:t>
        </w:r>
        <w:r w:rsidRPr="00D26196">
          <w:rPr>
            <w:sz w:val="18"/>
            <w:rPrChange w:id="26114" w:author="shorny" w:date="2014-06-09T18:55:00Z">
              <w:rPr/>
            </w:rPrChange>
          </w:rPr>
          <w:t xml:space="preserve"> </w:t>
        </w:r>
        <w:r w:rsidRPr="00D26196">
          <w:rPr>
            <w:rStyle w:val="keyword1"/>
            <w:sz w:val="18"/>
            <w:rPrChange w:id="26115" w:author="shorny" w:date="2014-06-09T18:55:00Z">
              <w:rPr>
                <w:rStyle w:val="keyword1"/>
              </w:rPr>
            </w:rPrChange>
          </w:rPr>
          <w:t>TEMPORARY</w:t>
        </w:r>
        <w:r w:rsidRPr="00D26196">
          <w:rPr>
            <w:sz w:val="18"/>
            <w:rPrChange w:id="26116" w:author="shorny" w:date="2014-06-09T18:55:00Z">
              <w:rPr/>
            </w:rPrChange>
          </w:rPr>
          <w:t xml:space="preserve"> </w:t>
        </w:r>
        <w:r w:rsidRPr="00D26196">
          <w:rPr>
            <w:rStyle w:val="keyword1"/>
            <w:sz w:val="18"/>
            <w:rPrChange w:id="26117" w:author="shorny" w:date="2014-06-09T18:55:00Z">
              <w:rPr>
                <w:rStyle w:val="keyword1"/>
              </w:rPr>
            </w:rPrChange>
          </w:rPr>
          <w:t>TABLE</w:t>
        </w:r>
        <w:r w:rsidRPr="00D26196">
          <w:rPr>
            <w:sz w:val="18"/>
            <w:rPrChange w:id="26118" w:author="shorny" w:date="2014-06-09T18:55:00Z">
              <w:rPr/>
            </w:rPrChange>
          </w:rPr>
          <w:t xml:space="preserve"> </w:t>
        </w:r>
        <w:r w:rsidRPr="00D26196">
          <w:rPr>
            <w:rStyle w:val="function-name1"/>
            <w:sz w:val="18"/>
            <w:rPrChange w:id="26119" w:author="shorny" w:date="2014-06-09T18:55:00Z">
              <w:rPr>
                <w:rStyle w:val="function-name1"/>
              </w:rPr>
            </w:rPrChange>
          </w:rPr>
          <w:t>utrans_t_actuals</w:t>
        </w:r>
      </w:ins>
    </w:p>
    <w:p w14:paraId="09024807" w14:textId="77777777" w:rsidR="00D26196" w:rsidRPr="00D26196" w:rsidRDefault="00D26196">
      <w:pPr>
        <w:pStyle w:val="HTMLPreformatted"/>
        <w:divId w:val="2032412305"/>
        <w:rPr>
          <w:ins w:id="26120" w:author="shorny" w:date="2014-06-09T18:54:00Z"/>
          <w:sz w:val="18"/>
          <w:rPrChange w:id="26121" w:author="shorny" w:date="2014-06-09T18:55:00Z">
            <w:rPr>
              <w:ins w:id="26122" w:author="shorny" w:date="2014-06-09T18:54:00Z"/>
            </w:rPr>
          </w:rPrChange>
        </w:rPr>
      </w:pPr>
      <w:ins w:id="26123" w:author="shorny" w:date="2014-06-09T18:54:00Z">
        <w:r w:rsidRPr="00D26196">
          <w:rPr>
            <w:sz w:val="18"/>
            <w:rPrChange w:id="26124" w:author="shorny" w:date="2014-06-09T18:55:00Z">
              <w:rPr/>
            </w:rPrChange>
          </w:rPr>
          <w:lastRenderedPageBreak/>
          <w:t xml:space="preserve">  </w:t>
        </w:r>
        <w:r w:rsidRPr="00D26196">
          <w:rPr>
            <w:rStyle w:val="keyword1"/>
            <w:sz w:val="18"/>
            <w:rPrChange w:id="26125" w:author="shorny" w:date="2014-06-09T18:55:00Z">
              <w:rPr>
                <w:rStyle w:val="keyword1"/>
              </w:rPr>
            </w:rPrChange>
          </w:rPr>
          <w:t>SELECT</w:t>
        </w:r>
        <w:r w:rsidRPr="00D26196">
          <w:rPr>
            <w:sz w:val="18"/>
            <w:rPrChange w:id="26126" w:author="shorny" w:date="2014-06-09T18:55:00Z">
              <w:rPr/>
            </w:rPrChange>
          </w:rPr>
          <w:t xml:space="preserve"> App.ApplicationID</w:t>
        </w:r>
      </w:ins>
    </w:p>
    <w:p w14:paraId="3791F2CF" w14:textId="77777777" w:rsidR="00D26196" w:rsidRPr="00D26196" w:rsidRDefault="00D26196">
      <w:pPr>
        <w:pStyle w:val="HTMLPreformatted"/>
        <w:divId w:val="2032412305"/>
        <w:rPr>
          <w:ins w:id="26127" w:author="shorny" w:date="2014-06-09T18:54:00Z"/>
          <w:sz w:val="18"/>
          <w:rPrChange w:id="26128" w:author="shorny" w:date="2014-06-09T18:55:00Z">
            <w:rPr>
              <w:ins w:id="26129" w:author="shorny" w:date="2014-06-09T18:54:00Z"/>
            </w:rPr>
          </w:rPrChange>
        </w:rPr>
      </w:pPr>
      <w:ins w:id="26130" w:author="shorny" w:date="2014-06-09T18:54:00Z">
        <w:r w:rsidRPr="00D26196">
          <w:rPr>
            <w:sz w:val="18"/>
            <w:rPrChange w:id="26131" w:author="shorny" w:date="2014-06-09T18:55:00Z">
              <w:rPr/>
            </w:rPrChange>
          </w:rPr>
          <w:t xml:space="preserve">  </w:t>
        </w:r>
        <w:r w:rsidRPr="00D26196">
          <w:rPr>
            <w:rStyle w:val="keyword1"/>
            <w:sz w:val="18"/>
            <w:rPrChange w:id="26132" w:author="shorny" w:date="2014-06-09T18:55:00Z">
              <w:rPr>
                <w:rStyle w:val="keyword1"/>
              </w:rPr>
            </w:rPrChange>
          </w:rPr>
          <w:t>FROM</w:t>
        </w:r>
        <w:r w:rsidRPr="00D26196">
          <w:rPr>
            <w:sz w:val="18"/>
            <w:rPrChange w:id="26133" w:author="shorny" w:date="2014-06-09T18:55:00Z">
              <w:rPr/>
            </w:rPrChange>
          </w:rPr>
          <w:t xml:space="preserve"> rhd.Application App</w:t>
        </w:r>
      </w:ins>
    </w:p>
    <w:p w14:paraId="751CC6DD" w14:textId="77777777" w:rsidR="00D26196" w:rsidRPr="00D26196" w:rsidRDefault="00D26196">
      <w:pPr>
        <w:pStyle w:val="HTMLPreformatted"/>
        <w:divId w:val="2032412305"/>
        <w:rPr>
          <w:ins w:id="26134" w:author="shorny" w:date="2014-06-09T18:54:00Z"/>
          <w:sz w:val="18"/>
          <w:rPrChange w:id="26135" w:author="shorny" w:date="2014-06-09T18:55:00Z">
            <w:rPr>
              <w:ins w:id="26136" w:author="shorny" w:date="2014-06-09T18:54:00Z"/>
            </w:rPr>
          </w:rPrChange>
        </w:rPr>
      </w:pPr>
      <w:ins w:id="26137" w:author="shorny" w:date="2014-06-09T18:54:00Z">
        <w:r w:rsidRPr="00D26196">
          <w:rPr>
            <w:sz w:val="18"/>
            <w:rPrChange w:id="26138" w:author="shorny" w:date="2014-06-09T18:55:00Z">
              <w:rPr/>
            </w:rPrChange>
          </w:rPr>
          <w:t xml:space="preserve">  </w:t>
        </w:r>
        <w:r w:rsidRPr="00D26196">
          <w:rPr>
            <w:rStyle w:val="keyword1"/>
            <w:sz w:val="18"/>
            <w:rPrChange w:id="26139" w:author="shorny" w:date="2014-06-09T18:55:00Z">
              <w:rPr>
                <w:rStyle w:val="keyword1"/>
              </w:rPr>
            </w:rPrChange>
          </w:rPr>
          <w:t>INNER</w:t>
        </w:r>
        <w:r w:rsidRPr="00D26196">
          <w:rPr>
            <w:sz w:val="18"/>
            <w:rPrChange w:id="26140" w:author="shorny" w:date="2014-06-09T18:55:00Z">
              <w:rPr/>
            </w:rPrChange>
          </w:rPr>
          <w:t xml:space="preserve"> </w:t>
        </w:r>
        <w:r w:rsidRPr="00D26196">
          <w:rPr>
            <w:rStyle w:val="keyword1"/>
            <w:sz w:val="18"/>
            <w:rPrChange w:id="26141" w:author="shorny" w:date="2014-06-09T18:55:00Z">
              <w:rPr>
                <w:rStyle w:val="keyword1"/>
              </w:rPr>
            </w:rPrChange>
          </w:rPr>
          <w:t>JOIN</w:t>
        </w:r>
        <w:r w:rsidRPr="00D26196">
          <w:rPr>
            <w:sz w:val="18"/>
            <w:rPrChange w:id="26142" w:author="shorny" w:date="2014-06-09T18:55:00Z">
              <w:rPr/>
            </w:rPrChange>
          </w:rPr>
          <w:t xml:space="preserve"> rhd.`Application Status` AppStat</w:t>
        </w:r>
      </w:ins>
    </w:p>
    <w:p w14:paraId="6C05FA0E" w14:textId="77777777" w:rsidR="00D26196" w:rsidRPr="00D26196" w:rsidRDefault="00D26196">
      <w:pPr>
        <w:pStyle w:val="HTMLPreformatted"/>
        <w:divId w:val="2032412305"/>
        <w:rPr>
          <w:ins w:id="26143" w:author="shorny" w:date="2014-06-09T18:54:00Z"/>
          <w:sz w:val="18"/>
          <w:rPrChange w:id="26144" w:author="shorny" w:date="2014-06-09T18:55:00Z">
            <w:rPr>
              <w:ins w:id="26145" w:author="shorny" w:date="2014-06-09T18:54:00Z"/>
            </w:rPr>
          </w:rPrChange>
        </w:rPr>
      </w:pPr>
      <w:ins w:id="26146" w:author="shorny" w:date="2014-06-09T18:54:00Z">
        <w:r w:rsidRPr="00D26196">
          <w:rPr>
            <w:sz w:val="18"/>
            <w:rPrChange w:id="26147" w:author="shorny" w:date="2014-06-09T18:55:00Z">
              <w:rPr/>
            </w:rPrChange>
          </w:rPr>
          <w:t xml:space="preserve">    </w:t>
        </w:r>
        <w:r w:rsidRPr="00D26196">
          <w:rPr>
            <w:rStyle w:val="keyword1"/>
            <w:sz w:val="18"/>
            <w:rPrChange w:id="26148" w:author="shorny" w:date="2014-06-09T18:55:00Z">
              <w:rPr>
                <w:rStyle w:val="keyword1"/>
              </w:rPr>
            </w:rPrChange>
          </w:rPr>
          <w:t>ON</w:t>
        </w:r>
        <w:r w:rsidRPr="00D26196">
          <w:rPr>
            <w:sz w:val="18"/>
            <w:rPrChange w:id="26149" w:author="shorny" w:date="2014-06-09T18:55:00Z">
              <w:rPr/>
            </w:rPrChange>
          </w:rPr>
          <w:t xml:space="preserve"> App.ApplicationStatusID = AppStat.ApplicationStatusID</w:t>
        </w:r>
      </w:ins>
    </w:p>
    <w:p w14:paraId="3C56C8F9" w14:textId="77777777" w:rsidR="00D26196" w:rsidRPr="00D26196" w:rsidRDefault="00D26196">
      <w:pPr>
        <w:pStyle w:val="HTMLPreformatted"/>
        <w:divId w:val="2032412305"/>
        <w:rPr>
          <w:ins w:id="26150" w:author="shorny" w:date="2014-06-09T18:54:00Z"/>
          <w:sz w:val="18"/>
          <w:rPrChange w:id="26151" w:author="shorny" w:date="2014-06-09T18:55:00Z">
            <w:rPr>
              <w:ins w:id="26152" w:author="shorny" w:date="2014-06-09T18:54:00Z"/>
            </w:rPr>
          </w:rPrChange>
        </w:rPr>
      </w:pPr>
      <w:ins w:id="26153" w:author="shorny" w:date="2014-06-09T18:54:00Z">
        <w:r w:rsidRPr="00D26196">
          <w:rPr>
            <w:sz w:val="18"/>
            <w:rPrChange w:id="26154" w:author="shorny" w:date="2014-06-09T18:55:00Z">
              <w:rPr/>
            </w:rPrChange>
          </w:rPr>
          <w:t xml:space="preserve">  </w:t>
        </w:r>
        <w:r w:rsidRPr="00D26196">
          <w:rPr>
            <w:rStyle w:val="keyword1"/>
            <w:sz w:val="18"/>
            <w:rPrChange w:id="26155" w:author="shorny" w:date="2014-06-09T18:55:00Z">
              <w:rPr>
                <w:rStyle w:val="keyword1"/>
              </w:rPr>
            </w:rPrChange>
          </w:rPr>
          <w:t>WHERE</w:t>
        </w:r>
        <w:r w:rsidRPr="00D26196">
          <w:rPr>
            <w:sz w:val="18"/>
            <w:rPrChange w:id="26156" w:author="shorny" w:date="2014-06-09T18:55:00Z">
              <w:rPr/>
            </w:rPrChange>
          </w:rPr>
          <w:t xml:space="preserve"> AppStat.Status </w:t>
        </w:r>
        <w:r w:rsidRPr="00D26196">
          <w:rPr>
            <w:rStyle w:val="keyword1"/>
            <w:sz w:val="18"/>
            <w:rPrChange w:id="26157" w:author="shorny" w:date="2014-06-09T18:55:00Z">
              <w:rPr>
                <w:rStyle w:val="keyword1"/>
              </w:rPr>
            </w:rPrChange>
          </w:rPr>
          <w:t>LIKE</w:t>
        </w:r>
        <w:r w:rsidRPr="00D26196">
          <w:rPr>
            <w:sz w:val="18"/>
            <w:rPrChange w:id="26158" w:author="shorny" w:date="2014-06-09T18:55:00Z">
              <w:rPr/>
            </w:rPrChange>
          </w:rPr>
          <w:t xml:space="preserve"> </w:t>
        </w:r>
        <w:r w:rsidRPr="00D26196">
          <w:rPr>
            <w:rStyle w:val="string1"/>
            <w:sz w:val="18"/>
            <w:rPrChange w:id="26159" w:author="shorny" w:date="2014-06-09T18:55:00Z">
              <w:rPr>
                <w:rStyle w:val="string1"/>
              </w:rPr>
            </w:rPrChange>
          </w:rPr>
          <w:t>'ongoing%'</w:t>
        </w:r>
        <w:r w:rsidRPr="00D26196">
          <w:rPr>
            <w:sz w:val="18"/>
            <w:rPrChange w:id="26160" w:author="shorny" w:date="2014-06-09T18:55:00Z">
              <w:rPr/>
            </w:rPrChange>
          </w:rPr>
          <w:t xml:space="preserve"> ;</w:t>
        </w:r>
      </w:ins>
    </w:p>
    <w:p w14:paraId="6868C2DC" w14:textId="77777777" w:rsidR="00D26196" w:rsidRPr="00D26196" w:rsidRDefault="00D26196">
      <w:pPr>
        <w:pStyle w:val="HTMLPreformatted"/>
        <w:divId w:val="2032412305"/>
        <w:rPr>
          <w:ins w:id="26161" w:author="shorny" w:date="2014-06-09T18:54:00Z"/>
          <w:sz w:val="18"/>
          <w:rPrChange w:id="26162" w:author="shorny" w:date="2014-06-09T18:55:00Z">
            <w:rPr>
              <w:ins w:id="26163" w:author="shorny" w:date="2014-06-09T18:54:00Z"/>
            </w:rPr>
          </w:rPrChange>
        </w:rPr>
      </w:pPr>
    </w:p>
    <w:p w14:paraId="160859ED" w14:textId="77777777" w:rsidR="00D26196" w:rsidRPr="00D26196" w:rsidRDefault="00D26196">
      <w:pPr>
        <w:pStyle w:val="HTMLPreformatted"/>
        <w:divId w:val="2032412305"/>
        <w:rPr>
          <w:ins w:id="26164" w:author="shorny" w:date="2014-06-09T18:54:00Z"/>
          <w:rStyle w:val="comment1"/>
          <w:sz w:val="18"/>
          <w:rPrChange w:id="26165" w:author="shorny" w:date="2014-06-09T18:55:00Z">
            <w:rPr>
              <w:ins w:id="26166" w:author="shorny" w:date="2014-06-09T18:54:00Z"/>
              <w:rStyle w:val="comment1"/>
            </w:rPr>
          </w:rPrChange>
        </w:rPr>
      </w:pPr>
      <w:ins w:id="26167" w:author="shorny" w:date="2014-06-09T18:54:00Z">
        <w:r w:rsidRPr="00D26196">
          <w:rPr>
            <w:sz w:val="18"/>
            <w:rPrChange w:id="26168" w:author="shorny" w:date="2014-06-09T18:55:00Z">
              <w:rPr>
                <w:color w:val="B22222"/>
              </w:rPr>
            </w:rPrChange>
          </w:rPr>
          <w:t xml:space="preserve">  </w:t>
        </w:r>
        <w:r w:rsidRPr="00D26196">
          <w:rPr>
            <w:rStyle w:val="comment1"/>
            <w:sz w:val="18"/>
            <w:rPrChange w:id="26169" w:author="shorny" w:date="2014-06-09T18:55:00Z">
              <w:rPr>
                <w:rStyle w:val="comment1"/>
              </w:rPr>
            </w:rPrChange>
          </w:rPr>
          <w:t>-- create a temporary table to store the expected results</w:t>
        </w:r>
      </w:ins>
    </w:p>
    <w:p w14:paraId="596E9111" w14:textId="77777777" w:rsidR="00D26196" w:rsidRPr="00D26196" w:rsidRDefault="00D26196">
      <w:pPr>
        <w:pStyle w:val="HTMLPreformatted"/>
        <w:divId w:val="2032412305"/>
        <w:rPr>
          <w:ins w:id="26170" w:author="shorny" w:date="2014-06-09T18:54:00Z"/>
          <w:rStyle w:val="comment1"/>
          <w:sz w:val="18"/>
          <w:rPrChange w:id="26171" w:author="shorny" w:date="2014-06-09T18:55:00Z">
            <w:rPr>
              <w:ins w:id="26172" w:author="shorny" w:date="2014-06-09T18:54:00Z"/>
              <w:rStyle w:val="comment1"/>
            </w:rPr>
          </w:rPrChange>
        </w:rPr>
      </w:pPr>
      <w:ins w:id="26173" w:author="shorny" w:date="2014-06-09T18:54:00Z">
        <w:r w:rsidRPr="00D26196">
          <w:rPr>
            <w:sz w:val="18"/>
            <w:rPrChange w:id="26174" w:author="shorny" w:date="2014-06-09T18:55:00Z">
              <w:rPr>
                <w:color w:val="B22222"/>
              </w:rPr>
            </w:rPrChange>
          </w:rPr>
          <w:t xml:space="preserve">  </w:t>
        </w:r>
        <w:r w:rsidRPr="00D26196">
          <w:rPr>
            <w:rStyle w:val="comment1"/>
            <w:sz w:val="18"/>
            <w:rPrChange w:id="26175" w:author="shorny" w:date="2014-06-09T18:55:00Z">
              <w:rPr>
                <w:rStyle w:val="comment1"/>
              </w:rPr>
            </w:rPrChange>
          </w:rPr>
          <w:t>-- expect all applications at this stage</w:t>
        </w:r>
      </w:ins>
    </w:p>
    <w:p w14:paraId="01C02D52" w14:textId="77777777" w:rsidR="00D26196" w:rsidRPr="00D26196" w:rsidRDefault="00D26196">
      <w:pPr>
        <w:pStyle w:val="HTMLPreformatted"/>
        <w:divId w:val="2032412305"/>
        <w:rPr>
          <w:ins w:id="26176" w:author="shorny" w:date="2014-06-09T18:54:00Z"/>
          <w:sz w:val="18"/>
          <w:rPrChange w:id="26177" w:author="shorny" w:date="2014-06-09T18:55:00Z">
            <w:rPr>
              <w:ins w:id="26178" w:author="shorny" w:date="2014-06-09T18:54:00Z"/>
            </w:rPr>
          </w:rPrChange>
        </w:rPr>
      </w:pPr>
      <w:ins w:id="26179" w:author="shorny" w:date="2014-06-09T18:54:00Z">
        <w:r w:rsidRPr="00D26196">
          <w:rPr>
            <w:sz w:val="18"/>
            <w:rPrChange w:id="26180" w:author="shorny" w:date="2014-06-09T18:55:00Z">
              <w:rPr/>
            </w:rPrChange>
          </w:rPr>
          <w:t xml:space="preserve">  </w:t>
        </w:r>
        <w:r w:rsidRPr="00D26196">
          <w:rPr>
            <w:rStyle w:val="keyword1"/>
            <w:sz w:val="18"/>
            <w:rPrChange w:id="26181" w:author="shorny" w:date="2014-06-09T18:55:00Z">
              <w:rPr>
                <w:rStyle w:val="keyword1"/>
              </w:rPr>
            </w:rPrChange>
          </w:rPr>
          <w:t>CREATE</w:t>
        </w:r>
        <w:r w:rsidRPr="00D26196">
          <w:rPr>
            <w:sz w:val="18"/>
            <w:rPrChange w:id="26182" w:author="shorny" w:date="2014-06-09T18:55:00Z">
              <w:rPr/>
            </w:rPrChange>
          </w:rPr>
          <w:t xml:space="preserve"> </w:t>
        </w:r>
        <w:r w:rsidRPr="00D26196">
          <w:rPr>
            <w:rStyle w:val="keyword1"/>
            <w:sz w:val="18"/>
            <w:rPrChange w:id="26183" w:author="shorny" w:date="2014-06-09T18:55:00Z">
              <w:rPr>
                <w:rStyle w:val="keyword1"/>
              </w:rPr>
            </w:rPrChange>
          </w:rPr>
          <w:t>TEMPORARY</w:t>
        </w:r>
        <w:r w:rsidRPr="00D26196">
          <w:rPr>
            <w:sz w:val="18"/>
            <w:rPrChange w:id="26184" w:author="shorny" w:date="2014-06-09T18:55:00Z">
              <w:rPr/>
            </w:rPrChange>
          </w:rPr>
          <w:t xml:space="preserve"> </w:t>
        </w:r>
        <w:r w:rsidRPr="00D26196">
          <w:rPr>
            <w:rStyle w:val="keyword1"/>
            <w:sz w:val="18"/>
            <w:rPrChange w:id="26185" w:author="shorny" w:date="2014-06-09T18:55:00Z">
              <w:rPr>
                <w:rStyle w:val="keyword1"/>
              </w:rPr>
            </w:rPrChange>
          </w:rPr>
          <w:t>TABLE</w:t>
        </w:r>
        <w:r w:rsidRPr="00D26196">
          <w:rPr>
            <w:sz w:val="18"/>
            <w:rPrChange w:id="26186" w:author="shorny" w:date="2014-06-09T18:55:00Z">
              <w:rPr/>
            </w:rPrChange>
          </w:rPr>
          <w:t xml:space="preserve"> </w:t>
        </w:r>
        <w:r w:rsidRPr="00D26196">
          <w:rPr>
            <w:rStyle w:val="function-name1"/>
            <w:sz w:val="18"/>
            <w:rPrChange w:id="26187" w:author="shorny" w:date="2014-06-09T18:55:00Z">
              <w:rPr>
                <w:rStyle w:val="function-name1"/>
              </w:rPr>
            </w:rPrChange>
          </w:rPr>
          <w:t>utrans_t_expecteds</w:t>
        </w:r>
        <w:r w:rsidRPr="00D26196">
          <w:rPr>
            <w:sz w:val="18"/>
            <w:rPrChange w:id="26188" w:author="shorny" w:date="2014-06-09T18:55:00Z">
              <w:rPr/>
            </w:rPrChange>
          </w:rPr>
          <w:t xml:space="preserve"> (</w:t>
        </w:r>
      </w:ins>
    </w:p>
    <w:p w14:paraId="449744BB" w14:textId="77777777" w:rsidR="00D26196" w:rsidRPr="00D26196" w:rsidRDefault="00D26196">
      <w:pPr>
        <w:pStyle w:val="HTMLPreformatted"/>
        <w:divId w:val="2032412305"/>
        <w:rPr>
          <w:ins w:id="26189" w:author="shorny" w:date="2014-06-09T18:54:00Z"/>
          <w:sz w:val="18"/>
          <w:rPrChange w:id="26190" w:author="shorny" w:date="2014-06-09T18:55:00Z">
            <w:rPr>
              <w:ins w:id="26191" w:author="shorny" w:date="2014-06-09T18:54:00Z"/>
            </w:rPr>
          </w:rPrChange>
        </w:rPr>
      </w:pPr>
      <w:ins w:id="26192" w:author="shorny" w:date="2014-06-09T18:54:00Z">
        <w:r w:rsidRPr="00D26196">
          <w:rPr>
            <w:sz w:val="18"/>
            <w:rPrChange w:id="26193" w:author="shorny" w:date="2014-06-09T18:55:00Z">
              <w:rPr/>
            </w:rPrChange>
          </w:rPr>
          <w:t xml:space="preserve">    ApplicationID </w:t>
        </w:r>
        <w:r w:rsidRPr="00D26196">
          <w:rPr>
            <w:rStyle w:val="type1"/>
            <w:sz w:val="18"/>
            <w:rPrChange w:id="26194" w:author="shorny" w:date="2014-06-09T18:55:00Z">
              <w:rPr>
                <w:rStyle w:val="type1"/>
              </w:rPr>
            </w:rPrChange>
          </w:rPr>
          <w:t>int</w:t>
        </w:r>
        <w:r w:rsidRPr="00D26196">
          <w:rPr>
            <w:sz w:val="18"/>
            <w:rPrChange w:id="26195" w:author="shorny" w:date="2014-06-09T18:55:00Z">
              <w:rPr/>
            </w:rPrChange>
          </w:rPr>
          <w:t>(10)</w:t>
        </w:r>
      </w:ins>
    </w:p>
    <w:p w14:paraId="7A349EA3" w14:textId="77777777" w:rsidR="00D26196" w:rsidRPr="00D26196" w:rsidRDefault="00D26196">
      <w:pPr>
        <w:pStyle w:val="HTMLPreformatted"/>
        <w:divId w:val="2032412305"/>
        <w:rPr>
          <w:ins w:id="26196" w:author="shorny" w:date="2014-06-09T18:54:00Z"/>
          <w:sz w:val="18"/>
          <w:rPrChange w:id="26197" w:author="shorny" w:date="2014-06-09T18:55:00Z">
            <w:rPr>
              <w:ins w:id="26198" w:author="shorny" w:date="2014-06-09T18:54:00Z"/>
            </w:rPr>
          </w:rPrChange>
        </w:rPr>
      </w:pPr>
      <w:ins w:id="26199" w:author="shorny" w:date="2014-06-09T18:54:00Z">
        <w:r w:rsidRPr="00D26196">
          <w:rPr>
            <w:sz w:val="18"/>
            <w:rPrChange w:id="26200" w:author="shorny" w:date="2014-06-09T18:55:00Z">
              <w:rPr/>
            </w:rPrChange>
          </w:rPr>
          <w:t xml:space="preserve">  ) ;</w:t>
        </w:r>
      </w:ins>
    </w:p>
    <w:p w14:paraId="4FB6C8DA" w14:textId="77777777" w:rsidR="00D26196" w:rsidRPr="00D26196" w:rsidRDefault="00D26196">
      <w:pPr>
        <w:pStyle w:val="HTMLPreformatted"/>
        <w:divId w:val="2032412305"/>
        <w:rPr>
          <w:ins w:id="26201" w:author="shorny" w:date="2014-06-09T18:54:00Z"/>
          <w:sz w:val="18"/>
          <w:rPrChange w:id="26202" w:author="shorny" w:date="2014-06-09T18:55:00Z">
            <w:rPr>
              <w:ins w:id="26203" w:author="shorny" w:date="2014-06-09T18:54:00Z"/>
            </w:rPr>
          </w:rPrChange>
        </w:rPr>
      </w:pPr>
      <w:ins w:id="26204" w:author="shorny" w:date="2014-06-09T18:54:00Z">
        <w:r w:rsidRPr="00D26196">
          <w:rPr>
            <w:sz w:val="18"/>
            <w:rPrChange w:id="26205" w:author="shorny" w:date="2014-06-09T18:55:00Z">
              <w:rPr/>
            </w:rPrChange>
          </w:rPr>
          <w:t xml:space="preserve">  </w:t>
        </w:r>
        <w:r w:rsidRPr="00D26196">
          <w:rPr>
            <w:rStyle w:val="keyword1"/>
            <w:sz w:val="18"/>
            <w:rPrChange w:id="26206" w:author="shorny" w:date="2014-06-09T18:55:00Z">
              <w:rPr>
                <w:rStyle w:val="keyword1"/>
              </w:rPr>
            </w:rPrChange>
          </w:rPr>
          <w:t>INSERT</w:t>
        </w:r>
        <w:r w:rsidRPr="00D26196">
          <w:rPr>
            <w:sz w:val="18"/>
            <w:rPrChange w:id="26207" w:author="shorny" w:date="2014-06-09T18:55:00Z">
              <w:rPr/>
            </w:rPrChange>
          </w:rPr>
          <w:t xml:space="preserve"> </w:t>
        </w:r>
        <w:r w:rsidRPr="00D26196">
          <w:rPr>
            <w:rStyle w:val="keyword1"/>
            <w:sz w:val="18"/>
            <w:rPrChange w:id="26208" w:author="shorny" w:date="2014-06-09T18:55:00Z">
              <w:rPr>
                <w:rStyle w:val="keyword1"/>
              </w:rPr>
            </w:rPrChange>
          </w:rPr>
          <w:t>INTO</w:t>
        </w:r>
        <w:r w:rsidRPr="00D26196">
          <w:rPr>
            <w:sz w:val="18"/>
            <w:rPrChange w:id="26209" w:author="shorny" w:date="2014-06-09T18:55:00Z">
              <w:rPr/>
            </w:rPrChange>
          </w:rPr>
          <w:t xml:space="preserve"> utrans_t_expecteds</w:t>
        </w:r>
      </w:ins>
    </w:p>
    <w:p w14:paraId="324433C7" w14:textId="77777777" w:rsidR="00D26196" w:rsidRPr="00D26196" w:rsidRDefault="00D26196">
      <w:pPr>
        <w:pStyle w:val="HTMLPreformatted"/>
        <w:divId w:val="2032412305"/>
        <w:rPr>
          <w:ins w:id="26210" w:author="shorny" w:date="2014-06-09T18:54:00Z"/>
          <w:sz w:val="18"/>
          <w:rPrChange w:id="26211" w:author="shorny" w:date="2014-06-09T18:55:00Z">
            <w:rPr>
              <w:ins w:id="26212" w:author="shorny" w:date="2014-06-09T18:54:00Z"/>
            </w:rPr>
          </w:rPrChange>
        </w:rPr>
      </w:pPr>
      <w:ins w:id="26213" w:author="shorny" w:date="2014-06-09T18:54:00Z">
        <w:r w:rsidRPr="00D26196">
          <w:rPr>
            <w:sz w:val="18"/>
            <w:rPrChange w:id="26214" w:author="shorny" w:date="2014-06-09T18:55:00Z">
              <w:rPr/>
            </w:rPrChange>
          </w:rPr>
          <w:t xml:space="preserve">  </w:t>
        </w:r>
        <w:r w:rsidRPr="00D26196">
          <w:rPr>
            <w:rStyle w:val="keyword1"/>
            <w:sz w:val="18"/>
            <w:rPrChange w:id="26215" w:author="shorny" w:date="2014-06-09T18:55:00Z">
              <w:rPr>
                <w:rStyle w:val="keyword1"/>
              </w:rPr>
            </w:rPrChange>
          </w:rPr>
          <w:t>VALUES</w:t>
        </w:r>
        <w:r w:rsidRPr="00D26196">
          <w:rPr>
            <w:sz w:val="18"/>
            <w:rPrChange w:id="26216" w:author="shorny" w:date="2014-06-09T18:55:00Z">
              <w:rPr/>
            </w:rPrChange>
          </w:rPr>
          <w:t xml:space="preserve"> (111), (211), (311), (411), (511), (611), (711), (811), (911), (1011),</w:t>
        </w:r>
      </w:ins>
    </w:p>
    <w:p w14:paraId="7D83384C" w14:textId="77777777" w:rsidR="00D26196" w:rsidRPr="00D26196" w:rsidRDefault="00D26196">
      <w:pPr>
        <w:pStyle w:val="HTMLPreformatted"/>
        <w:divId w:val="2032412305"/>
        <w:rPr>
          <w:ins w:id="26217" w:author="shorny" w:date="2014-06-09T18:54:00Z"/>
          <w:sz w:val="18"/>
          <w:rPrChange w:id="26218" w:author="shorny" w:date="2014-06-09T18:55:00Z">
            <w:rPr>
              <w:ins w:id="26219" w:author="shorny" w:date="2014-06-09T18:54:00Z"/>
            </w:rPr>
          </w:rPrChange>
        </w:rPr>
      </w:pPr>
      <w:ins w:id="26220" w:author="shorny" w:date="2014-06-09T18:54:00Z">
        <w:r w:rsidRPr="00D26196">
          <w:rPr>
            <w:sz w:val="18"/>
            <w:rPrChange w:id="26221" w:author="shorny" w:date="2014-06-09T18:55:00Z">
              <w:rPr/>
            </w:rPrChange>
          </w:rPr>
          <w:t xml:space="preserve">  (1111) ;</w:t>
        </w:r>
      </w:ins>
    </w:p>
    <w:p w14:paraId="2E13C81A" w14:textId="77777777" w:rsidR="00D26196" w:rsidRPr="00D26196" w:rsidRDefault="00D26196">
      <w:pPr>
        <w:pStyle w:val="HTMLPreformatted"/>
        <w:divId w:val="2032412305"/>
        <w:rPr>
          <w:ins w:id="26222" w:author="shorny" w:date="2014-06-09T18:54:00Z"/>
          <w:sz w:val="18"/>
          <w:rPrChange w:id="26223" w:author="shorny" w:date="2014-06-09T18:55:00Z">
            <w:rPr>
              <w:ins w:id="26224" w:author="shorny" w:date="2014-06-09T18:54:00Z"/>
            </w:rPr>
          </w:rPrChange>
        </w:rPr>
      </w:pPr>
    </w:p>
    <w:p w14:paraId="47F0571A" w14:textId="77777777" w:rsidR="00D26196" w:rsidRPr="00D26196" w:rsidRDefault="00D26196">
      <w:pPr>
        <w:pStyle w:val="HTMLPreformatted"/>
        <w:divId w:val="2032412305"/>
        <w:rPr>
          <w:ins w:id="26225" w:author="shorny" w:date="2014-06-09T18:54:00Z"/>
          <w:rStyle w:val="comment1"/>
          <w:sz w:val="18"/>
          <w:rPrChange w:id="26226" w:author="shorny" w:date="2014-06-09T18:55:00Z">
            <w:rPr>
              <w:ins w:id="26227" w:author="shorny" w:date="2014-06-09T18:54:00Z"/>
              <w:rStyle w:val="comment1"/>
            </w:rPr>
          </w:rPrChange>
        </w:rPr>
      </w:pPr>
      <w:ins w:id="26228" w:author="shorny" w:date="2014-06-09T18:54:00Z">
        <w:r w:rsidRPr="00D26196">
          <w:rPr>
            <w:sz w:val="18"/>
            <w:rPrChange w:id="26229" w:author="shorny" w:date="2014-06-09T18:55:00Z">
              <w:rPr>
                <w:color w:val="B22222"/>
              </w:rPr>
            </w:rPrChange>
          </w:rPr>
          <w:t xml:space="preserve">  </w:t>
        </w:r>
        <w:r w:rsidRPr="00D26196">
          <w:rPr>
            <w:rStyle w:val="comment1"/>
            <w:sz w:val="18"/>
            <w:rPrChange w:id="26230" w:author="shorny" w:date="2014-06-09T18:55:00Z">
              <w:rPr>
                <w:rStyle w:val="comment1"/>
              </w:rPr>
            </w:rPrChange>
          </w:rPr>
          <w:t>-- create another temporary table that lists the differences between expected</w:t>
        </w:r>
      </w:ins>
    </w:p>
    <w:p w14:paraId="6A4A4920" w14:textId="77777777" w:rsidR="00D26196" w:rsidRPr="00D26196" w:rsidRDefault="00D26196">
      <w:pPr>
        <w:pStyle w:val="HTMLPreformatted"/>
        <w:divId w:val="2032412305"/>
        <w:rPr>
          <w:ins w:id="26231" w:author="shorny" w:date="2014-06-09T18:54:00Z"/>
          <w:rStyle w:val="comment1"/>
          <w:sz w:val="18"/>
          <w:rPrChange w:id="26232" w:author="shorny" w:date="2014-06-09T18:55:00Z">
            <w:rPr>
              <w:ins w:id="26233" w:author="shorny" w:date="2014-06-09T18:54:00Z"/>
              <w:rStyle w:val="comment1"/>
            </w:rPr>
          </w:rPrChange>
        </w:rPr>
      </w:pPr>
      <w:ins w:id="26234" w:author="shorny" w:date="2014-06-09T18:54:00Z">
        <w:r w:rsidRPr="00D26196">
          <w:rPr>
            <w:sz w:val="18"/>
            <w:rPrChange w:id="26235" w:author="shorny" w:date="2014-06-09T18:55:00Z">
              <w:rPr>
                <w:color w:val="B22222"/>
              </w:rPr>
            </w:rPrChange>
          </w:rPr>
          <w:t xml:space="preserve">  </w:t>
        </w:r>
        <w:r w:rsidRPr="00D26196">
          <w:rPr>
            <w:rStyle w:val="comment1"/>
            <w:sz w:val="18"/>
            <w:rPrChange w:id="26236" w:author="shorny" w:date="2014-06-09T18:55:00Z">
              <w:rPr>
                <w:rStyle w:val="comment1"/>
              </w:rPr>
            </w:rPrChange>
          </w:rPr>
          <w:t>-- results and actuals</w:t>
        </w:r>
      </w:ins>
    </w:p>
    <w:p w14:paraId="3EE431CF" w14:textId="77777777" w:rsidR="00D26196" w:rsidRPr="00D26196" w:rsidRDefault="00D26196">
      <w:pPr>
        <w:pStyle w:val="HTMLPreformatted"/>
        <w:divId w:val="2032412305"/>
        <w:rPr>
          <w:ins w:id="26237" w:author="shorny" w:date="2014-06-09T18:54:00Z"/>
          <w:sz w:val="18"/>
          <w:rPrChange w:id="26238" w:author="shorny" w:date="2014-06-09T18:55:00Z">
            <w:rPr>
              <w:ins w:id="26239" w:author="shorny" w:date="2014-06-09T18:54:00Z"/>
            </w:rPr>
          </w:rPrChange>
        </w:rPr>
      </w:pPr>
      <w:ins w:id="26240" w:author="shorny" w:date="2014-06-09T18:54:00Z">
        <w:r w:rsidRPr="00D26196">
          <w:rPr>
            <w:sz w:val="18"/>
            <w:rPrChange w:id="26241" w:author="shorny" w:date="2014-06-09T18:55:00Z">
              <w:rPr/>
            </w:rPrChange>
          </w:rPr>
          <w:t xml:space="preserve">  </w:t>
        </w:r>
        <w:r w:rsidRPr="00D26196">
          <w:rPr>
            <w:rStyle w:val="keyword1"/>
            <w:sz w:val="18"/>
            <w:rPrChange w:id="26242" w:author="shorny" w:date="2014-06-09T18:55:00Z">
              <w:rPr>
                <w:rStyle w:val="keyword1"/>
              </w:rPr>
            </w:rPrChange>
          </w:rPr>
          <w:t>CREATE</w:t>
        </w:r>
        <w:r w:rsidRPr="00D26196">
          <w:rPr>
            <w:sz w:val="18"/>
            <w:rPrChange w:id="26243" w:author="shorny" w:date="2014-06-09T18:55:00Z">
              <w:rPr/>
            </w:rPrChange>
          </w:rPr>
          <w:t xml:space="preserve"> </w:t>
        </w:r>
        <w:r w:rsidRPr="00D26196">
          <w:rPr>
            <w:rStyle w:val="keyword1"/>
            <w:sz w:val="18"/>
            <w:rPrChange w:id="26244" w:author="shorny" w:date="2014-06-09T18:55:00Z">
              <w:rPr>
                <w:rStyle w:val="keyword1"/>
              </w:rPr>
            </w:rPrChange>
          </w:rPr>
          <w:t>TEMPORARY</w:t>
        </w:r>
        <w:r w:rsidRPr="00D26196">
          <w:rPr>
            <w:sz w:val="18"/>
            <w:rPrChange w:id="26245" w:author="shorny" w:date="2014-06-09T18:55:00Z">
              <w:rPr/>
            </w:rPrChange>
          </w:rPr>
          <w:t xml:space="preserve"> </w:t>
        </w:r>
        <w:r w:rsidRPr="00D26196">
          <w:rPr>
            <w:rStyle w:val="keyword1"/>
            <w:sz w:val="18"/>
            <w:rPrChange w:id="26246" w:author="shorny" w:date="2014-06-09T18:55:00Z">
              <w:rPr>
                <w:rStyle w:val="keyword1"/>
              </w:rPr>
            </w:rPrChange>
          </w:rPr>
          <w:t>TABLE</w:t>
        </w:r>
        <w:r w:rsidRPr="00D26196">
          <w:rPr>
            <w:sz w:val="18"/>
            <w:rPrChange w:id="26247" w:author="shorny" w:date="2014-06-09T18:55:00Z">
              <w:rPr/>
            </w:rPrChange>
          </w:rPr>
          <w:t xml:space="preserve"> </w:t>
        </w:r>
        <w:r w:rsidRPr="00D26196">
          <w:rPr>
            <w:rStyle w:val="function-name1"/>
            <w:sz w:val="18"/>
            <w:rPrChange w:id="26248" w:author="shorny" w:date="2014-06-09T18:55:00Z">
              <w:rPr>
                <w:rStyle w:val="function-name1"/>
              </w:rPr>
            </w:rPrChange>
          </w:rPr>
          <w:t>utrans_t_problems</w:t>
        </w:r>
      </w:ins>
    </w:p>
    <w:p w14:paraId="53579C3A" w14:textId="77777777" w:rsidR="00D26196" w:rsidRPr="00D26196" w:rsidRDefault="00D26196">
      <w:pPr>
        <w:pStyle w:val="HTMLPreformatted"/>
        <w:divId w:val="2032412305"/>
        <w:rPr>
          <w:ins w:id="26249" w:author="shorny" w:date="2014-06-09T18:54:00Z"/>
          <w:sz w:val="18"/>
          <w:rPrChange w:id="26250" w:author="shorny" w:date="2014-06-09T18:55:00Z">
            <w:rPr>
              <w:ins w:id="26251" w:author="shorny" w:date="2014-06-09T18:54:00Z"/>
            </w:rPr>
          </w:rPrChange>
        </w:rPr>
      </w:pPr>
      <w:ins w:id="26252" w:author="shorny" w:date="2014-06-09T18:54:00Z">
        <w:r w:rsidRPr="00D26196">
          <w:rPr>
            <w:sz w:val="18"/>
            <w:rPrChange w:id="26253" w:author="shorny" w:date="2014-06-09T18:55:00Z">
              <w:rPr/>
            </w:rPrChange>
          </w:rPr>
          <w:t xml:space="preserve">  </w:t>
        </w:r>
        <w:r w:rsidRPr="00D26196">
          <w:rPr>
            <w:rStyle w:val="keyword1"/>
            <w:sz w:val="18"/>
            <w:rPrChange w:id="26254" w:author="shorny" w:date="2014-06-09T18:55:00Z">
              <w:rPr>
                <w:rStyle w:val="keyword1"/>
              </w:rPr>
            </w:rPrChange>
          </w:rPr>
          <w:t>SELECT</w:t>
        </w:r>
        <w:r w:rsidRPr="00D26196">
          <w:rPr>
            <w:sz w:val="18"/>
            <w:rPrChange w:id="26255" w:author="shorny" w:date="2014-06-09T18:55:00Z">
              <w:rPr/>
            </w:rPrChange>
          </w:rPr>
          <w:t xml:space="preserve"> problems.*</w:t>
        </w:r>
      </w:ins>
    </w:p>
    <w:p w14:paraId="63114897" w14:textId="77777777" w:rsidR="00D26196" w:rsidRPr="00D26196" w:rsidRDefault="00D26196">
      <w:pPr>
        <w:pStyle w:val="HTMLPreformatted"/>
        <w:divId w:val="2032412305"/>
        <w:rPr>
          <w:ins w:id="26256" w:author="shorny" w:date="2014-06-09T18:54:00Z"/>
          <w:sz w:val="18"/>
          <w:rPrChange w:id="26257" w:author="shorny" w:date="2014-06-09T18:55:00Z">
            <w:rPr>
              <w:ins w:id="26258" w:author="shorny" w:date="2014-06-09T18:54:00Z"/>
            </w:rPr>
          </w:rPrChange>
        </w:rPr>
      </w:pPr>
      <w:ins w:id="26259" w:author="shorny" w:date="2014-06-09T18:54:00Z">
        <w:r w:rsidRPr="00D26196">
          <w:rPr>
            <w:sz w:val="18"/>
            <w:rPrChange w:id="26260" w:author="shorny" w:date="2014-06-09T18:55:00Z">
              <w:rPr/>
            </w:rPrChange>
          </w:rPr>
          <w:t xml:space="preserve">  </w:t>
        </w:r>
        <w:r w:rsidRPr="00D26196">
          <w:rPr>
            <w:rStyle w:val="keyword1"/>
            <w:sz w:val="18"/>
            <w:rPrChange w:id="26261" w:author="shorny" w:date="2014-06-09T18:55:00Z">
              <w:rPr>
                <w:rStyle w:val="keyword1"/>
              </w:rPr>
            </w:rPrChange>
          </w:rPr>
          <w:t>FROM</w:t>
        </w:r>
      </w:ins>
    </w:p>
    <w:p w14:paraId="291ABBCC" w14:textId="77777777" w:rsidR="00D26196" w:rsidRPr="00D26196" w:rsidRDefault="00D26196">
      <w:pPr>
        <w:pStyle w:val="HTMLPreformatted"/>
        <w:divId w:val="2032412305"/>
        <w:rPr>
          <w:ins w:id="26262" w:author="shorny" w:date="2014-06-09T18:54:00Z"/>
          <w:sz w:val="18"/>
          <w:rPrChange w:id="26263" w:author="shorny" w:date="2014-06-09T18:55:00Z">
            <w:rPr>
              <w:ins w:id="26264" w:author="shorny" w:date="2014-06-09T18:54:00Z"/>
            </w:rPr>
          </w:rPrChange>
        </w:rPr>
      </w:pPr>
      <w:ins w:id="26265" w:author="shorny" w:date="2014-06-09T18:54:00Z">
        <w:r w:rsidRPr="00D26196">
          <w:rPr>
            <w:sz w:val="18"/>
            <w:rPrChange w:id="26266" w:author="shorny" w:date="2014-06-09T18:55:00Z">
              <w:rPr/>
            </w:rPrChange>
          </w:rPr>
          <w:t xml:space="preserve">  (</w:t>
        </w:r>
      </w:ins>
    </w:p>
    <w:p w14:paraId="01A34D04" w14:textId="77777777" w:rsidR="00D26196" w:rsidRPr="00D26196" w:rsidRDefault="00D26196">
      <w:pPr>
        <w:pStyle w:val="HTMLPreformatted"/>
        <w:divId w:val="2032412305"/>
        <w:rPr>
          <w:ins w:id="26267" w:author="shorny" w:date="2014-06-09T18:54:00Z"/>
          <w:sz w:val="18"/>
          <w:rPrChange w:id="26268" w:author="shorny" w:date="2014-06-09T18:55:00Z">
            <w:rPr>
              <w:ins w:id="26269" w:author="shorny" w:date="2014-06-09T18:54:00Z"/>
            </w:rPr>
          </w:rPrChange>
        </w:rPr>
      </w:pPr>
      <w:ins w:id="26270" w:author="shorny" w:date="2014-06-09T18:54:00Z">
        <w:r w:rsidRPr="00D26196">
          <w:rPr>
            <w:sz w:val="18"/>
            <w:rPrChange w:id="26271" w:author="shorny" w:date="2014-06-09T18:55:00Z">
              <w:rPr/>
            </w:rPrChange>
          </w:rPr>
          <w:t xml:space="preserve">      </w:t>
        </w:r>
        <w:r w:rsidRPr="00D26196">
          <w:rPr>
            <w:rStyle w:val="keyword1"/>
            <w:sz w:val="18"/>
            <w:rPrChange w:id="26272" w:author="shorny" w:date="2014-06-09T18:55:00Z">
              <w:rPr>
                <w:rStyle w:val="keyword1"/>
              </w:rPr>
            </w:rPrChange>
          </w:rPr>
          <w:t>SELECT</w:t>
        </w:r>
        <w:r w:rsidRPr="00D26196">
          <w:rPr>
            <w:sz w:val="18"/>
            <w:rPrChange w:id="26273" w:author="shorny" w:date="2014-06-09T18:55:00Z">
              <w:rPr/>
            </w:rPrChange>
          </w:rPr>
          <w:t xml:space="preserve"> actuals.*</w:t>
        </w:r>
      </w:ins>
    </w:p>
    <w:p w14:paraId="70CE4600" w14:textId="77777777" w:rsidR="00D26196" w:rsidRPr="00D26196" w:rsidRDefault="00D26196">
      <w:pPr>
        <w:pStyle w:val="HTMLPreformatted"/>
        <w:divId w:val="2032412305"/>
        <w:rPr>
          <w:ins w:id="26274" w:author="shorny" w:date="2014-06-09T18:54:00Z"/>
          <w:sz w:val="18"/>
          <w:rPrChange w:id="26275" w:author="shorny" w:date="2014-06-09T18:55:00Z">
            <w:rPr>
              <w:ins w:id="26276" w:author="shorny" w:date="2014-06-09T18:54:00Z"/>
            </w:rPr>
          </w:rPrChange>
        </w:rPr>
      </w:pPr>
      <w:ins w:id="26277" w:author="shorny" w:date="2014-06-09T18:54:00Z">
        <w:r w:rsidRPr="00D26196">
          <w:rPr>
            <w:sz w:val="18"/>
            <w:rPrChange w:id="26278" w:author="shorny" w:date="2014-06-09T18:55:00Z">
              <w:rPr/>
            </w:rPrChange>
          </w:rPr>
          <w:t xml:space="preserve">      </w:t>
        </w:r>
        <w:r w:rsidRPr="00D26196">
          <w:rPr>
            <w:rStyle w:val="keyword1"/>
            <w:sz w:val="18"/>
            <w:rPrChange w:id="26279" w:author="shorny" w:date="2014-06-09T18:55:00Z">
              <w:rPr>
                <w:rStyle w:val="keyword1"/>
              </w:rPr>
            </w:rPrChange>
          </w:rPr>
          <w:t>FROM</w:t>
        </w:r>
        <w:r w:rsidRPr="00D26196">
          <w:rPr>
            <w:sz w:val="18"/>
            <w:rPrChange w:id="26280" w:author="shorny" w:date="2014-06-09T18:55:00Z">
              <w:rPr/>
            </w:rPrChange>
          </w:rPr>
          <w:t xml:space="preserve"> utrans_t_actuals actuals</w:t>
        </w:r>
      </w:ins>
    </w:p>
    <w:p w14:paraId="34606D01" w14:textId="77777777" w:rsidR="00D26196" w:rsidRPr="00D26196" w:rsidRDefault="00D26196">
      <w:pPr>
        <w:pStyle w:val="HTMLPreformatted"/>
        <w:divId w:val="2032412305"/>
        <w:rPr>
          <w:ins w:id="26281" w:author="shorny" w:date="2014-06-09T18:54:00Z"/>
          <w:sz w:val="18"/>
          <w:rPrChange w:id="26282" w:author="shorny" w:date="2014-06-09T18:55:00Z">
            <w:rPr>
              <w:ins w:id="26283" w:author="shorny" w:date="2014-06-09T18:54:00Z"/>
            </w:rPr>
          </w:rPrChange>
        </w:rPr>
      </w:pPr>
      <w:ins w:id="26284" w:author="shorny" w:date="2014-06-09T18:54:00Z">
        <w:r w:rsidRPr="00D26196">
          <w:rPr>
            <w:sz w:val="18"/>
            <w:rPrChange w:id="26285" w:author="shorny" w:date="2014-06-09T18:55:00Z">
              <w:rPr/>
            </w:rPrChange>
          </w:rPr>
          <w:t xml:space="preserve">      </w:t>
        </w:r>
        <w:r w:rsidRPr="00D26196">
          <w:rPr>
            <w:rStyle w:val="keyword1"/>
            <w:sz w:val="18"/>
            <w:rPrChange w:id="26286" w:author="shorny" w:date="2014-06-09T18:55:00Z">
              <w:rPr>
                <w:rStyle w:val="keyword1"/>
              </w:rPr>
            </w:rPrChange>
          </w:rPr>
          <w:t>UNION</w:t>
        </w:r>
        <w:r w:rsidRPr="00D26196">
          <w:rPr>
            <w:sz w:val="18"/>
            <w:rPrChange w:id="26287" w:author="shorny" w:date="2014-06-09T18:55:00Z">
              <w:rPr/>
            </w:rPrChange>
          </w:rPr>
          <w:t xml:space="preserve"> </w:t>
        </w:r>
        <w:r w:rsidRPr="00D26196">
          <w:rPr>
            <w:rStyle w:val="keyword1"/>
            <w:sz w:val="18"/>
            <w:rPrChange w:id="26288" w:author="shorny" w:date="2014-06-09T18:55:00Z">
              <w:rPr>
                <w:rStyle w:val="keyword1"/>
              </w:rPr>
            </w:rPrChange>
          </w:rPr>
          <w:t>ALL</w:t>
        </w:r>
      </w:ins>
    </w:p>
    <w:p w14:paraId="7242A018" w14:textId="77777777" w:rsidR="00D26196" w:rsidRPr="00D26196" w:rsidRDefault="00D26196">
      <w:pPr>
        <w:pStyle w:val="HTMLPreformatted"/>
        <w:divId w:val="2032412305"/>
        <w:rPr>
          <w:ins w:id="26289" w:author="shorny" w:date="2014-06-09T18:54:00Z"/>
          <w:sz w:val="18"/>
          <w:rPrChange w:id="26290" w:author="shorny" w:date="2014-06-09T18:55:00Z">
            <w:rPr>
              <w:ins w:id="26291" w:author="shorny" w:date="2014-06-09T18:54:00Z"/>
            </w:rPr>
          </w:rPrChange>
        </w:rPr>
      </w:pPr>
      <w:ins w:id="26292" w:author="shorny" w:date="2014-06-09T18:54:00Z">
        <w:r w:rsidRPr="00D26196">
          <w:rPr>
            <w:sz w:val="18"/>
            <w:rPrChange w:id="26293" w:author="shorny" w:date="2014-06-09T18:55:00Z">
              <w:rPr/>
            </w:rPrChange>
          </w:rPr>
          <w:t xml:space="preserve">      </w:t>
        </w:r>
        <w:r w:rsidRPr="00D26196">
          <w:rPr>
            <w:rStyle w:val="keyword1"/>
            <w:sz w:val="18"/>
            <w:rPrChange w:id="26294" w:author="shorny" w:date="2014-06-09T18:55:00Z">
              <w:rPr>
                <w:rStyle w:val="keyword1"/>
              </w:rPr>
            </w:rPrChange>
          </w:rPr>
          <w:t>SELECT</w:t>
        </w:r>
        <w:r w:rsidRPr="00D26196">
          <w:rPr>
            <w:sz w:val="18"/>
            <w:rPrChange w:id="26295" w:author="shorny" w:date="2014-06-09T18:55:00Z">
              <w:rPr/>
            </w:rPrChange>
          </w:rPr>
          <w:t xml:space="preserve"> expecteds.*</w:t>
        </w:r>
      </w:ins>
    </w:p>
    <w:p w14:paraId="0104A5AB" w14:textId="77777777" w:rsidR="00D26196" w:rsidRPr="00D26196" w:rsidRDefault="00D26196">
      <w:pPr>
        <w:pStyle w:val="HTMLPreformatted"/>
        <w:divId w:val="2032412305"/>
        <w:rPr>
          <w:ins w:id="26296" w:author="shorny" w:date="2014-06-09T18:54:00Z"/>
          <w:sz w:val="18"/>
          <w:rPrChange w:id="26297" w:author="shorny" w:date="2014-06-09T18:55:00Z">
            <w:rPr>
              <w:ins w:id="26298" w:author="shorny" w:date="2014-06-09T18:54:00Z"/>
            </w:rPr>
          </w:rPrChange>
        </w:rPr>
      </w:pPr>
      <w:ins w:id="26299" w:author="shorny" w:date="2014-06-09T18:54:00Z">
        <w:r w:rsidRPr="00D26196">
          <w:rPr>
            <w:sz w:val="18"/>
            <w:rPrChange w:id="26300" w:author="shorny" w:date="2014-06-09T18:55:00Z">
              <w:rPr/>
            </w:rPrChange>
          </w:rPr>
          <w:t xml:space="preserve">      </w:t>
        </w:r>
        <w:r w:rsidRPr="00D26196">
          <w:rPr>
            <w:rStyle w:val="keyword1"/>
            <w:sz w:val="18"/>
            <w:rPrChange w:id="26301" w:author="shorny" w:date="2014-06-09T18:55:00Z">
              <w:rPr>
                <w:rStyle w:val="keyword1"/>
              </w:rPr>
            </w:rPrChange>
          </w:rPr>
          <w:t>FROM</w:t>
        </w:r>
        <w:r w:rsidRPr="00D26196">
          <w:rPr>
            <w:sz w:val="18"/>
            <w:rPrChange w:id="26302" w:author="shorny" w:date="2014-06-09T18:55:00Z">
              <w:rPr/>
            </w:rPrChange>
          </w:rPr>
          <w:t xml:space="preserve"> utrans_t_expecteds expecteds</w:t>
        </w:r>
      </w:ins>
    </w:p>
    <w:p w14:paraId="2A5448A5" w14:textId="77777777" w:rsidR="00D26196" w:rsidRPr="00D26196" w:rsidRDefault="00D26196">
      <w:pPr>
        <w:pStyle w:val="HTMLPreformatted"/>
        <w:divId w:val="2032412305"/>
        <w:rPr>
          <w:ins w:id="26303" w:author="shorny" w:date="2014-06-09T18:54:00Z"/>
          <w:sz w:val="18"/>
          <w:rPrChange w:id="26304" w:author="shorny" w:date="2014-06-09T18:55:00Z">
            <w:rPr>
              <w:ins w:id="26305" w:author="shorny" w:date="2014-06-09T18:54:00Z"/>
            </w:rPr>
          </w:rPrChange>
        </w:rPr>
      </w:pPr>
      <w:ins w:id="26306" w:author="shorny" w:date="2014-06-09T18:54:00Z">
        <w:r w:rsidRPr="00D26196">
          <w:rPr>
            <w:sz w:val="18"/>
            <w:rPrChange w:id="26307" w:author="shorny" w:date="2014-06-09T18:55:00Z">
              <w:rPr/>
            </w:rPrChange>
          </w:rPr>
          <w:t xml:space="preserve">  )  problems</w:t>
        </w:r>
      </w:ins>
    </w:p>
    <w:p w14:paraId="7E73AC45" w14:textId="77777777" w:rsidR="00D26196" w:rsidRPr="00D26196" w:rsidRDefault="00D26196">
      <w:pPr>
        <w:pStyle w:val="HTMLPreformatted"/>
        <w:divId w:val="2032412305"/>
        <w:rPr>
          <w:ins w:id="26308" w:author="shorny" w:date="2014-06-09T18:54:00Z"/>
          <w:sz w:val="18"/>
          <w:rPrChange w:id="26309" w:author="shorny" w:date="2014-06-09T18:55:00Z">
            <w:rPr>
              <w:ins w:id="26310" w:author="shorny" w:date="2014-06-09T18:54:00Z"/>
            </w:rPr>
          </w:rPrChange>
        </w:rPr>
      </w:pPr>
      <w:ins w:id="26311" w:author="shorny" w:date="2014-06-09T18:54:00Z">
        <w:r w:rsidRPr="00D26196">
          <w:rPr>
            <w:sz w:val="18"/>
            <w:rPrChange w:id="26312" w:author="shorny" w:date="2014-06-09T18:55:00Z">
              <w:rPr/>
            </w:rPrChange>
          </w:rPr>
          <w:t xml:space="preserve">  </w:t>
        </w:r>
        <w:r w:rsidRPr="00D26196">
          <w:rPr>
            <w:rStyle w:val="keyword1"/>
            <w:sz w:val="18"/>
            <w:rPrChange w:id="26313" w:author="shorny" w:date="2014-06-09T18:55:00Z">
              <w:rPr>
                <w:rStyle w:val="keyword1"/>
              </w:rPr>
            </w:rPrChange>
          </w:rPr>
          <w:t>GROUP</w:t>
        </w:r>
        <w:r w:rsidRPr="00D26196">
          <w:rPr>
            <w:sz w:val="18"/>
            <w:rPrChange w:id="26314" w:author="shorny" w:date="2014-06-09T18:55:00Z">
              <w:rPr/>
            </w:rPrChange>
          </w:rPr>
          <w:t xml:space="preserve"> </w:t>
        </w:r>
        <w:r w:rsidRPr="00D26196">
          <w:rPr>
            <w:rStyle w:val="keyword1"/>
            <w:sz w:val="18"/>
            <w:rPrChange w:id="26315" w:author="shorny" w:date="2014-06-09T18:55:00Z">
              <w:rPr>
                <w:rStyle w:val="keyword1"/>
              </w:rPr>
            </w:rPrChange>
          </w:rPr>
          <w:t>BY</w:t>
        </w:r>
        <w:r w:rsidRPr="00D26196">
          <w:rPr>
            <w:sz w:val="18"/>
            <w:rPrChange w:id="26316" w:author="shorny" w:date="2014-06-09T18:55:00Z">
              <w:rPr/>
            </w:rPrChange>
          </w:rPr>
          <w:t xml:space="preserve"> problems.ApplicationID</w:t>
        </w:r>
      </w:ins>
    </w:p>
    <w:p w14:paraId="36A4BF9A" w14:textId="77777777" w:rsidR="00D26196" w:rsidRPr="00D26196" w:rsidRDefault="00D26196">
      <w:pPr>
        <w:pStyle w:val="HTMLPreformatted"/>
        <w:divId w:val="2032412305"/>
        <w:rPr>
          <w:ins w:id="26317" w:author="shorny" w:date="2014-06-09T18:54:00Z"/>
          <w:sz w:val="18"/>
          <w:rPrChange w:id="26318" w:author="shorny" w:date="2014-06-09T18:55:00Z">
            <w:rPr>
              <w:ins w:id="26319" w:author="shorny" w:date="2014-06-09T18:54:00Z"/>
            </w:rPr>
          </w:rPrChange>
        </w:rPr>
      </w:pPr>
      <w:ins w:id="26320" w:author="shorny" w:date="2014-06-09T18:54:00Z">
        <w:r w:rsidRPr="00D26196">
          <w:rPr>
            <w:sz w:val="18"/>
            <w:rPrChange w:id="26321" w:author="shorny" w:date="2014-06-09T18:55:00Z">
              <w:rPr/>
            </w:rPrChange>
          </w:rPr>
          <w:t xml:space="preserve">  </w:t>
        </w:r>
        <w:r w:rsidRPr="00D26196">
          <w:rPr>
            <w:rStyle w:val="keyword1"/>
            <w:sz w:val="18"/>
            <w:rPrChange w:id="26322" w:author="shorny" w:date="2014-06-09T18:55:00Z">
              <w:rPr>
                <w:rStyle w:val="keyword1"/>
              </w:rPr>
            </w:rPrChange>
          </w:rPr>
          <w:t>HAVING</w:t>
        </w:r>
        <w:r w:rsidRPr="00D26196">
          <w:rPr>
            <w:sz w:val="18"/>
            <w:rPrChange w:id="26323" w:author="shorny" w:date="2014-06-09T18:55:00Z">
              <w:rPr/>
            </w:rPrChange>
          </w:rPr>
          <w:t xml:space="preserve"> </w:t>
        </w:r>
        <w:r w:rsidRPr="00D26196">
          <w:rPr>
            <w:rStyle w:val="builtin1"/>
            <w:sz w:val="18"/>
            <w:rPrChange w:id="26324" w:author="shorny" w:date="2014-06-09T18:55:00Z">
              <w:rPr>
                <w:rStyle w:val="builtin1"/>
              </w:rPr>
            </w:rPrChange>
          </w:rPr>
          <w:t>COUNT</w:t>
        </w:r>
        <w:r w:rsidRPr="00D26196">
          <w:rPr>
            <w:sz w:val="18"/>
            <w:rPrChange w:id="26325" w:author="shorny" w:date="2014-06-09T18:55:00Z">
              <w:rPr/>
            </w:rPrChange>
          </w:rPr>
          <w:t>(*) = 1</w:t>
        </w:r>
      </w:ins>
    </w:p>
    <w:p w14:paraId="695741A6" w14:textId="77777777" w:rsidR="00D26196" w:rsidRPr="00D26196" w:rsidRDefault="00D26196">
      <w:pPr>
        <w:pStyle w:val="HTMLPreformatted"/>
        <w:divId w:val="2032412305"/>
        <w:rPr>
          <w:ins w:id="26326" w:author="shorny" w:date="2014-06-09T18:54:00Z"/>
          <w:sz w:val="18"/>
          <w:rPrChange w:id="26327" w:author="shorny" w:date="2014-06-09T18:55:00Z">
            <w:rPr>
              <w:ins w:id="26328" w:author="shorny" w:date="2014-06-09T18:54:00Z"/>
            </w:rPr>
          </w:rPrChange>
        </w:rPr>
      </w:pPr>
      <w:ins w:id="26329" w:author="shorny" w:date="2014-06-09T18:54:00Z">
        <w:r w:rsidRPr="00D26196">
          <w:rPr>
            <w:sz w:val="18"/>
            <w:rPrChange w:id="26330" w:author="shorny" w:date="2014-06-09T18:55:00Z">
              <w:rPr/>
            </w:rPrChange>
          </w:rPr>
          <w:t xml:space="preserve">  </w:t>
        </w:r>
        <w:r w:rsidRPr="00D26196">
          <w:rPr>
            <w:rStyle w:val="keyword1"/>
            <w:sz w:val="18"/>
            <w:rPrChange w:id="26331" w:author="shorny" w:date="2014-06-09T18:55:00Z">
              <w:rPr>
                <w:rStyle w:val="keyword1"/>
              </w:rPr>
            </w:rPrChange>
          </w:rPr>
          <w:t>ORDER</w:t>
        </w:r>
        <w:r w:rsidRPr="00D26196">
          <w:rPr>
            <w:sz w:val="18"/>
            <w:rPrChange w:id="26332" w:author="shorny" w:date="2014-06-09T18:55:00Z">
              <w:rPr/>
            </w:rPrChange>
          </w:rPr>
          <w:t xml:space="preserve"> </w:t>
        </w:r>
        <w:r w:rsidRPr="00D26196">
          <w:rPr>
            <w:rStyle w:val="keyword1"/>
            <w:sz w:val="18"/>
            <w:rPrChange w:id="26333" w:author="shorny" w:date="2014-06-09T18:55:00Z">
              <w:rPr>
                <w:rStyle w:val="keyword1"/>
              </w:rPr>
            </w:rPrChange>
          </w:rPr>
          <w:t>BY</w:t>
        </w:r>
        <w:r w:rsidRPr="00D26196">
          <w:rPr>
            <w:sz w:val="18"/>
            <w:rPrChange w:id="26334" w:author="shorny" w:date="2014-06-09T18:55:00Z">
              <w:rPr/>
            </w:rPrChange>
          </w:rPr>
          <w:t xml:space="preserve"> problems.ApplicationID ;</w:t>
        </w:r>
      </w:ins>
    </w:p>
    <w:p w14:paraId="537E5AD0" w14:textId="77777777" w:rsidR="00D26196" w:rsidRPr="00D26196" w:rsidRDefault="00D26196">
      <w:pPr>
        <w:pStyle w:val="HTMLPreformatted"/>
        <w:divId w:val="2032412305"/>
        <w:rPr>
          <w:ins w:id="26335" w:author="shorny" w:date="2014-06-09T18:54:00Z"/>
          <w:sz w:val="18"/>
          <w:rPrChange w:id="26336" w:author="shorny" w:date="2014-06-09T18:55:00Z">
            <w:rPr>
              <w:ins w:id="26337" w:author="shorny" w:date="2014-06-09T18:54:00Z"/>
            </w:rPr>
          </w:rPrChange>
        </w:rPr>
      </w:pPr>
    </w:p>
    <w:p w14:paraId="316ED1C7" w14:textId="77777777" w:rsidR="00D26196" w:rsidRPr="00D26196" w:rsidRDefault="00D26196">
      <w:pPr>
        <w:pStyle w:val="HTMLPreformatted"/>
        <w:divId w:val="2032412305"/>
        <w:rPr>
          <w:ins w:id="26338" w:author="shorny" w:date="2014-06-09T18:54:00Z"/>
          <w:rStyle w:val="comment1"/>
          <w:sz w:val="18"/>
          <w:rPrChange w:id="26339" w:author="shorny" w:date="2014-06-09T18:55:00Z">
            <w:rPr>
              <w:ins w:id="26340" w:author="shorny" w:date="2014-06-09T18:54:00Z"/>
              <w:rStyle w:val="comment1"/>
            </w:rPr>
          </w:rPrChange>
        </w:rPr>
      </w:pPr>
      <w:ins w:id="26341" w:author="shorny" w:date="2014-06-09T18:54:00Z">
        <w:r w:rsidRPr="00D26196">
          <w:rPr>
            <w:sz w:val="18"/>
            <w:rPrChange w:id="26342" w:author="shorny" w:date="2014-06-09T18:55:00Z">
              <w:rPr>
                <w:color w:val="B22222"/>
              </w:rPr>
            </w:rPrChange>
          </w:rPr>
          <w:t xml:space="preserve">  </w:t>
        </w:r>
        <w:r w:rsidRPr="00D26196">
          <w:rPr>
            <w:rStyle w:val="comment1"/>
            <w:sz w:val="18"/>
            <w:rPrChange w:id="26343" w:author="shorny" w:date="2014-06-09T18:55:00Z">
              <w:rPr>
                <w:rStyle w:val="comment1"/>
              </w:rPr>
            </w:rPrChange>
          </w:rPr>
          <w:t>-- report an error if the 'problems' table isn't empty</w:t>
        </w:r>
      </w:ins>
    </w:p>
    <w:p w14:paraId="03728E92" w14:textId="77777777" w:rsidR="00D26196" w:rsidRPr="00D26196" w:rsidRDefault="00D26196">
      <w:pPr>
        <w:pStyle w:val="HTMLPreformatted"/>
        <w:divId w:val="2032412305"/>
        <w:rPr>
          <w:ins w:id="26344" w:author="shorny" w:date="2014-06-09T18:54:00Z"/>
          <w:sz w:val="18"/>
          <w:rPrChange w:id="26345" w:author="shorny" w:date="2014-06-09T18:55:00Z">
            <w:rPr>
              <w:ins w:id="26346" w:author="shorny" w:date="2014-06-09T18:54:00Z"/>
            </w:rPr>
          </w:rPrChange>
        </w:rPr>
      </w:pPr>
      <w:ins w:id="26347" w:author="shorny" w:date="2014-06-09T18:54:00Z">
        <w:r w:rsidRPr="00D26196">
          <w:rPr>
            <w:sz w:val="18"/>
            <w:rPrChange w:id="26348" w:author="shorny" w:date="2014-06-09T18:55:00Z">
              <w:rPr/>
            </w:rPrChange>
          </w:rPr>
          <w:t xml:space="preserve">  </w:t>
        </w:r>
        <w:r w:rsidRPr="00D26196">
          <w:rPr>
            <w:rStyle w:val="keyword1"/>
            <w:sz w:val="18"/>
            <w:rPrChange w:id="26349" w:author="shorny" w:date="2014-06-09T18:55:00Z">
              <w:rPr>
                <w:rStyle w:val="keyword1"/>
              </w:rPr>
            </w:rPrChange>
          </w:rPr>
          <w:t>CALL</w:t>
        </w:r>
        <w:r w:rsidRPr="00D26196">
          <w:rPr>
            <w:sz w:val="18"/>
            <w:rPrChange w:id="26350" w:author="shorny" w:date="2014-06-09T18:55:00Z">
              <w:rPr/>
            </w:rPrChange>
          </w:rPr>
          <w:t xml:space="preserve"> stk_unit.assert_table_empty( </w:t>
        </w:r>
      </w:ins>
    </w:p>
    <w:p w14:paraId="5CD43142" w14:textId="77777777" w:rsidR="00D26196" w:rsidRPr="00D26196" w:rsidRDefault="00D26196">
      <w:pPr>
        <w:pStyle w:val="HTMLPreformatted"/>
        <w:divId w:val="2032412305"/>
        <w:rPr>
          <w:ins w:id="26351" w:author="shorny" w:date="2014-06-09T18:54:00Z"/>
          <w:sz w:val="18"/>
          <w:rPrChange w:id="26352" w:author="shorny" w:date="2014-06-09T18:55:00Z">
            <w:rPr>
              <w:ins w:id="26353" w:author="shorny" w:date="2014-06-09T18:54:00Z"/>
            </w:rPr>
          </w:rPrChange>
        </w:rPr>
      </w:pPr>
      <w:ins w:id="26354" w:author="shorny" w:date="2014-06-09T18:54:00Z">
        <w:r w:rsidRPr="00D26196">
          <w:rPr>
            <w:sz w:val="18"/>
            <w:rPrChange w:id="26355" w:author="shorny" w:date="2014-06-09T18:55:00Z">
              <w:rPr/>
            </w:rPrChange>
          </w:rPr>
          <w:t xml:space="preserve">    DATABASE(),</w:t>
        </w:r>
      </w:ins>
    </w:p>
    <w:p w14:paraId="53728FFC" w14:textId="77777777" w:rsidR="00D26196" w:rsidRPr="00D26196" w:rsidRDefault="00D26196">
      <w:pPr>
        <w:pStyle w:val="HTMLPreformatted"/>
        <w:divId w:val="2032412305"/>
        <w:rPr>
          <w:ins w:id="26356" w:author="shorny" w:date="2014-06-09T18:54:00Z"/>
          <w:sz w:val="18"/>
          <w:rPrChange w:id="26357" w:author="shorny" w:date="2014-06-09T18:55:00Z">
            <w:rPr>
              <w:ins w:id="26358" w:author="shorny" w:date="2014-06-09T18:54:00Z"/>
            </w:rPr>
          </w:rPrChange>
        </w:rPr>
      </w:pPr>
      <w:ins w:id="26359" w:author="shorny" w:date="2014-06-09T18:54:00Z">
        <w:r w:rsidRPr="00D26196">
          <w:rPr>
            <w:sz w:val="18"/>
            <w:rPrChange w:id="26360" w:author="shorny" w:date="2014-06-09T18:55:00Z">
              <w:rPr/>
            </w:rPrChange>
          </w:rPr>
          <w:t xml:space="preserve">    </w:t>
        </w:r>
        <w:r w:rsidRPr="00D26196">
          <w:rPr>
            <w:rStyle w:val="string1"/>
            <w:sz w:val="18"/>
            <w:rPrChange w:id="26361" w:author="shorny" w:date="2014-06-09T18:55:00Z">
              <w:rPr>
                <w:rStyle w:val="string1"/>
              </w:rPr>
            </w:rPrChange>
          </w:rPr>
          <w:t>'utrans_t_problems'</w:t>
        </w:r>
        <w:r w:rsidRPr="00D26196">
          <w:rPr>
            <w:sz w:val="18"/>
            <w:rPrChange w:id="26362" w:author="shorny" w:date="2014-06-09T18:55:00Z">
              <w:rPr/>
            </w:rPrChange>
          </w:rPr>
          <w:t xml:space="preserve">, </w:t>
        </w:r>
      </w:ins>
    </w:p>
    <w:p w14:paraId="6D0A9CAC" w14:textId="77777777" w:rsidR="00D26196" w:rsidRPr="00D26196" w:rsidRDefault="00D26196">
      <w:pPr>
        <w:pStyle w:val="HTMLPreformatted"/>
        <w:divId w:val="2032412305"/>
        <w:rPr>
          <w:ins w:id="26363" w:author="shorny" w:date="2014-06-09T18:54:00Z"/>
          <w:sz w:val="18"/>
          <w:rPrChange w:id="26364" w:author="shorny" w:date="2014-06-09T18:55:00Z">
            <w:rPr>
              <w:ins w:id="26365" w:author="shorny" w:date="2014-06-09T18:54:00Z"/>
            </w:rPr>
          </w:rPrChange>
        </w:rPr>
      </w:pPr>
      <w:ins w:id="26366" w:author="shorny" w:date="2014-06-09T18:54:00Z">
        <w:r w:rsidRPr="00D26196">
          <w:rPr>
            <w:sz w:val="18"/>
            <w:rPrChange w:id="26367" w:author="shorny" w:date="2014-06-09T18:55:00Z">
              <w:rPr/>
            </w:rPrChange>
          </w:rPr>
          <w:t xml:space="preserve">    </w:t>
        </w:r>
        <w:r w:rsidRPr="00D26196">
          <w:rPr>
            <w:rStyle w:val="string1"/>
            <w:sz w:val="18"/>
            <w:rPrChange w:id="26368" w:author="shorny" w:date="2014-06-09T18:55:00Z">
              <w:rPr>
                <w:rStyle w:val="string1"/>
              </w:rPr>
            </w:rPrChange>
          </w:rPr>
          <w:t>'Incorrect results'</w:t>
        </w:r>
        <w:r w:rsidRPr="00D26196">
          <w:rPr>
            <w:sz w:val="18"/>
            <w:rPrChange w:id="26369" w:author="shorny" w:date="2014-06-09T18:55:00Z">
              <w:rPr/>
            </w:rPrChange>
          </w:rPr>
          <w:t xml:space="preserve">) ; </w:t>
        </w:r>
      </w:ins>
    </w:p>
    <w:p w14:paraId="4B29626D" w14:textId="77777777" w:rsidR="00D26196" w:rsidRPr="00D26196" w:rsidRDefault="00D26196">
      <w:pPr>
        <w:pStyle w:val="HTMLPreformatted"/>
        <w:divId w:val="2032412305"/>
        <w:rPr>
          <w:ins w:id="26370" w:author="shorny" w:date="2014-06-09T18:54:00Z"/>
          <w:sz w:val="18"/>
          <w:rPrChange w:id="26371" w:author="shorny" w:date="2014-06-09T18:55:00Z">
            <w:rPr>
              <w:ins w:id="26372" w:author="shorny" w:date="2014-06-09T18:54:00Z"/>
            </w:rPr>
          </w:rPrChange>
        </w:rPr>
      </w:pPr>
    </w:p>
    <w:p w14:paraId="0DB1D7AD" w14:textId="77777777" w:rsidR="00D26196" w:rsidRPr="00D26196" w:rsidRDefault="00D26196">
      <w:pPr>
        <w:pStyle w:val="HTMLPreformatted"/>
        <w:divId w:val="2032412305"/>
        <w:rPr>
          <w:ins w:id="26373" w:author="shorny" w:date="2014-06-09T18:54:00Z"/>
          <w:sz w:val="18"/>
          <w:rPrChange w:id="26374" w:author="shorny" w:date="2014-06-09T18:55:00Z">
            <w:rPr>
              <w:ins w:id="26375" w:author="shorny" w:date="2014-06-09T18:54:00Z"/>
            </w:rPr>
          </w:rPrChange>
        </w:rPr>
      </w:pPr>
      <w:ins w:id="26376" w:author="shorny" w:date="2014-06-09T18:54:00Z">
        <w:r w:rsidRPr="00D26196">
          <w:rPr>
            <w:sz w:val="18"/>
            <w:rPrChange w:id="26377" w:author="shorny" w:date="2014-06-09T18:55:00Z">
              <w:rPr/>
            </w:rPrChange>
          </w:rPr>
          <w:t xml:space="preserve">  </w:t>
        </w:r>
        <w:r w:rsidRPr="00D26196">
          <w:rPr>
            <w:rStyle w:val="keyword1"/>
            <w:sz w:val="18"/>
            <w:rPrChange w:id="26378" w:author="shorny" w:date="2014-06-09T18:55:00Z">
              <w:rPr>
                <w:rStyle w:val="keyword1"/>
              </w:rPr>
            </w:rPrChange>
          </w:rPr>
          <w:t>DROP</w:t>
        </w:r>
        <w:r w:rsidRPr="00D26196">
          <w:rPr>
            <w:sz w:val="18"/>
            <w:rPrChange w:id="26379" w:author="shorny" w:date="2014-06-09T18:55:00Z">
              <w:rPr/>
            </w:rPrChange>
          </w:rPr>
          <w:t xml:space="preserve"> </w:t>
        </w:r>
        <w:r w:rsidRPr="00D26196">
          <w:rPr>
            <w:rStyle w:val="keyword1"/>
            <w:sz w:val="18"/>
            <w:rPrChange w:id="26380" w:author="shorny" w:date="2014-06-09T18:55:00Z">
              <w:rPr>
                <w:rStyle w:val="keyword1"/>
              </w:rPr>
            </w:rPrChange>
          </w:rPr>
          <w:t>TABLE</w:t>
        </w:r>
        <w:r w:rsidRPr="00D26196">
          <w:rPr>
            <w:sz w:val="18"/>
            <w:rPrChange w:id="26381" w:author="shorny" w:date="2014-06-09T18:55:00Z">
              <w:rPr/>
            </w:rPrChange>
          </w:rPr>
          <w:t xml:space="preserve"> </w:t>
        </w:r>
        <w:r w:rsidRPr="00D26196">
          <w:rPr>
            <w:rStyle w:val="function-name1"/>
            <w:sz w:val="18"/>
            <w:rPrChange w:id="26382" w:author="shorny" w:date="2014-06-09T18:55:00Z">
              <w:rPr>
                <w:rStyle w:val="function-name1"/>
              </w:rPr>
            </w:rPrChange>
          </w:rPr>
          <w:t>utrans_t_expecteds</w:t>
        </w:r>
        <w:r w:rsidRPr="00D26196">
          <w:rPr>
            <w:sz w:val="18"/>
            <w:rPrChange w:id="26383" w:author="shorny" w:date="2014-06-09T18:55:00Z">
              <w:rPr/>
            </w:rPrChange>
          </w:rPr>
          <w:t xml:space="preserve"> ;</w:t>
        </w:r>
      </w:ins>
    </w:p>
    <w:p w14:paraId="7AABC6C9" w14:textId="77777777" w:rsidR="00D26196" w:rsidRPr="00D26196" w:rsidRDefault="00D26196">
      <w:pPr>
        <w:pStyle w:val="HTMLPreformatted"/>
        <w:divId w:val="2032412305"/>
        <w:rPr>
          <w:ins w:id="26384" w:author="shorny" w:date="2014-06-09T18:54:00Z"/>
          <w:sz w:val="18"/>
          <w:rPrChange w:id="26385" w:author="shorny" w:date="2014-06-09T18:55:00Z">
            <w:rPr>
              <w:ins w:id="26386" w:author="shorny" w:date="2014-06-09T18:54:00Z"/>
            </w:rPr>
          </w:rPrChange>
        </w:rPr>
      </w:pPr>
      <w:ins w:id="26387" w:author="shorny" w:date="2014-06-09T18:54:00Z">
        <w:r w:rsidRPr="00D26196">
          <w:rPr>
            <w:sz w:val="18"/>
            <w:rPrChange w:id="26388" w:author="shorny" w:date="2014-06-09T18:55:00Z">
              <w:rPr/>
            </w:rPrChange>
          </w:rPr>
          <w:t xml:space="preserve">  </w:t>
        </w:r>
        <w:r w:rsidRPr="00D26196">
          <w:rPr>
            <w:rStyle w:val="keyword1"/>
            <w:sz w:val="18"/>
            <w:rPrChange w:id="26389" w:author="shorny" w:date="2014-06-09T18:55:00Z">
              <w:rPr>
                <w:rStyle w:val="keyword1"/>
              </w:rPr>
            </w:rPrChange>
          </w:rPr>
          <w:t>DROP</w:t>
        </w:r>
        <w:r w:rsidRPr="00D26196">
          <w:rPr>
            <w:sz w:val="18"/>
            <w:rPrChange w:id="26390" w:author="shorny" w:date="2014-06-09T18:55:00Z">
              <w:rPr/>
            </w:rPrChange>
          </w:rPr>
          <w:t xml:space="preserve"> </w:t>
        </w:r>
        <w:r w:rsidRPr="00D26196">
          <w:rPr>
            <w:rStyle w:val="keyword1"/>
            <w:sz w:val="18"/>
            <w:rPrChange w:id="26391" w:author="shorny" w:date="2014-06-09T18:55:00Z">
              <w:rPr>
                <w:rStyle w:val="keyword1"/>
              </w:rPr>
            </w:rPrChange>
          </w:rPr>
          <w:t>TABLE</w:t>
        </w:r>
        <w:r w:rsidRPr="00D26196">
          <w:rPr>
            <w:sz w:val="18"/>
            <w:rPrChange w:id="26392" w:author="shorny" w:date="2014-06-09T18:55:00Z">
              <w:rPr/>
            </w:rPrChange>
          </w:rPr>
          <w:t xml:space="preserve"> </w:t>
        </w:r>
        <w:r w:rsidRPr="00D26196">
          <w:rPr>
            <w:rStyle w:val="function-name1"/>
            <w:sz w:val="18"/>
            <w:rPrChange w:id="26393" w:author="shorny" w:date="2014-06-09T18:55:00Z">
              <w:rPr>
                <w:rStyle w:val="function-name1"/>
              </w:rPr>
            </w:rPrChange>
          </w:rPr>
          <w:t>utrans_t_actuals</w:t>
        </w:r>
        <w:r w:rsidRPr="00D26196">
          <w:rPr>
            <w:sz w:val="18"/>
            <w:rPrChange w:id="26394" w:author="shorny" w:date="2014-06-09T18:55:00Z">
              <w:rPr/>
            </w:rPrChange>
          </w:rPr>
          <w:t xml:space="preserve"> ;</w:t>
        </w:r>
      </w:ins>
    </w:p>
    <w:p w14:paraId="2AF5FD0A" w14:textId="77777777" w:rsidR="00D26196" w:rsidRPr="00D26196" w:rsidRDefault="00D26196">
      <w:pPr>
        <w:pStyle w:val="HTMLPreformatted"/>
        <w:divId w:val="2032412305"/>
        <w:rPr>
          <w:ins w:id="26395" w:author="shorny" w:date="2014-06-09T18:54:00Z"/>
          <w:sz w:val="18"/>
          <w:rPrChange w:id="26396" w:author="shorny" w:date="2014-06-09T18:55:00Z">
            <w:rPr>
              <w:ins w:id="26397" w:author="shorny" w:date="2014-06-09T18:54:00Z"/>
            </w:rPr>
          </w:rPrChange>
        </w:rPr>
      </w:pPr>
      <w:ins w:id="26398" w:author="shorny" w:date="2014-06-09T18:54:00Z">
        <w:r w:rsidRPr="00D26196">
          <w:rPr>
            <w:sz w:val="18"/>
            <w:rPrChange w:id="26399" w:author="shorny" w:date="2014-06-09T18:55:00Z">
              <w:rPr/>
            </w:rPrChange>
          </w:rPr>
          <w:t xml:space="preserve">  </w:t>
        </w:r>
        <w:r w:rsidRPr="00D26196">
          <w:rPr>
            <w:rStyle w:val="keyword1"/>
            <w:sz w:val="18"/>
            <w:rPrChange w:id="26400" w:author="shorny" w:date="2014-06-09T18:55:00Z">
              <w:rPr>
                <w:rStyle w:val="keyword1"/>
              </w:rPr>
            </w:rPrChange>
          </w:rPr>
          <w:t>DROP</w:t>
        </w:r>
        <w:r w:rsidRPr="00D26196">
          <w:rPr>
            <w:sz w:val="18"/>
            <w:rPrChange w:id="26401" w:author="shorny" w:date="2014-06-09T18:55:00Z">
              <w:rPr/>
            </w:rPrChange>
          </w:rPr>
          <w:t xml:space="preserve"> </w:t>
        </w:r>
        <w:r w:rsidRPr="00D26196">
          <w:rPr>
            <w:rStyle w:val="keyword1"/>
            <w:sz w:val="18"/>
            <w:rPrChange w:id="26402" w:author="shorny" w:date="2014-06-09T18:55:00Z">
              <w:rPr>
                <w:rStyle w:val="keyword1"/>
              </w:rPr>
            </w:rPrChange>
          </w:rPr>
          <w:t>TABLE</w:t>
        </w:r>
        <w:r w:rsidRPr="00D26196">
          <w:rPr>
            <w:sz w:val="18"/>
            <w:rPrChange w:id="26403" w:author="shorny" w:date="2014-06-09T18:55:00Z">
              <w:rPr/>
            </w:rPrChange>
          </w:rPr>
          <w:t xml:space="preserve"> </w:t>
        </w:r>
        <w:r w:rsidRPr="00D26196">
          <w:rPr>
            <w:rStyle w:val="function-name1"/>
            <w:sz w:val="18"/>
            <w:rPrChange w:id="26404" w:author="shorny" w:date="2014-06-09T18:55:00Z">
              <w:rPr>
                <w:rStyle w:val="function-name1"/>
              </w:rPr>
            </w:rPrChange>
          </w:rPr>
          <w:t>utrans_t_problems</w:t>
        </w:r>
        <w:r w:rsidRPr="00D26196">
          <w:rPr>
            <w:sz w:val="18"/>
            <w:rPrChange w:id="26405" w:author="shorny" w:date="2014-06-09T18:55:00Z">
              <w:rPr/>
            </w:rPrChange>
          </w:rPr>
          <w:t xml:space="preserve"> ;</w:t>
        </w:r>
      </w:ins>
    </w:p>
    <w:p w14:paraId="39F93164" w14:textId="77777777" w:rsidR="00D26196" w:rsidRPr="00D26196" w:rsidRDefault="00D26196">
      <w:pPr>
        <w:pStyle w:val="HTMLPreformatted"/>
        <w:divId w:val="2032412305"/>
        <w:rPr>
          <w:ins w:id="26406" w:author="shorny" w:date="2014-06-09T18:54:00Z"/>
          <w:sz w:val="18"/>
          <w:rPrChange w:id="26407" w:author="shorny" w:date="2014-06-09T18:55:00Z">
            <w:rPr>
              <w:ins w:id="26408" w:author="shorny" w:date="2014-06-09T18:54:00Z"/>
            </w:rPr>
          </w:rPrChange>
        </w:rPr>
      </w:pPr>
    </w:p>
    <w:p w14:paraId="27E88B1E" w14:textId="77777777" w:rsidR="00D26196" w:rsidRPr="00D26196" w:rsidRDefault="00D26196">
      <w:pPr>
        <w:pStyle w:val="HTMLPreformatted"/>
        <w:divId w:val="2032412305"/>
        <w:rPr>
          <w:ins w:id="26409" w:author="shorny" w:date="2014-06-09T18:54:00Z"/>
          <w:sz w:val="18"/>
          <w:rPrChange w:id="26410" w:author="shorny" w:date="2014-06-09T18:55:00Z">
            <w:rPr>
              <w:ins w:id="26411" w:author="shorny" w:date="2014-06-09T18:54:00Z"/>
            </w:rPr>
          </w:rPrChange>
        </w:rPr>
      </w:pPr>
      <w:ins w:id="26412" w:author="shorny" w:date="2014-06-09T18:54:00Z">
        <w:r w:rsidRPr="00D26196">
          <w:rPr>
            <w:rStyle w:val="keyword1"/>
            <w:sz w:val="18"/>
            <w:rPrChange w:id="26413" w:author="shorny" w:date="2014-06-09T18:55:00Z">
              <w:rPr>
                <w:rStyle w:val="keyword1"/>
              </w:rPr>
            </w:rPrChange>
          </w:rPr>
          <w:t>END</w:t>
        </w:r>
        <w:r w:rsidRPr="00D26196">
          <w:rPr>
            <w:sz w:val="18"/>
            <w:rPrChange w:id="26414" w:author="shorny" w:date="2014-06-09T18:55:00Z">
              <w:rPr/>
            </w:rPrChange>
          </w:rPr>
          <w:t xml:space="preserve"> $$</w:t>
        </w:r>
      </w:ins>
    </w:p>
    <w:p w14:paraId="1F2DC3CF" w14:textId="77777777" w:rsidR="00D26196" w:rsidRPr="00D26196" w:rsidRDefault="00D26196">
      <w:pPr>
        <w:pStyle w:val="HTMLPreformatted"/>
        <w:divId w:val="2032412305"/>
        <w:rPr>
          <w:ins w:id="26415" w:author="shorny" w:date="2014-06-09T18:54:00Z"/>
          <w:sz w:val="18"/>
          <w:rPrChange w:id="26416" w:author="shorny" w:date="2014-06-09T18:55:00Z">
            <w:rPr>
              <w:ins w:id="26417" w:author="shorny" w:date="2014-06-09T18:54:00Z"/>
            </w:rPr>
          </w:rPrChange>
        </w:rPr>
      </w:pPr>
    </w:p>
    <w:p w14:paraId="39BDA1BC" w14:textId="77777777" w:rsidR="00D26196" w:rsidRPr="00D26196" w:rsidRDefault="00D26196">
      <w:pPr>
        <w:pStyle w:val="HTMLPreformatted"/>
        <w:divId w:val="2032412305"/>
        <w:rPr>
          <w:ins w:id="26418" w:author="shorny" w:date="2014-06-09T18:54:00Z"/>
          <w:rStyle w:val="comment1"/>
          <w:sz w:val="18"/>
          <w:rPrChange w:id="26419" w:author="shorny" w:date="2014-06-09T18:55:00Z">
            <w:rPr>
              <w:ins w:id="26420" w:author="shorny" w:date="2014-06-09T18:54:00Z"/>
              <w:rStyle w:val="comment1"/>
            </w:rPr>
          </w:rPrChange>
        </w:rPr>
      </w:pPr>
      <w:ins w:id="26421" w:author="shorny" w:date="2014-06-09T18:54:00Z">
        <w:r w:rsidRPr="00D26196">
          <w:rPr>
            <w:rStyle w:val="comment1"/>
            <w:sz w:val="18"/>
            <w:rPrChange w:id="26422" w:author="shorny" w:date="2014-06-09T18:55:00Z">
              <w:rPr>
                <w:rStyle w:val="comment1"/>
              </w:rPr>
            </w:rPrChange>
          </w:rPr>
          <w:t>-- -----------------------------------------------------------------------------</w:t>
        </w:r>
      </w:ins>
    </w:p>
    <w:p w14:paraId="3AF2725A" w14:textId="77777777" w:rsidR="00D26196" w:rsidRPr="00D26196" w:rsidRDefault="00D26196">
      <w:pPr>
        <w:pStyle w:val="HTMLPreformatted"/>
        <w:divId w:val="2032412305"/>
        <w:rPr>
          <w:ins w:id="26423" w:author="shorny" w:date="2014-06-09T18:54:00Z"/>
          <w:rStyle w:val="comment1"/>
          <w:sz w:val="18"/>
          <w:rPrChange w:id="26424" w:author="shorny" w:date="2014-06-09T18:55:00Z">
            <w:rPr>
              <w:ins w:id="26425" w:author="shorny" w:date="2014-06-09T18:54:00Z"/>
              <w:rStyle w:val="comment1"/>
            </w:rPr>
          </w:rPrChange>
        </w:rPr>
      </w:pPr>
      <w:ins w:id="26426" w:author="shorny" w:date="2014-06-09T18:54:00Z">
        <w:r w:rsidRPr="00D26196">
          <w:rPr>
            <w:rStyle w:val="comment1"/>
            <w:sz w:val="18"/>
            <w:rPrChange w:id="26427" w:author="shorny" w:date="2014-06-09T18:55:00Z">
              <w:rPr>
                <w:rStyle w:val="comment1"/>
              </w:rPr>
            </w:rPrChange>
          </w:rPr>
          <w:t>-- u) List all applications waiting for supervisor agreement</w:t>
        </w:r>
      </w:ins>
    </w:p>
    <w:p w14:paraId="0219C45C" w14:textId="77777777" w:rsidR="00D26196" w:rsidRPr="00D26196" w:rsidRDefault="00D26196">
      <w:pPr>
        <w:pStyle w:val="HTMLPreformatted"/>
        <w:divId w:val="2032412305"/>
        <w:rPr>
          <w:ins w:id="26428" w:author="shorny" w:date="2014-06-09T18:54:00Z"/>
          <w:sz w:val="18"/>
          <w:rPrChange w:id="26429" w:author="shorny" w:date="2014-06-09T18:55:00Z">
            <w:rPr>
              <w:ins w:id="26430" w:author="shorny" w:date="2014-06-09T18:54:00Z"/>
            </w:rPr>
          </w:rPrChange>
        </w:rPr>
      </w:pPr>
      <w:ins w:id="26431" w:author="shorny" w:date="2014-06-09T18:54:00Z">
        <w:r w:rsidRPr="00D26196">
          <w:rPr>
            <w:rStyle w:val="keyword1"/>
            <w:sz w:val="18"/>
            <w:rPrChange w:id="26432" w:author="shorny" w:date="2014-06-09T18:55:00Z">
              <w:rPr>
                <w:rStyle w:val="keyword1"/>
              </w:rPr>
            </w:rPrChange>
          </w:rPr>
          <w:t>CREATE</w:t>
        </w:r>
        <w:r w:rsidRPr="00D26196">
          <w:rPr>
            <w:sz w:val="18"/>
            <w:rPrChange w:id="26433" w:author="shorny" w:date="2014-06-09T18:55:00Z">
              <w:rPr/>
            </w:rPrChange>
          </w:rPr>
          <w:t xml:space="preserve"> </w:t>
        </w:r>
        <w:r w:rsidRPr="00D26196">
          <w:rPr>
            <w:rStyle w:val="keyword1"/>
            <w:sz w:val="18"/>
            <w:rPrChange w:id="26434" w:author="shorny" w:date="2014-06-09T18:55:00Z">
              <w:rPr>
                <w:rStyle w:val="keyword1"/>
              </w:rPr>
            </w:rPrChange>
          </w:rPr>
          <w:t>PROCEDURE</w:t>
        </w:r>
        <w:r w:rsidRPr="00D26196">
          <w:rPr>
            <w:sz w:val="18"/>
            <w:rPrChange w:id="26435" w:author="shorny" w:date="2014-06-09T18:55:00Z">
              <w:rPr/>
            </w:rPrChange>
          </w:rPr>
          <w:t xml:space="preserve"> </w:t>
        </w:r>
        <w:r w:rsidRPr="00D26196">
          <w:rPr>
            <w:rStyle w:val="function-name1"/>
            <w:sz w:val="18"/>
            <w:rPrChange w:id="26436" w:author="shorny" w:date="2014-06-09T18:55:00Z">
              <w:rPr>
                <w:rStyle w:val="function-name1"/>
              </w:rPr>
            </w:rPrChange>
          </w:rPr>
          <w:t>test_utrans_u</w:t>
        </w:r>
        <w:r w:rsidRPr="00D26196">
          <w:rPr>
            <w:sz w:val="18"/>
            <w:rPrChange w:id="26437" w:author="shorny" w:date="2014-06-09T18:55:00Z">
              <w:rPr/>
            </w:rPrChange>
          </w:rPr>
          <w:t xml:space="preserve">() </w:t>
        </w:r>
      </w:ins>
    </w:p>
    <w:p w14:paraId="318EB2D9" w14:textId="77777777" w:rsidR="00D26196" w:rsidRPr="00D26196" w:rsidRDefault="00D26196">
      <w:pPr>
        <w:pStyle w:val="HTMLPreformatted"/>
        <w:divId w:val="2032412305"/>
        <w:rPr>
          <w:ins w:id="26438" w:author="shorny" w:date="2014-06-09T18:54:00Z"/>
          <w:sz w:val="18"/>
          <w:rPrChange w:id="26439" w:author="shorny" w:date="2014-06-09T18:55:00Z">
            <w:rPr>
              <w:ins w:id="26440" w:author="shorny" w:date="2014-06-09T18:54:00Z"/>
            </w:rPr>
          </w:rPrChange>
        </w:rPr>
      </w:pPr>
      <w:ins w:id="26441" w:author="shorny" w:date="2014-06-09T18:54:00Z">
        <w:r w:rsidRPr="00D26196">
          <w:rPr>
            <w:rStyle w:val="keyword1"/>
            <w:sz w:val="18"/>
            <w:rPrChange w:id="26442" w:author="shorny" w:date="2014-06-09T18:55:00Z">
              <w:rPr>
                <w:rStyle w:val="keyword1"/>
              </w:rPr>
            </w:rPrChange>
          </w:rPr>
          <w:t>BEGIN</w:t>
        </w:r>
      </w:ins>
    </w:p>
    <w:p w14:paraId="4A6FF5DE" w14:textId="77777777" w:rsidR="00D26196" w:rsidRPr="00D26196" w:rsidRDefault="00D26196">
      <w:pPr>
        <w:pStyle w:val="HTMLPreformatted"/>
        <w:divId w:val="2032412305"/>
        <w:rPr>
          <w:ins w:id="26443" w:author="shorny" w:date="2014-06-09T18:54:00Z"/>
          <w:sz w:val="18"/>
          <w:rPrChange w:id="26444" w:author="shorny" w:date="2014-06-09T18:55:00Z">
            <w:rPr>
              <w:ins w:id="26445" w:author="shorny" w:date="2014-06-09T18:54:00Z"/>
            </w:rPr>
          </w:rPrChange>
        </w:rPr>
      </w:pPr>
    </w:p>
    <w:p w14:paraId="4438179F" w14:textId="77777777" w:rsidR="00D26196" w:rsidRPr="00D26196" w:rsidRDefault="00D26196">
      <w:pPr>
        <w:pStyle w:val="HTMLPreformatted"/>
        <w:divId w:val="2032412305"/>
        <w:rPr>
          <w:ins w:id="26446" w:author="shorny" w:date="2014-06-09T18:54:00Z"/>
          <w:rStyle w:val="comment1"/>
          <w:sz w:val="18"/>
          <w:rPrChange w:id="26447" w:author="shorny" w:date="2014-06-09T18:55:00Z">
            <w:rPr>
              <w:ins w:id="26448" w:author="shorny" w:date="2014-06-09T18:54:00Z"/>
              <w:rStyle w:val="comment1"/>
            </w:rPr>
          </w:rPrChange>
        </w:rPr>
      </w:pPr>
      <w:ins w:id="26449" w:author="shorny" w:date="2014-06-09T18:54:00Z">
        <w:r w:rsidRPr="00D26196">
          <w:rPr>
            <w:sz w:val="18"/>
            <w:rPrChange w:id="26450" w:author="shorny" w:date="2014-06-09T18:55:00Z">
              <w:rPr>
                <w:color w:val="B22222"/>
              </w:rPr>
            </w:rPrChange>
          </w:rPr>
          <w:t xml:space="preserve">  </w:t>
        </w:r>
        <w:r w:rsidRPr="00D26196">
          <w:rPr>
            <w:rStyle w:val="comment1"/>
            <w:sz w:val="18"/>
            <w:rPrChange w:id="26451" w:author="shorny" w:date="2014-06-09T18:55:00Z">
              <w:rPr>
                <w:rStyle w:val="comment1"/>
              </w:rPr>
            </w:rPrChange>
          </w:rPr>
          <w:t>-- run the query for this test and create a temporary table for results</w:t>
        </w:r>
      </w:ins>
    </w:p>
    <w:p w14:paraId="36EEFDA9" w14:textId="77777777" w:rsidR="00D26196" w:rsidRPr="00D26196" w:rsidRDefault="00D26196">
      <w:pPr>
        <w:pStyle w:val="HTMLPreformatted"/>
        <w:divId w:val="2032412305"/>
        <w:rPr>
          <w:ins w:id="26452" w:author="shorny" w:date="2014-06-09T18:54:00Z"/>
          <w:sz w:val="18"/>
          <w:rPrChange w:id="26453" w:author="shorny" w:date="2014-06-09T18:55:00Z">
            <w:rPr>
              <w:ins w:id="26454" w:author="shorny" w:date="2014-06-09T18:54:00Z"/>
            </w:rPr>
          </w:rPrChange>
        </w:rPr>
      </w:pPr>
      <w:ins w:id="26455" w:author="shorny" w:date="2014-06-09T18:54:00Z">
        <w:r w:rsidRPr="00D26196">
          <w:rPr>
            <w:sz w:val="18"/>
            <w:rPrChange w:id="26456" w:author="shorny" w:date="2014-06-09T18:55:00Z">
              <w:rPr/>
            </w:rPrChange>
          </w:rPr>
          <w:t xml:space="preserve">  </w:t>
        </w:r>
        <w:r w:rsidRPr="00D26196">
          <w:rPr>
            <w:rStyle w:val="keyword1"/>
            <w:sz w:val="18"/>
            <w:rPrChange w:id="26457" w:author="shorny" w:date="2014-06-09T18:55:00Z">
              <w:rPr>
                <w:rStyle w:val="keyword1"/>
              </w:rPr>
            </w:rPrChange>
          </w:rPr>
          <w:t>CREATE</w:t>
        </w:r>
        <w:r w:rsidRPr="00D26196">
          <w:rPr>
            <w:sz w:val="18"/>
            <w:rPrChange w:id="26458" w:author="shorny" w:date="2014-06-09T18:55:00Z">
              <w:rPr/>
            </w:rPrChange>
          </w:rPr>
          <w:t xml:space="preserve"> </w:t>
        </w:r>
        <w:r w:rsidRPr="00D26196">
          <w:rPr>
            <w:rStyle w:val="keyword1"/>
            <w:sz w:val="18"/>
            <w:rPrChange w:id="26459" w:author="shorny" w:date="2014-06-09T18:55:00Z">
              <w:rPr>
                <w:rStyle w:val="keyword1"/>
              </w:rPr>
            </w:rPrChange>
          </w:rPr>
          <w:t>TEMPORARY</w:t>
        </w:r>
        <w:r w:rsidRPr="00D26196">
          <w:rPr>
            <w:sz w:val="18"/>
            <w:rPrChange w:id="26460" w:author="shorny" w:date="2014-06-09T18:55:00Z">
              <w:rPr/>
            </w:rPrChange>
          </w:rPr>
          <w:t xml:space="preserve"> </w:t>
        </w:r>
        <w:r w:rsidRPr="00D26196">
          <w:rPr>
            <w:rStyle w:val="keyword1"/>
            <w:sz w:val="18"/>
            <w:rPrChange w:id="26461" w:author="shorny" w:date="2014-06-09T18:55:00Z">
              <w:rPr>
                <w:rStyle w:val="keyword1"/>
              </w:rPr>
            </w:rPrChange>
          </w:rPr>
          <w:t>TABLE</w:t>
        </w:r>
        <w:r w:rsidRPr="00D26196">
          <w:rPr>
            <w:sz w:val="18"/>
            <w:rPrChange w:id="26462" w:author="shorny" w:date="2014-06-09T18:55:00Z">
              <w:rPr/>
            </w:rPrChange>
          </w:rPr>
          <w:t xml:space="preserve"> </w:t>
        </w:r>
        <w:r w:rsidRPr="00D26196">
          <w:rPr>
            <w:rStyle w:val="function-name1"/>
            <w:sz w:val="18"/>
            <w:rPrChange w:id="26463" w:author="shorny" w:date="2014-06-09T18:55:00Z">
              <w:rPr>
                <w:rStyle w:val="function-name1"/>
              </w:rPr>
            </w:rPrChange>
          </w:rPr>
          <w:t>utrans_u_actuals</w:t>
        </w:r>
      </w:ins>
    </w:p>
    <w:p w14:paraId="09862081" w14:textId="77777777" w:rsidR="00D26196" w:rsidRPr="00D26196" w:rsidRDefault="00D26196">
      <w:pPr>
        <w:pStyle w:val="HTMLPreformatted"/>
        <w:divId w:val="2032412305"/>
        <w:rPr>
          <w:ins w:id="26464" w:author="shorny" w:date="2014-06-09T18:54:00Z"/>
          <w:sz w:val="18"/>
          <w:rPrChange w:id="26465" w:author="shorny" w:date="2014-06-09T18:55:00Z">
            <w:rPr>
              <w:ins w:id="26466" w:author="shorny" w:date="2014-06-09T18:54:00Z"/>
            </w:rPr>
          </w:rPrChange>
        </w:rPr>
      </w:pPr>
      <w:ins w:id="26467" w:author="shorny" w:date="2014-06-09T18:54:00Z">
        <w:r w:rsidRPr="00D26196">
          <w:rPr>
            <w:sz w:val="18"/>
            <w:rPrChange w:id="26468" w:author="shorny" w:date="2014-06-09T18:55:00Z">
              <w:rPr/>
            </w:rPrChange>
          </w:rPr>
          <w:t xml:space="preserve">  </w:t>
        </w:r>
        <w:r w:rsidRPr="00D26196">
          <w:rPr>
            <w:rStyle w:val="keyword1"/>
            <w:sz w:val="18"/>
            <w:rPrChange w:id="26469" w:author="shorny" w:date="2014-06-09T18:55:00Z">
              <w:rPr>
                <w:rStyle w:val="keyword1"/>
              </w:rPr>
            </w:rPrChange>
          </w:rPr>
          <w:t>SELECT</w:t>
        </w:r>
        <w:r w:rsidRPr="00D26196">
          <w:rPr>
            <w:sz w:val="18"/>
            <w:rPrChange w:id="26470" w:author="shorny" w:date="2014-06-09T18:55:00Z">
              <w:rPr/>
            </w:rPrChange>
          </w:rPr>
          <w:t xml:space="preserve"> Agg.ApplicationID </w:t>
        </w:r>
        <w:r w:rsidRPr="00D26196">
          <w:rPr>
            <w:rStyle w:val="keyword1"/>
            <w:sz w:val="18"/>
            <w:rPrChange w:id="26471" w:author="shorny" w:date="2014-06-09T18:55:00Z">
              <w:rPr>
                <w:rStyle w:val="keyword1"/>
              </w:rPr>
            </w:rPrChange>
          </w:rPr>
          <w:t>FROM</w:t>
        </w:r>
      </w:ins>
    </w:p>
    <w:p w14:paraId="79999BBF" w14:textId="77777777" w:rsidR="00D26196" w:rsidRPr="00D26196" w:rsidRDefault="00D26196">
      <w:pPr>
        <w:pStyle w:val="HTMLPreformatted"/>
        <w:divId w:val="2032412305"/>
        <w:rPr>
          <w:ins w:id="26472" w:author="shorny" w:date="2014-06-09T18:54:00Z"/>
          <w:sz w:val="18"/>
          <w:rPrChange w:id="26473" w:author="shorny" w:date="2014-06-09T18:55:00Z">
            <w:rPr>
              <w:ins w:id="26474" w:author="shorny" w:date="2014-06-09T18:54:00Z"/>
            </w:rPr>
          </w:rPrChange>
        </w:rPr>
      </w:pPr>
      <w:ins w:id="26475" w:author="shorny" w:date="2014-06-09T18:54:00Z">
        <w:r w:rsidRPr="00D26196">
          <w:rPr>
            <w:sz w:val="18"/>
            <w:rPrChange w:id="26476" w:author="shorny" w:date="2014-06-09T18:55:00Z">
              <w:rPr/>
            </w:rPrChange>
          </w:rPr>
          <w:t xml:space="preserve">    (</w:t>
        </w:r>
        <w:r w:rsidRPr="00D26196">
          <w:rPr>
            <w:rStyle w:val="keyword1"/>
            <w:sz w:val="18"/>
            <w:rPrChange w:id="26477" w:author="shorny" w:date="2014-06-09T18:55:00Z">
              <w:rPr>
                <w:rStyle w:val="keyword1"/>
              </w:rPr>
            </w:rPrChange>
          </w:rPr>
          <w:t>SELECT</w:t>
        </w:r>
        <w:r w:rsidRPr="00D26196">
          <w:rPr>
            <w:sz w:val="18"/>
            <w:rPrChange w:id="26478" w:author="shorny" w:date="2014-06-09T18:55:00Z">
              <w:rPr/>
            </w:rPrChange>
          </w:rPr>
          <w:t xml:space="preserve"> </w:t>
        </w:r>
      </w:ins>
    </w:p>
    <w:p w14:paraId="14F8F902" w14:textId="77777777" w:rsidR="00D26196" w:rsidRPr="00D26196" w:rsidRDefault="00D26196">
      <w:pPr>
        <w:pStyle w:val="HTMLPreformatted"/>
        <w:divId w:val="2032412305"/>
        <w:rPr>
          <w:ins w:id="26479" w:author="shorny" w:date="2014-06-09T18:54:00Z"/>
          <w:sz w:val="18"/>
          <w:rPrChange w:id="26480" w:author="shorny" w:date="2014-06-09T18:55:00Z">
            <w:rPr>
              <w:ins w:id="26481" w:author="shorny" w:date="2014-06-09T18:54:00Z"/>
            </w:rPr>
          </w:rPrChange>
        </w:rPr>
      </w:pPr>
      <w:ins w:id="26482" w:author="shorny" w:date="2014-06-09T18:54:00Z">
        <w:r w:rsidRPr="00D26196">
          <w:rPr>
            <w:sz w:val="18"/>
            <w:rPrChange w:id="26483" w:author="shorny" w:date="2014-06-09T18:55:00Z">
              <w:rPr/>
            </w:rPrChange>
          </w:rPr>
          <w:t xml:space="preserve">       App.ApplicationID, </w:t>
        </w:r>
      </w:ins>
    </w:p>
    <w:p w14:paraId="2E75768D" w14:textId="77777777" w:rsidR="00D26196" w:rsidRPr="00D26196" w:rsidRDefault="00D26196">
      <w:pPr>
        <w:pStyle w:val="HTMLPreformatted"/>
        <w:divId w:val="2032412305"/>
        <w:rPr>
          <w:ins w:id="26484" w:author="shorny" w:date="2014-06-09T18:54:00Z"/>
          <w:sz w:val="18"/>
          <w:rPrChange w:id="26485" w:author="shorny" w:date="2014-06-09T18:55:00Z">
            <w:rPr>
              <w:ins w:id="26486" w:author="shorny" w:date="2014-06-09T18:54:00Z"/>
            </w:rPr>
          </w:rPrChange>
        </w:rPr>
      </w:pPr>
      <w:ins w:id="26487" w:author="shorny" w:date="2014-06-09T18:54:00Z">
        <w:r w:rsidRPr="00D26196">
          <w:rPr>
            <w:sz w:val="18"/>
            <w:rPrChange w:id="26488" w:author="shorny" w:date="2014-06-09T18:55:00Z">
              <w:rPr/>
            </w:rPrChange>
          </w:rPr>
          <w:t xml:space="preserve">       Super.StaffID, </w:t>
        </w:r>
      </w:ins>
    </w:p>
    <w:p w14:paraId="6B51DB3B" w14:textId="77777777" w:rsidR="00D26196" w:rsidRPr="00D26196" w:rsidRDefault="00D26196">
      <w:pPr>
        <w:pStyle w:val="HTMLPreformatted"/>
        <w:divId w:val="2032412305"/>
        <w:rPr>
          <w:ins w:id="26489" w:author="shorny" w:date="2014-06-09T18:54:00Z"/>
          <w:sz w:val="18"/>
          <w:rPrChange w:id="26490" w:author="shorny" w:date="2014-06-09T18:55:00Z">
            <w:rPr>
              <w:ins w:id="26491" w:author="shorny" w:date="2014-06-09T18:54:00Z"/>
            </w:rPr>
          </w:rPrChange>
        </w:rPr>
      </w:pPr>
      <w:ins w:id="26492" w:author="shorny" w:date="2014-06-09T18:54:00Z">
        <w:r w:rsidRPr="00D26196">
          <w:rPr>
            <w:sz w:val="18"/>
            <w:rPrChange w:id="26493" w:author="shorny" w:date="2014-06-09T18:55:00Z">
              <w:rPr/>
            </w:rPrChange>
          </w:rPr>
          <w:t xml:space="preserve">       Super.PrimarySupervisor, </w:t>
        </w:r>
      </w:ins>
    </w:p>
    <w:p w14:paraId="3E5468BC" w14:textId="77777777" w:rsidR="00D26196" w:rsidRPr="00D26196" w:rsidRDefault="00D26196">
      <w:pPr>
        <w:pStyle w:val="HTMLPreformatted"/>
        <w:divId w:val="2032412305"/>
        <w:rPr>
          <w:ins w:id="26494" w:author="shorny" w:date="2014-06-09T18:54:00Z"/>
          <w:sz w:val="18"/>
          <w:rPrChange w:id="26495" w:author="shorny" w:date="2014-06-09T18:55:00Z">
            <w:rPr>
              <w:ins w:id="26496" w:author="shorny" w:date="2014-06-09T18:54:00Z"/>
            </w:rPr>
          </w:rPrChange>
        </w:rPr>
      </w:pPr>
      <w:ins w:id="26497" w:author="shorny" w:date="2014-06-09T18:54:00Z">
        <w:r w:rsidRPr="00D26196">
          <w:rPr>
            <w:sz w:val="18"/>
            <w:rPrChange w:id="26498" w:author="shorny" w:date="2014-06-09T18:55:00Z">
              <w:rPr/>
            </w:rPrChange>
          </w:rPr>
          <w:t xml:space="preserve">       </w:t>
        </w:r>
        <w:r w:rsidRPr="00D26196">
          <w:rPr>
            <w:rStyle w:val="builtin1"/>
            <w:sz w:val="18"/>
            <w:rPrChange w:id="26499" w:author="shorny" w:date="2014-06-09T18:55:00Z">
              <w:rPr>
                <w:rStyle w:val="builtin1"/>
              </w:rPr>
            </w:rPrChange>
          </w:rPr>
          <w:t>SUM</w:t>
        </w:r>
        <w:r w:rsidRPr="00D26196">
          <w:rPr>
            <w:sz w:val="18"/>
            <w:rPrChange w:id="26500" w:author="shorny" w:date="2014-06-09T18:55:00Z">
              <w:rPr/>
            </w:rPrChange>
          </w:rPr>
          <w:t xml:space="preserve">(Super.PrimarySupervisor) </w:t>
        </w:r>
        <w:r w:rsidRPr="00D26196">
          <w:rPr>
            <w:rStyle w:val="keyword1"/>
            <w:sz w:val="18"/>
            <w:rPrChange w:id="26501" w:author="shorny" w:date="2014-06-09T18:55:00Z">
              <w:rPr>
                <w:rStyle w:val="keyword1"/>
              </w:rPr>
            </w:rPrChange>
          </w:rPr>
          <w:t>AS</w:t>
        </w:r>
        <w:r w:rsidRPr="00D26196">
          <w:rPr>
            <w:sz w:val="18"/>
            <w:rPrChange w:id="26502" w:author="shorny" w:date="2014-06-09T18:55:00Z">
              <w:rPr/>
            </w:rPrChange>
          </w:rPr>
          <w:t xml:space="preserve"> PriSuperSum</w:t>
        </w:r>
      </w:ins>
    </w:p>
    <w:p w14:paraId="4742C957" w14:textId="77777777" w:rsidR="00D26196" w:rsidRPr="00D26196" w:rsidRDefault="00D26196">
      <w:pPr>
        <w:pStyle w:val="HTMLPreformatted"/>
        <w:divId w:val="2032412305"/>
        <w:rPr>
          <w:ins w:id="26503" w:author="shorny" w:date="2014-06-09T18:54:00Z"/>
          <w:sz w:val="18"/>
          <w:rPrChange w:id="26504" w:author="shorny" w:date="2014-06-09T18:55:00Z">
            <w:rPr>
              <w:ins w:id="26505" w:author="shorny" w:date="2014-06-09T18:54:00Z"/>
            </w:rPr>
          </w:rPrChange>
        </w:rPr>
      </w:pPr>
      <w:ins w:id="26506" w:author="shorny" w:date="2014-06-09T18:54:00Z">
        <w:r w:rsidRPr="00D26196">
          <w:rPr>
            <w:sz w:val="18"/>
            <w:rPrChange w:id="26507" w:author="shorny" w:date="2014-06-09T18:55:00Z">
              <w:rPr/>
            </w:rPrChange>
          </w:rPr>
          <w:t xml:space="preserve">     </w:t>
        </w:r>
        <w:r w:rsidRPr="00D26196">
          <w:rPr>
            <w:rStyle w:val="keyword1"/>
            <w:sz w:val="18"/>
            <w:rPrChange w:id="26508" w:author="shorny" w:date="2014-06-09T18:55:00Z">
              <w:rPr>
                <w:rStyle w:val="keyword1"/>
              </w:rPr>
            </w:rPrChange>
          </w:rPr>
          <w:t>FROM</w:t>
        </w:r>
        <w:r w:rsidRPr="00D26196">
          <w:rPr>
            <w:sz w:val="18"/>
            <w:rPrChange w:id="26509" w:author="shorny" w:date="2014-06-09T18:55:00Z">
              <w:rPr/>
            </w:rPrChange>
          </w:rPr>
          <w:t xml:space="preserve"> rhd.Application App</w:t>
        </w:r>
      </w:ins>
    </w:p>
    <w:p w14:paraId="6832EEA9" w14:textId="77777777" w:rsidR="00D26196" w:rsidRPr="00D26196" w:rsidRDefault="00D26196">
      <w:pPr>
        <w:pStyle w:val="HTMLPreformatted"/>
        <w:divId w:val="2032412305"/>
        <w:rPr>
          <w:ins w:id="26510" w:author="shorny" w:date="2014-06-09T18:54:00Z"/>
          <w:sz w:val="18"/>
          <w:rPrChange w:id="26511" w:author="shorny" w:date="2014-06-09T18:55:00Z">
            <w:rPr>
              <w:ins w:id="26512" w:author="shorny" w:date="2014-06-09T18:54:00Z"/>
            </w:rPr>
          </w:rPrChange>
        </w:rPr>
      </w:pPr>
      <w:ins w:id="26513" w:author="shorny" w:date="2014-06-09T18:54:00Z">
        <w:r w:rsidRPr="00D26196">
          <w:rPr>
            <w:sz w:val="18"/>
            <w:rPrChange w:id="26514" w:author="shorny" w:date="2014-06-09T18:55:00Z">
              <w:rPr/>
            </w:rPrChange>
          </w:rPr>
          <w:t xml:space="preserve">     </w:t>
        </w:r>
        <w:r w:rsidRPr="00D26196">
          <w:rPr>
            <w:rStyle w:val="keyword1"/>
            <w:sz w:val="18"/>
            <w:rPrChange w:id="26515" w:author="shorny" w:date="2014-06-09T18:55:00Z">
              <w:rPr>
                <w:rStyle w:val="keyword1"/>
              </w:rPr>
            </w:rPrChange>
          </w:rPr>
          <w:t>LEFT</w:t>
        </w:r>
        <w:r w:rsidRPr="00D26196">
          <w:rPr>
            <w:sz w:val="18"/>
            <w:rPrChange w:id="26516" w:author="shorny" w:date="2014-06-09T18:55:00Z">
              <w:rPr/>
            </w:rPrChange>
          </w:rPr>
          <w:t xml:space="preserve"> </w:t>
        </w:r>
        <w:r w:rsidRPr="00D26196">
          <w:rPr>
            <w:rStyle w:val="keyword1"/>
            <w:sz w:val="18"/>
            <w:rPrChange w:id="26517" w:author="shorny" w:date="2014-06-09T18:55:00Z">
              <w:rPr>
                <w:rStyle w:val="keyword1"/>
              </w:rPr>
            </w:rPrChange>
          </w:rPr>
          <w:t>OUTER</w:t>
        </w:r>
        <w:r w:rsidRPr="00D26196">
          <w:rPr>
            <w:sz w:val="18"/>
            <w:rPrChange w:id="26518" w:author="shorny" w:date="2014-06-09T18:55:00Z">
              <w:rPr/>
            </w:rPrChange>
          </w:rPr>
          <w:t xml:space="preserve"> </w:t>
        </w:r>
        <w:r w:rsidRPr="00D26196">
          <w:rPr>
            <w:rStyle w:val="keyword1"/>
            <w:sz w:val="18"/>
            <w:rPrChange w:id="26519" w:author="shorny" w:date="2014-06-09T18:55:00Z">
              <w:rPr>
                <w:rStyle w:val="keyword1"/>
              </w:rPr>
            </w:rPrChange>
          </w:rPr>
          <w:t>JOIN</w:t>
        </w:r>
        <w:r w:rsidRPr="00D26196">
          <w:rPr>
            <w:sz w:val="18"/>
            <w:rPrChange w:id="26520" w:author="shorny" w:date="2014-06-09T18:55:00Z">
              <w:rPr/>
            </w:rPrChange>
          </w:rPr>
          <w:t xml:space="preserve"> rhd.`Supervise </w:t>
        </w:r>
        <w:r w:rsidRPr="00D26196">
          <w:rPr>
            <w:rStyle w:val="keyword1"/>
            <w:sz w:val="18"/>
            <w:rPrChange w:id="26521" w:author="shorny" w:date="2014-06-09T18:55:00Z">
              <w:rPr>
                <w:rStyle w:val="keyword1"/>
              </w:rPr>
            </w:rPrChange>
          </w:rPr>
          <w:t>as</w:t>
        </w:r>
        <w:r w:rsidRPr="00D26196">
          <w:rPr>
            <w:sz w:val="18"/>
            <w:rPrChange w:id="26522" w:author="shorny" w:date="2014-06-09T18:55:00Z">
              <w:rPr/>
            </w:rPrChange>
          </w:rPr>
          <w:t>` Super</w:t>
        </w:r>
      </w:ins>
    </w:p>
    <w:p w14:paraId="04FAC45B" w14:textId="77777777" w:rsidR="00D26196" w:rsidRPr="00D26196" w:rsidRDefault="00D26196">
      <w:pPr>
        <w:pStyle w:val="HTMLPreformatted"/>
        <w:divId w:val="2032412305"/>
        <w:rPr>
          <w:ins w:id="26523" w:author="shorny" w:date="2014-06-09T18:54:00Z"/>
          <w:sz w:val="18"/>
          <w:rPrChange w:id="26524" w:author="shorny" w:date="2014-06-09T18:55:00Z">
            <w:rPr>
              <w:ins w:id="26525" w:author="shorny" w:date="2014-06-09T18:54:00Z"/>
            </w:rPr>
          </w:rPrChange>
        </w:rPr>
      </w:pPr>
      <w:ins w:id="26526" w:author="shorny" w:date="2014-06-09T18:54:00Z">
        <w:r w:rsidRPr="00D26196">
          <w:rPr>
            <w:sz w:val="18"/>
            <w:rPrChange w:id="26527" w:author="shorny" w:date="2014-06-09T18:55:00Z">
              <w:rPr/>
            </w:rPrChange>
          </w:rPr>
          <w:t xml:space="preserve">       </w:t>
        </w:r>
        <w:r w:rsidRPr="00D26196">
          <w:rPr>
            <w:rStyle w:val="keyword1"/>
            <w:sz w:val="18"/>
            <w:rPrChange w:id="26528" w:author="shorny" w:date="2014-06-09T18:55:00Z">
              <w:rPr>
                <w:rStyle w:val="keyword1"/>
              </w:rPr>
            </w:rPrChange>
          </w:rPr>
          <w:t>ON</w:t>
        </w:r>
        <w:r w:rsidRPr="00D26196">
          <w:rPr>
            <w:sz w:val="18"/>
            <w:rPrChange w:id="26529" w:author="shorny" w:date="2014-06-09T18:55:00Z">
              <w:rPr/>
            </w:rPrChange>
          </w:rPr>
          <w:t xml:space="preserve"> Super.ApplicationID = App.ApplicationID </w:t>
        </w:r>
      </w:ins>
    </w:p>
    <w:p w14:paraId="234B8D4F" w14:textId="77777777" w:rsidR="00D26196" w:rsidRPr="00D26196" w:rsidRDefault="00D26196">
      <w:pPr>
        <w:pStyle w:val="HTMLPreformatted"/>
        <w:divId w:val="2032412305"/>
        <w:rPr>
          <w:ins w:id="26530" w:author="shorny" w:date="2014-06-09T18:54:00Z"/>
          <w:sz w:val="18"/>
          <w:rPrChange w:id="26531" w:author="shorny" w:date="2014-06-09T18:55:00Z">
            <w:rPr>
              <w:ins w:id="26532" w:author="shorny" w:date="2014-06-09T18:54:00Z"/>
            </w:rPr>
          </w:rPrChange>
        </w:rPr>
      </w:pPr>
      <w:ins w:id="26533" w:author="shorny" w:date="2014-06-09T18:54:00Z">
        <w:r w:rsidRPr="00D26196">
          <w:rPr>
            <w:sz w:val="18"/>
            <w:rPrChange w:id="26534" w:author="shorny" w:date="2014-06-09T18:55:00Z">
              <w:rPr/>
            </w:rPrChange>
          </w:rPr>
          <w:t xml:space="preserve">     </w:t>
        </w:r>
        <w:r w:rsidRPr="00D26196">
          <w:rPr>
            <w:rStyle w:val="keyword1"/>
            <w:sz w:val="18"/>
            <w:rPrChange w:id="26535" w:author="shorny" w:date="2014-06-09T18:55:00Z">
              <w:rPr>
                <w:rStyle w:val="keyword1"/>
              </w:rPr>
            </w:rPrChange>
          </w:rPr>
          <w:t>GROUP</w:t>
        </w:r>
        <w:r w:rsidRPr="00D26196">
          <w:rPr>
            <w:sz w:val="18"/>
            <w:rPrChange w:id="26536" w:author="shorny" w:date="2014-06-09T18:55:00Z">
              <w:rPr/>
            </w:rPrChange>
          </w:rPr>
          <w:t xml:space="preserve"> </w:t>
        </w:r>
        <w:r w:rsidRPr="00D26196">
          <w:rPr>
            <w:rStyle w:val="keyword1"/>
            <w:sz w:val="18"/>
            <w:rPrChange w:id="26537" w:author="shorny" w:date="2014-06-09T18:55:00Z">
              <w:rPr>
                <w:rStyle w:val="keyword1"/>
              </w:rPr>
            </w:rPrChange>
          </w:rPr>
          <w:t>BY</w:t>
        </w:r>
        <w:r w:rsidRPr="00D26196">
          <w:rPr>
            <w:sz w:val="18"/>
            <w:rPrChange w:id="26538" w:author="shorny" w:date="2014-06-09T18:55:00Z">
              <w:rPr/>
            </w:rPrChange>
          </w:rPr>
          <w:t xml:space="preserve"> App.ApplicationID) </w:t>
        </w:r>
      </w:ins>
    </w:p>
    <w:p w14:paraId="2478D6A9" w14:textId="77777777" w:rsidR="00D26196" w:rsidRPr="00D26196" w:rsidRDefault="00D26196">
      <w:pPr>
        <w:pStyle w:val="HTMLPreformatted"/>
        <w:divId w:val="2032412305"/>
        <w:rPr>
          <w:ins w:id="26539" w:author="shorny" w:date="2014-06-09T18:54:00Z"/>
          <w:sz w:val="18"/>
          <w:rPrChange w:id="26540" w:author="shorny" w:date="2014-06-09T18:55:00Z">
            <w:rPr>
              <w:ins w:id="26541" w:author="shorny" w:date="2014-06-09T18:54:00Z"/>
            </w:rPr>
          </w:rPrChange>
        </w:rPr>
      </w:pPr>
      <w:ins w:id="26542" w:author="shorny" w:date="2014-06-09T18:54:00Z">
        <w:r w:rsidRPr="00D26196">
          <w:rPr>
            <w:sz w:val="18"/>
            <w:rPrChange w:id="26543" w:author="shorny" w:date="2014-06-09T18:55:00Z">
              <w:rPr/>
            </w:rPrChange>
          </w:rPr>
          <w:t xml:space="preserve">    </w:t>
        </w:r>
        <w:r w:rsidRPr="00D26196">
          <w:rPr>
            <w:rStyle w:val="keyword1"/>
            <w:sz w:val="18"/>
            <w:rPrChange w:id="26544" w:author="shorny" w:date="2014-06-09T18:55:00Z">
              <w:rPr>
                <w:rStyle w:val="keyword1"/>
              </w:rPr>
            </w:rPrChange>
          </w:rPr>
          <w:t>AS</w:t>
        </w:r>
        <w:r w:rsidRPr="00D26196">
          <w:rPr>
            <w:sz w:val="18"/>
            <w:rPrChange w:id="26545" w:author="shorny" w:date="2014-06-09T18:55:00Z">
              <w:rPr/>
            </w:rPrChange>
          </w:rPr>
          <w:t xml:space="preserve"> Agg</w:t>
        </w:r>
      </w:ins>
    </w:p>
    <w:p w14:paraId="4ACFC565" w14:textId="77777777" w:rsidR="00D26196" w:rsidRPr="00D26196" w:rsidRDefault="00D26196">
      <w:pPr>
        <w:pStyle w:val="HTMLPreformatted"/>
        <w:divId w:val="2032412305"/>
        <w:rPr>
          <w:ins w:id="26546" w:author="shorny" w:date="2014-06-09T18:54:00Z"/>
          <w:sz w:val="18"/>
          <w:rPrChange w:id="26547" w:author="shorny" w:date="2014-06-09T18:55:00Z">
            <w:rPr>
              <w:ins w:id="26548" w:author="shorny" w:date="2014-06-09T18:54:00Z"/>
            </w:rPr>
          </w:rPrChange>
        </w:rPr>
      </w:pPr>
      <w:ins w:id="26549" w:author="shorny" w:date="2014-06-09T18:54:00Z">
        <w:r w:rsidRPr="00D26196">
          <w:rPr>
            <w:sz w:val="18"/>
            <w:rPrChange w:id="26550" w:author="shorny" w:date="2014-06-09T18:55:00Z">
              <w:rPr/>
            </w:rPrChange>
          </w:rPr>
          <w:t xml:space="preserve">  </w:t>
        </w:r>
        <w:r w:rsidRPr="00D26196">
          <w:rPr>
            <w:rStyle w:val="keyword1"/>
            <w:sz w:val="18"/>
            <w:rPrChange w:id="26551" w:author="shorny" w:date="2014-06-09T18:55:00Z">
              <w:rPr>
                <w:rStyle w:val="keyword1"/>
              </w:rPr>
            </w:rPrChange>
          </w:rPr>
          <w:t>WHERE</w:t>
        </w:r>
        <w:r w:rsidRPr="00D26196">
          <w:rPr>
            <w:sz w:val="18"/>
            <w:rPrChange w:id="26552" w:author="shorny" w:date="2014-06-09T18:55:00Z">
              <w:rPr/>
            </w:rPrChange>
          </w:rPr>
          <w:t xml:space="preserve"> Agg.PriSuperSum &lt;&gt; 1</w:t>
        </w:r>
      </w:ins>
    </w:p>
    <w:p w14:paraId="1FD48FC8" w14:textId="77777777" w:rsidR="00D26196" w:rsidRPr="00D26196" w:rsidRDefault="00D26196">
      <w:pPr>
        <w:pStyle w:val="HTMLPreformatted"/>
        <w:divId w:val="2032412305"/>
        <w:rPr>
          <w:ins w:id="26553" w:author="shorny" w:date="2014-06-09T18:54:00Z"/>
          <w:sz w:val="18"/>
          <w:rPrChange w:id="26554" w:author="shorny" w:date="2014-06-09T18:55:00Z">
            <w:rPr>
              <w:ins w:id="26555" w:author="shorny" w:date="2014-06-09T18:54:00Z"/>
            </w:rPr>
          </w:rPrChange>
        </w:rPr>
      </w:pPr>
      <w:ins w:id="26556" w:author="shorny" w:date="2014-06-09T18:54:00Z">
        <w:r w:rsidRPr="00D26196">
          <w:rPr>
            <w:sz w:val="18"/>
            <w:rPrChange w:id="26557" w:author="shorny" w:date="2014-06-09T18:55:00Z">
              <w:rPr/>
            </w:rPrChange>
          </w:rPr>
          <w:t xml:space="preserve">    </w:t>
        </w:r>
        <w:r w:rsidRPr="00D26196">
          <w:rPr>
            <w:rStyle w:val="keyword1"/>
            <w:sz w:val="18"/>
            <w:rPrChange w:id="26558" w:author="shorny" w:date="2014-06-09T18:55:00Z">
              <w:rPr>
                <w:rStyle w:val="keyword1"/>
              </w:rPr>
            </w:rPrChange>
          </w:rPr>
          <w:t>OR</w:t>
        </w:r>
        <w:r w:rsidRPr="00D26196">
          <w:rPr>
            <w:sz w:val="18"/>
            <w:rPrChange w:id="26559" w:author="shorny" w:date="2014-06-09T18:55:00Z">
              <w:rPr/>
            </w:rPrChange>
          </w:rPr>
          <w:t xml:space="preserve"> Agg.PriSuperSum </w:t>
        </w:r>
        <w:r w:rsidRPr="00D26196">
          <w:rPr>
            <w:rStyle w:val="keyword1"/>
            <w:sz w:val="18"/>
            <w:rPrChange w:id="26560" w:author="shorny" w:date="2014-06-09T18:55:00Z">
              <w:rPr>
                <w:rStyle w:val="keyword1"/>
              </w:rPr>
            </w:rPrChange>
          </w:rPr>
          <w:t>IS</w:t>
        </w:r>
        <w:r w:rsidRPr="00D26196">
          <w:rPr>
            <w:sz w:val="18"/>
            <w:rPrChange w:id="26561" w:author="shorny" w:date="2014-06-09T18:55:00Z">
              <w:rPr/>
            </w:rPrChange>
          </w:rPr>
          <w:t xml:space="preserve"> </w:t>
        </w:r>
        <w:r w:rsidRPr="00D26196">
          <w:rPr>
            <w:rStyle w:val="keyword1"/>
            <w:sz w:val="18"/>
            <w:rPrChange w:id="26562" w:author="shorny" w:date="2014-06-09T18:55:00Z">
              <w:rPr>
                <w:rStyle w:val="keyword1"/>
              </w:rPr>
            </w:rPrChange>
          </w:rPr>
          <w:t>NULL</w:t>
        </w:r>
        <w:r w:rsidRPr="00D26196">
          <w:rPr>
            <w:sz w:val="18"/>
            <w:rPrChange w:id="26563" w:author="shorny" w:date="2014-06-09T18:55:00Z">
              <w:rPr/>
            </w:rPrChange>
          </w:rPr>
          <w:t xml:space="preserve"> ;</w:t>
        </w:r>
      </w:ins>
    </w:p>
    <w:p w14:paraId="389CA833" w14:textId="77777777" w:rsidR="00D26196" w:rsidRPr="00D26196" w:rsidRDefault="00D26196">
      <w:pPr>
        <w:pStyle w:val="HTMLPreformatted"/>
        <w:divId w:val="2032412305"/>
        <w:rPr>
          <w:ins w:id="26564" w:author="shorny" w:date="2014-06-09T18:54:00Z"/>
          <w:sz w:val="18"/>
          <w:rPrChange w:id="26565" w:author="shorny" w:date="2014-06-09T18:55:00Z">
            <w:rPr>
              <w:ins w:id="26566" w:author="shorny" w:date="2014-06-09T18:54:00Z"/>
            </w:rPr>
          </w:rPrChange>
        </w:rPr>
      </w:pPr>
    </w:p>
    <w:p w14:paraId="6CED7D5F" w14:textId="77777777" w:rsidR="00D26196" w:rsidRPr="00D26196" w:rsidRDefault="00D26196">
      <w:pPr>
        <w:pStyle w:val="HTMLPreformatted"/>
        <w:divId w:val="2032412305"/>
        <w:rPr>
          <w:ins w:id="26567" w:author="shorny" w:date="2014-06-09T18:54:00Z"/>
          <w:rStyle w:val="comment1"/>
          <w:sz w:val="18"/>
          <w:rPrChange w:id="26568" w:author="shorny" w:date="2014-06-09T18:55:00Z">
            <w:rPr>
              <w:ins w:id="26569" w:author="shorny" w:date="2014-06-09T18:54:00Z"/>
              <w:rStyle w:val="comment1"/>
            </w:rPr>
          </w:rPrChange>
        </w:rPr>
      </w:pPr>
      <w:ins w:id="26570" w:author="shorny" w:date="2014-06-09T18:54:00Z">
        <w:r w:rsidRPr="00D26196">
          <w:rPr>
            <w:sz w:val="18"/>
            <w:rPrChange w:id="26571" w:author="shorny" w:date="2014-06-09T18:55:00Z">
              <w:rPr>
                <w:color w:val="B22222"/>
              </w:rPr>
            </w:rPrChange>
          </w:rPr>
          <w:t xml:space="preserve">  </w:t>
        </w:r>
        <w:r w:rsidRPr="00D26196">
          <w:rPr>
            <w:rStyle w:val="comment1"/>
            <w:sz w:val="18"/>
            <w:rPrChange w:id="26572" w:author="shorny" w:date="2014-06-09T18:55:00Z">
              <w:rPr>
                <w:rStyle w:val="comment1"/>
              </w:rPr>
            </w:rPrChange>
          </w:rPr>
          <w:t>-- create a temporary table to store the expected results</w:t>
        </w:r>
      </w:ins>
    </w:p>
    <w:p w14:paraId="6DEFA556" w14:textId="77777777" w:rsidR="00D26196" w:rsidRPr="00D26196" w:rsidRDefault="00D26196">
      <w:pPr>
        <w:pStyle w:val="HTMLPreformatted"/>
        <w:divId w:val="2032412305"/>
        <w:rPr>
          <w:ins w:id="26573" w:author="shorny" w:date="2014-06-09T18:54:00Z"/>
          <w:rStyle w:val="comment1"/>
          <w:sz w:val="18"/>
          <w:rPrChange w:id="26574" w:author="shorny" w:date="2014-06-09T18:55:00Z">
            <w:rPr>
              <w:ins w:id="26575" w:author="shorny" w:date="2014-06-09T18:54:00Z"/>
              <w:rStyle w:val="comment1"/>
            </w:rPr>
          </w:rPrChange>
        </w:rPr>
      </w:pPr>
      <w:ins w:id="26576" w:author="shorny" w:date="2014-06-09T18:54:00Z">
        <w:r w:rsidRPr="00D26196">
          <w:rPr>
            <w:sz w:val="18"/>
            <w:rPrChange w:id="26577" w:author="shorny" w:date="2014-06-09T18:55:00Z">
              <w:rPr>
                <w:color w:val="B22222"/>
              </w:rPr>
            </w:rPrChange>
          </w:rPr>
          <w:t xml:space="preserve">  </w:t>
        </w:r>
        <w:r w:rsidRPr="00D26196">
          <w:rPr>
            <w:rStyle w:val="comment1"/>
            <w:sz w:val="18"/>
            <w:rPrChange w:id="26578" w:author="shorny" w:date="2014-06-09T18:55:00Z">
              <w:rPr>
                <w:rStyle w:val="comment1"/>
              </w:rPr>
            </w:rPrChange>
          </w:rPr>
          <w:t>-- expect all applications except 111 and 311</w:t>
        </w:r>
      </w:ins>
    </w:p>
    <w:p w14:paraId="1DA6CFCD" w14:textId="77777777" w:rsidR="00D26196" w:rsidRPr="00D26196" w:rsidRDefault="00D26196">
      <w:pPr>
        <w:pStyle w:val="HTMLPreformatted"/>
        <w:divId w:val="2032412305"/>
        <w:rPr>
          <w:ins w:id="26579" w:author="shorny" w:date="2014-06-09T18:54:00Z"/>
          <w:sz w:val="18"/>
          <w:rPrChange w:id="26580" w:author="shorny" w:date="2014-06-09T18:55:00Z">
            <w:rPr>
              <w:ins w:id="26581" w:author="shorny" w:date="2014-06-09T18:54:00Z"/>
            </w:rPr>
          </w:rPrChange>
        </w:rPr>
      </w:pPr>
      <w:ins w:id="26582" w:author="shorny" w:date="2014-06-09T18:54:00Z">
        <w:r w:rsidRPr="00D26196">
          <w:rPr>
            <w:sz w:val="18"/>
            <w:rPrChange w:id="26583" w:author="shorny" w:date="2014-06-09T18:55:00Z">
              <w:rPr/>
            </w:rPrChange>
          </w:rPr>
          <w:t xml:space="preserve">  </w:t>
        </w:r>
        <w:r w:rsidRPr="00D26196">
          <w:rPr>
            <w:rStyle w:val="keyword1"/>
            <w:sz w:val="18"/>
            <w:rPrChange w:id="26584" w:author="shorny" w:date="2014-06-09T18:55:00Z">
              <w:rPr>
                <w:rStyle w:val="keyword1"/>
              </w:rPr>
            </w:rPrChange>
          </w:rPr>
          <w:t>CREATE</w:t>
        </w:r>
        <w:r w:rsidRPr="00D26196">
          <w:rPr>
            <w:sz w:val="18"/>
            <w:rPrChange w:id="26585" w:author="shorny" w:date="2014-06-09T18:55:00Z">
              <w:rPr/>
            </w:rPrChange>
          </w:rPr>
          <w:t xml:space="preserve"> </w:t>
        </w:r>
        <w:r w:rsidRPr="00D26196">
          <w:rPr>
            <w:rStyle w:val="keyword1"/>
            <w:sz w:val="18"/>
            <w:rPrChange w:id="26586" w:author="shorny" w:date="2014-06-09T18:55:00Z">
              <w:rPr>
                <w:rStyle w:val="keyword1"/>
              </w:rPr>
            </w:rPrChange>
          </w:rPr>
          <w:t>TEMPORARY</w:t>
        </w:r>
        <w:r w:rsidRPr="00D26196">
          <w:rPr>
            <w:sz w:val="18"/>
            <w:rPrChange w:id="26587" w:author="shorny" w:date="2014-06-09T18:55:00Z">
              <w:rPr/>
            </w:rPrChange>
          </w:rPr>
          <w:t xml:space="preserve"> </w:t>
        </w:r>
        <w:r w:rsidRPr="00D26196">
          <w:rPr>
            <w:rStyle w:val="keyword1"/>
            <w:sz w:val="18"/>
            <w:rPrChange w:id="26588" w:author="shorny" w:date="2014-06-09T18:55:00Z">
              <w:rPr>
                <w:rStyle w:val="keyword1"/>
              </w:rPr>
            </w:rPrChange>
          </w:rPr>
          <w:t>TABLE</w:t>
        </w:r>
        <w:r w:rsidRPr="00D26196">
          <w:rPr>
            <w:sz w:val="18"/>
            <w:rPrChange w:id="26589" w:author="shorny" w:date="2014-06-09T18:55:00Z">
              <w:rPr/>
            </w:rPrChange>
          </w:rPr>
          <w:t xml:space="preserve"> </w:t>
        </w:r>
        <w:r w:rsidRPr="00D26196">
          <w:rPr>
            <w:rStyle w:val="function-name1"/>
            <w:sz w:val="18"/>
            <w:rPrChange w:id="26590" w:author="shorny" w:date="2014-06-09T18:55:00Z">
              <w:rPr>
                <w:rStyle w:val="function-name1"/>
              </w:rPr>
            </w:rPrChange>
          </w:rPr>
          <w:t>utrans_u_expecteds</w:t>
        </w:r>
        <w:r w:rsidRPr="00D26196">
          <w:rPr>
            <w:sz w:val="18"/>
            <w:rPrChange w:id="26591" w:author="shorny" w:date="2014-06-09T18:55:00Z">
              <w:rPr/>
            </w:rPrChange>
          </w:rPr>
          <w:t xml:space="preserve"> (</w:t>
        </w:r>
      </w:ins>
    </w:p>
    <w:p w14:paraId="237EB32E" w14:textId="77777777" w:rsidR="00D26196" w:rsidRPr="00D26196" w:rsidRDefault="00D26196">
      <w:pPr>
        <w:pStyle w:val="HTMLPreformatted"/>
        <w:divId w:val="2032412305"/>
        <w:rPr>
          <w:ins w:id="26592" w:author="shorny" w:date="2014-06-09T18:54:00Z"/>
          <w:sz w:val="18"/>
          <w:rPrChange w:id="26593" w:author="shorny" w:date="2014-06-09T18:55:00Z">
            <w:rPr>
              <w:ins w:id="26594" w:author="shorny" w:date="2014-06-09T18:54:00Z"/>
            </w:rPr>
          </w:rPrChange>
        </w:rPr>
      </w:pPr>
      <w:ins w:id="26595" w:author="shorny" w:date="2014-06-09T18:54:00Z">
        <w:r w:rsidRPr="00D26196">
          <w:rPr>
            <w:sz w:val="18"/>
            <w:rPrChange w:id="26596" w:author="shorny" w:date="2014-06-09T18:55:00Z">
              <w:rPr/>
            </w:rPrChange>
          </w:rPr>
          <w:t xml:space="preserve">    ApplicationID </w:t>
        </w:r>
        <w:r w:rsidRPr="00D26196">
          <w:rPr>
            <w:rStyle w:val="type1"/>
            <w:sz w:val="18"/>
            <w:rPrChange w:id="26597" w:author="shorny" w:date="2014-06-09T18:55:00Z">
              <w:rPr>
                <w:rStyle w:val="type1"/>
              </w:rPr>
            </w:rPrChange>
          </w:rPr>
          <w:t>int</w:t>
        </w:r>
        <w:r w:rsidRPr="00D26196">
          <w:rPr>
            <w:sz w:val="18"/>
            <w:rPrChange w:id="26598" w:author="shorny" w:date="2014-06-09T18:55:00Z">
              <w:rPr/>
            </w:rPrChange>
          </w:rPr>
          <w:t>(10)</w:t>
        </w:r>
      </w:ins>
    </w:p>
    <w:p w14:paraId="4EACBF08" w14:textId="77777777" w:rsidR="00D26196" w:rsidRPr="00D26196" w:rsidRDefault="00D26196">
      <w:pPr>
        <w:pStyle w:val="HTMLPreformatted"/>
        <w:divId w:val="2032412305"/>
        <w:rPr>
          <w:ins w:id="26599" w:author="shorny" w:date="2014-06-09T18:54:00Z"/>
          <w:sz w:val="18"/>
          <w:rPrChange w:id="26600" w:author="shorny" w:date="2014-06-09T18:55:00Z">
            <w:rPr>
              <w:ins w:id="26601" w:author="shorny" w:date="2014-06-09T18:54:00Z"/>
            </w:rPr>
          </w:rPrChange>
        </w:rPr>
      </w:pPr>
      <w:ins w:id="26602" w:author="shorny" w:date="2014-06-09T18:54:00Z">
        <w:r w:rsidRPr="00D26196">
          <w:rPr>
            <w:sz w:val="18"/>
            <w:rPrChange w:id="26603" w:author="shorny" w:date="2014-06-09T18:55:00Z">
              <w:rPr/>
            </w:rPrChange>
          </w:rPr>
          <w:lastRenderedPageBreak/>
          <w:t xml:space="preserve">  ) ;</w:t>
        </w:r>
      </w:ins>
    </w:p>
    <w:p w14:paraId="54296F25" w14:textId="77777777" w:rsidR="00D26196" w:rsidRPr="00D26196" w:rsidRDefault="00D26196">
      <w:pPr>
        <w:pStyle w:val="HTMLPreformatted"/>
        <w:divId w:val="2032412305"/>
        <w:rPr>
          <w:ins w:id="26604" w:author="shorny" w:date="2014-06-09T18:54:00Z"/>
          <w:sz w:val="18"/>
          <w:rPrChange w:id="26605" w:author="shorny" w:date="2014-06-09T18:55:00Z">
            <w:rPr>
              <w:ins w:id="26606" w:author="shorny" w:date="2014-06-09T18:54:00Z"/>
            </w:rPr>
          </w:rPrChange>
        </w:rPr>
      </w:pPr>
      <w:ins w:id="26607" w:author="shorny" w:date="2014-06-09T18:54:00Z">
        <w:r w:rsidRPr="00D26196">
          <w:rPr>
            <w:sz w:val="18"/>
            <w:rPrChange w:id="26608" w:author="shorny" w:date="2014-06-09T18:55:00Z">
              <w:rPr/>
            </w:rPrChange>
          </w:rPr>
          <w:t xml:space="preserve">  </w:t>
        </w:r>
        <w:r w:rsidRPr="00D26196">
          <w:rPr>
            <w:rStyle w:val="keyword1"/>
            <w:sz w:val="18"/>
            <w:rPrChange w:id="26609" w:author="shorny" w:date="2014-06-09T18:55:00Z">
              <w:rPr>
                <w:rStyle w:val="keyword1"/>
              </w:rPr>
            </w:rPrChange>
          </w:rPr>
          <w:t>INSERT</w:t>
        </w:r>
        <w:r w:rsidRPr="00D26196">
          <w:rPr>
            <w:sz w:val="18"/>
            <w:rPrChange w:id="26610" w:author="shorny" w:date="2014-06-09T18:55:00Z">
              <w:rPr/>
            </w:rPrChange>
          </w:rPr>
          <w:t xml:space="preserve"> </w:t>
        </w:r>
        <w:r w:rsidRPr="00D26196">
          <w:rPr>
            <w:rStyle w:val="keyword1"/>
            <w:sz w:val="18"/>
            <w:rPrChange w:id="26611" w:author="shorny" w:date="2014-06-09T18:55:00Z">
              <w:rPr>
                <w:rStyle w:val="keyword1"/>
              </w:rPr>
            </w:rPrChange>
          </w:rPr>
          <w:t>INTO</w:t>
        </w:r>
        <w:r w:rsidRPr="00D26196">
          <w:rPr>
            <w:sz w:val="18"/>
            <w:rPrChange w:id="26612" w:author="shorny" w:date="2014-06-09T18:55:00Z">
              <w:rPr/>
            </w:rPrChange>
          </w:rPr>
          <w:t xml:space="preserve"> utrans_u_expecteds</w:t>
        </w:r>
      </w:ins>
    </w:p>
    <w:p w14:paraId="5499C518" w14:textId="77777777" w:rsidR="00D26196" w:rsidRPr="00D26196" w:rsidRDefault="00D26196">
      <w:pPr>
        <w:pStyle w:val="HTMLPreformatted"/>
        <w:divId w:val="2032412305"/>
        <w:rPr>
          <w:ins w:id="26613" w:author="shorny" w:date="2014-06-09T18:54:00Z"/>
          <w:sz w:val="18"/>
          <w:rPrChange w:id="26614" w:author="shorny" w:date="2014-06-09T18:55:00Z">
            <w:rPr>
              <w:ins w:id="26615" w:author="shorny" w:date="2014-06-09T18:54:00Z"/>
            </w:rPr>
          </w:rPrChange>
        </w:rPr>
      </w:pPr>
      <w:ins w:id="26616" w:author="shorny" w:date="2014-06-09T18:54:00Z">
        <w:r w:rsidRPr="00D26196">
          <w:rPr>
            <w:sz w:val="18"/>
            <w:rPrChange w:id="26617" w:author="shorny" w:date="2014-06-09T18:55:00Z">
              <w:rPr/>
            </w:rPrChange>
          </w:rPr>
          <w:t xml:space="preserve">  </w:t>
        </w:r>
        <w:r w:rsidRPr="00D26196">
          <w:rPr>
            <w:rStyle w:val="keyword1"/>
            <w:sz w:val="18"/>
            <w:rPrChange w:id="26618" w:author="shorny" w:date="2014-06-09T18:55:00Z">
              <w:rPr>
                <w:rStyle w:val="keyword1"/>
              </w:rPr>
            </w:rPrChange>
          </w:rPr>
          <w:t>VALUES</w:t>
        </w:r>
        <w:r w:rsidRPr="00D26196">
          <w:rPr>
            <w:sz w:val="18"/>
            <w:rPrChange w:id="26619" w:author="shorny" w:date="2014-06-09T18:55:00Z">
              <w:rPr/>
            </w:rPrChange>
          </w:rPr>
          <w:t xml:space="preserve"> (211), (411), (511), (611), (711), (811), (911), (1011), (1111) ;</w:t>
        </w:r>
      </w:ins>
    </w:p>
    <w:p w14:paraId="2A2AFDB7" w14:textId="77777777" w:rsidR="00D26196" w:rsidRPr="00D26196" w:rsidRDefault="00D26196">
      <w:pPr>
        <w:pStyle w:val="HTMLPreformatted"/>
        <w:divId w:val="2032412305"/>
        <w:rPr>
          <w:ins w:id="26620" w:author="shorny" w:date="2014-06-09T18:54:00Z"/>
          <w:sz w:val="18"/>
          <w:rPrChange w:id="26621" w:author="shorny" w:date="2014-06-09T18:55:00Z">
            <w:rPr>
              <w:ins w:id="26622" w:author="shorny" w:date="2014-06-09T18:54:00Z"/>
            </w:rPr>
          </w:rPrChange>
        </w:rPr>
      </w:pPr>
    </w:p>
    <w:p w14:paraId="4E5420B5" w14:textId="77777777" w:rsidR="00D26196" w:rsidRPr="00D26196" w:rsidRDefault="00D26196">
      <w:pPr>
        <w:pStyle w:val="HTMLPreformatted"/>
        <w:divId w:val="2032412305"/>
        <w:rPr>
          <w:ins w:id="26623" w:author="shorny" w:date="2014-06-09T18:54:00Z"/>
          <w:rStyle w:val="comment1"/>
          <w:sz w:val="18"/>
          <w:rPrChange w:id="26624" w:author="shorny" w:date="2014-06-09T18:55:00Z">
            <w:rPr>
              <w:ins w:id="26625" w:author="shorny" w:date="2014-06-09T18:54:00Z"/>
              <w:rStyle w:val="comment1"/>
            </w:rPr>
          </w:rPrChange>
        </w:rPr>
      </w:pPr>
      <w:ins w:id="26626" w:author="shorny" w:date="2014-06-09T18:54:00Z">
        <w:r w:rsidRPr="00D26196">
          <w:rPr>
            <w:sz w:val="18"/>
            <w:rPrChange w:id="26627" w:author="shorny" w:date="2014-06-09T18:55:00Z">
              <w:rPr>
                <w:color w:val="B22222"/>
              </w:rPr>
            </w:rPrChange>
          </w:rPr>
          <w:t xml:space="preserve">  </w:t>
        </w:r>
        <w:r w:rsidRPr="00D26196">
          <w:rPr>
            <w:rStyle w:val="comment1"/>
            <w:sz w:val="18"/>
            <w:rPrChange w:id="26628" w:author="shorny" w:date="2014-06-09T18:55:00Z">
              <w:rPr>
                <w:rStyle w:val="comment1"/>
              </w:rPr>
            </w:rPrChange>
          </w:rPr>
          <w:t>-- create another temporary table that lists the differences between expected</w:t>
        </w:r>
      </w:ins>
    </w:p>
    <w:p w14:paraId="0C77A7AF" w14:textId="77777777" w:rsidR="00D26196" w:rsidRPr="00D26196" w:rsidRDefault="00D26196">
      <w:pPr>
        <w:pStyle w:val="HTMLPreformatted"/>
        <w:divId w:val="2032412305"/>
        <w:rPr>
          <w:ins w:id="26629" w:author="shorny" w:date="2014-06-09T18:54:00Z"/>
          <w:rStyle w:val="comment1"/>
          <w:sz w:val="18"/>
          <w:rPrChange w:id="26630" w:author="shorny" w:date="2014-06-09T18:55:00Z">
            <w:rPr>
              <w:ins w:id="26631" w:author="shorny" w:date="2014-06-09T18:54:00Z"/>
              <w:rStyle w:val="comment1"/>
            </w:rPr>
          </w:rPrChange>
        </w:rPr>
      </w:pPr>
      <w:ins w:id="26632" w:author="shorny" w:date="2014-06-09T18:54:00Z">
        <w:r w:rsidRPr="00D26196">
          <w:rPr>
            <w:sz w:val="18"/>
            <w:rPrChange w:id="26633" w:author="shorny" w:date="2014-06-09T18:55:00Z">
              <w:rPr>
                <w:color w:val="B22222"/>
              </w:rPr>
            </w:rPrChange>
          </w:rPr>
          <w:t xml:space="preserve">  </w:t>
        </w:r>
        <w:r w:rsidRPr="00D26196">
          <w:rPr>
            <w:rStyle w:val="comment1"/>
            <w:sz w:val="18"/>
            <w:rPrChange w:id="26634" w:author="shorny" w:date="2014-06-09T18:55:00Z">
              <w:rPr>
                <w:rStyle w:val="comment1"/>
              </w:rPr>
            </w:rPrChange>
          </w:rPr>
          <w:t>-- results and actuals</w:t>
        </w:r>
      </w:ins>
    </w:p>
    <w:p w14:paraId="65689593" w14:textId="77777777" w:rsidR="00D26196" w:rsidRPr="00D26196" w:rsidRDefault="00D26196">
      <w:pPr>
        <w:pStyle w:val="HTMLPreformatted"/>
        <w:divId w:val="2032412305"/>
        <w:rPr>
          <w:ins w:id="26635" w:author="shorny" w:date="2014-06-09T18:54:00Z"/>
          <w:sz w:val="18"/>
          <w:rPrChange w:id="26636" w:author="shorny" w:date="2014-06-09T18:55:00Z">
            <w:rPr>
              <w:ins w:id="26637" w:author="shorny" w:date="2014-06-09T18:54:00Z"/>
            </w:rPr>
          </w:rPrChange>
        </w:rPr>
      </w:pPr>
      <w:ins w:id="26638" w:author="shorny" w:date="2014-06-09T18:54:00Z">
        <w:r w:rsidRPr="00D26196">
          <w:rPr>
            <w:sz w:val="18"/>
            <w:rPrChange w:id="26639" w:author="shorny" w:date="2014-06-09T18:55:00Z">
              <w:rPr/>
            </w:rPrChange>
          </w:rPr>
          <w:t xml:space="preserve">  </w:t>
        </w:r>
        <w:r w:rsidRPr="00D26196">
          <w:rPr>
            <w:rStyle w:val="keyword1"/>
            <w:sz w:val="18"/>
            <w:rPrChange w:id="26640" w:author="shorny" w:date="2014-06-09T18:55:00Z">
              <w:rPr>
                <w:rStyle w:val="keyword1"/>
              </w:rPr>
            </w:rPrChange>
          </w:rPr>
          <w:t>CREATE</w:t>
        </w:r>
        <w:r w:rsidRPr="00D26196">
          <w:rPr>
            <w:sz w:val="18"/>
            <w:rPrChange w:id="26641" w:author="shorny" w:date="2014-06-09T18:55:00Z">
              <w:rPr/>
            </w:rPrChange>
          </w:rPr>
          <w:t xml:space="preserve"> </w:t>
        </w:r>
        <w:r w:rsidRPr="00D26196">
          <w:rPr>
            <w:rStyle w:val="keyword1"/>
            <w:sz w:val="18"/>
            <w:rPrChange w:id="26642" w:author="shorny" w:date="2014-06-09T18:55:00Z">
              <w:rPr>
                <w:rStyle w:val="keyword1"/>
              </w:rPr>
            </w:rPrChange>
          </w:rPr>
          <w:t>TEMPORARY</w:t>
        </w:r>
        <w:r w:rsidRPr="00D26196">
          <w:rPr>
            <w:sz w:val="18"/>
            <w:rPrChange w:id="26643" w:author="shorny" w:date="2014-06-09T18:55:00Z">
              <w:rPr/>
            </w:rPrChange>
          </w:rPr>
          <w:t xml:space="preserve"> </w:t>
        </w:r>
        <w:r w:rsidRPr="00D26196">
          <w:rPr>
            <w:rStyle w:val="keyword1"/>
            <w:sz w:val="18"/>
            <w:rPrChange w:id="26644" w:author="shorny" w:date="2014-06-09T18:55:00Z">
              <w:rPr>
                <w:rStyle w:val="keyword1"/>
              </w:rPr>
            </w:rPrChange>
          </w:rPr>
          <w:t>TABLE</w:t>
        </w:r>
        <w:r w:rsidRPr="00D26196">
          <w:rPr>
            <w:sz w:val="18"/>
            <w:rPrChange w:id="26645" w:author="shorny" w:date="2014-06-09T18:55:00Z">
              <w:rPr/>
            </w:rPrChange>
          </w:rPr>
          <w:t xml:space="preserve"> </w:t>
        </w:r>
        <w:r w:rsidRPr="00D26196">
          <w:rPr>
            <w:rStyle w:val="function-name1"/>
            <w:sz w:val="18"/>
            <w:rPrChange w:id="26646" w:author="shorny" w:date="2014-06-09T18:55:00Z">
              <w:rPr>
                <w:rStyle w:val="function-name1"/>
              </w:rPr>
            </w:rPrChange>
          </w:rPr>
          <w:t>utrans_u_problems</w:t>
        </w:r>
      </w:ins>
    </w:p>
    <w:p w14:paraId="783F20A9" w14:textId="77777777" w:rsidR="00D26196" w:rsidRPr="00D26196" w:rsidRDefault="00D26196">
      <w:pPr>
        <w:pStyle w:val="HTMLPreformatted"/>
        <w:divId w:val="2032412305"/>
        <w:rPr>
          <w:ins w:id="26647" w:author="shorny" w:date="2014-06-09T18:54:00Z"/>
          <w:sz w:val="18"/>
          <w:rPrChange w:id="26648" w:author="shorny" w:date="2014-06-09T18:55:00Z">
            <w:rPr>
              <w:ins w:id="26649" w:author="shorny" w:date="2014-06-09T18:54:00Z"/>
            </w:rPr>
          </w:rPrChange>
        </w:rPr>
      </w:pPr>
      <w:ins w:id="26650" w:author="shorny" w:date="2014-06-09T18:54:00Z">
        <w:r w:rsidRPr="00D26196">
          <w:rPr>
            <w:sz w:val="18"/>
            <w:rPrChange w:id="26651" w:author="shorny" w:date="2014-06-09T18:55:00Z">
              <w:rPr/>
            </w:rPrChange>
          </w:rPr>
          <w:t xml:space="preserve">  </w:t>
        </w:r>
        <w:r w:rsidRPr="00D26196">
          <w:rPr>
            <w:rStyle w:val="keyword1"/>
            <w:sz w:val="18"/>
            <w:rPrChange w:id="26652" w:author="shorny" w:date="2014-06-09T18:55:00Z">
              <w:rPr>
                <w:rStyle w:val="keyword1"/>
              </w:rPr>
            </w:rPrChange>
          </w:rPr>
          <w:t>SELECT</w:t>
        </w:r>
        <w:r w:rsidRPr="00D26196">
          <w:rPr>
            <w:sz w:val="18"/>
            <w:rPrChange w:id="26653" w:author="shorny" w:date="2014-06-09T18:55:00Z">
              <w:rPr/>
            </w:rPrChange>
          </w:rPr>
          <w:t xml:space="preserve"> problems.*</w:t>
        </w:r>
      </w:ins>
    </w:p>
    <w:p w14:paraId="28D4E1B1" w14:textId="77777777" w:rsidR="00D26196" w:rsidRPr="00D26196" w:rsidRDefault="00D26196">
      <w:pPr>
        <w:pStyle w:val="HTMLPreformatted"/>
        <w:divId w:val="2032412305"/>
        <w:rPr>
          <w:ins w:id="26654" w:author="shorny" w:date="2014-06-09T18:54:00Z"/>
          <w:sz w:val="18"/>
          <w:rPrChange w:id="26655" w:author="shorny" w:date="2014-06-09T18:55:00Z">
            <w:rPr>
              <w:ins w:id="26656" w:author="shorny" w:date="2014-06-09T18:54:00Z"/>
            </w:rPr>
          </w:rPrChange>
        </w:rPr>
      </w:pPr>
      <w:ins w:id="26657" w:author="shorny" w:date="2014-06-09T18:54:00Z">
        <w:r w:rsidRPr="00D26196">
          <w:rPr>
            <w:sz w:val="18"/>
            <w:rPrChange w:id="26658" w:author="shorny" w:date="2014-06-09T18:55:00Z">
              <w:rPr/>
            </w:rPrChange>
          </w:rPr>
          <w:t xml:space="preserve">  </w:t>
        </w:r>
        <w:r w:rsidRPr="00D26196">
          <w:rPr>
            <w:rStyle w:val="keyword1"/>
            <w:sz w:val="18"/>
            <w:rPrChange w:id="26659" w:author="shorny" w:date="2014-06-09T18:55:00Z">
              <w:rPr>
                <w:rStyle w:val="keyword1"/>
              </w:rPr>
            </w:rPrChange>
          </w:rPr>
          <w:t>FROM</w:t>
        </w:r>
      </w:ins>
    </w:p>
    <w:p w14:paraId="09E3052B" w14:textId="77777777" w:rsidR="00D26196" w:rsidRPr="00D26196" w:rsidRDefault="00D26196">
      <w:pPr>
        <w:pStyle w:val="HTMLPreformatted"/>
        <w:divId w:val="2032412305"/>
        <w:rPr>
          <w:ins w:id="26660" w:author="shorny" w:date="2014-06-09T18:54:00Z"/>
          <w:sz w:val="18"/>
          <w:rPrChange w:id="26661" w:author="shorny" w:date="2014-06-09T18:55:00Z">
            <w:rPr>
              <w:ins w:id="26662" w:author="shorny" w:date="2014-06-09T18:54:00Z"/>
            </w:rPr>
          </w:rPrChange>
        </w:rPr>
      </w:pPr>
      <w:ins w:id="26663" w:author="shorny" w:date="2014-06-09T18:54:00Z">
        <w:r w:rsidRPr="00D26196">
          <w:rPr>
            <w:sz w:val="18"/>
            <w:rPrChange w:id="26664" w:author="shorny" w:date="2014-06-09T18:55:00Z">
              <w:rPr/>
            </w:rPrChange>
          </w:rPr>
          <w:t xml:space="preserve">  (</w:t>
        </w:r>
      </w:ins>
    </w:p>
    <w:p w14:paraId="6549E922" w14:textId="77777777" w:rsidR="00D26196" w:rsidRPr="00D26196" w:rsidRDefault="00D26196">
      <w:pPr>
        <w:pStyle w:val="HTMLPreformatted"/>
        <w:divId w:val="2032412305"/>
        <w:rPr>
          <w:ins w:id="26665" w:author="shorny" w:date="2014-06-09T18:54:00Z"/>
          <w:sz w:val="18"/>
          <w:rPrChange w:id="26666" w:author="shorny" w:date="2014-06-09T18:55:00Z">
            <w:rPr>
              <w:ins w:id="26667" w:author="shorny" w:date="2014-06-09T18:54:00Z"/>
            </w:rPr>
          </w:rPrChange>
        </w:rPr>
      </w:pPr>
      <w:ins w:id="26668" w:author="shorny" w:date="2014-06-09T18:54:00Z">
        <w:r w:rsidRPr="00D26196">
          <w:rPr>
            <w:sz w:val="18"/>
            <w:rPrChange w:id="26669" w:author="shorny" w:date="2014-06-09T18:55:00Z">
              <w:rPr/>
            </w:rPrChange>
          </w:rPr>
          <w:t xml:space="preserve">      </w:t>
        </w:r>
        <w:r w:rsidRPr="00D26196">
          <w:rPr>
            <w:rStyle w:val="keyword1"/>
            <w:sz w:val="18"/>
            <w:rPrChange w:id="26670" w:author="shorny" w:date="2014-06-09T18:55:00Z">
              <w:rPr>
                <w:rStyle w:val="keyword1"/>
              </w:rPr>
            </w:rPrChange>
          </w:rPr>
          <w:t>SELECT</w:t>
        </w:r>
        <w:r w:rsidRPr="00D26196">
          <w:rPr>
            <w:sz w:val="18"/>
            <w:rPrChange w:id="26671" w:author="shorny" w:date="2014-06-09T18:55:00Z">
              <w:rPr/>
            </w:rPrChange>
          </w:rPr>
          <w:t xml:space="preserve"> actuals.*</w:t>
        </w:r>
      </w:ins>
    </w:p>
    <w:p w14:paraId="5F81A520" w14:textId="77777777" w:rsidR="00D26196" w:rsidRPr="00D26196" w:rsidRDefault="00D26196">
      <w:pPr>
        <w:pStyle w:val="HTMLPreformatted"/>
        <w:divId w:val="2032412305"/>
        <w:rPr>
          <w:ins w:id="26672" w:author="shorny" w:date="2014-06-09T18:54:00Z"/>
          <w:sz w:val="18"/>
          <w:rPrChange w:id="26673" w:author="shorny" w:date="2014-06-09T18:55:00Z">
            <w:rPr>
              <w:ins w:id="26674" w:author="shorny" w:date="2014-06-09T18:54:00Z"/>
            </w:rPr>
          </w:rPrChange>
        </w:rPr>
      </w:pPr>
      <w:ins w:id="26675" w:author="shorny" w:date="2014-06-09T18:54:00Z">
        <w:r w:rsidRPr="00D26196">
          <w:rPr>
            <w:sz w:val="18"/>
            <w:rPrChange w:id="26676" w:author="shorny" w:date="2014-06-09T18:55:00Z">
              <w:rPr/>
            </w:rPrChange>
          </w:rPr>
          <w:t xml:space="preserve">      </w:t>
        </w:r>
        <w:r w:rsidRPr="00D26196">
          <w:rPr>
            <w:rStyle w:val="keyword1"/>
            <w:sz w:val="18"/>
            <w:rPrChange w:id="26677" w:author="shorny" w:date="2014-06-09T18:55:00Z">
              <w:rPr>
                <w:rStyle w:val="keyword1"/>
              </w:rPr>
            </w:rPrChange>
          </w:rPr>
          <w:t>FROM</w:t>
        </w:r>
        <w:r w:rsidRPr="00D26196">
          <w:rPr>
            <w:sz w:val="18"/>
            <w:rPrChange w:id="26678" w:author="shorny" w:date="2014-06-09T18:55:00Z">
              <w:rPr/>
            </w:rPrChange>
          </w:rPr>
          <w:t xml:space="preserve"> utrans_u_actuals actuals</w:t>
        </w:r>
      </w:ins>
    </w:p>
    <w:p w14:paraId="0BA8AC6C" w14:textId="77777777" w:rsidR="00D26196" w:rsidRPr="00D26196" w:rsidRDefault="00D26196">
      <w:pPr>
        <w:pStyle w:val="HTMLPreformatted"/>
        <w:divId w:val="2032412305"/>
        <w:rPr>
          <w:ins w:id="26679" w:author="shorny" w:date="2014-06-09T18:54:00Z"/>
          <w:sz w:val="18"/>
          <w:rPrChange w:id="26680" w:author="shorny" w:date="2014-06-09T18:55:00Z">
            <w:rPr>
              <w:ins w:id="26681" w:author="shorny" w:date="2014-06-09T18:54:00Z"/>
            </w:rPr>
          </w:rPrChange>
        </w:rPr>
      </w:pPr>
      <w:ins w:id="26682" w:author="shorny" w:date="2014-06-09T18:54:00Z">
        <w:r w:rsidRPr="00D26196">
          <w:rPr>
            <w:sz w:val="18"/>
            <w:rPrChange w:id="26683" w:author="shorny" w:date="2014-06-09T18:55:00Z">
              <w:rPr/>
            </w:rPrChange>
          </w:rPr>
          <w:t xml:space="preserve">      </w:t>
        </w:r>
        <w:r w:rsidRPr="00D26196">
          <w:rPr>
            <w:rStyle w:val="keyword1"/>
            <w:sz w:val="18"/>
            <w:rPrChange w:id="26684" w:author="shorny" w:date="2014-06-09T18:55:00Z">
              <w:rPr>
                <w:rStyle w:val="keyword1"/>
              </w:rPr>
            </w:rPrChange>
          </w:rPr>
          <w:t>UNION</w:t>
        </w:r>
        <w:r w:rsidRPr="00D26196">
          <w:rPr>
            <w:sz w:val="18"/>
            <w:rPrChange w:id="26685" w:author="shorny" w:date="2014-06-09T18:55:00Z">
              <w:rPr/>
            </w:rPrChange>
          </w:rPr>
          <w:t xml:space="preserve"> </w:t>
        </w:r>
        <w:r w:rsidRPr="00D26196">
          <w:rPr>
            <w:rStyle w:val="keyword1"/>
            <w:sz w:val="18"/>
            <w:rPrChange w:id="26686" w:author="shorny" w:date="2014-06-09T18:55:00Z">
              <w:rPr>
                <w:rStyle w:val="keyword1"/>
              </w:rPr>
            </w:rPrChange>
          </w:rPr>
          <w:t>ALL</w:t>
        </w:r>
      </w:ins>
    </w:p>
    <w:p w14:paraId="60EB5F02" w14:textId="77777777" w:rsidR="00D26196" w:rsidRPr="00D26196" w:rsidRDefault="00D26196">
      <w:pPr>
        <w:pStyle w:val="HTMLPreformatted"/>
        <w:divId w:val="2032412305"/>
        <w:rPr>
          <w:ins w:id="26687" w:author="shorny" w:date="2014-06-09T18:54:00Z"/>
          <w:sz w:val="18"/>
          <w:rPrChange w:id="26688" w:author="shorny" w:date="2014-06-09T18:55:00Z">
            <w:rPr>
              <w:ins w:id="26689" w:author="shorny" w:date="2014-06-09T18:54:00Z"/>
            </w:rPr>
          </w:rPrChange>
        </w:rPr>
      </w:pPr>
      <w:ins w:id="26690" w:author="shorny" w:date="2014-06-09T18:54:00Z">
        <w:r w:rsidRPr="00D26196">
          <w:rPr>
            <w:sz w:val="18"/>
            <w:rPrChange w:id="26691" w:author="shorny" w:date="2014-06-09T18:55:00Z">
              <w:rPr/>
            </w:rPrChange>
          </w:rPr>
          <w:t xml:space="preserve">      </w:t>
        </w:r>
        <w:r w:rsidRPr="00D26196">
          <w:rPr>
            <w:rStyle w:val="keyword1"/>
            <w:sz w:val="18"/>
            <w:rPrChange w:id="26692" w:author="shorny" w:date="2014-06-09T18:55:00Z">
              <w:rPr>
                <w:rStyle w:val="keyword1"/>
              </w:rPr>
            </w:rPrChange>
          </w:rPr>
          <w:t>SELECT</w:t>
        </w:r>
        <w:r w:rsidRPr="00D26196">
          <w:rPr>
            <w:sz w:val="18"/>
            <w:rPrChange w:id="26693" w:author="shorny" w:date="2014-06-09T18:55:00Z">
              <w:rPr/>
            </w:rPrChange>
          </w:rPr>
          <w:t xml:space="preserve"> expecteds.*</w:t>
        </w:r>
      </w:ins>
    </w:p>
    <w:p w14:paraId="40A8BD46" w14:textId="77777777" w:rsidR="00D26196" w:rsidRPr="00D26196" w:rsidRDefault="00D26196">
      <w:pPr>
        <w:pStyle w:val="HTMLPreformatted"/>
        <w:divId w:val="2032412305"/>
        <w:rPr>
          <w:ins w:id="26694" w:author="shorny" w:date="2014-06-09T18:54:00Z"/>
          <w:sz w:val="18"/>
          <w:rPrChange w:id="26695" w:author="shorny" w:date="2014-06-09T18:55:00Z">
            <w:rPr>
              <w:ins w:id="26696" w:author="shorny" w:date="2014-06-09T18:54:00Z"/>
            </w:rPr>
          </w:rPrChange>
        </w:rPr>
      </w:pPr>
      <w:ins w:id="26697" w:author="shorny" w:date="2014-06-09T18:54:00Z">
        <w:r w:rsidRPr="00D26196">
          <w:rPr>
            <w:sz w:val="18"/>
            <w:rPrChange w:id="26698" w:author="shorny" w:date="2014-06-09T18:55:00Z">
              <w:rPr/>
            </w:rPrChange>
          </w:rPr>
          <w:t xml:space="preserve">      </w:t>
        </w:r>
        <w:r w:rsidRPr="00D26196">
          <w:rPr>
            <w:rStyle w:val="keyword1"/>
            <w:sz w:val="18"/>
            <w:rPrChange w:id="26699" w:author="shorny" w:date="2014-06-09T18:55:00Z">
              <w:rPr>
                <w:rStyle w:val="keyword1"/>
              </w:rPr>
            </w:rPrChange>
          </w:rPr>
          <w:t>FROM</w:t>
        </w:r>
        <w:r w:rsidRPr="00D26196">
          <w:rPr>
            <w:sz w:val="18"/>
            <w:rPrChange w:id="26700" w:author="shorny" w:date="2014-06-09T18:55:00Z">
              <w:rPr/>
            </w:rPrChange>
          </w:rPr>
          <w:t xml:space="preserve"> utrans_u_expecteds expecteds</w:t>
        </w:r>
      </w:ins>
    </w:p>
    <w:p w14:paraId="2471EF56" w14:textId="77777777" w:rsidR="00D26196" w:rsidRPr="00D26196" w:rsidRDefault="00D26196">
      <w:pPr>
        <w:pStyle w:val="HTMLPreformatted"/>
        <w:divId w:val="2032412305"/>
        <w:rPr>
          <w:ins w:id="26701" w:author="shorny" w:date="2014-06-09T18:54:00Z"/>
          <w:sz w:val="18"/>
          <w:rPrChange w:id="26702" w:author="shorny" w:date="2014-06-09T18:55:00Z">
            <w:rPr>
              <w:ins w:id="26703" w:author="shorny" w:date="2014-06-09T18:54:00Z"/>
            </w:rPr>
          </w:rPrChange>
        </w:rPr>
      </w:pPr>
      <w:ins w:id="26704" w:author="shorny" w:date="2014-06-09T18:54:00Z">
        <w:r w:rsidRPr="00D26196">
          <w:rPr>
            <w:sz w:val="18"/>
            <w:rPrChange w:id="26705" w:author="shorny" w:date="2014-06-09T18:55:00Z">
              <w:rPr/>
            </w:rPrChange>
          </w:rPr>
          <w:t xml:space="preserve">  )  problems</w:t>
        </w:r>
      </w:ins>
    </w:p>
    <w:p w14:paraId="41F785F7" w14:textId="77777777" w:rsidR="00D26196" w:rsidRPr="00D26196" w:rsidRDefault="00D26196">
      <w:pPr>
        <w:pStyle w:val="HTMLPreformatted"/>
        <w:divId w:val="2032412305"/>
        <w:rPr>
          <w:ins w:id="26706" w:author="shorny" w:date="2014-06-09T18:54:00Z"/>
          <w:sz w:val="18"/>
          <w:rPrChange w:id="26707" w:author="shorny" w:date="2014-06-09T18:55:00Z">
            <w:rPr>
              <w:ins w:id="26708" w:author="shorny" w:date="2014-06-09T18:54:00Z"/>
            </w:rPr>
          </w:rPrChange>
        </w:rPr>
      </w:pPr>
      <w:ins w:id="26709" w:author="shorny" w:date="2014-06-09T18:54:00Z">
        <w:r w:rsidRPr="00D26196">
          <w:rPr>
            <w:sz w:val="18"/>
            <w:rPrChange w:id="26710" w:author="shorny" w:date="2014-06-09T18:55:00Z">
              <w:rPr/>
            </w:rPrChange>
          </w:rPr>
          <w:t xml:space="preserve">  </w:t>
        </w:r>
        <w:r w:rsidRPr="00D26196">
          <w:rPr>
            <w:rStyle w:val="keyword1"/>
            <w:sz w:val="18"/>
            <w:rPrChange w:id="26711" w:author="shorny" w:date="2014-06-09T18:55:00Z">
              <w:rPr>
                <w:rStyle w:val="keyword1"/>
              </w:rPr>
            </w:rPrChange>
          </w:rPr>
          <w:t>GROUP</w:t>
        </w:r>
        <w:r w:rsidRPr="00D26196">
          <w:rPr>
            <w:sz w:val="18"/>
            <w:rPrChange w:id="26712" w:author="shorny" w:date="2014-06-09T18:55:00Z">
              <w:rPr/>
            </w:rPrChange>
          </w:rPr>
          <w:t xml:space="preserve"> </w:t>
        </w:r>
        <w:r w:rsidRPr="00D26196">
          <w:rPr>
            <w:rStyle w:val="keyword1"/>
            <w:sz w:val="18"/>
            <w:rPrChange w:id="26713" w:author="shorny" w:date="2014-06-09T18:55:00Z">
              <w:rPr>
                <w:rStyle w:val="keyword1"/>
              </w:rPr>
            </w:rPrChange>
          </w:rPr>
          <w:t>BY</w:t>
        </w:r>
        <w:r w:rsidRPr="00D26196">
          <w:rPr>
            <w:sz w:val="18"/>
            <w:rPrChange w:id="26714" w:author="shorny" w:date="2014-06-09T18:55:00Z">
              <w:rPr/>
            </w:rPrChange>
          </w:rPr>
          <w:t xml:space="preserve"> problems.ApplicationID</w:t>
        </w:r>
      </w:ins>
    </w:p>
    <w:p w14:paraId="4FDB38C2" w14:textId="77777777" w:rsidR="00D26196" w:rsidRPr="00D26196" w:rsidRDefault="00D26196">
      <w:pPr>
        <w:pStyle w:val="HTMLPreformatted"/>
        <w:divId w:val="2032412305"/>
        <w:rPr>
          <w:ins w:id="26715" w:author="shorny" w:date="2014-06-09T18:54:00Z"/>
          <w:sz w:val="18"/>
          <w:rPrChange w:id="26716" w:author="shorny" w:date="2014-06-09T18:55:00Z">
            <w:rPr>
              <w:ins w:id="26717" w:author="shorny" w:date="2014-06-09T18:54:00Z"/>
            </w:rPr>
          </w:rPrChange>
        </w:rPr>
      </w:pPr>
      <w:ins w:id="26718" w:author="shorny" w:date="2014-06-09T18:54:00Z">
        <w:r w:rsidRPr="00D26196">
          <w:rPr>
            <w:sz w:val="18"/>
            <w:rPrChange w:id="26719" w:author="shorny" w:date="2014-06-09T18:55:00Z">
              <w:rPr/>
            </w:rPrChange>
          </w:rPr>
          <w:t xml:space="preserve">  </w:t>
        </w:r>
        <w:r w:rsidRPr="00D26196">
          <w:rPr>
            <w:rStyle w:val="keyword1"/>
            <w:sz w:val="18"/>
            <w:rPrChange w:id="26720" w:author="shorny" w:date="2014-06-09T18:55:00Z">
              <w:rPr>
                <w:rStyle w:val="keyword1"/>
              </w:rPr>
            </w:rPrChange>
          </w:rPr>
          <w:t>HAVING</w:t>
        </w:r>
        <w:r w:rsidRPr="00D26196">
          <w:rPr>
            <w:sz w:val="18"/>
            <w:rPrChange w:id="26721" w:author="shorny" w:date="2014-06-09T18:55:00Z">
              <w:rPr/>
            </w:rPrChange>
          </w:rPr>
          <w:t xml:space="preserve"> </w:t>
        </w:r>
        <w:r w:rsidRPr="00D26196">
          <w:rPr>
            <w:rStyle w:val="builtin1"/>
            <w:sz w:val="18"/>
            <w:rPrChange w:id="26722" w:author="shorny" w:date="2014-06-09T18:55:00Z">
              <w:rPr>
                <w:rStyle w:val="builtin1"/>
              </w:rPr>
            </w:rPrChange>
          </w:rPr>
          <w:t>COUNT</w:t>
        </w:r>
        <w:r w:rsidRPr="00D26196">
          <w:rPr>
            <w:sz w:val="18"/>
            <w:rPrChange w:id="26723" w:author="shorny" w:date="2014-06-09T18:55:00Z">
              <w:rPr/>
            </w:rPrChange>
          </w:rPr>
          <w:t>(*) = 1</w:t>
        </w:r>
      </w:ins>
    </w:p>
    <w:p w14:paraId="281D5720" w14:textId="77777777" w:rsidR="00D26196" w:rsidRPr="00D26196" w:rsidRDefault="00D26196">
      <w:pPr>
        <w:pStyle w:val="HTMLPreformatted"/>
        <w:divId w:val="2032412305"/>
        <w:rPr>
          <w:ins w:id="26724" w:author="shorny" w:date="2014-06-09T18:54:00Z"/>
          <w:sz w:val="18"/>
          <w:rPrChange w:id="26725" w:author="shorny" w:date="2014-06-09T18:55:00Z">
            <w:rPr>
              <w:ins w:id="26726" w:author="shorny" w:date="2014-06-09T18:54:00Z"/>
            </w:rPr>
          </w:rPrChange>
        </w:rPr>
      </w:pPr>
      <w:ins w:id="26727" w:author="shorny" w:date="2014-06-09T18:54:00Z">
        <w:r w:rsidRPr="00D26196">
          <w:rPr>
            <w:sz w:val="18"/>
            <w:rPrChange w:id="26728" w:author="shorny" w:date="2014-06-09T18:55:00Z">
              <w:rPr/>
            </w:rPrChange>
          </w:rPr>
          <w:t xml:space="preserve">  </w:t>
        </w:r>
        <w:r w:rsidRPr="00D26196">
          <w:rPr>
            <w:rStyle w:val="keyword1"/>
            <w:sz w:val="18"/>
            <w:rPrChange w:id="26729" w:author="shorny" w:date="2014-06-09T18:55:00Z">
              <w:rPr>
                <w:rStyle w:val="keyword1"/>
              </w:rPr>
            </w:rPrChange>
          </w:rPr>
          <w:t>ORDER</w:t>
        </w:r>
        <w:r w:rsidRPr="00D26196">
          <w:rPr>
            <w:sz w:val="18"/>
            <w:rPrChange w:id="26730" w:author="shorny" w:date="2014-06-09T18:55:00Z">
              <w:rPr/>
            </w:rPrChange>
          </w:rPr>
          <w:t xml:space="preserve"> </w:t>
        </w:r>
        <w:r w:rsidRPr="00D26196">
          <w:rPr>
            <w:rStyle w:val="keyword1"/>
            <w:sz w:val="18"/>
            <w:rPrChange w:id="26731" w:author="shorny" w:date="2014-06-09T18:55:00Z">
              <w:rPr>
                <w:rStyle w:val="keyword1"/>
              </w:rPr>
            </w:rPrChange>
          </w:rPr>
          <w:t>BY</w:t>
        </w:r>
        <w:r w:rsidRPr="00D26196">
          <w:rPr>
            <w:sz w:val="18"/>
            <w:rPrChange w:id="26732" w:author="shorny" w:date="2014-06-09T18:55:00Z">
              <w:rPr/>
            </w:rPrChange>
          </w:rPr>
          <w:t xml:space="preserve"> problems.ApplicationID ;</w:t>
        </w:r>
      </w:ins>
    </w:p>
    <w:p w14:paraId="08A428A4" w14:textId="77777777" w:rsidR="00D26196" w:rsidRPr="00D26196" w:rsidRDefault="00D26196">
      <w:pPr>
        <w:pStyle w:val="HTMLPreformatted"/>
        <w:divId w:val="2032412305"/>
        <w:rPr>
          <w:ins w:id="26733" w:author="shorny" w:date="2014-06-09T18:54:00Z"/>
          <w:sz w:val="18"/>
          <w:rPrChange w:id="26734" w:author="shorny" w:date="2014-06-09T18:55:00Z">
            <w:rPr>
              <w:ins w:id="26735" w:author="shorny" w:date="2014-06-09T18:54:00Z"/>
            </w:rPr>
          </w:rPrChange>
        </w:rPr>
      </w:pPr>
    </w:p>
    <w:p w14:paraId="1CB7D008" w14:textId="77777777" w:rsidR="00D26196" w:rsidRPr="00D26196" w:rsidRDefault="00D26196">
      <w:pPr>
        <w:pStyle w:val="HTMLPreformatted"/>
        <w:divId w:val="2032412305"/>
        <w:rPr>
          <w:ins w:id="26736" w:author="shorny" w:date="2014-06-09T18:54:00Z"/>
          <w:rStyle w:val="comment1"/>
          <w:sz w:val="18"/>
          <w:rPrChange w:id="26737" w:author="shorny" w:date="2014-06-09T18:55:00Z">
            <w:rPr>
              <w:ins w:id="26738" w:author="shorny" w:date="2014-06-09T18:54:00Z"/>
              <w:rStyle w:val="comment1"/>
            </w:rPr>
          </w:rPrChange>
        </w:rPr>
      </w:pPr>
      <w:ins w:id="26739" w:author="shorny" w:date="2014-06-09T18:54:00Z">
        <w:r w:rsidRPr="00D26196">
          <w:rPr>
            <w:sz w:val="18"/>
            <w:rPrChange w:id="26740" w:author="shorny" w:date="2014-06-09T18:55:00Z">
              <w:rPr>
                <w:color w:val="B22222"/>
              </w:rPr>
            </w:rPrChange>
          </w:rPr>
          <w:t xml:space="preserve">  </w:t>
        </w:r>
        <w:r w:rsidRPr="00D26196">
          <w:rPr>
            <w:rStyle w:val="comment1"/>
            <w:sz w:val="18"/>
            <w:rPrChange w:id="26741" w:author="shorny" w:date="2014-06-09T18:55:00Z">
              <w:rPr>
                <w:rStyle w:val="comment1"/>
              </w:rPr>
            </w:rPrChange>
          </w:rPr>
          <w:t>-- report an error if the 'problems' table isn't empty</w:t>
        </w:r>
      </w:ins>
    </w:p>
    <w:p w14:paraId="52B47C13" w14:textId="77777777" w:rsidR="00D26196" w:rsidRPr="00D26196" w:rsidRDefault="00D26196">
      <w:pPr>
        <w:pStyle w:val="HTMLPreformatted"/>
        <w:divId w:val="2032412305"/>
        <w:rPr>
          <w:ins w:id="26742" w:author="shorny" w:date="2014-06-09T18:54:00Z"/>
          <w:sz w:val="18"/>
          <w:rPrChange w:id="26743" w:author="shorny" w:date="2014-06-09T18:55:00Z">
            <w:rPr>
              <w:ins w:id="26744" w:author="shorny" w:date="2014-06-09T18:54:00Z"/>
            </w:rPr>
          </w:rPrChange>
        </w:rPr>
      </w:pPr>
      <w:ins w:id="26745" w:author="shorny" w:date="2014-06-09T18:54:00Z">
        <w:r w:rsidRPr="00D26196">
          <w:rPr>
            <w:sz w:val="18"/>
            <w:rPrChange w:id="26746" w:author="shorny" w:date="2014-06-09T18:55:00Z">
              <w:rPr/>
            </w:rPrChange>
          </w:rPr>
          <w:t xml:space="preserve">  </w:t>
        </w:r>
        <w:r w:rsidRPr="00D26196">
          <w:rPr>
            <w:rStyle w:val="keyword1"/>
            <w:sz w:val="18"/>
            <w:rPrChange w:id="26747" w:author="shorny" w:date="2014-06-09T18:55:00Z">
              <w:rPr>
                <w:rStyle w:val="keyword1"/>
              </w:rPr>
            </w:rPrChange>
          </w:rPr>
          <w:t>CALL</w:t>
        </w:r>
        <w:r w:rsidRPr="00D26196">
          <w:rPr>
            <w:sz w:val="18"/>
            <w:rPrChange w:id="26748" w:author="shorny" w:date="2014-06-09T18:55:00Z">
              <w:rPr/>
            </w:rPrChange>
          </w:rPr>
          <w:t xml:space="preserve"> stk_unit.assert_table_empty( </w:t>
        </w:r>
      </w:ins>
    </w:p>
    <w:p w14:paraId="7108D571" w14:textId="77777777" w:rsidR="00D26196" w:rsidRPr="00D26196" w:rsidRDefault="00D26196">
      <w:pPr>
        <w:pStyle w:val="HTMLPreformatted"/>
        <w:divId w:val="2032412305"/>
        <w:rPr>
          <w:ins w:id="26749" w:author="shorny" w:date="2014-06-09T18:54:00Z"/>
          <w:sz w:val="18"/>
          <w:rPrChange w:id="26750" w:author="shorny" w:date="2014-06-09T18:55:00Z">
            <w:rPr>
              <w:ins w:id="26751" w:author="shorny" w:date="2014-06-09T18:54:00Z"/>
            </w:rPr>
          </w:rPrChange>
        </w:rPr>
      </w:pPr>
      <w:ins w:id="26752" w:author="shorny" w:date="2014-06-09T18:54:00Z">
        <w:r w:rsidRPr="00D26196">
          <w:rPr>
            <w:sz w:val="18"/>
            <w:rPrChange w:id="26753" w:author="shorny" w:date="2014-06-09T18:55:00Z">
              <w:rPr/>
            </w:rPrChange>
          </w:rPr>
          <w:t xml:space="preserve">    DATABASE(),</w:t>
        </w:r>
      </w:ins>
    </w:p>
    <w:p w14:paraId="7AF14982" w14:textId="77777777" w:rsidR="00D26196" w:rsidRPr="00D26196" w:rsidRDefault="00D26196">
      <w:pPr>
        <w:pStyle w:val="HTMLPreformatted"/>
        <w:divId w:val="2032412305"/>
        <w:rPr>
          <w:ins w:id="26754" w:author="shorny" w:date="2014-06-09T18:54:00Z"/>
          <w:sz w:val="18"/>
          <w:rPrChange w:id="26755" w:author="shorny" w:date="2014-06-09T18:55:00Z">
            <w:rPr>
              <w:ins w:id="26756" w:author="shorny" w:date="2014-06-09T18:54:00Z"/>
            </w:rPr>
          </w:rPrChange>
        </w:rPr>
      </w:pPr>
      <w:ins w:id="26757" w:author="shorny" w:date="2014-06-09T18:54:00Z">
        <w:r w:rsidRPr="00D26196">
          <w:rPr>
            <w:sz w:val="18"/>
            <w:rPrChange w:id="26758" w:author="shorny" w:date="2014-06-09T18:55:00Z">
              <w:rPr/>
            </w:rPrChange>
          </w:rPr>
          <w:t xml:space="preserve">    </w:t>
        </w:r>
        <w:r w:rsidRPr="00D26196">
          <w:rPr>
            <w:rStyle w:val="string1"/>
            <w:sz w:val="18"/>
            <w:rPrChange w:id="26759" w:author="shorny" w:date="2014-06-09T18:55:00Z">
              <w:rPr>
                <w:rStyle w:val="string1"/>
              </w:rPr>
            </w:rPrChange>
          </w:rPr>
          <w:t>'utrans_u_problems'</w:t>
        </w:r>
        <w:r w:rsidRPr="00D26196">
          <w:rPr>
            <w:sz w:val="18"/>
            <w:rPrChange w:id="26760" w:author="shorny" w:date="2014-06-09T18:55:00Z">
              <w:rPr/>
            </w:rPrChange>
          </w:rPr>
          <w:t xml:space="preserve">, </w:t>
        </w:r>
      </w:ins>
    </w:p>
    <w:p w14:paraId="159DEB01" w14:textId="77777777" w:rsidR="00D26196" w:rsidRPr="00D26196" w:rsidRDefault="00D26196">
      <w:pPr>
        <w:pStyle w:val="HTMLPreformatted"/>
        <w:divId w:val="2032412305"/>
        <w:rPr>
          <w:ins w:id="26761" w:author="shorny" w:date="2014-06-09T18:54:00Z"/>
          <w:sz w:val="18"/>
          <w:rPrChange w:id="26762" w:author="shorny" w:date="2014-06-09T18:55:00Z">
            <w:rPr>
              <w:ins w:id="26763" w:author="shorny" w:date="2014-06-09T18:54:00Z"/>
            </w:rPr>
          </w:rPrChange>
        </w:rPr>
      </w:pPr>
      <w:ins w:id="26764" w:author="shorny" w:date="2014-06-09T18:54:00Z">
        <w:r w:rsidRPr="00D26196">
          <w:rPr>
            <w:sz w:val="18"/>
            <w:rPrChange w:id="26765" w:author="shorny" w:date="2014-06-09T18:55:00Z">
              <w:rPr/>
            </w:rPrChange>
          </w:rPr>
          <w:t xml:space="preserve">    </w:t>
        </w:r>
        <w:r w:rsidRPr="00D26196">
          <w:rPr>
            <w:rStyle w:val="string1"/>
            <w:sz w:val="18"/>
            <w:rPrChange w:id="26766" w:author="shorny" w:date="2014-06-09T18:55:00Z">
              <w:rPr>
                <w:rStyle w:val="string1"/>
              </w:rPr>
            </w:rPrChange>
          </w:rPr>
          <w:t>'Incorrect results'</w:t>
        </w:r>
        <w:r w:rsidRPr="00D26196">
          <w:rPr>
            <w:sz w:val="18"/>
            <w:rPrChange w:id="26767" w:author="shorny" w:date="2014-06-09T18:55:00Z">
              <w:rPr/>
            </w:rPrChange>
          </w:rPr>
          <w:t xml:space="preserve">) ; </w:t>
        </w:r>
      </w:ins>
    </w:p>
    <w:p w14:paraId="664D32B1" w14:textId="77777777" w:rsidR="00D26196" w:rsidRPr="00D26196" w:rsidRDefault="00D26196">
      <w:pPr>
        <w:pStyle w:val="HTMLPreformatted"/>
        <w:divId w:val="2032412305"/>
        <w:rPr>
          <w:ins w:id="26768" w:author="shorny" w:date="2014-06-09T18:54:00Z"/>
          <w:sz w:val="18"/>
          <w:rPrChange w:id="26769" w:author="shorny" w:date="2014-06-09T18:55:00Z">
            <w:rPr>
              <w:ins w:id="26770" w:author="shorny" w:date="2014-06-09T18:54:00Z"/>
            </w:rPr>
          </w:rPrChange>
        </w:rPr>
      </w:pPr>
    </w:p>
    <w:p w14:paraId="3A9EAC62" w14:textId="77777777" w:rsidR="00D26196" w:rsidRPr="00D26196" w:rsidRDefault="00D26196">
      <w:pPr>
        <w:pStyle w:val="HTMLPreformatted"/>
        <w:divId w:val="2032412305"/>
        <w:rPr>
          <w:ins w:id="26771" w:author="shorny" w:date="2014-06-09T18:54:00Z"/>
          <w:sz w:val="18"/>
          <w:rPrChange w:id="26772" w:author="shorny" w:date="2014-06-09T18:55:00Z">
            <w:rPr>
              <w:ins w:id="26773" w:author="shorny" w:date="2014-06-09T18:54:00Z"/>
            </w:rPr>
          </w:rPrChange>
        </w:rPr>
      </w:pPr>
      <w:ins w:id="26774" w:author="shorny" w:date="2014-06-09T18:54:00Z">
        <w:r w:rsidRPr="00D26196">
          <w:rPr>
            <w:sz w:val="18"/>
            <w:rPrChange w:id="26775" w:author="shorny" w:date="2014-06-09T18:55:00Z">
              <w:rPr/>
            </w:rPrChange>
          </w:rPr>
          <w:t xml:space="preserve">  </w:t>
        </w:r>
        <w:r w:rsidRPr="00D26196">
          <w:rPr>
            <w:rStyle w:val="keyword1"/>
            <w:sz w:val="18"/>
            <w:rPrChange w:id="26776" w:author="shorny" w:date="2014-06-09T18:55:00Z">
              <w:rPr>
                <w:rStyle w:val="keyword1"/>
              </w:rPr>
            </w:rPrChange>
          </w:rPr>
          <w:t>DROP</w:t>
        </w:r>
        <w:r w:rsidRPr="00D26196">
          <w:rPr>
            <w:sz w:val="18"/>
            <w:rPrChange w:id="26777" w:author="shorny" w:date="2014-06-09T18:55:00Z">
              <w:rPr/>
            </w:rPrChange>
          </w:rPr>
          <w:t xml:space="preserve"> </w:t>
        </w:r>
        <w:r w:rsidRPr="00D26196">
          <w:rPr>
            <w:rStyle w:val="keyword1"/>
            <w:sz w:val="18"/>
            <w:rPrChange w:id="26778" w:author="shorny" w:date="2014-06-09T18:55:00Z">
              <w:rPr>
                <w:rStyle w:val="keyword1"/>
              </w:rPr>
            </w:rPrChange>
          </w:rPr>
          <w:t>TABLE</w:t>
        </w:r>
        <w:r w:rsidRPr="00D26196">
          <w:rPr>
            <w:sz w:val="18"/>
            <w:rPrChange w:id="26779" w:author="shorny" w:date="2014-06-09T18:55:00Z">
              <w:rPr/>
            </w:rPrChange>
          </w:rPr>
          <w:t xml:space="preserve"> </w:t>
        </w:r>
        <w:r w:rsidRPr="00D26196">
          <w:rPr>
            <w:rStyle w:val="function-name1"/>
            <w:sz w:val="18"/>
            <w:rPrChange w:id="26780" w:author="shorny" w:date="2014-06-09T18:55:00Z">
              <w:rPr>
                <w:rStyle w:val="function-name1"/>
              </w:rPr>
            </w:rPrChange>
          </w:rPr>
          <w:t>utrans_u_expecteds</w:t>
        </w:r>
        <w:r w:rsidRPr="00D26196">
          <w:rPr>
            <w:sz w:val="18"/>
            <w:rPrChange w:id="26781" w:author="shorny" w:date="2014-06-09T18:55:00Z">
              <w:rPr/>
            </w:rPrChange>
          </w:rPr>
          <w:t xml:space="preserve"> ;</w:t>
        </w:r>
      </w:ins>
    </w:p>
    <w:p w14:paraId="7447FDA5" w14:textId="77777777" w:rsidR="00D26196" w:rsidRPr="00D26196" w:rsidRDefault="00D26196">
      <w:pPr>
        <w:pStyle w:val="HTMLPreformatted"/>
        <w:divId w:val="2032412305"/>
        <w:rPr>
          <w:ins w:id="26782" w:author="shorny" w:date="2014-06-09T18:54:00Z"/>
          <w:sz w:val="18"/>
          <w:rPrChange w:id="26783" w:author="shorny" w:date="2014-06-09T18:55:00Z">
            <w:rPr>
              <w:ins w:id="26784" w:author="shorny" w:date="2014-06-09T18:54:00Z"/>
            </w:rPr>
          </w:rPrChange>
        </w:rPr>
      </w:pPr>
      <w:ins w:id="26785" w:author="shorny" w:date="2014-06-09T18:54:00Z">
        <w:r w:rsidRPr="00D26196">
          <w:rPr>
            <w:sz w:val="18"/>
            <w:rPrChange w:id="26786" w:author="shorny" w:date="2014-06-09T18:55:00Z">
              <w:rPr/>
            </w:rPrChange>
          </w:rPr>
          <w:t xml:space="preserve">  </w:t>
        </w:r>
        <w:r w:rsidRPr="00D26196">
          <w:rPr>
            <w:rStyle w:val="keyword1"/>
            <w:sz w:val="18"/>
            <w:rPrChange w:id="26787" w:author="shorny" w:date="2014-06-09T18:55:00Z">
              <w:rPr>
                <w:rStyle w:val="keyword1"/>
              </w:rPr>
            </w:rPrChange>
          </w:rPr>
          <w:t>DROP</w:t>
        </w:r>
        <w:r w:rsidRPr="00D26196">
          <w:rPr>
            <w:sz w:val="18"/>
            <w:rPrChange w:id="26788" w:author="shorny" w:date="2014-06-09T18:55:00Z">
              <w:rPr/>
            </w:rPrChange>
          </w:rPr>
          <w:t xml:space="preserve"> </w:t>
        </w:r>
        <w:r w:rsidRPr="00D26196">
          <w:rPr>
            <w:rStyle w:val="keyword1"/>
            <w:sz w:val="18"/>
            <w:rPrChange w:id="26789" w:author="shorny" w:date="2014-06-09T18:55:00Z">
              <w:rPr>
                <w:rStyle w:val="keyword1"/>
              </w:rPr>
            </w:rPrChange>
          </w:rPr>
          <w:t>TABLE</w:t>
        </w:r>
        <w:r w:rsidRPr="00D26196">
          <w:rPr>
            <w:sz w:val="18"/>
            <w:rPrChange w:id="26790" w:author="shorny" w:date="2014-06-09T18:55:00Z">
              <w:rPr/>
            </w:rPrChange>
          </w:rPr>
          <w:t xml:space="preserve"> </w:t>
        </w:r>
        <w:r w:rsidRPr="00D26196">
          <w:rPr>
            <w:rStyle w:val="function-name1"/>
            <w:sz w:val="18"/>
            <w:rPrChange w:id="26791" w:author="shorny" w:date="2014-06-09T18:55:00Z">
              <w:rPr>
                <w:rStyle w:val="function-name1"/>
              </w:rPr>
            </w:rPrChange>
          </w:rPr>
          <w:t>utrans_u_actuals</w:t>
        </w:r>
        <w:r w:rsidRPr="00D26196">
          <w:rPr>
            <w:sz w:val="18"/>
            <w:rPrChange w:id="26792" w:author="shorny" w:date="2014-06-09T18:55:00Z">
              <w:rPr/>
            </w:rPrChange>
          </w:rPr>
          <w:t xml:space="preserve"> ;</w:t>
        </w:r>
      </w:ins>
    </w:p>
    <w:p w14:paraId="08DA9F2D" w14:textId="77777777" w:rsidR="00D26196" w:rsidRPr="00D26196" w:rsidRDefault="00D26196">
      <w:pPr>
        <w:pStyle w:val="HTMLPreformatted"/>
        <w:divId w:val="2032412305"/>
        <w:rPr>
          <w:ins w:id="26793" w:author="shorny" w:date="2014-06-09T18:54:00Z"/>
          <w:sz w:val="18"/>
          <w:rPrChange w:id="26794" w:author="shorny" w:date="2014-06-09T18:55:00Z">
            <w:rPr>
              <w:ins w:id="26795" w:author="shorny" w:date="2014-06-09T18:54:00Z"/>
            </w:rPr>
          </w:rPrChange>
        </w:rPr>
      </w:pPr>
      <w:ins w:id="26796" w:author="shorny" w:date="2014-06-09T18:54:00Z">
        <w:r w:rsidRPr="00D26196">
          <w:rPr>
            <w:sz w:val="18"/>
            <w:rPrChange w:id="26797" w:author="shorny" w:date="2014-06-09T18:55:00Z">
              <w:rPr/>
            </w:rPrChange>
          </w:rPr>
          <w:t xml:space="preserve">  </w:t>
        </w:r>
        <w:r w:rsidRPr="00D26196">
          <w:rPr>
            <w:rStyle w:val="keyword1"/>
            <w:sz w:val="18"/>
            <w:rPrChange w:id="26798" w:author="shorny" w:date="2014-06-09T18:55:00Z">
              <w:rPr>
                <w:rStyle w:val="keyword1"/>
              </w:rPr>
            </w:rPrChange>
          </w:rPr>
          <w:t>DROP</w:t>
        </w:r>
        <w:r w:rsidRPr="00D26196">
          <w:rPr>
            <w:sz w:val="18"/>
            <w:rPrChange w:id="26799" w:author="shorny" w:date="2014-06-09T18:55:00Z">
              <w:rPr/>
            </w:rPrChange>
          </w:rPr>
          <w:t xml:space="preserve"> </w:t>
        </w:r>
        <w:r w:rsidRPr="00D26196">
          <w:rPr>
            <w:rStyle w:val="keyword1"/>
            <w:sz w:val="18"/>
            <w:rPrChange w:id="26800" w:author="shorny" w:date="2014-06-09T18:55:00Z">
              <w:rPr>
                <w:rStyle w:val="keyword1"/>
              </w:rPr>
            </w:rPrChange>
          </w:rPr>
          <w:t>TABLE</w:t>
        </w:r>
        <w:r w:rsidRPr="00D26196">
          <w:rPr>
            <w:sz w:val="18"/>
            <w:rPrChange w:id="26801" w:author="shorny" w:date="2014-06-09T18:55:00Z">
              <w:rPr/>
            </w:rPrChange>
          </w:rPr>
          <w:t xml:space="preserve"> </w:t>
        </w:r>
        <w:r w:rsidRPr="00D26196">
          <w:rPr>
            <w:rStyle w:val="function-name1"/>
            <w:sz w:val="18"/>
            <w:rPrChange w:id="26802" w:author="shorny" w:date="2014-06-09T18:55:00Z">
              <w:rPr>
                <w:rStyle w:val="function-name1"/>
              </w:rPr>
            </w:rPrChange>
          </w:rPr>
          <w:t>utrans_u_problems</w:t>
        </w:r>
        <w:r w:rsidRPr="00D26196">
          <w:rPr>
            <w:sz w:val="18"/>
            <w:rPrChange w:id="26803" w:author="shorny" w:date="2014-06-09T18:55:00Z">
              <w:rPr/>
            </w:rPrChange>
          </w:rPr>
          <w:t xml:space="preserve"> ;</w:t>
        </w:r>
      </w:ins>
    </w:p>
    <w:p w14:paraId="46193AF8" w14:textId="77777777" w:rsidR="00D26196" w:rsidRPr="00D26196" w:rsidRDefault="00D26196">
      <w:pPr>
        <w:pStyle w:val="HTMLPreformatted"/>
        <w:divId w:val="2032412305"/>
        <w:rPr>
          <w:ins w:id="26804" w:author="shorny" w:date="2014-06-09T18:54:00Z"/>
          <w:sz w:val="18"/>
          <w:rPrChange w:id="26805" w:author="shorny" w:date="2014-06-09T18:55:00Z">
            <w:rPr>
              <w:ins w:id="26806" w:author="shorny" w:date="2014-06-09T18:54:00Z"/>
            </w:rPr>
          </w:rPrChange>
        </w:rPr>
      </w:pPr>
    </w:p>
    <w:p w14:paraId="50F809B8" w14:textId="77777777" w:rsidR="00D26196" w:rsidRPr="00D26196" w:rsidRDefault="00D26196">
      <w:pPr>
        <w:pStyle w:val="HTMLPreformatted"/>
        <w:divId w:val="2032412305"/>
        <w:rPr>
          <w:ins w:id="26807" w:author="shorny" w:date="2014-06-09T18:54:00Z"/>
          <w:sz w:val="18"/>
          <w:rPrChange w:id="26808" w:author="shorny" w:date="2014-06-09T18:55:00Z">
            <w:rPr>
              <w:ins w:id="26809" w:author="shorny" w:date="2014-06-09T18:54:00Z"/>
            </w:rPr>
          </w:rPrChange>
        </w:rPr>
      </w:pPr>
      <w:ins w:id="26810" w:author="shorny" w:date="2014-06-09T18:54:00Z">
        <w:r w:rsidRPr="00D26196">
          <w:rPr>
            <w:rStyle w:val="keyword1"/>
            <w:sz w:val="18"/>
            <w:rPrChange w:id="26811" w:author="shorny" w:date="2014-06-09T18:55:00Z">
              <w:rPr>
                <w:rStyle w:val="keyword1"/>
              </w:rPr>
            </w:rPrChange>
          </w:rPr>
          <w:t>END</w:t>
        </w:r>
        <w:r w:rsidRPr="00D26196">
          <w:rPr>
            <w:sz w:val="18"/>
            <w:rPrChange w:id="26812" w:author="shorny" w:date="2014-06-09T18:55:00Z">
              <w:rPr/>
            </w:rPrChange>
          </w:rPr>
          <w:t xml:space="preserve"> $$</w:t>
        </w:r>
      </w:ins>
    </w:p>
    <w:p w14:paraId="5699B893" w14:textId="77777777" w:rsidR="00D26196" w:rsidRPr="00D26196" w:rsidRDefault="00D26196">
      <w:pPr>
        <w:pStyle w:val="HTMLPreformatted"/>
        <w:divId w:val="2032412305"/>
        <w:rPr>
          <w:ins w:id="26813" w:author="shorny" w:date="2014-06-09T18:54:00Z"/>
          <w:sz w:val="18"/>
          <w:rPrChange w:id="26814" w:author="shorny" w:date="2014-06-09T18:55:00Z">
            <w:rPr>
              <w:ins w:id="26815" w:author="shorny" w:date="2014-06-09T18:54:00Z"/>
            </w:rPr>
          </w:rPrChange>
        </w:rPr>
      </w:pPr>
    </w:p>
    <w:p w14:paraId="624ACC59" w14:textId="77777777" w:rsidR="00D26196" w:rsidRPr="00D26196" w:rsidRDefault="00D26196">
      <w:pPr>
        <w:pStyle w:val="HTMLPreformatted"/>
        <w:divId w:val="2032412305"/>
        <w:rPr>
          <w:ins w:id="26816" w:author="shorny" w:date="2014-06-09T18:54:00Z"/>
          <w:sz w:val="18"/>
          <w:rPrChange w:id="26817" w:author="shorny" w:date="2014-06-09T18:55:00Z">
            <w:rPr>
              <w:ins w:id="26818" w:author="shorny" w:date="2014-06-09T18:54:00Z"/>
            </w:rPr>
          </w:rPrChange>
        </w:rPr>
      </w:pPr>
    </w:p>
    <w:p w14:paraId="6A8E5037" w14:textId="77777777" w:rsidR="00D26196" w:rsidRPr="00D26196" w:rsidRDefault="00D26196">
      <w:pPr>
        <w:pStyle w:val="HTMLPreformatted"/>
        <w:divId w:val="2032412305"/>
        <w:rPr>
          <w:ins w:id="26819" w:author="shorny" w:date="2014-06-09T18:54:00Z"/>
          <w:sz w:val="18"/>
          <w:rPrChange w:id="26820" w:author="shorny" w:date="2014-06-09T18:55:00Z">
            <w:rPr>
              <w:ins w:id="26821" w:author="shorny" w:date="2014-06-09T18:54:00Z"/>
            </w:rPr>
          </w:rPrChange>
        </w:rPr>
      </w:pPr>
      <w:ins w:id="26822" w:author="shorny" w:date="2014-06-09T18:54:00Z">
        <w:r w:rsidRPr="00D26196">
          <w:rPr>
            <w:sz w:val="18"/>
            <w:rPrChange w:id="26823" w:author="shorny" w:date="2014-06-09T18:55:00Z">
              <w:rPr/>
            </w:rPrChange>
          </w:rPr>
          <w:t>DELIMITER ;</w:t>
        </w:r>
      </w:ins>
    </w:p>
    <w:p w14:paraId="01792D85" w14:textId="77777777" w:rsidR="00D26196" w:rsidRDefault="00D26196">
      <w:pPr>
        <w:pStyle w:val="HTMLPreformatted"/>
        <w:divId w:val="2032412305"/>
        <w:rPr>
          <w:ins w:id="26824" w:author="shorny" w:date="2014-06-09T18:54:00Z"/>
        </w:rPr>
      </w:pPr>
    </w:p>
    <w:p w14:paraId="6AF57062" w14:textId="77777777" w:rsidR="004E162A" w:rsidRPr="00F25F55" w:rsidRDefault="004E162A">
      <w:pPr>
        <w:rPr>
          <w:lang w:eastAsia="en-AU"/>
        </w:rPr>
        <w:pPrChange w:id="26825" w:author="shorny" w:date="2014-06-09T18:52:00Z">
          <w:pPr>
            <w:pStyle w:val="Heading1"/>
            <w:numPr>
              <w:numId w:val="17"/>
            </w:numPr>
          </w:pPr>
        </w:pPrChange>
      </w:pPr>
    </w:p>
    <w:p w14:paraId="1A56C7AF" w14:textId="77777777" w:rsidR="00195ABC" w:rsidRDefault="00195ABC">
      <w:pPr>
        <w:rPr>
          <w:ins w:id="26826" w:author="shorny" w:date="2014-06-09T21:16:00Z"/>
          <w:rFonts w:ascii="Calibri Light" w:eastAsia="Times New Roman" w:hAnsi="Calibri Light" w:cs="Times New Roman"/>
          <w:b/>
          <w:bCs/>
          <w:kern w:val="32"/>
          <w:sz w:val="32"/>
          <w:szCs w:val="32"/>
          <w:lang w:eastAsia="en-AU"/>
        </w:rPr>
      </w:pPr>
      <w:ins w:id="26827" w:author="shorny" w:date="2014-06-09T21:16:00Z">
        <w:r>
          <w:rPr>
            <w:lang w:eastAsia="en-AU"/>
          </w:rPr>
          <w:br w:type="page"/>
        </w:r>
      </w:ins>
    </w:p>
    <w:p w14:paraId="60D24BAF" w14:textId="3760DEF9" w:rsidR="0077698F" w:rsidRDefault="0077698F" w:rsidP="00597C9F">
      <w:pPr>
        <w:pStyle w:val="Heading1"/>
        <w:numPr>
          <w:ilvl w:val="0"/>
          <w:numId w:val="17"/>
        </w:numPr>
        <w:rPr>
          <w:ins w:id="26828" w:author="shorny" w:date="2014-06-09T20:46:00Z"/>
          <w:lang w:eastAsia="en-AU"/>
        </w:rPr>
      </w:pPr>
      <w:bookmarkStart w:id="26829" w:name="_Toc390273946"/>
      <w:moveToRangeStart w:id="26830" w:author="shorny" w:date="2014-06-09T20:46:00Z" w:name="move390110118"/>
      <w:moveTo w:id="26831" w:author="shorny" w:date="2014-06-09T20:46:00Z">
        <w:r>
          <w:rPr>
            <w:lang w:eastAsia="en-AU"/>
          </w:rPr>
          <w:lastRenderedPageBreak/>
          <w:t>Test operational system</w:t>
        </w:r>
      </w:moveTo>
      <w:bookmarkEnd w:id="26829"/>
      <w:moveToRangeEnd w:id="26830"/>
    </w:p>
    <w:p w14:paraId="0D16EEE9" w14:textId="76C328DF" w:rsidR="00680448" w:rsidRDefault="0077698F">
      <w:pPr>
        <w:rPr>
          <w:ins w:id="26832" w:author="shorny" w:date="2014-06-09T21:09:00Z"/>
          <w:lang w:eastAsia="en-AU"/>
        </w:rPr>
        <w:pPrChange w:id="26833" w:author="shorny" w:date="2014-06-09T20:46:00Z">
          <w:pPr>
            <w:pStyle w:val="Heading1"/>
            <w:numPr>
              <w:numId w:val="17"/>
            </w:numPr>
          </w:pPr>
        </w:pPrChange>
      </w:pPr>
      <w:ins w:id="26834" w:author="shorny" w:date="2014-06-09T20:47:00Z">
        <w:r>
          <w:rPr>
            <w:lang w:eastAsia="en-AU"/>
          </w:rPr>
          <w:t xml:space="preserve">We ran the test code listed above in section </w:t>
        </w:r>
        <w:r>
          <w:rPr>
            <w:lang w:eastAsia="en-AU"/>
          </w:rPr>
          <w:fldChar w:fldCharType="begin"/>
        </w:r>
        <w:r>
          <w:rPr>
            <w:lang w:eastAsia="en-AU"/>
          </w:rPr>
          <w:instrText xml:space="preserve"> REF _Ref390109789 \r \h </w:instrText>
        </w:r>
      </w:ins>
      <w:r>
        <w:rPr>
          <w:lang w:eastAsia="en-AU"/>
        </w:rPr>
      </w:r>
      <w:ins w:id="26835" w:author="shorny" w:date="2014-06-09T20:47:00Z">
        <w:r>
          <w:rPr>
            <w:lang w:eastAsia="en-AU"/>
          </w:rPr>
          <w:fldChar w:fldCharType="separate"/>
        </w:r>
        <w:r>
          <w:rPr>
            <w:lang w:eastAsia="en-AU"/>
          </w:rPr>
          <w:t>11</w:t>
        </w:r>
        <w:r>
          <w:rPr>
            <w:lang w:eastAsia="en-AU"/>
          </w:rPr>
          <w:fldChar w:fldCharType="end"/>
        </w:r>
        <w:r>
          <w:rPr>
            <w:lang w:eastAsia="en-AU"/>
          </w:rPr>
          <w:t xml:space="preserve"> using the STK </w:t>
        </w:r>
        <w:r>
          <w:rPr>
            <w:lang w:eastAsia="en-AU"/>
          </w:rPr>
          <w:fldChar w:fldCharType="begin"/>
        </w:r>
        <w:r>
          <w:rPr>
            <w:lang w:eastAsia="en-AU"/>
          </w:rPr>
          <w: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instrText>
        </w:r>
        <w:r>
          <w:rPr>
            <w:lang w:eastAsia="en-AU"/>
          </w:rPr>
          <w:fldChar w:fldCharType="separate"/>
        </w:r>
        <w:r>
          <w:rPr>
            <w:noProof/>
            <w:lang w:eastAsia="en-AU"/>
          </w:rPr>
          <w:t>(</w:t>
        </w:r>
      </w:ins>
      <w:r w:rsidR="0073096A">
        <w:rPr>
          <w:noProof/>
          <w:lang w:eastAsia="en-AU"/>
        </w:rPr>
        <w:fldChar w:fldCharType="begin"/>
      </w:r>
      <w:r w:rsidR="0073096A">
        <w:rPr>
          <w:noProof/>
          <w:lang w:eastAsia="en-AU"/>
        </w:rPr>
        <w:instrText xml:space="preserve"> HYPERLINK \l "_ENREF_2" \o "Picchiarelli, 2013 #6" </w:instrText>
      </w:r>
      <w:r w:rsidR="0073096A">
        <w:rPr>
          <w:noProof/>
          <w:lang w:eastAsia="en-AU"/>
        </w:rPr>
      </w:r>
      <w:r w:rsidR="0073096A">
        <w:rPr>
          <w:noProof/>
          <w:lang w:eastAsia="en-AU"/>
        </w:rPr>
        <w:fldChar w:fldCharType="separate"/>
      </w:r>
      <w:ins w:id="26836" w:author="shorny" w:date="2014-06-09T20:47:00Z">
        <w:r w:rsidR="0073096A">
          <w:rPr>
            <w:noProof/>
            <w:lang w:eastAsia="en-AU"/>
          </w:rPr>
          <w:t>Picchiarelli and Razzoli 2013</w:t>
        </w:r>
      </w:ins>
      <w:r w:rsidR="0073096A">
        <w:rPr>
          <w:noProof/>
          <w:lang w:eastAsia="en-AU"/>
        </w:rPr>
        <w:fldChar w:fldCharType="end"/>
      </w:r>
      <w:ins w:id="26837" w:author="shorny" w:date="2014-06-09T20:47:00Z">
        <w:r>
          <w:rPr>
            <w:noProof/>
            <w:lang w:eastAsia="en-AU"/>
          </w:rPr>
          <w:t>)</w:t>
        </w:r>
        <w:r>
          <w:rPr>
            <w:lang w:eastAsia="en-AU"/>
          </w:rPr>
          <w:fldChar w:fldCharType="end"/>
        </w:r>
        <w:r>
          <w:rPr>
            <w:lang w:eastAsia="en-AU"/>
          </w:rPr>
          <w:t>.</w:t>
        </w:r>
      </w:ins>
      <w:ins w:id="26838" w:author="shorny" w:date="2014-06-09T20:48:00Z">
        <w:r w:rsidR="001F2492">
          <w:rPr>
            <w:lang w:eastAsia="en-AU"/>
          </w:rPr>
          <w:t xml:space="preserve"> Each of these tests </w:t>
        </w:r>
        <w:r w:rsidR="009E1618">
          <w:rPr>
            <w:lang w:eastAsia="en-AU"/>
          </w:rPr>
          <w:t>defines the</w:t>
        </w:r>
      </w:ins>
      <w:ins w:id="26839" w:author="shorny" w:date="2014-06-09T20:54:00Z">
        <w:r w:rsidR="009E1618">
          <w:rPr>
            <w:lang w:eastAsia="en-AU"/>
          </w:rPr>
          <w:t xml:space="preserve"> query to run and the expected results. </w:t>
        </w:r>
        <w:r w:rsidR="00ED294C">
          <w:rPr>
            <w:lang w:eastAsia="en-AU"/>
          </w:rPr>
          <w:t xml:space="preserve">It then automatically </w:t>
        </w:r>
      </w:ins>
      <w:ins w:id="26840" w:author="shorny" w:date="2014-06-09T20:57:00Z">
        <w:r w:rsidR="00F56301">
          <w:rPr>
            <w:lang w:eastAsia="en-AU"/>
          </w:rPr>
          <w:t>compares the actual results with the expected results and logs any differences.</w:t>
        </w:r>
        <w:r w:rsidR="00680448">
          <w:rPr>
            <w:lang w:eastAsia="en-AU"/>
          </w:rPr>
          <w:t xml:space="preserve"> Below is a report of running these tests.</w:t>
        </w:r>
      </w:ins>
      <w:ins w:id="26841" w:author="shorny" w:date="2014-06-09T21:00:00Z">
        <w:r w:rsidR="00680448">
          <w:rPr>
            <w:lang w:eastAsia="en-AU"/>
          </w:rPr>
          <w:t xml:space="preserve"> Note that due</w:t>
        </w:r>
      </w:ins>
      <w:ins w:id="26842" w:author="shorny" w:date="2014-06-09T21:13:00Z">
        <w:r w:rsidR="00F63440">
          <w:rPr>
            <w:lang w:eastAsia="en-AU"/>
          </w:rPr>
          <w:t xml:space="preserve"> to the restrictions of the university system, we ran these tests on other MySQL </w:t>
        </w:r>
      </w:ins>
      <w:ins w:id="26843" w:author="shorny" w:date="2014-06-09T21:14:00Z">
        <w:r w:rsidR="00F63440">
          <w:rPr>
            <w:lang w:eastAsia="en-AU"/>
          </w:rPr>
          <w:t xml:space="preserve">servers with which we had </w:t>
        </w:r>
      </w:ins>
      <w:ins w:id="26844" w:author="shorny" w:date="2014-06-09T21:15:00Z">
        <w:r w:rsidR="008F6F00">
          <w:rPr>
            <w:lang w:eastAsia="en-AU"/>
          </w:rPr>
          <w:t>more control.</w:t>
        </w:r>
      </w:ins>
    </w:p>
    <w:p w14:paraId="7E3D1098" w14:textId="77777777" w:rsidR="00F63440" w:rsidRDefault="00F63440">
      <w:pPr>
        <w:pStyle w:val="HTMLPreformatted"/>
        <w:divId w:val="1251501642"/>
        <w:rPr>
          <w:ins w:id="26845" w:author="shorny" w:date="2014-06-09T21:13:00Z"/>
        </w:rPr>
      </w:pPr>
    </w:p>
    <w:p w14:paraId="07B28990" w14:textId="77777777" w:rsidR="00F63440" w:rsidRPr="00F63440" w:rsidRDefault="00F63440">
      <w:pPr>
        <w:pStyle w:val="HTMLPreformatted"/>
        <w:divId w:val="1251501642"/>
        <w:rPr>
          <w:ins w:id="26846" w:author="shorny" w:date="2014-06-09T21:13:00Z"/>
          <w:sz w:val="18"/>
          <w:rPrChange w:id="26847" w:author="shorny" w:date="2014-06-09T21:13:00Z">
            <w:rPr>
              <w:ins w:id="26848" w:author="shorny" w:date="2014-06-09T21:13:00Z"/>
            </w:rPr>
          </w:rPrChange>
        </w:rPr>
      </w:pPr>
      <w:ins w:id="26849" w:author="shorny" w:date="2014-06-09T21:13:00Z">
        <w:r w:rsidRPr="00F63440">
          <w:rPr>
            <w:sz w:val="18"/>
            <w:rPrChange w:id="26850" w:author="shorny" w:date="2014-06-09T21:13:00Z">
              <w:rPr/>
            </w:rPrChange>
          </w:rPr>
          <w:t>+------------------------------------------------------------------------------+</w:t>
        </w:r>
      </w:ins>
    </w:p>
    <w:p w14:paraId="675413D4" w14:textId="77777777" w:rsidR="00F63440" w:rsidRPr="00F63440" w:rsidRDefault="00F63440">
      <w:pPr>
        <w:pStyle w:val="HTMLPreformatted"/>
        <w:divId w:val="1251501642"/>
        <w:rPr>
          <w:ins w:id="26851" w:author="shorny" w:date="2014-06-09T21:13:00Z"/>
          <w:sz w:val="18"/>
          <w:rPrChange w:id="26852" w:author="shorny" w:date="2014-06-09T21:13:00Z">
            <w:rPr>
              <w:ins w:id="26853" w:author="shorny" w:date="2014-06-09T21:13:00Z"/>
            </w:rPr>
          </w:rPrChange>
        </w:rPr>
      </w:pPr>
      <w:ins w:id="26854" w:author="shorny" w:date="2014-06-09T21:13:00Z">
        <w:r w:rsidRPr="00F63440">
          <w:rPr>
            <w:sz w:val="18"/>
            <w:rPrChange w:id="26855" w:author="shorny" w:date="2014-06-09T21:13:00Z">
              <w:rPr/>
            </w:rPrChange>
          </w:rPr>
          <w:t>| report                                                                       |</w:t>
        </w:r>
      </w:ins>
    </w:p>
    <w:p w14:paraId="1F89A6E6" w14:textId="77777777" w:rsidR="00F63440" w:rsidRPr="00F63440" w:rsidRDefault="00F63440">
      <w:pPr>
        <w:pStyle w:val="HTMLPreformatted"/>
        <w:divId w:val="1251501642"/>
        <w:rPr>
          <w:ins w:id="26856" w:author="shorny" w:date="2014-06-09T21:13:00Z"/>
          <w:sz w:val="18"/>
          <w:rPrChange w:id="26857" w:author="shorny" w:date="2014-06-09T21:13:00Z">
            <w:rPr>
              <w:ins w:id="26858" w:author="shorny" w:date="2014-06-09T21:13:00Z"/>
            </w:rPr>
          </w:rPrChange>
        </w:rPr>
      </w:pPr>
      <w:ins w:id="26859" w:author="shorny" w:date="2014-06-09T21:13:00Z">
        <w:r w:rsidRPr="00F63440">
          <w:rPr>
            <w:sz w:val="18"/>
            <w:rPrChange w:id="26860" w:author="shorny" w:date="2014-06-09T21:13:00Z">
              <w:rPr/>
            </w:rPrChange>
          </w:rPr>
          <w:t>+------------------------------------------------------------------------------+</w:t>
        </w:r>
      </w:ins>
    </w:p>
    <w:p w14:paraId="7ED49B32" w14:textId="77777777" w:rsidR="00F63440" w:rsidRPr="00F63440" w:rsidRDefault="00F63440">
      <w:pPr>
        <w:pStyle w:val="HTMLPreformatted"/>
        <w:divId w:val="1251501642"/>
        <w:rPr>
          <w:ins w:id="26861" w:author="shorny" w:date="2014-06-09T21:13:00Z"/>
          <w:sz w:val="18"/>
          <w:rPrChange w:id="26862" w:author="shorny" w:date="2014-06-09T21:13:00Z">
            <w:rPr>
              <w:ins w:id="26863" w:author="shorny" w:date="2014-06-09T21:13:00Z"/>
            </w:rPr>
          </w:rPrChange>
        </w:rPr>
      </w:pPr>
      <w:ins w:id="26864" w:author="shorny" w:date="2014-06-09T21:13:00Z">
        <w:r w:rsidRPr="00F63440">
          <w:rPr>
            <w:sz w:val="18"/>
            <w:rPrChange w:id="26865" w:author="shorny" w:date="2014-06-09T21:13:00Z">
              <w:rPr/>
            </w:rPrChange>
          </w:rPr>
          <w:t xml:space="preserve">| </w:t>
        </w:r>
      </w:ins>
    </w:p>
    <w:p w14:paraId="3D52BE9B" w14:textId="77777777" w:rsidR="00F63440" w:rsidRPr="00F63440" w:rsidRDefault="00F63440">
      <w:pPr>
        <w:pStyle w:val="HTMLPreformatted"/>
        <w:divId w:val="1251501642"/>
        <w:rPr>
          <w:ins w:id="26866" w:author="shorny" w:date="2014-06-09T21:13:00Z"/>
          <w:sz w:val="18"/>
          <w:rPrChange w:id="26867" w:author="shorny" w:date="2014-06-09T21:13:00Z">
            <w:rPr>
              <w:ins w:id="26868" w:author="shorny" w:date="2014-06-09T21:13:00Z"/>
            </w:rPr>
          </w:rPrChange>
        </w:rPr>
      </w:pPr>
      <w:ins w:id="26869" w:author="shorny" w:date="2014-06-09T21:13:00Z">
        <w:r w:rsidRPr="00F63440">
          <w:rPr>
            <w:rStyle w:val="markdown-metadata-key1"/>
            <w:color w:val="auto"/>
            <w:sz w:val="18"/>
            <w:rPrChange w:id="26870" w:author="shorny" w:date="2014-06-09T21:13:00Z">
              <w:rPr>
                <w:rStyle w:val="markdown-metadata-key1"/>
              </w:rPr>
            </w:rPrChange>
          </w:rPr>
          <w:t>Test Case</w:t>
        </w:r>
        <w:r w:rsidRPr="00F63440">
          <w:rPr>
            <w:sz w:val="18"/>
            <w:rPrChange w:id="26871" w:author="shorny" w:date="2014-06-09T21:13:00Z">
              <w:rPr/>
            </w:rPrChange>
          </w:rPr>
          <w:t xml:space="preserve">: </w:t>
        </w:r>
        <w:r w:rsidRPr="00F63440">
          <w:rPr>
            <w:rStyle w:val="markdown-metadata-value1"/>
            <w:color w:val="auto"/>
            <w:sz w:val="18"/>
            <w:rPrChange w:id="26872" w:author="shorny" w:date="2014-06-09T21:13:00Z">
              <w:rPr>
                <w:rStyle w:val="markdown-metadata-value1"/>
              </w:rPr>
            </w:rPrChange>
          </w:rPr>
          <w:t>test_rhd</w:t>
        </w:r>
      </w:ins>
    </w:p>
    <w:p w14:paraId="2A671A4D" w14:textId="77777777" w:rsidR="00F63440" w:rsidRPr="00F63440" w:rsidRDefault="00F63440">
      <w:pPr>
        <w:pStyle w:val="HTMLPreformatted"/>
        <w:divId w:val="1251501642"/>
        <w:rPr>
          <w:ins w:id="26873" w:author="shorny" w:date="2014-06-09T21:13:00Z"/>
          <w:sz w:val="18"/>
          <w:rPrChange w:id="26874" w:author="shorny" w:date="2014-06-09T21:13:00Z">
            <w:rPr>
              <w:ins w:id="26875" w:author="shorny" w:date="2014-06-09T21:13:00Z"/>
            </w:rPr>
          </w:rPrChange>
        </w:rPr>
      </w:pPr>
      <w:ins w:id="26876" w:author="shorny" w:date="2014-06-09T21:13:00Z">
        <w:r w:rsidRPr="00F63440">
          <w:rPr>
            <w:rStyle w:val="markdown-metadata-key1"/>
            <w:color w:val="auto"/>
            <w:sz w:val="18"/>
            <w:rPrChange w:id="26877" w:author="shorny" w:date="2014-06-09T21:13:00Z">
              <w:rPr>
                <w:rStyle w:val="markdown-metadata-key1"/>
              </w:rPr>
            </w:rPrChange>
          </w:rPr>
          <w:t>Id</w:t>
        </w:r>
        <w:r w:rsidRPr="00F63440">
          <w:rPr>
            <w:sz w:val="18"/>
            <w:rPrChange w:id="26878" w:author="shorny" w:date="2014-06-09T21:13:00Z">
              <w:rPr/>
            </w:rPrChange>
          </w:rPr>
          <w:t xml:space="preserve">: </w:t>
        </w:r>
        <w:r w:rsidRPr="00F63440">
          <w:rPr>
            <w:rStyle w:val="markdown-metadata-value1"/>
            <w:color w:val="auto"/>
            <w:sz w:val="18"/>
            <w:rPrChange w:id="26879" w:author="shorny" w:date="2014-06-09T21:13:00Z">
              <w:rPr>
                <w:rStyle w:val="markdown-metadata-value1"/>
              </w:rPr>
            </w:rPrChange>
          </w:rPr>
          <w:t>25</w:t>
        </w:r>
      </w:ins>
    </w:p>
    <w:p w14:paraId="5068B538" w14:textId="77777777" w:rsidR="00F63440" w:rsidRPr="00F63440" w:rsidRDefault="00F63440">
      <w:pPr>
        <w:pStyle w:val="HTMLPreformatted"/>
        <w:divId w:val="1251501642"/>
        <w:rPr>
          <w:ins w:id="26880" w:author="shorny" w:date="2014-06-09T21:13:00Z"/>
          <w:rStyle w:val="markdown-metadata-value1"/>
          <w:color w:val="auto"/>
          <w:sz w:val="18"/>
          <w:rPrChange w:id="26881" w:author="shorny" w:date="2014-06-09T21:13:00Z">
            <w:rPr>
              <w:ins w:id="26882" w:author="shorny" w:date="2014-06-09T21:13:00Z"/>
              <w:rStyle w:val="markdown-metadata-value1"/>
            </w:rPr>
          </w:rPrChange>
        </w:rPr>
      </w:pPr>
      <w:ins w:id="26883" w:author="shorny" w:date="2014-06-09T21:13:00Z">
        <w:r w:rsidRPr="00F63440">
          <w:rPr>
            <w:rStyle w:val="markdown-metadata-key1"/>
            <w:color w:val="auto"/>
            <w:sz w:val="18"/>
            <w:rPrChange w:id="26884" w:author="shorny" w:date="2014-06-09T21:13:00Z">
              <w:rPr>
                <w:rStyle w:val="markdown-metadata-key1"/>
              </w:rPr>
            </w:rPrChange>
          </w:rPr>
          <w:t>Completed</w:t>
        </w:r>
        <w:r w:rsidRPr="00F63440">
          <w:rPr>
            <w:sz w:val="18"/>
            <w:rPrChange w:id="26885" w:author="shorny" w:date="2014-06-09T21:13:00Z">
              <w:rPr/>
            </w:rPrChange>
          </w:rPr>
          <w:t xml:space="preserve">: </w:t>
        </w:r>
        <w:r w:rsidRPr="00F63440">
          <w:rPr>
            <w:rStyle w:val="markdown-metadata-value1"/>
            <w:color w:val="auto"/>
            <w:sz w:val="18"/>
            <w:rPrChange w:id="26886" w:author="shorny" w:date="2014-06-09T21:13:00Z">
              <w:rPr>
                <w:rStyle w:val="markdown-metadata-value1"/>
              </w:rPr>
            </w:rPrChange>
          </w:rPr>
          <w:t>YES</w:t>
        </w:r>
      </w:ins>
    </w:p>
    <w:p w14:paraId="5BFCF67D" w14:textId="77777777" w:rsidR="00F63440" w:rsidRPr="00F63440" w:rsidRDefault="00F63440">
      <w:pPr>
        <w:pStyle w:val="HTMLPreformatted"/>
        <w:divId w:val="1251501642"/>
        <w:rPr>
          <w:ins w:id="26887" w:author="shorny" w:date="2014-06-09T21:13:00Z"/>
          <w:rStyle w:val="markdown-metadata-value1"/>
          <w:color w:val="auto"/>
          <w:sz w:val="18"/>
          <w:rPrChange w:id="26888" w:author="shorny" w:date="2014-06-09T21:13:00Z">
            <w:rPr>
              <w:ins w:id="26889" w:author="shorny" w:date="2014-06-09T21:13:00Z"/>
              <w:rStyle w:val="markdown-metadata-value1"/>
            </w:rPr>
          </w:rPrChange>
        </w:rPr>
      </w:pPr>
      <w:ins w:id="26890" w:author="shorny" w:date="2014-06-09T21:13:00Z">
        <w:r w:rsidRPr="00F63440">
          <w:rPr>
            <w:rStyle w:val="markdown-metadata-value1"/>
            <w:color w:val="auto"/>
            <w:sz w:val="18"/>
            <w:rPrChange w:id="26891" w:author="shorny" w:date="2014-06-09T21:13:00Z">
              <w:rPr>
                <w:rStyle w:val="markdown-metadata-value1"/>
              </w:rPr>
            </w:rPrChange>
          </w:rPr>
          <w:t>46 passes, 0 fails, 0 exceptions</w:t>
        </w:r>
      </w:ins>
    </w:p>
    <w:p w14:paraId="12890EC0" w14:textId="77777777" w:rsidR="00F63440" w:rsidRPr="00F63440" w:rsidRDefault="00F63440">
      <w:pPr>
        <w:pStyle w:val="HTMLPreformatted"/>
        <w:divId w:val="1251501642"/>
        <w:rPr>
          <w:ins w:id="26892" w:author="shorny" w:date="2014-06-09T21:13:00Z"/>
          <w:rStyle w:val="markdown-metadata-value1"/>
          <w:color w:val="auto"/>
          <w:sz w:val="18"/>
          <w:rPrChange w:id="26893" w:author="shorny" w:date="2014-06-09T21:13:00Z">
            <w:rPr>
              <w:ins w:id="26894" w:author="shorny" w:date="2014-06-09T21:13:00Z"/>
              <w:rStyle w:val="markdown-metadata-value1"/>
            </w:rPr>
          </w:rPrChange>
        </w:rPr>
      </w:pPr>
      <w:ins w:id="26895" w:author="shorny" w:date="2014-06-09T21:13:00Z">
        <w:r w:rsidRPr="00F63440">
          <w:rPr>
            <w:rStyle w:val="markdown-metadata-value1"/>
            <w:color w:val="auto"/>
            <w:sz w:val="18"/>
            <w:rPrChange w:id="26896" w:author="shorny" w:date="2014-06-09T21:13:00Z">
              <w:rPr>
                <w:rStyle w:val="markdown-metadata-value1"/>
              </w:rPr>
            </w:rPrChange>
          </w:rPr>
          <w:t xml:space="preserve"> |</w:t>
        </w:r>
      </w:ins>
    </w:p>
    <w:p w14:paraId="2F07A076" w14:textId="77777777" w:rsidR="00F63440" w:rsidRPr="00F63440" w:rsidRDefault="00F63440">
      <w:pPr>
        <w:pStyle w:val="HTMLPreformatted"/>
        <w:divId w:val="1251501642"/>
        <w:rPr>
          <w:ins w:id="26897" w:author="shorny" w:date="2014-06-09T21:13:00Z"/>
          <w:rStyle w:val="markdown-metadata-value1"/>
          <w:color w:val="auto"/>
          <w:sz w:val="18"/>
          <w:rPrChange w:id="26898" w:author="shorny" w:date="2014-06-09T21:13:00Z">
            <w:rPr>
              <w:ins w:id="26899" w:author="shorny" w:date="2014-06-09T21:13:00Z"/>
              <w:rStyle w:val="markdown-metadata-value1"/>
            </w:rPr>
          </w:rPrChange>
        </w:rPr>
      </w:pPr>
      <w:ins w:id="26900" w:author="shorny" w:date="2014-06-09T21:13:00Z">
        <w:r w:rsidRPr="00F63440">
          <w:rPr>
            <w:rStyle w:val="markdown-metadata-value1"/>
            <w:color w:val="auto"/>
            <w:sz w:val="18"/>
            <w:rPrChange w:id="26901" w:author="shorny" w:date="2014-06-09T21:13:00Z">
              <w:rPr>
                <w:rStyle w:val="markdown-metadata-value1"/>
              </w:rPr>
            </w:rPrChange>
          </w:rPr>
          <w:t>+------------------------------------------------------------------------------+</w:t>
        </w:r>
      </w:ins>
    </w:p>
    <w:p w14:paraId="7FD6670D" w14:textId="77777777" w:rsidR="00D812F9" w:rsidRDefault="00D812F9">
      <w:pPr>
        <w:rPr>
          <w:ins w:id="26902" w:author="shorny" w:date="2014-06-09T20:46:00Z"/>
          <w:lang w:eastAsia="en-AU"/>
        </w:rPr>
        <w:pPrChange w:id="26903" w:author="shorny" w:date="2014-06-09T20:46:00Z">
          <w:pPr>
            <w:pStyle w:val="Heading1"/>
            <w:numPr>
              <w:numId w:val="17"/>
            </w:numPr>
          </w:pPr>
        </w:pPrChange>
      </w:pPr>
    </w:p>
    <w:p w14:paraId="27E73D7F" w14:textId="77777777" w:rsidR="009D2C15" w:rsidRDefault="009D2C15">
      <w:pPr>
        <w:rPr>
          <w:ins w:id="26904" w:author="shorny" w:date="2014-06-09T20:47:00Z"/>
          <w:rFonts w:ascii="Calibri Light" w:eastAsia="Times New Roman" w:hAnsi="Calibri Light" w:cs="Times New Roman"/>
          <w:b/>
          <w:bCs/>
          <w:kern w:val="32"/>
          <w:sz w:val="32"/>
          <w:szCs w:val="32"/>
          <w:lang w:eastAsia="en-AU"/>
        </w:rPr>
      </w:pPr>
      <w:ins w:id="26905" w:author="shorny" w:date="2014-06-09T20:47:00Z">
        <w:r>
          <w:rPr>
            <w:lang w:eastAsia="en-AU"/>
          </w:rPr>
          <w:br w:type="page"/>
        </w:r>
      </w:ins>
    </w:p>
    <w:p w14:paraId="75AF4AB7" w14:textId="546AFFE1" w:rsidR="0077698F" w:rsidRPr="0077698F" w:rsidRDefault="0077698F">
      <w:pPr>
        <w:pStyle w:val="Heading1"/>
        <w:numPr>
          <w:ilvl w:val="0"/>
          <w:numId w:val="17"/>
        </w:numPr>
        <w:rPr>
          <w:lang w:eastAsia="en-AU"/>
        </w:rPr>
      </w:pPr>
      <w:bookmarkStart w:id="26906" w:name="_Toc390273947"/>
      <w:ins w:id="26907" w:author="shorny" w:date="2014-06-09T20:46:00Z">
        <w:r>
          <w:rPr>
            <w:lang w:eastAsia="en-AU"/>
          </w:rPr>
          <w:lastRenderedPageBreak/>
          <w:t>References</w:t>
        </w:r>
      </w:ins>
      <w:bookmarkEnd w:id="26906"/>
      <w:moveFromRangeStart w:id="26908" w:author="shorny" w:date="2014-06-09T20:46:00Z" w:name="move390110118"/>
      <w:moveFrom w:id="26909" w:author="shorny" w:date="2014-06-09T20:46:00Z">
        <w:r w:rsidR="005E4DF4" w:rsidDel="0077698F">
          <w:rPr>
            <w:lang w:eastAsia="en-AU"/>
          </w:rPr>
          <w:t>Test operational system</w:t>
        </w:r>
      </w:moveFrom>
      <w:moveFromRangeEnd w:id="26908"/>
    </w:p>
    <w:p w14:paraId="00341220" w14:textId="7F4F3044" w:rsidR="007450D1" w:rsidDel="0077698F" w:rsidRDefault="0077698F" w:rsidP="0073096A">
      <w:pPr>
        <w:rPr>
          <w:del w:id="26910" w:author="shorny" w:date="2014-06-09T18:56:00Z"/>
          <w:lang w:eastAsia="en-AU"/>
        </w:rPr>
      </w:pPr>
      <w:del w:id="26911" w:author="shorny" w:date="2014-06-09T20:47:00Z">
        <w:r w:rsidDel="0077698F">
          <w:rPr>
            <w:lang w:eastAsia="en-AU"/>
          </w:rPr>
          <w:fldChar w:fldCharType="begin"/>
        </w:r>
        <w:r w:rsidDel="0077698F">
          <w:rPr>
            <w:lang w:eastAsia="en-AU"/>
          </w:rPr>
          <w:del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delInstrText>
        </w:r>
        <w:r w:rsidDel="0077698F">
          <w:rPr>
            <w:lang w:eastAsia="en-AU"/>
          </w:rPr>
          <w:fldChar w:fldCharType="separate"/>
        </w:r>
        <w:r w:rsidDel="0077698F">
          <w:rPr>
            <w:noProof/>
            <w:lang w:eastAsia="en-AU"/>
          </w:rPr>
          <w:delText>(</w:delText>
        </w:r>
        <w:r w:rsidDel="0077698F">
          <w:rPr>
            <w:noProof/>
            <w:lang w:eastAsia="en-AU"/>
          </w:rPr>
          <w:fldChar w:fldCharType="begin"/>
        </w:r>
        <w:r w:rsidDel="0077698F">
          <w:rPr>
            <w:noProof/>
            <w:lang w:eastAsia="en-AU"/>
          </w:rPr>
          <w:delInstrText xml:space="preserve"> HYPERLINK \l "_ENREF_1" \o "Picchiarelli, 2013 #6" </w:delInstrText>
        </w:r>
        <w:r w:rsidDel="0077698F">
          <w:rPr>
            <w:noProof/>
            <w:lang w:eastAsia="en-AU"/>
          </w:rPr>
          <w:fldChar w:fldCharType="separate"/>
        </w:r>
        <w:r w:rsidDel="0077698F">
          <w:rPr>
            <w:noProof/>
            <w:lang w:eastAsia="en-AU"/>
          </w:rPr>
          <w:delText>Picchiarelli and Razzoli 2013</w:delText>
        </w:r>
        <w:r w:rsidDel="0077698F">
          <w:rPr>
            <w:noProof/>
            <w:lang w:eastAsia="en-AU"/>
          </w:rPr>
          <w:fldChar w:fldCharType="end"/>
        </w:r>
        <w:r w:rsidDel="0077698F">
          <w:rPr>
            <w:noProof/>
            <w:lang w:eastAsia="en-AU"/>
          </w:rPr>
          <w:delText>)</w:delText>
        </w:r>
        <w:r w:rsidDel="0077698F">
          <w:rPr>
            <w:lang w:eastAsia="en-AU"/>
          </w:rPr>
          <w:fldChar w:fldCharType="end"/>
        </w:r>
      </w:del>
    </w:p>
    <w:p w14:paraId="68A80BCC" w14:textId="4298EAC5" w:rsidR="007450D1" w:rsidDel="00E15E2E" w:rsidRDefault="007450D1" w:rsidP="0073096A">
      <w:pPr>
        <w:rPr>
          <w:del w:id="26912" w:author="shorny" w:date="2014-06-09T18:56:00Z"/>
          <w:lang w:eastAsia="en-AU"/>
        </w:rPr>
      </w:pPr>
    </w:p>
    <w:p w14:paraId="5EC8D6BD" w14:textId="4D238465" w:rsidR="007450D1" w:rsidRPr="00015C48" w:rsidDel="004E162A" w:rsidRDefault="007450D1" w:rsidP="0073096A">
      <w:pPr>
        <w:rPr>
          <w:del w:id="26913" w:author="shorny" w:date="2014-06-09T18:53:00Z"/>
          <w:lang w:eastAsia="en-AU"/>
        </w:rPr>
      </w:pPr>
      <w:del w:id="26914" w:author="shorny" w:date="2014-06-09T18:53:00Z">
        <w:r w:rsidDel="004E162A">
          <w:rPr>
            <w:rFonts w:ascii="Calibri Light" w:eastAsia="Times New Roman" w:hAnsi="Calibri Light" w:cs="Times New Roman"/>
            <w:bCs/>
            <w:iCs/>
            <w:sz w:val="24"/>
            <w:szCs w:val="28"/>
            <w:lang w:eastAsia="en-AU"/>
          </w:rPr>
          <w:delText>The following list is no longer needed</w:delText>
        </w:r>
      </w:del>
    </w:p>
    <w:p w14:paraId="59E2E793" w14:textId="669AF5B3" w:rsidR="007450D1" w:rsidDel="004E162A" w:rsidRDefault="007450D1" w:rsidP="0073096A">
      <w:pPr>
        <w:rPr>
          <w:del w:id="26915" w:author="shorny" w:date="2014-06-09T18:53:00Z"/>
          <w:lang w:eastAsia="en-AU"/>
        </w:rPr>
        <w:pPrChange w:id="26916" w:author="shorny" w:date="2014-06-09T20:47:00Z">
          <w:pPr>
            <w:pStyle w:val="Heading1Char"/>
            <w:numPr>
              <w:numId w:val="20"/>
            </w:numPr>
            <w:ind w:left="765" w:hanging="360"/>
          </w:pPr>
        </w:pPrChange>
      </w:pPr>
      <w:del w:id="26917" w:author="shorny" w:date="2014-06-09T18:53:00Z">
        <w:r w:rsidDel="004E162A">
          <w:rPr>
            <w:lang w:eastAsia="en-AU"/>
          </w:rPr>
          <w:delText>Publication</w:delText>
        </w:r>
      </w:del>
    </w:p>
    <w:p w14:paraId="70DAE737" w14:textId="61D0BA27" w:rsidR="007450D1" w:rsidDel="004E162A" w:rsidRDefault="007450D1" w:rsidP="0073096A">
      <w:pPr>
        <w:rPr>
          <w:del w:id="26918" w:author="shorny" w:date="2014-06-09T18:53:00Z"/>
          <w:lang w:eastAsia="en-AU"/>
        </w:rPr>
        <w:pPrChange w:id="26919" w:author="shorny" w:date="2014-06-09T20:47:00Z">
          <w:pPr>
            <w:pStyle w:val="Heading1Char"/>
            <w:numPr>
              <w:numId w:val="20"/>
            </w:numPr>
            <w:ind w:left="765" w:hanging="360"/>
          </w:pPr>
        </w:pPrChange>
      </w:pPr>
      <w:del w:id="26920" w:author="shorny" w:date="2014-06-09T18:53:00Z">
        <w:r w:rsidDel="004E162A">
          <w:rPr>
            <w:lang w:eastAsia="en-AU"/>
          </w:rPr>
          <w:delText>Document</w:delText>
        </w:r>
      </w:del>
    </w:p>
    <w:p w14:paraId="18E509A4" w14:textId="1F825A1D" w:rsidR="007450D1" w:rsidDel="004E162A" w:rsidRDefault="007450D1" w:rsidP="0073096A">
      <w:pPr>
        <w:rPr>
          <w:del w:id="26921" w:author="shorny" w:date="2014-06-09T18:53:00Z"/>
          <w:lang w:eastAsia="en-AU"/>
        </w:rPr>
        <w:pPrChange w:id="26922" w:author="shorny" w:date="2014-06-09T20:47:00Z">
          <w:pPr>
            <w:pStyle w:val="Heading1Char"/>
            <w:numPr>
              <w:numId w:val="20"/>
            </w:numPr>
            <w:ind w:left="765" w:hanging="360"/>
          </w:pPr>
        </w:pPrChange>
      </w:pPr>
      <w:del w:id="26923" w:author="shorny" w:date="2014-06-09T18:53:00Z">
        <w:r w:rsidDel="004E162A">
          <w:rPr>
            <w:lang w:eastAsia="en-AU"/>
          </w:rPr>
          <w:delText>Degree</w:delText>
        </w:r>
      </w:del>
    </w:p>
    <w:p w14:paraId="25AF9858" w14:textId="66C7CC3F" w:rsidR="007450D1" w:rsidDel="004E162A" w:rsidRDefault="007450D1" w:rsidP="0073096A">
      <w:pPr>
        <w:rPr>
          <w:del w:id="26924" w:author="shorny" w:date="2014-06-09T18:53:00Z"/>
          <w:lang w:eastAsia="en-AU"/>
        </w:rPr>
        <w:pPrChange w:id="26925" w:author="shorny" w:date="2014-06-09T20:47:00Z">
          <w:pPr>
            <w:pStyle w:val="Heading1Char"/>
            <w:numPr>
              <w:numId w:val="20"/>
            </w:numPr>
            <w:ind w:left="765" w:hanging="360"/>
          </w:pPr>
        </w:pPrChange>
      </w:pPr>
      <w:del w:id="26926" w:author="shorny" w:date="2014-06-09T18:53:00Z">
        <w:r w:rsidDel="004E162A">
          <w:rPr>
            <w:lang w:eastAsia="en-AU"/>
          </w:rPr>
          <w:delText>VISA</w:delText>
        </w:r>
      </w:del>
    </w:p>
    <w:p w14:paraId="5C74318C" w14:textId="19F37231" w:rsidR="007450D1" w:rsidDel="004E162A" w:rsidRDefault="007450D1" w:rsidP="0073096A">
      <w:pPr>
        <w:rPr>
          <w:del w:id="26927" w:author="shorny" w:date="2014-06-09T18:53:00Z"/>
          <w:lang w:eastAsia="en-AU"/>
        </w:rPr>
        <w:pPrChange w:id="26928" w:author="shorny" w:date="2014-06-09T20:47:00Z">
          <w:pPr>
            <w:pStyle w:val="Heading1Char"/>
            <w:numPr>
              <w:numId w:val="20"/>
            </w:numPr>
            <w:ind w:left="765" w:hanging="360"/>
          </w:pPr>
        </w:pPrChange>
      </w:pPr>
      <w:del w:id="26929" w:author="shorny" w:date="2014-06-09T18:53:00Z">
        <w:r w:rsidDel="004E162A">
          <w:rPr>
            <w:lang w:eastAsia="en-AU"/>
          </w:rPr>
          <w:delText>Correspondence</w:delText>
        </w:r>
      </w:del>
    </w:p>
    <w:p w14:paraId="709DAFEF" w14:textId="2B708B75" w:rsidR="007450D1" w:rsidDel="004E162A" w:rsidRDefault="007450D1" w:rsidP="0073096A">
      <w:pPr>
        <w:rPr>
          <w:del w:id="26930" w:author="shorny" w:date="2014-06-09T18:53:00Z"/>
          <w:lang w:eastAsia="en-AU"/>
        </w:rPr>
        <w:pPrChange w:id="26931" w:author="shorny" w:date="2014-06-09T20:47:00Z">
          <w:pPr>
            <w:pStyle w:val="Heading1Char"/>
            <w:numPr>
              <w:numId w:val="20"/>
            </w:numPr>
            <w:ind w:left="765" w:hanging="360"/>
          </w:pPr>
        </w:pPrChange>
      </w:pPr>
      <w:del w:id="26932" w:author="shorny" w:date="2014-06-09T18:53:00Z">
        <w:r w:rsidDel="004E162A">
          <w:rPr>
            <w:lang w:eastAsia="en-AU"/>
          </w:rPr>
          <w:delText>Application</w:delText>
        </w:r>
      </w:del>
    </w:p>
    <w:p w14:paraId="6C734920" w14:textId="17A2D030" w:rsidR="007450D1" w:rsidDel="004E162A" w:rsidRDefault="007450D1" w:rsidP="0073096A">
      <w:pPr>
        <w:rPr>
          <w:del w:id="26933" w:author="shorny" w:date="2014-06-09T18:53:00Z"/>
          <w:lang w:eastAsia="en-AU"/>
        </w:rPr>
        <w:pPrChange w:id="26934" w:author="shorny" w:date="2014-06-09T20:47:00Z">
          <w:pPr>
            <w:pStyle w:val="Heading1Char"/>
            <w:numPr>
              <w:numId w:val="20"/>
            </w:numPr>
            <w:ind w:left="765" w:hanging="360"/>
          </w:pPr>
        </w:pPrChange>
      </w:pPr>
      <w:del w:id="26935" w:author="shorny" w:date="2014-06-09T18:53:00Z">
        <w:r w:rsidDel="004E162A">
          <w:rPr>
            <w:lang w:eastAsia="en-AU"/>
          </w:rPr>
          <w:delText>Referee</w:delText>
        </w:r>
      </w:del>
    </w:p>
    <w:p w14:paraId="1DC940A5" w14:textId="5C197C41" w:rsidR="007450D1" w:rsidDel="004E162A" w:rsidRDefault="007450D1" w:rsidP="0073096A">
      <w:pPr>
        <w:rPr>
          <w:del w:id="26936" w:author="shorny" w:date="2014-06-09T18:53:00Z"/>
          <w:lang w:eastAsia="en-AU"/>
        </w:rPr>
        <w:pPrChange w:id="26937" w:author="shorny" w:date="2014-06-09T20:47:00Z">
          <w:pPr>
            <w:pStyle w:val="Heading1Char"/>
            <w:numPr>
              <w:numId w:val="20"/>
            </w:numPr>
            <w:ind w:left="765" w:hanging="360"/>
          </w:pPr>
        </w:pPrChange>
      </w:pPr>
      <w:del w:id="26938" w:author="shorny" w:date="2014-06-09T18:53:00Z">
        <w:r w:rsidDel="004E162A">
          <w:rPr>
            <w:lang w:eastAsia="en-AU"/>
          </w:rPr>
          <w:delText>Decision</w:delText>
        </w:r>
      </w:del>
    </w:p>
    <w:p w14:paraId="4CC1C2B2" w14:textId="74ACA3E2" w:rsidR="007450D1" w:rsidDel="004E162A" w:rsidRDefault="007450D1" w:rsidP="0073096A">
      <w:pPr>
        <w:rPr>
          <w:del w:id="26939" w:author="shorny" w:date="2014-06-09T18:53:00Z"/>
          <w:lang w:eastAsia="en-AU"/>
        </w:rPr>
        <w:pPrChange w:id="26940" w:author="shorny" w:date="2014-06-09T20:47:00Z">
          <w:pPr>
            <w:pStyle w:val="Heading1Char"/>
            <w:numPr>
              <w:numId w:val="20"/>
            </w:numPr>
            <w:ind w:left="765" w:hanging="360"/>
          </w:pPr>
        </w:pPrChange>
      </w:pPr>
      <w:del w:id="26941" w:author="shorny" w:date="2014-06-09T18:53:00Z">
        <w:r w:rsidDel="004E162A">
          <w:rPr>
            <w:lang w:eastAsia="en-AU"/>
          </w:rPr>
          <w:delText>Research Area</w:delText>
        </w:r>
      </w:del>
    </w:p>
    <w:p w14:paraId="40570ED1" w14:textId="1E18080B" w:rsidR="007450D1" w:rsidDel="004E162A" w:rsidRDefault="007450D1" w:rsidP="0073096A">
      <w:pPr>
        <w:rPr>
          <w:del w:id="26942" w:author="shorny" w:date="2014-06-09T18:53:00Z"/>
          <w:lang w:eastAsia="en-AU"/>
        </w:rPr>
        <w:pPrChange w:id="26943" w:author="shorny" w:date="2014-06-09T20:47:00Z">
          <w:pPr>
            <w:pStyle w:val="Heading1Char"/>
            <w:numPr>
              <w:numId w:val="20"/>
            </w:numPr>
            <w:ind w:left="765" w:hanging="360"/>
          </w:pPr>
        </w:pPrChange>
      </w:pPr>
      <w:del w:id="26944" w:author="shorny" w:date="2014-06-09T18:53:00Z">
        <w:r w:rsidDel="004E162A">
          <w:rPr>
            <w:lang w:eastAsia="en-AU"/>
          </w:rPr>
          <w:delText>University staff</w:delText>
        </w:r>
      </w:del>
    </w:p>
    <w:p w14:paraId="66E02DD5" w14:textId="6AFAA677" w:rsidR="007450D1" w:rsidDel="004E162A" w:rsidRDefault="007450D1" w:rsidP="0073096A">
      <w:pPr>
        <w:rPr>
          <w:del w:id="26945" w:author="shorny" w:date="2014-06-09T18:53:00Z"/>
          <w:b/>
          <w:lang w:eastAsia="en-AU"/>
        </w:rPr>
        <w:pPrChange w:id="26946" w:author="shorny" w:date="2014-06-09T20:47:00Z">
          <w:pPr>
            <w:ind w:left="45"/>
          </w:pPr>
        </w:pPrChange>
      </w:pPr>
      <w:del w:id="26947" w:author="shorny" w:date="2014-06-09T18:53:00Z">
        <w:r w:rsidRPr="005B6B34" w:rsidDel="004E162A">
          <w:rPr>
            <w:b/>
            <w:lang w:eastAsia="en-AU"/>
          </w:rPr>
          <w:delText>Pair Relations</w:delText>
        </w:r>
      </w:del>
    </w:p>
    <w:p w14:paraId="414B3047" w14:textId="2CD1223C" w:rsidR="007450D1" w:rsidDel="004E162A" w:rsidRDefault="007450D1" w:rsidP="0073096A">
      <w:pPr>
        <w:rPr>
          <w:del w:id="26948" w:author="shorny" w:date="2014-06-09T18:53:00Z"/>
          <w:lang w:eastAsia="en-AU"/>
        </w:rPr>
        <w:pPrChange w:id="26949" w:author="shorny" w:date="2014-06-09T20:47:00Z">
          <w:pPr>
            <w:pStyle w:val="Heading1Char"/>
            <w:numPr>
              <w:numId w:val="21"/>
            </w:numPr>
            <w:ind w:left="765" w:hanging="360"/>
          </w:pPr>
        </w:pPrChange>
      </w:pPr>
      <w:del w:id="26950" w:author="shorny" w:date="2014-06-09T18:53:00Z">
        <w:r w:rsidDel="004E162A">
          <w:rPr>
            <w:lang w:eastAsia="en-AU"/>
          </w:rPr>
          <w:delText>Application Research Area</w:delText>
        </w:r>
      </w:del>
    </w:p>
    <w:p w14:paraId="7C87DCD8" w14:textId="6E1B2D23" w:rsidR="007450D1" w:rsidDel="004E162A" w:rsidRDefault="007450D1" w:rsidP="0073096A">
      <w:pPr>
        <w:rPr>
          <w:del w:id="26951" w:author="shorny" w:date="2014-06-09T18:53:00Z"/>
          <w:lang w:eastAsia="en-AU"/>
        </w:rPr>
        <w:pPrChange w:id="26952" w:author="shorny" w:date="2014-06-09T20:47:00Z">
          <w:pPr>
            <w:pStyle w:val="Heading1Char"/>
            <w:numPr>
              <w:numId w:val="21"/>
            </w:numPr>
            <w:ind w:left="765" w:hanging="360"/>
          </w:pPr>
        </w:pPrChange>
      </w:pPr>
      <w:del w:id="26953" w:author="shorny" w:date="2014-06-09T18:53:00Z">
        <w:r w:rsidDel="004E162A">
          <w:rPr>
            <w:lang w:eastAsia="en-AU"/>
          </w:rPr>
          <w:delText>Supervise as</w:delText>
        </w:r>
      </w:del>
    </w:p>
    <w:p w14:paraId="03304E7F" w14:textId="239F93A6" w:rsidR="007450D1" w:rsidDel="004E162A" w:rsidRDefault="007450D1" w:rsidP="0073096A">
      <w:pPr>
        <w:rPr>
          <w:del w:id="26954" w:author="shorny" w:date="2014-06-09T18:53:00Z"/>
          <w:lang w:eastAsia="en-AU"/>
        </w:rPr>
        <w:pPrChange w:id="26955" w:author="shorny" w:date="2014-06-09T20:47:00Z">
          <w:pPr>
            <w:pStyle w:val="Heading1Char"/>
            <w:numPr>
              <w:numId w:val="21"/>
            </w:numPr>
            <w:ind w:left="765" w:hanging="360"/>
          </w:pPr>
        </w:pPrChange>
      </w:pPr>
      <w:del w:id="26956" w:author="shorny" w:date="2014-06-09T18:53:00Z">
        <w:r w:rsidDel="004E162A">
          <w:rPr>
            <w:lang w:eastAsia="en-AU"/>
          </w:rPr>
          <w:delText>University_Staff_Member_Research_Area</w:delText>
        </w:r>
      </w:del>
    </w:p>
    <w:p w14:paraId="6F4013B5" w14:textId="3BF00B6A" w:rsidR="007450D1" w:rsidDel="004E162A" w:rsidRDefault="007450D1" w:rsidP="0073096A">
      <w:pPr>
        <w:rPr>
          <w:del w:id="26957" w:author="shorny" w:date="2014-06-09T18:53:00Z"/>
          <w:lang w:eastAsia="en-AU"/>
        </w:rPr>
        <w:pPrChange w:id="26958" w:author="shorny" w:date="2014-06-09T20:47:00Z">
          <w:pPr>
            <w:pStyle w:val="Heading1Char"/>
            <w:numPr>
              <w:numId w:val="21"/>
            </w:numPr>
            <w:ind w:left="765" w:hanging="360"/>
          </w:pPr>
        </w:pPrChange>
      </w:pPr>
      <w:del w:id="26959" w:author="shorny" w:date="2014-06-09T18:53:00Z">
        <w:r w:rsidDel="004E162A">
          <w:rPr>
            <w:lang w:eastAsia="en-AU"/>
          </w:rPr>
          <w:delText>University_Staff_Member_Research_Area2</w:delText>
        </w:r>
      </w:del>
    </w:p>
    <w:p w14:paraId="08410218" w14:textId="35ADEFA2" w:rsidR="007450D1" w:rsidRPr="005B6B34" w:rsidDel="004E162A" w:rsidRDefault="007450D1" w:rsidP="0073096A">
      <w:pPr>
        <w:rPr>
          <w:del w:id="26960" w:author="shorny" w:date="2014-06-09T18:53:00Z"/>
          <w:lang w:eastAsia="en-AU"/>
        </w:rPr>
        <w:pPrChange w:id="26961" w:author="shorny" w:date="2014-06-09T20:47:00Z">
          <w:pPr>
            <w:pStyle w:val="Heading1Char"/>
            <w:numPr>
              <w:numId w:val="21"/>
            </w:numPr>
            <w:ind w:left="765" w:hanging="360"/>
          </w:pPr>
        </w:pPrChange>
      </w:pPr>
      <w:del w:id="26962" w:author="shorny" w:date="2014-06-09T18:53:00Z">
        <w:r w:rsidDel="004E162A">
          <w:rPr>
            <w:lang w:eastAsia="en-AU"/>
          </w:rPr>
          <w:delText>University_Staff_Member_Applicaiton</w:delText>
        </w:r>
      </w:del>
    </w:p>
    <w:p w14:paraId="40F9F629" w14:textId="6CCEEE85" w:rsidR="007450D1" w:rsidRPr="005B6B34" w:rsidDel="004E162A" w:rsidRDefault="007450D1" w:rsidP="0073096A">
      <w:pPr>
        <w:rPr>
          <w:del w:id="26963" w:author="shorny" w:date="2014-06-09T18:53:00Z"/>
          <w:b/>
          <w:lang w:eastAsia="en-AU"/>
        </w:rPr>
        <w:pPrChange w:id="26964" w:author="shorny" w:date="2014-06-09T20:47:00Z">
          <w:pPr>
            <w:ind w:left="45"/>
          </w:pPr>
        </w:pPrChange>
      </w:pPr>
      <w:del w:id="26965" w:author="shorny" w:date="2014-06-09T18:53:00Z">
        <w:r w:rsidRPr="005B6B34" w:rsidDel="004E162A">
          <w:rPr>
            <w:b/>
            <w:lang w:eastAsia="en-AU"/>
          </w:rPr>
          <w:delText>Lookup Relations</w:delText>
        </w:r>
      </w:del>
    </w:p>
    <w:p w14:paraId="50655983" w14:textId="59A15EE6" w:rsidR="007450D1" w:rsidDel="004E162A" w:rsidRDefault="007450D1" w:rsidP="0073096A">
      <w:pPr>
        <w:rPr>
          <w:del w:id="26966" w:author="shorny" w:date="2014-06-09T18:53:00Z"/>
          <w:lang w:eastAsia="en-AU"/>
        </w:rPr>
        <w:pPrChange w:id="26967" w:author="shorny" w:date="2014-06-09T20:47:00Z">
          <w:pPr>
            <w:pStyle w:val="Heading1Char"/>
            <w:numPr>
              <w:numId w:val="19"/>
            </w:numPr>
            <w:ind w:left="765" w:hanging="360"/>
          </w:pPr>
        </w:pPrChange>
      </w:pPr>
      <w:del w:id="26968" w:author="shorny" w:date="2014-06-09T18:53:00Z">
        <w:r w:rsidDel="004E162A">
          <w:rPr>
            <w:lang w:eastAsia="en-AU"/>
          </w:rPr>
          <w:delText>Document Type</w:delText>
        </w:r>
      </w:del>
    </w:p>
    <w:p w14:paraId="5B27CF87" w14:textId="1EC27DB1" w:rsidR="007450D1" w:rsidDel="004E162A" w:rsidRDefault="007450D1" w:rsidP="0073096A">
      <w:pPr>
        <w:rPr>
          <w:del w:id="26969" w:author="shorny" w:date="2014-06-09T18:53:00Z"/>
          <w:lang w:eastAsia="en-AU"/>
        </w:rPr>
        <w:pPrChange w:id="26970" w:author="shorny" w:date="2014-06-09T20:47:00Z">
          <w:pPr>
            <w:pStyle w:val="Heading1Char"/>
            <w:numPr>
              <w:numId w:val="19"/>
            </w:numPr>
            <w:ind w:left="765" w:hanging="360"/>
          </w:pPr>
        </w:pPrChange>
      </w:pPr>
      <w:del w:id="26971" w:author="shorny" w:date="2014-06-09T18:53:00Z">
        <w:r w:rsidDel="004E162A">
          <w:rPr>
            <w:lang w:eastAsia="en-AU"/>
          </w:rPr>
          <w:delText>Document Status</w:delText>
        </w:r>
      </w:del>
    </w:p>
    <w:p w14:paraId="21515F30" w14:textId="265CA480" w:rsidR="007450D1" w:rsidDel="004E162A" w:rsidRDefault="007450D1" w:rsidP="0073096A">
      <w:pPr>
        <w:rPr>
          <w:del w:id="26972" w:author="shorny" w:date="2014-06-09T18:53:00Z"/>
          <w:lang w:eastAsia="en-AU"/>
        </w:rPr>
        <w:pPrChange w:id="26973" w:author="shorny" w:date="2014-06-09T20:47:00Z">
          <w:pPr>
            <w:pStyle w:val="Heading1Char"/>
            <w:numPr>
              <w:numId w:val="19"/>
            </w:numPr>
            <w:ind w:left="765" w:hanging="360"/>
          </w:pPr>
        </w:pPrChange>
      </w:pPr>
      <w:del w:id="26974" w:author="shorny" w:date="2014-06-09T18:53:00Z">
        <w:r w:rsidDel="004E162A">
          <w:rPr>
            <w:lang w:eastAsia="en-AU"/>
          </w:rPr>
          <w:delText>Visa Status</w:delText>
        </w:r>
      </w:del>
    </w:p>
    <w:p w14:paraId="49BD728E" w14:textId="1689C99C" w:rsidR="007450D1" w:rsidDel="004E162A" w:rsidRDefault="007450D1" w:rsidP="0073096A">
      <w:pPr>
        <w:rPr>
          <w:del w:id="26975" w:author="shorny" w:date="2014-06-09T18:53:00Z"/>
          <w:lang w:eastAsia="en-AU"/>
        </w:rPr>
        <w:pPrChange w:id="26976" w:author="shorny" w:date="2014-06-09T20:47:00Z">
          <w:pPr>
            <w:pStyle w:val="Heading1Char"/>
            <w:numPr>
              <w:numId w:val="19"/>
            </w:numPr>
            <w:ind w:left="765" w:hanging="360"/>
          </w:pPr>
        </w:pPrChange>
      </w:pPr>
      <w:del w:id="26977" w:author="shorny" w:date="2014-06-09T18:53:00Z">
        <w:r w:rsidDel="004E162A">
          <w:rPr>
            <w:lang w:eastAsia="en-AU"/>
          </w:rPr>
          <w:delText>Country</w:delText>
        </w:r>
      </w:del>
    </w:p>
    <w:p w14:paraId="03E07B52" w14:textId="3F081627" w:rsidR="007450D1" w:rsidDel="004E162A" w:rsidRDefault="007450D1" w:rsidP="0073096A">
      <w:pPr>
        <w:rPr>
          <w:del w:id="26978" w:author="shorny" w:date="2014-06-09T18:53:00Z"/>
          <w:lang w:eastAsia="en-AU"/>
        </w:rPr>
        <w:pPrChange w:id="26979" w:author="shorny" w:date="2014-06-09T20:47:00Z">
          <w:pPr>
            <w:pStyle w:val="Heading1Char"/>
            <w:numPr>
              <w:numId w:val="19"/>
            </w:numPr>
            <w:ind w:left="765" w:hanging="360"/>
          </w:pPr>
        </w:pPrChange>
      </w:pPr>
      <w:del w:id="26980" w:author="shorny" w:date="2014-06-09T18:53:00Z">
        <w:r w:rsidDel="004E162A">
          <w:rPr>
            <w:lang w:eastAsia="en-AU"/>
          </w:rPr>
          <w:delText>Correspondence Method</w:delText>
        </w:r>
      </w:del>
    </w:p>
    <w:p w14:paraId="55E7A213" w14:textId="34469DA7" w:rsidR="007450D1" w:rsidDel="004E162A" w:rsidRDefault="007450D1" w:rsidP="0073096A">
      <w:pPr>
        <w:rPr>
          <w:del w:id="26981" w:author="shorny" w:date="2014-06-09T18:53:00Z"/>
          <w:lang w:eastAsia="en-AU"/>
        </w:rPr>
        <w:pPrChange w:id="26982" w:author="shorny" w:date="2014-06-09T20:47:00Z">
          <w:pPr>
            <w:pStyle w:val="Heading1Char"/>
            <w:numPr>
              <w:numId w:val="19"/>
            </w:numPr>
            <w:ind w:left="765" w:hanging="360"/>
          </w:pPr>
        </w:pPrChange>
      </w:pPr>
      <w:del w:id="26983" w:author="shorny" w:date="2014-06-09T18:53:00Z">
        <w:r w:rsidDel="004E162A">
          <w:rPr>
            <w:lang w:eastAsia="en-AU"/>
          </w:rPr>
          <w:delText>Payment Method</w:delText>
        </w:r>
      </w:del>
    </w:p>
    <w:p w14:paraId="32418FF7" w14:textId="141ACE16" w:rsidR="007450D1" w:rsidDel="004E162A" w:rsidRDefault="007450D1" w:rsidP="0073096A">
      <w:pPr>
        <w:rPr>
          <w:del w:id="26984" w:author="shorny" w:date="2014-06-09T18:53:00Z"/>
          <w:lang w:eastAsia="en-AU"/>
        </w:rPr>
        <w:pPrChange w:id="26985" w:author="shorny" w:date="2014-06-09T20:47:00Z">
          <w:pPr>
            <w:pStyle w:val="Heading1Char"/>
            <w:numPr>
              <w:numId w:val="19"/>
            </w:numPr>
            <w:ind w:left="765" w:hanging="360"/>
          </w:pPr>
        </w:pPrChange>
      </w:pPr>
      <w:del w:id="26986" w:author="shorny" w:date="2014-06-09T18:53:00Z">
        <w:r w:rsidDel="004E162A">
          <w:rPr>
            <w:lang w:eastAsia="en-AU"/>
          </w:rPr>
          <w:delText>Application Status</w:delText>
        </w:r>
      </w:del>
    </w:p>
    <w:p w14:paraId="183CC123" w14:textId="6360E13B" w:rsidR="007450D1" w:rsidDel="004E162A" w:rsidRDefault="007450D1" w:rsidP="0073096A">
      <w:pPr>
        <w:rPr>
          <w:del w:id="26987" w:author="shorny" w:date="2014-06-09T18:53:00Z"/>
          <w:lang w:eastAsia="en-AU"/>
        </w:rPr>
        <w:pPrChange w:id="26988" w:author="shorny" w:date="2014-06-09T20:47:00Z">
          <w:pPr>
            <w:pStyle w:val="Heading1Char"/>
            <w:numPr>
              <w:numId w:val="19"/>
            </w:numPr>
            <w:ind w:left="765" w:hanging="360"/>
          </w:pPr>
        </w:pPrChange>
      </w:pPr>
      <w:del w:id="26989" w:author="shorny" w:date="2014-06-09T18:53:00Z">
        <w:r w:rsidDel="004E162A">
          <w:rPr>
            <w:lang w:eastAsia="en-AU"/>
          </w:rPr>
          <w:delText>Award Type</w:delText>
        </w:r>
      </w:del>
    </w:p>
    <w:p w14:paraId="6DCA1D59" w14:textId="3A022606" w:rsidR="007450D1" w:rsidDel="004E162A" w:rsidRDefault="007450D1" w:rsidP="0073096A">
      <w:pPr>
        <w:rPr>
          <w:del w:id="26990" w:author="shorny" w:date="2014-06-09T18:53:00Z"/>
          <w:lang w:eastAsia="en-AU"/>
        </w:rPr>
        <w:pPrChange w:id="26991" w:author="shorny" w:date="2014-06-09T20:47:00Z">
          <w:pPr>
            <w:pStyle w:val="Heading1Char"/>
            <w:numPr>
              <w:numId w:val="19"/>
            </w:numPr>
            <w:ind w:left="765" w:hanging="360"/>
          </w:pPr>
        </w:pPrChange>
      </w:pPr>
      <w:del w:id="26992" w:author="shorny" w:date="2014-06-09T18:53:00Z">
        <w:r w:rsidDel="004E162A">
          <w:rPr>
            <w:lang w:eastAsia="en-AU"/>
          </w:rPr>
          <w:delText>Decision</w:delText>
        </w:r>
      </w:del>
    </w:p>
    <w:p w14:paraId="621014DA" w14:textId="78CD43CF" w:rsidR="0077698F" w:rsidDel="0077698F" w:rsidRDefault="0077698F" w:rsidP="0073096A">
      <w:pPr>
        <w:rPr>
          <w:del w:id="26993" w:author="shorny" w:date="2014-06-09T20:46:00Z"/>
          <w:lang w:eastAsia="en-AU"/>
        </w:rPr>
      </w:pPr>
    </w:p>
    <w:p w14:paraId="068B0681" w14:textId="7DB4EF88" w:rsidR="0077698F" w:rsidDel="0077698F" w:rsidRDefault="0077698F" w:rsidP="0073096A">
      <w:pPr>
        <w:rPr>
          <w:del w:id="26994" w:author="shorny" w:date="2014-06-09T20:47:00Z"/>
          <w:lang w:eastAsia="en-AU"/>
        </w:rPr>
      </w:pPr>
    </w:p>
    <w:p w14:paraId="64B28D48" w14:textId="46F1E38D" w:rsidR="0073096A" w:rsidRPr="0073096A" w:rsidRDefault="0077698F" w:rsidP="0073096A">
      <w:pPr>
        <w:spacing w:line="240" w:lineRule="auto"/>
        <w:rPr>
          <w:rFonts w:ascii="Calibri" w:hAnsi="Calibri"/>
          <w:noProof/>
          <w:lang w:eastAsia="en-AU"/>
        </w:rPr>
      </w:pPr>
      <w:r>
        <w:rPr>
          <w:lang w:eastAsia="en-AU"/>
        </w:rPr>
        <w:fldChar w:fldCharType="begin"/>
      </w:r>
      <w:r>
        <w:rPr>
          <w:lang w:eastAsia="en-AU"/>
        </w:rPr>
        <w:instrText xml:space="preserve"> ADDIN EN.REFLIST </w:instrText>
      </w:r>
      <w:r>
        <w:rPr>
          <w:lang w:eastAsia="en-AU"/>
        </w:rPr>
        <w:fldChar w:fldCharType="separate"/>
      </w:r>
      <w:bookmarkStart w:id="26995" w:name="_ENREF_1"/>
      <w:r w:rsidR="0073096A" w:rsidRPr="0073096A">
        <w:rPr>
          <w:rFonts w:ascii="Calibri" w:hAnsi="Calibri"/>
          <w:noProof/>
          <w:lang w:eastAsia="en-AU"/>
        </w:rPr>
        <w:t xml:space="preserve">Oracle Inc. (2014). "MySQL 5.1 Reference Manual - Chapter 14 Storage Engines." from </w:t>
      </w:r>
      <w:hyperlink r:id="rId19" w:history="1">
        <w:r w:rsidR="0073096A" w:rsidRPr="0073096A">
          <w:rPr>
            <w:rStyle w:val="Hyperlink"/>
            <w:rFonts w:ascii="Calibri" w:hAnsi="Calibri"/>
            <w:noProof/>
            <w:lang w:eastAsia="en-AU"/>
          </w:rPr>
          <w:t>http://dev.mysql.com/doc/refman/5.1/en/storage-engines.html</w:t>
        </w:r>
      </w:hyperlink>
      <w:r w:rsidR="0073096A" w:rsidRPr="0073096A">
        <w:rPr>
          <w:rFonts w:ascii="Calibri" w:hAnsi="Calibri"/>
          <w:noProof/>
          <w:lang w:eastAsia="en-AU"/>
        </w:rPr>
        <w:t>.</w:t>
      </w:r>
    </w:p>
    <w:p w14:paraId="0F46FAA2" w14:textId="77777777" w:rsidR="0073096A" w:rsidRPr="0073096A" w:rsidRDefault="0073096A" w:rsidP="0073096A">
      <w:pPr>
        <w:spacing w:after="0" w:line="240" w:lineRule="auto"/>
        <w:rPr>
          <w:rFonts w:ascii="Calibri" w:hAnsi="Calibri"/>
          <w:noProof/>
          <w:lang w:eastAsia="en-AU"/>
        </w:rPr>
      </w:pPr>
      <w:r w:rsidRPr="0073096A">
        <w:rPr>
          <w:rFonts w:ascii="Calibri" w:hAnsi="Calibri"/>
          <w:noProof/>
          <w:lang w:eastAsia="en-AU"/>
        </w:rPr>
        <w:tab/>
      </w:r>
      <w:bookmarkEnd w:id="26995"/>
    </w:p>
    <w:p w14:paraId="640C8A74" w14:textId="7202F0E7" w:rsidR="0073096A" w:rsidRPr="0073096A" w:rsidRDefault="0073096A" w:rsidP="0073096A">
      <w:pPr>
        <w:spacing w:line="240" w:lineRule="auto"/>
        <w:rPr>
          <w:rFonts w:ascii="Calibri" w:hAnsi="Calibri"/>
          <w:noProof/>
          <w:lang w:eastAsia="en-AU"/>
        </w:rPr>
      </w:pPr>
      <w:bookmarkStart w:id="26996" w:name="_ENREF_2"/>
      <w:r w:rsidRPr="0073096A">
        <w:rPr>
          <w:rFonts w:ascii="Calibri" w:hAnsi="Calibri"/>
          <w:noProof/>
          <w:lang w:eastAsia="en-AU"/>
        </w:rPr>
        <w:t xml:space="preserve">Picchiarelli, G. and F. Razzoli (2013). "STK/Unit." Retrieved 2014.04.09, from </w:t>
      </w:r>
      <w:hyperlink r:id="rId20" w:history="1">
        <w:r w:rsidRPr="0073096A">
          <w:rPr>
            <w:rStyle w:val="Hyperlink"/>
            <w:rFonts w:ascii="Calibri" w:hAnsi="Calibri"/>
            <w:noProof/>
            <w:lang w:eastAsia="en-AU"/>
          </w:rPr>
          <w:t>http://stk.wikidot.com/stk-unit</w:t>
        </w:r>
      </w:hyperlink>
      <w:r w:rsidRPr="0073096A">
        <w:rPr>
          <w:rFonts w:ascii="Calibri" w:hAnsi="Calibri"/>
          <w:noProof/>
          <w:lang w:eastAsia="en-AU"/>
        </w:rPr>
        <w:t>.</w:t>
      </w:r>
    </w:p>
    <w:p w14:paraId="382B9209" w14:textId="77777777" w:rsidR="0073096A" w:rsidRPr="0073096A" w:rsidRDefault="0073096A" w:rsidP="0073096A">
      <w:pPr>
        <w:spacing w:line="240" w:lineRule="auto"/>
        <w:rPr>
          <w:rFonts w:ascii="Calibri" w:hAnsi="Calibri"/>
          <w:noProof/>
          <w:lang w:eastAsia="en-AU"/>
        </w:rPr>
      </w:pPr>
      <w:r w:rsidRPr="0073096A">
        <w:rPr>
          <w:rFonts w:ascii="Calibri" w:hAnsi="Calibri"/>
          <w:noProof/>
          <w:lang w:eastAsia="en-AU"/>
        </w:rPr>
        <w:tab/>
      </w:r>
      <w:bookmarkEnd w:id="26996"/>
    </w:p>
    <w:p w14:paraId="3B319E46" w14:textId="5028615A" w:rsidR="0073096A" w:rsidRDefault="0073096A" w:rsidP="0073096A">
      <w:pPr>
        <w:spacing w:line="240" w:lineRule="auto"/>
        <w:rPr>
          <w:rFonts w:ascii="Calibri" w:hAnsi="Calibri"/>
          <w:noProof/>
          <w:lang w:eastAsia="en-AU"/>
        </w:rPr>
      </w:pPr>
    </w:p>
    <w:p w14:paraId="11D97777" w14:textId="5A48F025" w:rsidR="007450D1" w:rsidRPr="007450D1" w:rsidRDefault="0077698F">
      <w:pPr>
        <w:rPr>
          <w:lang w:eastAsia="en-AU"/>
        </w:rPr>
      </w:pPr>
      <w:r>
        <w:rPr>
          <w:lang w:eastAsia="en-AU"/>
        </w:rPr>
        <w:fldChar w:fldCharType="end"/>
      </w:r>
    </w:p>
    <w:sectPr w:rsidR="007450D1" w:rsidRPr="007450D1" w:rsidSect="00391D9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27FF5C" w14:textId="77777777" w:rsidR="00DB67B6" w:rsidRDefault="00DB67B6" w:rsidP="00744491">
      <w:pPr>
        <w:spacing w:after="0" w:line="240" w:lineRule="auto"/>
      </w:pPr>
      <w:r>
        <w:separator/>
      </w:r>
    </w:p>
  </w:endnote>
  <w:endnote w:type="continuationSeparator" w:id="0">
    <w:p w14:paraId="564FF924" w14:textId="77777777" w:rsidR="00DB67B6" w:rsidRDefault="00DB67B6" w:rsidP="00744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altName w:val="MS Mincho"/>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495233"/>
      <w:docPartObj>
        <w:docPartGallery w:val="Page Numbers (Bottom of Page)"/>
        <w:docPartUnique/>
      </w:docPartObj>
    </w:sdtPr>
    <w:sdtEndPr>
      <w:rPr>
        <w:noProof/>
      </w:rPr>
    </w:sdtEndPr>
    <w:sdtContent>
      <w:p w14:paraId="45A4CC2A" w14:textId="77777777" w:rsidR="005B3430" w:rsidRDefault="005B3430">
        <w:pPr>
          <w:pStyle w:val="Footer"/>
          <w:jc w:val="right"/>
        </w:pPr>
        <w:r>
          <w:fldChar w:fldCharType="begin"/>
        </w:r>
        <w:r>
          <w:instrText xml:space="preserve"> PAGE   \* MERGEFORMAT </w:instrText>
        </w:r>
        <w:r>
          <w:fldChar w:fldCharType="separate"/>
        </w:r>
        <w:r w:rsidR="00ED5080">
          <w:rPr>
            <w:noProof/>
          </w:rPr>
          <w:t>1</w:t>
        </w:r>
        <w:r>
          <w:rPr>
            <w:noProof/>
          </w:rPr>
          <w:fldChar w:fldCharType="end"/>
        </w:r>
      </w:p>
    </w:sdtContent>
  </w:sdt>
  <w:p w14:paraId="5E39351B" w14:textId="77777777" w:rsidR="005B3430" w:rsidRDefault="005B34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9A81EC" w14:textId="77777777" w:rsidR="00DB67B6" w:rsidRDefault="00DB67B6" w:rsidP="00744491">
      <w:pPr>
        <w:spacing w:after="0" w:line="240" w:lineRule="auto"/>
      </w:pPr>
      <w:r>
        <w:separator/>
      </w:r>
    </w:p>
  </w:footnote>
  <w:footnote w:type="continuationSeparator" w:id="0">
    <w:p w14:paraId="77307B39" w14:textId="77777777" w:rsidR="00DB67B6" w:rsidRDefault="00DB67B6" w:rsidP="00744491">
      <w:pPr>
        <w:spacing w:after="0" w:line="240" w:lineRule="auto"/>
      </w:pPr>
      <w:r>
        <w:continuationSeparator/>
      </w:r>
    </w:p>
  </w:footnote>
  <w:footnote w:id="1">
    <w:p w14:paraId="64A221DE" w14:textId="77777777" w:rsidR="005B3430" w:rsidRPr="003823DC" w:rsidRDefault="005B3430" w:rsidP="007450D1">
      <w:pPr>
        <w:pStyle w:val="FootnoteText"/>
        <w:rPr>
          <w:lang w:val="en-US"/>
        </w:rPr>
      </w:pPr>
      <w:r>
        <w:rPr>
          <w:rStyle w:val="FootnoteReference"/>
        </w:rPr>
        <w:footnoteRef/>
      </w:r>
      <w:r>
        <w:t xml:space="preserve"> </w:t>
      </w:r>
      <w:hyperlink r:id="rId1" w:history="1">
        <w:r w:rsidRPr="009D1B6A">
          <w:rPr>
            <w:rStyle w:val="Hyperlink"/>
          </w:rPr>
          <w:t>http://dev.mysql.com/doc/refman/5.7/en/storage-engines.html</w:t>
        </w:r>
      </w:hyperlink>
    </w:p>
  </w:footnote>
  <w:footnote w:id="2">
    <w:p w14:paraId="772B67C7" w14:textId="311E32FC" w:rsidR="005B3430" w:rsidRPr="004B18F6" w:rsidRDefault="005B3430">
      <w:pPr>
        <w:pStyle w:val="FootnoteText"/>
        <w:rPr>
          <w:lang w:val="en-US"/>
        </w:rPr>
      </w:pPr>
      <w:r>
        <w:rPr>
          <w:rStyle w:val="FootnoteReference"/>
        </w:rPr>
        <w:footnoteRef/>
      </w:r>
      <w:r>
        <w:t xml:space="preserve"> </w:t>
      </w:r>
      <w:hyperlink r:id="rId2" w:history="1">
        <w:r w:rsidRPr="009D1B6A">
          <w:rPr>
            <w:rStyle w:val="Hyperlink"/>
          </w:rPr>
          <w:t>http://dev.mysql.com/doc/refman/5.7/en/innodb-index-types.htm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85EAA" w14:textId="77777777" w:rsidR="005B3430" w:rsidRDefault="005B34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CC417D"/>
    <w:multiLevelType w:val="hybridMultilevel"/>
    <w:tmpl w:val="1DEA10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0B85F6E"/>
    <w:multiLevelType w:val="hybridMultilevel"/>
    <w:tmpl w:val="942CC85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
    <w:nsid w:val="20E815B8"/>
    <w:multiLevelType w:val="multilevel"/>
    <w:tmpl w:val="C0F2B80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873112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1037445"/>
    <w:multiLevelType w:val="hybridMultilevel"/>
    <w:tmpl w:val="A2680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328539A"/>
    <w:multiLevelType w:val="hybridMultilevel"/>
    <w:tmpl w:val="00A4EEC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6">
    <w:nsid w:val="36F17EA1"/>
    <w:multiLevelType w:val="multilevel"/>
    <w:tmpl w:val="74C8A2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C972B12"/>
    <w:multiLevelType w:val="hybridMultilevel"/>
    <w:tmpl w:val="F7F65F1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8">
    <w:nsid w:val="40DF706B"/>
    <w:multiLevelType w:val="hybridMultilevel"/>
    <w:tmpl w:val="0F64D0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21A12A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4193174"/>
    <w:multiLevelType w:val="hybridMultilevel"/>
    <w:tmpl w:val="E6086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A6557CA"/>
    <w:multiLevelType w:val="multilevel"/>
    <w:tmpl w:val="F7122056"/>
    <w:lvl w:ilvl="0">
      <w:start w:val="1"/>
      <w:numFmt w:val="decimal"/>
      <w:lvlText w:val="%1."/>
      <w:lvlJc w:val="left"/>
      <w:pPr>
        <w:ind w:left="360" w:hanging="360"/>
      </w:pPr>
    </w:lvl>
    <w:lvl w:ilvl="1">
      <w:start w:val="1"/>
      <w:numFmt w:val="decimal"/>
      <w:lvlText w:val="%1.%2."/>
      <w:lvlJc w:val="left"/>
      <w:pPr>
        <w:ind w:left="1000"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F62E3D"/>
    <w:multiLevelType w:val="hybridMultilevel"/>
    <w:tmpl w:val="365E2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B493AA8"/>
    <w:multiLevelType w:val="hybridMultilevel"/>
    <w:tmpl w:val="1F1CD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D177D33"/>
    <w:multiLevelType w:val="hybridMultilevel"/>
    <w:tmpl w:val="9F94991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nsid w:val="625368E7"/>
    <w:multiLevelType w:val="multilevel"/>
    <w:tmpl w:val="D5EA043C"/>
    <w:lvl w:ilvl="0">
      <w:start w:val="1"/>
      <w:numFmt w:val="decimal"/>
      <w:lvlText w:val="%1."/>
      <w:lvlJc w:val="left"/>
      <w:pPr>
        <w:ind w:left="720" w:hanging="360"/>
      </w:pPr>
    </w:lvl>
    <w:lvl w:ilvl="1">
      <w:start w:val="1"/>
      <w:numFmt w:val="decimal"/>
      <w:isLgl/>
      <w:lvlText w:val="%1.%2"/>
      <w:lvlJc w:val="left"/>
      <w:pPr>
        <w:ind w:left="795" w:hanging="435"/>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58859C1"/>
    <w:multiLevelType w:val="hybridMultilevel"/>
    <w:tmpl w:val="2F567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6871E55"/>
    <w:multiLevelType w:val="hybridMultilevel"/>
    <w:tmpl w:val="7E5E5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79F0A07"/>
    <w:multiLevelType w:val="hybridMultilevel"/>
    <w:tmpl w:val="088C520E"/>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9">
    <w:nsid w:val="6CDB5038"/>
    <w:multiLevelType w:val="hybridMultilevel"/>
    <w:tmpl w:val="66F42B54"/>
    <w:lvl w:ilvl="0" w:tplc="AB1E3158">
      <w:start w:val="1"/>
      <w:numFmt w:val="decimal"/>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0">
    <w:nsid w:val="6EB84B6D"/>
    <w:multiLevelType w:val="hybridMultilevel"/>
    <w:tmpl w:val="A064C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45A79A6"/>
    <w:multiLevelType w:val="multilevel"/>
    <w:tmpl w:val="B8727CCC"/>
    <w:lvl w:ilvl="0">
      <w:start w:val="1"/>
      <w:numFmt w:val="decimal"/>
      <w:pStyle w:val="Heading1"/>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F86C62"/>
    <w:multiLevelType w:val="hybridMultilevel"/>
    <w:tmpl w:val="736A420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num w:numId="1">
    <w:abstractNumId w:val="16"/>
  </w:num>
  <w:num w:numId="2">
    <w:abstractNumId w:val="8"/>
  </w:num>
  <w:num w:numId="3">
    <w:abstractNumId w:val="9"/>
  </w:num>
  <w:num w:numId="4">
    <w:abstractNumId w:val="6"/>
  </w:num>
  <w:num w:numId="5">
    <w:abstractNumId w:val="11"/>
  </w:num>
  <w:num w:numId="6">
    <w:abstractNumId w:val="15"/>
  </w:num>
  <w:num w:numId="7">
    <w:abstractNumId w:val="4"/>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22"/>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1"/>
  </w:num>
  <w:num w:numId="16">
    <w:abstractNumId w:val="21"/>
  </w:num>
  <w:num w:numId="17">
    <w:abstractNumId w:val="2"/>
  </w:num>
  <w:num w:numId="18">
    <w:abstractNumId w:val="19"/>
  </w:num>
  <w:num w:numId="19">
    <w:abstractNumId w:val="14"/>
  </w:num>
  <w:num w:numId="20">
    <w:abstractNumId w:val="5"/>
  </w:num>
  <w:num w:numId="21">
    <w:abstractNumId w:val="7"/>
  </w:num>
  <w:num w:numId="22">
    <w:abstractNumId w:val="17"/>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0"/>
  </w:num>
  <w:num w:numId="26">
    <w:abstractNumId w:val="10"/>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sad0f8a5w0jeaadxxz0r0t2dxaxptfaxr&quot;&gt;references&lt;record-ids&gt;&lt;item&gt;6&lt;/item&gt;&lt;item&gt;7&lt;/item&gt;&lt;/record-ids&gt;&lt;/item&gt;&lt;/Libraries&gt;"/>
  </w:docVars>
  <w:rsids>
    <w:rsidRoot w:val="00001C59"/>
    <w:rsid w:val="00001C59"/>
    <w:rsid w:val="00005327"/>
    <w:rsid w:val="00011999"/>
    <w:rsid w:val="00013274"/>
    <w:rsid w:val="00014E05"/>
    <w:rsid w:val="00015C48"/>
    <w:rsid w:val="00021707"/>
    <w:rsid w:val="00022ABB"/>
    <w:rsid w:val="000233AE"/>
    <w:rsid w:val="00031BE3"/>
    <w:rsid w:val="00031CCB"/>
    <w:rsid w:val="00032E50"/>
    <w:rsid w:val="00034D8F"/>
    <w:rsid w:val="00040E4A"/>
    <w:rsid w:val="0004116B"/>
    <w:rsid w:val="00044B0B"/>
    <w:rsid w:val="000550F6"/>
    <w:rsid w:val="000560DA"/>
    <w:rsid w:val="000573BA"/>
    <w:rsid w:val="000642E5"/>
    <w:rsid w:val="0006572F"/>
    <w:rsid w:val="00071752"/>
    <w:rsid w:val="000743AF"/>
    <w:rsid w:val="00076E8F"/>
    <w:rsid w:val="00085A7F"/>
    <w:rsid w:val="00086435"/>
    <w:rsid w:val="000A0BCC"/>
    <w:rsid w:val="000A230F"/>
    <w:rsid w:val="000A38F1"/>
    <w:rsid w:val="000A5826"/>
    <w:rsid w:val="000A6FB0"/>
    <w:rsid w:val="000B35F6"/>
    <w:rsid w:val="000B4A4A"/>
    <w:rsid w:val="000D0A0B"/>
    <w:rsid w:val="000D154F"/>
    <w:rsid w:val="000D1C3E"/>
    <w:rsid w:val="000D1F43"/>
    <w:rsid w:val="000D2324"/>
    <w:rsid w:val="000D705E"/>
    <w:rsid w:val="000D783D"/>
    <w:rsid w:val="000D7B04"/>
    <w:rsid w:val="000E14D1"/>
    <w:rsid w:val="000E43DD"/>
    <w:rsid w:val="000E511D"/>
    <w:rsid w:val="000F1254"/>
    <w:rsid w:val="000F3411"/>
    <w:rsid w:val="000F39C4"/>
    <w:rsid w:val="000F4FF8"/>
    <w:rsid w:val="000F6C20"/>
    <w:rsid w:val="00100F26"/>
    <w:rsid w:val="0010377A"/>
    <w:rsid w:val="001069DB"/>
    <w:rsid w:val="00111AB3"/>
    <w:rsid w:val="00112EF4"/>
    <w:rsid w:val="00112F3E"/>
    <w:rsid w:val="00115111"/>
    <w:rsid w:val="0012074A"/>
    <w:rsid w:val="00120E01"/>
    <w:rsid w:val="00120F19"/>
    <w:rsid w:val="00124428"/>
    <w:rsid w:val="00130E4D"/>
    <w:rsid w:val="001320AF"/>
    <w:rsid w:val="0013251D"/>
    <w:rsid w:val="00132EEC"/>
    <w:rsid w:val="0013401C"/>
    <w:rsid w:val="00137072"/>
    <w:rsid w:val="00137376"/>
    <w:rsid w:val="0014717F"/>
    <w:rsid w:val="001531AA"/>
    <w:rsid w:val="00154E8C"/>
    <w:rsid w:val="00155EEC"/>
    <w:rsid w:val="00156273"/>
    <w:rsid w:val="00156C0D"/>
    <w:rsid w:val="001570A0"/>
    <w:rsid w:val="001577AE"/>
    <w:rsid w:val="00160BEF"/>
    <w:rsid w:val="00163D7A"/>
    <w:rsid w:val="00165086"/>
    <w:rsid w:val="00167995"/>
    <w:rsid w:val="00181FF8"/>
    <w:rsid w:val="00182A5B"/>
    <w:rsid w:val="00184BEC"/>
    <w:rsid w:val="00185C03"/>
    <w:rsid w:val="00186CC8"/>
    <w:rsid w:val="0018793E"/>
    <w:rsid w:val="00187CE2"/>
    <w:rsid w:val="00194C86"/>
    <w:rsid w:val="00195ABC"/>
    <w:rsid w:val="001975F1"/>
    <w:rsid w:val="001A30E6"/>
    <w:rsid w:val="001A4548"/>
    <w:rsid w:val="001A7380"/>
    <w:rsid w:val="001B4117"/>
    <w:rsid w:val="001B79B6"/>
    <w:rsid w:val="001C1411"/>
    <w:rsid w:val="001C2558"/>
    <w:rsid w:val="001C393A"/>
    <w:rsid w:val="001E0A26"/>
    <w:rsid w:val="001E1981"/>
    <w:rsid w:val="001E7DC4"/>
    <w:rsid w:val="001F2492"/>
    <w:rsid w:val="001F5F1E"/>
    <w:rsid w:val="001F60ED"/>
    <w:rsid w:val="0020360A"/>
    <w:rsid w:val="0020395B"/>
    <w:rsid w:val="00207EF1"/>
    <w:rsid w:val="00211B26"/>
    <w:rsid w:val="00212312"/>
    <w:rsid w:val="0021739B"/>
    <w:rsid w:val="00221866"/>
    <w:rsid w:val="00221C81"/>
    <w:rsid w:val="00223347"/>
    <w:rsid w:val="00223DD5"/>
    <w:rsid w:val="00232B9D"/>
    <w:rsid w:val="002348C8"/>
    <w:rsid w:val="002351A8"/>
    <w:rsid w:val="00235765"/>
    <w:rsid w:val="0023691F"/>
    <w:rsid w:val="00237008"/>
    <w:rsid w:val="00237810"/>
    <w:rsid w:val="00240AD6"/>
    <w:rsid w:val="00243A27"/>
    <w:rsid w:val="00247016"/>
    <w:rsid w:val="002503C4"/>
    <w:rsid w:val="00251BA3"/>
    <w:rsid w:val="002546A7"/>
    <w:rsid w:val="00261290"/>
    <w:rsid w:val="00262EC3"/>
    <w:rsid w:val="00263BDB"/>
    <w:rsid w:val="00263DE9"/>
    <w:rsid w:val="002646CA"/>
    <w:rsid w:val="00266023"/>
    <w:rsid w:val="002673D8"/>
    <w:rsid w:val="002712B3"/>
    <w:rsid w:val="002720D0"/>
    <w:rsid w:val="0027676D"/>
    <w:rsid w:val="002774AB"/>
    <w:rsid w:val="00284062"/>
    <w:rsid w:val="0029227D"/>
    <w:rsid w:val="00292993"/>
    <w:rsid w:val="002A585E"/>
    <w:rsid w:val="002A66D6"/>
    <w:rsid w:val="002B0A58"/>
    <w:rsid w:val="002B14E4"/>
    <w:rsid w:val="002B17B8"/>
    <w:rsid w:val="002B4435"/>
    <w:rsid w:val="002B485C"/>
    <w:rsid w:val="002C0543"/>
    <w:rsid w:val="002C2933"/>
    <w:rsid w:val="002C47AD"/>
    <w:rsid w:val="002C6F57"/>
    <w:rsid w:val="002D10CA"/>
    <w:rsid w:val="002D29AC"/>
    <w:rsid w:val="002D2AFA"/>
    <w:rsid w:val="002E0192"/>
    <w:rsid w:val="002E3528"/>
    <w:rsid w:val="002E358D"/>
    <w:rsid w:val="002E48D5"/>
    <w:rsid w:val="002F00CA"/>
    <w:rsid w:val="002F011C"/>
    <w:rsid w:val="002F3CAF"/>
    <w:rsid w:val="002F444D"/>
    <w:rsid w:val="002F575B"/>
    <w:rsid w:val="002F7CD6"/>
    <w:rsid w:val="00304119"/>
    <w:rsid w:val="00305006"/>
    <w:rsid w:val="00305577"/>
    <w:rsid w:val="003102C5"/>
    <w:rsid w:val="00314BF1"/>
    <w:rsid w:val="0031593A"/>
    <w:rsid w:val="00315C2D"/>
    <w:rsid w:val="00317EBD"/>
    <w:rsid w:val="0032059B"/>
    <w:rsid w:val="0032458C"/>
    <w:rsid w:val="00324F1A"/>
    <w:rsid w:val="00326607"/>
    <w:rsid w:val="003314BF"/>
    <w:rsid w:val="003332AB"/>
    <w:rsid w:val="00333D70"/>
    <w:rsid w:val="00340405"/>
    <w:rsid w:val="003406B9"/>
    <w:rsid w:val="003406C2"/>
    <w:rsid w:val="00341DAD"/>
    <w:rsid w:val="00343045"/>
    <w:rsid w:val="00347130"/>
    <w:rsid w:val="00351C7B"/>
    <w:rsid w:val="00353C2F"/>
    <w:rsid w:val="00354932"/>
    <w:rsid w:val="003557AF"/>
    <w:rsid w:val="00355D8D"/>
    <w:rsid w:val="00357005"/>
    <w:rsid w:val="00362A3B"/>
    <w:rsid w:val="0036384A"/>
    <w:rsid w:val="00365FFC"/>
    <w:rsid w:val="00377A7C"/>
    <w:rsid w:val="00380D46"/>
    <w:rsid w:val="003823DC"/>
    <w:rsid w:val="00383FD3"/>
    <w:rsid w:val="003844C7"/>
    <w:rsid w:val="00391424"/>
    <w:rsid w:val="00391BC5"/>
    <w:rsid w:val="00391D97"/>
    <w:rsid w:val="0039332B"/>
    <w:rsid w:val="00397C6C"/>
    <w:rsid w:val="003A13E7"/>
    <w:rsid w:val="003A273F"/>
    <w:rsid w:val="003A2BD3"/>
    <w:rsid w:val="003A2DA5"/>
    <w:rsid w:val="003A327C"/>
    <w:rsid w:val="003A5684"/>
    <w:rsid w:val="003A73E2"/>
    <w:rsid w:val="003B6B95"/>
    <w:rsid w:val="003C370F"/>
    <w:rsid w:val="003C5718"/>
    <w:rsid w:val="003C62F7"/>
    <w:rsid w:val="003D0FAF"/>
    <w:rsid w:val="003D366E"/>
    <w:rsid w:val="003D3A48"/>
    <w:rsid w:val="003D3FB8"/>
    <w:rsid w:val="003D7E54"/>
    <w:rsid w:val="003E21D4"/>
    <w:rsid w:val="003E3202"/>
    <w:rsid w:val="003F0E61"/>
    <w:rsid w:val="003F29D8"/>
    <w:rsid w:val="003F477A"/>
    <w:rsid w:val="00400D52"/>
    <w:rsid w:val="004018C6"/>
    <w:rsid w:val="00402561"/>
    <w:rsid w:val="00402763"/>
    <w:rsid w:val="00403A41"/>
    <w:rsid w:val="0041088D"/>
    <w:rsid w:val="004152FC"/>
    <w:rsid w:val="004164E8"/>
    <w:rsid w:val="00416865"/>
    <w:rsid w:val="0042006B"/>
    <w:rsid w:val="0042576E"/>
    <w:rsid w:val="0043286E"/>
    <w:rsid w:val="00432E51"/>
    <w:rsid w:val="00433B89"/>
    <w:rsid w:val="00435AF8"/>
    <w:rsid w:val="004448CC"/>
    <w:rsid w:val="00447F38"/>
    <w:rsid w:val="004502F0"/>
    <w:rsid w:val="00452E09"/>
    <w:rsid w:val="00453B7F"/>
    <w:rsid w:val="00456546"/>
    <w:rsid w:val="00463A6A"/>
    <w:rsid w:val="0046461C"/>
    <w:rsid w:val="004732CD"/>
    <w:rsid w:val="00473F0C"/>
    <w:rsid w:val="00475203"/>
    <w:rsid w:val="00476015"/>
    <w:rsid w:val="004765E4"/>
    <w:rsid w:val="00477B8B"/>
    <w:rsid w:val="00484960"/>
    <w:rsid w:val="00490510"/>
    <w:rsid w:val="004A14C0"/>
    <w:rsid w:val="004A1AF8"/>
    <w:rsid w:val="004A2271"/>
    <w:rsid w:val="004A315F"/>
    <w:rsid w:val="004A7D52"/>
    <w:rsid w:val="004B18F6"/>
    <w:rsid w:val="004B5F6C"/>
    <w:rsid w:val="004B7DE3"/>
    <w:rsid w:val="004C36D8"/>
    <w:rsid w:val="004C50CE"/>
    <w:rsid w:val="004C7E03"/>
    <w:rsid w:val="004D7793"/>
    <w:rsid w:val="004E0AE0"/>
    <w:rsid w:val="004E162A"/>
    <w:rsid w:val="004E1DB6"/>
    <w:rsid w:val="004E2AE1"/>
    <w:rsid w:val="004E3DD1"/>
    <w:rsid w:val="004E6F2E"/>
    <w:rsid w:val="004F21B4"/>
    <w:rsid w:val="004F4306"/>
    <w:rsid w:val="004F5A48"/>
    <w:rsid w:val="00501AA7"/>
    <w:rsid w:val="00502ACB"/>
    <w:rsid w:val="00504168"/>
    <w:rsid w:val="00504D6D"/>
    <w:rsid w:val="005067C4"/>
    <w:rsid w:val="00513B69"/>
    <w:rsid w:val="00515BB3"/>
    <w:rsid w:val="00522435"/>
    <w:rsid w:val="00525135"/>
    <w:rsid w:val="00526087"/>
    <w:rsid w:val="00530181"/>
    <w:rsid w:val="00531F9B"/>
    <w:rsid w:val="00533F34"/>
    <w:rsid w:val="00535002"/>
    <w:rsid w:val="005403ED"/>
    <w:rsid w:val="005422AA"/>
    <w:rsid w:val="00543414"/>
    <w:rsid w:val="00544AB5"/>
    <w:rsid w:val="0054516B"/>
    <w:rsid w:val="00546491"/>
    <w:rsid w:val="00551B04"/>
    <w:rsid w:val="00552C7E"/>
    <w:rsid w:val="0056338B"/>
    <w:rsid w:val="00564129"/>
    <w:rsid w:val="00567BDD"/>
    <w:rsid w:val="00573F4C"/>
    <w:rsid w:val="005749F2"/>
    <w:rsid w:val="00574B32"/>
    <w:rsid w:val="00575884"/>
    <w:rsid w:val="00577183"/>
    <w:rsid w:val="005777D1"/>
    <w:rsid w:val="00580B99"/>
    <w:rsid w:val="00582B49"/>
    <w:rsid w:val="00591727"/>
    <w:rsid w:val="005952EC"/>
    <w:rsid w:val="00597C9F"/>
    <w:rsid w:val="005B3430"/>
    <w:rsid w:val="005B3DEF"/>
    <w:rsid w:val="005B6B34"/>
    <w:rsid w:val="005B72A8"/>
    <w:rsid w:val="005C2871"/>
    <w:rsid w:val="005D6DAC"/>
    <w:rsid w:val="005D703E"/>
    <w:rsid w:val="005D7CDA"/>
    <w:rsid w:val="005E0EC2"/>
    <w:rsid w:val="005E4DF4"/>
    <w:rsid w:val="005E5B61"/>
    <w:rsid w:val="005E6769"/>
    <w:rsid w:val="005E7BCF"/>
    <w:rsid w:val="005F3210"/>
    <w:rsid w:val="005F468E"/>
    <w:rsid w:val="005F538B"/>
    <w:rsid w:val="005F5B57"/>
    <w:rsid w:val="005F5C52"/>
    <w:rsid w:val="005F5E83"/>
    <w:rsid w:val="005F7752"/>
    <w:rsid w:val="0060263C"/>
    <w:rsid w:val="00603893"/>
    <w:rsid w:val="0060548B"/>
    <w:rsid w:val="006142FF"/>
    <w:rsid w:val="006156E6"/>
    <w:rsid w:val="00615CF2"/>
    <w:rsid w:val="00617FFB"/>
    <w:rsid w:val="00621D14"/>
    <w:rsid w:val="00621E91"/>
    <w:rsid w:val="0062590E"/>
    <w:rsid w:val="00630DA9"/>
    <w:rsid w:val="00631C8A"/>
    <w:rsid w:val="006327DE"/>
    <w:rsid w:val="00633715"/>
    <w:rsid w:val="00634D76"/>
    <w:rsid w:val="00635418"/>
    <w:rsid w:val="00637D3E"/>
    <w:rsid w:val="00641C36"/>
    <w:rsid w:val="006442F4"/>
    <w:rsid w:val="006462A9"/>
    <w:rsid w:val="00646B18"/>
    <w:rsid w:val="0065126A"/>
    <w:rsid w:val="00654651"/>
    <w:rsid w:val="00654903"/>
    <w:rsid w:val="00660F81"/>
    <w:rsid w:val="00662406"/>
    <w:rsid w:val="0066258A"/>
    <w:rsid w:val="00665793"/>
    <w:rsid w:val="0067086B"/>
    <w:rsid w:val="006765AA"/>
    <w:rsid w:val="00680448"/>
    <w:rsid w:val="006804DD"/>
    <w:rsid w:val="0068077B"/>
    <w:rsid w:val="00681A35"/>
    <w:rsid w:val="00681A59"/>
    <w:rsid w:val="00682C0D"/>
    <w:rsid w:val="00684859"/>
    <w:rsid w:val="00692FD7"/>
    <w:rsid w:val="00695DE4"/>
    <w:rsid w:val="006B1C58"/>
    <w:rsid w:val="006B3D7A"/>
    <w:rsid w:val="006B7637"/>
    <w:rsid w:val="006C1F59"/>
    <w:rsid w:val="006D30ED"/>
    <w:rsid w:val="006D64A9"/>
    <w:rsid w:val="006D7F17"/>
    <w:rsid w:val="006E0501"/>
    <w:rsid w:val="006E0DA8"/>
    <w:rsid w:val="006E4E8F"/>
    <w:rsid w:val="006F3714"/>
    <w:rsid w:val="006F4642"/>
    <w:rsid w:val="006F4DBD"/>
    <w:rsid w:val="00701D8B"/>
    <w:rsid w:val="00704D8E"/>
    <w:rsid w:val="0070564A"/>
    <w:rsid w:val="0070645B"/>
    <w:rsid w:val="007069C7"/>
    <w:rsid w:val="00706FFC"/>
    <w:rsid w:val="007116BD"/>
    <w:rsid w:val="00712A47"/>
    <w:rsid w:val="00714541"/>
    <w:rsid w:val="0071777A"/>
    <w:rsid w:val="00730165"/>
    <w:rsid w:val="0073096A"/>
    <w:rsid w:val="00735586"/>
    <w:rsid w:val="00736A6E"/>
    <w:rsid w:val="007405EA"/>
    <w:rsid w:val="00744491"/>
    <w:rsid w:val="007450D1"/>
    <w:rsid w:val="007456D3"/>
    <w:rsid w:val="00746B6E"/>
    <w:rsid w:val="00760E96"/>
    <w:rsid w:val="00761973"/>
    <w:rsid w:val="00765600"/>
    <w:rsid w:val="007669CF"/>
    <w:rsid w:val="0076734E"/>
    <w:rsid w:val="00773621"/>
    <w:rsid w:val="00774A28"/>
    <w:rsid w:val="007758DF"/>
    <w:rsid w:val="0077698F"/>
    <w:rsid w:val="007777B6"/>
    <w:rsid w:val="007805EC"/>
    <w:rsid w:val="00781A38"/>
    <w:rsid w:val="0078622E"/>
    <w:rsid w:val="007911E2"/>
    <w:rsid w:val="007950AC"/>
    <w:rsid w:val="007960FA"/>
    <w:rsid w:val="00796F87"/>
    <w:rsid w:val="007A0C70"/>
    <w:rsid w:val="007A3F90"/>
    <w:rsid w:val="007B2FE0"/>
    <w:rsid w:val="007C3E45"/>
    <w:rsid w:val="007C4474"/>
    <w:rsid w:val="007D1470"/>
    <w:rsid w:val="007D5D2A"/>
    <w:rsid w:val="007D7FEA"/>
    <w:rsid w:val="007E2C62"/>
    <w:rsid w:val="007E7266"/>
    <w:rsid w:val="007F1593"/>
    <w:rsid w:val="007F1CD9"/>
    <w:rsid w:val="00803224"/>
    <w:rsid w:val="00805A5C"/>
    <w:rsid w:val="00805F45"/>
    <w:rsid w:val="00811178"/>
    <w:rsid w:val="008119A4"/>
    <w:rsid w:val="00811AFF"/>
    <w:rsid w:val="008122CC"/>
    <w:rsid w:val="008141FC"/>
    <w:rsid w:val="00814B3F"/>
    <w:rsid w:val="008153F3"/>
    <w:rsid w:val="0082108B"/>
    <w:rsid w:val="00824B5E"/>
    <w:rsid w:val="00824CB2"/>
    <w:rsid w:val="00830CA5"/>
    <w:rsid w:val="008315C8"/>
    <w:rsid w:val="008322F5"/>
    <w:rsid w:val="008326C0"/>
    <w:rsid w:val="00833113"/>
    <w:rsid w:val="00833833"/>
    <w:rsid w:val="008423EE"/>
    <w:rsid w:val="008433D8"/>
    <w:rsid w:val="008439C4"/>
    <w:rsid w:val="00847605"/>
    <w:rsid w:val="0085059F"/>
    <w:rsid w:val="00851DEB"/>
    <w:rsid w:val="00853452"/>
    <w:rsid w:val="008537AA"/>
    <w:rsid w:val="00855BD1"/>
    <w:rsid w:val="00857696"/>
    <w:rsid w:val="00862000"/>
    <w:rsid w:val="008702ED"/>
    <w:rsid w:val="008735E9"/>
    <w:rsid w:val="00875355"/>
    <w:rsid w:val="00875486"/>
    <w:rsid w:val="008754D8"/>
    <w:rsid w:val="00880283"/>
    <w:rsid w:val="0088116B"/>
    <w:rsid w:val="00881369"/>
    <w:rsid w:val="00883F43"/>
    <w:rsid w:val="0088689D"/>
    <w:rsid w:val="00890183"/>
    <w:rsid w:val="00891F88"/>
    <w:rsid w:val="00897527"/>
    <w:rsid w:val="008A0E37"/>
    <w:rsid w:val="008A259F"/>
    <w:rsid w:val="008A2831"/>
    <w:rsid w:val="008A6B1E"/>
    <w:rsid w:val="008A6E2D"/>
    <w:rsid w:val="008B14C3"/>
    <w:rsid w:val="008B1F2B"/>
    <w:rsid w:val="008B4434"/>
    <w:rsid w:val="008B7E82"/>
    <w:rsid w:val="008C28ED"/>
    <w:rsid w:val="008C2F0E"/>
    <w:rsid w:val="008C4988"/>
    <w:rsid w:val="008C5797"/>
    <w:rsid w:val="008C5F4E"/>
    <w:rsid w:val="008D084E"/>
    <w:rsid w:val="008D1958"/>
    <w:rsid w:val="008D4434"/>
    <w:rsid w:val="008E198D"/>
    <w:rsid w:val="008E244B"/>
    <w:rsid w:val="008E285A"/>
    <w:rsid w:val="008F3710"/>
    <w:rsid w:val="008F42B9"/>
    <w:rsid w:val="008F4D82"/>
    <w:rsid w:val="008F5AE2"/>
    <w:rsid w:val="008F6F00"/>
    <w:rsid w:val="00905A86"/>
    <w:rsid w:val="00906657"/>
    <w:rsid w:val="00906BA8"/>
    <w:rsid w:val="00912493"/>
    <w:rsid w:val="00912BE9"/>
    <w:rsid w:val="00914938"/>
    <w:rsid w:val="009276D1"/>
    <w:rsid w:val="00932731"/>
    <w:rsid w:val="00933E45"/>
    <w:rsid w:val="00935890"/>
    <w:rsid w:val="00935A93"/>
    <w:rsid w:val="0093729F"/>
    <w:rsid w:val="009411F0"/>
    <w:rsid w:val="0094563F"/>
    <w:rsid w:val="00947D4A"/>
    <w:rsid w:val="00947D88"/>
    <w:rsid w:val="00951640"/>
    <w:rsid w:val="00954CA8"/>
    <w:rsid w:val="0095741C"/>
    <w:rsid w:val="00980403"/>
    <w:rsid w:val="009835BE"/>
    <w:rsid w:val="00984EDC"/>
    <w:rsid w:val="00987FCD"/>
    <w:rsid w:val="009906F7"/>
    <w:rsid w:val="0099511A"/>
    <w:rsid w:val="00995E5E"/>
    <w:rsid w:val="00997265"/>
    <w:rsid w:val="009A14E6"/>
    <w:rsid w:val="009A2AF8"/>
    <w:rsid w:val="009A5CEB"/>
    <w:rsid w:val="009B13E7"/>
    <w:rsid w:val="009B2833"/>
    <w:rsid w:val="009B3982"/>
    <w:rsid w:val="009B3A46"/>
    <w:rsid w:val="009C224E"/>
    <w:rsid w:val="009C24C5"/>
    <w:rsid w:val="009C2A85"/>
    <w:rsid w:val="009C2AF0"/>
    <w:rsid w:val="009C734D"/>
    <w:rsid w:val="009D06A2"/>
    <w:rsid w:val="009D0DA1"/>
    <w:rsid w:val="009D1EB3"/>
    <w:rsid w:val="009D2C15"/>
    <w:rsid w:val="009D3ED7"/>
    <w:rsid w:val="009D5AED"/>
    <w:rsid w:val="009D6060"/>
    <w:rsid w:val="009D6BF9"/>
    <w:rsid w:val="009E1618"/>
    <w:rsid w:val="009E235E"/>
    <w:rsid w:val="009E60A4"/>
    <w:rsid w:val="009E6417"/>
    <w:rsid w:val="009F134E"/>
    <w:rsid w:val="009F55CC"/>
    <w:rsid w:val="00A106A0"/>
    <w:rsid w:val="00A123BB"/>
    <w:rsid w:val="00A177DF"/>
    <w:rsid w:val="00A2086B"/>
    <w:rsid w:val="00A22E2C"/>
    <w:rsid w:val="00A23C9D"/>
    <w:rsid w:val="00A25B14"/>
    <w:rsid w:val="00A30E83"/>
    <w:rsid w:val="00A31A49"/>
    <w:rsid w:val="00A36893"/>
    <w:rsid w:val="00A42578"/>
    <w:rsid w:val="00A4269E"/>
    <w:rsid w:val="00A44518"/>
    <w:rsid w:val="00A4676B"/>
    <w:rsid w:val="00A5054F"/>
    <w:rsid w:val="00A519F2"/>
    <w:rsid w:val="00A52D58"/>
    <w:rsid w:val="00A53BCB"/>
    <w:rsid w:val="00A554DC"/>
    <w:rsid w:val="00A5600D"/>
    <w:rsid w:val="00A56B11"/>
    <w:rsid w:val="00A578CE"/>
    <w:rsid w:val="00A63F85"/>
    <w:rsid w:val="00A644A5"/>
    <w:rsid w:val="00A65AE0"/>
    <w:rsid w:val="00A7326B"/>
    <w:rsid w:val="00A764D9"/>
    <w:rsid w:val="00A80F02"/>
    <w:rsid w:val="00A85691"/>
    <w:rsid w:val="00A962E5"/>
    <w:rsid w:val="00AA440D"/>
    <w:rsid w:val="00AB1044"/>
    <w:rsid w:val="00AB462C"/>
    <w:rsid w:val="00AB48ED"/>
    <w:rsid w:val="00AC20BF"/>
    <w:rsid w:val="00AC4380"/>
    <w:rsid w:val="00AD4618"/>
    <w:rsid w:val="00AD54F4"/>
    <w:rsid w:val="00AE0239"/>
    <w:rsid w:val="00AE28DE"/>
    <w:rsid w:val="00AE2AA6"/>
    <w:rsid w:val="00AE490A"/>
    <w:rsid w:val="00AE6F4D"/>
    <w:rsid w:val="00AF3C61"/>
    <w:rsid w:val="00AF574D"/>
    <w:rsid w:val="00B02124"/>
    <w:rsid w:val="00B03C9F"/>
    <w:rsid w:val="00B06EF5"/>
    <w:rsid w:val="00B0753B"/>
    <w:rsid w:val="00B1019B"/>
    <w:rsid w:val="00B10FA8"/>
    <w:rsid w:val="00B130DC"/>
    <w:rsid w:val="00B1465E"/>
    <w:rsid w:val="00B151A2"/>
    <w:rsid w:val="00B1547A"/>
    <w:rsid w:val="00B2138A"/>
    <w:rsid w:val="00B21648"/>
    <w:rsid w:val="00B25614"/>
    <w:rsid w:val="00B25E86"/>
    <w:rsid w:val="00B3067F"/>
    <w:rsid w:val="00B31F60"/>
    <w:rsid w:val="00B41F3A"/>
    <w:rsid w:val="00B4355D"/>
    <w:rsid w:val="00B449FC"/>
    <w:rsid w:val="00B45C8E"/>
    <w:rsid w:val="00B46B4D"/>
    <w:rsid w:val="00B50F54"/>
    <w:rsid w:val="00B513D9"/>
    <w:rsid w:val="00B54B0D"/>
    <w:rsid w:val="00B5504B"/>
    <w:rsid w:val="00B55F58"/>
    <w:rsid w:val="00B70618"/>
    <w:rsid w:val="00B71DE2"/>
    <w:rsid w:val="00B7380F"/>
    <w:rsid w:val="00B73E89"/>
    <w:rsid w:val="00B8070D"/>
    <w:rsid w:val="00B80D69"/>
    <w:rsid w:val="00B810C0"/>
    <w:rsid w:val="00B81701"/>
    <w:rsid w:val="00B8263E"/>
    <w:rsid w:val="00B82C40"/>
    <w:rsid w:val="00B929DE"/>
    <w:rsid w:val="00B935A4"/>
    <w:rsid w:val="00BA31B4"/>
    <w:rsid w:val="00BA5880"/>
    <w:rsid w:val="00BA5AA0"/>
    <w:rsid w:val="00BA65FA"/>
    <w:rsid w:val="00BA688F"/>
    <w:rsid w:val="00BA7960"/>
    <w:rsid w:val="00BB2DB1"/>
    <w:rsid w:val="00BB4090"/>
    <w:rsid w:val="00BB4104"/>
    <w:rsid w:val="00BB69B1"/>
    <w:rsid w:val="00BD1248"/>
    <w:rsid w:val="00BD28DD"/>
    <w:rsid w:val="00BD3ED3"/>
    <w:rsid w:val="00BD4737"/>
    <w:rsid w:val="00BD6DCC"/>
    <w:rsid w:val="00BD6FB6"/>
    <w:rsid w:val="00BE179F"/>
    <w:rsid w:val="00BE2AE4"/>
    <w:rsid w:val="00BE6764"/>
    <w:rsid w:val="00BF4F12"/>
    <w:rsid w:val="00C00D56"/>
    <w:rsid w:val="00C05114"/>
    <w:rsid w:val="00C0783D"/>
    <w:rsid w:val="00C11AA7"/>
    <w:rsid w:val="00C15490"/>
    <w:rsid w:val="00C174DD"/>
    <w:rsid w:val="00C20B5D"/>
    <w:rsid w:val="00C231D1"/>
    <w:rsid w:val="00C2601C"/>
    <w:rsid w:val="00C328EA"/>
    <w:rsid w:val="00C35239"/>
    <w:rsid w:val="00C4105D"/>
    <w:rsid w:val="00C44C45"/>
    <w:rsid w:val="00C47770"/>
    <w:rsid w:val="00C47D5D"/>
    <w:rsid w:val="00C5031A"/>
    <w:rsid w:val="00C515B0"/>
    <w:rsid w:val="00C53160"/>
    <w:rsid w:val="00C5349B"/>
    <w:rsid w:val="00C53733"/>
    <w:rsid w:val="00C55DBD"/>
    <w:rsid w:val="00C55EA9"/>
    <w:rsid w:val="00C60E93"/>
    <w:rsid w:val="00C706EE"/>
    <w:rsid w:val="00C7109C"/>
    <w:rsid w:val="00C72021"/>
    <w:rsid w:val="00C7486C"/>
    <w:rsid w:val="00C74ECD"/>
    <w:rsid w:val="00C76F3E"/>
    <w:rsid w:val="00C80152"/>
    <w:rsid w:val="00C823C1"/>
    <w:rsid w:val="00C838ED"/>
    <w:rsid w:val="00C87209"/>
    <w:rsid w:val="00C87EEB"/>
    <w:rsid w:val="00C87FB7"/>
    <w:rsid w:val="00C93998"/>
    <w:rsid w:val="00C974F6"/>
    <w:rsid w:val="00CA0A8B"/>
    <w:rsid w:val="00CA5BB4"/>
    <w:rsid w:val="00CA5EE2"/>
    <w:rsid w:val="00CA6D00"/>
    <w:rsid w:val="00CB04DF"/>
    <w:rsid w:val="00CB5594"/>
    <w:rsid w:val="00CB6627"/>
    <w:rsid w:val="00CB70CB"/>
    <w:rsid w:val="00CC2254"/>
    <w:rsid w:val="00CC2A1F"/>
    <w:rsid w:val="00CC3430"/>
    <w:rsid w:val="00CC4EC3"/>
    <w:rsid w:val="00CC7600"/>
    <w:rsid w:val="00CD06E9"/>
    <w:rsid w:val="00CD0F76"/>
    <w:rsid w:val="00CD1057"/>
    <w:rsid w:val="00CD1337"/>
    <w:rsid w:val="00CD17AD"/>
    <w:rsid w:val="00CD1BA6"/>
    <w:rsid w:val="00CD24DB"/>
    <w:rsid w:val="00CD4778"/>
    <w:rsid w:val="00CD5293"/>
    <w:rsid w:val="00CD6B51"/>
    <w:rsid w:val="00CD706D"/>
    <w:rsid w:val="00CD770B"/>
    <w:rsid w:val="00CE1355"/>
    <w:rsid w:val="00CE1AFA"/>
    <w:rsid w:val="00CE4ADA"/>
    <w:rsid w:val="00CE581E"/>
    <w:rsid w:val="00CE75E7"/>
    <w:rsid w:val="00CF293F"/>
    <w:rsid w:val="00CF38D9"/>
    <w:rsid w:val="00CF704D"/>
    <w:rsid w:val="00CF70B8"/>
    <w:rsid w:val="00D00978"/>
    <w:rsid w:val="00D02E22"/>
    <w:rsid w:val="00D06A43"/>
    <w:rsid w:val="00D124DA"/>
    <w:rsid w:val="00D15536"/>
    <w:rsid w:val="00D15BED"/>
    <w:rsid w:val="00D2055E"/>
    <w:rsid w:val="00D20CBD"/>
    <w:rsid w:val="00D22E92"/>
    <w:rsid w:val="00D2337A"/>
    <w:rsid w:val="00D26196"/>
    <w:rsid w:val="00D30267"/>
    <w:rsid w:val="00D30C91"/>
    <w:rsid w:val="00D319C1"/>
    <w:rsid w:val="00D35082"/>
    <w:rsid w:val="00D43280"/>
    <w:rsid w:val="00D4558B"/>
    <w:rsid w:val="00D50840"/>
    <w:rsid w:val="00D50B6D"/>
    <w:rsid w:val="00D51262"/>
    <w:rsid w:val="00D53BE4"/>
    <w:rsid w:val="00D56BE1"/>
    <w:rsid w:val="00D60690"/>
    <w:rsid w:val="00D61E69"/>
    <w:rsid w:val="00D62CDB"/>
    <w:rsid w:val="00D63D53"/>
    <w:rsid w:val="00D6434A"/>
    <w:rsid w:val="00D66516"/>
    <w:rsid w:val="00D67BE9"/>
    <w:rsid w:val="00D7103A"/>
    <w:rsid w:val="00D762FC"/>
    <w:rsid w:val="00D809B1"/>
    <w:rsid w:val="00D812F9"/>
    <w:rsid w:val="00D83E11"/>
    <w:rsid w:val="00D87FC4"/>
    <w:rsid w:val="00D91815"/>
    <w:rsid w:val="00D92135"/>
    <w:rsid w:val="00D9299D"/>
    <w:rsid w:val="00D92A8B"/>
    <w:rsid w:val="00D93D6D"/>
    <w:rsid w:val="00D97D60"/>
    <w:rsid w:val="00DA2652"/>
    <w:rsid w:val="00DA7313"/>
    <w:rsid w:val="00DB0B82"/>
    <w:rsid w:val="00DB10C5"/>
    <w:rsid w:val="00DB62A1"/>
    <w:rsid w:val="00DB67B6"/>
    <w:rsid w:val="00DB751C"/>
    <w:rsid w:val="00DC0C55"/>
    <w:rsid w:val="00DC6415"/>
    <w:rsid w:val="00DD15B6"/>
    <w:rsid w:val="00DD44D9"/>
    <w:rsid w:val="00DD4DC7"/>
    <w:rsid w:val="00DE3F42"/>
    <w:rsid w:val="00DE617C"/>
    <w:rsid w:val="00DE68BB"/>
    <w:rsid w:val="00DE6B4E"/>
    <w:rsid w:val="00DF295A"/>
    <w:rsid w:val="00DF4DCE"/>
    <w:rsid w:val="00DF5FC5"/>
    <w:rsid w:val="00DF7C1D"/>
    <w:rsid w:val="00DF7D91"/>
    <w:rsid w:val="00E07475"/>
    <w:rsid w:val="00E108FD"/>
    <w:rsid w:val="00E15E2E"/>
    <w:rsid w:val="00E21A12"/>
    <w:rsid w:val="00E21C08"/>
    <w:rsid w:val="00E22018"/>
    <w:rsid w:val="00E22D0C"/>
    <w:rsid w:val="00E36E07"/>
    <w:rsid w:val="00E36F7F"/>
    <w:rsid w:val="00E436AA"/>
    <w:rsid w:val="00E44492"/>
    <w:rsid w:val="00E46D87"/>
    <w:rsid w:val="00E514F7"/>
    <w:rsid w:val="00E51739"/>
    <w:rsid w:val="00E53FA9"/>
    <w:rsid w:val="00E5700B"/>
    <w:rsid w:val="00E60834"/>
    <w:rsid w:val="00E60B91"/>
    <w:rsid w:val="00E60DFF"/>
    <w:rsid w:val="00E6170D"/>
    <w:rsid w:val="00E63F49"/>
    <w:rsid w:val="00E65282"/>
    <w:rsid w:val="00E75383"/>
    <w:rsid w:val="00E817BC"/>
    <w:rsid w:val="00E85868"/>
    <w:rsid w:val="00E862BC"/>
    <w:rsid w:val="00E91F8C"/>
    <w:rsid w:val="00E92288"/>
    <w:rsid w:val="00E97C06"/>
    <w:rsid w:val="00EA1F1A"/>
    <w:rsid w:val="00EA3450"/>
    <w:rsid w:val="00EA3CD6"/>
    <w:rsid w:val="00EA6CD8"/>
    <w:rsid w:val="00EB1257"/>
    <w:rsid w:val="00EB741F"/>
    <w:rsid w:val="00EC0A94"/>
    <w:rsid w:val="00EC14AD"/>
    <w:rsid w:val="00EC415D"/>
    <w:rsid w:val="00EC6008"/>
    <w:rsid w:val="00EC7AEF"/>
    <w:rsid w:val="00ED1004"/>
    <w:rsid w:val="00ED294C"/>
    <w:rsid w:val="00ED5080"/>
    <w:rsid w:val="00ED6E6F"/>
    <w:rsid w:val="00EE0E3A"/>
    <w:rsid w:val="00EE29DD"/>
    <w:rsid w:val="00EE56A5"/>
    <w:rsid w:val="00EF4653"/>
    <w:rsid w:val="00EF4E62"/>
    <w:rsid w:val="00EF690F"/>
    <w:rsid w:val="00F02AEB"/>
    <w:rsid w:val="00F057DF"/>
    <w:rsid w:val="00F10C9F"/>
    <w:rsid w:val="00F11C02"/>
    <w:rsid w:val="00F11E6E"/>
    <w:rsid w:val="00F140A2"/>
    <w:rsid w:val="00F14CE3"/>
    <w:rsid w:val="00F15DE5"/>
    <w:rsid w:val="00F2350C"/>
    <w:rsid w:val="00F25F55"/>
    <w:rsid w:val="00F25FDD"/>
    <w:rsid w:val="00F25FF5"/>
    <w:rsid w:val="00F271D2"/>
    <w:rsid w:val="00F3338A"/>
    <w:rsid w:val="00F375AE"/>
    <w:rsid w:val="00F4752E"/>
    <w:rsid w:val="00F5054A"/>
    <w:rsid w:val="00F5101B"/>
    <w:rsid w:val="00F54EF1"/>
    <w:rsid w:val="00F55A3E"/>
    <w:rsid w:val="00F56301"/>
    <w:rsid w:val="00F63440"/>
    <w:rsid w:val="00F71F8E"/>
    <w:rsid w:val="00F72582"/>
    <w:rsid w:val="00F81E01"/>
    <w:rsid w:val="00F837EC"/>
    <w:rsid w:val="00F83AAE"/>
    <w:rsid w:val="00F915F0"/>
    <w:rsid w:val="00F9372B"/>
    <w:rsid w:val="00F94714"/>
    <w:rsid w:val="00F95301"/>
    <w:rsid w:val="00FA194A"/>
    <w:rsid w:val="00FA61BC"/>
    <w:rsid w:val="00FB006D"/>
    <w:rsid w:val="00FB725A"/>
    <w:rsid w:val="00FB7BC5"/>
    <w:rsid w:val="00FC1586"/>
    <w:rsid w:val="00FD1288"/>
    <w:rsid w:val="00FD277B"/>
    <w:rsid w:val="00FD3068"/>
    <w:rsid w:val="00FD3919"/>
    <w:rsid w:val="00FD58DE"/>
    <w:rsid w:val="00FE0FCB"/>
    <w:rsid w:val="00FE3B6A"/>
    <w:rsid w:val="00FE73E9"/>
    <w:rsid w:val="00FF290B"/>
    <w:rsid w:val="00FF2F63"/>
    <w:rsid w:val="00FF32E3"/>
    <w:rsid w:val="00FF580A"/>
    <w:rsid w:val="00FF7E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D5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4DF4"/>
    <w:pPr>
      <w:keepNext/>
      <w:numPr>
        <w:numId w:val="16"/>
      </w:numPr>
      <w:spacing w:before="240" w:after="60" w:line="259"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597C9F"/>
    <w:pPr>
      <w:keepNext/>
      <w:numPr>
        <w:ilvl w:val="1"/>
        <w:numId w:val="17"/>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DF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59"/>
    <w:rsid w:val="00777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semiHidden/>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 w:type="paragraph" w:styleId="Caption">
    <w:name w:val="caption"/>
    <w:basedOn w:val="Normal"/>
    <w:next w:val="Normal"/>
    <w:uiPriority w:val="35"/>
    <w:unhideWhenUsed/>
    <w:qFormat/>
    <w:rsid w:val="004B7DE3"/>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4DF4"/>
    <w:pPr>
      <w:keepNext/>
      <w:numPr>
        <w:numId w:val="16"/>
      </w:numPr>
      <w:spacing w:before="240" w:after="60" w:line="259"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597C9F"/>
    <w:pPr>
      <w:keepNext/>
      <w:numPr>
        <w:ilvl w:val="1"/>
        <w:numId w:val="17"/>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4DF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59"/>
    <w:rsid w:val="00777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semiHidden/>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 w:type="paragraph" w:styleId="Caption">
    <w:name w:val="caption"/>
    <w:basedOn w:val="Normal"/>
    <w:next w:val="Normal"/>
    <w:uiPriority w:val="35"/>
    <w:unhideWhenUsed/>
    <w:qFormat/>
    <w:rsid w:val="004B7DE3"/>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94509">
      <w:bodyDiv w:val="1"/>
      <w:marLeft w:val="0"/>
      <w:marRight w:val="0"/>
      <w:marTop w:val="0"/>
      <w:marBottom w:val="0"/>
      <w:divBdr>
        <w:top w:val="none" w:sz="0" w:space="0" w:color="auto"/>
        <w:left w:val="none" w:sz="0" w:space="0" w:color="auto"/>
        <w:bottom w:val="none" w:sz="0" w:space="0" w:color="auto"/>
        <w:right w:val="none" w:sz="0" w:space="0" w:color="auto"/>
      </w:divBdr>
    </w:div>
    <w:div w:id="166756218">
      <w:bodyDiv w:val="1"/>
      <w:marLeft w:val="0"/>
      <w:marRight w:val="0"/>
      <w:marTop w:val="0"/>
      <w:marBottom w:val="0"/>
      <w:divBdr>
        <w:top w:val="none" w:sz="0" w:space="0" w:color="auto"/>
        <w:left w:val="none" w:sz="0" w:space="0" w:color="auto"/>
        <w:bottom w:val="none" w:sz="0" w:space="0" w:color="auto"/>
        <w:right w:val="none" w:sz="0" w:space="0" w:color="auto"/>
      </w:divBdr>
    </w:div>
    <w:div w:id="324281649">
      <w:bodyDiv w:val="1"/>
      <w:marLeft w:val="0"/>
      <w:marRight w:val="0"/>
      <w:marTop w:val="0"/>
      <w:marBottom w:val="0"/>
      <w:divBdr>
        <w:top w:val="none" w:sz="0" w:space="0" w:color="auto"/>
        <w:left w:val="none" w:sz="0" w:space="0" w:color="auto"/>
        <w:bottom w:val="none" w:sz="0" w:space="0" w:color="auto"/>
        <w:right w:val="none" w:sz="0" w:space="0" w:color="auto"/>
      </w:divBdr>
    </w:div>
    <w:div w:id="364595370">
      <w:bodyDiv w:val="1"/>
      <w:marLeft w:val="0"/>
      <w:marRight w:val="0"/>
      <w:marTop w:val="0"/>
      <w:marBottom w:val="0"/>
      <w:divBdr>
        <w:top w:val="none" w:sz="0" w:space="0" w:color="auto"/>
        <w:left w:val="none" w:sz="0" w:space="0" w:color="auto"/>
        <w:bottom w:val="none" w:sz="0" w:space="0" w:color="auto"/>
        <w:right w:val="none" w:sz="0" w:space="0" w:color="auto"/>
      </w:divBdr>
    </w:div>
    <w:div w:id="585384335">
      <w:bodyDiv w:val="1"/>
      <w:marLeft w:val="0"/>
      <w:marRight w:val="0"/>
      <w:marTop w:val="0"/>
      <w:marBottom w:val="0"/>
      <w:divBdr>
        <w:top w:val="none" w:sz="0" w:space="0" w:color="auto"/>
        <w:left w:val="none" w:sz="0" w:space="0" w:color="auto"/>
        <w:bottom w:val="none" w:sz="0" w:space="0" w:color="auto"/>
        <w:right w:val="none" w:sz="0" w:space="0" w:color="auto"/>
      </w:divBdr>
    </w:div>
    <w:div w:id="605889992">
      <w:bodyDiv w:val="1"/>
      <w:marLeft w:val="0"/>
      <w:marRight w:val="0"/>
      <w:marTop w:val="0"/>
      <w:marBottom w:val="0"/>
      <w:divBdr>
        <w:top w:val="none" w:sz="0" w:space="0" w:color="auto"/>
        <w:left w:val="none" w:sz="0" w:space="0" w:color="auto"/>
        <w:bottom w:val="none" w:sz="0" w:space="0" w:color="auto"/>
        <w:right w:val="none" w:sz="0" w:space="0" w:color="auto"/>
      </w:divBdr>
    </w:div>
    <w:div w:id="917055088">
      <w:bodyDiv w:val="1"/>
      <w:marLeft w:val="0"/>
      <w:marRight w:val="0"/>
      <w:marTop w:val="0"/>
      <w:marBottom w:val="0"/>
      <w:divBdr>
        <w:top w:val="none" w:sz="0" w:space="0" w:color="auto"/>
        <w:left w:val="none" w:sz="0" w:space="0" w:color="auto"/>
        <w:bottom w:val="none" w:sz="0" w:space="0" w:color="auto"/>
        <w:right w:val="none" w:sz="0" w:space="0" w:color="auto"/>
      </w:divBdr>
    </w:div>
    <w:div w:id="950892533">
      <w:bodyDiv w:val="1"/>
      <w:marLeft w:val="0"/>
      <w:marRight w:val="0"/>
      <w:marTop w:val="0"/>
      <w:marBottom w:val="0"/>
      <w:divBdr>
        <w:top w:val="none" w:sz="0" w:space="0" w:color="auto"/>
        <w:left w:val="none" w:sz="0" w:space="0" w:color="auto"/>
        <w:bottom w:val="none" w:sz="0" w:space="0" w:color="auto"/>
        <w:right w:val="none" w:sz="0" w:space="0" w:color="auto"/>
      </w:divBdr>
    </w:div>
    <w:div w:id="1184243505">
      <w:bodyDiv w:val="1"/>
      <w:marLeft w:val="0"/>
      <w:marRight w:val="0"/>
      <w:marTop w:val="0"/>
      <w:marBottom w:val="0"/>
      <w:divBdr>
        <w:top w:val="none" w:sz="0" w:space="0" w:color="auto"/>
        <w:left w:val="none" w:sz="0" w:space="0" w:color="auto"/>
        <w:bottom w:val="none" w:sz="0" w:space="0" w:color="auto"/>
        <w:right w:val="none" w:sz="0" w:space="0" w:color="auto"/>
      </w:divBdr>
    </w:div>
    <w:div w:id="1206136475">
      <w:bodyDiv w:val="1"/>
      <w:marLeft w:val="0"/>
      <w:marRight w:val="0"/>
      <w:marTop w:val="0"/>
      <w:marBottom w:val="0"/>
      <w:divBdr>
        <w:top w:val="none" w:sz="0" w:space="0" w:color="auto"/>
        <w:left w:val="none" w:sz="0" w:space="0" w:color="auto"/>
        <w:bottom w:val="none" w:sz="0" w:space="0" w:color="auto"/>
        <w:right w:val="none" w:sz="0" w:space="0" w:color="auto"/>
      </w:divBdr>
    </w:div>
    <w:div w:id="1226184281">
      <w:bodyDiv w:val="1"/>
      <w:marLeft w:val="0"/>
      <w:marRight w:val="0"/>
      <w:marTop w:val="0"/>
      <w:marBottom w:val="0"/>
      <w:divBdr>
        <w:top w:val="none" w:sz="0" w:space="0" w:color="auto"/>
        <w:left w:val="none" w:sz="0" w:space="0" w:color="auto"/>
        <w:bottom w:val="none" w:sz="0" w:space="0" w:color="auto"/>
        <w:right w:val="none" w:sz="0" w:space="0" w:color="auto"/>
      </w:divBdr>
    </w:div>
    <w:div w:id="1251501642">
      <w:bodyDiv w:val="1"/>
      <w:marLeft w:val="0"/>
      <w:marRight w:val="0"/>
      <w:marTop w:val="0"/>
      <w:marBottom w:val="0"/>
      <w:divBdr>
        <w:top w:val="none" w:sz="0" w:space="0" w:color="auto"/>
        <w:left w:val="none" w:sz="0" w:space="0" w:color="auto"/>
        <w:bottom w:val="none" w:sz="0" w:space="0" w:color="auto"/>
        <w:right w:val="none" w:sz="0" w:space="0" w:color="auto"/>
      </w:divBdr>
    </w:div>
    <w:div w:id="1337272936">
      <w:bodyDiv w:val="1"/>
      <w:marLeft w:val="0"/>
      <w:marRight w:val="0"/>
      <w:marTop w:val="0"/>
      <w:marBottom w:val="0"/>
      <w:divBdr>
        <w:top w:val="none" w:sz="0" w:space="0" w:color="auto"/>
        <w:left w:val="none" w:sz="0" w:space="0" w:color="auto"/>
        <w:bottom w:val="none" w:sz="0" w:space="0" w:color="auto"/>
        <w:right w:val="none" w:sz="0" w:space="0" w:color="auto"/>
      </w:divBdr>
    </w:div>
    <w:div w:id="1358581816">
      <w:bodyDiv w:val="1"/>
      <w:marLeft w:val="0"/>
      <w:marRight w:val="0"/>
      <w:marTop w:val="0"/>
      <w:marBottom w:val="0"/>
      <w:divBdr>
        <w:top w:val="none" w:sz="0" w:space="0" w:color="auto"/>
        <w:left w:val="none" w:sz="0" w:space="0" w:color="auto"/>
        <w:bottom w:val="none" w:sz="0" w:space="0" w:color="auto"/>
        <w:right w:val="none" w:sz="0" w:space="0" w:color="auto"/>
      </w:divBdr>
    </w:div>
    <w:div w:id="1371766554">
      <w:bodyDiv w:val="1"/>
      <w:marLeft w:val="0"/>
      <w:marRight w:val="0"/>
      <w:marTop w:val="0"/>
      <w:marBottom w:val="0"/>
      <w:divBdr>
        <w:top w:val="none" w:sz="0" w:space="0" w:color="auto"/>
        <w:left w:val="none" w:sz="0" w:space="0" w:color="auto"/>
        <w:bottom w:val="none" w:sz="0" w:space="0" w:color="auto"/>
        <w:right w:val="none" w:sz="0" w:space="0" w:color="auto"/>
      </w:divBdr>
    </w:div>
    <w:div w:id="1428496824">
      <w:bodyDiv w:val="1"/>
      <w:marLeft w:val="0"/>
      <w:marRight w:val="0"/>
      <w:marTop w:val="0"/>
      <w:marBottom w:val="0"/>
      <w:divBdr>
        <w:top w:val="none" w:sz="0" w:space="0" w:color="auto"/>
        <w:left w:val="none" w:sz="0" w:space="0" w:color="auto"/>
        <w:bottom w:val="none" w:sz="0" w:space="0" w:color="auto"/>
        <w:right w:val="none" w:sz="0" w:space="0" w:color="auto"/>
      </w:divBdr>
    </w:div>
    <w:div w:id="1477987617">
      <w:bodyDiv w:val="1"/>
      <w:marLeft w:val="0"/>
      <w:marRight w:val="0"/>
      <w:marTop w:val="0"/>
      <w:marBottom w:val="0"/>
      <w:divBdr>
        <w:top w:val="none" w:sz="0" w:space="0" w:color="auto"/>
        <w:left w:val="none" w:sz="0" w:space="0" w:color="auto"/>
        <w:bottom w:val="none" w:sz="0" w:space="0" w:color="auto"/>
        <w:right w:val="none" w:sz="0" w:space="0" w:color="auto"/>
      </w:divBdr>
    </w:div>
    <w:div w:id="1587107075">
      <w:bodyDiv w:val="1"/>
      <w:marLeft w:val="0"/>
      <w:marRight w:val="0"/>
      <w:marTop w:val="0"/>
      <w:marBottom w:val="0"/>
      <w:divBdr>
        <w:top w:val="none" w:sz="0" w:space="0" w:color="auto"/>
        <w:left w:val="none" w:sz="0" w:space="0" w:color="auto"/>
        <w:bottom w:val="none" w:sz="0" w:space="0" w:color="auto"/>
        <w:right w:val="none" w:sz="0" w:space="0" w:color="auto"/>
      </w:divBdr>
    </w:div>
    <w:div w:id="1836795682">
      <w:bodyDiv w:val="1"/>
      <w:marLeft w:val="0"/>
      <w:marRight w:val="0"/>
      <w:marTop w:val="0"/>
      <w:marBottom w:val="0"/>
      <w:divBdr>
        <w:top w:val="none" w:sz="0" w:space="0" w:color="auto"/>
        <w:left w:val="none" w:sz="0" w:space="0" w:color="auto"/>
        <w:bottom w:val="none" w:sz="0" w:space="0" w:color="auto"/>
        <w:right w:val="none" w:sz="0" w:space="0" w:color="auto"/>
      </w:divBdr>
    </w:div>
    <w:div w:id="1842817287">
      <w:bodyDiv w:val="1"/>
      <w:marLeft w:val="0"/>
      <w:marRight w:val="0"/>
      <w:marTop w:val="0"/>
      <w:marBottom w:val="0"/>
      <w:divBdr>
        <w:top w:val="none" w:sz="0" w:space="0" w:color="auto"/>
        <w:left w:val="none" w:sz="0" w:space="0" w:color="auto"/>
        <w:bottom w:val="none" w:sz="0" w:space="0" w:color="auto"/>
        <w:right w:val="none" w:sz="0" w:space="0" w:color="auto"/>
      </w:divBdr>
    </w:div>
    <w:div w:id="2032412305">
      <w:bodyDiv w:val="1"/>
      <w:marLeft w:val="0"/>
      <w:marRight w:val="0"/>
      <w:marTop w:val="0"/>
      <w:marBottom w:val="0"/>
      <w:divBdr>
        <w:top w:val="none" w:sz="0" w:space="0" w:color="auto"/>
        <w:left w:val="none" w:sz="0" w:space="0" w:color="auto"/>
        <w:bottom w:val="none" w:sz="0" w:space="0" w:color="auto"/>
        <w:right w:val="none" w:sz="0" w:space="0" w:color="auto"/>
      </w:divBdr>
    </w:div>
    <w:div w:id="208024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www.greensql.com/content/mysql-security-best-practices-hardening-mysql-tip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hyperlink" Target="http://dev.mysql.com/doc/refman/5.5/en/storage-requirements.html" TargetMode="External"/><Relationship Id="rId2" Type="http://schemas.openxmlformats.org/officeDocument/2006/relationships/numbering" Target="numbering.xml"/><Relationship Id="rId16" Type="http://schemas.openxmlformats.org/officeDocument/2006/relationships/hyperlink" Target="http://dev.mysql.com/doc/refman/5.7/en/optimization-indexes.html" TargetMode="External"/><Relationship Id="rId20" Type="http://schemas.openxmlformats.org/officeDocument/2006/relationships/hyperlink" Target="http://stk.wikidot.com/stk-uni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ev.mysql.com/doc/refman/5.0/en/differences-from-ansi.html" TargetMode="Externa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hyperlink" Target="http://dev.mysql.com/doc/refman/5.1/en/storage-engines.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dev.mysql.com/doc/refman/5.7/en/innodb-index-types.html" TargetMode="External"/><Relationship Id="rId1" Type="http://schemas.openxmlformats.org/officeDocument/2006/relationships/hyperlink" Target="http://dev.mysql.com/doc/refman/5.7/en/storage-engin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FBD4E-7017-4597-B04A-61750B882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3</TotalTime>
  <Pages>71</Pages>
  <Words>22510</Words>
  <Characters>128313</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150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em</dc:creator>
  <cp:lastModifiedBy>shorny</cp:lastModifiedBy>
  <cp:revision>160</cp:revision>
  <cp:lastPrinted>2014-05-08T01:22:00Z</cp:lastPrinted>
  <dcterms:created xsi:type="dcterms:W3CDTF">2014-06-05T08:28:00Z</dcterms:created>
  <dcterms:modified xsi:type="dcterms:W3CDTF">2014-06-11T13:55:00Z</dcterms:modified>
</cp:coreProperties>
</file>